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14C14" w14:textId="77777777" w:rsidR="00746786" w:rsidRPr="004E7E5A" w:rsidRDefault="00746786" w:rsidP="00746786">
      <w:pPr>
        <w:pStyle w:val="a3"/>
        <w:spacing w:line="480" w:lineRule="auto"/>
        <w:jc w:val="center"/>
        <w:rPr>
          <w:color w:val="000000" w:themeColor="text1"/>
          <w:sz w:val="28"/>
          <w:szCs w:val="28"/>
        </w:rPr>
      </w:pPr>
      <w:r w:rsidRPr="004E7E5A">
        <w:rPr>
          <w:color w:val="000000" w:themeColor="text1"/>
          <w:sz w:val="28"/>
          <w:szCs w:val="28"/>
        </w:rPr>
        <w:t>Impact of Directors’ Network on Corporate Social Responsibility Disclosure: Evidence from China</w:t>
      </w:r>
    </w:p>
    <w:p w14:paraId="324070AF" w14:textId="7A614D63" w:rsidR="00746786" w:rsidRPr="004E7E5A" w:rsidRDefault="00746786" w:rsidP="00746786">
      <w:pPr>
        <w:pStyle w:val="a7"/>
        <w:spacing w:line="480" w:lineRule="auto"/>
        <w:ind w:firstLineChars="0" w:firstLine="0"/>
        <w:rPr>
          <w:rFonts w:cs="Times New Roman"/>
        </w:rPr>
      </w:pPr>
      <w:r w:rsidRPr="004E7E5A">
        <w:rPr>
          <w:rFonts w:cs="Times New Roman"/>
          <w:b/>
          <w:bCs/>
        </w:rPr>
        <w:t>Abstract:</w:t>
      </w:r>
      <w:r w:rsidRPr="004E7E5A">
        <w:rPr>
          <w:rFonts w:cs="Times New Roman"/>
        </w:rPr>
        <w:t xml:space="preserve"> Using listed firms in China over the period 2010-2018, we investigate the association between directors’ network and quality of corporate social responsibility (CSR) disclosure from the lens of resource-based view.</w:t>
      </w:r>
      <w:r w:rsidRPr="004E7E5A">
        <w:rPr>
          <w:rFonts w:cs="Times New Roman"/>
          <w:b/>
          <w:sz w:val="28"/>
          <w:szCs w:val="28"/>
        </w:rPr>
        <w:t xml:space="preserve"> </w:t>
      </w:r>
      <w:r w:rsidRPr="004E7E5A">
        <w:rPr>
          <w:rFonts w:cs="Times New Roman"/>
        </w:rPr>
        <w:t xml:space="preserve">We find a significantly positive effect of directors’ network centrality on the CSR disclosure quality, and the effect is more pronounced </w:t>
      </w:r>
      <w:r w:rsidRPr="004E7E5A">
        <w:rPr>
          <w:rFonts w:eastAsia="MS Mincho" w:cs="Times New Roman"/>
        </w:rPr>
        <w:t>when the firm 1) invests less in advertising; 2) is followed by less analysts; 3)</w:t>
      </w:r>
      <w:r w:rsidRPr="004E7E5A">
        <w:rPr>
          <w:rFonts w:cs="Times New Roman"/>
        </w:rPr>
        <w:t xml:space="preserve"> is less financially constrained and 4) has no assurance of sustainability report</w:t>
      </w:r>
      <w:r w:rsidRPr="004E7E5A">
        <w:rPr>
          <w:rFonts w:eastAsia="MS Mincho" w:cs="Times New Roman"/>
        </w:rPr>
        <w:t>. Furthermore, we document that independent directors’ network centrality is positively associated with CSR disclosure quality</w:t>
      </w:r>
      <w:r w:rsidRPr="004E7E5A">
        <w:rPr>
          <w:rFonts w:cs="Times New Roman"/>
        </w:rPr>
        <w:t>. Our findings have important implication for practitioners, policy</w:t>
      </w:r>
      <w:r w:rsidR="00E607F4">
        <w:rPr>
          <w:rFonts w:cs="Times New Roman"/>
        </w:rPr>
        <w:t xml:space="preserve"> </w:t>
      </w:r>
      <w:r w:rsidRPr="004E7E5A">
        <w:rPr>
          <w:rFonts w:cs="Times New Roman"/>
        </w:rPr>
        <w:t>makers and regulators.</w:t>
      </w:r>
    </w:p>
    <w:p w14:paraId="41B6C428" w14:textId="77777777" w:rsidR="001A1175" w:rsidRPr="004E7E5A" w:rsidRDefault="001A1175" w:rsidP="00746786">
      <w:pPr>
        <w:pStyle w:val="a7"/>
        <w:spacing w:line="480" w:lineRule="auto"/>
        <w:ind w:firstLineChars="0" w:firstLine="0"/>
        <w:rPr>
          <w:rFonts w:cs="Times New Roman"/>
          <w:b/>
          <w:bCs/>
        </w:rPr>
      </w:pPr>
    </w:p>
    <w:p w14:paraId="5CD00686" w14:textId="70ECA65A" w:rsidR="00746786" w:rsidRPr="004E7E5A" w:rsidRDefault="00746786" w:rsidP="00746786">
      <w:pPr>
        <w:pStyle w:val="a7"/>
        <w:spacing w:line="480" w:lineRule="auto"/>
        <w:ind w:firstLineChars="0" w:firstLine="0"/>
        <w:rPr>
          <w:rFonts w:cs="Times New Roman"/>
        </w:rPr>
      </w:pPr>
      <w:r w:rsidRPr="004E7E5A">
        <w:rPr>
          <w:rFonts w:cs="Times New Roman"/>
          <w:b/>
          <w:bCs/>
        </w:rPr>
        <w:t>Keywords:</w:t>
      </w:r>
      <w:r w:rsidRPr="004E7E5A">
        <w:rPr>
          <w:rFonts w:cs="Times New Roman"/>
          <w:b/>
          <w:i/>
          <w:iCs/>
          <w:sz w:val="28"/>
          <w:szCs w:val="28"/>
        </w:rPr>
        <w:t xml:space="preserve"> </w:t>
      </w:r>
      <w:r w:rsidRPr="004E7E5A">
        <w:rPr>
          <w:rFonts w:cs="Times New Roman"/>
        </w:rPr>
        <w:t>Directors’ network, CSR disclosure quality, corporate governance</w:t>
      </w:r>
    </w:p>
    <w:p w14:paraId="33972151" w14:textId="77777777" w:rsidR="00746786" w:rsidRPr="004E7E5A" w:rsidRDefault="00746786" w:rsidP="00746786">
      <w:pPr>
        <w:pStyle w:val="a7"/>
        <w:spacing w:line="480" w:lineRule="auto"/>
        <w:ind w:firstLineChars="0" w:firstLine="0"/>
        <w:rPr>
          <w:rFonts w:cs="Times New Roman"/>
        </w:rPr>
        <w:sectPr w:rsidR="00746786" w:rsidRPr="004E7E5A" w:rsidSect="00A2262B">
          <w:headerReference w:type="even" r:id="rId8"/>
          <w:headerReference w:type="default" r:id="rId9"/>
          <w:footerReference w:type="even" r:id="rId10"/>
          <w:footerReference w:type="default" r:id="rId11"/>
          <w:pgSz w:w="11906" w:h="16838"/>
          <w:pgMar w:top="1701" w:right="1418" w:bottom="1361" w:left="1418" w:header="1134" w:footer="1134" w:gutter="0"/>
          <w:pgNumType w:fmt="upperRoman" w:start="1"/>
          <w:cols w:space="425"/>
          <w:docGrid w:type="lines" w:linePitch="312"/>
        </w:sectPr>
      </w:pPr>
    </w:p>
    <w:p w14:paraId="47E5E3B6" w14:textId="77777777" w:rsidR="00746786" w:rsidRPr="004E7E5A" w:rsidRDefault="00746786" w:rsidP="00746786">
      <w:pPr>
        <w:pStyle w:val="a3"/>
        <w:spacing w:line="480" w:lineRule="auto"/>
        <w:jc w:val="center"/>
        <w:rPr>
          <w:color w:val="000000" w:themeColor="text1"/>
          <w:sz w:val="28"/>
          <w:szCs w:val="28"/>
        </w:rPr>
      </w:pPr>
      <w:r w:rsidRPr="004E7E5A">
        <w:rPr>
          <w:color w:val="000000" w:themeColor="text1"/>
          <w:sz w:val="28"/>
          <w:szCs w:val="28"/>
        </w:rPr>
        <w:lastRenderedPageBreak/>
        <w:t>Impact of Directors’ Network on Corporate Social Responsibility Disclosure: Evidence from China</w:t>
      </w:r>
    </w:p>
    <w:p w14:paraId="595D9B4D" w14:textId="77777777" w:rsidR="00746786" w:rsidRPr="004E7E5A" w:rsidRDefault="00746786" w:rsidP="00746786">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t>Introduction</w:t>
      </w:r>
    </w:p>
    <w:p w14:paraId="771BBF2C" w14:textId="669835FB" w:rsidR="00746786" w:rsidRPr="004E7E5A" w:rsidRDefault="005A3304" w:rsidP="00746786">
      <w:pPr>
        <w:pStyle w:val="a7"/>
        <w:spacing w:line="480" w:lineRule="auto"/>
        <w:ind w:firstLine="480"/>
        <w:rPr>
          <w:rFonts w:cs="Times New Roman"/>
        </w:rPr>
      </w:pPr>
      <w:r w:rsidRPr="004E7E5A">
        <w:rPr>
          <w:rFonts w:eastAsia="MS Mincho" w:cs="Times New Roman" w:hint="eastAsia"/>
          <w:szCs w:val="24"/>
        </w:rPr>
        <w:t>A</w:t>
      </w:r>
      <w:r w:rsidRPr="004E7E5A">
        <w:rPr>
          <w:rFonts w:eastAsia="MS Mincho" w:cs="Times New Roman"/>
          <w:szCs w:val="24"/>
        </w:rPr>
        <w:t xml:space="preserve"> burgeoning literature documents that social networks influence economic agents’ behavior </w:t>
      </w:r>
      <w:r w:rsidR="004922F5" w:rsidRPr="004E7E5A">
        <w:rPr>
          <w:rFonts w:eastAsia="MS Mincho" w:cs="Times New Roman"/>
          <w:szCs w:val="24"/>
        </w:rPr>
        <w:fldChar w:fldCharType="begin"/>
      </w:r>
      <w:r w:rsidR="00317C6A" w:rsidRPr="004E7E5A">
        <w:rPr>
          <w:rFonts w:eastAsia="MS Mincho" w:cs="Times New Roman"/>
          <w:szCs w:val="24"/>
        </w:rPr>
        <w:instrText xml:space="preserve"> ADDIN EN.CITE &lt;EndNote&gt;&lt;Cite&gt;&lt;Author&gt;Xianjie&lt;/Author&gt;&lt;Year&gt;2017&lt;/Year&gt;&lt;RecNum&gt;2192&lt;/RecNum&gt;&lt;DisplayText&gt;(Xianjie et al. 2017)&lt;/DisplayText&gt;&lt;record&gt;&lt;rec-number&gt;2192&lt;/rec-number&gt;&lt;foreign-keys&gt;&lt;key app="EN" db-id="trr00pfsbzzex0ezwf6v5swd9fpfpwfa90xp" timestamp="1634806442" guid="7b63b5da-a723-4f2d-8645-67f36839e437"&gt;2192&lt;/key&gt;&lt;/foreign-keys&gt;&lt;ref-type name="Journal Article"&gt;17&lt;/ref-type&gt;&lt;contributors&gt;&lt;authors&gt;&lt;author&gt;Xianjie, He&lt;/author&gt;&lt;author&gt;Pittman, Jeffrey A.&lt;/author&gt;&lt;author&gt;Rui, Oliver M.&lt;/author&gt;&lt;author&gt;Donghui, Wu&lt;/author&gt;&lt;/authors&gt;&lt;/contributors&gt;&lt;titles&gt;&lt;title&gt;Do social ties between external auditors and audit committee members affect audit quality?&lt;/title&gt;&lt;secondary-title&gt;The Accounting Review&lt;/secondary-title&gt;&lt;/titles&gt;&lt;periodical&gt;&lt;full-title&gt;The Accounting Review&lt;/full-title&gt;&lt;/periodical&gt;&lt;pages&gt;61-87&lt;/pages&gt;&lt;volume&gt;92&lt;/volume&gt;&lt;number&gt;5&lt;/number&gt;&lt;keywords&gt;&lt;keyword&gt;Auditor-client relationships&lt;/keyword&gt;&lt;keyword&gt;Audit committees&lt;/keyword&gt;&lt;keyword&gt;Social networks&lt;/keyword&gt;&lt;keyword&gt;Corrupt practices in accounting&lt;/keyword&gt;&lt;keyword&gt;Corporate governance&lt;/keyword&gt;&lt;keyword&gt;Auditor independence&lt;/keyword&gt;&lt;keyword&gt;Professional ethics&lt;/keyword&gt;&lt;keyword&gt;audit committee&lt;/keyword&gt;&lt;keyword&gt;external auditors&lt;/keyword&gt;&lt;keyword&gt;social ties&lt;/keyword&gt;&lt;/keywords&gt;&lt;dates&gt;&lt;year&gt;2017&lt;/year&gt;&lt;/dates&gt;&lt;publisher&gt;American Accounting Association&lt;/publisher&gt;&lt;isbn&gt;00014826&lt;/isbn&gt;&lt;accession-num&gt;125259424&lt;/accession-num&gt;&lt;urls&gt;&lt;related-urls&gt;&lt;url&gt;https://search.ebscohost.com/login.aspx?direct=true&amp;amp;db=bsu&amp;amp;AN=125259424&amp;amp;lang=zh-cn&amp;amp;site=ehost-live&lt;/url&gt;&lt;/related-urls&gt;&lt;/urls&gt;&lt;electronic-resource-num&gt;10.2308/accr-51696&lt;/electronic-resource-num&gt;&lt;remote-database-name&gt;Business Source Ultimate&lt;/remote-database-name&gt;&lt;remote-database-provider&gt;EBSCOhost&lt;/remote-database-provider&gt;&lt;/record&gt;&lt;/Cite&gt;&lt;/EndNote&gt;</w:instrText>
      </w:r>
      <w:r w:rsidR="004922F5" w:rsidRPr="004E7E5A">
        <w:rPr>
          <w:rFonts w:eastAsia="MS Mincho" w:cs="Times New Roman"/>
          <w:szCs w:val="24"/>
        </w:rPr>
        <w:fldChar w:fldCharType="separate"/>
      </w:r>
      <w:r w:rsidR="004922F5" w:rsidRPr="004E7E5A">
        <w:rPr>
          <w:rFonts w:eastAsia="MS Mincho" w:cs="Times New Roman"/>
          <w:noProof/>
          <w:szCs w:val="24"/>
        </w:rPr>
        <w:t>(Xianjie et al. 2017)</w:t>
      </w:r>
      <w:r w:rsidR="004922F5" w:rsidRPr="004E7E5A">
        <w:rPr>
          <w:rFonts w:eastAsia="MS Mincho" w:cs="Times New Roman"/>
          <w:szCs w:val="24"/>
        </w:rPr>
        <w:fldChar w:fldCharType="end"/>
      </w:r>
      <w:r w:rsidRPr="004E7E5A">
        <w:rPr>
          <w:rFonts w:eastAsia="MS Mincho" w:cs="Times New Roman"/>
          <w:szCs w:val="24"/>
        </w:rPr>
        <w:t xml:space="preserve">. </w:t>
      </w:r>
      <w:r w:rsidR="00746786" w:rsidRPr="004E7E5A">
        <w:rPr>
          <w:rFonts w:eastAsia="MS Mincho" w:cs="Times New Roman"/>
          <w:szCs w:val="24"/>
        </w:rPr>
        <w:t xml:space="preserve">In this paper we investigate the association between directors’ network and the quality of </w:t>
      </w:r>
      <w:r w:rsidR="00746786" w:rsidRPr="004E7E5A">
        <w:rPr>
          <w:rFonts w:cs="Times New Roman"/>
        </w:rPr>
        <w:t>corporate social responsibility</w:t>
      </w:r>
      <w:r w:rsidR="00746786" w:rsidRPr="004E7E5A">
        <w:rPr>
          <w:rFonts w:eastAsia="MS Mincho" w:cs="Times New Roman"/>
          <w:szCs w:val="24"/>
        </w:rPr>
        <w:t xml:space="preserve"> (CSR) disclosure.</w:t>
      </w:r>
      <w:r w:rsidR="00746786" w:rsidRPr="004E7E5A">
        <w:rPr>
          <w:rFonts w:cs="Times New Roman"/>
        </w:rPr>
        <w:t xml:space="preserve"> Directors’ network, which is defined as a set of relationships among directors established by simultaneously serving on at least one board </w:t>
      </w:r>
      <w:r w:rsidR="00746786" w:rsidRPr="004E7E5A">
        <w:rPr>
          <w:rFonts w:cs="Times New Roman"/>
        </w:rPr>
        <w:fldChar w:fldCharType="begin"/>
      </w:r>
      <w:r w:rsidR="00746786" w:rsidRPr="004E7E5A">
        <w:rPr>
          <w:rFonts w:cs="Times New Roman"/>
        </w:rPr>
        <w:instrText xml:space="preserve"> ADDIN EN.CITE &lt;EndNote&gt;&lt;Cite&gt;&lt;Author&gt;Wasserman&lt;/Author&gt;&lt;Year&gt;1994&lt;/Year&gt;&lt;RecNum&gt;1713&lt;/RecNum&gt;&lt;DisplayText&gt;(Wasserman and Faust 1994)&lt;/DisplayText&gt;&lt;record&gt;&lt;rec-number&gt;1713&lt;/rec-number&gt;&lt;foreign-keys&gt;&lt;key app="EN" db-id="trr00pfsbzzex0ezwf6v5swd9fpfpwfa90xp" timestamp="1582639035" guid="34a5e921-b5bb-4910-abed-7042d909b303"&gt;1713&lt;/key&gt;&lt;/foreign-keys&gt;&lt;ref-type name="Journal Article"&gt;17&lt;/ref-type&gt;&lt;contributors&gt;&lt;authors&gt;&lt;author&gt;Wasserman, Stanley&lt;/author&gt;&lt;author&gt;Faust, Katherine &lt;/author&gt;&lt;/authors&gt;&lt;/contributors&gt;&lt;titles&gt;&lt;title&gt;Social network analysis: Methods and applications&lt;/title&gt;&lt;secondary-title&gt;Cambridge: Cambridge university press&lt;/secondary-title&gt;&lt;/titles&gt;&lt;periodical&gt;&lt;full-title&gt;Cambridge: Cambridge University Press&lt;/full-title&gt;&lt;/periodical&gt;&lt;dates&gt;&lt;year&gt;1994&lt;/year&gt;&lt;/dates&gt;&lt;urls&gt;&lt;/urls&gt;&lt;/record&gt;&lt;/Cite&gt;&lt;/EndNote&gt;</w:instrText>
      </w:r>
      <w:r w:rsidR="00746786" w:rsidRPr="004E7E5A">
        <w:rPr>
          <w:rFonts w:cs="Times New Roman"/>
        </w:rPr>
        <w:fldChar w:fldCharType="separate"/>
      </w:r>
      <w:r w:rsidR="00746786" w:rsidRPr="004E7E5A">
        <w:rPr>
          <w:rFonts w:cs="Times New Roman"/>
          <w:noProof/>
        </w:rPr>
        <w:t>(Wasserman and Faust 1994)</w:t>
      </w:r>
      <w:r w:rsidR="00746786" w:rsidRPr="004E7E5A">
        <w:rPr>
          <w:rFonts w:cs="Times New Roman"/>
        </w:rPr>
        <w:fldChar w:fldCharType="end"/>
      </w:r>
      <w:r w:rsidR="00746786" w:rsidRPr="004E7E5A">
        <w:rPr>
          <w:rFonts w:cs="Times New Roman"/>
        </w:rPr>
        <w:t xml:space="preserve">, provides an important conduit for resource exchange and information sharing. Prior literature suggests that resources transfer across directors’ network, allowing firms with well-connected directors to experience larger abnormal returns </w:t>
      </w:r>
      <w:r w:rsidR="00746786" w:rsidRPr="004E7E5A">
        <w:rPr>
          <w:rFonts w:cs="Times New Roman"/>
        </w:rPr>
        <w:fldChar w:fldCharType="begin">
          <w:fldData xml:space="preserve">PEVuZE5vdGU+PENpdGU+PEF1dGhvcj5IaWxsbWFuPC9BdXRob3I+PFllYXI+MjAwMzwvWWVhcj48
UmVjTnVtPjIwMDc8L1JlY051bT48RGlzcGxheVRleHQ+KEhpbGxtYW4gYW5kIERhbHppZWwgMjAw
MzsgTWFjYXVsYXkgZXQgYWwuIDIwMTc7IE9tZXIgZXQgYWwuIDIwMTkpPC9EaXNwbGF5VGV4dD48
cmVjb3JkPjxyZWMtbnVtYmVyPjIwMDc8L3JlYy1udW1iZXI+PGZvcmVpZ24ta2V5cz48a2V5IGFw
cD0iRU4iIGRiLWlkPSJ0cnIwMHBmc2J6emV4MGV6d2Y2djVzd2Q5ZnBmcHdmYTkweHAiIHRpbWVz
dGFtcD0iMTYyNjY3MTgxNSIgZ3VpZD0iYjVhNTI5NTctNjg5MS00ODMyLWE2YjYtNTk1ZWMzYzVh
NzVlIj4yMDA3PC9rZXk+PC9mb3JlaWduLWtleXM+PHJlZi10eXBlIG5hbWU9IkpvdXJuYWwgQXJ0
aWNsZSI+MTc8L3JlZi10eXBlPjxjb250cmlidXRvcnM+PGF1dGhvcnM+PGF1dGhvcj5BbXkgSi4g
SGlsbG1hbjwvYXV0aG9yPjxhdXRob3I+VGhvbWFzIERhbHppZWw8L2F1dGhvcj48L2F1dGhvcnM+
PC9jb250cmlidXRvcnM+PHRpdGxlcz48dGl0bGU+Qm9hcmRzIG9mIGRpcmVjdG9ycyBhbmQgZmly
bSBwZXJmb3JtYW5jZTogSW50ZWdyYXRpbmcgYWdlbmN5IGFuZCByZXNvdXJjZSBkZXBlbmRlbmNl
IHBlcnNwZWN0aXZlczwvdGl0bGU+PHNlY29uZGFyeS10aXRsZT5BY2FkZW15IG9mIE1hbmFnZW1l
bnQgUmV2aWV3PC9zZWNvbmRhcnktdGl0bGU+PC90aXRsZXM+PHBlcmlvZGljYWw+PGZ1bGwtdGl0
bGU+QWNhZGVteSBvZiBtYW5hZ2VtZW50IHJldmlldzwvZnVsbC10aXRsZT48L3BlcmlvZGljYWw+
PHBhZ2VzPjM4My0zOTY8L3BhZ2VzPjx2b2x1bWU+Mjg8L3ZvbHVtZT48bnVtYmVyPjM8L251bWJl
cj48ZGF0ZXM+PHllYXI+MjAwMzwveWVhcj48L2RhdGVzPjx1cmxzPjwvdXJscz48L3JlY29yZD48
L0NpdGU+PENpdGU+PEF1dGhvcj5NYWNhdWxheTwvQXV0aG9yPjxZZWFyPjIwMTc8L1llYXI+PFJl
Y051bT41NzI8L1JlY051bT48cmVjb3JkPjxyZWMtbnVtYmVyPjU3MjwvcmVjLW51bWJlcj48Zm9y
ZWlnbi1rZXlzPjxrZXkgYXBwPSJFTiIgZGItaWQ9InRycjAwcGZzYnp6ZXgwZXp3ZjZ2NXN3ZDlm
cGZwd2ZhOTB4cCIgdGltZXN0YW1wPSIxNTgxMDgwMTAwIiBndWlkPSIxZmRjZjBjZi0xMjU2LTQ3
N2EtODY0MC0zOGEzYWZhZDVhZjYiPjU3Mjwva2V5PjwvZm9yZWlnbi1rZXlzPjxyZWYtdHlwZSBu
YW1lPSJKb3VybmFsIEFydGljbGUiPjE3PC9yZWYtdHlwZT48Y29udHJpYnV0b3JzPjxhdXRob3Jz
PjxhdXRob3I+TWFjYXVsYXksIENyYWlnIEQuPC9hdXRob3I+PGF1dGhvcj5SaWNoYXJkLCBPcmxh
bmRvIEMuPC9hdXRob3I+PGF1dGhvcj5QZW5nLCBNaWtlIFcuPC9hdXRob3I+PGF1dGhvcj5IYXNl
bmh1dHRsLCBNYXJpYTwvYXV0aG9yPjwvYXV0aG9ycz48L2NvbnRyaWJ1dG9ycz48dGl0bGVzPjx0
aXRsZT5BbGxpYW5jZSBuZXR3b3JrIGNlbnRyYWxpdHksIGJvYXJkIGNvbXBvc2l0aW9uLCBhbmQg
Y29ycG9yYXRlIHNvY2lhbCBwZXJmb3JtYW5jZTwvdGl0bGU+PHNlY29uZGFyeS10aXRsZT5Kb3Vy
bmFsIG9mIEJ1c2luZXNzIEV0aGljczwvc2Vjb25kYXJ5LXRpdGxlPjwvdGl0bGVzPjxwZXJpb2Rp
Y2FsPjxmdWxsLXRpdGxlPkpvdXJuYWwgb2YgQnVzaW5lc3MgRXRoaWNzPC9mdWxsLXRpdGxlPjwv
cGVyaW9kaWNhbD48cGFnZXM+OTk3LTEwMDg8L3BhZ2VzPjx2b2x1bWU+MTUxPC92b2x1bWU+PG51
bWJlcj40PC9udW1iZXI+PHNlY3Rpb24+OTk3PC9zZWN0aW9uPjxkYXRlcz48eWVhcj4yMDE3PC95
ZWFyPjwvZGF0ZXM+PGlzYm4+MDE2Ny00NTQ0JiN4RDsxNTczLTA2OTc8L2lzYm4+PHVybHM+PC91
cmxzPjxlbGVjdHJvbmljLXJlc291cmNlLW51bT4xMC4xMDA3L3MxMDU1MS0wMTctMzU2Ni03PC9l
bGVjdHJvbmljLXJlc291cmNlLW51bT48L3JlY29yZD48L0NpdGU+PENpdGU+PEF1dGhvcj5PbWVy
PC9BdXRob3I+PFllYXI+MjAxOTwvWWVhcj48UmVjTnVtPjE4NjM8L1JlY051bT48cmVjb3JkPjxy
ZWMtbnVtYmVyPjE4NjM8L3JlYy1udW1iZXI+PGZvcmVpZ24ta2V5cz48a2V5IGFwcD0iRU4iIGRi
LWlkPSJ0cnIwMHBmc2J6emV4MGV6d2Y2djVzd2Q5ZnBmcHdmYTkweHAiIHRpbWVzdGFtcD0iMTU5
ODk1Mzc2NiIgZ3VpZD0iNDE0NzZkYzgtYzcyMC00Y2FkLTliY2YtZjRkZTRlMGU0YzI4Ij4xODYz
PC9rZXk+PC9mb3JlaWduLWtleXM+PHJlZi10eXBlIG5hbWU9IkpvdXJuYWwgQXJ0aWNsZSI+MTc8
L3JlZi10eXBlPjxjb250cmlidXRvcnM+PGF1dGhvcnM+PGF1dGhvcj5UaG9tYXMgQy4gT21lcjwv
YXV0aG9yPjxhdXRob3I+TWFyam9yaWUgSy4gU2hlbGxleTwvYXV0aG9yPjxhdXRob3I+RnJhbmNl
cyBNLiBUaWNlPC9hdXRob3I+PC9hdXRob3JzPjwvY29udHJpYnV0b3JzPjx0aXRsZXM+PHRpdGxl
PkRvIGRpcmVjdG9yIG5ldHdvcmtzIG1hdHRlciBmb3IgZmluYW5jaWFsIHJlcG9ydGluZyBxdWFs
aXR5PyBFdmlkZW5jZSBmcm9tIGF1ZGl0IGNvbW1pdHRlZSBjb25uZWN0ZWRuZXNzIGFuZCByZXN0
YXRlbWVudHM8L3RpdGxlPjxzZWNvbmRhcnktdGl0bGU+TWFuYWdlbWVudCBzY2llbmNlPC9zZWNv
bmRhcnktdGl0bGU+PC90aXRsZXM+PHBlcmlvZGljYWw+PGZ1bGwtdGl0bGU+TWFuYWdlbWVudCBT
Y2llbmNlPC9mdWxsLXRpdGxlPjwvcGVyaW9kaWNhbD48cGFnZXM+MzM2MS0zMzg4PC9wYWdlcz48
dm9sdW1lPjY2PC92b2x1bWU+PG51bWJlcj44PC9udW1iZXI+PGRhdGVzPjx5ZWFyPjIwMTk8L3ll
YXI+PC9kYXRlcz48dXJscz48L3VybHM+PC9yZWNvcmQ+PC9DaXRlPjwvRW5kTm90ZT5=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aWxsbWFuPC9BdXRob3I+PFllYXI+MjAwMzwvWWVhcj48
UmVjTnVtPjIwMDc8L1JlY051bT48RGlzcGxheVRleHQ+KEhpbGxtYW4gYW5kIERhbHppZWwgMjAw
MzsgTWFjYXVsYXkgZXQgYWwuIDIwMTc7IE9tZXIgZXQgYWwuIDIwMTkpPC9EaXNwbGF5VGV4dD48
cmVjb3JkPjxyZWMtbnVtYmVyPjIwMDc8L3JlYy1udW1iZXI+PGZvcmVpZ24ta2V5cz48a2V5IGFw
cD0iRU4iIGRiLWlkPSJ0cnIwMHBmc2J6emV4MGV6d2Y2djVzd2Q5ZnBmcHdmYTkweHAiIHRpbWVz
dGFtcD0iMTYyNjY3MTgxNSIgZ3VpZD0iYjVhNTI5NTctNjg5MS00ODMyLWE2YjYtNTk1ZWMzYzVh
NzVlIj4yMDA3PC9rZXk+PC9mb3JlaWduLWtleXM+PHJlZi10eXBlIG5hbWU9IkpvdXJuYWwgQXJ0
aWNsZSI+MTc8L3JlZi10eXBlPjxjb250cmlidXRvcnM+PGF1dGhvcnM+PGF1dGhvcj5BbXkgSi4g
SGlsbG1hbjwvYXV0aG9yPjxhdXRob3I+VGhvbWFzIERhbHppZWw8L2F1dGhvcj48L2F1dGhvcnM+
PC9jb250cmlidXRvcnM+PHRpdGxlcz48dGl0bGU+Qm9hcmRzIG9mIGRpcmVjdG9ycyBhbmQgZmly
bSBwZXJmb3JtYW5jZTogSW50ZWdyYXRpbmcgYWdlbmN5IGFuZCByZXNvdXJjZSBkZXBlbmRlbmNl
IHBlcnNwZWN0aXZlczwvdGl0bGU+PHNlY29uZGFyeS10aXRsZT5BY2FkZW15IG9mIE1hbmFnZW1l
bnQgUmV2aWV3PC9zZWNvbmRhcnktdGl0bGU+PC90aXRsZXM+PHBlcmlvZGljYWw+PGZ1bGwtdGl0
bGU+QWNhZGVteSBvZiBtYW5hZ2VtZW50IHJldmlldzwvZnVsbC10aXRsZT48L3BlcmlvZGljYWw+
PHBhZ2VzPjM4My0zOTY8L3BhZ2VzPjx2b2x1bWU+Mjg8L3ZvbHVtZT48bnVtYmVyPjM8L251bWJl
cj48ZGF0ZXM+PHllYXI+MjAwMzwveWVhcj48L2RhdGVzPjx1cmxzPjwvdXJscz48L3JlY29yZD48
L0NpdGU+PENpdGU+PEF1dGhvcj5NYWNhdWxheTwvQXV0aG9yPjxZZWFyPjIwMTc8L1llYXI+PFJl
Y051bT41NzI8L1JlY051bT48cmVjb3JkPjxyZWMtbnVtYmVyPjU3MjwvcmVjLW51bWJlcj48Zm9y
ZWlnbi1rZXlzPjxrZXkgYXBwPSJFTiIgZGItaWQ9InRycjAwcGZzYnp6ZXgwZXp3ZjZ2NXN3ZDlm
cGZwd2ZhOTB4cCIgdGltZXN0YW1wPSIxNTgxMDgwMTAwIiBndWlkPSIxZmRjZjBjZi0xMjU2LTQ3
N2EtODY0MC0zOGEzYWZhZDVhZjYiPjU3Mjwva2V5PjwvZm9yZWlnbi1rZXlzPjxyZWYtdHlwZSBu
YW1lPSJKb3VybmFsIEFydGljbGUiPjE3PC9yZWYtdHlwZT48Y29udHJpYnV0b3JzPjxhdXRob3Jz
PjxhdXRob3I+TWFjYXVsYXksIENyYWlnIEQuPC9hdXRob3I+PGF1dGhvcj5SaWNoYXJkLCBPcmxh
bmRvIEMuPC9hdXRob3I+PGF1dGhvcj5QZW5nLCBNaWtlIFcuPC9hdXRob3I+PGF1dGhvcj5IYXNl
bmh1dHRsLCBNYXJpYTwvYXV0aG9yPjwvYXV0aG9ycz48L2NvbnRyaWJ1dG9ycz48dGl0bGVzPjx0
aXRsZT5BbGxpYW5jZSBuZXR3b3JrIGNlbnRyYWxpdHksIGJvYXJkIGNvbXBvc2l0aW9uLCBhbmQg
Y29ycG9yYXRlIHNvY2lhbCBwZXJmb3JtYW5jZTwvdGl0bGU+PHNlY29uZGFyeS10aXRsZT5Kb3Vy
bmFsIG9mIEJ1c2luZXNzIEV0aGljczwvc2Vjb25kYXJ5LXRpdGxlPjwvdGl0bGVzPjxwZXJpb2Rp
Y2FsPjxmdWxsLXRpdGxlPkpvdXJuYWwgb2YgQnVzaW5lc3MgRXRoaWNzPC9mdWxsLXRpdGxlPjwv
cGVyaW9kaWNhbD48cGFnZXM+OTk3LTEwMDg8L3BhZ2VzPjx2b2x1bWU+MTUxPC92b2x1bWU+PG51
bWJlcj40PC9udW1iZXI+PHNlY3Rpb24+OTk3PC9zZWN0aW9uPjxkYXRlcz48eWVhcj4yMDE3PC95
ZWFyPjwvZGF0ZXM+PGlzYm4+MDE2Ny00NTQ0JiN4RDsxNTczLTA2OTc8L2lzYm4+PHVybHM+PC91
cmxzPjxlbGVjdHJvbmljLXJlc291cmNlLW51bT4xMC4xMDA3L3MxMDU1MS0wMTctMzU2Ni03PC9l
bGVjdHJvbmljLXJlc291cmNlLW51bT48L3JlY29yZD48L0NpdGU+PENpdGU+PEF1dGhvcj5PbWVy
PC9BdXRob3I+PFllYXI+MjAxOTwvWWVhcj48UmVjTnVtPjE4NjM8L1JlY051bT48cmVjb3JkPjxy
ZWMtbnVtYmVyPjE4NjM8L3JlYy1udW1iZXI+PGZvcmVpZ24ta2V5cz48a2V5IGFwcD0iRU4iIGRi
LWlkPSJ0cnIwMHBmc2J6emV4MGV6d2Y2djVzd2Q5ZnBmcHdmYTkweHAiIHRpbWVzdGFtcD0iMTU5
ODk1Mzc2NiIgZ3VpZD0iNDE0NzZkYzgtYzcyMC00Y2FkLTliY2YtZjRkZTRlMGU0YzI4Ij4xODYz
PC9rZXk+PC9mb3JlaWduLWtleXM+PHJlZi10eXBlIG5hbWU9IkpvdXJuYWwgQXJ0aWNsZSI+MTc8
L3JlZi10eXBlPjxjb250cmlidXRvcnM+PGF1dGhvcnM+PGF1dGhvcj5UaG9tYXMgQy4gT21lcjwv
YXV0aG9yPjxhdXRob3I+TWFyam9yaWUgSy4gU2hlbGxleTwvYXV0aG9yPjxhdXRob3I+RnJhbmNl
cyBNLiBUaWNlPC9hdXRob3I+PC9hdXRob3JzPjwvY29udHJpYnV0b3JzPjx0aXRsZXM+PHRpdGxl
PkRvIGRpcmVjdG9yIG5ldHdvcmtzIG1hdHRlciBmb3IgZmluYW5jaWFsIHJlcG9ydGluZyBxdWFs
aXR5PyBFdmlkZW5jZSBmcm9tIGF1ZGl0IGNvbW1pdHRlZSBjb25uZWN0ZWRuZXNzIGFuZCByZXN0
YXRlbWVudHM8L3RpdGxlPjxzZWNvbmRhcnktdGl0bGU+TWFuYWdlbWVudCBzY2llbmNlPC9zZWNv
bmRhcnktdGl0bGU+PC90aXRsZXM+PHBlcmlvZGljYWw+PGZ1bGwtdGl0bGU+TWFuYWdlbWVudCBT
Y2llbmNlPC9mdWxsLXRpdGxlPjwvcGVyaW9kaWNhbD48cGFnZXM+MzM2MS0zMzg4PC9wYWdlcz48
dm9sdW1lPjY2PC92b2x1bWU+PG51bWJlcj44PC9udW1iZXI+PGRhdGVzPjx5ZWFyPjIwMTk8L3ll
YXI+PC9kYXRlcz48dXJscz48L3VybHM+PC9yZWNvcmQ+PC9DaXRlPjwvRW5kTm90ZT5=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00746786" w:rsidRPr="004E7E5A">
        <w:rPr>
          <w:rFonts w:cs="Times New Roman"/>
        </w:rPr>
      </w:r>
      <w:r w:rsidR="00746786" w:rsidRPr="004E7E5A">
        <w:rPr>
          <w:rFonts w:cs="Times New Roman"/>
        </w:rPr>
        <w:fldChar w:fldCharType="separate"/>
      </w:r>
      <w:r w:rsidR="00746786" w:rsidRPr="004E7E5A">
        <w:rPr>
          <w:rFonts w:cs="Times New Roman"/>
          <w:noProof/>
        </w:rPr>
        <w:t>(Hillman and Dalziel 2003; Macaulay et al. 2017; Omer et al. 2019)</w:t>
      </w:r>
      <w:r w:rsidR="00746786" w:rsidRPr="004E7E5A">
        <w:rPr>
          <w:rFonts w:cs="Times New Roman"/>
        </w:rPr>
        <w:fldChar w:fldCharType="end"/>
      </w:r>
      <w:r w:rsidR="00746786" w:rsidRPr="004E7E5A">
        <w:rPr>
          <w:rFonts w:cs="Times New Roman"/>
        </w:rPr>
        <w:t xml:space="preserve">. </w:t>
      </w:r>
      <w:proofErr w:type="spellStart"/>
      <w:r w:rsidR="00746786" w:rsidRPr="004E7E5A">
        <w:rPr>
          <w:rFonts w:cs="Times New Roman"/>
        </w:rPr>
        <w:t>Larcker</w:t>
      </w:r>
      <w:proofErr w:type="spellEnd"/>
      <w:r w:rsidR="00746786" w:rsidRPr="004E7E5A">
        <w:rPr>
          <w:rFonts w:cs="Times New Roman"/>
        </w:rPr>
        <w:t xml:space="preserve"> et al. (2013) conceptualize the network of </w:t>
      </w:r>
      <w:r w:rsidR="00746786" w:rsidRPr="004E7E5A">
        <w:rPr>
          <w:rFonts w:cs="Times New Roman"/>
          <w:szCs w:val="24"/>
        </w:rPr>
        <w:t>board of directors</w:t>
      </w:r>
      <w:r w:rsidR="00746786" w:rsidRPr="004E7E5A">
        <w:rPr>
          <w:rFonts w:cs="Times New Roman"/>
        </w:rPr>
        <w:t xml:space="preserve"> with shared directorates between two boards, and argue that directors’ network represents a channel of communication or resource exchange between firms, facilitating collusive competitive behavior and yielding economic benefits for a set of closely linked firms. </w:t>
      </w:r>
    </w:p>
    <w:p w14:paraId="7E81F1E4" w14:textId="46239C3E" w:rsidR="00746786" w:rsidRPr="004E7E5A" w:rsidRDefault="00746786" w:rsidP="00746786">
      <w:pPr>
        <w:pStyle w:val="a7"/>
        <w:spacing w:line="480" w:lineRule="auto"/>
        <w:ind w:firstLine="480"/>
        <w:rPr>
          <w:rFonts w:cs="Times New Roman"/>
        </w:rPr>
      </w:pPr>
      <w:r w:rsidRPr="004E7E5A">
        <w:t xml:space="preserve">Previous literature has devoted much attention to investigating the determinants of firms’ CSR disclosure quality, and the resource-based view is considered as a useful theoretical perspective to justify firms’ CSR disclosure quality </w:t>
      </w:r>
      <w:r w:rsidRPr="004E7E5A">
        <w:fldChar w:fldCharType="begin"/>
      </w:r>
      <w:r w:rsidR="001A1175" w:rsidRPr="004E7E5A">
        <w:instrText xml:space="preserve"> ADDIN EN.CITE &lt;EndNote&gt;&lt;Cite&gt;&lt;Author&gt;Maurer&lt;/Author&gt;&lt;Year&gt;2011&lt;/Year&gt;&lt;RecNum&gt;2283&lt;/RecNum&gt;&lt;DisplayText&gt;(Maurer et al. 2011; Katmon et al. 2017)&lt;/DisplayText&gt;&lt;record&gt;&lt;rec-number&gt;2283&lt;/rec-number&gt;&lt;foreign-keys&gt;&lt;key app="EN" db-id="trr00pfsbzzex0ezwf6v5swd9fpfpwfa90xp" timestamp="1638674367" guid="600cb55a-f958-4a89-b3b6-6f822b3a6265"&gt;2283&lt;/key&gt;&lt;/foreign-keys&gt;&lt;ref-type name="Journal Article"&gt;17&lt;/ref-type&gt;&lt;contributors&gt;&lt;authors&gt;&lt;author&gt;Maurer, Cara C&lt;/author&gt;&lt;author&gt;Bansal, Pratima&lt;/author&gt;&lt;author&gt;Crossan, Mary M&lt;/author&gt;&lt;/authors&gt;&lt;/contributors&gt;&lt;titles&gt;&lt;title&gt;Creating economic value through social values: Introducing a culturally informed resource-based view&lt;/title&gt;&lt;secondary-title&gt;Organization Science&lt;/secondary-title&gt;&lt;/titles&gt;&lt;periodical&gt;&lt;full-title&gt;Organization Science&lt;/full-title&gt;&lt;/periodical&gt;&lt;pages&gt;432-448&lt;/pages&gt;&lt;volume&gt;22&lt;/volume&gt;&lt;number&gt;2&lt;/number&gt;&lt;dates&gt;&lt;year&gt;2011&lt;/year&gt;&lt;/dates&gt;&lt;isbn&gt;1047-7039&lt;/isbn&gt;&lt;urls&gt;&lt;/urls&gt;&lt;/record&gt;&lt;/Cite&gt;&lt;Cite&gt;&lt;Author&gt;Katmon&lt;/Author&gt;&lt;Year&gt;2017&lt;/Year&gt;&lt;RecNum&gt;114&lt;/RecNum&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fldChar w:fldCharType="separate"/>
      </w:r>
      <w:r w:rsidRPr="004E7E5A">
        <w:rPr>
          <w:noProof/>
        </w:rPr>
        <w:t>(Maurer et al. 2011; Katmon et al. 2017)</w:t>
      </w:r>
      <w:r w:rsidRPr="004E7E5A">
        <w:fldChar w:fldCharType="end"/>
      </w:r>
      <w:r w:rsidRPr="004E7E5A">
        <w:t xml:space="preserve">. According to the resource-based view, firms design their strategies by organizing their internal resources as a response to the external opportunities, while counter-balancing the external threat and internal weaknesses to achieve competitive advantage utilizing valuable resources and </w:t>
      </w:r>
      <w:r w:rsidRPr="004E7E5A">
        <w:lastRenderedPageBreak/>
        <w:t xml:space="preserve">capabilities that are not easily substitutable </w:t>
      </w:r>
      <w:r w:rsidRPr="004E7E5A">
        <w:fldChar w:fldCharType="begin"/>
      </w:r>
      <w:r w:rsidR="006F6C86" w:rsidRPr="004E7E5A">
        <w:instrText xml:space="preserve"> ADDIN EN.CITE &lt;EndNote&gt;&lt;Cite&gt;&lt;Author&gt;Barney&lt;/Author&gt;&lt;Year&gt;1991&lt;/Year&gt;&lt;RecNum&gt;2268&lt;/RecNum&gt;&lt;DisplayText&gt;(Barney 1991)&lt;/DisplayText&gt;&lt;record&gt;&lt;rec-number&gt;2268&lt;/rec-number&gt;&lt;foreign-keys&gt;&lt;key app="EN" db-id="trr00pfsbzzex0ezwf6v5swd9fpfpwfa90xp" timestamp="1638622497" guid="c8519075-204a-43c4-8be7-ac9c33953f72"&gt;226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4E7E5A">
        <w:fldChar w:fldCharType="separate"/>
      </w:r>
      <w:r w:rsidRPr="004E7E5A">
        <w:rPr>
          <w:noProof/>
        </w:rPr>
        <w:t>(Barney 1991)</w:t>
      </w:r>
      <w:r w:rsidRPr="004E7E5A">
        <w:fldChar w:fldCharType="end"/>
      </w:r>
      <w:r w:rsidRPr="004E7E5A">
        <w:t xml:space="preserve">. </w:t>
      </w:r>
      <w:r w:rsidRPr="004E7E5A">
        <w:rPr>
          <w:rFonts w:cs="Times New Roman"/>
        </w:rPr>
        <w:t xml:space="preserve">Following this logic, directors with </w:t>
      </w:r>
      <w:r w:rsidRPr="004E7E5A">
        <w:t>better</w:t>
      </w:r>
      <w:r w:rsidRPr="004E7E5A">
        <w:rPr>
          <w:rFonts w:cs="Times New Roman"/>
        </w:rPr>
        <w:t xml:space="preserve"> network </w:t>
      </w:r>
      <w:r w:rsidRPr="004E7E5A">
        <w:t>position</w:t>
      </w:r>
      <w:r w:rsidRPr="004E7E5A">
        <w:rPr>
          <w:rFonts w:cs="Times New Roman"/>
        </w:rPr>
        <w:t xml:space="preserve"> may have access to </w:t>
      </w:r>
      <w:r w:rsidRPr="004E7E5A">
        <w:t xml:space="preserve">more </w:t>
      </w:r>
      <w:r w:rsidRPr="004E7E5A">
        <w:rPr>
          <w:rFonts w:cs="Times New Roman"/>
        </w:rPr>
        <w:t xml:space="preserve">resources </w:t>
      </w:r>
      <w:r w:rsidRPr="004E7E5A">
        <w:rPr>
          <w:rFonts w:cs="Times New Roman"/>
        </w:rPr>
        <w:fldChar w:fldCharType="begin">
          <w:fldData xml:space="preserve">PEVuZE5vdGU+PENpdGU+PEF1dGhvcj5MYXZpZTwvQXV0aG9yPjxZZWFyPjIwMDY8L1llYXI+PFJl
Y051bT4yMDg0PC9SZWNOdW0+PERpc3BsYXlUZXh0PihMYXZpZSAyMDA2OyBTaGF1a2F0IGV0IGFs
LiAyMDE1OyBLYXRtb24gZXQgYWwuIDIwMTc7IE1hY2F1bGF5IGV0IGFsLiAyMDE3KTwvRGlzcGxh
eVRleHQ+PHJlY29yZD48cmVjLW51bWJlcj4yMDg0PC9yZWMtbnVtYmVyPjxmb3JlaWduLWtleXM+
PGtleSBhcHA9IkVOIiBkYi1pZD0idHJyMDBwZnNienpleDBlendmNnY1c3dkOWZwZnB3ZmE5MHhw
IiB0aW1lc3RhbXA9IjE2MjkyNzY5MjIiIGd1aWQ9IjI1YzY0NWE0LTVjYTctNDQ0YS05MmVlLTM4
MzRkMTllZmY2NiI+MjA4NDwva2V5PjwvZm9yZWlnbi1rZXlzPjxyZWYtdHlwZSBuYW1lPSJKb3Vy
bmFsIEFydGljbGUiPjE3PC9yZWYtdHlwZT48Y29udHJpYnV0b3JzPjxhdXRob3JzPjxhdXRob3I+
TGF2aWUsIERvdmV2PC9hdXRob3I+PC9hdXRob3JzPjwvY29udHJpYnV0b3JzPjx0aXRsZXM+PHRp
dGxlPlRoZSBjb21wZXRpdGl2ZSBhZHZhbnRhZ2Ugb2YgaW50ZXJjb25uZWN0ZWQgZmlybXM6IEFu
IGV4dGVuc2lvbiBvZiB0aGUgcmVzb3VyY2UtYmFzZWQgdmlldzwvdGl0bGU+PHNlY29uZGFyeS10
aXRsZT5BY2FkZW15IG9mIE1hbmFnZW1lbnQgUmV2aWV3PC9zZWNvbmRhcnktdGl0bGU+PC90aXRs
ZXM+PHBlcmlvZGljYWw+PGZ1bGwtdGl0bGU+QWNhZGVteSBvZiBtYW5hZ2VtZW50IHJldmlldzwv
ZnVsbC10aXRsZT48L3BlcmlvZGljYWw+PHBhZ2VzPjYzOC02NTg8L3BhZ2VzPjx2b2x1bWU+MzE8
L3ZvbHVtZT48bnVtYmVyPjM8L251bWJlcj48ZGF0ZXM+PHllYXI+MjAwNjwveWVhcj48L2RhdGVz
Pjx1cmxzPjwvdXJscz48L3JlY29yZD48L0NpdGU+PENpdGU+PEF1dGhvcj5TaGF1a2F0PC9BdXRo
b3I+PFllYXI+MjAxNTwvWWVhcj48UmVjTnVtPjE2MTU8L1JlY051bT48cmVjb3JkPjxyZWMtbnVt
YmVyPjE2MTU8L3JlYy1udW1iZXI+PGZvcmVpZ24ta2V5cz48a2V5IGFwcD0iRU4iIGRiLWlkPSJ0
cnIwMHBmc2J6emV4MGV6d2Y2djVzd2Q5ZnBmcHdmYTkweHAiIHRpbWVzdGFtcD0iMTU4MTMyOTY2
MyIgZ3VpZD0iYTg4OTViODMtMTI3Zi00MzU0LTliYmMtNGQ3MGEyMGIyY2Q4Ij4xNjE1PC9rZXk+
PC9mb3JlaWduLWtleXM+PHJlZi10eXBlIG5hbWU9IkpvdXJuYWwgQXJ0aWNsZSI+MTc8L3JlZi10
eXBlPjxjb250cmlidXRvcnM+PGF1dGhvcnM+PGF1dGhvcj5TaGF1a2F0LCBBbWFtYTwvYXV0aG9y
PjxhdXRob3I+UWl1LCBZYW48L2F1dGhvcj48YXV0aG9yPlRyb2phbm93c2tpLCBHcnplZ29yejwv
YXV0aG9yPjwvYXV0aG9ycz48L2NvbnRyaWJ1dG9ycz48dGl0bGVzPjx0aXRsZT5Cb2FyZCBhdHRy
aWJ1dGVzLCBjb3Jwb3JhdGUgc29jaWFsIHJlc3BvbnNpYmlsaXR5IHN0cmF0ZWd5LCBhbmQgY29y
cG9yYXRlIGVudmlyb25tZW50YWwgYW5kIHNvY2lhbCBwZXJmb3JtYW5jZTwvdGl0bGU+PHNlY29u
ZGFyeS10aXRsZT5Kb3VybmFsIG9mIEJ1c2luZXNzIEV0aGljczwvc2Vjb25kYXJ5LXRpdGxlPjwv
dGl0bGVzPjxwZXJpb2RpY2FsPjxmdWxsLXRpdGxlPkpvdXJuYWwgb2YgQnVzaW5lc3MgRXRoaWNz
PC9mdWxsLXRpdGxlPjwvcGVyaW9kaWNhbD48cGFnZXM+NTY5LTU4NTwvcGFnZXM+PHZvbHVtZT4x
MzU8L3ZvbHVtZT48bnVtYmVyPjM8L251bWJlcj48c2VjdGlvbj41Njk8L3NlY3Rpb24+PGRhdGVz
Pjx5ZWFyPjIwMTU8L3llYXI+PC9kYXRlcz48aXNibj4wMTY3LTQ1NDQmI3hEOzE1NzMtMDY5Nzwv
aXNibj48dXJscz48L3VybHM+PGVsZWN0cm9uaWMtcmVzb3VyY2UtbnVtPjEwLjEwMDcvczEwNTUx
LTAxNC0yNDYwLTk8L2VsZWN0cm9uaWMtcmVzb3VyY2UtbnVtPjwvcmVjb3JkPjwvQ2l0ZT48Q2l0
ZT48QXV0aG9yPkthdG1vbjwvQXV0aG9yPjxZZWFyPjIwMTc8L1llYXI+PFJlY051bT4xMTQ8L1Jl
Y051bT48cmVjb3JkPjxyZWMtbnVtYmVyPjExNDwvcmVjLW51bWJlcj48Zm9yZWlnbi1rZXlzPjxr
ZXkgYXBwPSJFTiIgZGItaWQ9InRycjAwcGZzYnp6ZXgwZXp3ZjZ2NXN3ZDlmcGZwd2ZhOTB4cCIg
dGltZXN0YW1wPSIxNTgwOTEyMTU2IiBndWlkPSJhNDUyZGU4OC1kMjI4LTQzYzYtYTk0Ny1hMDhh
YmFmMDMxNzciPjExNDwva2V5PjwvZm9yZWlnbi1rZXlzPjxyZWYtdHlwZSBuYW1lPSJKb3VybmFs
IEFydGljbGUiPjE3PC9yZWYtdHlwZT48Y29udHJpYnV0b3JzPjxhdXRob3JzPjxhdXRob3I+S2F0
bW9uLCBOb29yYWlzYWg8L2F1dGhvcj48YXV0aG9yPk1vaGFtYWQsIFphbSBadXJpeWF0aTwvYXV0
aG9yPjxhdXRob3I+Tm9yd2FuaSwgTm9ybGlhIE1hdDwvYXV0aG9yPjxhdXRob3I+RmFyb29xdWUs
IE9tYXIgQWw8L2F1dGhvcj48L2F1dGhvcnM+PC9jb250cmlidXRvcnM+PHRpdGxlcz48dGl0bGU+
Q29tcHJlaGVuc2l2ZSBib2FyZCBkaXZlcnNpdHkgYW5kIHF1YWxpdHkgb2YgY29ycG9yYXRlIHNv
Y2lhbCByZXNwb25zaWJpbGl0eSBkaXNjbG9zdXJlOiBFdmlkZW5jZSBmcm9tIGFuIGVtZXJnaW5n
IG1hcmtldDwvdGl0bGU+PHNlY29uZGFyeS10aXRsZT5Kb3VybmFsIG9mIEJ1c2luZXNzIEV0aGlj
czwvc2Vjb25kYXJ5LXRpdGxlPjwvdGl0bGVzPjxwZXJpb2RpY2FsPjxmdWxsLXRpdGxlPkpvdXJu
YWwgb2YgQnVzaW5lc3MgRXRoaWNzPC9mdWxsLXRpdGxlPjwvcGVyaW9kaWNhbD48cGFnZXM+NDQ3
LTQ4MTwvcGFnZXM+PHZvbHVtZT4xNTc8L3ZvbHVtZT48bnVtYmVyPjI8L251bWJlcj48c2VjdGlv
bj40NDc8L3NlY3Rpb24+PGRhdGVzPjx5ZWFyPjIwMTc8L3llYXI+PC9kYXRlcz48aXNibj4wMTY3
LTQ1NDQmI3hEOzE1NzMtMDY5NzwvaXNibj48dXJscz48L3VybHM+PGVsZWN0cm9uaWMtcmVzb3Vy
Y2UtbnVtPjEwLjEwMDcvczEwNTUxLTAxNy0zNjcyLTY8L2VsZWN0cm9uaWMtcmVzb3VyY2UtbnVt
PjwvcmVjb3JkPjwvQ2l0ZT48Q2l0ZT48QXV0aG9yPk1hY2F1bGF5PC9BdXRob3I+PFllYXI+MjAx
NzwvWWVhcj48UmVjTnVtPjU3MjwvUmVjTnVtPjxyZWNvcmQ+PHJlYy1udW1iZXI+NTcyPC9yZWMt
bnVtYmVyPjxmb3JlaWduLWtleXM+PGtleSBhcHA9IkVOIiBkYi1pZD0idHJyMDBwZnNienpleDBl
endmNnY1c3dkOWZwZnB3ZmE5MHhwIiB0aW1lc3RhbXA9IjE1ODEwODAxMDAiIGd1aWQ9IjFmZGNm
MGNmLTEyNTYtNDc3YS04NjQwLTM4YTNhZmFkNWFmNiI+NTcyPC9rZXk+PC9mb3JlaWduLWtleXM+
PHJlZi10eXBlIG5hbWU9IkpvdXJuYWwgQXJ0aWNsZSI+MTc8L3JlZi10eXBlPjxjb250cmlidXRv
cnM+PGF1dGhvcnM+PGF1dGhvcj5NYWNhdWxheSwgQ3JhaWcgRC48L2F1dGhvcj48YXV0aG9yPlJp
Y2hhcmQsIE9ybGFuZG8gQy48L2F1dGhvcj48YXV0aG9yPlBlbmcsIE1pa2UgVy48L2F1dGhvcj48
YXV0aG9yPkhhc2VuaHV0dGwsIE1hcmlhPC9hdXRob3I+PC9hdXRob3JzPjwvY29udHJpYnV0b3Jz
Pjx0aXRsZXM+PHRpdGxlPkFsbGlhbmNlIG5ldHdvcmsgY2VudHJhbGl0eSwgYm9hcmQgY29tcG9z
aXRpb24sIGFuZCBjb3Jwb3JhdGUgc29jaWFsIHBlcmZvcm1hbmNlPC90aXRsZT48c2Vjb25kYXJ5
LXRpdGxlPkpvdXJuYWwgb2YgQnVzaW5lc3MgRXRoaWNzPC9zZWNvbmRhcnktdGl0bGU+PC90aXRs
ZXM+PHBlcmlvZGljYWw+PGZ1bGwtdGl0bGU+Sm91cm5hbCBvZiBCdXNpbmVzcyBFdGhpY3M8L2Z1
bGwtdGl0bGU+PC9wZXJpb2RpY2FsPjxwYWdlcz45OTctMTAwODwvcGFnZXM+PHZvbHVtZT4xNTE8
L3ZvbHVtZT48bnVtYmVyPjQ8L251bWJlcj48c2VjdGlvbj45OTc8L3NlY3Rpb24+PGRhdGVzPjx5
ZWFyPjIwMTc8L3llYXI+PC9kYXRlcz48aXNibj4wMTY3LTQ1NDQmI3hEOzE1NzMtMDY5NzwvaXNi
bj48dXJscz48L3VybHM+PGVsZWN0cm9uaWMtcmVzb3VyY2UtbnVtPjEwLjEwMDcvczEwNTUxLTAx
Ny0zNTY2LTc8L2VsZWN0cm9uaWMtcmVzb3VyY2UtbnVtPjwvcmVjb3JkPjwvQ2l0ZT48L0VuZE5v
dGU+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MYXZpZTwvQXV0aG9yPjxZZWFyPjIwMDY8L1llYXI+PFJl
Y051bT4yMDg0PC9SZWNOdW0+PERpc3BsYXlUZXh0PihMYXZpZSAyMDA2OyBTaGF1a2F0IGV0IGFs
LiAyMDE1OyBLYXRtb24gZXQgYWwuIDIwMTc7IE1hY2F1bGF5IGV0IGFsLiAyMDE3KTwvRGlzcGxh
eVRleHQ+PHJlY29yZD48cmVjLW51bWJlcj4yMDg0PC9yZWMtbnVtYmVyPjxmb3JlaWduLWtleXM+
PGtleSBhcHA9IkVOIiBkYi1pZD0idHJyMDBwZnNienpleDBlendmNnY1c3dkOWZwZnB3ZmE5MHhw
IiB0aW1lc3RhbXA9IjE2MjkyNzY5MjIiIGd1aWQ9IjI1YzY0NWE0LTVjYTctNDQ0YS05MmVlLTM4
MzRkMTllZmY2NiI+MjA4NDwva2V5PjwvZm9yZWlnbi1rZXlzPjxyZWYtdHlwZSBuYW1lPSJKb3Vy
bmFsIEFydGljbGUiPjE3PC9yZWYtdHlwZT48Y29udHJpYnV0b3JzPjxhdXRob3JzPjxhdXRob3I+
TGF2aWUsIERvdmV2PC9hdXRob3I+PC9hdXRob3JzPjwvY29udHJpYnV0b3JzPjx0aXRsZXM+PHRp
dGxlPlRoZSBjb21wZXRpdGl2ZSBhZHZhbnRhZ2Ugb2YgaW50ZXJjb25uZWN0ZWQgZmlybXM6IEFu
IGV4dGVuc2lvbiBvZiB0aGUgcmVzb3VyY2UtYmFzZWQgdmlldzwvdGl0bGU+PHNlY29uZGFyeS10
aXRsZT5BY2FkZW15IG9mIE1hbmFnZW1lbnQgUmV2aWV3PC9zZWNvbmRhcnktdGl0bGU+PC90aXRs
ZXM+PHBlcmlvZGljYWw+PGZ1bGwtdGl0bGU+QWNhZGVteSBvZiBtYW5hZ2VtZW50IHJldmlldzwv
ZnVsbC10aXRsZT48L3BlcmlvZGljYWw+PHBhZ2VzPjYzOC02NTg8L3BhZ2VzPjx2b2x1bWU+MzE8
L3ZvbHVtZT48bnVtYmVyPjM8L251bWJlcj48ZGF0ZXM+PHllYXI+MjAwNjwveWVhcj48L2RhdGVz
Pjx1cmxzPjwvdXJscz48L3JlY29yZD48L0NpdGU+PENpdGU+PEF1dGhvcj5TaGF1a2F0PC9BdXRo
b3I+PFllYXI+MjAxNTwvWWVhcj48UmVjTnVtPjE2MTU8L1JlY051bT48cmVjb3JkPjxyZWMtbnVt
YmVyPjE2MTU8L3JlYy1udW1iZXI+PGZvcmVpZ24ta2V5cz48a2V5IGFwcD0iRU4iIGRiLWlkPSJ0
cnIwMHBmc2J6emV4MGV6d2Y2djVzd2Q5ZnBmcHdmYTkweHAiIHRpbWVzdGFtcD0iMTU4MTMyOTY2
MyIgZ3VpZD0iYTg4OTViODMtMTI3Zi00MzU0LTliYmMtNGQ3MGEyMGIyY2Q4Ij4xNjE1PC9rZXk+
PC9mb3JlaWduLWtleXM+PHJlZi10eXBlIG5hbWU9IkpvdXJuYWwgQXJ0aWNsZSI+MTc8L3JlZi10
eXBlPjxjb250cmlidXRvcnM+PGF1dGhvcnM+PGF1dGhvcj5TaGF1a2F0LCBBbWFtYTwvYXV0aG9y
PjxhdXRob3I+UWl1LCBZYW48L2F1dGhvcj48YXV0aG9yPlRyb2phbm93c2tpLCBHcnplZ29yejwv
YXV0aG9yPjwvYXV0aG9ycz48L2NvbnRyaWJ1dG9ycz48dGl0bGVzPjx0aXRsZT5Cb2FyZCBhdHRy
aWJ1dGVzLCBjb3Jwb3JhdGUgc29jaWFsIHJlc3BvbnNpYmlsaXR5IHN0cmF0ZWd5LCBhbmQgY29y
cG9yYXRlIGVudmlyb25tZW50YWwgYW5kIHNvY2lhbCBwZXJmb3JtYW5jZTwvdGl0bGU+PHNlY29u
ZGFyeS10aXRsZT5Kb3VybmFsIG9mIEJ1c2luZXNzIEV0aGljczwvc2Vjb25kYXJ5LXRpdGxlPjwv
dGl0bGVzPjxwZXJpb2RpY2FsPjxmdWxsLXRpdGxlPkpvdXJuYWwgb2YgQnVzaW5lc3MgRXRoaWNz
PC9mdWxsLXRpdGxlPjwvcGVyaW9kaWNhbD48cGFnZXM+NTY5LTU4NTwvcGFnZXM+PHZvbHVtZT4x
MzU8L3ZvbHVtZT48bnVtYmVyPjM8L251bWJlcj48c2VjdGlvbj41Njk8L3NlY3Rpb24+PGRhdGVz
Pjx5ZWFyPjIwMTU8L3llYXI+PC9kYXRlcz48aXNibj4wMTY3LTQ1NDQmI3hEOzE1NzMtMDY5Nzwv
aXNibj48dXJscz48L3VybHM+PGVsZWN0cm9uaWMtcmVzb3VyY2UtbnVtPjEwLjEwMDcvczEwNTUx
LTAxNC0yNDYwLTk8L2VsZWN0cm9uaWMtcmVzb3VyY2UtbnVtPjwvcmVjb3JkPjwvQ2l0ZT48Q2l0
ZT48QXV0aG9yPkthdG1vbjwvQXV0aG9yPjxZZWFyPjIwMTc8L1llYXI+PFJlY051bT4xMTQ8L1Jl
Y051bT48cmVjb3JkPjxyZWMtbnVtYmVyPjExNDwvcmVjLW51bWJlcj48Zm9yZWlnbi1rZXlzPjxr
ZXkgYXBwPSJFTiIgZGItaWQ9InRycjAwcGZzYnp6ZXgwZXp3ZjZ2NXN3ZDlmcGZwd2ZhOTB4cCIg
dGltZXN0YW1wPSIxNTgwOTEyMTU2IiBndWlkPSJhNDUyZGU4OC1kMjI4LTQzYzYtYTk0Ny1hMDhh
YmFmMDMxNzciPjExNDwva2V5PjwvZm9yZWlnbi1rZXlzPjxyZWYtdHlwZSBuYW1lPSJKb3VybmFs
IEFydGljbGUiPjE3PC9yZWYtdHlwZT48Y29udHJpYnV0b3JzPjxhdXRob3JzPjxhdXRob3I+S2F0
bW9uLCBOb29yYWlzYWg8L2F1dGhvcj48YXV0aG9yPk1vaGFtYWQsIFphbSBadXJpeWF0aTwvYXV0
aG9yPjxhdXRob3I+Tm9yd2FuaSwgTm9ybGlhIE1hdDwvYXV0aG9yPjxhdXRob3I+RmFyb29xdWUs
IE9tYXIgQWw8L2F1dGhvcj48L2F1dGhvcnM+PC9jb250cmlidXRvcnM+PHRpdGxlcz48dGl0bGU+
Q29tcHJlaGVuc2l2ZSBib2FyZCBkaXZlcnNpdHkgYW5kIHF1YWxpdHkgb2YgY29ycG9yYXRlIHNv
Y2lhbCByZXNwb25zaWJpbGl0eSBkaXNjbG9zdXJlOiBFdmlkZW5jZSBmcm9tIGFuIGVtZXJnaW5n
IG1hcmtldDwvdGl0bGU+PHNlY29uZGFyeS10aXRsZT5Kb3VybmFsIG9mIEJ1c2luZXNzIEV0aGlj
czwvc2Vjb25kYXJ5LXRpdGxlPjwvdGl0bGVzPjxwZXJpb2RpY2FsPjxmdWxsLXRpdGxlPkpvdXJu
YWwgb2YgQnVzaW5lc3MgRXRoaWNzPC9mdWxsLXRpdGxlPjwvcGVyaW9kaWNhbD48cGFnZXM+NDQ3
LTQ4MTwvcGFnZXM+PHZvbHVtZT4xNTc8L3ZvbHVtZT48bnVtYmVyPjI8L251bWJlcj48c2VjdGlv
bj40NDc8L3NlY3Rpb24+PGRhdGVzPjx5ZWFyPjIwMTc8L3llYXI+PC9kYXRlcz48aXNibj4wMTY3
LTQ1NDQmI3hEOzE1NzMtMDY5NzwvaXNibj48dXJscz48L3VybHM+PGVsZWN0cm9uaWMtcmVzb3Vy
Y2UtbnVtPjEwLjEwMDcvczEwNTUxLTAxNy0zNjcyLTY8L2VsZWN0cm9uaWMtcmVzb3VyY2UtbnVt
PjwvcmVjb3JkPjwvQ2l0ZT48Q2l0ZT48QXV0aG9yPk1hY2F1bGF5PC9BdXRob3I+PFllYXI+MjAx
NzwvWWVhcj48UmVjTnVtPjU3MjwvUmVjTnVtPjxyZWNvcmQ+PHJlYy1udW1iZXI+NTcyPC9yZWMt
bnVtYmVyPjxmb3JlaWduLWtleXM+PGtleSBhcHA9IkVOIiBkYi1pZD0idHJyMDBwZnNienpleDBl
endmNnY1c3dkOWZwZnB3ZmE5MHhwIiB0aW1lc3RhbXA9IjE1ODEwODAxMDAiIGd1aWQ9IjFmZGNm
MGNmLTEyNTYtNDc3YS04NjQwLTM4YTNhZmFkNWFmNiI+NTcyPC9rZXk+PC9mb3JlaWduLWtleXM+
PHJlZi10eXBlIG5hbWU9IkpvdXJuYWwgQXJ0aWNsZSI+MTc8L3JlZi10eXBlPjxjb250cmlidXRv
cnM+PGF1dGhvcnM+PGF1dGhvcj5NYWNhdWxheSwgQ3JhaWcgRC48L2F1dGhvcj48YXV0aG9yPlJp
Y2hhcmQsIE9ybGFuZG8gQy48L2F1dGhvcj48YXV0aG9yPlBlbmcsIE1pa2UgVy48L2F1dGhvcj48
YXV0aG9yPkhhc2VuaHV0dGwsIE1hcmlhPC9hdXRob3I+PC9hdXRob3JzPjwvY29udHJpYnV0b3Jz
Pjx0aXRsZXM+PHRpdGxlPkFsbGlhbmNlIG5ldHdvcmsgY2VudHJhbGl0eSwgYm9hcmQgY29tcG9z
aXRpb24sIGFuZCBjb3Jwb3JhdGUgc29jaWFsIHBlcmZvcm1hbmNlPC90aXRsZT48c2Vjb25kYXJ5
LXRpdGxlPkpvdXJuYWwgb2YgQnVzaW5lc3MgRXRoaWNzPC9zZWNvbmRhcnktdGl0bGU+PC90aXRs
ZXM+PHBlcmlvZGljYWw+PGZ1bGwtdGl0bGU+Sm91cm5hbCBvZiBCdXNpbmVzcyBFdGhpY3M8L2Z1
bGwtdGl0bGU+PC9wZXJpb2RpY2FsPjxwYWdlcz45OTctMTAwODwvcGFnZXM+PHZvbHVtZT4xNTE8
L3ZvbHVtZT48bnVtYmVyPjQ8L251bWJlcj48c2VjdGlvbj45OTc8L3NlY3Rpb24+PGRhdGVzPjx5
ZWFyPjIwMTc8L3llYXI+PC9kYXRlcz48aXNibj4wMTY3LTQ1NDQmI3hEOzE1NzMtMDY5NzwvaXNi
bj48dXJscz48L3VybHM+PGVsZWN0cm9uaWMtcmVzb3VyY2UtbnVtPjEwLjEwMDcvczEwNTUxLTAx
Ny0zNTY2LTc8L2VsZWN0cm9uaWMtcmVzb3VyY2UtbnVtPjwvcmVjb3JkPjwvQ2l0ZT48L0VuZE5v
dGU+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Lavie 2006; Shaukat et al. 2015; Katmon et al. 2017; Macaulay et al. 2017)</w:t>
      </w:r>
      <w:r w:rsidRPr="004E7E5A">
        <w:rPr>
          <w:rFonts w:cs="Times New Roman"/>
        </w:rPr>
        <w:fldChar w:fldCharType="end"/>
      </w:r>
      <w:r w:rsidRPr="004E7E5A">
        <w:rPr>
          <w:rFonts w:cs="Times New Roman"/>
        </w:rPr>
        <w:t xml:space="preserve">. </w:t>
      </w:r>
      <w:r w:rsidRPr="004E7E5A">
        <w:t>Firms with such directors might use the resources to enhance CSR disclosure quality, which enables them to promote their corporate image and achieve sustainable competitive advantage. Consequently</w:t>
      </w:r>
      <w:r w:rsidRPr="004E7E5A">
        <w:rPr>
          <w:rFonts w:cs="Times New Roman"/>
        </w:rPr>
        <w:t xml:space="preserve">, we </w:t>
      </w:r>
      <w:r w:rsidRPr="004E7E5A">
        <w:t>predict</w:t>
      </w:r>
      <w:r w:rsidRPr="004E7E5A">
        <w:rPr>
          <w:rFonts w:cs="Times New Roman"/>
        </w:rPr>
        <w:t xml:space="preserve"> </w:t>
      </w:r>
      <w:r w:rsidRPr="004E7E5A">
        <w:t>a positive association between</w:t>
      </w:r>
      <w:r w:rsidRPr="004E7E5A">
        <w:rPr>
          <w:rFonts w:cs="Times New Roman"/>
        </w:rPr>
        <w:t xml:space="preserve"> highly networked directors </w:t>
      </w:r>
      <w:r w:rsidRPr="004E7E5A">
        <w:t>and</w:t>
      </w:r>
      <w:r w:rsidRPr="004E7E5A">
        <w:rPr>
          <w:rFonts w:cs="Times New Roman"/>
        </w:rPr>
        <w:t xml:space="preserve"> firms’ CSR disclosure quality.</w:t>
      </w:r>
    </w:p>
    <w:p w14:paraId="5A29C238" w14:textId="533BDDA6" w:rsidR="00746786" w:rsidRPr="004E7E5A" w:rsidRDefault="00746786" w:rsidP="004D3D4F">
      <w:pPr>
        <w:spacing w:line="480" w:lineRule="auto"/>
        <w:ind w:firstLineChars="200" w:firstLine="480"/>
        <w:rPr>
          <w:rFonts w:ascii="Times New Roman" w:hAnsi="Times New Roman"/>
          <w:color w:val="000000" w:themeColor="text1"/>
          <w:sz w:val="24"/>
          <w:szCs w:val="24"/>
        </w:rPr>
      </w:pPr>
      <w:r w:rsidRPr="004E7E5A">
        <w:rPr>
          <w:rFonts w:ascii="Times New Roman" w:hAnsi="Times New Roman"/>
          <w:color w:val="000000" w:themeColor="text1"/>
          <w:sz w:val="24"/>
          <w:szCs w:val="24"/>
        </w:rPr>
        <w:t>Several features make the Chin</w:t>
      </w:r>
      <w:r w:rsidR="008D6293" w:rsidRPr="004E7E5A">
        <w:rPr>
          <w:rFonts w:ascii="Times New Roman" w:hAnsi="Times New Roman" w:hint="eastAsia"/>
          <w:color w:val="000000" w:themeColor="text1"/>
          <w:sz w:val="24"/>
          <w:szCs w:val="24"/>
        </w:rPr>
        <w:t>e</w:t>
      </w:r>
      <w:r w:rsidRPr="004E7E5A">
        <w:rPr>
          <w:rFonts w:ascii="Times New Roman" w:hAnsi="Times New Roman"/>
          <w:color w:val="000000" w:themeColor="text1"/>
          <w:sz w:val="24"/>
          <w:szCs w:val="24"/>
        </w:rPr>
        <w:t>se setting especially suitable for exploring our research question.</w:t>
      </w:r>
      <w:r w:rsidR="00EE6F30" w:rsidRPr="004E7E5A">
        <w:rPr>
          <w:rFonts w:ascii="Times New Roman" w:hAnsi="Times New Roman"/>
          <w:color w:val="000000" w:themeColor="text1"/>
          <w:sz w:val="24"/>
          <w:szCs w:val="24"/>
        </w:rPr>
        <w:t xml:space="preserve"> </w:t>
      </w:r>
      <w:r w:rsidRPr="004E7E5A">
        <w:rPr>
          <w:rFonts w:ascii="Times New Roman" w:hAnsi="Times New Roman"/>
          <w:color w:val="000000" w:themeColor="text1"/>
          <w:sz w:val="24"/>
          <w:szCs w:val="24"/>
        </w:rPr>
        <w:t xml:space="preserve">First, there is substantial variation across Chinese firms in terms of the quality of CSR disclosure </w:t>
      </w:r>
      <w:r w:rsidRPr="004E7E5A">
        <w:rPr>
          <w:rFonts w:ascii="Times New Roman" w:hAnsi="Times New Roman"/>
          <w:color w:val="000000" w:themeColor="text1"/>
          <w:sz w:val="24"/>
          <w:szCs w:val="24"/>
        </w:rPr>
        <w:fldChar w:fldCharType="begin"/>
      </w:r>
      <w:r w:rsidR="001A1175" w:rsidRPr="004E7E5A">
        <w:rPr>
          <w:rFonts w:ascii="Times New Roman" w:hAnsi="Times New Roman"/>
          <w:color w:val="000000" w:themeColor="text1"/>
          <w:sz w:val="24"/>
          <w:szCs w:val="24"/>
        </w:rPr>
        <w:instrText xml:space="preserve"> ADDIN EN.CITE &lt;EndNote&gt;&lt;Cite&gt;&lt;Author&gt;Marquis&lt;/Author&gt;&lt;Year&gt;2014&lt;/Year&gt;&lt;RecNum&gt;1620&lt;/RecNum&gt;&lt;DisplayText&gt;(Marquis and Qian 2014)&lt;/DisplayText&gt;&lt;record&gt;&lt;rec-number&gt;1620&lt;/rec-number&gt;&lt;foreign-keys&gt;&lt;key app="EN" db-id="trr00pfsbzzex0ezwf6v5swd9fpfpwfa90xp" timestamp="1581337202" guid="e5f6383e-c2f8-4b88-af50-cfc44695e8a1"&gt;1620&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section&gt;127&lt;/section&gt;&lt;dates&gt;&lt;year&gt;2014&lt;/year&gt;&lt;/dates&gt;&lt;isbn&gt;1047-7039&amp;#xD;1526-5455&lt;/isbn&gt;&lt;urls&gt;&lt;/urls&gt;&lt;electronic-resource-num&gt;10.1287/orsc.2013.0837&lt;/electronic-resource-num&gt;&lt;/record&gt;&lt;/Cite&gt;&lt;/EndNote&gt;</w:instrText>
      </w:r>
      <w:r w:rsidRPr="004E7E5A">
        <w:rPr>
          <w:rFonts w:ascii="Times New Roman" w:hAnsi="Times New Roman"/>
          <w:color w:val="000000" w:themeColor="text1"/>
          <w:sz w:val="24"/>
          <w:szCs w:val="24"/>
        </w:rPr>
        <w:fldChar w:fldCharType="separate"/>
      </w:r>
      <w:r w:rsidRPr="004E7E5A">
        <w:rPr>
          <w:rFonts w:ascii="Times New Roman" w:hAnsi="Times New Roman"/>
          <w:noProof/>
          <w:color w:val="000000" w:themeColor="text1"/>
          <w:sz w:val="24"/>
          <w:szCs w:val="24"/>
        </w:rPr>
        <w:t>(Marquis and Qian 2014)</w:t>
      </w:r>
      <w:r w:rsidRPr="004E7E5A">
        <w:rPr>
          <w:rFonts w:ascii="Times New Roman" w:hAnsi="Times New Roman"/>
          <w:color w:val="000000" w:themeColor="text1"/>
          <w:sz w:val="24"/>
          <w:szCs w:val="24"/>
        </w:rPr>
        <w:fldChar w:fldCharType="end"/>
      </w:r>
      <w:r w:rsidRPr="004E7E5A">
        <w:rPr>
          <w:rFonts w:ascii="Times New Roman" w:hAnsi="Times New Roman"/>
          <w:color w:val="000000" w:themeColor="text1"/>
          <w:sz w:val="24"/>
          <w:szCs w:val="24"/>
        </w:rPr>
        <w:t>. Second, due to the weak institutional environment in China, the value of directors’ network may be greater than that in developed countries, and the influence of board’s discretion and deliberation may be especially important in determining CSR disclosure quality. Third, data availability allows us to explore the influence of directors’ network on CSR disclosure quality. By the end of 2020, there are more than 4000 A-share listed firms in China, which provide sufficient observations for the director network analysis. Multiple data sources that provide accounting, governance and CSR data on Chinese listed firms also enable us to properly examine the relation between directors’ network and CSR disclosure quality.</w:t>
      </w:r>
    </w:p>
    <w:p w14:paraId="0F0CCB11" w14:textId="7D509DBE" w:rsidR="00746786" w:rsidRPr="004E7E5A" w:rsidRDefault="00746786" w:rsidP="004D3D4F">
      <w:pPr>
        <w:spacing w:line="480" w:lineRule="auto"/>
        <w:ind w:firstLineChars="200" w:firstLine="480"/>
        <w:rPr>
          <w:color w:val="000000" w:themeColor="text1"/>
        </w:rPr>
      </w:pPr>
      <w:r w:rsidRPr="004E7E5A">
        <w:rPr>
          <w:rFonts w:ascii="Times New Roman" w:hAnsi="Times New Roman"/>
          <w:color w:val="000000" w:themeColor="text1"/>
          <w:sz w:val="24"/>
          <w:szCs w:val="24"/>
        </w:rPr>
        <w:t xml:space="preserve">We collect data on CSR disclosure quality from Rankins CSR Ratings and other financial data from Chinese Stock Market Trading Database (CSMAR). We obtain a sample of 3986 observations for 833 listed firms in China over the period 2010-2018. Consistent with </w:t>
      </w:r>
      <w:proofErr w:type="spellStart"/>
      <w:r w:rsidRPr="004E7E5A">
        <w:rPr>
          <w:rFonts w:ascii="Times New Roman" w:hAnsi="Times New Roman"/>
          <w:color w:val="000000" w:themeColor="text1"/>
          <w:sz w:val="24"/>
          <w:szCs w:val="24"/>
        </w:rPr>
        <w:t>Larcker</w:t>
      </w:r>
      <w:proofErr w:type="spellEnd"/>
      <w:r w:rsidRPr="004E7E5A">
        <w:rPr>
          <w:rFonts w:ascii="Times New Roman" w:hAnsi="Times New Roman"/>
          <w:color w:val="000000" w:themeColor="text1"/>
          <w:sz w:val="24"/>
          <w:szCs w:val="24"/>
        </w:rPr>
        <w:t xml:space="preserve"> et al. (2013), we compute degree, betweenness and closeness centrality to reflect the multi-dimensional network of directors, and test the association between directors’ network and CSR </w:t>
      </w:r>
      <w:r w:rsidRPr="004E7E5A">
        <w:rPr>
          <w:rFonts w:ascii="Times New Roman" w:hAnsi="Times New Roman"/>
          <w:color w:val="000000" w:themeColor="text1"/>
          <w:sz w:val="24"/>
          <w:szCs w:val="24"/>
        </w:rPr>
        <w:lastRenderedPageBreak/>
        <w:t>disclosure quality.</w:t>
      </w:r>
      <w:r w:rsidRPr="004E7E5A">
        <w:rPr>
          <w:rStyle w:val="af4"/>
          <w:rFonts w:ascii="Times New Roman" w:hAnsi="Times New Roman"/>
          <w:color w:val="000000" w:themeColor="text1"/>
          <w:sz w:val="24"/>
          <w:szCs w:val="24"/>
        </w:rPr>
        <w:footnoteReference w:id="1"/>
      </w:r>
      <w:r w:rsidRPr="004E7E5A">
        <w:rPr>
          <w:rFonts w:ascii="Times New Roman" w:hAnsi="Times New Roman"/>
          <w:color w:val="000000" w:themeColor="text1"/>
          <w:sz w:val="24"/>
          <w:szCs w:val="24"/>
        </w:rPr>
        <w:t xml:space="preserve"> We apply both </w:t>
      </w:r>
      <w:r w:rsidRPr="004E7E5A">
        <w:rPr>
          <w:rFonts w:ascii="Times New Roman" w:hAnsi="Times New Roman"/>
          <w:color w:val="000000" w:themeColor="text1"/>
          <w:sz w:val="24"/>
          <w:szCs w:val="24"/>
          <w:lang w:bidi="ar"/>
        </w:rPr>
        <w:t>two-stage least squares</w:t>
      </w:r>
      <w:r w:rsidRPr="004E7E5A">
        <w:rPr>
          <w:rFonts w:ascii="Times New Roman" w:hAnsi="Times New Roman"/>
          <w:color w:val="000000" w:themeColor="text1"/>
          <w:sz w:val="24"/>
          <w:szCs w:val="24"/>
        </w:rPr>
        <w:t xml:space="preserve"> (2SLS) and </w:t>
      </w:r>
      <w:r w:rsidR="006445BD" w:rsidRPr="004E7E5A">
        <w:rPr>
          <w:rFonts w:ascii="Times New Roman" w:hAnsi="Times New Roman" w:hint="eastAsia"/>
          <w:color w:val="000000" w:themeColor="text1"/>
          <w:sz w:val="24"/>
          <w:szCs w:val="24"/>
        </w:rPr>
        <w:t>g</w:t>
      </w:r>
      <w:r w:rsidR="00520D31" w:rsidRPr="004E7E5A">
        <w:rPr>
          <w:rFonts w:ascii="Times New Roman" w:hAnsi="Times New Roman"/>
          <w:color w:val="000000" w:themeColor="text1"/>
          <w:sz w:val="24"/>
          <w:szCs w:val="24"/>
        </w:rPr>
        <w:t xml:space="preserve">eneralized </w:t>
      </w:r>
      <w:r w:rsidR="006445BD" w:rsidRPr="004E7E5A">
        <w:rPr>
          <w:rFonts w:ascii="Times New Roman" w:hAnsi="Times New Roman"/>
          <w:color w:val="000000" w:themeColor="text1"/>
          <w:sz w:val="24"/>
          <w:szCs w:val="24"/>
        </w:rPr>
        <w:t>m</w:t>
      </w:r>
      <w:r w:rsidR="00520D31" w:rsidRPr="004E7E5A">
        <w:rPr>
          <w:rFonts w:ascii="Times New Roman" w:hAnsi="Times New Roman"/>
          <w:color w:val="000000" w:themeColor="text1"/>
          <w:sz w:val="24"/>
          <w:szCs w:val="24"/>
        </w:rPr>
        <w:t xml:space="preserve">ethod of </w:t>
      </w:r>
      <w:r w:rsidR="006445BD" w:rsidRPr="004E7E5A">
        <w:rPr>
          <w:rFonts w:ascii="Times New Roman" w:hAnsi="Times New Roman"/>
          <w:color w:val="000000" w:themeColor="text1"/>
          <w:sz w:val="24"/>
          <w:szCs w:val="24"/>
        </w:rPr>
        <w:t>m</w:t>
      </w:r>
      <w:r w:rsidR="00520D31" w:rsidRPr="004E7E5A">
        <w:rPr>
          <w:rFonts w:ascii="Times New Roman" w:hAnsi="Times New Roman"/>
          <w:color w:val="000000" w:themeColor="text1"/>
          <w:sz w:val="24"/>
          <w:szCs w:val="24"/>
        </w:rPr>
        <w:t>oments</w:t>
      </w:r>
      <w:r w:rsidRPr="004E7E5A">
        <w:rPr>
          <w:rFonts w:ascii="Times New Roman" w:hAnsi="Times New Roman"/>
          <w:color w:val="000000" w:themeColor="text1"/>
          <w:sz w:val="24"/>
          <w:szCs w:val="24"/>
        </w:rPr>
        <w:t xml:space="preserve"> (GMM) approaches to </w:t>
      </w:r>
      <w:proofErr w:type="spellStart"/>
      <w:r w:rsidRPr="004E7E5A">
        <w:rPr>
          <w:rFonts w:ascii="Times New Roman" w:hAnsi="Times New Roman"/>
          <w:color w:val="000000" w:themeColor="text1"/>
          <w:sz w:val="24"/>
          <w:szCs w:val="24"/>
        </w:rPr>
        <w:t>allevite</w:t>
      </w:r>
      <w:proofErr w:type="spellEnd"/>
      <w:r w:rsidRPr="004E7E5A">
        <w:rPr>
          <w:rFonts w:ascii="Times New Roman" w:hAnsi="Times New Roman"/>
          <w:color w:val="000000" w:themeColor="text1"/>
          <w:sz w:val="24"/>
          <w:szCs w:val="24"/>
        </w:rPr>
        <w:t xml:space="preserve"> the endogeneity concern.</w:t>
      </w:r>
    </w:p>
    <w:p w14:paraId="78D71427" w14:textId="7CA1643D" w:rsidR="00746786" w:rsidRPr="004E7E5A" w:rsidRDefault="00746786" w:rsidP="00746786">
      <w:pPr>
        <w:pStyle w:val="a7"/>
        <w:spacing w:line="480" w:lineRule="auto"/>
        <w:ind w:firstLine="480"/>
        <w:rPr>
          <w:rFonts w:cs="Times New Roman"/>
        </w:rPr>
      </w:pPr>
      <w:r w:rsidRPr="004E7E5A">
        <w:rPr>
          <w:rFonts w:cs="Times New Roman"/>
        </w:rPr>
        <w:t xml:space="preserve">Our study makes three contributions to the literature. First, this paper enriches the research on the determinants of CSR disclosure quality. Prior studies </w:t>
      </w:r>
      <w:proofErr w:type="spellStart"/>
      <w:r w:rsidRPr="004E7E5A">
        <w:rPr>
          <w:rFonts w:cs="Times New Roman"/>
        </w:rPr>
        <w:t>analyse</w:t>
      </w:r>
      <w:proofErr w:type="spellEnd"/>
      <w:r w:rsidRPr="004E7E5A">
        <w:rPr>
          <w:rFonts w:cs="Times New Roman"/>
        </w:rPr>
        <w:t xml:space="preserve"> the influence of board gender </w:t>
      </w:r>
      <w:r w:rsidRPr="004E7E5A">
        <w:rPr>
          <w:rFonts w:cs="Times New Roman"/>
        </w:rPr>
        <w:fldChar w:fldCharType="begin"/>
      </w:r>
      <w:r w:rsidR="001A1175" w:rsidRPr="004E7E5A">
        <w:rPr>
          <w:rFonts w:cs="Times New Roman"/>
        </w:rPr>
        <w:instrText xml:space="preserve"> ADDIN EN.CITE &lt;EndNote&gt;&lt;Cite&gt;&lt;Author&gt;Bear&lt;/Author&gt;&lt;Year&gt;2010&lt;/Year&gt;&lt;RecNum&gt;319&lt;/RecNum&gt;&lt;DisplayText&gt;(Bear et al. 2010)&lt;/DisplayText&gt;&lt;record&gt;&lt;rec-number&gt;319&lt;/rec-number&gt;&lt;foreign-keys&gt;&lt;key app="EN" db-id="trr00pfsbzzex0ezwf6v5swd9fpfpwfa90xp" timestamp="1581079819" guid="3418b945-e48f-44f9-b113-2bdb8bbc8b33"&gt;319&lt;/key&gt;&lt;/foreign-keys&gt;&lt;ref-type name="Journal Article"&gt;17&lt;/ref-type&gt;&lt;contributors&gt;&lt;authors&gt;&lt;author&gt;Bear, Stephen&lt;/author&gt;&lt;author&gt;Rahman, Noushi&lt;/author&gt;&lt;author&gt;Post, Corinne&lt;/author&gt;&lt;/authors&gt;&lt;/contributors&gt;&lt;titles&gt;&lt;title&gt;The impact of board diversity and gender composition on corporate social responsibility and firm reputation&lt;/title&gt;&lt;secondary-title&gt;Journal of Business Ethics&lt;/secondary-title&gt;&lt;/titles&gt;&lt;periodical&gt;&lt;full-title&gt;Journal of Business Ethics&lt;/full-title&gt;&lt;/periodical&gt;&lt;pages&gt;207-221&lt;/pages&gt;&lt;volume&gt;97&lt;/volume&gt;&lt;number&gt;2&lt;/number&gt;&lt;section&gt;207&lt;/section&gt;&lt;dates&gt;&lt;year&gt;2010&lt;/year&gt;&lt;/dates&gt;&lt;isbn&gt;0167-4544&amp;#xD;1573-0697&lt;/isbn&gt;&lt;urls&gt;&lt;/urls&gt;&lt;electronic-resource-num&gt;10.1007/s10551-010-0505-2&lt;/electronic-resource-num&gt;&lt;/record&gt;&lt;/Cite&gt;&lt;/EndNote&gt;</w:instrText>
      </w:r>
      <w:r w:rsidRPr="004E7E5A">
        <w:rPr>
          <w:rFonts w:cs="Times New Roman"/>
        </w:rPr>
        <w:fldChar w:fldCharType="separate"/>
      </w:r>
      <w:r w:rsidRPr="004E7E5A">
        <w:rPr>
          <w:rFonts w:cs="Times New Roman"/>
          <w:noProof/>
        </w:rPr>
        <w:t>(Bear et al. 2010)</w:t>
      </w:r>
      <w:r w:rsidRPr="004E7E5A">
        <w:rPr>
          <w:rFonts w:cs="Times New Roman"/>
        </w:rPr>
        <w:fldChar w:fldCharType="end"/>
      </w:r>
      <w:r w:rsidRPr="004E7E5A">
        <w:rPr>
          <w:rFonts w:cs="Times New Roman"/>
        </w:rPr>
        <w:t xml:space="preserve">, diversity </w:t>
      </w:r>
      <w:r w:rsidRPr="004E7E5A">
        <w:rPr>
          <w:rFonts w:cs="Times New Roman"/>
        </w:rPr>
        <w:fldChar w:fldCharType="begin"/>
      </w:r>
      <w:r w:rsidR="001A1175" w:rsidRPr="004E7E5A">
        <w:rPr>
          <w:rFonts w:cs="Times New Roman"/>
        </w:rPr>
        <w:instrText xml:space="preserve"> ADDIN EN.CITE &lt;EndNote&gt;&lt;Cite&gt;&lt;Author&gt;Harjoto&lt;/Author&gt;&lt;Year&gt;2014&lt;/Year&gt;&lt;RecNum&gt;322&lt;/RecNum&gt;&lt;DisplayText&gt;(Harjoto et al. 2014)&lt;/DisplayText&gt;&lt;record&gt;&lt;rec-number&gt;322&lt;/rec-number&gt;&lt;foreign-keys&gt;&lt;key app="EN" db-id="trr00pfsbzzex0ezwf6v5swd9fpfpwfa90xp" timestamp="1581079823" guid="9044b7b2-c56c-418c-b281-495bc4fc754c"&gt;322&lt;/key&gt;&lt;/foreign-keys&gt;&lt;ref-type name="Journal Article"&gt;17&lt;/ref-type&gt;&lt;contributors&gt;&lt;authors&gt;&lt;author&gt;Harjoto, Maretno&lt;/author&gt;&lt;author&gt;Laksmana, Indrarini&lt;/author&gt;&lt;author&gt;Lee, Robert&lt;/author&gt;&lt;/authors&gt;&lt;/contributors&gt;&lt;titles&gt;&lt;title&gt;Board diversity and corporate social responsibility&lt;/title&gt;&lt;secondary-title&gt;Journal of Business Ethics&lt;/secondary-title&gt;&lt;/titles&gt;&lt;periodical&gt;&lt;full-title&gt;Journal of Business Ethics&lt;/full-title&gt;&lt;/periodical&gt;&lt;pages&gt;641-660&lt;/pages&gt;&lt;volume&gt;132&lt;/volume&gt;&lt;number&gt;4&lt;/number&gt;&lt;section&gt;641&lt;/section&gt;&lt;dates&gt;&lt;year&gt;2014&lt;/year&gt;&lt;/dates&gt;&lt;isbn&gt;0167-4544&amp;#xD;1573-0697&lt;/isbn&gt;&lt;urls&gt;&lt;/urls&gt;&lt;electronic-resource-num&gt;10.1007/s10551-014-2343-0&lt;/electronic-resource-num&gt;&lt;/record&gt;&lt;/Cite&gt;&lt;/EndNote&gt;</w:instrText>
      </w:r>
      <w:r w:rsidRPr="004E7E5A">
        <w:rPr>
          <w:rFonts w:cs="Times New Roman"/>
        </w:rPr>
        <w:fldChar w:fldCharType="separate"/>
      </w:r>
      <w:r w:rsidRPr="004E7E5A">
        <w:rPr>
          <w:rFonts w:cs="Times New Roman"/>
          <w:noProof/>
        </w:rPr>
        <w:t>(Harjoto et al. 2014)</w:t>
      </w:r>
      <w:r w:rsidRPr="004E7E5A">
        <w:rPr>
          <w:rFonts w:cs="Times New Roman"/>
        </w:rPr>
        <w:fldChar w:fldCharType="end"/>
      </w:r>
      <w:r w:rsidRPr="004E7E5A">
        <w:rPr>
          <w:rFonts w:cs="Times New Roman"/>
        </w:rPr>
        <w:t xml:space="preserve"> and expertise </w:t>
      </w:r>
      <w:r w:rsidRPr="004E7E5A">
        <w:rPr>
          <w:rFonts w:cs="Times New Roman"/>
        </w:rPr>
        <w:fldChar w:fldCharType="begin"/>
      </w:r>
      <w:r w:rsidR="001A1175" w:rsidRPr="004E7E5A">
        <w:rPr>
          <w:rFonts w:cs="Times New Roman"/>
        </w:rPr>
        <w:instrText xml:space="preserve"> ADDIN EN.CITE &lt;EndNote&gt;&lt;Cite&gt;&lt;Author&gt;Homroy&lt;/Author&gt;&lt;Year&gt;2017&lt;/Year&gt;&lt;RecNum&gt;1739&lt;/RecNum&gt;&lt;DisplayText&gt;(Homroy and Slechten 2017)&lt;/DisplayText&gt;&lt;record&gt;&lt;rec-number&gt;1739&lt;/rec-number&gt;&lt;foreign-keys&gt;&lt;key app="EN" db-id="trr00pfsbzzex0ezwf6v5swd9fpfpwfa90xp" timestamp="1587541509" guid="66d31698-0ec3-47d9-92f6-47205987b8da"&gt;1739&lt;/key&gt;&lt;/foreign-keys&gt;&lt;ref-type name="Journal Article"&gt;17&lt;/ref-type&gt;&lt;contributors&gt;&lt;authors&gt;&lt;author&gt;Homroy, Swarnodeep&lt;/author&gt;&lt;author&gt;Slechten, Aurelie&lt;/author&gt;&lt;/authors&gt;&lt;/contributors&gt;&lt;titles&gt;&lt;title&gt;Do board expertise and networked boards affect environmental performance?&lt;/title&gt;&lt;secondary-title&gt;Journal of Business Ethics&lt;/secondary-title&gt;&lt;/titles&gt;&lt;periodical&gt;&lt;full-title&gt;Journal of Business Ethics&lt;/full-title&gt;&lt;/periodical&gt;&lt;pages&gt;269-292&lt;/pages&gt;&lt;volume&gt;158&lt;/volume&gt;&lt;number&gt;1&lt;/number&gt;&lt;section&gt;269&lt;/section&gt;&lt;dates&gt;&lt;year&gt;2017&lt;/year&gt;&lt;/dates&gt;&lt;isbn&gt;0167-4544&amp;#xD;1573-0697&lt;/isbn&gt;&lt;urls&gt;&lt;/urls&gt;&lt;electronic-resource-num&gt;10.1007/s10551-017-3769-y&lt;/electronic-resource-num&gt;&lt;/record&gt;&lt;/Cite&gt;&lt;/EndNote&gt;</w:instrText>
      </w:r>
      <w:r w:rsidRPr="004E7E5A">
        <w:rPr>
          <w:rFonts w:cs="Times New Roman"/>
        </w:rPr>
        <w:fldChar w:fldCharType="separate"/>
      </w:r>
      <w:r w:rsidRPr="004E7E5A">
        <w:rPr>
          <w:rFonts w:cs="Times New Roman"/>
          <w:noProof/>
        </w:rPr>
        <w:t>(Homroy and Slechten 2017)</w:t>
      </w:r>
      <w:r w:rsidRPr="004E7E5A">
        <w:rPr>
          <w:rFonts w:cs="Times New Roman"/>
        </w:rPr>
        <w:fldChar w:fldCharType="end"/>
      </w:r>
      <w:r w:rsidRPr="004E7E5A">
        <w:rPr>
          <w:rFonts w:cs="Times New Roman"/>
        </w:rPr>
        <w:t xml:space="preserve"> on CSR. However, to the best of our knowledge, extant research on </w:t>
      </w:r>
      <w:proofErr w:type="spellStart"/>
      <w:r w:rsidRPr="004E7E5A">
        <w:rPr>
          <w:rFonts w:cs="Times New Roman"/>
        </w:rPr>
        <w:t>determintnats</w:t>
      </w:r>
      <w:proofErr w:type="spellEnd"/>
      <w:r w:rsidRPr="004E7E5A">
        <w:rPr>
          <w:rFonts w:cs="Times New Roman"/>
        </w:rPr>
        <w:t xml:space="preserve"> of CSR disclosure quality hasn’t explored directors’ network. We provide fresh evidence that directors’ network has a strong impact on CSR disclosure quality. </w:t>
      </w:r>
    </w:p>
    <w:p w14:paraId="6E2D1939" w14:textId="6C063741" w:rsidR="00746786" w:rsidRPr="004E7E5A" w:rsidRDefault="00746786" w:rsidP="00746786">
      <w:pPr>
        <w:pStyle w:val="a7"/>
        <w:spacing w:line="480" w:lineRule="auto"/>
        <w:ind w:firstLine="480"/>
        <w:rPr>
          <w:rFonts w:cs="Times New Roman"/>
        </w:rPr>
      </w:pPr>
      <w:r w:rsidRPr="004E7E5A">
        <w:rPr>
          <w:rFonts w:cs="Times New Roman"/>
        </w:rPr>
        <w:t xml:space="preserve">Second, this study adds to the stream of research examining the consequences of directors’ network. Prior literature studies the impact of directors’ network on environmental performance </w:t>
      </w:r>
      <w:r w:rsidRPr="004E7E5A">
        <w:rPr>
          <w:rFonts w:cs="Times New Roman"/>
        </w:rPr>
        <w:fldChar w:fldCharType="begin"/>
      </w:r>
      <w:r w:rsidR="001A1175" w:rsidRPr="004E7E5A">
        <w:rPr>
          <w:rFonts w:cs="Times New Roman"/>
        </w:rPr>
        <w:instrText xml:space="preserve"> ADDIN EN.CITE &lt;EndNote&gt;&lt;Cite&gt;&lt;Author&gt;Homroy&lt;/Author&gt;&lt;Year&gt;2017&lt;/Year&gt;&lt;RecNum&gt;1739&lt;/RecNum&gt;&lt;DisplayText&gt;(Homroy and Slechten 2017)&lt;/DisplayText&gt;&lt;record&gt;&lt;rec-number&gt;1739&lt;/rec-number&gt;&lt;foreign-keys&gt;&lt;key app="EN" db-id="trr00pfsbzzex0ezwf6v5swd9fpfpwfa90xp" timestamp="1587541509" guid="66d31698-0ec3-47d9-92f6-47205987b8da"&gt;1739&lt;/key&gt;&lt;/foreign-keys&gt;&lt;ref-type name="Journal Article"&gt;17&lt;/ref-type&gt;&lt;contributors&gt;&lt;authors&gt;&lt;author&gt;Homroy, Swarnodeep&lt;/author&gt;&lt;author&gt;Slechten, Aurelie&lt;/author&gt;&lt;/authors&gt;&lt;/contributors&gt;&lt;titles&gt;&lt;title&gt;Do board expertise and networked boards affect environmental performance?&lt;/title&gt;&lt;secondary-title&gt;Journal of Business Ethics&lt;/secondary-title&gt;&lt;/titles&gt;&lt;periodical&gt;&lt;full-title&gt;Journal of Business Ethics&lt;/full-title&gt;&lt;/periodical&gt;&lt;pages&gt;269-292&lt;/pages&gt;&lt;volume&gt;158&lt;/volume&gt;&lt;number&gt;1&lt;/number&gt;&lt;section&gt;269&lt;/section&gt;&lt;dates&gt;&lt;year&gt;2017&lt;/year&gt;&lt;/dates&gt;&lt;isbn&gt;0167-4544&amp;#xD;1573-0697&lt;/isbn&gt;&lt;urls&gt;&lt;/urls&gt;&lt;electronic-resource-num&gt;10.1007/s10551-017-3769-y&lt;/electronic-resource-num&gt;&lt;/record&gt;&lt;/Cite&gt;&lt;/EndNote&gt;</w:instrText>
      </w:r>
      <w:r w:rsidRPr="004E7E5A">
        <w:rPr>
          <w:rFonts w:cs="Times New Roman"/>
        </w:rPr>
        <w:fldChar w:fldCharType="separate"/>
      </w:r>
      <w:r w:rsidRPr="004E7E5A">
        <w:rPr>
          <w:rFonts w:cs="Times New Roman"/>
          <w:noProof/>
        </w:rPr>
        <w:t>(Homroy and Slechten 2017)</w:t>
      </w:r>
      <w:r w:rsidRPr="004E7E5A">
        <w:rPr>
          <w:rFonts w:cs="Times New Roman"/>
        </w:rPr>
        <w:fldChar w:fldCharType="end"/>
      </w:r>
      <w:r w:rsidRPr="004E7E5A">
        <w:rPr>
          <w:rFonts w:cs="Times New Roman"/>
        </w:rPr>
        <w:t xml:space="preserve">, market return </w:t>
      </w:r>
      <w:r w:rsidRPr="004E7E5A">
        <w:rPr>
          <w:rFonts w:cs="Times New Roman"/>
        </w:rPr>
        <w:fldChar w:fldCharType="begin"/>
      </w:r>
      <w:r w:rsidRPr="004E7E5A">
        <w:rPr>
          <w:rFonts w:cs="Times New Roman"/>
        </w:rPr>
        <w:instrText xml:space="preserve"> ADDIN EN.CITE &lt;EndNote&gt;&lt;Cite&gt;&lt;Author&gt;Akbas&lt;/Author&gt;&lt;Year&gt;2016&lt;/Year&gt;&lt;RecNum&gt;771&lt;/RecNum&gt;&lt;DisplayText&gt;(Akbas et al. 2016)&lt;/DisplayText&gt;&lt;record&gt;&lt;rec-number&gt;771&lt;/rec-number&gt;&lt;foreign-keys&gt;&lt;key app="EN" db-id="trr00pfsbzzex0ezwf6v5swd9fpfpwfa90xp" timestamp="1581080329" guid="1c4c9b41-b2e6-410f-b695-94c50061f679"&gt;771&lt;/key&gt;&lt;/foreign-keys&gt;&lt;ref-type name="Journal Article"&gt;17&lt;/ref-type&gt;&lt;contributors&gt;&lt;authors&gt;&lt;author&gt;Akbas, Ferhat&lt;/author&gt;&lt;author&gt;Meschke, Felix&lt;/author&gt;&lt;author&gt;Wintoki, M. Babajide&lt;/author&gt;&lt;/authors&gt;&lt;/contributors&gt;&lt;titles&gt;&lt;title&gt;Director networks and informed traders&lt;/title&gt;&lt;secondary-title&gt;Journal of Accounting and Economics&lt;/secondary-title&gt;&lt;/titles&gt;&lt;periodical&gt;&lt;full-title&gt;Journal of Accounting and Economics&lt;/full-title&gt;&lt;/periodical&gt;&lt;pages&gt;1-23&lt;/pages&gt;&lt;volume&gt;62&lt;/volume&gt;&lt;number&gt;1&lt;/number&gt;&lt;section&gt;1&lt;/section&gt;&lt;dates&gt;&lt;year&gt;2016&lt;/year&gt;&lt;/dates&gt;&lt;isbn&gt;01654101&lt;/isbn&gt;&lt;urls&gt;&lt;/urls&gt;&lt;electronic-resource-num&gt;10.1016/j.jacceco.2016.03.003&lt;/electronic-resource-num&gt;&lt;/record&gt;&lt;/Cite&gt;&lt;/EndNote&gt;</w:instrText>
      </w:r>
      <w:r w:rsidRPr="004E7E5A">
        <w:rPr>
          <w:rFonts w:cs="Times New Roman"/>
        </w:rPr>
        <w:fldChar w:fldCharType="separate"/>
      </w:r>
      <w:r w:rsidRPr="004E7E5A">
        <w:rPr>
          <w:rFonts w:cs="Times New Roman"/>
          <w:noProof/>
        </w:rPr>
        <w:t>(Akbas et al. 2016)</w:t>
      </w:r>
      <w:r w:rsidRPr="004E7E5A">
        <w:rPr>
          <w:rFonts w:cs="Times New Roman"/>
        </w:rPr>
        <w:fldChar w:fldCharType="end"/>
      </w:r>
      <w:r w:rsidRPr="004E7E5A">
        <w:rPr>
          <w:rFonts w:cs="Times New Roman"/>
        </w:rPr>
        <w:t xml:space="preserve"> and cost of debt</w:t>
      </w:r>
      <w:r w:rsidR="000B1108" w:rsidRPr="004E7E5A">
        <w:rPr>
          <w:rFonts w:cs="Times New Roman"/>
        </w:rPr>
        <w:t xml:space="preserve"> </w:t>
      </w:r>
      <w:r w:rsidR="001A1175" w:rsidRPr="004E7E5A">
        <w:rPr>
          <w:rFonts w:cs="Times New Roman"/>
        </w:rPr>
        <w:fldChar w:fldCharType="begin"/>
      </w:r>
      <w:r w:rsidR="001A1175" w:rsidRPr="004E7E5A">
        <w:rPr>
          <w:rFonts w:cs="Times New Roman"/>
        </w:rPr>
        <w:instrText xml:space="preserve"> ADDIN EN.CITE &lt;EndNote&gt;&lt;Cite&gt;&lt;Author&gt;Chakravarty&lt;/Author&gt;&lt;Year&gt;2017&lt;/Year&gt;&lt;RecNum&gt;1982&lt;/RecNum&gt;&lt;DisplayText&gt;(Chakravarty and Rutherford 2017)&lt;/DisplayText&gt;&lt;record&gt;&lt;rec-number&gt;1982&lt;/rec-number&gt;&lt;foreign-keys&gt;&lt;key app="EN" db-id="trr00pfsbzzex0ezwf6v5swd9fpfpwfa90xp" timestamp="1625885139" guid="c98443ac-f67f-497b-8700-77d6ac091f6a"&gt;1982&lt;/key&gt;&lt;/foreign-keys&gt;&lt;ref-type name="Journal Article"&gt;17&lt;/ref-type&gt;&lt;contributors&gt;&lt;authors&gt;&lt;author&gt;Chakravarty, S.&lt;/author&gt;&lt;author&gt;Rutherford, L. G.&lt;/author&gt;&lt;/authors&gt;&lt;/contributors&gt;&lt;titles&gt;&lt;title&gt;Do busy directors influence the cost of debt? An examination through the lens of takeover vulnerability&lt;/title&gt;&lt;secondary-title&gt;Journal of Corporate Finance&lt;/secondary-title&gt;&lt;/titles&gt;&lt;periodical&gt;&lt;full-title&gt;Journal of Corporate Finance&lt;/full-title&gt;&lt;/periodical&gt;&lt;pages&gt;429-443&lt;/pages&gt;&lt;volume&gt;43&lt;/volume&gt;&lt;dates&gt;&lt;year&gt;2017&lt;/year&gt;&lt;/dates&gt;&lt;urls&gt;&lt;/urls&gt;&lt;electronic-resource-num&gt;doi:10.1016/j.jcorpfin.2017.02.001.&lt;/electronic-resource-num&gt;&lt;/record&gt;&lt;/Cite&gt;&lt;/EndNote&gt;</w:instrText>
      </w:r>
      <w:r w:rsidR="001A1175" w:rsidRPr="004E7E5A">
        <w:rPr>
          <w:rFonts w:cs="Times New Roman"/>
        </w:rPr>
        <w:fldChar w:fldCharType="separate"/>
      </w:r>
      <w:r w:rsidR="001A1175" w:rsidRPr="004E7E5A">
        <w:rPr>
          <w:rFonts w:cs="Times New Roman"/>
          <w:noProof/>
        </w:rPr>
        <w:t>(Chakravarty and Rutherford 2017)</w:t>
      </w:r>
      <w:r w:rsidR="001A1175" w:rsidRPr="004E7E5A">
        <w:rPr>
          <w:rFonts w:cs="Times New Roman"/>
        </w:rPr>
        <w:fldChar w:fldCharType="end"/>
      </w:r>
      <w:r w:rsidR="000B1108" w:rsidRPr="004E7E5A">
        <w:rPr>
          <w:rFonts w:cs="Times New Roman"/>
        </w:rPr>
        <w:t>.</w:t>
      </w:r>
      <w:r w:rsidRPr="004E7E5A">
        <w:rPr>
          <w:rFonts w:cs="Times New Roman"/>
        </w:rPr>
        <w:t xml:space="preserve"> Extant research, however, does not shed light on the impact of directors’ network on non-</w:t>
      </w:r>
      <w:proofErr w:type="spellStart"/>
      <w:r w:rsidRPr="004E7E5A">
        <w:rPr>
          <w:rFonts w:cs="Times New Roman"/>
        </w:rPr>
        <w:t>finnacial</w:t>
      </w:r>
      <w:proofErr w:type="spellEnd"/>
      <w:r w:rsidRPr="004E7E5A">
        <w:rPr>
          <w:rFonts w:cs="Times New Roman"/>
        </w:rPr>
        <w:t xml:space="preserve"> disclosure. Our study explores the influence of directors’ network on CSR disclosure quality from the lens of resource-based view.</w:t>
      </w:r>
    </w:p>
    <w:p w14:paraId="532D7FB0" w14:textId="6FB009B0" w:rsidR="00746786" w:rsidRPr="004E7E5A" w:rsidRDefault="00746786" w:rsidP="00746786">
      <w:pPr>
        <w:pStyle w:val="a7"/>
        <w:spacing w:line="480" w:lineRule="auto"/>
        <w:ind w:firstLine="480"/>
        <w:rPr>
          <w:rFonts w:cs="Times New Roman"/>
        </w:rPr>
      </w:pPr>
      <w:r w:rsidRPr="004E7E5A">
        <w:rPr>
          <w:rFonts w:cs="Times New Roman"/>
        </w:rPr>
        <w:t xml:space="preserve">Third, previous studies are mainly concentrated on CSR disclosure in developed countries </w:t>
      </w:r>
      <w:r w:rsidRPr="004E7E5A">
        <w:rPr>
          <w:rFonts w:cs="Times New Roman"/>
        </w:rPr>
        <w:fldChar w:fldCharType="begin">
          <w:fldData xml:space="preserve">PEVuZE5vdGU+PENpdGU+PEF1dGhvcj5CZWFyPC9BdXRob3I+PFllYXI+MjAxMDwvWWVhcj48UmVj
TnVtPjMxOTwvUmVjTnVtPjxEaXNwbGF5VGV4dD4oQmVhciBldCBhbC4gMjAxMDsgSGFyam90byBl
dCBhbC4gMjAxNDsgU2hhdWthdCBldCBhbC4gMjAxNTsgTWFjYXVsYXkgZXQgYWwuIDIwMTc7IEJv
Y3F1ZXQgZXQgYWwuIDIwMTk7IEJlamkgZXQgYWwuIDIwMjApPC9EaXNwbGF5VGV4dD48cmVjb3Jk
PjxyZWMtbnVtYmVyPjMxOTwvcmVjLW51bWJlcj48Zm9yZWlnbi1rZXlzPjxrZXkgYXBwPSJFTiIg
ZGItaWQ9InRycjAwcGZzYnp6ZXgwZXp3ZjZ2NXN3ZDlmcGZwd2ZhOTB4cCIgdGltZXN0YW1wPSIx
NTgxMDc5ODE5IiBndWlkPSIzNDE4Yjk0NS1lNDhmLTQ0ZjktYjExMy0yYmRiOGJiYzhiMzMiPjMx
OTwva2V5PjwvZm9yZWlnbi1rZXlzPjxyZWYtdHlwZSBuYW1lPSJKb3VybmFsIEFydGljbGUiPjE3
PC9yZWYtdHlwZT48Y29udHJpYnV0b3JzPjxhdXRob3JzPjxhdXRob3I+QmVhciwgU3RlcGhlbjwv
YXV0aG9yPjxhdXRob3I+UmFobWFuLCBOb3VzaGk8L2F1dGhvcj48YXV0aG9yPlBvc3QsIENvcmlu
bmU8L2F1dGhvcj48L2F1dGhvcnM+PC9jb250cmlidXRvcnM+PHRpdGxlcz48dGl0bGU+VGhlIGlt
cGFjdCBvZiBib2FyZCBkaXZlcnNpdHkgYW5kIGdlbmRlciBjb21wb3NpdGlvbiBvbiBjb3Jwb3Jh
dGUgc29jaWFsIHJlc3BvbnNpYmlsaXR5IGFuZCBmaXJtIHJlcHV0YXRpb248L3RpdGxlPjxzZWNv
bmRhcnktdGl0bGU+Sm91cm5hbCBvZiBCdXNpbmVzcyBFdGhpY3M8L3NlY29uZGFyeS10aXRsZT48
L3RpdGxlcz48cGVyaW9kaWNhbD48ZnVsbC10aXRsZT5Kb3VybmFsIG9mIEJ1c2luZXNzIEV0aGlj
czwvZnVsbC10aXRsZT48L3BlcmlvZGljYWw+PHBhZ2VzPjIwNy0yMjE8L3BhZ2VzPjx2b2x1bWU+
OTc8L3ZvbHVtZT48bnVtYmVyPjI8L251bWJlcj48c2VjdGlvbj4yMDc8L3NlY3Rpb24+PGRhdGVz
Pjx5ZWFyPjIwMTA8L3llYXI+PC9kYXRlcz48aXNibj4wMTY3LTQ1NDQmI3hEOzE1NzMtMDY5Nzwv
aXNibj48dXJscz48L3VybHM+PGVsZWN0cm9uaWMtcmVzb3VyY2UtbnVtPjEwLjEwMDcvczEwNTUx
LTAxMC0wNTA1LTI8L2VsZWN0cm9uaWMtcmVzb3VyY2UtbnVtPjwvcmVjb3JkPjwvQ2l0ZT48Q2l0
ZT48QXV0aG9yPkhhcmpvdG88L0F1dGhvcj48WWVhcj4yMDE0PC9ZZWFyPjxSZWNOdW0+MzIyPC9S
ZWNOdW0+PHJlY29yZD48cmVjLW51bWJlcj4zMjI8L3JlYy1udW1iZXI+PGZvcmVpZ24ta2V5cz48
a2V5IGFwcD0iRU4iIGRiLWlkPSJ0cnIwMHBmc2J6emV4MGV6d2Y2djVzd2Q5ZnBmcHdmYTkweHAi
IHRpbWVzdGFtcD0iMTU4MTA3OTgyMyIgZ3VpZD0iOTA0NGI3YjItYzU2Yy00MThjLWIyODEtNDk1
YmM0ZmM3NTRjIj4zMjI8L2tleT48L2ZvcmVpZ24ta2V5cz48cmVmLXR5cGUgbmFtZT0iSm91cm5h
bCBBcnRpY2xlIj4xNzwvcmVmLXR5cGU+PGNvbnRyaWJ1dG9ycz48YXV0aG9ycz48YXV0aG9yPkhh
cmpvdG8sIE1hcmV0bm88L2F1dGhvcj48YXV0aG9yPkxha3NtYW5hLCBJbmRyYXJpbmk8L2F1dGhv
cj48YXV0aG9yPkxlZSwgUm9iZXJ0PC9hdXRob3I+PC9hdXRob3JzPjwvY29udHJpYnV0b3JzPjx0
aXRsZXM+PHRpdGxlPkJvYXJkIGRpdmVyc2l0eSBhbmQgY29ycG9yYXRlIHNvY2lhbCByZXNwb25z
aWJpbGl0eTwvdGl0bGU+PHNlY29uZGFyeS10aXRsZT5Kb3VybmFsIG9mIEJ1c2luZXNzIEV0aGlj
czwvc2Vjb25kYXJ5LXRpdGxlPjwvdGl0bGVzPjxwZXJpb2RpY2FsPjxmdWxsLXRpdGxlPkpvdXJu
YWwgb2YgQnVzaW5lc3MgRXRoaWNzPC9mdWxsLXRpdGxlPjwvcGVyaW9kaWNhbD48cGFnZXM+NjQx
LTY2MDwvcGFnZXM+PHZvbHVtZT4xMzI8L3ZvbHVtZT48bnVtYmVyPjQ8L251bWJlcj48c2VjdGlv
bj42NDE8L3NlY3Rpb24+PGRhdGVzPjx5ZWFyPjIwMTQ8L3llYXI+PC9kYXRlcz48aXNibj4wMTY3
LTQ1NDQmI3hEOzE1NzMtMDY5NzwvaXNibj48dXJscz48L3VybHM+PGVsZWN0cm9uaWMtcmVzb3Vy
Y2UtbnVtPjEwLjEwMDcvczEwNTUxLTAxNC0yMzQzLTA8L2VsZWN0cm9uaWMtcmVzb3VyY2UtbnVt
PjwvcmVjb3JkPjwvQ2l0ZT48Q2l0ZT48QXV0aG9yPlNoYXVrYXQ8L0F1dGhvcj48WWVhcj4yMDE1
PC9ZZWFyPjxSZWNOdW0+MTYxNTwvUmVjTnVtPjxyZWNvcmQ+PHJlYy1udW1iZXI+MTYxNTwvcmVj
LW51bWJlcj48Zm9yZWlnbi1rZXlzPjxrZXkgYXBwPSJFTiIgZGItaWQ9InRycjAwcGZzYnp6ZXgw
ZXp3ZjZ2NXN3ZDlmcGZwd2ZhOTB4cCIgdGltZXN0YW1wPSIxNTgxMzI5NjYzIiBndWlkPSJhODg5
NWI4My0xMjdmLTQzNTQtOWJiYy00ZDcwYTIwYjJjZDgiPjE2MTU8L2tleT48L2ZvcmVpZ24ta2V5
cz48cmVmLXR5cGUgbmFtZT0iSm91cm5hbCBBcnRpY2xlIj4xNzwvcmVmLXR5cGU+PGNvbnRyaWJ1
dG9ycz48YXV0aG9ycz48YXV0aG9yPlNoYXVrYXQsIEFtYW1hPC9hdXRob3I+PGF1dGhvcj5RaXUs
IFlhbjwvYXV0aG9yPjxhdXRob3I+VHJvamFub3dza2ksIEdyemVnb3J6PC9hdXRob3I+PC9hdXRo
b3JzPjwvY29udHJpYnV0b3JzPjx0aXRsZXM+PHRpdGxlPkJvYXJkIGF0dHJpYnV0ZXMsIGNvcnBv
cmF0ZSBzb2NpYWwgcmVzcG9uc2liaWxpdHkgc3RyYXRlZ3ksIGFuZCBjb3Jwb3JhdGUgZW52aXJv
bm1lbnRhbCBhbmQgc29jaWFsIHBlcmZvcm1hbmNlPC90aXRsZT48c2Vjb25kYXJ5LXRpdGxlPkpv
dXJuYWwgb2YgQnVzaW5lc3MgRXRoaWNzPC9zZWNvbmRhcnktdGl0bGU+PC90aXRsZXM+PHBlcmlv
ZGljYWw+PGZ1bGwtdGl0bGU+Sm91cm5hbCBvZiBCdXNpbmVzcyBFdGhpY3M8L2Z1bGwtdGl0bGU+
PC9wZXJpb2RpY2FsPjxwYWdlcz41NjktNTg1PC9wYWdlcz48dm9sdW1lPjEzNTwvdm9sdW1lPjxu
dW1iZXI+MzwvbnVtYmVyPjxzZWN0aW9uPjU2OTwvc2VjdGlvbj48ZGF0ZXM+PHllYXI+MjAxNTwv
eWVhcj48L2RhdGVzPjxpc2JuPjAxNjctNDU0NCYjeEQ7MTU3My0wNjk3PC9pc2JuPjx1cmxzPjwv
dXJscz48ZWxlY3Ryb25pYy1yZXNvdXJjZS1udW0+MTAuMTAwNy9zMTA1NTEtMDE0LTI0NjAtOTwv
ZWxlY3Ryb25pYy1yZXNvdXJjZS1udW0+PC9yZWNvcmQ+PC9DaXRlPjxDaXRlPjxBdXRob3I+TWFj
YXVsYXk8L0F1dGhvcj48WWVhcj4yMDE3PC9ZZWFyPjxSZWNOdW0+NTcyPC9SZWNOdW0+PHJlY29y
ZD48cmVjLW51bWJlcj41NzI8L3JlYy1udW1iZXI+PGZvcmVpZ24ta2V5cz48a2V5IGFwcD0iRU4i
IGRiLWlkPSJ0cnIwMHBmc2J6emV4MGV6d2Y2djVzd2Q5ZnBmcHdmYTkweHAiIHRpbWVzdGFtcD0i
MTU4MTA4MDEwMCIgZ3VpZD0iMWZkY2YwY2YtMTI1Ni00NzdhLTg2NDAtMzhhM2FmYWQ1YWY2Ij41
NzI8L2tleT48L2ZvcmVpZ24ta2V5cz48cmVmLXR5cGUgbmFtZT0iSm91cm5hbCBBcnRpY2xlIj4x
NzwvcmVmLXR5cGU+PGNvbnRyaWJ1dG9ycz48YXV0aG9ycz48YXV0aG9yPk1hY2F1bGF5LCBDcmFp
ZyBELjwvYXV0aG9yPjxhdXRob3I+UmljaGFyZCwgT3JsYW5kbyBDLjwvYXV0aG9yPjxhdXRob3I+
UGVuZywgTWlrZSBXLjwvYXV0aG9yPjxhdXRob3I+SGFzZW5odXR0bCwgTWFyaWE8L2F1dGhvcj48
L2F1dGhvcnM+PC9jb250cmlidXRvcnM+PHRpdGxlcz48dGl0bGU+QWxsaWFuY2UgbmV0d29yayBj
ZW50cmFsaXR5LCBib2FyZCBjb21wb3NpdGlvbiwgYW5kIGNvcnBvcmF0ZSBzb2NpYWwgcGVyZm9y
bWFuY2U8L3RpdGxlPjxzZWNvbmRhcnktdGl0bGU+Sm91cm5hbCBvZiBCdXNpbmVzcyBFdGhpY3M8
L3NlY29uZGFyeS10aXRsZT48L3RpdGxlcz48cGVyaW9kaWNhbD48ZnVsbC10aXRsZT5Kb3VybmFs
IG9mIEJ1c2luZXNzIEV0aGljczwvZnVsbC10aXRsZT48L3BlcmlvZGljYWw+PHBhZ2VzPjk5Ny0x
MDA4PC9wYWdlcz48dm9sdW1lPjE1MTwvdm9sdW1lPjxudW1iZXI+NDwvbnVtYmVyPjxzZWN0aW9u
Pjk5Nzwvc2VjdGlvbj48ZGF0ZXM+PHllYXI+MjAxNzwveWVhcj48L2RhdGVzPjxpc2JuPjAxNjct
NDU0NCYjeEQ7MTU3My0wNjk3PC9pc2JuPjx1cmxzPjwvdXJscz48ZWxlY3Ryb25pYy1yZXNvdXJj
ZS1udW0+MTAuMTAwNy9zMTA1NTEtMDE3LTM1NjYtNzwvZWxlY3Ryb25pYy1yZXNvdXJjZS1udW0+
PC9yZWNvcmQ+PC9DaXRlPjxDaXRlPjxBdXRob3I+Qm9jcXVldDwvQXV0aG9yPjxZZWFyPjIwMTk8
L1llYXI+PFJlY051bT4yMDc2PC9SZWNOdW0+PHJlY29yZD48cmVjLW51bWJlcj4yMDc2PC9yZWMt
bnVtYmVyPjxmb3JlaWduLWtleXM+PGtleSBhcHA9IkVOIiBkYi1pZD0idHJyMDBwZnNienpleDBl
endmNnY1c3dkOWZwZnB3ZmE5MHhwIiB0aW1lc3RhbXA9IjE2Mjc5NzgxMzUiIGd1aWQ9IjNmMjY4
M2UxLTRlMDctNGExNC04YWRlLTNhYjZkZTAzNDQ2MCI+MjA3Njwva2V5PjwvZm9yZWlnbi1rZXlz
PjxyZWYtdHlwZSBuYW1lPSJKb3VybmFsIEFydGljbGUiPjE3PC9yZWYtdHlwZT48Y29udHJpYnV0
b3JzPjxhdXRob3JzPjxhdXRob3I+Qm9jcXVldCwgUmFjaGVsPC9hdXRob3I+PGF1dGhvcj5MZSBC
YXMsIENocmlzdGlhbjwvYXV0aG9yPjxhdXRob3I+TW90aGUsIENhcm9saW5lPC9hdXRob3I+PGF1
dGhvcj5Qb3Vzc2luZywgTmljb2xhczwvYXV0aG9yPjwvYXV0aG9ycz48L2NvbnRyaWJ1dG9ycz48
dGl0bGVzPjx0aXRsZT5TdHJhdGVnaWMgQ1NSIGZvciBpbm5vdmF0aW9uIGluIFNNRXM6IERvZXMg
ZGl2ZXJzaXR5IG1hdHRlcj88L3RpdGxlPjxzZWNvbmRhcnktdGl0bGU+TG9uZyBSYW5nZSBQbGFu
bmluZzwvc2Vjb25kYXJ5LXRpdGxlPjwvdGl0bGVzPjxwZXJpb2RpY2FsPjxmdWxsLXRpdGxlPkxv
bmcgUmFuZ2UgUGxhbm5pbmc8L2Z1bGwtdGl0bGU+PC9wZXJpb2RpY2FsPjxwYWdlcz4xLTE0PC9w
YWdlcz48dm9sdW1lPjUyPC92b2x1bWU+PG51bWJlcj42PC9udW1iZXI+PGtleXdvcmRzPjxrZXl3
b3JkPkRpdmVyc2l0eTwva2V5d29yZD48a2V5d29yZD5HZW5kZXI8L2tleXdvcmQ+PGtleXdvcmQ+
SW5ub3ZhdGlvbjwva2V5d29yZD48a2V5d29yZD5OYXRpb25hbGl0eTwva2V5d29yZD48a2V5d29y
ZD5SZXNwb25zaXZlL3N0cmF0ZWdpYyBDU1I8L2tleXdvcmQ+PC9rZXl3b3Jkcz48ZGF0ZXM+PHll
YXI+MjAxOTwveWVhcj48cHViLWRhdGVzPjxkYXRlPjIwMTkvMTIvMDEvPC9kYXRlPjwvcHViLWRh
dGVzPjwvZGF0ZXM+PGlzYm4+MDAyNC02MzAxPC9pc2JuPjx1cmxzPjxyZWxhdGVkLXVybHM+PHVy
bD5odHRwczovL3d3dy5zY2llbmNlZGlyZWN0LmNvbS9zY2llbmNlL2FydGljbGUvcGlpL1MwMDI0
NjMwMTE4MzAzNzkwPC91cmw+PC9yZWxhdGVkLXVybHM+PC91cmxzPjxlbGVjdHJvbmljLXJlc291
cmNlLW51bT5odHRwczovL2RvaS5vcmcvMTAuMTAxNi9qLmxycC4yMDE5LjEwMTkxMzwvZWxlY3Ry
b25pYy1yZXNvdXJjZS1udW0+PC9yZWNvcmQ+PC9DaXRlPjxDaXRlPjxBdXRob3I+QmVqaTwvQXV0
aG9yPjxZZWFyPjIwMjA8L1llYXI+PFJlY051bT4xOTMzPC9SZWNOdW0+PHJlY29yZD48cmVjLW51
bWJlcj4xOTMzPC9yZWMtbnVtYmVyPjxmb3JlaWduLWtleXM+PGtleSBhcHA9IkVOIiBkYi1pZD0i
dHJyMDBwZnNienpleDBlendmNnY1c3dkOWZwZnB3ZmE5MHhwIiB0aW1lc3RhbXA9IjE2MDYxMjM2
MzAiIGd1aWQ9IjJkYTUxNTE5LTVmNTktNGNlMy1iNmQyLWIyNjJjOTkwODM1NCI+MTkzMzwva2V5
PjwvZm9yZWlnbi1rZXlzPjxyZWYtdHlwZSBuYW1lPSJKb3VybmFsIEFydGljbGUiPjE3PC9yZWYt
dHlwZT48Y29udHJpYnV0b3JzPjxhdXRob3JzPjxhdXRob3I+QmVqaSwgUmFuaWE8L2F1dGhvcj48
YXV0aG9yPllvdXNmaSwgT3VpZGFkPC9hdXRob3I+PGF1dGhvcj5Mb3VraWwsIE5hZGlhPC9hdXRo
b3I+PGF1dGhvcj5PbXJpLCBBYmRlbHdhaGVkPC9hdXRob3I+PC9hdXRob3JzPjwvY29udHJpYnV0
b3JzPjx0aXRsZXM+PHRpdGxlPkJvYXJkIGRpdmVyc2l0eSBhbmQgY29ycG9yYXRlIHNvY2lhbCBy
ZXNwb25zaWJpbGl0eTogRW1waXJpY2FsIGV2aWRlbmNlIGZyb20gRnJhbmNlPC90aXRsZT48c2Vj
b25kYXJ5LXRpdGxlPkpvdXJuYWwgb2YgQnVzaW5lc3MgRXRoaWNzPC9zZWNvbmRhcnktdGl0bGU+
PC90aXRsZXM+PHBlcmlvZGljYWw+PGZ1bGwtdGl0bGU+Sm91cm5hbCBvZiBCdXNpbmVzcyBFdGhp
Y3M8L2Z1bGwtdGl0bGU+PC9wZXJpb2RpY2FsPjxwYWdlcz4xLTIzPC9wYWdlcz48bnVtYmVyPjY8
L251bWJlcj48ZGF0ZXM+PHllYXI+MjAyMDwveWVhcj48L2RhdGVzPjx1cmxzPjwvdXJscz48L3Jl
Y29yZD48L0NpdGU+PC9FbmROb3RlPn==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CZWFyPC9BdXRob3I+PFllYXI+MjAxMDwvWWVhcj48UmVj
TnVtPjMxOTwvUmVjTnVtPjxEaXNwbGF5VGV4dD4oQmVhciBldCBhbC4gMjAxMDsgSGFyam90byBl
dCBhbC4gMjAxNDsgU2hhdWthdCBldCBhbC4gMjAxNTsgTWFjYXVsYXkgZXQgYWwuIDIwMTc7IEJv
Y3F1ZXQgZXQgYWwuIDIwMTk7IEJlamkgZXQgYWwuIDIwMjApPC9EaXNwbGF5VGV4dD48cmVjb3Jk
PjxyZWMtbnVtYmVyPjMxOTwvcmVjLW51bWJlcj48Zm9yZWlnbi1rZXlzPjxrZXkgYXBwPSJFTiIg
ZGItaWQ9InRycjAwcGZzYnp6ZXgwZXp3ZjZ2NXN3ZDlmcGZwd2ZhOTB4cCIgdGltZXN0YW1wPSIx
NTgxMDc5ODE5IiBndWlkPSIzNDE4Yjk0NS1lNDhmLTQ0ZjktYjExMy0yYmRiOGJiYzhiMzMiPjMx
OTwva2V5PjwvZm9yZWlnbi1rZXlzPjxyZWYtdHlwZSBuYW1lPSJKb3VybmFsIEFydGljbGUiPjE3
PC9yZWYtdHlwZT48Y29udHJpYnV0b3JzPjxhdXRob3JzPjxhdXRob3I+QmVhciwgU3RlcGhlbjwv
YXV0aG9yPjxhdXRob3I+UmFobWFuLCBOb3VzaGk8L2F1dGhvcj48YXV0aG9yPlBvc3QsIENvcmlu
bmU8L2F1dGhvcj48L2F1dGhvcnM+PC9jb250cmlidXRvcnM+PHRpdGxlcz48dGl0bGU+VGhlIGlt
cGFjdCBvZiBib2FyZCBkaXZlcnNpdHkgYW5kIGdlbmRlciBjb21wb3NpdGlvbiBvbiBjb3Jwb3Jh
dGUgc29jaWFsIHJlc3BvbnNpYmlsaXR5IGFuZCBmaXJtIHJlcHV0YXRpb248L3RpdGxlPjxzZWNv
bmRhcnktdGl0bGU+Sm91cm5hbCBvZiBCdXNpbmVzcyBFdGhpY3M8L3NlY29uZGFyeS10aXRsZT48
L3RpdGxlcz48cGVyaW9kaWNhbD48ZnVsbC10aXRsZT5Kb3VybmFsIG9mIEJ1c2luZXNzIEV0aGlj
czwvZnVsbC10aXRsZT48L3BlcmlvZGljYWw+PHBhZ2VzPjIwNy0yMjE8L3BhZ2VzPjx2b2x1bWU+
OTc8L3ZvbHVtZT48bnVtYmVyPjI8L251bWJlcj48c2VjdGlvbj4yMDc8L3NlY3Rpb24+PGRhdGVz
Pjx5ZWFyPjIwMTA8L3llYXI+PC9kYXRlcz48aXNibj4wMTY3LTQ1NDQmI3hEOzE1NzMtMDY5Nzwv
aXNibj48dXJscz48L3VybHM+PGVsZWN0cm9uaWMtcmVzb3VyY2UtbnVtPjEwLjEwMDcvczEwNTUx
LTAxMC0wNTA1LTI8L2VsZWN0cm9uaWMtcmVzb3VyY2UtbnVtPjwvcmVjb3JkPjwvQ2l0ZT48Q2l0
ZT48QXV0aG9yPkhhcmpvdG88L0F1dGhvcj48WWVhcj4yMDE0PC9ZZWFyPjxSZWNOdW0+MzIyPC9S
ZWNOdW0+PHJlY29yZD48cmVjLW51bWJlcj4zMjI8L3JlYy1udW1iZXI+PGZvcmVpZ24ta2V5cz48
a2V5IGFwcD0iRU4iIGRiLWlkPSJ0cnIwMHBmc2J6emV4MGV6d2Y2djVzd2Q5ZnBmcHdmYTkweHAi
IHRpbWVzdGFtcD0iMTU4MTA3OTgyMyIgZ3VpZD0iOTA0NGI3YjItYzU2Yy00MThjLWIyODEtNDk1
YmM0ZmM3NTRjIj4zMjI8L2tleT48L2ZvcmVpZ24ta2V5cz48cmVmLXR5cGUgbmFtZT0iSm91cm5h
bCBBcnRpY2xlIj4xNzwvcmVmLXR5cGU+PGNvbnRyaWJ1dG9ycz48YXV0aG9ycz48YXV0aG9yPkhh
cmpvdG8sIE1hcmV0bm88L2F1dGhvcj48YXV0aG9yPkxha3NtYW5hLCBJbmRyYXJpbmk8L2F1dGhv
cj48YXV0aG9yPkxlZSwgUm9iZXJ0PC9hdXRob3I+PC9hdXRob3JzPjwvY29udHJpYnV0b3JzPjx0
aXRsZXM+PHRpdGxlPkJvYXJkIGRpdmVyc2l0eSBhbmQgY29ycG9yYXRlIHNvY2lhbCByZXNwb25z
aWJpbGl0eTwvdGl0bGU+PHNlY29uZGFyeS10aXRsZT5Kb3VybmFsIG9mIEJ1c2luZXNzIEV0aGlj
czwvc2Vjb25kYXJ5LXRpdGxlPjwvdGl0bGVzPjxwZXJpb2RpY2FsPjxmdWxsLXRpdGxlPkpvdXJu
YWwgb2YgQnVzaW5lc3MgRXRoaWNzPC9mdWxsLXRpdGxlPjwvcGVyaW9kaWNhbD48cGFnZXM+NjQx
LTY2MDwvcGFnZXM+PHZvbHVtZT4xMzI8L3ZvbHVtZT48bnVtYmVyPjQ8L251bWJlcj48c2VjdGlv
bj42NDE8L3NlY3Rpb24+PGRhdGVzPjx5ZWFyPjIwMTQ8L3llYXI+PC9kYXRlcz48aXNibj4wMTY3
LTQ1NDQmI3hEOzE1NzMtMDY5NzwvaXNibj48dXJscz48L3VybHM+PGVsZWN0cm9uaWMtcmVzb3Vy
Y2UtbnVtPjEwLjEwMDcvczEwNTUxLTAxNC0yMzQzLTA8L2VsZWN0cm9uaWMtcmVzb3VyY2UtbnVt
PjwvcmVjb3JkPjwvQ2l0ZT48Q2l0ZT48QXV0aG9yPlNoYXVrYXQ8L0F1dGhvcj48WWVhcj4yMDE1
PC9ZZWFyPjxSZWNOdW0+MTYxNTwvUmVjTnVtPjxyZWNvcmQ+PHJlYy1udW1iZXI+MTYxNTwvcmVj
LW51bWJlcj48Zm9yZWlnbi1rZXlzPjxrZXkgYXBwPSJFTiIgZGItaWQ9InRycjAwcGZzYnp6ZXgw
ZXp3ZjZ2NXN3ZDlmcGZwd2ZhOTB4cCIgdGltZXN0YW1wPSIxNTgxMzI5NjYzIiBndWlkPSJhODg5
NWI4My0xMjdmLTQzNTQtOWJiYy00ZDcwYTIwYjJjZDgiPjE2MTU8L2tleT48L2ZvcmVpZ24ta2V5
cz48cmVmLXR5cGUgbmFtZT0iSm91cm5hbCBBcnRpY2xlIj4xNzwvcmVmLXR5cGU+PGNvbnRyaWJ1
dG9ycz48YXV0aG9ycz48YXV0aG9yPlNoYXVrYXQsIEFtYW1hPC9hdXRob3I+PGF1dGhvcj5RaXUs
IFlhbjwvYXV0aG9yPjxhdXRob3I+VHJvamFub3dza2ksIEdyemVnb3J6PC9hdXRob3I+PC9hdXRo
b3JzPjwvY29udHJpYnV0b3JzPjx0aXRsZXM+PHRpdGxlPkJvYXJkIGF0dHJpYnV0ZXMsIGNvcnBv
cmF0ZSBzb2NpYWwgcmVzcG9uc2liaWxpdHkgc3RyYXRlZ3ksIGFuZCBjb3Jwb3JhdGUgZW52aXJv
bm1lbnRhbCBhbmQgc29jaWFsIHBlcmZvcm1hbmNlPC90aXRsZT48c2Vjb25kYXJ5LXRpdGxlPkpv
dXJuYWwgb2YgQnVzaW5lc3MgRXRoaWNzPC9zZWNvbmRhcnktdGl0bGU+PC90aXRsZXM+PHBlcmlv
ZGljYWw+PGZ1bGwtdGl0bGU+Sm91cm5hbCBvZiBCdXNpbmVzcyBFdGhpY3M8L2Z1bGwtdGl0bGU+
PC9wZXJpb2RpY2FsPjxwYWdlcz41NjktNTg1PC9wYWdlcz48dm9sdW1lPjEzNTwvdm9sdW1lPjxu
dW1iZXI+MzwvbnVtYmVyPjxzZWN0aW9uPjU2OTwvc2VjdGlvbj48ZGF0ZXM+PHllYXI+MjAxNTwv
eWVhcj48L2RhdGVzPjxpc2JuPjAxNjctNDU0NCYjeEQ7MTU3My0wNjk3PC9pc2JuPjx1cmxzPjwv
dXJscz48ZWxlY3Ryb25pYy1yZXNvdXJjZS1udW0+MTAuMTAwNy9zMTA1NTEtMDE0LTI0NjAtOTwv
ZWxlY3Ryb25pYy1yZXNvdXJjZS1udW0+PC9yZWNvcmQ+PC9DaXRlPjxDaXRlPjxBdXRob3I+TWFj
YXVsYXk8L0F1dGhvcj48WWVhcj4yMDE3PC9ZZWFyPjxSZWNOdW0+NTcyPC9SZWNOdW0+PHJlY29y
ZD48cmVjLW51bWJlcj41NzI8L3JlYy1udW1iZXI+PGZvcmVpZ24ta2V5cz48a2V5IGFwcD0iRU4i
IGRiLWlkPSJ0cnIwMHBmc2J6emV4MGV6d2Y2djVzd2Q5ZnBmcHdmYTkweHAiIHRpbWVzdGFtcD0i
MTU4MTA4MDEwMCIgZ3VpZD0iMWZkY2YwY2YtMTI1Ni00NzdhLTg2NDAtMzhhM2FmYWQ1YWY2Ij41
NzI8L2tleT48L2ZvcmVpZ24ta2V5cz48cmVmLXR5cGUgbmFtZT0iSm91cm5hbCBBcnRpY2xlIj4x
NzwvcmVmLXR5cGU+PGNvbnRyaWJ1dG9ycz48YXV0aG9ycz48YXV0aG9yPk1hY2F1bGF5LCBDcmFp
ZyBELjwvYXV0aG9yPjxhdXRob3I+UmljaGFyZCwgT3JsYW5kbyBDLjwvYXV0aG9yPjxhdXRob3I+
UGVuZywgTWlrZSBXLjwvYXV0aG9yPjxhdXRob3I+SGFzZW5odXR0bCwgTWFyaWE8L2F1dGhvcj48
L2F1dGhvcnM+PC9jb250cmlidXRvcnM+PHRpdGxlcz48dGl0bGU+QWxsaWFuY2UgbmV0d29yayBj
ZW50cmFsaXR5LCBib2FyZCBjb21wb3NpdGlvbiwgYW5kIGNvcnBvcmF0ZSBzb2NpYWwgcGVyZm9y
bWFuY2U8L3RpdGxlPjxzZWNvbmRhcnktdGl0bGU+Sm91cm5hbCBvZiBCdXNpbmVzcyBFdGhpY3M8
L3NlY29uZGFyeS10aXRsZT48L3RpdGxlcz48cGVyaW9kaWNhbD48ZnVsbC10aXRsZT5Kb3VybmFs
IG9mIEJ1c2luZXNzIEV0aGljczwvZnVsbC10aXRsZT48L3BlcmlvZGljYWw+PHBhZ2VzPjk5Ny0x
MDA4PC9wYWdlcz48dm9sdW1lPjE1MTwvdm9sdW1lPjxudW1iZXI+NDwvbnVtYmVyPjxzZWN0aW9u
Pjk5Nzwvc2VjdGlvbj48ZGF0ZXM+PHllYXI+MjAxNzwveWVhcj48L2RhdGVzPjxpc2JuPjAxNjct
NDU0NCYjeEQ7MTU3My0wNjk3PC9pc2JuPjx1cmxzPjwvdXJscz48ZWxlY3Ryb25pYy1yZXNvdXJj
ZS1udW0+MTAuMTAwNy9zMTA1NTEtMDE3LTM1NjYtNzwvZWxlY3Ryb25pYy1yZXNvdXJjZS1udW0+
PC9yZWNvcmQ+PC9DaXRlPjxDaXRlPjxBdXRob3I+Qm9jcXVldDwvQXV0aG9yPjxZZWFyPjIwMTk8
L1llYXI+PFJlY051bT4yMDc2PC9SZWNOdW0+PHJlY29yZD48cmVjLW51bWJlcj4yMDc2PC9yZWMt
bnVtYmVyPjxmb3JlaWduLWtleXM+PGtleSBhcHA9IkVOIiBkYi1pZD0idHJyMDBwZnNienpleDBl
endmNnY1c3dkOWZwZnB3ZmE5MHhwIiB0aW1lc3RhbXA9IjE2Mjc5NzgxMzUiIGd1aWQ9IjNmMjY4
M2UxLTRlMDctNGExNC04YWRlLTNhYjZkZTAzNDQ2MCI+MjA3Njwva2V5PjwvZm9yZWlnbi1rZXlz
PjxyZWYtdHlwZSBuYW1lPSJKb3VybmFsIEFydGljbGUiPjE3PC9yZWYtdHlwZT48Y29udHJpYnV0
b3JzPjxhdXRob3JzPjxhdXRob3I+Qm9jcXVldCwgUmFjaGVsPC9hdXRob3I+PGF1dGhvcj5MZSBC
YXMsIENocmlzdGlhbjwvYXV0aG9yPjxhdXRob3I+TW90aGUsIENhcm9saW5lPC9hdXRob3I+PGF1
dGhvcj5Qb3Vzc2luZywgTmljb2xhczwvYXV0aG9yPjwvYXV0aG9ycz48L2NvbnRyaWJ1dG9ycz48
dGl0bGVzPjx0aXRsZT5TdHJhdGVnaWMgQ1NSIGZvciBpbm5vdmF0aW9uIGluIFNNRXM6IERvZXMg
ZGl2ZXJzaXR5IG1hdHRlcj88L3RpdGxlPjxzZWNvbmRhcnktdGl0bGU+TG9uZyBSYW5nZSBQbGFu
bmluZzwvc2Vjb25kYXJ5LXRpdGxlPjwvdGl0bGVzPjxwZXJpb2RpY2FsPjxmdWxsLXRpdGxlPkxv
bmcgUmFuZ2UgUGxhbm5pbmc8L2Z1bGwtdGl0bGU+PC9wZXJpb2RpY2FsPjxwYWdlcz4xLTE0PC9w
YWdlcz48dm9sdW1lPjUyPC92b2x1bWU+PG51bWJlcj42PC9udW1iZXI+PGtleXdvcmRzPjxrZXl3
b3JkPkRpdmVyc2l0eTwva2V5d29yZD48a2V5d29yZD5HZW5kZXI8L2tleXdvcmQ+PGtleXdvcmQ+
SW5ub3ZhdGlvbjwva2V5d29yZD48a2V5d29yZD5OYXRpb25hbGl0eTwva2V5d29yZD48a2V5d29y
ZD5SZXNwb25zaXZlL3N0cmF0ZWdpYyBDU1I8L2tleXdvcmQ+PC9rZXl3b3Jkcz48ZGF0ZXM+PHll
YXI+MjAxOTwveWVhcj48cHViLWRhdGVzPjxkYXRlPjIwMTkvMTIvMDEvPC9kYXRlPjwvcHViLWRh
dGVzPjwvZGF0ZXM+PGlzYm4+MDAyNC02MzAxPC9pc2JuPjx1cmxzPjxyZWxhdGVkLXVybHM+PHVy
bD5odHRwczovL3d3dy5zY2llbmNlZGlyZWN0LmNvbS9zY2llbmNlL2FydGljbGUvcGlpL1MwMDI0
NjMwMTE4MzAzNzkwPC91cmw+PC9yZWxhdGVkLXVybHM+PC91cmxzPjxlbGVjdHJvbmljLXJlc291
cmNlLW51bT5odHRwczovL2RvaS5vcmcvMTAuMTAxNi9qLmxycC4yMDE5LjEwMTkxMzwvZWxlY3Ry
b25pYy1yZXNvdXJjZS1udW0+PC9yZWNvcmQ+PC9DaXRlPjxDaXRlPjxBdXRob3I+QmVqaTwvQXV0
aG9yPjxZZWFyPjIwMjA8L1llYXI+PFJlY051bT4xOTMzPC9SZWNOdW0+PHJlY29yZD48cmVjLW51
bWJlcj4xOTMzPC9yZWMtbnVtYmVyPjxmb3JlaWduLWtleXM+PGtleSBhcHA9IkVOIiBkYi1pZD0i
dHJyMDBwZnNienpleDBlendmNnY1c3dkOWZwZnB3ZmE5MHhwIiB0aW1lc3RhbXA9IjE2MDYxMjM2
MzAiIGd1aWQ9IjJkYTUxNTE5LTVmNTktNGNlMy1iNmQyLWIyNjJjOTkwODM1NCI+MTkzMzwva2V5
PjwvZm9yZWlnbi1rZXlzPjxyZWYtdHlwZSBuYW1lPSJKb3VybmFsIEFydGljbGUiPjE3PC9yZWYt
dHlwZT48Y29udHJpYnV0b3JzPjxhdXRob3JzPjxhdXRob3I+QmVqaSwgUmFuaWE8L2F1dGhvcj48
YXV0aG9yPllvdXNmaSwgT3VpZGFkPC9hdXRob3I+PGF1dGhvcj5Mb3VraWwsIE5hZGlhPC9hdXRo
b3I+PGF1dGhvcj5PbXJpLCBBYmRlbHdhaGVkPC9hdXRob3I+PC9hdXRob3JzPjwvY29udHJpYnV0
b3JzPjx0aXRsZXM+PHRpdGxlPkJvYXJkIGRpdmVyc2l0eSBhbmQgY29ycG9yYXRlIHNvY2lhbCBy
ZXNwb25zaWJpbGl0eTogRW1waXJpY2FsIGV2aWRlbmNlIGZyb20gRnJhbmNlPC90aXRsZT48c2Vj
b25kYXJ5LXRpdGxlPkpvdXJuYWwgb2YgQnVzaW5lc3MgRXRoaWNzPC9zZWNvbmRhcnktdGl0bGU+
PC90aXRsZXM+PHBlcmlvZGljYWw+PGZ1bGwtdGl0bGU+Sm91cm5hbCBvZiBCdXNpbmVzcyBFdGhp
Y3M8L2Z1bGwtdGl0bGU+PC9wZXJpb2RpY2FsPjxwYWdlcz4xLTIzPC9wYWdlcz48bnVtYmVyPjY8
L251bWJlcj48ZGF0ZXM+PHllYXI+MjAyMDwveWVhcj48L2RhdGVzPjx1cmxzPjwvdXJscz48L3Jl
Y29yZD48L0NpdGU+PC9FbmROb3RlPn==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Bear et al. 2010; Harjoto et al. 2014; Shaukat et al. 2015; Macaulay et al. 2017; Bocquet et al. 2019; Beji et al. 2020)</w:t>
      </w:r>
      <w:r w:rsidRPr="004E7E5A">
        <w:rPr>
          <w:rFonts w:cs="Times New Roman"/>
        </w:rPr>
        <w:fldChar w:fldCharType="end"/>
      </w:r>
      <w:r w:rsidRPr="004E7E5A">
        <w:rPr>
          <w:rFonts w:cs="Times New Roman"/>
        </w:rPr>
        <w:t xml:space="preserve">. Only a few studies focus on emerging economies </w:t>
      </w:r>
      <w:r w:rsidRPr="004E7E5A">
        <w:rPr>
          <w:rFonts w:cs="Times New Roman"/>
        </w:rPr>
        <w:fldChar w:fldCharType="begin">
          <w:fldData xml:space="preserve">PEVuZE5vdGU+PENpdGU+PEF1dGhvcj5MaWFvPC9BdXRob3I+PFllYXI+MjAxNjwvWWVhcj48UmVj
TnVtPjMxODwvUmVjTnVtPjxEaXNwbGF5VGV4dD4oTGlhbyBldCBhbC4gMjAxNjsgS2F0bW9uIGV0
IGFsLiAyMDE3KTwvRGlzcGxheVRleHQ+PHJlY29yZD48cmVjLW51bWJlcj4zMTg8L3JlYy1udW1i
ZXI+PGZvcmVpZ24ta2V5cz48a2V5IGFwcD0iRU4iIGRiLWlkPSJ0cnIwMHBmc2J6emV4MGV6d2Y2
djVzd2Q5ZnBmcHdmYTkweHAiIHRpbWVzdGFtcD0iMTU4MTA3OTgxNyIgZ3VpZD0iN2RjMTVhNWIt
ZjYwZC00YjBjLWJiZjUtZmRlYmEwZGQ0YmI3Ij4zMTg8L2tleT48L2ZvcmVpZ24ta2V5cz48cmVm
LXR5cGUgbmFtZT0iSm91cm5hbCBBcnRpY2xlIj4xNzwvcmVmLXR5cGU+PGNvbnRyaWJ1dG9ycz48
YXV0aG9ycz48YXV0aG9yPkxpYW8sIExpbjwvYXV0aG9yPjxhdXRob3I+TGluLCBUZW5nPC9hdXRo
b3I+PGF1dGhvcj5aaGFuZywgWXV5dTwvYXV0aG9yPjwvYXV0aG9ycz48L2NvbnRyaWJ1dG9ycz48
dGl0bGVzPjx0aXRsZT5Db3Jwb3JhdGUgYm9hcmQgYW5kIGNvcnBvcmF0ZSBzb2NpYWwgcmVzcG9u
c2liaWxpdHkgYXNzdXJhbmNlOiBFdmlkZW5jZSBmcm9tIENoaW5hPC90aXRsZT48c2Vjb25kYXJ5
LXRpdGxlPkpvdXJuYWwgb2YgQnVzaW5lc3MgRXRoaWNzPC9zZWNvbmRhcnktdGl0bGU+PC90aXRs
ZXM+PHBlcmlvZGljYWw+PGZ1bGwtdGl0bGU+Sm91cm5hbCBvZiBCdXNpbmVzcyBFdGhpY3M8L2Z1
bGwtdGl0bGU+PC9wZXJpb2RpY2FsPjxwYWdlcz4yMTEtMjI1PC9wYWdlcz48dm9sdW1lPjE1MDwv
dm9sdW1lPjxudW1iZXI+MTwvbnVtYmVyPjxzZWN0aW9uPjIxMTwvc2VjdGlvbj48ZGF0ZXM+PHll
YXI+MjAxNjwveWVhcj48L2RhdGVzPjxpc2JuPjAxNjctNDU0NCYjeEQ7MTU3My0wNjk3PC9pc2Ju
Pjx1cmxzPjwvdXJscz48ZWxlY3Ryb25pYy1yZXNvdXJjZS1udW0+MTAuMTAwNy9zMTA1NTEtMDE2
LTMxNzYtOTwvZWxlY3Ryb25pYy1yZXNvdXJjZS1udW0+PC9yZWNvcmQ+PC9DaXRlPjxDaXRlPjxB
dXRob3I+S2F0bW9uPC9BdXRob3I+PFllYXI+MjAxNzwvWWVhcj48UmVjTnVtPjExNDwvUmVjTnVt
PjxyZWNvcmQ+PHJlYy1udW1iZXI+MTE0PC9yZWMtbnVtYmVyPjxmb3JlaWduLWtleXM+PGtleSBh
cHA9IkVOIiBkYi1pZD0idHJyMDBwZnNienpleDBlendmNnY1c3dkOWZwZnB3ZmE5MHhwIiB0aW1l
c3RhbXA9IjE1ODA5MTIxNTYiIGd1aWQ9ImE0NTJkZTg4LWQyMjgtNDNjNi1hOTQ3LWEwOGFiYWYw
MzE3NyI+MTE0PC9rZXk+PC9mb3JlaWduLWtleXM+PHJlZi10eXBlIG5hbWU9IkpvdXJuYWwgQXJ0
aWNsZSI+MTc8L3JlZi10eXBlPjxjb250cmlidXRvcnM+PGF1dGhvcnM+PGF1dGhvcj5LYXRtb24s
IE5vb3JhaXNhaDwvYXV0aG9yPjxhdXRob3I+TW9oYW1hZCwgWmFtIFp1cml5YXRpPC9hdXRob3I+
PGF1dGhvcj5Ob3J3YW5pLCBOb3JsaWEgTWF0PC9hdXRob3I+PGF1dGhvcj5GYXJvb3F1ZSwgT21h
ciBBbDwvYXV0aG9yPjwvYXV0aG9ycz48L2NvbnRyaWJ1dG9ycz48dGl0bGVzPjx0aXRsZT5Db21w
cmVoZW5zaXZlIGJvYXJkIGRpdmVyc2l0eSBhbmQgcXVhbGl0eSBvZiBjb3Jwb3JhdGUgc29jaWFs
IHJlc3BvbnNpYmlsaXR5IGRpc2Nsb3N1cmU6IEV2aWRlbmNlIGZyb20gYW4gZW1lcmdpbmcgbWFy
a2V0PC90aXRsZT48c2Vjb25kYXJ5LXRpdGxlPkpvdXJuYWwgb2YgQnVzaW5lc3MgRXRoaWNzPC9z
ZWNvbmRhcnktdGl0bGU+PC90aXRsZXM+PHBlcmlvZGljYWw+PGZ1bGwtdGl0bGU+Sm91cm5hbCBv
ZiBCdXNpbmVzcyBFdGhpY3M8L2Z1bGwtdGl0bGU+PC9wZXJpb2RpY2FsPjxwYWdlcz40NDctNDgx
PC9wYWdlcz48dm9sdW1lPjE1Nzwvdm9sdW1lPjxudW1iZXI+MjwvbnVtYmVyPjxzZWN0aW9uPjQ0
Nzwvc2VjdGlvbj48ZGF0ZXM+PHllYXI+MjAxNzwveWVhcj48L2RhdGVzPjxpc2JuPjAxNjctNDU0
NCYjeEQ7MTU3My0wNjk3PC9pc2JuPjx1cmxzPjwvdXJscz48ZWxlY3Ryb25pYy1yZXNvdXJjZS1u
dW0+MTAuMTAwNy9zMTA1NTEtMDE3LTM2NzItNjwvZWxlY3Ryb25pYy1yZXNvdXJjZS1udW0+PC9y
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aWFvPC9BdXRob3I+PFllYXI+MjAxNjwvWWVhcj48UmVj
TnVtPjMxODwvUmVjTnVtPjxEaXNwbGF5VGV4dD4oTGlhbyBldCBhbC4gMjAxNjsgS2F0bW9uIGV0
IGFsLiAyMDE3KTwvRGlzcGxheVRleHQ+PHJlY29yZD48cmVjLW51bWJlcj4zMTg8L3JlYy1udW1i
ZXI+PGZvcmVpZ24ta2V5cz48a2V5IGFwcD0iRU4iIGRiLWlkPSJ0cnIwMHBmc2J6emV4MGV6d2Y2
djVzd2Q5ZnBmcHdmYTkweHAiIHRpbWVzdGFtcD0iMTU4MTA3OTgxNyIgZ3VpZD0iN2RjMTVhNWIt
ZjYwZC00YjBjLWJiZjUtZmRlYmEwZGQ0YmI3Ij4zMTg8L2tleT48L2ZvcmVpZ24ta2V5cz48cmVm
LXR5cGUgbmFtZT0iSm91cm5hbCBBcnRpY2xlIj4xNzwvcmVmLXR5cGU+PGNvbnRyaWJ1dG9ycz48
YXV0aG9ycz48YXV0aG9yPkxpYW8sIExpbjwvYXV0aG9yPjxhdXRob3I+TGluLCBUZW5nPC9hdXRo
b3I+PGF1dGhvcj5aaGFuZywgWXV5dTwvYXV0aG9yPjwvYXV0aG9ycz48L2NvbnRyaWJ1dG9ycz48
dGl0bGVzPjx0aXRsZT5Db3Jwb3JhdGUgYm9hcmQgYW5kIGNvcnBvcmF0ZSBzb2NpYWwgcmVzcG9u
c2liaWxpdHkgYXNzdXJhbmNlOiBFdmlkZW5jZSBmcm9tIENoaW5hPC90aXRsZT48c2Vjb25kYXJ5
LXRpdGxlPkpvdXJuYWwgb2YgQnVzaW5lc3MgRXRoaWNzPC9zZWNvbmRhcnktdGl0bGU+PC90aXRs
ZXM+PHBlcmlvZGljYWw+PGZ1bGwtdGl0bGU+Sm91cm5hbCBvZiBCdXNpbmVzcyBFdGhpY3M8L2Z1
bGwtdGl0bGU+PC9wZXJpb2RpY2FsPjxwYWdlcz4yMTEtMjI1PC9wYWdlcz48dm9sdW1lPjE1MDwv
dm9sdW1lPjxudW1iZXI+MTwvbnVtYmVyPjxzZWN0aW9uPjIxMTwvc2VjdGlvbj48ZGF0ZXM+PHll
YXI+MjAxNjwveWVhcj48L2RhdGVzPjxpc2JuPjAxNjctNDU0NCYjeEQ7MTU3My0wNjk3PC9pc2Ju
Pjx1cmxzPjwvdXJscz48ZWxlY3Ryb25pYy1yZXNvdXJjZS1udW0+MTAuMTAwNy9zMTA1NTEtMDE2
LTMxNzYtOTwvZWxlY3Ryb25pYy1yZXNvdXJjZS1udW0+PC9yZWNvcmQ+PC9DaXRlPjxDaXRlPjxB
dXRob3I+S2F0bW9uPC9BdXRob3I+PFllYXI+MjAxNzwvWWVhcj48UmVjTnVtPjExNDwvUmVjTnVt
PjxyZWNvcmQ+PHJlYy1udW1iZXI+MTE0PC9yZWMtbnVtYmVyPjxmb3JlaWduLWtleXM+PGtleSBh
cHA9IkVOIiBkYi1pZD0idHJyMDBwZnNienpleDBlendmNnY1c3dkOWZwZnB3ZmE5MHhwIiB0aW1l
c3RhbXA9IjE1ODA5MTIxNTYiIGd1aWQ9ImE0NTJkZTg4LWQyMjgtNDNjNi1hOTQ3LWEwOGFiYWYw
MzE3NyI+MTE0PC9rZXk+PC9mb3JlaWduLWtleXM+PHJlZi10eXBlIG5hbWU9IkpvdXJuYWwgQXJ0
aWNsZSI+MTc8L3JlZi10eXBlPjxjb250cmlidXRvcnM+PGF1dGhvcnM+PGF1dGhvcj5LYXRtb24s
IE5vb3JhaXNhaDwvYXV0aG9yPjxhdXRob3I+TW9oYW1hZCwgWmFtIFp1cml5YXRpPC9hdXRob3I+
PGF1dGhvcj5Ob3J3YW5pLCBOb3JsaWEgTWF0PC9hdXRob3I+PGF1dGhvcj5GYXJvb3F1ZSwgT21h
ciBBbDwvYXV0aG9yPjwvYXV0aG9ycz48L2NvbnRyaWJ1dG9ycz48dGl0bGVzPjx0aXRsZT5Db21w
cmVoZW5zaXZlIGJvYXJkIGRpdmVyc2l0eSBhbmQgcXVhbGl0eSBvZiBjb3Jwb3JhdGUgc29jaWFs
IHJlc3BvbnNpYmlsaXR5IGRpc2Nsb3N1cmU6IEV2aWRlbmNlIGZyb20gYW4gZW1lcmdpbmcgbWFy
a2V0PC90aXRsZT48c2Vjb25kYXJ5LXRpdGxlPkpvdXJuYWwgb2YgQnVzaW5lc3MgRXRoaWNzPC9z
ZWNvbmRhcnktdGl0bGU+PC90aXRsZXM+PHBlcmlvZGljYWw+PGZ1bGwtdGl0bGU+Sm91cm5hbCBv
ZiBCdXNpbmVzcyBFdGhpY3M8L2Z1bGwtdGl0bGU+PC9wZXJpb2RpY2FsPjxwYWdlcz40NDctNDgx
PC9wYWdlcz48dm9sdW1lPjE1Nzwvdm9sdW1lPjxudW1iZXI+MjwvbnVtYmVyPjxzZWN0aW9uPjQ0
Nzwvc2VjdGlvbj48ZGF0ZXM+PHllYXI+MjAxNzwveWVhcj48L2RhdGVzPjxpc2JuPjAxNjctNDU0
NCYjeEQ7MTU3My0wNjk3PC9pc2JuPjx1cmxzPjwvdXJscz48ZWxlY3Ryb25pYy1yZXNvdXJjZS1u
dW0+MTAuMTAwNy9zMTA1NTEtMDE3LTM2NzItNjwvZWxlY3Ryb25pYy1yZXNvdXJjZS1udW0+PC9y
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Liao et al. 2016; Katmon et al. 2017)</w:t>
      </w:r>
      <w:r w:rsidRPr="004E7E5A">
        <w:rPr>
          <w:rFonts w:cs="Times New Roman"/>
        </w:rPr>
        <w:fldChar w:fldCharType="end"/>
      </w:r>
      <w:r w:rsidRPr="004E7E5A">
        <w:rPr>
          <w:rFonts w:cs="Times New Roman"/>
        </w:rPr>
        <w:t xml:space="preserve">. Thus, an examination of the impact of directors’ network on CSR disclosure quality in China contributes to an enhanced understanding of the relevant link in </w:t>
      </w:r>
      <w:r w:rsidRPr="004E7E5A">
        <w:rPr>
          <w:rFonts w:cs="Times New Roman"/>
        </w:rPr>
        <w:lastRenderedPageBreak/>
        <w:t>emerging economies.</w:t>
      </w:r>
    </w:p>
    <w:p w14:paraId="13887701" w14:textId="79C877F0" w:rsidR="00746786" w:rsidRPr="004E7E5A" w:rsidRDefault="00746786" w:rsidP="00746786">
      <w:pPr>
        <w:pStyle w:val="a7"/>
        <w:spacing w:line="480" w:lineRule="auto"/>
        <w:ind w:firstLine="480"/>
        <w:rPr>
          <w:rFonts w:cs="Times New Roman"/>
        </w:rPr>
      </w:pPr>
      <w:r w:rsidRPr="004E7E5A">
        <w:rPr>
          <w:rFonts w:cs="Times New Roman"/>
        </w:rPr>
        <w:t xml:space="preserve">The remainder of this paper is structured as follows: Section 2 presents the background information. Section 3 reviews the related literature and develops our hypotheses. Section 4 describes sample, variable definition and empirical models. Section 5 presents descriptive statistics, empirical results, further analyses and robustness tests. </w:t>
      </w:r>
      <w:r w:rsidR="007C261E" w:rsidRPr="004E7E5A">
        <w:rPr>
          <w:rFonts w:cs="Times New Roman"/>
        </w:rPr>
        <w:t xml:space="preserve">Section 6 discusses main findings. </w:t>
      </w:r>
      <w:r w:rsidRPr="004E7E5A">
        <w:rPr>
          <w:rFonts w:cs="Times New Roman"/>
        </w:rPr>
        <w:t xml:space="preserve">Section </w:t>
      </w:r>
      <w:r w:rsidR="007C261E" w:rsidRPr="004E7E5A">
        <w:rPr>
          <w:rFonts w:cs="Times New Roman"/>
        </w:rPr>
        <w:t>7</w:t>
      </w:r>
      <w:r w:rsidRPr="004E7E5A">
        <w:rPr>
          <w:rFonts w:cs="Times New Roman"/>
        </w:rPr>
        <w:t xml:space="preserve"> concludes.</w:t>
      </w:r>
    </w:p>
    <w:p w14:paraId="754A22B3" w14:textId="77777777" w:rsidR="00746786" w:rsidRPr="004E7E5A" w:rsidRDefault="00746786" w:rsidP="00746786">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t>Background Information</w:t>
      </w:r>
    </w:p>
    <w:p w14:paraId="112FF857" w14:textId="77777777" w:rsidR="00746786" w:rsidRPr="004E7E5A" w:rsidRDefault="00746786" w:rsidP="00746786">
      <w:pPr>
        <w:pStyle w:val="4"/>
        <w:spacing w:before="0" w:after="0" w:line="480" w:lineRule="auto"/>
        <w:rPr>
          <w:color w:val="000000" w:themeColor="text1"/>
        </w:rPr>
      </w:pPr>
      <w:r w:rsidRPr="004E7E5A">
        <w:rPr>
          <w:color w:val="000000" w:themeColor="text1"/>
        </w:rPr>
        <w:t>Regulations about Boards of Directors in China</w:t>
      </w:r>
    </w:p>
    <w:p w14:paraId="7856E44A" w14:textId="3A1AC186" w:rsidR="00746786" w:rsidRPr="004E7E5A" w:rsidRDefault="00746786" w:rsidP="00746786">
      <w:pPr>
        <w:pStyle w:val="a7"/>
        <w:spacing w:line="480" w:lineRule="auto"/>
        <w:ind w:firstLine="480"/>
        <w:rPr>
          <w:rFonts w:cs="Times New Roman"/>
        </w:rPr>
      </w:pPr>
      <w:r w:rsidRPr="004E7E5A">
        <w:rPr>
          <w:rFonts w:cs="Times New Roman"/>
        </w:rPr>
        <w:t xml:space="preserve">Similar to the US Securities and Exchange Commission (SEC), the China Securities Regulatory Commission (CSRC) is the national regulatory body that oversees the securities and futures industry. </w:t>
      </w:r>
      <w:r w:rsidRPr="004E7E5A">
        <w:rPr>
          <w:rFonts w:cs="Times New Roman"/>
          <w:szCs w:val="28"/>
        </w:rPr>
        <w:t>The two Chinese stock exchanges (Shanghai and Shenzhen) were founded in the early 1990s,</w:t>
      </w:r>
      <w:r w:rsidRPr="004E7E5A">
        <w:rPr>
          <w:rFonts w:cs="Times New Roman"/>
        </w:rPr>
        <w:t xml:space="preserve"> </w:t>
      </w:r>
      <w:r w:rsidRPr="004E7E5A">
        <w:rPr>
          <w:rFonts w:cs="Times New Roman"/>
          <w:szCs w:val="28"/>
        </w:rPr>
        <w:t>and</w:t>
      </w:r>
      <w:r w:rsidRPr="004E7E5A">
        <w:rPr>
          <w:rFonts w:cs="Times New Roman"/>
        </w:rPr>
        <w:t xml:space="preserve"> there have been more than 4000</w:t>
      </w:r>
      <w:r w:rsidRPr="004E7E5A">
        <w:rPr>
          <w:rFonts w:cs="Times New Roman"/>
          <w:szCs w:val="28"/>
        </w:rPr>
        <w:t xml:space="preserve"> listed firms</w:t>
      </w:r>
      <w:r w:rsidRPr="004E7E5A">
        <w:rPr>
          <w:rFonts w:cs="Times New Roman"/>
        </w:rPr>
        <w:t xml:space="preserve"> by 2020</w:t>
      </w:r>
      <w:r w:rsidRPr="004E7E5A">
        <w:rPr>
          <w:rFonts w:cs="Times New Roman"/>
          <w:szCs w:val="28"/>
        </w:rPr>
        <w:t xml:space="preserve">, including state-owned-enterprises </w:t>
      </w:r>
      <w:r w:rsidR="00C85962">
        <w:rPr>
          <w:rFonts w:cs="Times New Roman"/>
          <w:szCs w:val="28"/>
        </w:rPr>
        <w:t>(</w:t>
      </w:r>
      <w:r w:rsidR="00C85962" w:rsidRPr="004E7E5A">
        <w:rPr>
          <w:rFonts w:cs="Times New Roman"/>
          <w:szCs w:val="24"/>
        </w:rPr>
        <w:t>S</w:t>
      </w:r>
      <w:r w:rsidR="00C85962">
        <w:rPr>
          <w:rFonts w:cs="Times New Roman"/>
          <w:szCs w:val="24"/>
        </w:rPr>
        <w:t>OEs</w:t>
      </w:r>
      <w:r w:rsidR="00C85962">
        <w:rPr>
          <w:rFonts w:cs="Times New Roman"/>
          <w:szCs w:val="28"/>
        </w:rPr>
        <w:t xml:space="preserve">) </w:t>
      </w:r>
      <w:r w:rsidRPr="004E7E5A">
        <w:rPr>
          <w:rFonts w:cs="Times New Roman"/>
          <w:szCs w:val="28"/>
        </w:rPr>
        <w:t>and privately controlled firms.</w:t>
      </w:r>
      <w:r w:rsidRPr="004E7E5A">
        <w:rPr>
          <w:rStyle w:val="af4"/>
          <w:rFonts w:cs="Times New Roman"/>
          <w:szCs w:val="28"/>
        </w:rPr>
        <w:footnoteReference w:id="2"/>
      </w:r>
      <w:r w:rsidRPr="004E7E5A">
        <w:rPr>
          <w:rFonts w:cs="Times New Roman"/>
        </w:rPr>
        <w:t xml:space="preserve"> </w:t>
      </w:r>
      <w:r w:rsidR="00C85962" w:rsidRPr="004E7E5A">
        <w:rPr>
          <w:rFonts w:cs="Times New Roman"/>
          <w:szCs w:val="24"/>
        </w:rPr>
        <w:t>S</w:t>
      </w:r>
      <w:r w:rsidR="00C85962">
        <w:rPr>
          <w:rFonts w:cs="Times New Roman"/>
          <w:szCs w:val="24"/>
        </w:rPr>
        <w:t>OEs</w:t>
      </w:r>
      <w:r w:rsidRPr="004E7E5A">
        <w:rPr>
          <w:rFonts w:cs="Times New Roman"/>
          <w:szCs w:val="28"/>
        </w:rPr>
        <w:t xml:space="preserve"> in China sell shares to outside investors, but the government still maintains considerable ownership and control of these firms.</w:t>
      </w:r>
      <w:r w:rsidRPr="004E7E5A">
        <w:rPr>
          <w:rFonts w:cs="Times New Roman"/>
        </w:rPr>
        <w:t xml:space="preserve"> CSRC published some regulations on corporate governance and issued the new Guidelines for Governance of Listed Firms on September 30, 2018. In October 2018, the new version of the Company Law in China also provided a series of rules for directors. </w:t>
      </w:r>
    </w:p>
    <w:p w14:paraId="3880DE0C" w14:textId="0B3FF98D" w:rsidR="00746786" w:rsidRPr="004E7E5A" w:rsidRDefault="00746786" w:rsidP="00746786">
      <w:pPr>
        <w:pStyle w:val="a7"/>
        <w:spacing w:line="480" w:lineRule="auto"/>
        <w:ind w:firstLine="480"/>
        <w:rPr>
          <w:rFonts w:cs="Times New Roman"/>
        </w:rPr>
      </w:pPr>
      <w:r w:rsidRPr="004E7E5A">
        <w:rPr>
          <w:rFonts w:cs="Times New Roman"/>
        </w:rPr>
        <w:t>Prior research provide</w:t>
      </w:r>
      <w:r w:rsidR="00176D49" w:rsidRPr="004E7E5A">
        <w:rPr>
          <w:rFonts w:cs="Times New Roman"/>
        </w:rPr>
        <w:t>s</w:t>
      </w:r>
      <w:r w:rsidRPr="004E7E5A">
        <w:rPr>
          <w:rFonts w:cs="Times New Roman"/>
        </w:rPr>
        <w:t xml:space="preserve"> evidence that directors have reputation </w:t>
      </w:r>
      <w:r w:rsidRPr="004E7E5A">
        <w:rPr>
          <w:rFonts w:cs="Times New Roman"/>
        </w:rPr>
        <w:fldChar w:fldCharType="begin"/>
      </w:r>
      <w:r w:rsidR="00317C6A" w:rsidRPr="004E7E5A">
        <w:rPr>
          <w:rFonts w:cs="Times New Roman"/>
        </w:rPr>
        <w:instrText xml:space="preserve"> ADDIN EN.CITE &lt;EndNote&gt;&lt;Cite&gt;&lt;Author&gt;Fama&lt;/Author&gt;&lt;Year&gt;1983&lt;/Year&gt;&lt;RecNum&gt;1695&lt;/RecNum&gt;&lt;DisplayText&gt;(Fama 1983; Srinivasan 2005)&lt;/DisplayText&gt;&lt;record&gt;&lt;rec-number&gt;1695&lt;/rec-number&gt;&lt;foreign-keys&gt;&lt;key app="EN" db-id="trr00pfsbzzex0ezwf6v5swd9fpfpwfa90xp" timestamp="1582024502" guid="c5760cc6-f927-40f9-9610-c7138b7ee420"&gt;1695&lt;/key&gt;&lt;/foreign-keys&gt;&lt;ref-type name="Journal Article"&gt;17&lt;/ref-type&gt;&lt;contributors&gt;&lt;authors&gt;&lt;author&gt;Fama, Eugene F., and Michael C. Jensen.&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urls&gt;&lt;/urls&gt;&lt;/record&gt;&lt;/Cite&gt;&lt;Cite&gt;&lt;Author&gt;Srinivasan&lt;/Author&gt;&lt;Year&gt;2005&lt;/Year&gt;&lt;RecNum&gt;1999&lt;/RecNum&gt;&lt;record&gt;&lt;rec-number&gt;1999&lt;/rec-number&gt;&lt;foreign-keys&gt;&lt;key app="EN" db-id="trr00pfsbzzex0ezwf6v5swd9fpfpwfa90xp" timestamp="1626658709" guid="c0fbd280-ba8e-4c77-bb9e-0b8d34da014b"&gt;1999&lt;/key&gt;&lt;/foreign-keys&gt;&lt;ref-type name="Journal Article"&gt;17&lt;/ref-type&gt;&lt;contributors&gt;&lt;authors&gt;&lt;author&gt;Srinivasan, S.&lt;/author&gt;&lt;/authors&gt;&lt;/contributors&gt;&lt;titles&gt;&lt;title&gt;Consequences of financial reporting failure for outside directors: Evidence from accounting restatements and audit committee members&lt;/title&gt;&lt;secondary-title&gt;Journal of Accounting Research&lt;/secondary-title&gt;&lt;/titles&gt;&lt;periodical&gt;&lt;full-title&gt;Journal of Accounting Research&lt;/full-title&gt;&lt;/periodical&gt;&lt;pages&gt;291-334&lt;/pages&gt;&lt;volume&gt;43&lt;/volume&gt;&lt;number&gt;2&lt;/number&gt;&lt;dates&gt;&lt;year&gt;2005&lt;/year&gt;&lt;/dates&gt;&lt;urls&gt;&lt;/urls&gt;&lt;electronic-resource-num&gt;DOI: 10.1111/j.1475-679x.2005.00172.x&lt;/electronic-resource-num&gt;&lt;/record&gt;&lt;/Cite&gt;&lt;/EndNote&gt;</w:instrText>
      </w:r>
      <w:r w:rsidRPr="004E7E5A">
        <w:rPr>
          <w:rFonts w:cs="Times New Roman"/>
        </w:rPr>
        <w:fldChar w:fldCharType="separate"/>
      </w:r>
      <w:r w:rsidRPr="004E7E5A">
        <w:rPr>
          <w:rFonts w:cs="Times New Roman"/>
          <w:noProof/>
        </w:rPr>
        <w:t>(Fama 1983; Srinivasan 2005)</w:t>
      </w:r>
      <w:r w:rsidRPr="004E7E5A">
        <w:rPr>
          <w:rFonts w:cs="Times New Roman"/>
        </w:rPr>
        <w:fldChar w:fldCharType="end"/>
      </w:r>
      <w:r w:rsidRPr="004E7E5A">
        <w:rPr>
          <w:rFonts w:cs="Times New Roman"/>
        </w:rPr>
        <w:t xml:space="preserve"> and legal incentives </w:t>
      </w:r>
      <w:r w:rsidRPr="004E7E5A">
        <w:rPr>
          <w:rFonts w:cs="Times New Roman"/>
        </w:rPr>
        <w:fldChar w:fldCharType="begin"/>
      </w:r>
      <w:r w:rsidR="006F6C86" w:rsidRPr="004E7E5A">
        <w:rPr>
          <w:rFonts w:cs="Times New Roman"/>
        </w:rPr>
        <w:instrText xml:space="preserve"> ADDIN EN.CITE &lt;EndNote&gt;&lt;Cite&gt;&lt;Author&gt;Brochet&lt;/Author&gt;&lt;Year&gt;2014&lt;/Year&gt;&lt;RecNum&gt;2097&lt;/RecNum&gt;&lt;DisplayText&gt;(Brochet and Srinivasan 2014)&lt;/DisplayText&gt;&lt;record&gt;&lt;rec-number&gt;2097&lt;/rec-number&gt;&lt;foreign-keys&gt;&lt;key app="EN" db-id="trr00pfsbzzex0ezwf6v5swd9fpfpwfa90xp" timestamp="1629895368" guid="1cf7ffe7-36e0-4168-bdba-ce67d04a10cf"&gt;2097&lt;/key&gt;&lt;/foreign-keys&gt;&lt;ref-type name="Journal Article"&gt;17&lt;/ref-type&gt;&lt;contributors&gt;&lt;authors&gt;&lt;author&gt;Brochet, F.&lt;/author&gt;&lt;author&gt;Srinivasan, S.&lt;/author&gt;&lt;/authors&gt;&lt;/contributors&gt;&lt;titles&gt;&lt;title&gt;Accountability of independent directors: Evidence from firms subject to securities litigation&lt;/title&gt;&lt;secondary-title&gt;Journal of Financial Economics&lt;/secondary-title&gt;&lt;/titles&gt;&lt;periodical&gt;&lt;full-title&gt;Journal of Financial Economics&lt;/full-title&gt;&lt;/periodical&gt;&lt;pages&gt;430-449&lt;/pages&gt;&lt;volume&gt;111&lt;/volume&gt;&lt;number&gt;2&lt;/number&gt;&lt;dates&gt;&lt;year&gt;2014&lt;/year&gt;&lt;/dates&gt;&lt;urls&gt;&lt;/urls&gt;&lt;/record&gt;&lt;/Cite&gt;&lt;/EndNote&gt;</w:instrText>
      </w:r>
      <w:r w:rsidRPr="004E7E5A">
        <w:rPr>
          <w:rFonts w:cs="Times New Roman"/>
        </w:rPr>
        <w:fldChar w:fldCharType="separate"/>
      </w:r>
      <w:r w:rsidRPr="004E7E5A">
        <w:rPr>
          <w:rFonts w:cs="Times New Roman"/>
          <w:noProof/>
        </w:rPr>
        <w:t>(Brochet and Srinivasan 2014)</w:t>
      </w:r>
      <w:r w:rsidRPr="004E7E5A">
        <w:rPr>
          <w:rFonts w:cs="Times New Roman"/>
        </w:rPr>
        <w:fldChar w:fldCharType="end"/>
      </w:r>
      <w:r w:rsidRPr="004E7E5A">
        <w:rPr>
          <w:rFonts w:cs="Times New Roman"/>
        </w:rPr>
        <w:t xml:space="preserve"> to monitor managers’ behavior </w:t>
      </w:r>
      <w:r w:rsidRPr="004E7E5A">
        <w:rPr>
          <w:rFonts w:cs="Times New Roman"/>
        </w:rPr>
        <w:fldChar w:fldCharType="begin"/>
      </w:r>
      <w:r w:rsidR="00317C6A" w:rsidRPr="004E7E5A">
        <w:rPr>
          <w:rFonts w:cs="Times New Roman"/>
        </w:rPr>
        <w:instrText xml:space="preserve"> ADDIN EN.CITE &lt;EndNote&gt;&lt;Cite&gt;&lt;Author&gt;Mizruchi&lt;/Author&gt;&lt;Year&gt;1996&lt;/Year&gt;&lt;RecNum&gt;1701&lt;/RecNum&gt;&lt;DisplayText&gt;(Mizruchi 1996; Omer et al. 2019)&lt;/DisplayText&gt;&lt;record&gt;&lt;rec-number&gt;1701&lt;/rec-number&gt;&lt;foreign-keys&gt;&lt;key app="EN" db-id="trr00pfsbzzex0ezwf6v5swd9fpfpwfa90xp" timestamp="1582107891" guid="9637e3df-0fd7-4b75-ab31-503e5fb8e35c"&gt;1701&lt;/key&gt;&lt;/foreign-keys&gt;&lt;ref-type name="Journal Article"&gt;17&lt;/ref-type&gt;&lt;contributors&gt;&lt;authors&gt;&lt;author&gt;Mizruchi, Mark S&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298&lt;/pages&gt;&lt;volume&gt;22&lt;/volume&gt;&lt;number&gt;1&lt;/number&gt;&lt;dates&gt;&lt;year&gt;1996&lt;/year&gt;&lt;/dates&gt;&lt;urls&gt;&lt;/urls&gt;&lt;/record&gt;&lt;/Cite&gt;&lt;Cite&gt;&lt;Author&gt;Omer&lt;/Author&gt;&lt;Year&gt;2019&lt;/Year&gt;&lt;RecNum&gt;1863&lt;/RecNum&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Mizruchi 1996; Omer et al. 2019)</w:t>
      </w:r>
      <w:r w:rsidRPr="004E7E5A">
        <w:rPr>
          <w:rFonts w:cs="Times New Roman"/>
        </w:rPr>
        <w:fldChar w:fldCharType="end"/>
      </w:r>
      <w:r w:rsidRPr="004E7E5A">
        <w:rPr>
          <w:rFonts w:cs="Times New Roman"/>
        </w:rPr>
        <w:t xml:space="preserve">. We highlight some of the regulations about board of directors as follows: 1) Directors shall perform their duties diligently, and ensure that they have </w:t>
      </w:r>
      <w:r w:rsidRPr="004E7E5A">
        <w:rPr>
          <w:rFonts w:cs="Times New Roman"/>
        </w:rPr>
        <w:lastRenderedPageBreak/>
        <w:t xml:space="preserve">enough time to perform their duties. Directors who violate laws and regulations shall be liable for compensation. 2) Directors serve for a term of 3 years and the term is renewable. 3) Listed firms are required to have a minimum of 5 directors and a maximum of 19 directors. 4) The chairman and vice-chairman shall be elected by more than half of all the directors of the board of directors, and members of the board of directors may also serve as the company manager. 5) The responsibilities of directors include: convene meetings, implement shareholder resolutions, make major operational and investment decisions, make major financial decisions, and evaluate the firm’s top managers </w:t>
      </w:r>
      <w:r w:rsidRPr="004E7E5A">
        <w:rPr>
          <w:rFonts w:cs="Times New Roman"/>
        </w:rPr>
        <w:fldChar w:fldCharType="begin"/>
      </w:r>
      <w:r w:rsidR="001A1175" w:rsidRPr="004E7E5A">
        <w:rPr>
          <w:rFonts w:cs="Times New Roman"/>
        </w:rPr>
        <w:instrText xml:space="preserve"> ADDIN EN.CITE &lt;EndNote&gt;&lt;Cite&gt;&lt;Author&gt;Marquis&lt;/Author&gt;&lt;Year&gt;2014&lt;/Year&gt;&lt;RecNum&gt;1620&lt;/RecNum&gt;&lt;DisplayText&gt;(Marquis and Qian 2014)&lt;/DisplayText&gt;&lt;record&gt;&lt;rec-number&gt;1620&lt;/rec-number&gt;&lt;foreign-keys&gt;&lt;key app="EN" db-id="trr00pfsbzzex0ezwf6v5swd9fpfpwfa90xp" timestamp="1581337202" guid="e5f6383e-c2f8-4b88-af50-cfc44695e8a1"&gt;1620&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section&gt;127&lt;/section&gt;&lt;dates&gt;&lt;year&gt;2014&lt;/year&gt;&lt;/dates&gt;&lt;isbn&gt;1047-7039&amp;#xD;1526-5455&lt;/isbn&gt;&lt;urls&gt;&lt;/urls&gt;&lt;electronic-resource-num&gt;10.1287/orsc.2013.0837&lt;/electronic-resource-num&gt;&lt;/record&gt;&lt;/Cite&gt;&lt;/EndNote&gt;</w:instrText>
      </w:r>
      <w:r w:rsidRPr="004E7E5A">
        <w:rPr>
          <w:rFonts w:cs="Times New Roman"/>
        </w:rPr>
        <w:fldChar w:fldCharType="separate"/>
      </w:r>
      <w:r w:rsidRPr="004E7E5A">
        <w:rPr>
          <w:rFonts w:cs="Times New Roman"/>
          <w:noProof/>
        </w:rPr>
        <w:t>(Marquis and Qian 2014)</w:t>
      </w:r>
      <w:r w:rsidRPr="004E7E5A">
        <w:rPr>
          <w:rFonts w:cs="Times New Roman"/>
        </w:rPr>
        <w:fldChar w:fldCharType="end"/>
      </w:r>
      <w:r w:rsidRPr="004E7E5A">
        <w:rPr>
          <w:rFonts w:cs="Times New Roman"/>
        </w:rPr>
        <w:t>. Since June 30, 2003, the company must have at least one-third of the seats on the board of directors held by independent directors. Independent directors of the company shall not be associated with the company, be one of the top ten shareholders or hold more than 1% of the shares of the company.</w:t>
      </w:r>
    </w:p>
    <w:p w14:paraId="26166FAC" w14:textId="77777777" w:rsidR="00D83C35" w:rsidRPr="004E7E5A" w:rsidRDefault="00D83C35" w:rsidP="00D83C35">
      <w:pPr>
        <w:pStyle w:val="4"/>
        <w:spacing w:before="0" w:after="0" w:line="480" w:lineRule="auto"/>
        <w:rPr>
          <w:color w:val="000000" w:themeColor="text1"/>
        </w:rPr>
      </w:pPr>
      <w:r w:rsidRPr="004E7E5A">
        <w:rPr>
          <w:color w:val="000000" w:themeColor="text1"/>
        </w:rPr>
        <w:t>CSR Reporting in China</w:t>
      </w:r>
    </w:p>
    <w:p w14:paraId="45C6E430" w14:textId="71D027DF" w:rsidR="00D83C35" w:rsidRPr="004E7E5A" w:rsidRDefault="00D83C35" w:rsidP="00D83C35">
      <w:pPr>
        <w:pStyle w:val="a7"/>
        <w:spacing w:line="480" w:lineRule="auto"/>
        <w:ind w:firstLine="480"/>
        <w:rPr>
          <w:rFonts w:cs="Times New Roman"/>
          <w:szCs w:val="28"/>
        </w:rPr>
      </w:pPr>
      <w:r w:rsidRPr="004E7E5A">
        <w:rPr>
          <w:rFonts w:cs="Times New Roman"/>
        </w:rPr>
        <w:t>Defined as “</w:t>
      </w:r>
      <w:r w:rsidRPr="004E7E5A">
        <w:rPr>
          <w:rFonts w:cs="Times New Roman"/>
          <w:szCs w:val="24"/>
        </w:rPr>
        <w:t>a commitment to improve societal wellbeing through discretionary business practices and contributions of corporate resources</w:t>
      </w:r>
      <w:r w:rsidRPr="004E7E5A">
        <w:rPr>
          <w:rFonts w:cs="Times New Roman"/>
        </w:rPr>
        <w:t xml:space="preserve">”, </w:t>
      </w:r>
      <w:r w:rsidRPr="004E7E5A">
        <w:rPr>
          <w:rFonts w:cs="Times New Roman"/>
          <w:szCs w:val="24"/>
        </w:rPr>
        <w:t xml:space="preserve">CSR has gained growing attention around the world </w:t>
      </w:r>
      <w:r w:rsidRPr="004E7E5A">
        <w:rPr>
          <w:rFonts w:cs="Times New Roman"/>
          <w:szCs w:val="24"/>
        </w:rPr>
        <w:fldChar w:fldCharType="begin"/>
      </w:r>
      <w:r w:rsidR="00317C6A" w:rsidRPr="004E7E5A">
        <w:rPr>
          <w:rFonts w:cs="Times New Roman"/>
          <w:szCs w:val="24"/>
        </w:rPr>
        <w:instrText xml:space="preserve"> ADDIN EN.CITE &lt;EndNote&gt;&lt;Cite&gt;&lt;Author&gt;Du&lt;/Author&gt;&lt;Year&gt;2010&lt;/Year&gt;&lt;RecNum&gt;1997&lt;/RecNum&gt;&lt;DisplayText&gt;(Du et al. 2010; Rao and Tilt 2015)&lt;/DisplayText&gt;&lt;record&gt;&lt;rec-number&gt;1997&lt;/rec-number&gt;&lt;foreign-keys&gt;&lt;key app="EN" db-id="trr00pfsbzzex0ezwf6v5swd9fpfpwfa90xp" timestamp="1626397524" guid="d53142fa-d8c1-4b86-b282-f4366a440721"&gt;1997&lt;/key&gt;&lt;/foreign-keys&gt;&lt;ref-type name="Journal Article"&gt;17&lt;/ref-type&gt;&lt;contributors&gt;&lt;authors&gt;&lt;author&gt;Du, S.&lt;/author&gt;&lt;author&gt;Bhattacharya, C. B.&lt;/author&gt;&lt;author&gt;Sen, S.&lt;/author&gt;&lt;/authors&gt;&lt;/contributors&gt;&lt;titles&gt;&lt;title&gt;Maximizing business returns to corporate social responsibility  (CSR): The role of CSR communication&lt;/title&gt;&lt;secondary-title&gt;International Journal of Management Reviews&lt;/secondary-title&gt;&lt;/titles&gt;&lt;periodical&gt;&lt;full-title&gt;International journal of management reviews&lt;/full-title&gt;&lt;/periodical&gt;&lt;pages&gt;8-19&lt;/pages&gt;&lt;volume&gt;12&lt;/volume&gt;&lt;number&gt;1&lt;/number&gt;&lt;dates&gt;&lt;year&gt;2010&lt;/year&gt;&lt;/dates&gt;&lt;urls&gt;&lt;/urls&gt;&lt;/record&gt;&lt;/Cite&gt;&lt;Cite&gt;&lt;Author&gt;Rao&lt;/Author&gt;&lt;Year&gt;2015&lt;/Year&gt;&lt;RecNum&gt;124&lt;/RecNum&gt;&lt;record&gt;&lt;rec-number&gt;124&lt;/rec-number&gt;&lt;foreign-keys&gt;&lt;key app="EN" db-id="trr00pfsbzzex0ezwf6v5swd9fpfpwfa90xp" timestamp="1580912168" guid="e2fcf112-0c4f-4012-86c0-6da5f63ee0ab"&gt;124&lt;/key&gt;&lt;/foreign-keys&gt;&lt;ref-type name="Journal Article"&gt;17&lt;/ref-type&gt;&lt;contributors&gt;&lt;authors&gt;&lt;author&gt;Rao, Kathyayini&lt;/author&gt;&lt;author&gt;Tilt, Carol&lt;/author&gt;&lt;/authors&gt;&lt;/contributors&gt;&lt;titles&gt;&lt;title&gt;Board composition and corporate social responsibility: The role of diversity, gender, strategy and decision making&lt;/title&gt;&lt;secondary-title&gt;Journal of Business Ethics&lt;/secondary-title&gt;&lt;/titles&gt;&lt;periodical&gt;&lt;full-title&gt;Journal of Business Ethics&lt;/full-title&gt;&lt;/periodical&gt;&lt;pages&gt;327-347&lt;/pages&gt;&lt;volume&gt;138&lt;/volume&gt;&lt;number&gt;2&lt;/number&gt;&lt;section&gt;327&lt;/section&gt;&lt;dates&gt;&lt;year&gt;2015&lt;/year&gt;&lt;/dates&gt;&lt;isbn&gt;0167-4544&amp;#xD;1573-0697&lt;/isbn&gt;&lt;urls&gt;&lt;/urls&gt;&lt;electronic-resource-num&gt;10.1007/s10551-015-2613-5&lt;/electronic-resource-num&gt;&lt;/record&gt;&lt;/Cite&gt;&lt;/EndNote&gt;</w:instrText>
      </w:r>
      <w:r w:rsidRPr="004E7E5A">
        <w:rPr>
          <w:rFonts w:cs="Times New Roman"/>
          <w:szCs w:val="24"/>
        </w:rPr>
        <w:fldChar w:fldCharType="separate"/>
      </w:r>
      <w:r w:rsidRPr="004E7E5A">
        <w:rPr>
          <w:rFonts w:cs="Times New Roman"/>
          <w:noProof/>
          <w:szCs w:val="24"/>
        </w:rPr>
        <w:t>(Du et al. 2010; Rao and Tilt 2015)</w:t>
      </w:r>
      <w:r w:rsidRPr="004E7E5A">
        <w:rPr>
          <w:rFonts w:cs="Times New Roman"/>
          <w:szCs w:val="24"/>
        </w:rPr>
        <w:fldChar w:fldCharType="end"/>
      </w:r>
      <w:r w:rsidRPr="004E7E5A">
        <w:rPr>
          <w:rFonts w:cs="Times New Roman"/>
          <w:szCs w:val="24"/>
        </w:rPr>
        <w:t>.</w:t>
      </w:r>
      <w:r w:rsidRPr="004E7E5A">
        <w:rPr>
          <w:rFonts w:cs="Times New Roman"/>
        </w:rPr>
        <w:t xml:space="preserve"> </w:t>
      </w:r>
      <w:r w:rsidRPr="004E7E5A">
        <w:rPr>
          <w:rFonts w:cs="Times New Roman"/>
          <w:szCs w:val="28"/>
        </w:rPr>
        <w:t xml:space="preserve">Global firms have introduced CSR reports since the 1990s, and more than 80% of the largest firms worldwide issued CSR reports by 2005 </w:t>
      </w:r>
      <w:r w:rsidRPr="004E7E5A">
        <w:rPr>
          <w:rFonts w:cs="Times New Roman"/>
          <w:szCs w:val="28"/>
        </w:rPr>
        <w:fldChar w:fldCharType="begin"/>
      </w:r>
      <w:r w:rsidR="001A1175" w:rsidRPr="004E7E5A">
        <w:rPr>
          <w:rFonts w:cs="Times New Roman"/>
          <w:szCs w:val="28"/>
        </w:rPr>
        <w:instrText xml:space="preserve"> ADDIN EN.CITE &lt;EndNote&gt;&lt;Cite&gt;&lt;Author&gt;Marquis&lt;/Author&gt;&lt;Year&gt;2014&lt;/Year&gt;&lt;RecNum&gt;1620&lt;/RecNum&gt;&lt;DisplayText&gt;(Marquis and Qian 2014)&lt;/DisplayText&gt;&lt;record&gt;&lt;rec-number&gt;1620&lt;/rec-number&gt;&lt;foreign-keys&gt;&lt;key app="EN" db-id="trr00pfsbzzex0ezwf6v5swd9fpfpwfa90xp" timestamp="1581337202" guid="e5f6383e-c2f8-4b88-af50-cfc44695e8a1"&gt;1620&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section&gt;127&lt;/section&gt;&lt;dates&gt;&lt;year&gt;2014&lt;/year&gt;&lt;/dates&gt;&lt;isbn&gt;1047-7039&amp;#xD;1526-5455&lt;/isbn&gt;&lt;urls&gt;&lt;/urls&gt;&lt;electronic-resource-num&gt;10.1287/orsc.2013.0837&lt;/electronic-resource-num&gt;&lt;/record&gt;&lt;/Cite&gt;&lt;/EndNote&gt;</w:instrText>
      </w:r>
      <w:r w:rsidRPr="004E7E5A">
        <w:rPr>
          <w:rFonts w:cs="Times New Roman"/>
          <w:szCs w:val="28"/>
        </w:rPr>
        <w:fldChar w:fldCharType="separate"/>
      </w:r>
      <w:r w:rsidRPr="004E7E5A">
        <w:rPr>
          <w:rFonts w:cs="Times New Roman"/>
          <w:noProof/>
          <w:szCs w:val="28"/>
        </w:rPr>
        <w:t>(Marquis and Qian 2014)</w:t>
      </w:r>
      <w:r w:rsidRPr="004E7E5A">
        <w:rPr>
          <w:rFonts w:cs="Times New Roman"/>
          <w:szCs w:val="28"/>
        </w:rPr>
        <w:fldChar w:fldCharType="end"/>
      </w:r>
      <w:r w:rsidRPr="004E7E5A">
        <w:rPr>
          <w:rFonts w:cs="Times New Roman"/>
          <w:szCs w:val="28"/>
        </w:rPr>
        <w:t xml:space="preserve">. Compared to the large firms in the developed countries, Chinese firms’ CSR reporting activities started relatively late. </w:t>
      </w:r>
      <w:r w:rsidRPr="004E7E5A">
        <w:rPr>
          <w:rFonts w:cs="Times New Roman" w:hint="eastAsia"/>
          <w:szCs w:val="28"/>
        </w:rPr>
        <w:t>T</w:t>
      </w:r>
      <w:r w:rsidRPr="004E7E5A">
        <w:rPr>
          <w:rFonts w:cs="Times New Roman"/>
          <w:szCs w:val="28"/>
        </w:rPr>
        <w:t>he most significant regulatory change that affected mandatory disclosure requirements was the Code of Corporate Governance for Listed Companies in China, which was issued by the CSRC and the State Economic and Trade Commission on 7th January 2002.</w:t>
      </w:r>
      <w:r w:rsidRPr="004E7E5A">
        <w:rPr>
          <w:rStyle w:val="af4"/>
          <w:rFonts w:cs="Times New Roman"/>
          <w:szCs w:val="28"/>
        </w:rPr>
        <w:footnoteReference w:id="3"/>
      </w:r>
      <w:r w:rsidRPr="004E7E5A">
        <w:rPr>
          <w:rFonts w:cs="Times New Roman"/>
          <w:szCs w:val="28"/>
        </w:rPr>
        <w:t xml:space="preserve"> It requires that audit committees be responsible for the </w:t>
      </w:r>
      <w:r w:rsidRPr="004E7E5A">
        <w:rPr>
          <w:rFonts w:cs="Times New Roman"/>
          <w:szCs w:val="28"/>
        </w:rPr>
        <w:lastRenderedPageBreak/>
        <w:t xml:space="preserve">company’s financial disclosure. It also highlights the requirement for </w:t>
      </w:r>
      <w:r w:rsidR="00FC57C3" w:rsidRPr="004E7E5A">
        <w:rPr>
          <w:rFonts w:cs="Times New Roman"/>
        </w:rPr>
        <w:t>“</w:t>
      </w:r>
      <w:r w:rsidRPr="004E7E5A">
        <w:rPr>
          <w:rFonts w:cs="Times New Roman"/>
          <w:szCs w:val="28"/>
        </w:rPr>
        <w:t>ongoing information disclosure</w:t>
      </w:r>
      <w:r w:rsidR="00FC57C3" w:rsidRPr="004E7E5A">
        <w:rPr>
          <w:rFonts w:cs="Times New Roman"/>
        </w:rPr>
        <w:t>”</w:t>
      </w:r>
      <w:r w:rsidRPr="004E7E5A">
        <w:rPr>
          <w:rFonts w:cs="Times New Roman"/>
          <w:szCs w:val="28"/>
        </w:rPr>
        <w:t xml:space="preserve"> and stresses the disclosure of information concerning corporate governance and controlling shareholders’ interests. In 2018, the CSRC issued the revised version </w:t>
      </w:r>
      <w:r w:rsidRPr="004E7E5A">
        <w:rPr>
          <w:rFonts w:cs="Times New Roman" w:hint="eastAsia"/>
          <w:szCs w:val="28"/>
        </w:rPr>
        <w:t>of</w:t>
      </w:r>
      <w:r w:rsidRPr="004E7E5A">
        <w:rPr>
          <w:rFonts w:cs="Times New Roman"/>
          <w:szCs w:val="28"/>
        </w:rPr>
        <w:t xml:space="preserve"> the Code of Corporate Governance for Listed Companies, stating that listed companies should actively perform their social responsibilities. According to Article 95 of Chapter 9 (Information Disclosure and Transparency), listed companies shall disclose environmental information and perform social responsibilities related to poverty alleviation in accordance with laws and relevant regulation</w:t>
      </w:r>
      <w:r w:rsidR="00B41262" w:rsidRPr="004E7E5A">
        <w:rPr>
          <w:rFonts w:cs="Times New Roman"/>
          <w:szCs w:val="28"/>
        </w:rPr>
        <w:t>.</w:t>
      </w:r>
    </w:p>
    <w:p w14:paraId="7A2CE2F2" w14:textId="7E1A48D8" w:rsidR="00D83C35" w:rsidRPr="004E7E5A" w:rsidRDefault="00C3661A" w:rsidP="00D83C35">
      <w:pPr>
        <w:pStyle w:val="a7"/>
        <w:spacing w:line="480" w:lineRule="auto"/>
        <w:ind w:firstLine="480"/>
        <w:rPr>
          <w:rFonts w:cs="Times New Roman"/>
          <w:szCs w:val="28"/>
        </w:rPr>
      </w:pPr>
      <w:r w:rsidRPr="004E7E5A">
        <w:rPr>
          <w:rFonts w:cs="Times New Roman" w:hint="eastAsia"/>
          <w:szCs w:val="28"/>
        </w:rPr>
        <w:t>S</w:t>
      </w:r>
      <w:r w:rsidRPr="004E7E5A">
        <w:rPr>
          <w:rFonts w:cs="Times New Roman"/>
          <w:szCs w:val="28"/>
        </w:rPr>
        <w:t>tand-alone CSR/sustainability reporting is encouraged in China.</w:t>
      </w:r>
      <w:r w:rsidRPr="004E7E5A">
        <w:rPr>
          <w:rFonts w:cs="Times New Roman" w:hint="eastAsia"/>
          <w:szCs w:val="28"/>
        </w:rPr>
        <w:t xml:space="preserve"> </w:t>
      </w:r>
      <w:r w:rsidR="00D83C35" w:rsidRPr="004E7E5A">
        <w:rPr>
          <w:rFonts w:cs="Times New Roman"/>
          <w:szCs w:val="28"/>
        </w:rPr>
        <w:t xml:space="preserve">The Shenzhen Stock Exchange Social Responsibility Instructions to Listed Firms Guidelines were launched in September 2006, which was the earliest regulation to encourage the issuance of voluntary CSR reports by Shenzhen listed </w:t>
      </w:r>
      <w:r w:rsidR="00D83C35" w:rsidRPr="004E7E5A">
        <w:rPr>
          <w:rFonts w:cs="Times New Roman" w:hint="eastAsia"/>
          <w:szCs w:val="28"/>
        </w:rPr>
        <w:t>firm</w:t>
      </w:r>
      <w:r w:rsidR="00D83C35" w:rsidRPr="004E7E5A">
        <w:rPr>
          <w:rFonts w:cs="Times New Roman"/>
          <w:szCs w:val="28"/>
        </w:rPr>
        <w:t>s. These guidelines encourage listed firms to publish CSR report</w:t>
      </w:r>
      <w:r w:rsidR="00D83C35" w:rsidRPr="004E7E5A">
        <w:rPr>
          <w:rFonts w:cs="Times New Roman" w:hint="eastAsia"/>
          <w:szCs w:val="28"/>
        </w:rPr>
        <w:t>s</w:t>
      </w:r>
      <w:r w:rsidR="00D83C35" w:rsidRPr="004E7E5A">
        <w:rPr>
          <w:rFonts w:cs="Times New Roman"/>
          <w:szCs w:val="28"/>
        </w:rPr>
        <w:t xml:space="preserve"> along with their annual reports. In responses to the government initiative, some large </w:t>
      </w:r>
      <w:r w:rsidR="00515C40" w:rsidRPr="004E7E5A">
        <w:rPr>
          <w:rFonts w:cs="Times New Roman"/>
          <w:szCs w:val="24"/>
        </w:rPr>
        <w:t>S</w:t>
      </w:r>
      <w:r w:rsidR="00515C40">
        <w:rPr>
          <w:rFonts w:cs="Times New Roman"/>
          <w:szCs w:val="24"/>
        </w:rPr>
        <w:t>OEs</w:t>
      </w:r>
      <w:r w:rsidR="00D83C35" w:rsidRPr="004E7E5A">
        <w:rPr>
          <w:rFonts w:cs="Times New Roman"/>
          <w:szCs w:val="28"/>
        </w:rPr>
        <w:t xml:space="preserve">, such as China Ocean Shipping Company, China Mobile and </w:t>
      </w:r>
      <w:proofErr w:type="spellStart"/>
      <w:r w:rsidR="00D83C35" w:rsidRPr="004E7E5A">
        <w:rPr>
          <w:rFonts w:cs="Times New Roman"/>
          <w:szCs w:val="28"/>
        </w:rPr>
        <w:t>Baosteel</w:t>
      </w:r>
      <w:proofErr w:type="spellEnd"/>
      <w:r w:rsidR="00D83C35" w:rsidRPr="004E7E5A">
        <w:rPr>
          <w:rFonts w:cs="Times New Roman"/>
          <w:szCs w:val="28"/>
        </w:rPr>
        <w:t xml:space="preserve"> Group, issued annual sustainable development reports or CSR reports since 2006.</w:t>
      </w:r>
    </w:p>
    <w:p w14:paraId="270B5221" w14:textId="59BEF674" w:rsidR="00D83C35" w:rsidRPr="004E7E5A" w:rsidRDefault="00D83C35" w:rsidP="00D83C35">
      <w:pPr>
        <w:pStyle w:val="a7"/>
        <w:spacing w:line="480" w:lineRule="auto"/>
        <w:ind w:firstLine="480"/>
        <w:rPr>
          <w:rFonts w:cs="Times New Roman"/>
          <w:szCs w:val="24"/>
        </w:rPr>
      </w:pPr>
      <w:r w:rsidRPr="004E7E5A">
        <w:rPr>
          <w:rFonts w:cs="Times New Roman" w:hint="eastAsia"/>
          <w:szCs w:val="28"/>
        </w:rPr>
        <w:t>I</w:t>
      </w:r>
      <w:r w:rsidRPr="004E7E5A">
        <w:rPr>
          <w:rFonts w:cs="Times New Roman"/>
          <w:szCs w:val="24"/>
        </w:rPr>
        <w:t xml:space="preserve">n January 2008, the Guideline for CSR of </w:t>
      </w:r>
      <w:r w:rsidR="00515C40" w:rsidRPr="004E7E5A">
        <w:rPr>
          <w:rFonts w:cs="Times New Roman"/>
          <w:szCs w:val="24"/>
        </w:rPr>
        <w:t>S</w:t>
      </w:r>
      <w:r w:rsidR="00515C40">
        <w:rPr>
          <w:rFonts w:cs="Times New Roman"/>
          <w:szCs w:val="24"/>
        </w:rPr>
        <w:t>OEs</w:t>
      </w:r>
      <w:r w:rsidR="00C85962">
        <w:rPr>
          <w:rFonts w:cs="Times New Roman"/>
          <w:szCs w:val="24"/>
        </w:rPr>
        <w:t xml:space="preserve"> </w:t>
      </w:r>
      <w:r w:rsidRPr="004E7E5A">
        <w:rPr>
          <w:rFonts w:cs="Times New Roman" w:hint="eastAsia"/>
          <w:szCs w:val="24"/>
        </w:rPr>
        <w:t>C</w:t>
      </w:r>
      <w:r w:rsidRPr="004E7E5A">
        <w:rPr>
          <w:rFonts w:cs="Times New Roman"/>
          <w:szCs w:val="24"/>
        </w:rPr>
        <w:t xml:space="preserve">ontrolled by the </w:t>
      </w:r>
      <w:r w:rsidRPr="004E7E5A">
        <w:rPr>
          <w:rFonts w:cs="Times New Roman" w:hint="eastAsia"/>
          <w:szCs w:val="24"/>
        </w:rPr>
        <w:t>C</w:t>
      </w:r>
      <w:r w:rsidRPr="004E7E5A">
        <w:rPr>
          <w:rFonts w:cs="Times New Roman"/>
          <w:szCs w:val="24"/>
        </w:rPr>
        <w:t xml:space="preserve">entral </w:t>
      </w:r>
      <w:r w:rsidRPr="004E7E5A">
        <w:rPr>
          <w:rFonts w:cs="Times New Roman" w:hint="eastAsia"/>
          <w:szCs w:val="24"/>
        </w:rPr>
        <w:t>G</w:t>
      </w:r>
      <w:r w:rsidRPr="004E7E5A">
        <w:rPr>
          <w:rFonts w:cs="Times New Roman"/>
          <w:szCs w:val="24"/>
        </w:rPr>
        <w:t xml:space="preserve">overnment was </w:t>
      </w:r>
      <w:r w:rsidRPr="004E7E5A">
        <w:rPr>
          <w:rFonts w:cs="Times New Roman" w:hint="eastAsia"/>
          <w:szCs w:val="24"/>
        </w:rPr>
        <w:t>issued</w:t>
      </w:r>
      <w:r w:rsidRPr="004E7E5A">
        <w:rPr>
          <w:rFonts w:cs="Times New Roman"/>
          <w:szCs w:val="24"/>
        </w:rPr>
        <w:t xml:space="preserve"> </w:t>
      </w:r>
      <w:r w:rsidRPr="004E7E5A">
        <w:rPr>
          <w:rFonts w:cs="Times New Roman" w:hint="eastAsia"/>
          <w:szCs w:val="24"/>
        </w:rPr>
        <w:t>by</w:t>
      </w:r>
      <w:r w:rsidRPr="004E7E5A">
        <w:rPr>
          <w:rFonts w:cs="Times New Roman"/>
          <w:szCs w:val="24"/>
        </w:rPr>
        <w:t xml:space="preserve"> </w:t>
      </w:r>
      <w:r w:rsidRPr="004E7E5A">
        <w:rPr>
          <w:rFonts w:cs="Times New Roman" w:hint="eastAsia"/>
          <w:szCs w:val="24"/>
        </w:rPr>
        <w:t>t</w:t>
      </w:r>
      <w:r w:rsidRPr="004E7E5A">
        <w:rPr>
          <w:rFonts w:cs="Times New Roman"/>
          <w:szCs w:val="24"/>
        </w:rPr>
        <w:t xml:space="preserve">he State Council </w:t>
      </w:r>
      <w:r w:rsidRPr="004E7E5A">
        <w:rPr>
          <w:rFonts w:cs="Times New Roman" w:hint="eastAsia"/>
          <w:szCs w:val="24"/>
        </w:rPr>
        <w:t>encourages</w:t>
      </w:r>
      <w:r w:rsidRPr="004E7E5A">
        <w:rPr>
          <w:rFonts w:cs="Times New Roman"/>
          <w:szCs w:val="24"/>
        </w:rPr>
        <w:t xml:space="preserve"> SOEs to establish and improve </w:t>
      </w:r>
      <w:r w:rsidRPr="004E7E5A">
        <w:rPr>
          <w:rFonts w:cs="Times New Roman" w:hint="eastAsia"/>
          <w:szCs w:val="24"/>
        </w:rPr>
        <w:t>the</w:t>
      </w:r>
      <w:r w:rsidRPr="004E7E5A">
        <w:rPr>
          <w:rFonts w:cs="Times New Roman"/>
          <w:szCs w:val="24"/>
        </w:rPr>
        <w:t xml:space="preserve"> system and mechanisms for CSR practices. SOEs controlled b</w:t>
      </w:r>
      <w:r w:rsidRPr="004E7E5A">
        <w:rPr>
          <w:rFonts w:cs="Times New Roman" w:hint="eastAsia"/>
          <w:szCs w:val="24"/>
        </w:rPr>
        <w:t>y</w:t>
      </w:r>
      <w:r w:rsidRPr="004E7E5A">
        <w:rPr>
          <w:rFonts w:cs="Times New Roman"/>
          <w:szCs w:val="24"/>
        </w:rPr>
        <w:t xml:space="preserve"> the central government are </w:t>
      </w:r>
      <w:r w:rsidRPr="004E7E5A">
        <w:rPr>
          <w:rFonts w:cs="Times New Roman" w:hint="eastAsia"/>
          <w:szCs w:val="24"/>
        </w:rPr>
        <w:t>encourage</w:t>
      </w:r>
      <w:r w:rsidRPr="004E7E5A">
        <w:rPr>
          <w:rFonts w:cs="Times New Roman"/>
          <w:szCs w:val="24"/>
        </w:rPr>
        <w:t>d to publish CSR reports or sustainability reports to disclose the current status, plans and measures of CSR.</w:t>
      </w:r>
      <w:r w:rsidRPr="004E7E5A">
        <w:rPr>
          <w:rFonts w:cs="Times New Roman" w:hint="eastAsia"/>
          <w:szCs w:val="24"/>
        </w:rPr>
        <w:t xml:space="preserve"> </w:t>
      </w:r>
      <w:r w:rsidRPr="004E7E5A">
        <w:rPr>
          <w:rFonts w:cs="Times New Roman"/>
          <w:szCs w:val="28"/>
        </w:rPr>
        <w:t xml:space="preserve">In December 2008, the Shanghai and Shenzhen Stock Exchanges, in their annual report </w:t>
      </w:r>
      <w:r w:rsidRPr="004E7E5A">
        <w:rPr>
          <w:rFonts w:cs="Times New Roman"/>
          <w:szCs w:val="28"/>
        </w:rPr>
        <w:lastRenderedPageBreak/>
        <w:t>notice for listed companies, began to require listed companies in major sectors to publish CSR reports before April 2009. The relevant disclosure sectors include: Shenzhen Stock Exchange 100 index sector, Shanghai stock market corporate governance sector, overseas cross-listing sector and financial industry. At the same time, the notice encouraged other listed firms to make voluntary disclosures. The notice also expanded the scope of specific disclosures. For example, the Shenzhen Stock Exchange required that the CSR report include the protection of the rights and interests of shareholders and creditors, the protection of the rights and interests of employees, the protection of the rights and interests of suppliers, customers and consumers, public relations, and social welfare.</w:t>
      </w:r>
    </w:p>
    <w:p w14:paraId="785A8B56" w14:textId="5366BD4C" w:rsidR="00D83C35" w:rsidRPr="004E7E5A" w:rsidRDefault="00D83C35" w:rsidP="00D83C35">
      <w:pPr>
        <w:pStyle w:val="a7"/>
        <w:spacing w:line="480" w:lineRule="auto"/>
        <w:ind w:firstLine="480"/>
        <w:rPr>
          <w:rFonts w:cs="Times New Roman"/>
          <w:szCs w:val="28"/>
        </w:rPr>
      </w:pPr>
      <w:r w:rsidRPr="004E7E5A">
        <w:rPr>
          <w:rFonts w:cs="Times New Roman"/>
          <w:szCs w:val="28"/>
        </w:rPr>
        <w:t>Apart from the stand-alone CSR/sustainability reports, annual report disclosure regulatory initiatives also encourage CSR reporting practices in annual reports in China. The CSRC’s revised Guidelines for the Standards for the Content and Form of Information Disclosure by Companies Publicly Offering Securities No. 2</w:t>
      </w:r>
      <w:r w:rsidR="000304E8" w:rsidRPr="004E7E5A">
        <w:rPr>
          <w:rFonts w:cs="Times New Roman"/>
          <w:szCs w:val="28"/>
        </w:rPr>
        <w:t>-</w:t>
      </w:r>
      <w:r w:rsidRPr="004E7E5A">
        <w:rPr>
          <w:rFonts w:cs="Times New Roman"/>
          <w:szCs w:val="28"/>
        </w:rPr>
        <w:t xml:space="preserve"> Content and Form of Annual Reports in December 2005 clearly</w:t>
      </w:r>
      <w:r w:rsidRPr="004E7E5A">
        <w:t xml:space="preserve"> </w:t>
      </w:r>
      <w:r w:rsidRPr="004E7E5A">
        <w:rPr>
          <w:rFonts w:cs="Times New Roman"/>
          <w:szCs w:val="28"/>
        </w:rPr>
        <w:t>required that listed companies disclose the content of “corporate governance” in their annual reports, requiring that companies refer to the regulatory documents on listed companies issued by the CSRC to explain corporate governance issues. If there is any difference between the practices and the requirements of this document, it should be clearly explained. Since 2001, listed companies have added the content of “corporate governance” in their annual reports, and a considerable number of companies have also disclosed information about the company</w:t>
      </w:r>
      <w:r w:rsidRPr="004E7E5A">
        <w:rPr>
          <w:rFonts w:eastAsia="MS Mincho" w:cs="Times New Roman"/>
          <w:szCs w:val="24"/>
        </w:rPr>
        <w:t>’</w:t>
      </w:r>
      <w:r w:rsidRPr="004E7E5A">
        <w:rPr>
          <w:rFonts w:cs="Times New Roman"/>
          <w:szCs w:val="28"/>
        </w:rPr>
        <w:t>s practices of social responsibilities in their annual reports.</w:t>
      </w:r>
      <w:r w:rsidRPr="004E7E5A">
        <w:rPr>
          <w:rFonts w:cs="Times New Roman" w:hint="eastAsia"/>
          <w:szCs w:val="28"/>
        </w:rPr>
        <w:t xml:space="preserve"> </w:t>
      </w:r>
      <w:r w:rsidRPr="004E7E5A">
        <w:rPr>
          <w:rFonts w:cs="Times New Roman"/>
          <w:szCs w:val="28"/>
        </w:rPr>
        <w:t xml:space="preserve">The revised version in 2016 (article 42), encouraged companies to take the initiative to disclose CSR practices. If the company has disclosed a stand-alone CSR/sustainability report, a query index </w:t>
      </w:r>
      <w:r w:rsidRPr="004E7E5A">
        <w:rPr>
          <w:rFonts w:cs="Times New Roman"/>
          <w:szCs w:val="28"/>
        </w:rPr>
        <w:lastRenderedPageBreak/>
        <w:t>is needed in the annual report.</w:t>
      </w:r>
      <w:r w:rsidRPr="004E7E5A">
        <w:rPr>
          <w:rStyle w:val="af4"/>
          <w:rFonts w:cs="Times New Roman"/>
          <w:szCs w:val="28"/>
        </w:rPr>
        <w:footnoteReference w:id="4"/>
      </w:r>
      <w:r w:rsidRPr="004E7E5A">
        <w:rPr>
          <w:rFonts w:cs="Times New Roman"/>
          <w:szCs w:val="28"/>
        </w:rPr>
        <w:t xml:space="preserve"> The revised version was issued in 2021, introducing a new chapter on environmental and social responsibility.</w:t>
      </w:r>
      <w:r w:rsidRPr="004E7E5A">
        <w:t xml:space="preserve"> </w:t>
      </w:r>
      <w:r w:rsidRPr="004E7E5A">
        <w:rPr>
          <w:rFonts w:cs="Times New Roman"/>
          <w:szCs w:val="28"/>
        </w:rPr>
        <w:t>Article 42 Encouraged listed companies to actively disclose their CSR practices, including but not limited to: the company’s purpose and philosophy in performing CSR, the protection of the rights and interests of shareholders and creditors, the protection of the rights and interests of employees, the protection of the rights and interests of suppliers, customers and consumers, environment protection and sustainable development, public relations, and social welfare. In addition, a company should disclose administrative penalties due to environmental issues during the reporting period in annual reports. Companies are encouraged to voluntarily disclose the measures and effects they have taken during the reporting period to reduce their carbon emissions, as well as the achievements in poverty alleviation and rural vitalization.</w:t>
      </w:r>
    </w:p>
    <w:p w14:paraId="44A049CB" w14:textId="63F7F284" w:rsidR="00D83C35" w:rsidRPr="004E7E5A" w:rsidRDefault="00D83C35" w:rsidP="00D83C35">
      <w:pPr>
        <w:pStyle w:val="a7"/>
        <w:spacing w:line="480" w:lineRule="auto"/>
        <w:ind w:firstLine="480"/>
        <w:rPr>
          <w:rFonts w:cs="Times New Roman"/>
        </w:rPr>
      </w:pPr>
      <w:r w:rsidRPr="004E7E5A">
        <w:rPr>
          <w:rFonts w:cs="Times New Roman"/>
          <w:szCs w:val="28"/>
        </w:rPr>
        <w:t xml:space="preserve">However, </w:t>
      </w:r>
      <w:r w:rsidRPr="004E7E5A">
        <w:rPr>
          <w:rFonts w:cs="Times New Roman"/>
          <w:szCs w:val="24"/>
        </w:rPr>
        <w:t xml:space="preserve">CSR regulations in China are loosely implemented and the quality of these reports varies significantly (Liao et al., 2016), and the assurance rate of CSR/sustainability reports in China is lower than that of some developed countries </w:t>
      </w:r>
      <w:r w:rsidRPr="004E7E5A">
        <w:rPr>
          <w:rFonts w:cs="Times New Roman"/>
          <w:szCs w:val="24"/>
        </w:rPr>
        <w:fldChar w:fldCharType="begin"/>
      </w:r>
      <w:r w:rsidR="001A1175" w:rsidRPr="004E7E5A">
        <w:rPr>
          <w:rFonts w:cs="Times New Roman"/>
          <w:szCs w:val="24"/>
        </w:rPr>
        <w:instrText xml:space="preserve"> ADDIN EN.CITE &lt;EndNote&gt;&lt;Cite&gt;&lt;Author&gt;Liao&lt;/Author&gt;&lt;Year&gt;2016&lt;/Year&gt;&lt;RecNum&gt;318&lt;/RecNum&gt;&lt;DisplayText&gt;(Liao et al. 2016)&lt;/DisplayText&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szCs w:val="24"/>
        </w:rPr>
        <w:fldChar w:fldCharType="separate"/>
      </w:r>
      <w:r w:rsidRPr="004E7E5A">
        <w:rPr>
          <w:rFonts w:cs="Times New Roman"/>
          <w:noProof/>
          <w:szCs w:val="24"/>
        </w:rPr>
        <w:t>(Liao et al. 2016)</w:t>
      </w:r>
      <w:r w:rsidRPr="004E7E5A">
        <w:rPr>
          <w:rFonts w:cs="Times New Roman"/>
          <w:szCs w:val="24"/>
        </w:rPr>
        <w:fldChar w:fldCharType="end"/>
      </w:r>
      <w:r w:rsidRPr="004E7E5A">
        <w:rPr>
          <w:rFonts w:cs="Times New Roman"/>
          <w:szCs w:val="24"/>
        </w:rPr>
        <w:t xml:space="preserve">. </w:t>
      </w:r>
      <w:r w:rsidRPr="004E7E5A">
        <w:rPr>
          <w:rFonts w:cs="Times New Roman"/>
        </w:rPr>
        <w:t xml:space="preserve">Therefore, the credibility of CSR reporting in emerging markets is often viewed as low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 xml:space="preserve">, and the adoption of CSR disclosure in emerging markets is considered as less effective </w:t>
      </w:r>
      <w:r w:rsidRPr="004E7E5A">
        <w:rPr>
          <w:rFonts w:cs="Times New Roman"/>
        </w:rPr>
        <w:fldChar w:fldCharType="begin"/>
      </w:r>
      <w:r w:rsidR="001A1175" w:rsidRPr="004E7E5A">
        <w:rPr>
          <w:rFonts w:cs="Times New Roman"/>
        </w:rPr>
        <w:instrText xml:space="preserve"> ADDIN EN.CITE &lt;EndNote&gt;&lt;Cite&gt;&lt;Author&gt;Chapple&lt;/Author&gt;&lt;Year&gt;2005&lt;/Year&gt;&lt;RecNum&gt;2011&lt;/RecNum&gt;&lt;DisplayText&gt;(Chapple and Moon 2005; Katmon et al. 2017)&lt;/DisplayText&gt;&lt;record&gt;&lt;rec-number&gt;2011&lt;/rec-number&gt;&lt;foreign-keys&gt;&lt;key app="EN" db-id="trr00pfsbzzex0ezwf6v5swd9fpfpwfa90xp" timestamp="1626853109" guid="eb41dd29-2bc1-4771-9293-0f1035806098"&gt;2011&lt;/key&gt;&lt;/foreign-keys&gt;&lt;ref-type name="Journal Article"&gt;17&lt;/ref-type&gt;&lt;contributors&gt;&lt;authors&gt;&lt;author&gt;Chapple, W.&lt;/author&gt;&lt;author&gt;Moon, J.&lt;/author&gt;&lt;/authors&gt;&lt;/contributors&gt;&lt;titles&gt;&lt;title&gt;Corporate social responsibility (CSR) in Asia: A seven-country study of CSR web site reporting&lt;/title&gt;&lt;secondary-title&gt;Business &amp;amp; Society&lt;/secondary-title&gt;&lt;/titles&gt;&lt;periodical&gt;&lt;full-title&gt;Business &amp;amp; Society&lt;/full-title&gt;&lt;/periodical&gt;&lt;pages&gt;415-441&lt;/pages&gt;&lt;volume&gt;44&lt;/volume&gt;&lt;number&gt;4&lt;/number&gt;&lt;dates&gt;&lt;year&gt;2005&lt;/year&gt;&lt;/dates&gt;&lt;urls&gt;&lt;/urls&gt;&lt;/record&gt;&lt;/Cite&gt;&lt;Cite&gt;&lt;Author&gt;Katmon&lt;/Author&gt;&lt;Year&gt;2017&lt;/Year&gt;&lt;RecNum&gt;114&lt;/RecNum&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Chapple and Moon 2005; Katmon et al. 2017)</w:t>
      </w:r>
      <w:r w:rsidRPr="004E7E5A">
        <w:rPr>
          <w:rFonts w:cs="Times New Roman"/>
        </w:rPr>
        <w:fldChar w:fldCharType="end"/>
      </w:r>
      <w:r w:rsidRPr="004E7E5A">
        <w:rPr>
          <w:rFonts w:cs="Times New Roman"/>
        </w:rPr>
        <w:t xml:space="preserve">. </w:t>
      </w:r>
    </w:p>
    <w:p w14:paraId="402D460B" w14:textId="77777777" w:rsidR="00746786" w:rsidRPr="004E7E5A" w:rsidRDefault="00746786" w:rsidP="00746786">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lastRenderedPageBreak/>
        <w:t>Literature and Hypotheses Development</w:t>
      </w:r>
    </w:p>
    <w:p w14:paraId="23E4E9A4" w14:textId="77777777" w:rsidR="00746786" w:rsidRPr="004E7E5A" w:rsidRDefault="00746786" w:rsidP="00746786">
      <w:pPr>
        <w:pStyle w:val="4"/>
        <w:spacing w:before="0" w:after="0" w:line="480" w:lineRule="auto"/>
        <w:rPr>
          <w:color w:val="000000" w:themeColor="text1"/>
        </w:rPr>
      </w:pPr>
      <w:r w:rsidRPr="004E7E5A">
        <w:rPr>
          <w:color w:val="000000" w:themeColor="text1"/>
        </w:rPr>
        <w:t>Literature Review</w:t>
      </w:r>
    </w:p>
    <w:p w14:paraId="1FE403A9" w14:textId="77777777" w:rsidR="00746786" w:rsidRPr="004E7E5A" w:rsidRDefault="00746786" w:rsidP="00746786">
      <w:pPr>
        <w:pStyle w:val="4"/>
        <w:spacing w:before="0" w:after="0" w:line="480" w:lineRule="auto"/>
        <w:rPr>
          <w:color w:val="000000" w:themeColor="text1"/>
        </w:rPr>
      </w:pPr>
      <w:r w:rsidRPr="004E7E5A">
        <w:rPr>
          <w:i/>
          <w:iCs/>
          <w:color w:val="000000" w:themeColor="text1"/>
        </w:rPr>
        <w:t>Literature on CSR disclosure quality</w:t>
      </w:r>
    </w:p>
    <w:p w14:paraId="096D1E06" w14:textId="74EB0EA1" w:rsidR="00746786" w:rsidRPr="008378AE" w:rsidRDefault="00746786" w:rsidP="00B9756B">
      <w:pPr>
        <w:autoSpaceDE w:val="0"/>
        <w:autoSpaceDN w:val="0"/>
        <w:adjustRightInd w:val="0"/>
        <w:spacing w:line="480" w:lineRule="auto"/>
        <w:ind w:firstLineChars="200" w:firstLine="480"/>
        <w:rPr>
          <w:rFonts w:ascii="Times New Roman" w:hAnsi="Times New Roman"/>
          <w:iCs/>
          <w:color w:val="C00000"/>
          <w:sz w:val="24"/>
          <w:szCs w:val="24"/>
        </w:rPr>
      </w:pPr>
      <w:r w:rsidRPr="004E7E5A">
        <w:rPr>
          <w:rFonts w:ascii="Times New Roman" w:hAnsi="Times New Roman"/>
          <w:iCs/>
          <w:color w:val="000000" w:themeColor="text1"/>
          <w:sz w:val="24"/>
          <w:szCs w:val="24"/>
        </w:rPr>
        <w:t xml:space="preserve">Previous literature has paid much attention to investigating the determinants of CSR disclosure quality. </w:t>
      </w:r>
      <w:r w:rsidR="00BD369E" w:rsidRPr="004E7E5A">
        <w:rPr>
          <w:rFonts w:ascii="Times New Roman" w:hAnsi="Times New Roman"/>
          <w:iCs/>
          <w:color w:val="000000" w:themeColor="text1"/>
          <w:sz w:val="24"/>
          <w:szCs w:val="24"/>
        </w:rPr>
        <w:t xml:space="preserve">For example, </w:t>
      </w:r>
      <w:r w:rsidR="00BD369E" w:rsidRPr="004E7E5A">
        <w:rPr>
          <w:rFonts w:ascii="Times New Roman" w:hAnsi="Times New Roman"/>
          <w:iCs/>
          <w:color w:val="000000" w:themeColor="text1"/>
          <w:sz w:val="24"/>
          <w:szCs w:val="24"/>
        </w:rPr>
        <w:fldChar w:fldCharType="begin"/>
      </w:r>
      <w:r w:rsidR="006F6C86" w:rsidRPr="004E7E5A">
        <w:rPr>
          <w:rFonts w:ascii="Times New Roman" w:hAnsi="Times New Roman"/>
          <w:iCs/>
          <w:color w:val="000000" w:themeColor="text1"/>
          <w:sz w:val="24"/>
          <w:szCs w:val="24"/>
        </w:rPr>
        <w:instrText xml:space="preserve"> ADDIN EN.CITE &lt;EndNote&gt;&lt;Cite AuthorYear="1"&gt;&lt;Author&gt;Rupley&lt;/Author&gt;&lt;Year&gt;2012&lt;/Year&gt;&lt;RecNum&gt;2269&lt;/RecNum&gt;&lt;DisplayText&gt;Rupley et al. (2012)&lt;/DisplayText&gt;&lt;record&gt;&lt;rec-number&gt;2269&lt;/rec-number&gt;&lt;foreign-keys&gt;&lt;key app="EN" db-id="trr00pfsbzzex0ezwf6v5swd9fpfpwfa90xp" timestamp="1638623369" guid="1955d188-e879-41e3-a93d-17b99e4d2261"&gt;2269&lt;/key&gt;&lt;/foreign-keys&gt;&lt;ref-type name="Journal Article"&gt;17&lt;/ref-type&gt;&lt;contributors&gt;&lt;authors&gt;&lt;author&gt;Rupley, Kathleen Hertz&lt;/author&gt;&lt;author&gt;Brown, Darrell&lt;/author&gt;&lt;author&gt;Marshall, R. Scott&lt;/author&gt;&lt;/authors&gt;&lt;/contributors&gt;&lt;titles&gt;&lt;title&gt;Governance, media and the quality of environmental disclosure&lt;/title&gt;&lt;secondary-title&gt;Journal of Accounting and Public Policy&lt;/secondary-title&gt;&lt;/titles&gt;&lt;periodical&gt;&lt;full-title&gt;Journal of Accounting and Public Policy&lt;/full-title&gt;&lt;/periodical&gt;&lt;pages&gt;610-640&lt;/pages&gt;&lt;volume&gt;31&lt;/volume&gt;&lt;number&gt;6&lt;/number&gt;&lt;dates&gt;&lt;year&gt;2012&lt;/year&gt;&lt;pub-dates&gt;&lt;date&gt;2012/11/01/&lt;/date&gt;&lt;/pub-dates&gt;&lt;/dates&gt;&lt;isbn&gt;0278-4254&lt;/isbn&gt;&lt;urls&gt;&lt;related-urls&gt;&lt;url&gt;https://www.sciencedirect.com/science/article/pii/S0278425412000683&lt;/url&gt;&lt;/related-urls&gt;&lt;/urls&gt;&lt;electronic-resource-num&gt;https://doi.org/10.1016/j.jaccpubpol.2012.09.002&lt;/electronic-resource-num&gt;&lt;/record&gt;&lt;/Cite&gt;&lt;/EndNote&gt;</w:instrText>
      </w:r>
      <w:r w:rsidR="00BD369E" w:rsidRPr="004E7E5A">
        <w:rPr>
          <w:rFonts w:ascii="Times New Roman" w:hAnsi="Times New Roman"/>
          <w:iCs/>
          <w:color w:val="000000" w:themeColor="text1"/>
          <w:sz w:val="24"/>
          <w:szCs w:val="24"/>
        </w:rPr>
        <w:fldChar w:fldCharType="separate"/>
      </w:r>
      <w:r w:rsidR="004922F5" w:rsidRPr="004E7E5A">
        <w:rPr>
          <w:rFonts w:ascii="Times New Roman" w:hAnsi="Times New Roman"/>
          <w:iCs/>
          <w:noProof/>
          <w:color w:val="000000" w:themeColor="text1"/>
          <w:sz w:val="24"/>
          <w:szCs w:val="24"/>
        </w:rPr>
        <w:t>Rupley et al. (2012)</w:t>
      </w:r>
      <w:r w:rsidR="00BD369E" w:rsidRPr="004E7E5A">
        <w:rPr>
          <w:rFonts w:ascii="Times New Roman" w:hAnsi="Times New Roman"/>
          <w:iCs/>
          <w:color w:val="000000" w:themeColor="text1"/>
          <w:sz w:val="24"/>
          <w:szCs w:val="24"/>
        </w:rPr>
        <w:fldChar w:fldCharType="end"/>
      </w:r>
      <w:r w:rsidR="00BD369E" w:rsidRPr="004E7E5A">
        <w:rPr>
          <w:rFonts w:ascii="Times New Roman" w:hAnsi="Times New Roman"/>
          <w:iCs/>
          <w:color w:val="000000" w:themeColor="text1"/>
          <w:sz w:val="24"/>
          <w:szCs w:val="24"/>
        </w:rPr>
        <w:t xml:space="preserve"> report that CSR disclosure quality is positively associated with media coverage. Liao et al. (2015) find a significant and positive association between gender diversity in the board and the propensity to disclose CSR information and the quality of CSR disclosure. </w:t>
      </w:r>
      <w:r w:rsidR="00BD369E" w:rsidRPr="004E7E5A">
        <w:rPr>
          <w:rFonts w:ascii="Times New Roman" w:hAnsi="Times New Roman"/>
          <w:iCs/>
          <w:color w:val="000000" w:themeColor="text1"/>
          <w:sz w:val="24"/>
          <w:szCs w:val="24"/>
        </w:rPr>
        <w:fldChar w:fldCharType="begin"/>
      </w:r>
      <w:r w:rsidR="001A1175" w:rsidRPr="004E7E5A">
        <w:rPr>
          <w:rFonts w:ascii="Times New Roman" w:hAnsi="Times New Roman"/>
          <w:iCs/>
          <w:color w:val="000000" w:themeColor="text1"/>
          <w:sz w:val="24"/>
          <w:szCs w:val="24"/>
        </w:rPr>
        <w:instrText xml:space="preserve"> ADDIN EN.CITE &lt;EndNote&gt;&lt;Cite AuthorYear="1"&gt;&lt;Author&gt;Jizi&lt;/Author&gt;&lt;Year&gt;2014&lt;/Year&gt;&lt;RecNum&gt;2107&lt;/RecNum&gt;&lt;DisplayText&gt;Jizi et al. (2014)&lt;/DisplayText&gt;&lt;record&gt;&lt;rec-number&gt;2107&lt;/rec-number&gt;&lt;foreign-keys&gt;&lt;key app="EN" db-id="trr00pfsbzzex0ezwf6v5swd9fpfpwfa90xp" timestamp="1630371137" guid="f9304a0d-b9e2-4ce0-98ec-036f94bca981"&gt;2107&lt;/key&gt;&lt;/foreign-keys&gt;&lt;ref-type name="Journal Article"&gt;17&lt;/ref-type&gt;&lt;contributors&gt;&lt;authors&gt;&lt;author&gt;Jizi, M. I.&lt;/author&gt;&lt;author&gt;Salama, A.&lt;/author&gt;&lt;author&gt;Dixon, R.&lt;/author&gt;&lt;author&gt;Stratling, R.&lt;/author&gt;&lt;/authors&gt;&lt;/contributors&gt;&lt;titles&gt;&lt;title&gt;Corporate governance and corporate social responsibility disclosure: Evidence from the US banking sector&lt;/title&gt;&lt;secondary-title&gt;Journal of Business Ethics&lt;/secondary-title&gt;&lt;/titles&gt;&lt;periodical&gt;&lt;full-title&gt;Journal of Business Ethics&lt;/full-title&gt;&lt;/periodical&gt;&lt;pages&gt;601-615&lt;/pages&gt;&lt;volume&gt;125&lt;/volume&gt;&lt;number&gt;4&lt;/number&gt;&lt;dates&gt;&lt;year&gt;2014&lt;/year&gt;&lt;/dates&gt;&lt;urls&gt;&lt;/urls&gt;&lt;/record&gt;&lt;/Cite&gt;&lt;/EndNote&gt;</w:instrText>
      </w:r>
      <w:r w:rsidR="00BD369E" w:rsidRPr="004E7E5A">
        <w:rPr>
          <w:rFonts w:ascii="Times New Roman" w:hAnsi="Times New Roman"/>
          <w:iCs/>
          <w:color w:val="000000" w:themeColor="text1"/>
          <w:sz w:val="24"/>
          <w:szCs w:val="24"/>
        </w:rPr>
        <w:fldChar w:fldCharType="separate"/>
      </w:r>
      <w:r w:rsidR="00A01B4F" w:rsidRPr="004E7E5A">
        <w:rPr>
          <w:rFonts w:ascii="Times New Roman" w:hAnsi="Times New Roman"/>
          <w:iCs/>
          <w:noProof/>
          <w:color w:val="000000" w:themeColor="text1"/>
          <w:sz w:val="24"/>
          <w:szCs w:val="24"/>
        </w:rPr>
        <w:t>Jizi et al. (2014)</w:t>
      </w:r>
      <w:r w:rsidR="00BD369E" w:rsidRPr="004E7E5A">
        <w:rPr>
          <w:rFonts w:ascii="Times New Roman" w:hAnsi="Times New Roman"/>
          <w:iCs/>
          <w:color w:val="000000" w:themeColor="text1"/>
          <w:sz w:val="24"/>
          <w:szCs w:val="24"/>
        </w:rPr>
        <w:fldChar w:fldCharType="end"/>
      </w:r>
      <w:r w:rsidR="00BD369E" w:rsidRPr="004E7E5A">
        <w:rPr>
          <w:rFonts w:ascii="Times New Roman" w:hAnsi="Times New Roman"/>
          <w:iCs/>
          <w:color w:val="000000" w:themeColor="text1"/>
          <w:sz w:val="24"/>
          <w:szCs w:val="24"/>
        </w:rPr>
        <w:t xml:space="preserve"> show that two important board attributes, namely board independence and board size, are positively related to CSR disclosure quality. </w:t>
      </w:r>
      <w:r w:rsidR="00BD369E" w:rsidRPr="004E7E5A">
        <w:rPr>
          <w:rFonts w:ascii="Times New Roman" w:hAnsi="Times New Roman"/>
          <w:iCs/>
          <w:color w:val="000000" w:themeColor="text1"/>
          <w:sz w:val="24"/>
          <w:szCs w:val="24"/>
        </w:rPr>
        <w:fldChar w:fldCharType="begin"/>
      </w:r>
      <w:r w:rsidR="006F6C86" w:rsidRPr="004E7E5A">
        <w:rPr>
          <w:rFonts w:ascii="Times New Roman" w:hAnsi="Times New Roman"/>
          <w:iCs/>
          <w:color w:val="000000" w:themeColor="text1"/>
          <w:sz w:val="24"/>
          <w:szCs w:val="24"/>
        </w:rPr>
        <w:instrText xml:space="preserve"> ADDIN EN.CITE &lt;EndNote&gt;&lt;Cite AuthorYear="1"&gt;&lt;Author&gt;Martínez-Ferrero&lt;/Author&gt;&lt;Year&gt;2015&lt;/Year&gt;&lt;RecNum&gt;2257&lt;/RecNum&gt;&lt;DisplayText&gt;Martínez-Ferrero et al. (2015)&lt;/DisplayText&gt;&lt;record&gt;&lt;rec-number&gt;2257&lt;/rec-number&gt;&lt;foreign-keys&gt;&lt;key app="EN" db-id="trr00pfsbzzex0ezwf6v5swd9fpfpwfa90xp" timestamp="1638518324" guid="a2e5e00e-0c9e-4838-823e-eac5ff828d16"&gt;2257&lt;/key&gt;&lt;/foreign-keys&gt;&lt;ref-type name="Journal Article"&gt;17&lt;/ref-type&gt;&lt;contributors&gt;&lt;authors&gt;&lt;author&gt;Martínez-Ferrero, Jennifer&lt;/author&gt;&lt;author&gt;Garcia-Sanchez, Isabel M&lt;/author&gt;&lt;author&gt;Cuadrado-Ballesteros, Beatriz&lt;/author&gt;&lt;/authors&gt;&lt;/contributors&gt;&lt;titles&gt;&lt;title&gt;Effect of financial reporting quality on sustainability information disclosure&lt;/title&gt;&lt;secondary-title&gt;Corporate social responsibility and environmental management&lt;/secondary-title&gt;&lt;/titles&gt;&lt;periodical&gt;&lt;full-title&gt;Corporate Social Responsibility and Environmental Management&lt;/full-title&gt;&lt;/periodical&gt;&lt;pages&gt;45-64&lt;/pages&gt;&lt;volume&gt;22&lt;/volume&gt;&lt;number&gt;1&lt;/number&gt;&lt;dates&gt;&lt;year&gt;2015&lt;/year&gt;&lt;/dates&gt;&lt;isbn&gt;1535-3958&lt;/isbn&gt;&lt;urls&gt;&lt;/urls&gt;&lt;/record&gt;&lt;/Cite&gt;&lt;/EndNote&gt;</w:instrText>
      </w:r>
      <w:r w:rsidR="00BD369E" w:rsidRPr="004E7E5A">
        <w:rPr>
          <w:rFonts w:ascii="Times New Roman" w:hAnsi="Times New Roman"/>
          <w:iCs/>
          <w:color w:val="000000" w:themeColor="text1"/>
          <w:sz w:val="24"/>
          <w:szCs w:val="24"/>
        </w:rPr>
        <w:fldChar w:fldCharType="separate"/>
      </w:r>
      <w:r w:rsidR="00A01B4F" w:rsidRPr="004E7E5A">
        <w:rPr>
          <w:rFonts w:ascii="Times New Roman" w:hAnsi="Times New Roman"/>
          <w:iCs/>
          <w:noProof/>
          <w:color w:val="000000" w:themeColor="text1"/>
          <w:sz w:val="24"/>
          <w:szCs w:val="24"/>
        </w:rPr>
        <w:t>Martínez-Ferrero et al. (2015)</w:t>
      </w:r>
      <w:r w:rsidR="00BD369E" w:rsidRPr="004E7E5A">
        <w:rPr>
          <w:rFonts w:ascii="Times New Roman" w:hAnsi="Times New Roman"/>
          <w:iCs/>
          <w:color w:val="000000" w:themeColor="text1"/>
          <w:sz w:val="24"/>
          <w:szCs w:val="24"/>
        </w:rPr>
        <w:fldChar w:fldCharType="end"/>
      </w:r>
      <w:r w:rsidR="00BD369E" w:rsidRPr="004E7E5A">
        <w:rPr>
          <w:rFonts w:ascii="Times New Roman" w:hAnsi="Times New Roman"/>
          <w:iCs/>
          <w:color w:val="000000" w:themeColor="text1"/>
          <w:sz w:val="24"/>
          <w:szCs w:val="24"/>
        </w:rPr>
        <w:t xml:space="preserve"> document</w:t>
      </w:r>
      <w:r w:rsidRPr="004E7E5A">
        <w:rPr>
          <w:rFonts w:ascii="Times New Roman" w:hAnsi="Times New Roman"/>
          <w:iCs/>
          <w:color w:val="000000" w:themeColor="text1"/>
          <w:sz w:val="24"/>
          <w:szCs w:val="24"/>
        </w:rPr>
        <w:t xml:space="preserve"> that firms with high financial reporting quality also provide high quality CS</w:t>
      </w:r>
      <w:r w:rsidRPr="006950CA">
        <w:rPr>
          <w:rFonts w:ascii="Times New Roman" w:hAnsi="Times New Roman"/>
          <w:iCs/>
          <w:color w:val="000000" w:themeColor="text1"/>
          <w:sz w:val="24"/>
          <w:szCs w:val="24"/>
        </w:rPr>
        <w:t xml:space="preserve">R information. </w:t>
      </w:r>
      <w:r w:rsidR="00E12D2F" w:rsidRPr="006950CA">
        <w:rPr>
          <w:rFonts w:ascii="Times New Roman" w:hAnsi="Times New Roman"/>
          <w:iCs/>
          <w:color w:val="000000" w:themeColor="text1"/>
          <w:sz w:val="24"/>
          <w:szCs w:val="24"/>
        </w:rPr>
        <w:fldChar w:fldCharType="begin"/>
      </w:r>
      <w:r w:rsidR="00E607F4" w:rsidRPr="006950CA">
        <w:rPr>
          <w:rFonts w:ascii="Times New Roman" w:hAnsi="Times New Roman"/>
          <w:iCs/>
          <w:color w:val="000000" w:themeColor="text1"/>
          <w:sz w:val="24"/>
          <w:szCs w:val="24"/>
        </w:rPr>
        <w:instrText xml:space="preserve"> ADDIN EN.CITE &lt;EndNote&gt;&lt;Cite&gt;&lt;Author&gt;Hąbek&lt;/Author&gt;&lt;Year&gt;2016&lt;/Year&gt;&lt;RecNum&gt;2418&lt;/RecNum&gt;&lt;DisplayText&gt;(Hąbek and Wolniak 2016)&lt;/DisplayText&gt;&lt;record&gt;&lt;rec-number&gt;2418&lt;/rec-number&gt;&lt;foreign-keys&gt;&lt;key app="EN" db-id="trr00pfsbzzex0ezwf6v5swd9fpfpwfa90xp" timestamp="1645509367" guid="327649d4-2238-4575-97c1-d61b215dc704"&gt;2418&lt;/key&gt;&lt;/foreign-keys&gt;&lt;ref-type name="Journal Article"&gt;17&lt;/ref-type&gt;&lt;contributors&gt;&lt;authors&gt;&lt;author&gt;Hąbek, Patrycja&lt;/author&gt;&lt;author&gt;Wolniak, Radosław&lt;/author&gt;&lt;/authors&gt;&lt;/contributors&gt;&lt;titles&gt;&lt;title&gt;Assessing the quality of corporate social responsibility reports: the case of reporting practices in selected European Union member states&lt;/title&gt;&lt;secondary-title&gt;Quality &amp;amp; quantity&lt;/secondary-title&gt;&lt;/titles&gt;&lt;periodical&gt;&lt;full-title&gt;Quality &amp;amp; quantity&lt;/full-title&gt;&lt;/periodical&gt;&lt;pages&gt;399-420&lt;/pages&gt;&lt;volume&gt;50&lt;/volume&gt;&lt;number&gt;1&lt;/number&gt;&lt;dates&gt;&lt;year&gt;2016&lt;/year&gt;&lt;/dates&gt;&lt;isbn&gt;1573-7845&lt;/isbn&gt;&lt;urls&gt;&lt;/urls&gt;&lt;/record&gt;&lt;/Cite&gt;&lt;/EndNote&gt;</w:instrText>
      </w:r>
      <w:r w:rsidR="00E12D2F" w:rsidRPr="006950CA">
        <w:rPr>
          <w:rFonts w:ascii="Times New Roman" w:hAnsi="Times New Roman"/>
          <w:iCs/>
          <w:color w:val="000000" w:themeColor="text1"/>
          <w:sz w:val="24"/>
          <w:szCs w:val="24"/>
        </w:rPr>
        <w:fldChar w:fldCharType="separate"/>
      </w:r>
      <w:r w:rsidR="00E607F4" w:rsidRPr="006950CA">
        <w:rPr>
          <w:rFonts w:ascii="Times New Roman" w:hAnsi="Times New Roman"/>
          <w:iCs/>
          <w:noProof/>
          <w:color w:val="000000" w:themeColor="text1"/>
          <w:sz w:val="24"/>
          <w:szCs w:val="24"/>
        </w:rPr>
        <w:t xml:space="preserve">Hąbek and Wolniak </w:t>
      </w:r>
      <w:r w:rsidR="000E04C1" w:rsidRPr="006950CA">
        <w:rPr>
          <w:rFonts w:ascii="Times New Roman" w:hAnsi="Times New Roman"/>
          <w:iCs/>
          <w:noProof/>
          <w:color w:val="000000" w:themeColor="text1"/>
          <w:sz w:val="24"/>
          <w:szCs w:val="24"/>
        </w:rPr>
        <w:t>(</w:t>
      </w:r>
      <w:r w:rsidR="00E607F4" w:rsidRPr="006950CA">
        <w:rPr>
          <w:rFonts w:ascii="Times New Roman" w:hAnsi="Times New Roman"/>
          <w:iCs/>
          <w:noProof/>
          <w:color w:val="000000" w:themeColor="text1"/>
          <w:sz w:val="24"/>
          <w:szCs w:val="24"/>
        </w:rPr>
        <w:t>2016)</w:t>
      </w:r>
      <w:r w:rsidR="00E12D2F" w:rsidRPr="006950CA">
        <w:rPr>
          <w:rFonts w:ascii="Times New Roman" w:hAnsi="Times New Roman"/>
          <w:iCs/>
          <w:color w:val="000000" w:themeColor="text1"/>
          <w:sz w:val="24"/>
          <w:szCs w:val="24"/>
        </w:rPr>
        <w:fldChar w:fldCharType="end"/>
      </w:r>
      <w:r w:rsidR="008378AE" w:rsidRPr="006950CA">
        <w:rPr>
          <w:rFonts w:ascii="Times New Roman" w:hAnsi="Times New Roman"/>
          <w:iCs/>
          <w:color w:val="000000" w:themeColor="text1"/>
          <w:sz w:val="24"/>
          <w:szCs w:val="24"/>
        </w:rPr>
        <w:t xml:space="preserve"> document that the legal obligation of CSR data disclosure has a positive effect on the quality of CSR reports. </w:t>
      </w:r>
      <w:r w:rsidR="00E12D2F" w:rsidRPr="006950CA">
        <w:rPr>
          <w:rFonts w:ascii="Times New Roman" w:hAnsi="Times New Roman"/>
          <w:iCs/>
          <w:color w:val="000000" w:themeColor="text1"/>
          <w:sz w:val="24"/>
          <w:szCs w:val="24"/>
        </w:rPr>
        <w:fldChar w:fldCharType="begin"/>
      </w:r>
      <w:r w:rsidR="00E607F4" w:rsidRPr="006950CA">
        <w:rPr>
          <w:rFonts w:ascii="Times New Roman" w:hAnsi="Times New Roman"/>
          <w:iCs/>
          <w:color w:val="000000" w:themeColor="text1"/>
          <w:sz w:val="24"/>
          <w:szCs w:val="24"/>
        </w:rPr>
        <w:instrText xml:space="preserve"> ADDIN EN.CITE &lt;EndNote&gt;&lt;Cite&gt;&lt;Author&gt;Sethi&lt;/Author&gt;&lt;Year&gt;2017&lt;/Year&gt;&lt;RecNum&gt;2420&lt;/RecNum&gt;&lt;DisplayText&gt;(Sethi et al. 2017)&lt;/DisplayText&gt;&lt;record&gt;&lt;rec-number&gt;2420&lt;/rec-number&gt;&lt;foreign-keys&gt;&lt;key app="EN" db-id="trr00pfsbzzex0ezwf6v5swd9fpfpwfa90xp" timestamp="1645509627" guid="9122e921-00df-4a9d-acd5-a38d191ff5eb"&gt;2420&lt;/key&gt;&lt;/foreign-keys&gt;&lt;ref-type name="Journal Article"&gt;17&lt;/ref-type&gt;&lt;contributors&gt;&lt;authors&gt;&lt;author&gt;Sethi, S Prakash&lt;/author&gt;&lt;author&gt;Martell, Terrence F&lt;/author&gt;&lt;author&gt;Demir, Mert&lt;/author&gt;&lt;/authors&gt;&lt;/contributors&gt;&lt;titles&gt;&lt;title&gt;An evaluation of the quality of corporate social responsibility reports by some of the world’s largest financial institutions&lt;/title&gt;&lt;secondary-title&gt;Journal of business ethics&lt;/secondary-title&gt;&lt;/titles&gt;&lt;periodical&gt;&lt;full-title&gt;Journal of Business Ethics&lt;/full-title&gt;&lt;/periodical&gt;&lt;pages&gt;787-805&lt;/pages&gt;&lt;volume&gt;140&lt;/volume&gt;&lt;number&gt;4&lt;/number&gt;&lt;dates&gt;&lt;year&gt;2017&lt;/year&gt;&lt;/dates&gt;&lt;isbn&gt;1573-0697&lt;/isbn&gt;&lt;urls&gt;&lt;/urls&gt;&lt;/record&gt;&lt;/Cite&gt;&lt;/EndNote&gt;</w:instrText>
      </w:r>
      <w:r w:rsidR="00E12D2F" w:rsidRPr="006950CA">
        <w:rPr>
          <w:rFonts w:ascii="Times New Roman" w:hAnsi="Times New Roman"/>
          <w:iCs/>
          <w:color w:val="000000" w:themeColor="text1"/>
          <w:sz w:val="24"/>
          <w:szCs w:val="24"/>
        </w:rPr>
        <w:fldChar w:fldCharType="separate"/>
      </w:r>
      <w:r w:rsidR="00E607F4" w:rsidRPr="006950CA">
        <w:rPr>
          <w:rFonts w:ascii="Times New Roman" w:hAnsi="Times New Roman"/>
          <w:iCs/>
          <w:noProof/>
          <w:color w:val="000000" w:themeColor="text1"/>
          <w:sz w:val="24"/>
          <w:szCs w:val="24"/>
        </w:rPr>
        <w:t xml:space="preserve">Sethi et al. </w:t>
      </w:r>
      <w:r w:rsidR="000E04C1" w:rsidRPr="006950CA">
        <w:rPr>
          <w:rFonts w:ascii="Times New Roman" w:hAnsi="Times New Roman"/>
          <w:iCs/>
          <w:noProof/>
          <w:color w:val="000000" w:themeColor="text1"/>
          <w:sz w:val="24"/>
          <w:szCs w:val="24"/>
        </w:rPr>
        <w:t>(</w:t>
      </w:r>
      <w:r w:rsidR="00E607F4" w:rsidRPr="006950CA">
        <w:rPr>
          <w:rFonts w:ascii="Times New Roman" w:hAnsi="Times New Roman"/>
          <w:iCs/>
          <w:noProof/>
          <w:color w:val="000000" w:themeColor="text1"/>
          <w:sz w:val="24"/>
          <w:szCs w:val="24"/>
        </w:rPr>
        <w:t>2017)</w:t>
      </w:r>
      <w:r w:rsidR="00E12D2F" w:rsidRPr="006950CA">
        <w:rPr>
          <w:rFonts w:ascii="Times New Roman" w:hAnsi="Times New Roman"/>
          <w:iCs/>
          <w:color w:val="000000" w:themeColor="text1"/>
          <w:sz w:val="24"/>
          <w:szCs w:val="24"/>
        </w:rPr>
        <w:fldChar w:fldCharType="end"/>
      </w:r>
      <w:r w:rsidR="008378AE" w:rsidRPr="006950CA">
        <w:rPr>
          <w:rFonts w:ascii="Times New Roman" w:hAnsi="Times New Roman"/>
          <w:iCs/>
          <w:color w:val="000000" w:themeColor="text1"/>
          <w:sz w:val="24"/>
          <w:szCs w:val="24"/>
        </w:rPr>
        <w:t xml:space="preserve"> show that legal factors and CSR environment in a firm’s country of headquarters play an important role in firms’ CSR reporting quality.</w:t>
      </w:r>
      <w:r w:rsidR="008378AE" w:rsidRPr="006950CA">
        <w:rPr>
          <w:rFonts w:ascii="Times New Roman" w:hAnsi="Times New Roman" w:hint="eastAsia"/>
          <w:iCs/>
          <w:color w:val="000000" w:themeColor="text1"/>
          <w:sz w:val="24"/>
          <w:szCs w:val="24"/>
        </w:rPr>
        <w:t xml:space="preserve"> </w:t>
      </w:r>
      <w:r w:rsidR="00E12D2F" w:rsidRPr="006950CA">
        <w:rPr>
          <w:rFonts w:ascii="Times New Roman" w:hAnsi="Times New Roman"/>
          <w:iCs/>
          <w:color w:val="000000" w:themeColor="text1"/>
          <w:sz w:val="24"/>
          <w:szCs w:val="24"/>
        </w:rPr>
        <w:fldChar w:fldCharType="begin"/>
      </w:r>
      <w:r w:rsidR="00E607F4" w:rsidRPr="006950CA">
        <w:rPr>
          <w:rFonts w:ascii="Times New Roman" w:hAnsi="Times New Roman"/>
          <w:iCs/>
          <w:color w:val="000000" w:themeColor="text1"/>
          <w:sz w:val="24"/>
          <w:szCs w:val="24"/>
        </w:rPr>
        <w:instrText xml:space="preserve"> ADDIN EN.CITE &lt;EndNote&gt;&lt;Cite&gt;&lt;Author&gt;Jian&lt;/Author&gt;&lt;Year&gt;2017&lt;/Year&gt;&lt;RecNum&gt;2419&lt;/RecNum&gt;&lt;DisplayText&gt;(Jian et al. 2017)&lt;/DisplayText&gt;&lt;record&gt;&lt;rec-number&gt;2419&lt;/rec-number&gt;&lt;foreign-keys&gt;&lt;key app="EN" db-id="trr00pfsbzzex0ezwf6v5swd9fpfpwfa90xp" timestamp="1645509523" guid="14062aec-0917-43d6-ae8b-c7a194c604a4"&gt;2419&lt;/key&gt;&lt;/foreign-keys&gt;&lt;ref-type name="Journal Article"&gt;17&lt;/ref-type&gt;&lt;contributors&gt;&lt;authors&gt;&lt;author&gt;Jian, Wang Zi&lt;/author&gt;&lt;author&gt;Jaaffar, Amar Hisham&lt;/author&gt;&lt;author&gt;Ooi, Say Keat&lt;/author&gt;&lt;author&gt;Amran, Azlan&lt;/author&gt;&lt;/authors&gt;&lt;/contributors&gt;&lt;titles&gt;&lt;title&gt;The effects of national culture, corporate governance and CSR governance on CSR disclosure quality&lt;/title&gt;&lt;secondary-title&gt;Global Business and Management Research&lt;/secondary-title&gt;&lt;/titles&gt;&lt;periodical&gt;&lt;full-title&gt;Global Business and Management Research&lt;/full-title&gt;&lt;/periodical&gt;&lt;pages&gt;298-314&lt;/pages&gt;&lt;volume&gt;9&lt;/volume&gt;&lt;number&gt;4s&lt;/number&gt;&lt;dates&gt;&lt;year&gt;2017&lt;/year&gt;&lt;/dates&gt;&lt;isbn&gt;1947-5667&lt;/isbn&gt;&lt;urls&gt;&lt;/urls&gt;&lt;/record&gt;&lt;/Cite&gt;&lt;/EndNote&gt;</w:instrText>
      </w:r>
      <w:r w:rsidR="00E12D2F" w:rsidRPr="006950CA">
        <w:rPr>
          <w:rFonts w:ascii="Times New Roman" w:hAnsi="Times New Roman"/>
          <w:iCs/>
          <w:color w:val="000000" w:themeColor="text1"/>
          <w:sz w:val="24"/>
          <w:szCs w:val="24"/>
        </w:rPr>
        <w:fldChar w:fldCharType="separate"/>
      </w:r>
      <w:r w:rsidR="00E607F4" w:rsidRPr="006950CA">
        <w:rPr>
          <w:rFonts w:ascii="Times New Roman" w:hAnsi="Times New Roman"/>
          <w:iCs/>
          <w:noProof/>
          <w:color w:val="000000" w:themeColor="text1"/>
          <w:sz w:val="24"/>
          <w:szCs w:val="24"/>
        </w:rPr>
        <w:t xml:space="preserve">Jian et al. </w:t>
      </w:r>
      <w:r w:rsidR="000E04C1" w:rsidRPr="006950CA">
        <w:rPr>
          <w:rFonts w:ascii="Times New Roman" w:hAnsi="Times New Roman"/>
          <w:iCs/>
          <w:noProof/>
          <w:color w:val="000000" w:themeColor="text1"/>
          <w:sz w:val="24"/>
          <w:szCs w:val="24"/>
        </w:rPr>
        <w:t>(</w:t>
      </w:r>
      <w:r w:rsidR="00E607F4" w:rsidRPr="006950CA">
        <w:rPr>
          <w:rFonts w:ascii="Times New Roman" w:hAnsi="Times New Roman"/>
          <w:iCs/>
          <w:noProof/>
          <w:color w:val="000000" w:themeColor="text1"/>
          <w:sz w:val="24"/>
          <w:szCs w:val="24"/>
        </w:rPr>
        <w:t>2017)</w:t>
      </w:r>
      <w:r w:rsidR="00E12D2F" w:rsidRPr="006950CA">
        <w:rPr>
          <w:rFonts w:ascii="Times New Roman" w:hAnsi="Times New Roman"/>
          <w:iCs/>
          <w:color w:val="000000" w:themeColor="text1"/>
          <w:sz w:val="24"/>
          <w:szCs w:val="24"/>
        </w:rPr>
        <w:fldChar w:fldCharType="end"/>
      </w:r>
      <w:r w:rsidR="008378AE" w:rsidRPr="006950CA">
        <w:rPr>
          <w:rFonts w:ascii="Times New Roman" w:hAnsi="Times New Roman"/>
          <w:iCs/>
          <w:color w:val="000000" w:themeColor="text1"/>
          <w:sz w:val="24"/>
          <w:szCs w:val="24"/>
        </w:rPr>
        <w:t xml:space="preserve"> investigate the effects of national culture, corporate governance and CSR governance on CSR disclosure quality based on stakeholder, legitimacy and agency theories in the Asia-Pacific context. </w:t>
      </w:r>
      <w:r w:rsidR="00E12D2F" w:rsidRPr="006950CA">
        <w:rPr>
          <w:rFonts w:ascii="Times New Roman" w:hAnsi="Times New Roman"/>
          <w:iCs/>
          <w:color w:val="000000" w:themeColor="text1"/>
          <w:sz w:val="24"/>
          <w:szCs w:val="24"/>
        </w:rPr>
        <w:fldChar w:fldCharType="begin"/>
      </w:r>
      <w:r w:rsidR="00E607F4" w:rsidRPr="006950CA">
        <w:rPr>
          <w:rFonts w:ascii="Times New Roman" w:hAnsi="Times New Roman"/>
          <w:iCs/>
          <w:color w:val="000000" w:themeColor="text1"/>
          <w:sz w:val="24"/>
          <w:szCs w:val="24"/>
        </w:rPr>
        <w:instrText xml:space="preserve"> ADDIN EN.CITE &lt;EndNote&gt;&lt;Cite&gt;&lt;Author&gt;Chiu&lt;/Author&gt;&lt;Year&gt;2015&lt;/Year&gt;&lt;RecNum&gt;2417&lt;/RecNum&gt;&lt;DisplayText&gt;(Chiu and Wang 2015)&lt;/DisplayText&gt;&lt;record&gt;&lt;rec-number&gt;2417&lt;/rec-number&gt;&lt;foreign-keys&gt;&lt;key app="EN" db-id="trr00pfsbzzex0ezwf6v5swd9fpfpwfa90xp" timestamp="1645509253" guid="b5e04e15-07c7-4445-b8bd-fc97121cb790"&gt;2417&lt;/key&gt;&lt;/foreign-keys&gt;&lt;ref-type name="Journal Article"&gt;17&lt;/ref-type&gt;&lt;contributors&gt;&lt;authors&gt;&lt;author&gt;Chiu, Tzu-Kuan&lt;/author&gt;&lt;author&gt;Wang, Yi-Hsin&lt;/author&gt;&lt;/authors&gt;&lt;/contributors&gt;&lt;titles&gt;&lt;title&gt;Determinants of social disclosure quality in Taiwan: An application of stakeholder theory&lt;/title&gt;&lt;secondary-title&gt;Journal of business ethics&lt;/secondary-title&gt;&lt;/titles&gt;&lt;periodical&gt;&lt;full-title&gt;Journal of Business Ethics&lt;/full-title&gt;&lt;/periodical&gt;&lt;pages&gt;379-398&lt;/pages&gt;&lt;volume&gt;129&lt;/volume&gt;&lt;number&gt;2&lt;/number&gt;&lt;dates&gt;&lt;year&gt;2015&lt;/year&gt;&lt;/dates&gt;&lt;isbn&gt;1573-0697&lt;/isbn&gt;&lt;urls&gt;&lt;/urls&gt;&lt;/record&gt;&lt;/Cite&gt;&lt;/EndNote&gt;</w:instrText>
      </w:r>
      <w:r w:rsidR="00E12D2F" w:rsidRPr="006950CA">
        <w:rPr>
          <w:rFonts w:ascii="Times New Roman" w:hAnsi="Times New Roman"/>
          <w:iCs/>
          <w:color w:val="000000" w:themeColor="text1"/>
          <w:sz w:val="24"/>
          <w:szCs w:val="24"/>
        </w:rPr>
        <w:fldChar w:fldCharType="separate"/>
      </w:r>
      <w:r w:rsidR="00E607F4" w:rsidRPr="006950CA">
        <w:rPr>
          <w:rFonts w:ascii="Times New Roman" w:hAnsi="Times New Roman"/>
          <w:iCs/>
          <w:noProof/>
          <w:color w:val="000000" w:themeColor="text1"/>
          <w:sz w:val="24"/>
          <w:szCs w:val="24"/>
        </w:rPr>
        <w:t xml:space="preserve">Chiu and Wang </w:t>
      </w:r>
      <w:r w:rsidR="000E04C1" w:rsidRPr="006950CA">
        <w:rPr>
          <w:rFonts w:ascii="Times New Roman" w:hAnsi="Times New Roman"/>
          <w:iCs/>
          <w:noProof/>
          <w:color w:val="000000" w:themeColor="text1"/>
          <w:sz w:val="24"/>
          <w:szCs w:val="24"/>
        </w:rPr>
        <w:t>(</w:t>
      </w:r>
      <w:r w:rsidR="00E607F4" w:rsidRPr="006950CA">
        <w:rPr>
          <w:rFonts w:ascii="Times New Roman" w:hAnsi="Times New Roman"/>
          <w:iCs/>
          <w:noProof/>
          <w:color w:val="000000" w:themeColor="text1"/>
          <w:sz w:val="24"/>
          <w:szCs w:val="24"/>
        </w:rPr>
        <w:t>2015)</w:t>
      </w:r>
      <w:r w:rsidR="00E12D2F" w:rsidRPr="006950CA">
        <w:rPr>
          <w:rFonts w:ascii="Times New Roman" w:hAnsi="Times New Roman"/>
          <w:iCs/>
          <w:color w:val="000000" w:themeColor="text1"/>
          <w:sz w:val="24"/>
          <w:szCs w:val="24"/>
        </w:rPr>
        <w:fldChar w:fldCharType="end"/>
      </w:r>
      <w:r w:rsidR="008378AE" w:rsidRPr="006950CA">
        <w:rPr>
          <w:rFonts w:ascii="Times New Roman" w:hAnsi="Times New Roman"/>
          <w:iCs/>
          <w:color w:val="000000" w:themeColor="text1"/>
          <w:sz w:val="24"/>
          <w:szCs w:val="24"/>
        </w:rPr>
        <w:t xml:space="preserve"> support the application and demonstrate that measures of stakeholder power, strategic posture, economic resources, firm size, and media visibility are related to social disclosure quality.</w:t>
      </w:r>
      <w:r w:rsidR="008378AE" w:rsidRPr="006950CA">
        <w:rPr>
          <w:rFonts w:ascii="Times New Roman" w:hAnsi="Times New Roman" w:hint="eastAsia"/>
          <w:iCs/>
          <w:color w:val="000000" w:themeColor="text1"/>
          <w:sz w:val="24"/>
          <w:szCs w:val="24"/>
        </w:rPr>
        <w:t xml:space="preserve"> </w:t>
      </w:r>
      <w:r w:rsidRPr="006950CA">
        <w:rPr>
          <w:rFonts w:ascii="Times New Roman" w:hAnsi="Times New Roman"/>
          <w:iCs/>
          <w:color w:val="000000" w:themeColor="text1"/>
          <w:sz w:val="24"/>
          <w:szCs w:val="24"/>
        </w:rPr>
        <w:t>Finally, large firms and firm</w:t>
      </w:r>
      <w:r w:rsidRPr="004E7E5A">
        <w:rPr>
          <w:rFonts w:ascii="Times New Roman" w:hAnsi="Times New Roman"/>
          <w:iCs/>
          <w:color w:val="000000" w:themeColor="text1"/>
          <w:sz w:val="24"/>
          <w:szCs w:val="24"/>
        </w:rPr>
        <w:t>s operating in the environmentally sensitive industries tend to disclose CSR information with high quality (</w:t>
      </w:r>
      <w:proofErr w:type="spellStart"/>
      <w:r w:rsidRPr="004E7E5A">
        <w:rPr>
          <w:rFonts w:ascii="Times New Roman" w:hAnsi="Times New Roman"/>
          <w:iCs/>
          <w:color w:val="000000" w:themeColor="text1"/>
          <w:sz w:val="24"/>
          <w:szCs w:val="24"/>
        </w:rPr>
        <w:t>Gamerschlag</w:t>
      </w:r>
      <w:proofErr w:type="spellEnd"/>
      <w:r w:rsidRPr="004E7E5A">
        <w:rPr>
          <w:rFonts w:ascii="Times New Roman" w:hAnsi="Times New Roman"/>
          <w:iCs/>
          <w:color w:val="000000" w:themeColor="text1"/>
          <w:sz w:val="24"/>
          <w:szCs w:val="24"/>
        </w:rPr>
        <w:t xml:space="preserve"> et al., 2011). However, there is limited research on the association between director’s network and CSR disclosure quality.</w:t>
      </w:r>
    </w:p>
    <w:p w14:paraId="40E375FF" w14:textId="77777777" w:rsidR="002F0B2C" w:rsidRPr="00920D69" w:rsidRDefault="002F0B2C" w:rsidP="00B9756B">
      <w:pPr>
        <w:autoSpaceDE w:val="0"/>
        <w:autoSpaceDN w:val="0"/>
        <w:adjustRightInd w:val="0"/>
        <w:spacing w:line="480" w:lineRule="auto"/>
        <w:ind w:firstLineChars="200" w:firstLine="480"/>
        <w:rPr>
          <w:rFonts w:ascii="Times New Roman" w:hAnsi="Times New Roman"/>
          <w:iCs/>
          <w:color w:val="C00000"/>
          <w:sz w:val="24"/>
          <w:szCs w:val="24"/>
        </w:rPr>
      </w:pPr>
    </w:p>
    <w:p w14:paraId="32CC8475" w14:textId="5BD3C9DF" w:rsidR="00B9756B" w:rsidRPr="004E7E5A" w:rsidRDefault="00B9756B" w:rsidP="00B9756B">
      <w:pPr>
        <w:pStyle w:val="4"/>
        <w:spacing w:before="0" w:after="0" w:line="480" w:lineRule="auto"/>
        <w:rPr>
          <w:i/>
          <w:iCs/>
          <w:color w:val="000000" w:themeColor="text1"/>
        </w:rPr>
      </w:pPr>
      <w:r w:rsidRPr="004E7E5A">
        <w:rPr>
          <w:i/>
          <w:iCs/>
          <w:color w:val="000000" w:themeColor="text1"/>
        </w:rPr>
        <w:lastRenderedPageBreak/>
        <w:t>Theories regarding CSR disclosure</w:t>
      </w:r>
    </w:p>
    <w:p w14:paraId="6B024375" w14:textId="3C32A959" w:rsidR="00B9756B" w:rsidRPr="004E7E5A" w:rsidRDefault="00B9756B" w:rsidP="00B9756B">
      <w:pPr>
        <w:pStyle w:val="a7"/>
        <w:spacing w:line="480" w:lineRule="auto"/>
        <w:ind w:firstLine="480"/>
        <w:rPr>
          <w:rFonts w:cs="Times New Roman"/>
        </w:rPr>
      </w:pPr>
      <w:r w:rsidRPr="004E7E5A">
        <w:rPr>
          <w:rFonts w:cs="Times New Roman"/>
        </w:rPr>
        <w:t xml:space="preserve">Explanations of the </w:t>
      </w:r>
      <w:r w:rsidRPr="004E7E5A">
        <w:rPr>
          <w:rFonts w:cs="Times New Roman" w:hint="eastAsia"/>
        </w:rPr>
        <w:t>i</w:t>
      </w:r>
      <w:r w:rsidRPr="004E7E5A">
        <w:rPr>
          <w:rFonts w:cs="Times New Roman"/>
        </w:rPr>
        <w:t xml:space="preserve">nfluencing factors of CSR disclosure quality stem primarily from three different logics: Legitimacy theory, stakeholder theory and resource-based view. Legitimacy theory has been applied widely which argues that companies tend to </w:t>
      </w:r>
      <w:proofErr w:type="spellStart"/>
      <w:r w:rsidRPr="004E7E5A">
        <w:rPr>
          <w:rFonts w:cs="Times New Roman"/>
        </w:rPr>
        <w:t>legitimise</w:t>
      </w:r>
      <w:proofErr w:type="spellEnd"/>
      <w:r w:rsidRPr="004E7E5A">
        <w:rPr>
          <w:rFonts w:cs="Times New Roman"/>
        </w:rPr>
        <w:t xml:space="preserve"> their activities through discretionary disclosure to alter the perception of the public </w:t>
      </w:r>
      <w:r w:rsidRPr="004E7E5A">
        <w:rPr>
          <w:rFonts w:cs="Times New Roman"/>
        </w:rPr>
        <w:fldChar w:fldCharType="begin"/>
      </w:r>
      <w:r w:rsidR="006F6C86" w:rsidRPr="004E7E5A">
        <w:rPr>
          <w:rFonts w:cs="Times New Roman"/>
        </w:rPr>
        <w:instrText xml:space="preserve"> ADDIN EN.CITE &lt;EndNote&gt;&lt;Cite&gt;&lt;Author&gt;Cho&lt;/Author&gt;&lt;Year&gt;2007&lt;/Year&gt;&lt;RecNum&gt;2272&lt;/RecNum&gt;&lt;DisplayText&gt;(Cho and Patten 2007)&lt;/DisplayText&gt;&lt;record&gt;&lt;rec-number&gt;2272&lt;/rec-number&gt;&lt;foreign-keys&gt;&lt;key app="EN" db-id="trr00pfsbzzex0ezwf6v5swd9fpfpwfa90xp" timestamp="1638627592" guid="cafae408-ce59-4bb2-a475-ea84e01b3098"&gt;2272&lt;/key&gt;&lt;/foreign-keys&gt;&lt;ref-type name="Journal Article"&gt;17&lt;/ref-type&gt;&lt;contributors&gt;&lt;authors&gt;&lt;author&gt;Cho, Charles H&lt;/author&gt;&lt;author&gt;Patten, Dennis M&lt;/author&gt;&lt;/authors&gt;&lt;/contributors&gt;&lt;titles&gt;&lt;title&gt;The role of environmental disclosures as tools of legitimacy: A research note&lt;/title&gt;&lt;secondary-title&gt;Accounting, organizations and society&lt;/secondary-title&gt;&lt;/titles&gt;&lt;periodical&gt;&lt;full-title&gt;Accounting, Organizations and Society&lt;/full-title&gt;&lt;/periodical&gt;&lt;pages&gt;639-647&lt;/pages&gt;&lt;volume&gt;32&lt;/volume&gt;&lt;number&gt;7-8&lt;/number&gt;&lt;dates&gt;&lt;year&gt;2007&lt;/year&gt;&lt;/dates&gt;&lt;isbn&gt;0361-3682&lt;/isbn&gt;&lt;urls&gt;&lt;/urls&gt;&lt;/record&gt;&lt;/Cite&gt;&lt;/EndNote&gt;</w:instrText>
      </w:r>
      <w:r w:rsidRPr="004E7E5A">
        <w:rPr>
          <w:rFonts w:cs="Times New Roman"/>
        </w:rPr>
        <w:fldChar w:fldCharType="separate"/>
      </w:r>
      <w:r w:rsidRPr="004E7E5A">
        <w:rPr>
          <w:rFonts w:cs="Times New Roman"/>
          <w:noProof/>
        </w:rPr>
        <w:t>(Cho and Patten 2007)</w:t>
      </w:r>
      <w:r w:rsidRPr="004E7E5A">
        <w:rPr>
          <w:rFonts w:cs="Times New Roman"/>
        </w:rPr>
        <w:fldChar w:fldCharType="end"/>
      </w:r>
      <w:r w:rsidRPr="004E7E5A">
        <w:rPr>
          <w:rFonts w:cs="Times New Roman"/>
        </w:rPr>
        <w:t xml:space="preserve">. The legitimacy perspective argue that CSR disclosure is a response to the </w:t>
      </w:r>
      <w:proofErr w:type="spellStart"/>
      <w:r w:rsidRPr="004E7E5A">
        <w:rPr>
          <w:rFonts w:cs="Times New Roman"/>
        </w:rPr>
        <w:t>exteranl</w:t>
      </w:r>
      <w:proofErr w:type="spellEnd"/>
      <w:r w:rsidRPr="004E7E5A">
        <w:rPr>
          <w:rFonts w:cs="Times New Roman"/>
        </w:rPr>
        <w:t xml:space="preserve"> environment, where regulations, nongovernmental actors, and institutionalized norms set expectations about appropriate organizational behavior </w:t>
      </w:r>
      <w:r w:rsidRPr="004E7E5A">
        <w:rPr>
          <w:rFonts w:cs="Times New Roman"/>
        </w:rPr>
        <w:fldChar w:fldCharType="begin"/>
      </w:r>
      <w:r w:rsidR="00E12D2F">
        <w:rPr>
          <w:rFonts w:cs="Times New Roman"/>
        </w:rPr>
        <w:instrText xml:space="preserve"> ADDIN EN.CITE &lt;EndNote&gt;&lt;Cite&gt;&lt;Author&gt;Campbell&lt;/Author&gt;&lt;Year&gt;2007&lt;/Year&gt;&lt;RecNum&gt;1670&lt;/RecNum&gt;&lt;DisplayText&gt;(Campbell 2007; Zerbini 2017)&lt;/DisplayText&gt;&lt;record&gt;&lt;rec-number&gt;1670&lt;/rec-number&gt;&lt;foreign-keys&gt;&lt;key app="EN" db-id="trr00pfsbzzex0ezwf6v5swd9fpfpwfa90xp" timestamp="1581605994" guid="1f2243c2-6fb1-409e-afbb-8d42dbd00d2a"&gt;1670&lt;/key&gt;&lt;/foreign-keys&gt;&lt;ref-type name="Journal Article"&gt;17&lt;/ref-type&gt;&lt;contributors&gt;&lt;authors&gt;&lt;author&gt;John L. Campbel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urls&gt;&lt;/urls&gt;&lt;/record&gt;&lt;/Cite&gt;&lt;Cite&gt;&lt;Author&gt;Zerbini&lt;/Author&gt;&lt;Year&gt;2017&lt;/Year&gt;&lt;RecNum&gt;1980&lt;/RecNum&gt;&lt;record&gt;&lt;rec-number&gt;1980&lt;/rec-number&gt;&lt;foreign-keys&gt;&lt;key app="EN" db-id="trr00pfsbzzex0ezwf6v5swd9fpfpwfa90xp" timestamp="1625733787" guid="efe173d5-698f-4328-a793-74f36ce501a0"&gt;1980&lt;/key&gt;&lt;/foreign-keys&gt;&lt;ref-type name="Journal Article"&gt;17&lt;/ref-type&gt;&lt;contributors&gt;&lt;authors&gt;&lt;author&gt;Zerbini, F.&lt;/author&gt;&lt;/authors&gt;&lt;/contributors&gt;&lt;titles&gt;&lt;title&gt;Csr initiatives as market signals: A review and research agenda&lt;/title&gt;&lt;secondary-title&gt;Journal of Business Ethics&lt;/secondary-title&gt;&lt;/titles&gt;&lt;periodical&gt;&lt;full-title&gt;Journal of Business Ethics&lt;/full-title&gt;&lt;/periodical&gt;&lt;pages&gt;1-23&lt;/pages&gt;&lt;volume&gt;146&lt;/volume&gt;&lt;number&gt;1&lt;/number&gt;&lt;dates&gt;&lt;year&gt;2017&lt;/year&gt;&lt;/dates&gt;&lt;urls&gt;&lt;/urls&gt;&lt;/record&gt;&lt;/Cite&gt;&lt;/EndNote&gt;</w:instrText>
      </w:r>
      <w:r w:rsidRPr="004E7E5A">
        <w:rPr>
          <w:rFonts w:cs="Times New Roman"/>
        </w:rPr>
        <w:fldChar w:fldCharType="separate"/>
      </w:r>
      <w:r w:rsidRPr="004E7E5A">
        <w:rPr>
          <w:rFonts w:cs="Times New Roman"/>
          <w:noProof/>
        </w:rPr>
        <w:t>(Campbell 2007; Zerbini 2017)</w:t>
      </w:r>
      <w:r w:rsidRPr="004E7E5A">
        <w:rPr>
          <w:rFonts w:cs="Times New Roman"/>
        </w:rPr>
        <w:fldChar w:fldCharType="end"/>
      </w:r>
      <w:r w:rsidRPr="004E7E5A">
        <w:rPr>
          <w:rFonts w:cs="Times New Roman"/>
        </w:rPr>
        <w:t>.</w:t>
      </w:r>
      <w:r w:rsidRPr="004E7E5A">
        <w:rPr>
          <w:rFonts w:cs="Times New Roman" w:hint="eastAsia"/>
        </w:rPr>
        <w:t xml:space="preserve"> F</w:t>
      </w:r>
      <w:r w:rsidRPr="004E7E5A">
        <w:rPr>
          <w:rFonts w:cs="Times New Roman"/>
        </w:rPr>
        <w:t xml:space="preserve">irms might invest strategically in CSR initiatives to gain consensus from the institutional environment </w:t>
      </w:r>
      <w:r w:rsidRPr="004E7E5A">
        <w:rPr>
          <w:rFonts w:cs="Times New Roman"/>
        </w:rPr>
        <w:fldChar w:fldCharType="begin"/>
      </w:r>
      <w:r w:rsidR="00E12D2F">
        <w:rPr>
          <w:rFonts w:cs="Times New Roman"/>
        </w:rPr>
        <w:instrText xml:space="preserve"> ADDIN EN.CITE &lt;EndNote&gt;&lt;Cite&gt;&lt;Author&gt;Campbell&lt;/Author&gt;&lt;Year&gt;2007&lt;/Year&gt;&lt;RecNum&gt;1670&lt;/RecNum&gt;&lt;DisplayText&gt;(Campbell 2007; Zerbini 2017)&lt;/DisplayText&gt;&lt;record&gt;&lt;rec-number&gt;1670&lt;/rec-number&gt;&lt;foreign-keys&gt;&lt;key app="EN" db-id="trr00pfsbzzex0ezwf6v5swd9fpfpwfa90xp" timestamp="1581605994" guid="1f2243c2-6fb1-409e-afbb-8d42dbd00d2a"&gt;1670&lt;/key&gt;&lt;/foreign-keys&gt;&lt;ref-type name="Journal Article"&gt;17&lt;/ref-type&gt;&lt;contributors&gt;&lt;authors&gt;&lt;author&gt;John L. Campbell&lt;/author&gt;&lt;/authors&gt;&lt;/contributors&gt;&lt;titles&gt;&lt;title&gt;Why would corporations behave in socially responsible ways? An institutional theory of corporate social responsibility&lt;/title&gt;&lt;secondary-title&gt;Academy of Management Review&lt;/secondary-title&gt;&lt;/titles&gt;&lt;periodical&gt;&lt;full-title&gt;Academy of management review&lt;/full-title&gt;&lt;/periodical&gt;&lt;pages&gt;946-967&lt;/pages&gt;&lt;volume&gt;32&lt;/volume&gt;&lt;number&gt;3&lt;/number&gt;&lt;dates&gt;&lt;year&gt;2007&lt;/year&gt;&lt;/dates&gt;&lt;urls&gt;&lt;/urls&gt;&lt;/record&gt;&lt;/Cite&gt;&lt;Cite&gt;&lt;Author&gt;Zerbini&lt;/Author&gt;&lt;Year&gt;2017&lt;/Year&gt;&lt;RecNum&gt;1980&lt;/RecNum&gt;&lt;record&gt;&lt;rec-number&gt;1980&lt;/rec-number&gt;&lt;foreign-keys&gt;&lt;key app="EN" db-id="trr00pfsbzzex0ezwf6v5swd9fpfpwfa90xp" timestamp="1625733787" guid="efe173d5-698f-4328-a793-74f36ce501a0"&gt;1980&lt;/key&gt;&lt;/foreign-keys&gt;&lt;ref-type name="Journal Article"&gt;17&lt;/ref-type&gt;&lt;contributors&gt;&lt;authors&gt;&lt;author&gt;Zerbini, F.&lt;/author&gt;&lt;/authors&gt;&lt;/contributors&gt;&lt;titles&gt;&lt;title&gt;Csr initiatives as market signals: A review and research agenda&lt;/title&gt;&lt;secondary-title&gt;Journal of Business Ethics&lt;/secondary-title&gt;&lt;/titles&gt;&lt;periodical&gt;&lt;full-title&gt;Journal of Business Ethics&lt;/full-title&gt;&lt;/periodical&gt;&lt;pages&gt;1-23&lt;/pages&gt;&lt;volume&gt;146&lt;/volume&gt;&lt;number&gt;1&lt;/number&gt;&lt;dates&gt;&lt;year&gt;2017&lt;/year&gt;&lt;/dates&gt;&lt;urls&gt;&lt;/urls&gt;&lt;/record&gt;&lt;/Cite&gt;&lt;/EndNote&gt;</w:instrText>
      </w:r>
      <w:r w:rsidRPr="004E7E5A">
        <w:rPr>
          <w:rFonts w:cs="Times New Roman"/>
        </w:rPr>
        <w:fldChar w:fldCharType="separate"/>
      </w:r>
      <w:r w:rsidRPr="004E7E5A">
        <w:rPr>
          <w:rFonts w:cs="Times New Roman"/>
          <w:noProof/>
        </w:rPr>
        <w:t>(Campbell 2007; Zerbini 2017)</w:t>
      </w:r>
      <w:r w:rsidRPr="004E7E5A">
        <w:rPr>
          <w:rFonts w:cs="Times New Roman"/>
        </w:rPr>
        <w:fldChar w:fldCharType="end"/>
      </w:r>
      <w:r w:rsidRPr="004E7E5A">
        <w:rPr>
          <w:rFonts w:cs="Times New Roman"/>
        </w:rPr>
        <w:t xml:space="preserve">, enhance firm reputation, increase stakeholder reciprocation, and strengthen innovation capacity </w:t>
      </w:r>
      <w:r w:rsidRPr="004E7E5A">
        <w:rPr>
          <w:rFonts w:cs="Times New Roman"/>
        </w:rPr>
        <w:fldChar w:fldCharType="begin"/>
      </w:r>
      <w:r w:rsidR="00317C6A" w:rsidRPr="004E7E5A">
        <w:rPr>
          <w:rFonts w:cs="Times New Roman"/>
        </w:rPr>
        <w:instrText xml:space="preserve"> ADDIN EN.CITE &lt;EndNote&gt;&lt;Cite&gt;&lt;Author&gt;Vishwanathan&lt;/Author&gt;&lt;Year&gt;2020&lt;/Year&gt;&lt;RecNum&gt;2074&lt;/RecNum&gt;&lt;DisplayText&gt;(Vishwanathan et al. 2020)&lt;/DisplayText&gt;&lt;record&gt;&lt;rec-number&gt;2074&lt;/rec-number&gt;&lt;foreign-keys&gt;&lt;key app="EN" db-id="trr00pfsbzzex0ezwf6v5swd9fpfpwfa90xp" timestamp="1627975196" guid="34cff050-fd37-4055-bef0-5b3c078a644f"&gt;2074&lt;/key&gt;&lt;/foreign-keys&gt;&lt;ref-type name="Journal Article"&gt;17&lt;/ref-type&gt;&lt;contributors&gt;&lt;authors&gt;&lt;author&gt;Vishwanathan, P.&lt;/author&gt;&lt;author&gt;Oosterhout, Hjv&lt;/author&gt;&lt;author&gt;Heugens, Ppmar&lt;/author&gt;&lt;author&gt;Duran, P.&lt;/author&gt;&lt;author&gt;Essen, M. V.&lt;/author&gt;&lt;/authors&gt;&lt;/contributors&gt;&lt;titles&gt;&lt;title&gt;Strategic CSR: A concept building meta-analysis&lt;/title&gt;&lt;secondary-title&gt;Journal of Management Studies&lt;/secondary-title&gt;&lt;/titles&gt;&lt;periodical&gt;&lt;full-title&gt;Journal of Management Studies&lt;/full-title&gt;&lt;/periodical&gt;&lt;pages&gt;314-350&lt;/pages&gt;&lt;volume&gt;57&lt;/volume&gt;&lt;number&gt;2&lt;/number&gt;&lt;dates&gt;&lt;year&gt;2020&lt;/year&gt;&lt;/dates&gt;&lt;urls&gt;&lt;/urls&gt;&lt;/record&gt;&lt;/Cite&gt;&lt;/EndNote&gt;</w:instrText>
      </w:r>
      <w:r w:rsidRPr="004E7E5A">
        <w:rPr>
          <w:rFonts w:cs="Times New Roman"/>
        </w:rPr>
        <w:fldChar w:fldCharType="separate"/>
      </w:r>
      <w:r w:rsidRPr="004E7E5A">
        <w:rPr>
          <w:rFonts w:cs="Times New Roman"/>
          <w:noProof/>
        </w:rPr>
        <w:t>(Vishwanathan et al. 2020)</w:t>
      </w:r>
      <w:r w:rsidRPr="004E7E5A">
        <w:rPr>
          <w:rFonts w:cs="Times New Roman"/>
        </w:rPr>
        <w:fldChar w:fldCharType="end"/>
      </w:r>
      <w:r w:rsidRPr="004E7E5A">
        <w:rPr>
          <w:rFonts w:cs="Times New Roman"/>
        </w:rPr>
        <w:t xml:space="preserve">, and communicate to the stakeholders about the ethical stance and gain legitimacy </w:t>
      </w:r>
      <w:r w:rsidRPr="004E7E5A">
        <w:rPr>
          <w:rFonts w:cs="Times New Roman"/>
        </w:rPr>
        <w:fldChar w:fldCharType="begin"/>
      </w:r>
      <w:r w:rsidR="001A1175" w:rsidRPr="004E7E5A">
        <w:rPr>
          <w:rFonts w:cs="Times New Roman"/>
        </w:rPr>
        <w:instrText xml:space="preserve"> ADDIN EN.CITE &lt;EndNote&gt;&lt;Cite&gt;&lt;Author&gt;Harjoto&lt;/Author&gt;&lt;Year&gt;2014&lt;/Year&gt;&lt;RecNum&gt;322&lt;/RecNum&gt;&lt;DisplayText&gt;(Harjoto et al. 2014)&lt;/DisplayText&gt;&lt;record&gt;&lt;rec-number&gt;322&lt;/rec-number&gt;&lt;foreign-keys&gt;&lt;key app="EN" db-id="trr00pfsbzzex0ezwf6v5swd9fpfpwfa90xp" timestamp="1581079823" guid="9044b7b2-c56c-418c-b281-495bc4fc754c"&gt;322&lt;/key&gt;&lt;/foreign-keys&gt;&lt;ref-type name="Journal Article"&gt;17&lt;/ref-type&gt;&lt;contributors&gt;&lt;authors&gt;&lt;author&gt;Harjoto, Maretno&lt;/author&gt;&lt;author&gt;Laksmana, Indrarini&lt;/author&gt;&lt;author&gt;Lee, Robert&lt;/author&gt;&lt;/authors&gt;&lt;/contributors&gt;&lt;titles&gt;&lt;title&gt;Board diversity and corporate social responsibility&lt;/title&gt;&lt;secondary-title&gt;Journal of Business Ethics&lt;/secondary-title&gt;&lt;/titles&gt;&lt;periodical&gt;&lt;full-title&gt;Journal of Business Ethics&lt;/full-title&gt;&lt;/periodical&gt;&lt;pages&gt;641-660&lt;/pages&gt;&lt;volume&gt;132&lt;/volume&gt;&lt;number&gt;4&lt;/number&gt;&lt;section&gt;641&lt;/section&gt;&lt;dates&gt;&lt;year&gt;2014&lt;/year&gt;&lt;/dates&gt;&lt;isbn&gt;0167-4544&amp;#xD;1573-0697&lt;/isbn&gt;&lt;urls&gt;&lt;/urls&gt;&lt;electronic-resource-num&gt;10.1007/s10551-014-2343-0&lt;/electronic-resource-num&gt;&lt;/record&gt;&lt;/Cite&gt;&lt;/EndNote&gt;</w:instrText>
      </w:r>
      <w:r w:rsidRPr="004E7E5A">
        <w:rPr>
          <w:rFonts w:cs="Times New Roman"/>
        </w:rPr>
        <w:fldChar w:fldCharType="separate"/>
      </w:r>
      <w:r w:rsidRPr="004E7E5A">
        <w:rPr>
          <w:rFonts w:cs="Times New Roman"/>
          <w:noProof/>
        </w:rPr>
        <w:t>(Harjoto et al. 2014)</w:t>
      </w:r>
      <w:r w:rsidRPr="004E7E5A">
        <w:rPr>
          <w:rFonts w:cs="Times New Roman"/>
        </w:rPr>
        <w:fldChar w:fldCharType="end"/>
      </w:r>
      <w:r w:rsidRPr="004E7E5A">
        <w:rPr>
          <w:rFonts w:cs="Times New Roman"/>
        </w:rPr>
        <w:t xml:space="preserve">. However, The institutional-based view claims that the exploitation of firm-level resources into strategy is subject to the condition of the institutional mechanisms in which the firm is operating </w:t>
      </w:r>
      <w:r w:rsidRPr="004E7E5A">
        <w:rPr>
          <w:rFonts w:cs="Times New Roman"/>
        </w:rPr>
        <w:fldChar w:fldCharType="begin"/>
      </w:r>
      <w:r w:rsidR="001A1175" w:rsidRPr="004E7E5A">
        <w:rPr>
          <w:rFonts w:cs="Times New Roman"/>
        </w:rPr>
        <w:instrText xml:space="preserve"> ADDIN EN.CITE &lt;EndNote&gt;&lt;Cite&gt;&lt;Author&gt;Peng&lt;/Author&gt;&lt;Year&gt;2008&lt;/Year&gt;&lt;RecNum&gt;2277&lt;/RecNum&gt;&lt;DisplayText&gt;(Peng et al. 2008; Katmon et al. 2017)&lt;/DisplayText&gt;&lt;record&gt;&lt;rec-number&gt;2277&lt;/rec-number&gt;&lt;foreign-keys&gt;&lt;key app="EN" db-id="trr00pfsbzzex0ezwf6v5swd9fpfpwfa90xp" timestamp="1638672482" guid="52362377-3a09-45a4-ad09-81d10578b123"&gt;2277&lt;/key&gt;&lt;/foreign-keys&gt;&lt;ref-type name="Journal Article"&gt;17&lt;/ref-type&gt;&lt;contributors&gt;&lt;authors&gt;&lt;author&gt;Peng, Mike W&lt;/author&gt;&lt;author&gt;Wang, Denis YL&lt;/author&gt;&lt;author&gt;Jiang, Yi&lt;/author&gt;&lt;/authors&gt;&lt;/contributors&gt;&lt;titles&gt;&lt;title&gt;An institution-based view of international business strategy: A focus on emerging economies&lt;/title&gt;&lt;secondary-title&gt;Journal of international business studies&lt;/secondary-title&gt;&lt;/titles&gt;&lt;periodical&gt;&lt;full-title&gt;Journal of international business studies&lt;/full-title&gt;&lt;/periodical&gt;&lt;pages&gt;920-936&lt;/pages&gt;&lt;volume&gt;39&lt;/volume&gt;&lt;number&gt;5&lt;/number&gt;&lt;dates&gt;&lt;year&gt;2008&lt;/year&gt;&lt;/dates&gt;&lt;isbn&gt;1478-6990&lt;/isbn&gt;&lt;urls&gt;&lt;/urls&gt;&lt;/record&gt;&lt;/Cite&gt;&lt;Cite&gt;&lt;Author&gt;Katmon&lt;/Author&gt;&lt;Year&gt;2017&lt;/Year&gt;&lt;RecNum&gt;114&lt;/RecNum&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Peng et al. 2008; Katmon et al. 2017)</w:t>
      </w:r>
      <w:r w:rsidRPr="004E7E5A">
        <w:rPr>
          <w:rFonts w:cs="Times New Roman"/>
        </w:rPr>
        <w:fldChar w:fldCharType="end"/>
      </w:r>
      <w:r w:rsidRPr="004E7E5A">
        <w:rPr>
          <w:rFonts w:cs="Times New Roman"/>
        </w:rPr>
        <w:t>.</w:t>
      </w:r>
      <w:r w:rsidRPr="004E7E5A">
        <w:rPr>
          <w:rFonts w:cs="Times New Roman" w:hint="eastAsia"/>
        </w:rPr>
        <w:t xml:space="preserve"> </w:t>
      </w:r>
      <w:r w:rsidRPr="004E7E5A">
        <w:rPr>
          <w:rFonts w:cs="Times New Roman"/>
        </w:rPr>
        <w:t xml:space="preserve">The legitimacy perspective may only provide a partial explanation, which is relevant especially when a firm faces legitimacy issues </w:t>
      </w:r>
      <w:r w:rsidRPr="004E7E5A">
        <w:rPr>
          <w:rFonts w:cs="Times New Roman"/>
        </w:rPr>
        <w:fldChar w:fldCharType="begin"/>
      </w:r>
      <w:r w:rsidR="006F6C86" w:rsidRPr="004E7E5A">
        <w:rPr>
          <w:rFonts w:cs="Times New Roman"/>
        </w:rPr>
        <w:instrText xml:space="preserve"> ADDIN EN.CITE &lt;EndNote&gt;&lt;Cite&gt;&lt;Author&gt;Deegan&lt;/Author&gt;&lt;Year&gt;1996&lt;/Year&gt;&lt;RecNum&gt;2174&lt;/RecNum&gt;&lt;DisplayText&gt;(Deegan and Gordon 1996; Liao et al. 2015)&lt;/DisplayText&gt;&lt;record&gt;&lt;rec-number&gt;2174&lt;/rec-number&gt;&lt;foreign-keys&gt;&lt;key app="EN" db-id="trr00pfsbzzex0ezwf6v5swd9fpfpwfa90xp" timestamp="1633694367" guid="310dfdc5-7778-4f91-aefd-df864008f5fd"&gt;2174&lt;/key&gt;&lt;/foreign-keys&gt;&lt;ref-type name="Journal Article"&gt;17&lt;/ref-type&gt;&lt;contributors&gt;&lt;authors&gt;&lt;author&gt;Deegan, Craig&lt;/author&gt;&lt;author&gt;Gordon, Ben&lt;/author&gt;&lt;/authors&gt;&lt;/contributors&gt;&lt;titles&gt;&lt;title&gt;A study of the environmental disclosure practices of Australian corporations&lt;/title&gt;&lt;secondary-title&gt;Accounting and business research&lt;/secondary-title&gt;&lt;/titles&gt;&lt;periodical&gt;&lt;full-title&gt;Accounting and Business Research&lt;/full-title&gt;&lt;/periodical&gt;&lt;pages&gt;187-199&lt;/pages&gt;&lt;volume&gt;26&lt;/volume&gt;&lt;number&gt;3&lt;/number&gt;&lt;dates&gt;&lt;year&gt;1996&lt;/year&gt;&lt;/dates&gt;&lt;isbn&gt;0001-4788&lt;/isbn&gt;&lt;urls&gt;&lt;/urls&gt;&lt;/record&gt;&lt;/Cite&gt;&lt;Cite&gt;&lt;Author&gt;Liao&lt;/Author&gt;&lt;Year&gt;2015&lt;/Year&gt;&lt;RecNum&gt;2141&lt;/RecNum&gt;&lt;record&gt;&lt;rec-number&gt;2141&lt;/rec-number&gt;&lt;foreign-keys&gt;&lt;key app="EN" db-id="trr00pfsbzzex0ezwf6v5swd9fpfpwfa90xp" timestamp="1633694139" guid="e946732b-a428-4b4a-bc5b-e65882390c21"&gt;2141&lt;/key&gt;&lt;/foreign-keys&gt;&lt;ref-type name="Journal Article"&gt;17&lt;/ref-type&gt;&lt;contributors&gt;&lt;authors&gt;&lt;author&gt;Liao, Lin&lt;/author&gt;&lt;author&gt;Luo, Le&lt;/author&gt;&lt;author&gt;Tang, Qingliang&lt;/author&gt;&lt;/authors&gt;&lt;/contributors&gt;&lt;titles&gt;&lt;title&gt;Gender diversity, board independence, environmental committee and greenhouse gas disclosure&lt;/title&gt;&lt;secondary-title&gt;The British Accounting Review&lt;/secondary-title&gt;&lt;/titles&gt;&lt;periodical&gt;&lt;full-title&gt;The British Accounting Review&lt;/full-title&gt;&lt;/periodical&gt;&lt;pages&gt;409-424&lt;/pages&gt;&lt;volume&gt;47&lt;/volume&gt;&lt;number&gt;4&lt;/number&gt;&lt;dates&gt;&lt;year&gt;2015&lt;/year&gt;&lt;/dates&gt;&lt;isbn&gt;0890-8389&lt;/isbn&gt;&lt;urls&gt;&lt;/urls&gt;&lt;/record&gt;&lt;/Cite&gt;&lt;/EndNote&gt;</w:instrText>
      </w:r>
      <w:r w:rsidRPr="004E7E5A">
        <w:rPr>
          <w:rFonts w:cs="Times New Roman"/>
        </w:rPr>
        <w:fldChar w:fldCharType="separate"/>
      </w:r>
      <w:r w:rsidRPr="004E7E5A">
        <w:rPr>
          <w:rFonts w:cs="Times New Roman"/>
          <w:noProof/>
        </w:rPr>
        <w:t>(Deegan and Gordon 1996; Liao et al. 2015)</w:t>
      </w:r>
      <w:r w:rsidRPr="004E7E5A">
        <w:rPr>
          <w:rFonts w:cs="Times New Roman"/>
        </w:rPr>
        <w:fldChar w:fldCharType="end"/>
      </w:r>
      <w:r w:rsidRPr="004E7E5A">
        <w:rPr>
          <w:rFonts w:cs="Times New Roman"/>
        </w:rPr>
        <w:t xml:space="preserve">. </w:t>
      </w:r>
    </w:p>
    <w:p w14:paraId="50E2E03B" w14:textId="662768D5" w:rsidR="00B9756B" w:rsidRPr="004E7E5A" w:rsidRDefault="00B9756B" w:rsidP="00171DB7">
      <w:pPr>
        <w:pStyle w:val="a7"/>
        <w:spacing w:line="480" w:lineRule="auto"/>
        <w:ind w:firstLine="480"/>
        <w:rPr>
          <w:rFonts w:cs="Times New Roman"/>
        </w:rPr>
      </w:pPr>
      <w:r w:rsidRPr="004E7E5A">
        <w:rPr>
          <w:rFonts w:cs="Times New Roman"/>
        </w:rPr>
        <w:t xml:space="preserve">Stakeholder theory is </w:t>
      </w:r>
      <w:r w:rsidR="00A315BC" w:rsidRPr="004E7E5A">
        <w:rPr>
          <w:rFonts w:cs="Times New Roman" w:hint="eastAsia"/>
        </w:rPr>
        <w:t>also</w:t>
      </w:r>
      <w:r w:rsidR="00A315BC" w:rsidRPr="004E7E5A">
        <w:rPr>
          <w:rFonts w:cs="Times New Roman"/>
        </w:rPr>
        <w:t xml:space="preserve"> </w:t>
      </w:r>
      <w:r w:rsidR="00A315BC" w:rsidRPr="004E7E5A">
        <w:rPr>
          <w:rFonts w:cs="Times New Roman" w:hint="eastAsia"/>
        </w:rPr>
        <w:t>a</w:t>
      </w:r>
      <w:r w:rsidRPr="004E7E5A">
        <w:rPr>
          <w:rFonts w:cs="Times New Roman"/>
        </w:rPr>
        <w:t xml:space="preserve"> frequently adopted theoretical perspective which extends the traditional perspective to a wide range of legitimate individuals or groups who are affecting, or being affected by a firm </w:t>
      </w:r>
      <w:r w:rsidRPr="004E7E5A">
        <w:rPr>
          <w:rFonts w:cs="Times New Roman"/>
        </w:rPr>
        <w:fldChar w:fldCharType="begin"/>
      </w:r>
      <w:r w:rsidR="006F6C86" w:rsidRPr="004E7E5A">
        <w:rPr>
          <w:rFonts w:cs="Times New Roman"/>
        </w:rPr>
        <w:instrText xml:space="preserve"> ADDIN EN.CITE &lt;EndNote&gt;&lt;Cite&gt;&lt;Author&gt;Freeman&lt;/Author&gt;&lt;Year&gt;1984&lt;/Year&gt;&lt;RecNum&gt;2279&lt;/RecNum&gt;&lt;DisplayText&gt;(Freeman 1984)&lt;/DisplayText&gt;&lt;record&gt;&lt;rec-number&gt;2279&lt;/rec-number&gt;&lt;foreign-keys&gt;&lt;key app="EN" db-id="trr00pfsbzzex0ezwf6v5swd9fpfpwfa90xp" timestamp="1638673157" guid="1205eba1-2d02-4e69-ad77-e061e848d788"&gt;2279&lt;/key&gt;&lt;/foreign-keys&gt;&lt;ref-type name="Book"&gt;6&lt;/ref-type&gt;&lt;contributors&gt;&lt;authors&gt;&lt;author&gt;Freeman, R Edward&lt;/author&gt;&lt;/authors&gt;&lt;/contributors&gt;&lt;titles&gt;&lt;title&gt;Strategic management: A stakeholder approach&lt;/title&gt;&lt;/titles&gt;&lt;dates&gt;&lt;year&gt;1984&lt;/year&gt;&lt;/dates&gt;&lt;pub-location&gt;Marshfield, Massachusetts&lt;/pub-location&gt;&lt;publisher&gt;Pitman Publishing Inc.&lt;/publisher&gt;&lt;isbn&gt;0521151740&lt;/isbn&gt;&lt;urls&gt;&lt;/urls&gt;&lt;/record&gt;&lt;/Cite&gt;&lt;/EndNote&gt;</w:instrText>
      </w:r>
      <w:r w:rsidRPr="004E7E5A">
        <w:rPr>
          <w:rFonts w:cs="Times New Roman"/>
        </w:rPr>
        <w:fldChar w:fldCharType="separate"/>
      </w:r>
      <w:r w:rsidR="00FA31BA" w:rsidRPr="004E7E5A">
        <w:rPr>
          <w:rFonts w:cs="Times New Roman"/>
          <w:noProof/>
        </w:rPr>
        <w:t>(Freeman 1984)</w:t>
      </w:r>
      <w:r w:rsidRPr="004E7E5A">
        <w:rPr>
          <w:rFonts w:cs="Times New Roman"/>
        </w:rPr>
        <w:fldChar w:fldCharType="end"/>
      </w:r>
      <w:r w:rsidRPr="004E7E5A">
        <w:rPr>
          <w:rFonts w:cs="Times New Roman"/>
        </w:rPr>
        <w:t xml:space="preserve">. The stakeholders are entitled to obtain benefits and information, although the priorities of all stakeholders are not self-evident and multiple corporate stakeholders may have </w:t>
      </w:r>
      <w:proofErr w:type="spellStart"/>
      <w:r w:rsidRPr="004E7E5A">
        <w:rPr>
          <w:rFonts w:cs="Times New Roman"/>
        </w:rPr>
        <w:t>compatible</w:t>
      </w:r>
      <w:r w:rsidR="00611B13" w:rsidRPr="004E7E5A">
        <w:rPr>
          <w:rFonts w:cs="Times New Roman" w:hint="eastAsia"/>
        </w:rPr>
        <w:t>d</w:t>
      </w:r>
      <w:proofErr w:type="spellEnd"/>
      <w:r w:rsidR="00611B13" w:rsidRPr="004E7E5A">
        <w:rPr>
          <w:rFonts w:cs="Times New Roman"/>
        </w:rPr>
        <w:t xml:space="preserve"> </w:t>
      </w:r>
      <w:r w:rsidRPr="004E7E5A">
        <w:rPr>
          <w:rFonts w:cs="Times New Roman"/>
        </w:rPr>
        <w:t>or competing</w:t>
      </w:r>
      <w:r w:rsidR="00597FA7" w:rsidRPr="004E7E5A">
        <w:rPr>
          <w:rFonts w:cs="Times New Roman"/>
        </w:rPr>
        <w:t xml:space="preserve"> </w:t>
      </w:r>
      <w:r w:rsidRPr="004E7E5A">
        <w:rPr>
          <w:rFonts w:cs="Times New Roman"/>
        </w:rPr>
        <w:t xml:space="preserve">interests, and may interact with </w:t>
      </w:r>
      <w:r w:rsidRPr="004E7E5A">
        <w:rPr>
          <w:rFonts w:cs="Times New Roman"/>
        </w:rPr>
        <w:lastRenderedPageBreak/>
        <w:t xml:space="preserve">others to effect change </w:t>
      </w:r>
      <w:r w:rsidRPr="004E7E5A">
        <w:rPr>
          <w:rFonts w:cs="Times New Roman"/>
        </w:rPr>
        <w:fldChar w:fldCharType="begin"/>
      </w:r>
      <w:r w:rsidR="006F6C86" w:rsidRPr="004E7E5A">
        <w:rPr>
          <w:rFonts w:cs="Times New Roman"/>
        </w:rPr>
        <w:instrText xml:space="preserve"> ADDIN EN.CITE &lt;EndNote&gt;&lt;Cite&gt;&lt;Author&gt;Adams&lt;/Author&gt;&lt;Year&gt;2009&lt;/Year&gt;&lt;RecNum&gt;2281&lt;/RecNum&gt;&lt;DisplayText&gt;(Adams and Whelan 2009; Liao et al. 2015)&lt;/DisplayText&gt;&lt;record&gt;&lt;rec-number&gt;2281&lt;/rec-number&gt;&lt;foreign-keys&gt;&lt;key app="EN" db-id="trr00pfsbzzex0ezwf6v5swd9fpfpwfa90xp" timestamp="1638673395" guid="61fd1374-04d3-4bdf-ac05-4d0dda2e33e3"&gt;2281&lt;/key&gt;&lt;/foreign-keys&gt;&lt;ref-type name="Journal Article"&gt;17&lt;/ref-type&gt;&lt;contributors&gt;&lt;authors&gt;&lt;author&gt;Adams, Carol A&lt;/author&gt;&lt;author&gt;Whelan, Glen&lt;/author&gt;&lt;/authors&gt;&lt;/contributors&gt;&lt;titles&gt;&lt;title&gt;Conceptualising future change in corporate sustainability reporting&lt;/title&gt;&lt;secondary-title&gt;Accounting, Auditing &amp;amp; Accountability Journal&lt;/secondary-title&gt;&lt;/titles&gt;&lt;periodical&gt;&lt;full-title&gt;Accounting, Auditing &amp;amp; Accountability Journal&lt;/full-title&gt;&lt;/periodical&gt;&lt;dates&gt;&lt;year&gt;2009&lt;/year&gt;&lt;/dates&gt;&lt;isbn&gt;0951-3574&lt;/isbn&gt;&lt;urls&gt;&lt;/urls&gt;&lt;/record&gt;&lt;/Cite&gt;&lt;Cite&gt;&lt;Author&gt;Liao&lt;/Author&gt;&lt;Year&gt;2015&lt;/Year&gt;&lt;RecNum&gt;2141&lt;/RecNum&gt;&lt;record&gt;&lt;rec-number&gt;2141&lt;/rec-number&gt;&lt;foreign-keys&gt;&lt;key app="EN" db-id="trr00pfsbzzex0ezwf6v5swd9fpfpwfa90xp" timestamp="1633694139" guid="e946732b-a428-4b4a-bc5b-e65882390c21"&gt;2141&lt;/key&gt;&lt;/foreign-keys&gt;&lt;ref-type name="Journal Article"&gt;17&lt;/ref-type&gt;&lt;contributors&gt;&lt;authors&gt;&lt;author&gt;Liao, Lin&lt;/author&gt;&lt;author&gt;Luo, Le&lt;/author&gt;&lt;author&gt;Tang, Qingliang&lt;/author&gt;&lt;/authors&gt;&lt;/contributors&gt;&lt;titles&gt;&lt;title&gt;Gender diversity, board independence, environmental committee and greenhouse gas disclosure&lt;/title&gt;&lt;secondary-title&gt;The British Accounting Review&lt;/secondary-title&gt;&lt;/titles&gt;&lt;periodical&gt;&lt;full-title&gt;The British Accounting Review&lt;/full-title&gt;&lt;/periodical&gt;&lt;pages&gt;409-424&lt;/pages&gt;&lt;volume&gt;47&lt;/volume&gt;&lt;number&gt;4&lt;/number&gt;&lt;dates&gt;&lt;year&gt;2015&lt;/year&gt;&lt;/dates&gt;&lt;isbn&gt;0890-8389&lt;/isbn&gt;&lt;urls&gt;&lt;/urls&gt;&lt;/record&gt;&lt;/Cite&gt;&lt;/EndNote&gt;</w:instrText>
      </w:r>
      <w:r w:rsidRPr="004E7E5A">
        <w:rPr>
          <w:rFonts w:cs="Times New Roman"/>
        </w:rPr>
        <w:fldChar w:fldCharType="separate"/>
      </w:r>
      <w:r w:rsidR="00FA31BA" w:rsidRPr="004E7E5A">
        <w:rPr>
          <w:rFonts w:cs="Times New Roman"/>
          <w:noProof/>
        </w:rPr>
        <w:t>(Adams and Whelan 2009; Liao et al. 2015)</w:t>
      </w:r>
      <w:r w:rsidRPr="004E7E5A">
        <w:rPr>
          <w:rFonts w:cs="Times New Roman"/>
        </w:rPr>
        <w:fldChar w:fldCharType="end"/>
      </w:r>
      <w:r w:rsidRPr="004E7E5A">
        <w:rPr>
          <w:rFonts w:cs="Times New Roman"/>
        </w:rPr>
        <w:t xml:space="preserve">. </w:t>
      </w:r>
      <w:r w:rsidRPr="004E7E5A">
        <w:rPr>
          <w:rFonts w:cs="Times New Roman"/>
        </w:rPr>
        <w:fldChar w:fldCharType="begin"/>
      </w:r>
      <w:r w:rsidR="00FA31BA" w:rsidRPr="004E7E5A">
        <w:rPr>
          <w:rFonts w:cs="Times New Roman"/>
        </w:rPr>
        <w:instrText xml:space="preserve"> ADDIN EN.CITE &lt;EndNote&gt;&lt;Cite AuthorYear="1"&gt;&lt;Author&gt;Freeman&lt;/Author&gt;&lt;Year&gt;1983&lt;/Year&gt;&lt;RecNum&gt;1664&lt;/RecNum&gt;&lt;DisplayText&gt;Freeman and Reed (1983)&lt;/DisplayText&gt;&lt;record&gt;&lt;rec-number&gt;1664&lt;/rec-number&gt;&lt;foreign-keys&gt;&lt;key app="EN" db-id="trr00pfsbzzex0ezwf6v5swd9fpfpwfa90xp" timestamp="1581522572" guid="3f50a79d-962e-4fb6-83ab-38cd0947b7e6"&gt;1664&lt;/key&gt;&lt;/foreign-keys&gt;&lt;ref-type name="Journal Article"&gt;17&lt;/ref-type&gt;&lt;contributors&gt;&lt;authors&gt;&lt;author&gt;Freeman, R. Edward&lt;/author&gt;&lt;author&gt;David L. Reed&lt;/author&gt;&lt;/authors&gt;&lt;/contributors&gt;&lt;titles&gt;&lt;title&gt;Stockholders and stakeholders: A new perspective on corporate governance&lt;/title&gt;&lt;secondary-title&gt;California management review&lt;/secondary-title&gt;&lt;/titles&gt;&lt;periodical&gt;&lt;full-title&gt;California management review&lt;/full-title&gt;&lt;/periodical&gt;&lt;pages&gt;88-106&lt;/pages&gt;&lt;volume&gt;25&lt;/volume&gt;&lt;number&gt;3&lt;/number&gt;&lt;dates&gt;&lt;year&gt;1983&lt;/year&gt;&lt;/dates&gt;&lt;urls&gt;&lt;/urls&gt;&lt;/record&gt;&lt;/Cite&gt;&lt;/EndNote&gt;</w:instrText>
      </w:r>
      <w:r w:rsidRPr="004E7E5A">
        <w:rPr>
          <w:rFonts w:cs="Times New Roman"/>
        </w:rPr>
        <w:fldChar w:fldCharType="separate"/>
      </w:r>
      <w:r w:rsidR="00FA31BA" w:rsidRPr="004E7E5A">
        <w:rPr>
          <w:rFonts w:cs="Times New Roman"/>
          <w:noProof/>
        </w:rPr>
        <w:t>Freeman and Reed (1983)</w:t>
      </w:r>
      <w:r w:rsidRPr="004E7E5A">
        <w:rPr>
          <w:rFonts w:cs="Times New Roman"/>
        </w:rPr>
        <w:fldChar w:fldCharType="end"/>
      </w:r>
      <w:r w:rsidRPr="004E7E5A">
        <w:rPr>
          <w:rFonts w:cs="Times New Roman"/>
        </w:rPr>
        <w:t xml:space="preserve"> discuss the dynamics of stakeholder influences on corporate decisions. A major role of corporate management is to assess the importance of meeting stakeholder demands in order to achieve the strategic objectives of the firm. As the level of stakeholder power increases</w:t>
      </w:r>
      <w:r w:rsidR="00611B13" w:rsidRPr="004E7E5A">
        <w:rPr>
          <w:rFonts w:cs="Times New Roman"/>
        </w:rPr>
        <w:t>,</w:t>
      </w:r>
      <w:r w:rsidRPr="004E7E5A">
        <w:rPr>
          <w:rFonts w:cs="Times New Roman"/>
        </w:rPr>
        <w:t xml:space="preserve"> the importance of meeting stakeholder demands increases, also.</w:t>
      </w:r>
      <w:r w:rsidRPr="004E7E5A">
        <w:rPr>
          <w:rFonts w:cs="Times New Roman" w:hint="eastAsia"/>
        </w:rPr>
        <w:t xml:space="preserve"> </w:t>
      </w:r>
      <w:r w:rsidRPr="004E7E5A">
        <w:rPr>
          <w:rFonts w:cs="Times New Roman"/>
        </w:rPr>
        <w:t xml:space="preserve">Stakeholder theory highlights the intensity of conflicting stakeholder demands and preferences, and provides a potential explanation for CSR disclosures in terms of a firm’s responsiveness to society, its strategic orientation towards social responsibility and the trade-off between economic and CSR objectives </w:t>
      </w:r>
      <w:r w:rsidRPr="004E7E5A">
        <w:rPr>
          <w:rFonts w:cs="Times New Roman"/>
        </w:rPr>
        <w:fldChar w:fldCharType="begin"/>
      </w:r>
      <w:r w:rsidR="006F6C86" w:rsidRPr="004E7E5A">
        <w:rPr>
          <w:rFonts w:cs="Times New Roman"/>
        </w:rPr>
        <w:instrText xml:space="preserve"> ADDIN EN.CITE &lt;EndNote&gt;&lt;Cite&gt;&lt;Author&gt;Macve&lt;/Author&gt;&lt;Year&gt;2010&lt;/Year&gt;&lt;RecNum&gt;2282&lt;/RecNum&gt;&lt;DisplayText&gt;(Macve and Chen 2010; Liao et al. 2015)&lt;/DisplayText&gt;&lt;record&gt;&lt;rec-number&gt;2282&lt;/rec-number&gt;&lt;foreign-keys&gt;&lt;key app="EN" db-id="trr00pfsbzzex0ezwf6v5swd9fpfpwfa90xp" timestamp="1638673943" guid="1ffda349-acf3-462f-95fd-a01383ff2652"&gt;2282&lt;/key&gt;&lt;/foreign-keys&gt;&lt;ref-type name="Journal Article"&gt;17&lt;/ref-type&gt;&lt;contributors&gt;&lt;authors&gt;&lt;author&gt;Macve, Richard&lt;/author&gt;&lt;author&gt;Chen, Xiaoli&lt;/author&gt;&lt;/authors&gt;&lt;/contributors&gt;&lt;titles&gt;&lt;title&gt;The “equator principles”: a success for voluntary codes?&lt;/title&gt;&lt;secondary-title&gt;Accounting, Auditing &amp;amp; Accountability Journal&lt;/secondary-title&gt;&lt;/titles&gt;&lt;periodical&gt;&lt;full-title&gt;Accounting, Auditing &amp;amp; Accountability Journal&lt;/full-title&gt;&lt;/periodical&gt;&lt;dates&gt;&lt;year&gt;2010&lt;/year&gt;&lt;/dates&gt;&lt;isbn&gt;0951-3574&lt;/isbn&gt;&lt;urls&gt;&lt;/urls&gt;&lt;/record&gt;&lt;/Cite&gt;&lt;Cite&gt;&lt;Author&gt;Liao&lt;/Author&gt;&lt;Year&gt;2015&lt;/Year&gt;&lt;RecNum&gt;2141&lt;/RecNum&gt;&lt;record&gt;&lt;rec-number&gt;2141&lt;/rec-number&gt;&lt;foreign-keys&gt;&lt;key app="EN" db-id="trr00pfsbzzex0ezwf6v5swd9fpfpwfa90xp" timestamp="1633694139" guid="e946732b-a428-4b4a-bc5b-e65882390c21"&gt;2141&lt;/key&gt;&lt;/foreign-keys&gt;&lt;ref-type name="Journal Article"&gt;17&lt;/ref-type&gt;&lt;contributors&gt;&lt;authors&gt;&lt;author&gt;Liao, Lin&lt;/author&gt;&lt;author&gt;Luo, Le&lt;/author&gt;&lt;author&gt;Tang, Qingliang&lt;/author&gt;&lt;/authors&gt;&lt;/contributors&gt;&lt;titles&gt;&lt;title&gt;Gender diversity, board independence, environmental committee and greenhouse gas disclosure&lt;/title&gt;&lt;secondary-title&gt;The British Accounting Review&lt;/secondary-title&gt;&lt;/titles&gt;&lt;periodical&gt;&lt;full-title&gt;The British Accounting Review&lt;/full-title&gt;&lt;/periodical&gt;&lt;pages&gt;409-424&lt;/pages&gt;&lt;volume&gt;47&lt;/volume&gt;&lt;number&gt;4&lt;/number&gt;&lt;dates&gt;&lt;year&gt;2015&lt;/year&gt;&lt;/dates&gt;&lt;isbn&gt;0890-8389&lt;/isbn&gt;&lt;urls&gt;&lt;/urls&gt;&lt;/record&gt;&lt;/Cite&gt;&lt;/EndNote&gt;</w:instrText>
      </w:r>
      <w:r w:rsidRPr="004E7E5A">
        <w:rPr>
          <w:rFonts w:cs="Times New Roman"/>
        </w:rPr>
        <w:fldChar w:fldCharType="separate"/>
      </w:r>
      <w:r w:rsidRPr="004E7E5A">
        <w:rPr>
          <w:rFonts w:cs="Times New Roman"/>
          <w:noProof/>
        </w:rPr>
        <w:t>(Macve and Chen 2010; Liao et al. 2015)</w:t>
      </w:r>
      <w:r w:rsidRPr="004E7E5A">
        <w:rPr>
          <w:rFonts w:cs="Times New Roman"/>
        </w:rPr>
        <w:fldChar w:fldCharType="end"/>
      </w:r>
      <w:r w:rsidRPr="004E7E5A">
        <w:rPr>
          <w:rFonts w:cs="Times New Roman"/>
        </w:rPr>
        <w:t xml:space="preserve">. Many scholars and theorists also argue that diverse boards are more likely to be stakeholder oriented and concerned about ethical practices and socially responsible behavior to be inclined to take actions to reduce perceived risks </w:t>
      </w:r>
      <w:r w:rsidRPr="005E4BC5">
        <w:rPr>
          <w:rFonts w:cs="Times New Roman"/>
        </w:rPr>
        <w:fldChar w:fldCharType="begin">
          <w:fldData xml:space="preserve">PEVuZE5vdGU+PENpdGU+PEF1dGhvcj5BZGFtczwvQXV0aG9yPjxZZWFyPjIwMDk8L1llYXI+PFJl
Y051bT4yMjc1PC9SZWNOdW0+PERpc3BsYXlUZXh0PihBZGFtcyBhbmQgRmVycmVpcmEgMjAwOTsg
TGlhbyBldCBhbC4gMjAxNTsgS2F0bW9uIGV0IGFsLiAyMDE3KTwvRGlzcGxheVRleHQ+PHJlY29y
ZD48cmVjLW51bWJlcj4yMjc1PC9yZWMtbnVtYmVyPjxmb3JlaWduLWtleXM+PGtleSBhcHA9IkVO
IiBkYi1pZD0idHJyMDBwZnNienpleDBlendmNnY1c3dkOWZwZnB3ZmE5MHhwIiB0aW1lc3RhbXA9
IjE2Mzg2NzE4NTYiIGd1aWQ9IjMxZTAxZWU0LTViYTgtNDkwOS1iYTU0LWEzYzkzMjI4MmRiMyI+
MjI3NTwva2V5PjwvZm9yZWlnbi1rZXlzPjxyZWYtdHlwZSBuYW1lPSJKb3VybmFsIEFydGljbGUi
PjE3PC9yZWYtdHlwZT48Y29udHJpYnV0b3JzPjxhdXRob3JzPjxhdXRob3I+QWRhbXMsIFJlbsOp
ZSBCPC9hdXRob3I+PGF1dGhvcj5GZXJyZWlyYSwgRGFuaWVsPC9hdXRob3I+PC9hdXRob3JzPjwv
Y29udHJpYnV0b3JzPjx0aXRsZXM+PHRpdGxlPldvbWVuIGluIHRoZSBib2FyZHJvb20gYW5kIHRo
ZWlyIGltcGFjdCBvbiBnb3Zlcm5hbmNlIGFuZCBwZXJmb3JtYW5jZTwvdGl0bGU+PHNlY29uZGFy
eS10aXRsZT5Kb3VybmFsIG9mIGZpbmFuY2lhbCBlY29ub21pY3M8L3NlY29uZGFyeS10aXRsZT48
L3RpdGxlcz48cGVyaW9kaWNhbD48ZnVsbC10aXRsZT5Kb3VybmFsIG9mIEZpbmFuY2lhbCBFY29u
b21pY3M8L2Z1bGwtdGl0bGU+PC9wZXJpb2RpY2FsPjxwYWdlcz4yOTEtMzA5PC9wYWdlcz48dm9s
dW1lPjk0PC92b2x1bWU+PG51bWJlcj4yPC9udW1iZXI+PGRhdGVzPjx5ZWFyPjIwMDk8L3llYXI+
PC9kYXRlcz48aXNibj4wMzA0LTQwNVg8L2lzYm4+PHVybHM+PC91cmxzPjwvcmVjb3JkPjwvQ2l0
ZT48Q2l0ZT48QXV0aG9yPkxpYW88L0F1dGhvcj48WWVhcj4yMDE1PC9ZZWFyPjxSZWNOdW0+MjE0
MTwvUmVjTnVtPjxyZWNvcmQ+PHJlYy1udW1iZXI+MjE0MTwvcmVjLW51bWJlcj48Zm9yZWlnbi1r
ZXlzPjxrZXkgYXBwPSJFTiIgZGItaWQ9InRycjAwcGZzYnp6ZXgwZXp3ZjZ2NXN3ZDlmcGZwd2Zh
OTB4cCIgdGltZXN0YW1wPSIxNjMzNjk0MTM5IiBndWlkPSJlOTQ2NzMyYi1hNDI4LTRiNGEtYmM1
Yi1lNjU4ODIzOTBjMjEiPjIxNDE8L2tleT48L2ZvcmVpZ24ta2V5cz48cmVmLXR5cGUgbmFtZT0i
Sm91cm5hbCBBcnRpY2xlIj4xNzwvcmVmLXR5cGU+PGNvbnRyaWJ1dG9ycz48YXV0aG9ycz48YXV0
aG9yPkxpYW8sIExpbjwvYXV0aG9yPjxhdXRob3I+THVvLCBMZTwvYXV0aG9yPjxhdXRob3I+VGFu
ZywgUWluZ2xpYW5nPC9hdXRob3I+PC9hdXRob3JzPjwvY29udHJpYnV0b3JzPjx0aXRsZXM+PHRp
dGxlPkdlbmRlciBkaXZlcnNpdHksIGJvYXJkIGluZGVwZW5kZW5jZSwgZW52aXJvbm1lbnRhbCBj
b21taXR0ZWUgYW5kIGdyZWVuaG91c2UgZ2FzIGRpc2Nsb3N1cmU8L3RpdGxlPjxzZWNvbmRhcnkt
dGl0bGU+VGhlIEJyaXRpc2ggQWNjb3VudGluZyBSZXZpZXc8L3NlY29uZGFyeS10aXRsZT48L3Rp
dGxlcz48cGVyaW9kaWNhbD48ZnVsbC10aXRsZT5UaGUgQnJpdGlzaCBBY2NvdW50aW5nIFJldmll
dzwvZnVsbC10aXRsZT48L3BlcmlvZGljYWw+PHBhZ2VzPjQwOS00MjQ8L3BhZ2VzPjx2b2x1bWU+
NDc8L3ZvbHVtZT48bnVtYmVyPjQ8L251bWJlcj48ZGF0ZXM+PHllYXI+MjAxNTwveWVhcj48L2Rh
dGVzPjxpc2JuPjA4OTAtODM4OTwvaXNibj48dXJscz48L3VybHM+PC9yZWNvcmQ+PC9DaXRlPjxD
aXRlPjxBdXRob3I+S2F0bW9uPC9BdXRob3I+PFllYXI+MjAxNzwvWWVhcj48UmVjTnVtPjExNDwv
UmVjTnVtPjxyZWNvcmQ+PHJlYy1udW1iZXI+MTE0PC9yZWMtbnVtYmVyPjxmb3JlaWduLWtleXM+
PGtleSBhcHA9IkVOIiBkYi1pZD0idHJyMDBwZnNienpleDBlendmNnY1c3dkOWZwZnB3ZmE5MHhw
IiB0aW1lc3RhbXA9IjE1ODA5MTIxNTYiIGd1aWQ9ImE0NTJkZTg4LWQyMjgtNDNjNi1hOTQ3LWEw
OGFiYWYwMzE3NyI+MTE0PC9rZXk+PC9mb3JlaWduLWtleXM+PHJlZi10eXBlIG5hbWU9IkpvdXJu
YWwgQXJ0aWNsZSI+MTc8L3JlZi10eXBlPjxjb250cmlidXRvcnM+PGF1dGhvcnM+PGF1dGhvcj5L
YXRtb24sIE5vb3JhaXNhaDwvYXV0aG9yPjxhdXRob3I+TW9oYW1hZCwgWmFtIFp1cml5YXRpPC9h
dXRob3I+PGF1dGhvcj5Ob3J3YW5pLCBOb3JsaWEgTWF0PC9hdXRob3I+PGF1dGhvcj5GYXJvb3F1
ZSwgT21hciBBbDwvYXV0aG9yPjwvYXV0aG9ycz48L2NvbnRyaWJ1dG9ycz48dGl0bGVzPjx0aXRs
ZT5Db21wcmVoZW5zaXZlIGJvYXJkIGRpdmVyc2l0eSBhbmQgcXVhbGl0eSBvZiBjb3Jwb3JhdGUg
c29jaWFsIHJlc3BvbnNpYmlsaXR5IGRpc2Nsb3N1cmU6IEV2aWRlbmNlIGZyb20gYW4gZW1lcmdp
bmcgbWFya2V0PC90aXRsZT48c2Vjb25kYXJ5LXRpdGxlPkpvdXJuYWwgb2YgQnVzaW5lc3MgRXRo
aWNzPC9zZWNvbmRhcnktdGl0bGU+PC90aXRsZXM+PHBlcmlvZGljYWw+PGZ1bGwtdGl0bGU+Sm91
cm5hbCBvZiBCdXNpbmVzcyBFdGhpY3M8L2Z1bGwtdGl0bGU+PC9wZXJpb2RpY2FsPjxwYWdlcz40
NDctNDgxPC9wYWdlcz48dm9sdW1lPjE1Nzwvdm9sdW1lPjxudW1iZXI+MjwvbnVtYmVyPjxzZWN0
aW9uPjQ0Nzwvc2VjdGlvbj48ZGF0ZXM+PHllYXI+MjAxNzwveWVhcj48L2RhdGVzPjxpc2JuPjAx
NjctNDU0NCYjeEQ7MTU3My0wNjk3PC9pc2JuPjx1cmxzPjwvdXJscz48ZWxlY3Ryb25pYy1yZXNv
dXJjZS1udW0+MTAuMTAwNy9zMTA1NTEtMDE3LTM2NzItNjwvZWxlY3Ryb25pYy1yZXNvdXJjZS1u
dW0+PC9yZWNvcmQ+PC9DaXRlPjwvRW5kTm90ZT5=
</w:fldData>
        </w:fldChar>
      </w:r>
      <w:r w:rsidR="001A1175" w:rsidRPr="005E4BC5">
        <w:rPr>
          <w:rFonts w:cs="Times New Roman"/>
        </w:rPr>
        <w:instrText xml:space="preserve"> ADDIN EN.CITE </w:instrText>
      </w:r>
      <w:r w:rsidR="001A1175" w:rsidRPr="005E4BC5">
        <w:rPr>
          <w:rFonts w:cs="Times New Roman"/>
        </w:rPr>
        <w:fldChar w:fldCharType="begin">
          <w:fldData xml:space="preserve">PEVuZE5vdGU+PENpdGU+PEF1dGhvcj5BZGFtczwvQXV0aG9yPjxZZWFyPjIwMDk8L1llYXI+PFJl
Y051bT4yMjc1PC9SZWNOdW0+PERpc3BsYXlUZXh0PihBZGFtcyBhbmQgRmVycmVpcmEgMjAwOTsg
TGlhbyBldCBhbC4gMjAxNTsgS2F0bW9uIGV0IGFsLiAyMDE3KTwvRGlzcGxheVRleHQ+PHJlY29y
ZD48cmVjLW51bWJlcj4yMjc1PC9yZWMtbnVtYmVyPjxmb3JlaWduLWtleXM+PGtleSBhcHA9IkVO
IiBkYi1pZD0idHJyMDBwZnNienpleDBlendmNnY1c3dkOWZwZnB3ZmE5MHhwIiB0aW1lc3RhbXA9
IjE2Mzg2NzE4NTYiIGd1aWQ9IjMxZTAxZWU0LTViYTgtNDkwOS1iYTU0LWEzYzkzMjI4MmRiMyI+
MjI3NTwva2V5PjwvZm9yZWlnbi1rZXlzPjxyZWYtdHlwZSBuYW1lPSJKb3VybmFsIEFydGljbGUi
PjE3PC9yZWYtdHlwZT48Y29udHJpYnV0b3JzPjxhdXRob3JzPjxhdXRob3I+QWRhbXMsIFJlbsOp
ZSBCPC9hdXRob3I+PGF1dGhvcj5GZXJyZWlyYSwgRGFuaWVsPC9hdXRob3I+PC9hdXRob3JzPjwv
Y29udHJpYnV0b3JzPjx0aXRsZXM+PHRpdGxlPldvbWVuIGluIHRoZSBib2FyZHJvb20gYW5kIHRo
ZWlyIGltcGFjdCBvbiBnb3Zlcm5hbmNlIGFuZCBwZXJmb3JtYW5jZTwvdGl0bGU+PHNlY29uZGFy
eS10aXRsZT5Kb3VybmFsIG9mIGZpbmFuY2lhbCBlY29ub21pY3M8L3NlY29uZGFyeS10aXRsZT48
L3RpdGxlcz48cGVyaW9kaWNhbD48ZnVsbC10aXRsZT5Kb3VybmFsIG9mIEZpbmFuY2lhbCBFY29u
b21pY3M8L2Z1bGwtdGl0bGU+PC9wZXJpb2RpY2FsPjxwYWdlcz4yOTEtMzA5PC9wYWdlcz48dm9s
dW1lPjk0PC92b2x1bWU+PG51bWJlcj4yPC9udW1iZXI+PGRhdGVzPjx5ZWFyPjIwMDk8L3llYXI+
PC9kYXRlcz48aXNibj4wMzA0LTQwNVg8L2lzYm4+PHVybHM+PC91cmxzPjwvcmVjb3JkPjwvQ2l0
ZT48Q2l0ZT48QXV0aG9yPkxpYW88L0F1dGhvcj48WWVhcj4yMDE1PC9ZZWFyPjxSZWNOdW0+MjE0
MTwvUmVjTnVtPjxyZWNvcmQ+PHJlYy1udW1iZXI+MjE0MTwvcmVjLW51bWJlcj48Zm9yZWlnbi1r
ZXlzPjxrZXkgYXBwPSJFTiIgZGItaWQ9InRycjAwcGZzYnp6ZXgwZXp3ZjZ2NXN3ZDlmcGZwd2Zh
OTB4cCIgdGltZXN0YW1wPSIxNjMzNjk0MTM5IiBndWlkPSJlOTQ2NzMyYi1hNDI4LTRiNGEtYmM1
Yi1lNjU4ODIzOTBjMjEiPjIxNDE8L2tleT48L2ZvcmVpZ24ta2V5cz48cmVmLXR5cGUgbmFtZT0i
Sm91cm5hbCBBcnRpY2xlIj4xNzwvcmVmLXR5cGU+PGNvbnRyaWJ1dG9ycz48YXV0aG9ycz48YXV0
aG9yPkxpYW8sIExpbjwvYXV0aG9yPjxhdXRob3I+THVvLCBMZTwvYXV0aG9yPjxhdXRob3I+VGFu
ZywgUWluZ2xpYW5nPC9hdXRob3I+PC9hdXRob3JzPjwvY29udHJpYnV0b3JzPjx0aXRsZXM+PHRp
dGxlPkdlbmRlciBkaXZlcnNpdHksIGJvYXJkIGluZGVwZW5kZW5jZSwgZW52aXJvbm1lbnRhbCBj
b21taXR0ZWUgYW5kIGdyZWVuaG91c2UgZ2FzIGRpc2Nsb3N1cmU8L3RpdGxlPjxzZWNvbmRhcnkt
dGl0bGU+VGhlIEJyaXRpc2ggQWNjb3VudGluZyBSZXZpZXc8L3NlY29uZGFyeS10aXRsZT48L3Rp
dGxlcz48cGVyaW9kaWNhbD48ZnVsbC10aXRsZT5UaGUgQnJpdGlzaCBBY2NvdW50aW5nIFJldmll
dzwvZnVsbC10aXRsZT48L3BlcmlvZGljYWw+PHBhZ2VzPjQwOS00MjQ8L3BhZ2VzPjx2b2x1bWU+
NDc8L3ZvbHVtZT48bnVtYmVyPjQ8L251bWJlcj48ZGF0ZXM+PHllYXI+MjAxNTwveWVhcj48L2Rh
dGVzPjxpc2JuPjA4OTAtODM4OTwvaXNibj48dXJscz48L3VybHM+PC9yZWNvcmQ+PC9DaXRlPjxD
aXRlPjxBdXRob3I+S2F0bW9uPC9BdXRob3I+PFllYXI+MjAxNzwvWWVhcj48UmVjTnVtPjExNDwv
UmVjTnVtPjxyZWNvcmQ+PHJlYy1udW1iZXI+MTE0PC9yZWMtbnVtYmVyPjxmb3JlaWduLWtleXM+
PGtleSBhcHA9IkVOIiBkYi1pZD0idHJyMDBwZnNienpleDBlendmNnY1c3dkOWZwZnB3ZmE5MHhw
IiB0aW1lc3RhbXA9IjE1ODA5MTIxNTYiIGd1aWQ9ImE0NTJkZTg4LWQyMjgtNDNjNi1hOTQ3LWEw
OGFiYWYwMzE3NyI+MTE0PC9rZXk+PC9mb3JlaWduLWtleXM+PHJlZi10eXBlIG5hbWU9IkpvdXJu
YWwgQXJ0aWNsZSI+MTc8L3JlZi10eXBlPjxjb250cmlidXRvcnM+PGF1dGhvcnM+PGF1dGhvcj5L
YXRtb24sIE5vb3JhaXNhaDwvYXV0aG9yPjxhdXRob3I+TW9oYW1hZCwgWmFtIFp1cml5YXRpPC9h
dXRob3I+PGF1dGhvcj5Ob3J3YW5pLCBOb3JsaWEgTWF0PC9hdXRob3I+PGF1dGhvcj5GYXJvb3F1
ZSwgT21hciBBbDwvYXV0aG9yPjwvYXV0aG9ycz48L2NvbnRyaWJ1dG9ycz48dGl0bGVzPjx0aXRs
ZT5Db21wcmVoZW5zaXZlIGJvYXJkIGRpdmVyc2l0eSBhbmQgcXVhbGl0eSBvZiBjb3Jwb3JhdGUg
c29jaWFsIHJlc3BvbnNpYmlsaXR5IGRpc2Nsb3N1cmU6IEV2aWRlbmNlIGZyb20gYW4gZW1lcmdp
bmcgbWFya2V0PC90aXRsZT48c2Vjb25kYXJ5LXRpdGxlPkpvdXJuYWwgb2YgQnVzaW5lc3MgRXRo
aWNzPC9zZWNvbmRhcnktdGl0bGU+PC90aXRsZXM+PHBlcmlvZGljYWw+PGZ1bGwtdGl0bGU+Sm91
cm5hbCBvZiBCdXNpbmVzcyBFdGhpY3M8L2Z1bGwtdGl0bGU+PC9wZXJpb2RpY2FsPjxwYWdlcz40
NDctNDgxPC9wYWdlcz48dm9sdW1lPjE1Nzwvdm9sdW1lPjxudW1iZXI+MjwvbnVtYmVyPjxzZWN0
aW9uPjQ0Nzwvc2VjdGlvbj48ZGF0ZXM+PHllYXI+MjAxNzwveWVhcj48L2RhdGVzPjxpc2JuPjAx
NjctNDU0NCYjeEQ7MTU3My0wNjk3PC9pc2JuPjx1cmxzPjwvdXJscz48ZWxlY3Ryb25pYy1yZXNv
dXJjZS1udW0+MTAuMTAwNy9zMTA1NTEtMDE3LTM2NzItNjwvZWxlY3Ryb25pYy1yZXNvdXJjZS1u
dW0+PC9yZWNvcmQ+PC9DaXRlPjwvRW5kTm90ZT5=
</w:fldData>
        </w:fldChar>
      </w:r>
      <w:r w:rsidR="001A1175" w:rsidRPr="005E4BC5">
        <w:rPr>
          <w:rFonts w:cs="Times New Roman"/>
        </w:rPr>
        <w:instrText xml:space="preserve"> ADDIN EN.CITE.DATA </w:instrText>
      </w:r>
      <w:r w:rsidR="001A1175" w:rsidRPr="005E4BC5">
        <w:rPr>
          <w:rFonts w:cs="Times New Roman"/>
        </w:rPr>
      </w:r>
      <w:r w:rsidR="001A1175" w:rsidRPr="005E4BC5">
        <w:rPr>
          <w:rFonts w:cs="Times New Roman"/>
        </w:rPr>
        <w:fldChar w:fldCharType="end"/>
      </w:r>
      <w:r w:rsidRPr="005E4BC5">
        <w:rPr>
          <w:rFonts w:cs="Times New Roman"/>
        </w:rPr>
      </w:r>
      <w:r w:rsidRPr="005E4BC5">
        <w:rPr>
          <w:rFonts w:cs="Times New Roman"/>
        </w:rPr>
        <w:fldChar w:fldCharType="separate"/>
      </w:r>
      <w:r w:rsidR="00FA31BA" w:rsidRPr="005E4BC5">
        <w:rPr>
          <w:rFonts w:cs="Times New Roman"/>
          <w:noProof/>
        </w:rPr>
        <w:t>(Adams and Ferreira 2009; Liao et al. 2015; Katmon et al. 2017)</w:t>
      </w:r>
      <w:r w:rsidRPr="005E4BC5">
        <w:rPr>
          <w:rFonts w:cs="Times New Roman"/>
        </w:rPr>
        <w:fldChar w:fldCharType="end"/>
      </w:r>
      <w:r w:rsidRPr="005E4BC5">
        <w:rPr>
          <w:rFonts w:cs="Times New Roman"/>
        </w:rPr>
        <w:t xml:space="preserve">. </w:t>
      </w:r>
      <w:r w:rsidR="00D77418" w:rsidRPr="005E4BC5">
        <w:rPr>
          <w:rFonts w:cs="Times New Roman"/>
        </w:rPr>
        <w:t>For instance, d</w:t>
      </w:r>
      <w:r w:rsidR="000B0BEF" w:rsidRPr="005E4BC5">
        <w:rPr>
          <w:rFonts w:cs="Times New Roman"/>
        </w:rPr>
        <w:t xml:space="preserve">ue to females’ higher concerns for social responsibility issues and greater stakeholder orientation a gender diverse board </w:t>
      </w:r>
      <w:r w:rsidR="00B54CD0" w:rsidRPr="005E4BC5">
        <w:rPr>
          <w:rFonts w:cs="Times New Roman" w:hint="eastAsia"/>
        </w:rPr>
        <w:t>may</w:t>
      </w:r>
      <w:r w:rsidR="000B0BEF" w:rsidRPr="005E4BC5">
        <w:rPr>
          <w:rFonts w:cs="Times New Roman"/>
        </w:rPr>
        <w:t xml:space="preserve"> affect </w:t>
      </w:r>
      <w:r w:rsidR="00976C66" w:rsidRPr="005E4BC5">
        <w:rPr>
          <w:rFonts w:cs="Times New Roman"/>
        </w:rPr>
        <w:t>CSR</w:t>
      </w:r>
      <w:r w:rsidR="000B0BEF" w:rsidRPr="005E4BC5">
        <w:rPr>
          <w:rFonts w:cs="Times New Roman"/>
        </w:rPr>
        <w:t xml:space="preserve"> reporting quality</w:t>
      </w:r>
      <w:r w:rsidR="00976C66" w:rsidRPr="005E4BC5">
        <w:rPr>
          <w:rFonts w:cs="Times New Roman"/>
        </w:rPr>
        <w:t xml:space="preserve"> </w:t>
      </w:r>
      <w:r w:rsidR="00E12D2F" w:rsidRPr="005E4BC5">
        <w:rPr>
          <w:rFonts w:cs="Times New Roman"/>
        </w:rPr>
        <w:fldChar w:fldCharType="begin"/>
      </w:r>
      <w:r w:rsidR="00E12D2F" w:rsidRPr="005E4BC5">
        <w:rPr>
          <w:rFonts w:cs="Times New Roman"/>
        </w:rPr>
        <w:instrText xml:space="preserve"> ADDIN EN.CITE &lt;EndNote&gt;&lt;Cite&gt;&lt;Author&gt;Al-Shaer&lt;/Author&gt;&lt;Year&gt;2016&lt;/Year&gt;&lt;RecNum&gt;2416&lt;/RecNum&gt;&lt;DisplayText&gt;(Al-Shaer and Zaman 2016)&lt;/DisplayText&gt;&lt;record&gt;&lt;rec-number&gt;2416&lt;/rec-number&gt;&lt;foreign-keys&gt;&lt;key app="EN" db-id="trr00pfsbzzex0ezwf6v5swd9fpfpwfa90xp" timestamp="1645509145" guid="0c27ed58-f45a-48b3-99e5-c6a94d67dfe2"&gt;2416&lt;/key&gt;&lt;/foreign-keys&gt;&lt;ref-type name="Journal Article"&gt;17&lt;/ref-type&gt;&lt;contributors&gt;&lt;authors&gt;&lt;author&gt;Al-Shaer, Habiba&lt;/author&gt;&lt;author&gt;Zaman, Mahbub&lt;/author&gt;&lt;/authors&gt;&lt;/contributors&gt;&lt;titles&gt;&lt;title&gt;Board gender diversity and sustainability reporting quality&lt;/title&gt;&lt;secondary-title&gt;Journal of Contemporary Accounting &amp;amp; Economics&lt;/secondary-title&gt;&lt;/titles&gt;&lt;periodical&gt;&lt;full-title&gt;Journal of Contemporary Accounting &amp;amp; Economics&lt;/full-title&gt;&lt;/periodical&gt;&lt;pages&gt;210-222&lt;/pages&gt;&lt;volume&gt;12&lt;/volume&gt;&lt;number&gt;3&lt;/number&gt;&lt;dates&gt;&lt;year&gt;2016&lt;/year&gt;&lt;/dates&gt;&lt;isbn&gt;1815-5669&lt;/isbn&gt;&lt;urls&gt;&lt;/urls&gt;&lt;/record&gt;&lt;/Cite&gt;&lt;/EndNote&gt;</w:instrText>
      </w:r>
      <w:r w:rsidR="00E12D2F" w:rsidRPr="005E4BC5">
        <w:rPr>
          <w:rFonts w:cs="Times New Roman"/>
        </w:rPr>
        <w:fldChar w:fldCharType="separate"/>
      </w:r>
      <w:r w:rsidR="00E12D2F" w:rsidRPr="005E4BC5">
        <w:rPr>
          <w:rFonts w:cs="Times New Roman"/>
          <w:noProof/>
        </w:rPr>
        <w:t>(Al-Shaer and Zaman 2016)</w:t>
      </w:r>
      <w:r w:rsidR="00E12D2F" w:rsidRPr="005E4BC5">
        <w:rPr>
          <w:rFonts w:cs="Times New Roman"/>
        </w:rPr>
        <w:fldChar w:fldCharType="end"/>
      </w:r>
      <w:r w:rsidR="000B0BEF" w:rsidRPr="005E4BC5">
        <w:rPr>
          <w:rFonts w:cs="Times New Roman"/>
        </w:rPr>
        <w:t>.</w:t>
      </w:r>
      <w:r w:rsidR="00B54CD0" w:rsidRPr="005E4BC5">
        <w:rPr>
          <w:rFonts w:cs="Times New Roman"/>
        </w:rPr>
        <w:t xml:space="preserve"> </w:t>
      </w:r>
      <w:r w:rsidRPr="005E4BC5">
        <w:rPr>
          <w:rFonts w:cs="Times New Roman"/>
        </w:rPr>
        <w:t>According to</w:t>
      </w:r>
      <w:r w:rsidR="00171DB7" w:rsidRPr="005E4BC5">
        <w:rPr>
          <w:rFonts w:cs="Times New Roman"/>
        </w:rPr>
        <w:t xml:space="preserve"> Maurer et al. (2011), a</w:t>
      </w:r>
      <w:r w:rsidRPr="005E4BC5">
        <w:rPr>
          <w:rFonts w:cs="Times New Roman"/>
        </w:rPr>
        <w:t xml:space="preserve"> firm’s strategies that contradict with social values put their economic value at stake due to th</w:t>
      </w:r>
      <w:r w:rsidRPr="004E7E5A">
        <w:rPr>
          <w:rFonts w:cs="Times New Roman"/>
        </w:rPr>
        <w:t xml:space="preserve">e risk that stakeholders might respond negatively to the firm, and vice versa. Given that directors’ network is not a purely economic-driven pursuit, stakeholder and broader social accountability perspectives closely fit between the societal tenets of network and the need for communication/accountability by firms. Thus, to be sensitive with the stakeholder’s perception and social value and act accordingly in developing firm strategies is also one of the unique capabilities under the lens of </w:t>
      </w:r>
      <w:r w:rsidR="00591D93" w:rsidRPr="004E7E5A">
        <w:rPr>
          <w:rFonts w:cs="Times New Roman"/>
        </w:rPr>
        <w:t>resource-based view</w:t>
      </w:r>
      <w:r w:rsidRPr="004E7E5A">
        <w:rPr>
          <w:rFonts w:cs="Times New Roman"/>
        </w:rPr>
        <w:t xml:space="preserve"> theory </w:t>
      </w:r>
      <w:r w:rsidRPr="004E7E5A">
        <w:rPr>
          <w:rFonts w:cs="Times New Roman"/>
        </w:rPr>
        <w:fldChar w:fldCharType="begin"/>
      </w:r>
      <w:r w:rsidR="001A1175" w:rsidRPr="004E7E5A">
        <w:rPr>
          <w:rFonts w:cs="Times New Roman"/>
        </w:rPr>
        <w:instrText xml:space="preserve"> ADDIN EN.CITE &lt;EndNote&gt;&lt;Cite&gt;&lt;Author&gt;Maurer&lt;/Author&gt;&lt;Year&gt;2011&lt;/Year&gt;&lt;RecNum&gt;2283&lt;/RecNum&gt;&lt;DisplayText&gt;(Maurer et al. 2011; Katmon et al. 2017)&lt;/DisplayText&gt;&lt;record&gt;&lt;rec-number&gt;2283&lt;/rec-number&gt;&lt;foreign-keys&gt;&lt;key app="EN" db-id="trr00pfsbzzex0ezwf6v5swd9fpfpwfa90xp" timestamp="1638674367" guid="600cb55a-f958-4a89-b3b6-6f822b3a6265"&gt;2283&lt;/key&gt;&lt;/foreign-keys&gt;&lt;ref-type name="Journal Article"&gt;17&lt;/ref-type&gt;&lt;contributors&gt;&lt;authors&gt;&lt;author&gt;Maurer, Cara C&lt;/author&gt;&lt;author&gt;Bansal, Pratima&lt;/author&gt;&lt;author&gt;Crossan, Mary M&lt;/author&gt;&lt;/authors&gt;&lt;/contributors&gt;&lt;titles&gt;&lt;title&gt;Creating economic value through social values: Introducing a culturally informed resource-based view&lt;/title&gt;&lt;secondary-title&gt;Organization Science&lt;/secondary-title&gt;&lt;/titles&gt;&lt;periodical&gt;&lt;full-title&gt;Organization Science&lt;/full-title&gt;&lt;/periodical&gt;&lt;pages&gt;432-448&lt;/pages&gt;&lt;volume&gt;22&lt;/volume&gt;&lt;number&gt;2&lt;/number&gt;&lt;dates&gt;&lt;year&gt;2011&lt;/year&gt;&lt;/dates&gt;&lt;isbn&gt;1047-7039&lt;/isbn&gt;&lt;urls&gt;&lt;/urls&gt;&lt;/record&gt;&lt;/Cite&gt;&lt;Cite&gt;&lt;Author&gt;Katmon&lt;/Author&gt;&lt;Year&gt;2017&lt;/Year&gt;&lt;RecNum&gt;114&lt;/RecNum&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Maurer et al. 2011; Katmon et al. 2017)</w:t>
      </w:r>
      <w:r w:rsidRPr="004E7E5A">
        <w:rPr>
          <w:rFonts w:cs="Times New Roman"/>
        </w:rPr>
        <w:fldChar w:fldCharType="end"/>
      </w:r>
      <w:r w:rsidRPr="004E7E5A">
        <w:rPr>
          <w:rFonts w:cs="Times New Roman"/>
        </w:rPr>
        <w:t>.</w:t>
      </w:r>
    </w:p>
    <w:p w14:paraId="74D537D9" w14:textId="62C53270" w:rsidR="00B9756B" w:rsidRPr="004E7E5A" w:rsidRDefault="00B9756B" w:rsidP="004D1695">
      <w:pPr>
        <w:pStyle w:val="a7"/>
        <w:spacing w:line="480" w:lineRule="auto"/>
        <w:ind w:firstLine="480"/>
        <w:rPr>
          <w:rFonts w:cs="Times New Roman"/>
        </w:rPr>
      </w:pPr>
      <w:r w:rsidRPr="004E7E5A">
        <w:rPr>
          <w:rFonts w:cs="Times New Roman"/>
        </w:rPr>
        <w:lastRenderedPageBreak/>
        <w:t xml:space="preserve">Resource-based view is another frequently adopted theoretical perspective which suggests that firms accumulate valuable resources and capabilities that lead to superior CSR disclosure quality </w:t>
      </w:r>
      <w:r w:rsidRPr="004E7E5A">
        <w:rPr>
          <w:rFonts w:cs="Times New Roman"/>
        </w:rPr>
        <w:fldChar w:fldCharType="begin"/>
      </w:r>
      <w:r w:rsidR="001A1175" w:rsidRPr="004E7E5A">
        <w:rPr>
          <w:rFonts w:cs="Times New Roman"/>
        </w:rPr>
        <w:instrText xml:space="preserve"> ADDIN EN.CITE &lt;EndNote&gt;&lt;Cite&gt;&lt;Author&gt;Maurer&lt;/Author&gt;&lt;Year&gt;2011&lt;/Year&gt;&lt;RecNum&gt;2283&lt;/RecNum&gt;&lt;DisplayText&gt;(Maurer et al. 2011; Katmon et al. 2017)&lt;/DisplayText&gt;&lt;record&gt;&lt;rec-number&gt;2283&lt;/rec-number&gt;&lt;foreign-keys&gt;&lt;key app="EN" db-id="trr00pfsbzzex0ezwf6v5swd9fpfpwfa90xp" timestamp="1638674367" guid="600cb55a-f958-4a89-b3b6-6f822b3a6265"&gt;2283&lt;/key&gt;&lt;/foreign-keys&gt;&lt;ref-type name="Journal Article"&gt;17&lt;/ref-type&gt;&lt;contributors&gt;&lt;authors&gt;&lt;author&gt;Maurer, Cara C&lt;/author&gt;&lt;author&gt;Bansal, Pratima&lt;/author&gt;&lt;author&gt;Crossan, Mary M&lt;/author&gt;&lt;/authors&gt;&lt;/contributors&gt;&lt;titles&gt;&lt;title&gt;Creating economic value through social values: Introducing a culturally informed resource-based view&lt;/title&gt;&lt;secondary-title&gt;Organization Science&lt;/secondary-title&gt;&lt;/titles&gt;&lt;periodical&gt;&lt;full-title&gt;Organization Science&lt;/full-title&gt;&lt;/periodical&gt;&lt;pages&gt;432-448&lt;/pages&gt;&lt;volume&gt;22&lt;/volume&gt;&lt;number&gt;2&lt;/number&gt;&lt;dates&gt;&lt;year&gt;2011&lt;/year&gt;&lt;/dates&gt;&lt;isbn&gt;1047-7039&lt;/isbn&gt;&lt;urls&gt;&lt;/urls&gt;&lt;/record&gt;&lt;/Cite&gt;&lt;Cite&gt;&lt;Author&gt;Katmon&lt;/Author&gt;&lt;Year&gt;2017&lt;/Year&gt;&lt;RecNum&gt;114&lt;/RecNum&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Maurer et al. 2011; Katmon et al. 2017)</w:t>
      </w:r>
      <w:r w:rsidRPr="004E7E5A">
        <w:rPr>
          <w:rFonts w:cs="Times New Roman"/>
        </w:rPr>
        <w:fldChar w:fldCharType="end"/>
      </w:r>
      <w:r w:rsidRPr="004E7E5A">
        <w:rPr>
          <w:rFonts w:cs="Times New Roman"/>
        </w:rPr>
        <w:t xml:space="preserve">. Firms encompassed of heterogeneous resources such as </w:t>
      </w:r>
      <w:r w:rsidR="005A1544" w:rsidRPr="004E7E5A">
        <w:rPr>
          <w:rFonts w:cs="Times New Roman"/>
        </w:rPr>
        <w:t>bundles of tangible and intangible assets</w:t>
      </w:r>
      <w:r w:rsidRPr="004E7E5A">
        <w:rPr>
          <w:rFonts w:cs="Times New Roman"/>
        </w:rPr>
        <w:t xml:space="preserve">, </w:t>
      </w:r>
      <w:r w:rsidR="00D67693" w:rsidRPr="004E7E5A">
        <w:rPr>
          <w:rFonts w:cs="Times New Roman"/>
        </w:rPr>
        <w:t xml:space="preserve">management skills, </w:t>
      </w:r>
      <w:r w:rsidRPr="004E7E5A">
        <w:rPr>
          <w:rFonts w:cs="Times New Roman"/>
        </w:rPr>
        <w:t>experience and intelligence of staff, as well as</w:t>
      </w:r>
      <w:r w:rsidRPr="004E7E5A">
        <w:t xml:space="preserve"> </w:t>
      </w:r>
      <w:r w:rsidRPr="004E7E5A">
        <w:rPr>
          <w:rFonts w:cs="Times New Roman"/>
        </w:rPr>
        <w:t xml:space="preserve">planning, control and coordinating systems, and the resources owned by firms may not be perfectly mobile across firms, and thus heterogeneity can be long lasting </w:t>
      </w:r>
      <w:r w:rsidRPr="004E7E5A">
        <w:rPr>
          <w:rFonts w:cs="Times New Roman"/>
        </w:rPr>
        <w:fldChar w:fldCharType="begin">
          <w:fldData xml:space="preserve">PEVuZE5vdGU+PENpdGU+PEF1dGhvcj5CYXJuZXk8L0F1dGhvcj48WWVhcj4xOTkxPC9ZZWFyPjxS
ZWNOdW0+MjI2ODwvUmVjTnVtPjxEaXNwbGF5VGV4dD4oQmFybmV5IDE5OTE7IEthdG1vbiBldCBh
bC4gMjAxNzsgQmFybmV5IGV0IGFsLiAyMDExKTwvRGlzcGxheVRleHQ+PHJlY29yZD48cmVjLW51
bWJlcj4yMjY4PC9yZWMtbnVtYmVyPjxmb3JlaWduLWtleXM+PGtleSBhcHA9IkVOIiBkYi1pZD0i
dHJyMDBwZnNienpleDBlendmNnY1c3dkOWZwZnB3ZmE5MHhwIiB0aW1lc3RhbXA9IjE2Mzg2MjI0
OTciIGd1aWQ9ImM4NTE5MDc1LTIwNGEtNDNjNC04YmU3LWFjOWMzMzk1M2Y3MiI+MjI2ODwva2V5
PjwvZm9yZWlnbi1rZXlzPjxyZWYtdHlwZSBuYW1lPSJKb3VybmFsIEFydGljbGUiPjE3PC9yZWYt
dHlwZT48Y29udHJpYnV0b3JzPjxhdXRob3JzPjxhdXRob3I+QmFybmV5LCBKYXk8L2F1dGhvcj48
L2F1dGhvcnM+PC9jb250cmlidXRvcnM+PHRpdGxlcz48dGl0bGU+RmlybSByZXNvdXJjZXMgYW5k
IHN1c3RhaW5lZCBjb21wZXRpdGl2ZSBhZHZhbnRhZ2U8L3RpdGxlPjxzZWNvbmRhcnktdGl0bGU+
Sm91cm5hbCBvZiBtYW5hZ2VtZW50PC9zZWNvbmRhcnktdGl0bGU+PC90aXRsZXM+PHBlcmlvZGlj
YWw+PGZ1bGwtdGl0bGU+Sm91cm5hbCBvZiBNYW5hZ2VtZW50PC9mdWxsLXRpdGxlPjwvcGVyaW9k
aWNhbD48cGFnZXM+OTktMTIwPC9wYWdlcz48dm9sdW1lPjE3PC92b2x1bWU+PG51bWJlcj4xPC9u
dW1iZXI+PGRhdGVzPjx5ZWFyPjE5OTE8L3llYXI+PC9kYXRlcz48aXNibj4wMTQ5LTIwNjM8L2lz
Ym4+PHVybHM+PC91cmxzPjwvcmVjb3JkPjwvQ2l0ZT48Q2l0ZT48QXV0aG9yPkthdG1vbjwvQXV0
aG9yPjxZZWFyPjIwMTc8L1llYXI+PFJlY051bT4xMTQ8L1JlY051bT48cmVjb3JkPjxyZWMtbnVt
YmVyPjExNDwvcmVjLW51bWJlcj48Zm9yZWlnbi1rZXlzPjxrZXkgYXBwPSJFTiIgZGItaWQ9InRy
cjAwcGZzYnp6ZXgwZXp3ZjZ2NXN3ZDlmcGZwd2ZhOTB4cCIgdGltZXN0YW1wPSIxNTgwOTEyMTU2
IiBndWlkPSJhNDUyZGU4OC1kMjI4LTQzYzYtYTk0Ny1hMDhhYmFmMDMxNzciPjExNDwva2V5Pjwv
Zm9yZWlnbi1rZXlzPjxyZWYtdHlwZSBuYW1lPSJKb3VybmFsIEFydGljbGUiPjE3PC9yZWYtdHlw
ZT48Y29udHJpYnV0b3JzPjxhdXRob3JzPjxhdXRob3I+S2F0bW9uLCBOb29yYWlzYWg8L2F1dGhv
cj48YXV0aG9yPk1vaGFtYWQsIFphbSBadXJpeWF0aTwvYXV0aG9yPjxhdXRob3I+Tm9yd2FuaSwg
Tm9ybGlhIE1hdDwvYXV0aG9yPjxhdXRob3I+RmFyb29xdWUsIE9tYXIgQWw8L2F1dGhvcj48L2F1
dGhvcnM+PC9jb250cmlidXRvcnM+PHRpdGxlcz48dGl0bGU+Q29tcHJlaGVuc2l2ZSBib2FyZCBk
aXZlcnNpdHkgYW5kIHF1YWxpdHkgb2YgY29ycG9yYXRlIHNvY2lhbCByZXNwb25zaWJpbGl0eSBk
aXNjbG9zdXJlOiBFdmlkZW5jZSBmcm9tIGFuIGVtZXJnaW5nIG1hcmtldDwvdGl0bGU+PHNlY29u
ZGFyeS10aXRsZT5Kb3VybmFsIG9mIEJ1c2luZXNzIEV0aGljczwvc2Vjb25kYXJ5LXRpdGxlPjwv
dGl0bGVzPjxwZXJpb2RpY2FsPjxmdWxsLXRpdGxlPkpvdXJuYWwgb2YgQnVzaW5lc3MgRXRoaWNz
PC9mdWxsLXRpdGxlPjwvcGVyaW9kaWNhbD48cGFnZXM+NDQ3LTQ4MTwvcGFnZXM+PHZvbHVtZT4x
NTc8L3ZvbHVtZT48bnVtYmVyPjI8L251bWJlcj48c2VjdGlvbj40NDc8L3NlY3Rpb24+PGRhdGVz
Pjx5ZWFyPjIwMTc8L3llYXI+PC9kYXRlcz48aXNibj4wMTY3LTQ1NDQmI3hEOzE1NzMtMDY5Nzwv
aXNibj48dXJscz48L3VybHM+PGVsZWN0cm9uaWMtcmVzb3VyY2UtbnVtPjEwLjEwMDcvczEwNTUx
LTAxNy0zNjcyLTY8L2VsZWN0cm9uaWMtcmVzb3VyY2UtbnVtPjwvcmVjb3JkPjwvQ2l0ZT48Q2l0
ZT48QXV0aG9yPkJhcm5leTwvQXV0aG9yPjxZZWFyPjIwMTE8L1llYXI+PFJlY051bT4yMzIyPC9S
ZWNOdW0+PHJlY29yZD48cmVjLW51bWJlcj4yMzIyPC9yZWMtbnVtYmVyPjxmb3JlaWduLWtleXM+
PGtleSBhcHA9IkVOIiBkYi1pZD0idHJyMDBwZnNienpleDBlendmNnY1c3dkOWZwZnB3ZmE5MHhw
IiB0aW1lc3RhbXA9IjE2NDAyNjUwNjkiIGd1aWQ9ImJiOGRlMWYwLTc1ZTktNGFhZS1iOWM3LTYw
NWRkZGU3MDU4ZiI+MjMyMjwva2V5PjwvZm9yZWlnbi1rZXlzPjxyZWYtdHlwZSBuYW1lPSJKb3Vy
bmFsIEFydGljbGUiPjE3PC9yZWYtdHlwZT48Y29udHJpYnV0b3JzPjxhdXRob3JzPjxhdXRob3I+
QmFybmV5LCBKYXkgQjwvYXV0aG9yPjxhdXRob3I+S2V0Y2hlbiBKciwgRGF2aWQgSjwvYXV0aG9y
PjxhdXRob3I+V3JpZ2h0LCBNaWtlPC9hdXRob3I+PC9hdXRob3JzPjwvY29udHJpYnV0b3JzPjx0
aXRsZXM+PHRpdGxlPlRoZSBmdXR1cmUgb2YgcmVzb3VyY2UtYmFzZWQgdGhlb3J5OiByZXZpdGFs
aXphdGlvbiBvciBkZWNsaW5lPzwvdGl0bGU+PHNlY29uZGFyeS10aXRsZT5Kb3VybmFsIG9mIG1h
bmFnZW1lbnQ8L3NlY29uZGFyeS10aXRsZT48L3RpdGxlcz48cGVyaW9kaWNhbD48ZnVsbC10aXRs
ZT5Kb3VybmFsIG9mIE1hbmFnZW1lbnQ8L2Z1bGwtdGl0bGU+PC9wZXJpb2RpY2FsPjxwYWdlcz4x
Mjk5LTEzMTU8L3BhZ2VzPjx2b2x1bWU+Mzc8L3ZvbHVtZT48bnVtYmVyPjU8L251bWJlcj48ZGF0
ZXM+PHllYXI+MjAxMTwveWVhcj48L2RhdGVzPjxpc2JuPjAxNDktMjA2MzwvaXNibj48dXJscz48
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CYXJuZXk8L0F1dGhvcj48WWVhcj4xOTkxPC9ZZWFyPjxS
ZWNOdW0+MjI2ODwvUmVjTnVtPjxEaXNwbGF5VGV4dD4oQmFybmV5IDE5OTE7IEthdG1vbiBldCBh
bC4gMjAxNzsgQmFybmV5IGV0IGFsLiAyMDExKTwvRGlzcGxheVRleHQ+PHJlY29yZD48cmVjLW51
bWJlcj4yMjY4PC9yZWMtbnVtYmVyPjxmb3JlaWduLWtleXM+PGtleSBhcHA9IkVOIiBkYi1pZD0i
dHJyMDBwZnNienpleDBlendmNnY1c3dkOWZwZnB3ZmE5MHhwIiB0aW1lc3RhbXA9IjE2Mzg2MjI0
OTciIGd1aWQ9ImM4NTE5MDc1LTIwNGEtNDNjNC04YmU3LWFjOWMzMzk1M2Y3MiI+MjI2ODwva2V5
PjwvZm9yZWlnbi1rZXlzPjxyZWYtdHlwZSBuYW1lPSJKb3VybmFsIEFydGljbGUiPjE3PC9yZWYt
dHlwZT48Y29udHJpYnV0b3JzPjxhdXRob3JzPjxhdXRob3I+QmFybmV5LCBKYXk8L2F1dGhvcj48
L2F1dGhvcnM+PC9jb250cmlidXRvcnM+PHRpdGxlcz48dGl0bGU+RmlybSByZXNvdXJjZXMgYW5k
IHN1c3RhaW5lZCBjb21wZXRpdGl2ZSBhZHZhbnRhZ2U8L3RpdGxlPjxzZWNvbmRhcnktdGl0bGU+
Sm91cm5hbCBvZiBtYW5hZ2VtZW50PC9zZWNvbmRhcnktdGl0bGU+PC90aXRsZXM+PHBlcmlvZGlj
YWw+PGZ1bGwtdGl0bGU+Sm91cm5hbCBvZiBNYW5hZ2VtZW50PC9mdWxsLXRpdGxlPjwvcGVyaW9k
aWNhbD48cGFnZXM+OTktMTIwPC9wYWdlcz48dm9sdW1lPjE3PC92b2x1bWU+PG51bWJlcj4xPC9u
dW1iZXI+PGRhdGVzPjx5ZWFyPjE5OTE8L3llYXI+PC9kYXRlcz48aXNibj4wMTQ5LTIwNjM8L2lz
Ym4+PHVybHM+PC91cmxzPjwvcmVjb3JkPjwvQ2l0ZT48Q2l0ZT48QXV0aG9yPkthdG1vbjwvQXV0
aG9yPjxZZWFyPjIwMTc8L1llYXI+PFJlY051bT4xMTQ8L1JlY051bT48cmVjb3JkPjxyZWMtbnVt
YmVyPjExNDwvcmVjLW51bWJlcj48Zm9yZWlnbi1rZXlzPjxrZXkgYXBwPSJFTiIgZGItaWQ9InRy
cjAwcGZzYnp6ZXgwZXp3ZjZ2NXN3ZDlmcGZwd2ZhOTB4cCIgdGltZXN0YW1wPSIxNTgwOTEyMTU2
IiBndWlkPSJhNDUyZGU4OC1kMjI4LTQzYzYtYTk0Ny1hMDhhYmFmMDMxNzciPjExNDwva2V5Pjwv
Zm9yZWlnbi1rZXlzPjxyZWYtdHlwZSBuYW1lPSJKb3VybmFsIEFydGljbGUiPjE3PC9yZWYtdHlw
ZT48Y29udHJpYnV0b3JzPjxhdXRob3JzPjxhdXRob3I+S2F0bW9uLCBOb29yYWlzYWg8L2F1dGhv
cj48YXV0aG9yPk1vaGFtYWQsIFphbSBadXJpeWF0aTwvYXV0aG9yPjxhdXRob3I+Tm9yd2FuaSwg
Tm9ybGlhIE1hdDwvYXV0aG9yPjxhdXRob3I+RmFyb29xdWUsIE9tYXIgQWw8L2F1dGhvcj48L2F1
dGhvcnM+PC9jb250cmlidXRvcnM+PHRpdGxlcz48dGl0bGU+Q29tcHJlaGVuc2l2ZSBib2FyZCBk
aXZlcnNpdHkgYW5kIHF1YWxpdHkgb2YgY29ycG9yYXRlIHNvY2lhbCByZXNwb25zaWJpbGl0eSBk
aXNjbG9zdXJlOiBFdmlkZW5jZSBmcm9tIGFuIGVtZXJnaW5nIG1hcmtldDwvdGl0bGU+PHNlY29u
ZGFyeS10aXRsZT5Kb3VybmFsIG9mIEJ1c2luZXNzIEV0aGljczwvc2Vjb25kYXJ5LXRpdGxlPjwv
dGl0bGVzPjxwZXJpb2RpY2FsPjxmdWxsLXRpdGxlPkpvdXJuYWwgb2YgQnVzaW5lc3MgRXRoaWNz
PC9mdWxsLXRpdGxlPjwvcGVyaW9kaWNhbD48cGFnZXM+NDQ3LTQ4MTwvcGFnZXM+PHZvbHVtZT4x
NTc8L3ZvbHVtZT48bnVtYmVyPjI8L251bWJlcj48c2VjdGlvbj40NDc8L3NlY3Rpb24+PGRhdGVz
Pjx5ZWFyPjIwMTc8L3llYXI+PC9kYXRlcz48aXNibj4wMTY3LTQ1NDQmI3hEOzE1NzMtMDY5Nzwv
aXNibj48dXJscz48L3VybHM+PGVsZWN0cm9uaWMtcmVzb3VyY2UtbnVtPjEwLjEwMDcvczEwNTUx
LTAxNy0zNjcyLTY8L2VsZWN0cm9uaWMtcmVzb3VyY2UtbnVtPjwvcmVjb3JkPjwvQ2l0ZT48Q2l0
ZT48QXV0aG9yPkJhcm5leTwvQXV0aG9yPjxZZWFyPjIwMTE8L1llYXI+PFJlY051bT4yMzIyPC9S
ZWNOdW0+PHJlY29yZD48cmVjLW51bWJlcj4yMzIyPC9yZWMtbnVtYmVyPjxmb3JlaWduLWtleXM+
PGtleSBhcHA9IkVOIiBkYi1pZD0idHJyMDBwZnNienpleDBlendmNnY1c3dkOWZwZnB3ZmE5MHhw
IiB0aW1lc3RhbXA9IjE2NDAyNjUwNjkiIGd1aWQ9ImJiOGRlMWYwLTc1ZTktNGFhZS1iOWM3LTYw
NWRkZGU3MDU4ZiI+MjMyMjwva2V5PjwvZm9yZWlnbi1rZXlzPjxyZWYtdHlwZSBuYW1lPSJKb3Vy
bmFsIEFydGljbGUiPjE3PC9yZWYtdHlwZT48Y29udHJpYnV0b3JzPjxhdXRob3JzPjxhdXRob3I+
QmFybmV5LCBKYXkgQjwvYXV0aG9yPjxhdXRob3I+S2V0Y2hlbiBKciwgRGF2aWQgSjwvYXV0aG9y
PjxhdXRob3I+V3JpZ2h0LCBNaWtlPC9hdXRob3I+PC9hdXRob3JzPjwvY29udHJpYnV0b3JzPjx0
aXRsZXM+PHRpdGxlPlRoZSBmdXR1cmUgb2YgcmVzb3VyY2UtYmFzZWQgdGhlb3J5OiByZXZpdGFs
aXphdGlvbiBvciBkZWNsaW5lPzwvdGl0bGU+PHNlY29uZGFyeS10aXRsZT5Kb3VybmFsIG9mIG1h
bmFnZW1lbnQ8L3NlY29uZGFyeS10aXRsZT48L3RpdGxlcz48cGVyaW9kaWNhbD48ZnVsbC10aXRs
ZT5Kb3VybmFsIG9mIE1hbmFnZW1lbnQ8L2Z1bGwtdGl0bGU+PC9wZXJpb2RpY2FsPjxwYWdlcz4x
Mjk5LTEzMTU8L3BhZ2VzPjx2b2x1bWU+Mzc8L3ZvbHVtZT48bnVtYmVyPjU8L251bWJlcj48ZGF0
ZXM+PHllYXI+MjAxMTwveWVhcj48L2RhdGVzPjxpc2JuPjAxNDktMjA2MzwvaXNibj48dXJscz48
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A64CC5" w:rsidRPr="004E7E5A">
        <w:rPr>
          <w:rFonts w:cs="Times New Roman"/>
          <w:noProof/>
        </w:rPr>
        <w:t>(Barney 1991; Katmon et al. 2017; Barney et al. 2011)</w:t>
      </w:r>
      <w:r w:rsidRPr="004E7E5A">
        <w:rPr>
          <w:rFonts w:cs="Times New Roman"/>
        </w:rPr>
        <w:fldChar w:fldCharType="end"/>
      </w:r>
      <w:r w:rsidRPr="004E7E5A">
        <w:rPr>
          <w:rFonts w:cs="Times New Roman"/>
        </w:rPr>
        <w:t>.</w:t>
      </w:r>
      <w:r w:rsidRPr="004E7E5A">
        <w:rPr>
          <w:rFonts w:cs="Times New Roman" w:hint="eastAsia"/>
        </w:rPr>
        <w:t xml:space="preserve"> </w:t>
      </w:r>
      <w:r w:rsidRPr="004E7E5A">
        <w:rPr>
          <w:rFonts w:cs="Times New Roman"/>
        </w:rPr>
        <w:t>The</w:t>
      </w:r>
      <w:r w:rsidRPr="004E7E5A">
        <w:t xml:space="preserve"> </w:t>
      </w:r>
      <w:r w:rsidRPr="004E7E5A">
        <w:rPr>
          <w:rFonts w:cs="Times New Roman"/>
        </w:rPr>
        <w:t xml:space="preserve">resource-based view theory reflects internal resources as the cornerstone for firms to achieve competitive advantage and, in order to be recognized as a firm’s resources, the potential asset must comply with certain criteria which are valuable, rare and hard to imitate </w:t>
      </w:r>
      <w:r w:rsidRPr="004E7E5A">
        <w:rPr>
          <w:rFonts w:cs="Times New Roman"/>
        </w:rPr>
        <w:fldChar w:fldCharType="begin"/>
      </w:r>
      <w:r w:rsidR="006F6C86" w:rsidRPr="004E7E5A">
        <w:rPr>
          <w:rFonts w:cs="Times New Roman"/>
        </w:rPr>
        <w:instrText xml:space="preserve"> ADDIN EN.CITE &lt;EndNote&gt;&lt;Cite&gt;&lt;Author&gt;Barney&lt;/Author&gt;&lt;Year&gt;1991&lt;/Year&gt;&lt;RecNum&gt;2268&lt;/RecNum&gt;&lt;DisplayText&gt;(Barney 1991)&lt;/DisplayText&gt;&lt;record&gt;&lt;rec-number&gt;2268&lt;/rec-number&gt;&lt;foreign-keys&gt;&lt;key app="EN" db-id="trr00pfsbzzex0ezwf6v5swd9fpfpwfa90xp" timestamp="1638622497" guid="c8519075-204a-43c4-8be7-ac9c33953f72"&gt;226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4E7E5A">
        <w:rPr>
          <w:rFonts w:cs="Times New Roman"/>
        </w:rPr>
        <w:fldChar w:fldCharType="separate"/>
      </w:r>
      <w:r w:rsidRPr="004E7E5A">
        <w:rPr>
          <w:rFonts w:cs="Times New Roman"/>
          <w:noProof/>
        </w:rPr>
        <w:t>(Barney 1991)</w:t>
      </w:r>
      <w:r w:rsidRPr="004E7E5A">
        <w:rPr>
          <w:rFonts w:cs="Times New Roman"/>
        </w:rPr>
        <w:fldChar w:fldCharType="end"/>
      </w:r>
      <w:r w:rsidRPr="004E7E5A">
        <w:rPr>
          <w:rFonts w:cs="Times New Roman"/>
        </w:rPr>
        <w:t xml:space="preserve">. Sustained competitive advantage derives from the resources and capabilities a firm controls that are valuable, rare, imperfectly imitable, and not substitutable </w:t>
      </w:r>
      <w:r w:rsidRPr="004E7E5A">
        <w:rPr>
          <w:rFonts w:cs="Times New Roman"/>
        </w:rPr>
        <w:fldChar w:fldCharType="begin"/>
      </w:r>
      <w:r w:rsidR="006F6C86" w:rsidRPr="004E7E5A">
        <w:rPr>
          <w:rFonts w:cs="Times New Roman"/>
        </w:rPr>
        <w:instrText xml:space="preserve"> ADDIN EN.CITE &lt;EndNote&gt;&lt;Cite&gt;&lt;Author&gt;Barney&lt;/Author&gt;&lt;Year&gt;1991&lt;/Year&gt;&lt;RecNum&gt;2268&lt;/RecNum&gt;&lt;DisplayText&gt;(Barney 1991)&lt;/DisplayText&gt;&lt;record&gt;&lt;rec-number&gt;2268&lt;/rec-number&gt;&lt;foreign-keys&gt;&lt;key app="EN" db-id="trr00pfsbzzex0ezwf6v5swd9fpfpwfa90xp" timestamp="1638622497" guid="c8519075-204a-43c4-8be7-ac9c33953f72"&gt;226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4E7E5A">
        <w:rPr>
          <w:rFonts w:cs="Times New Roman"/>
        </w:rPr>
        <w:fldChar w:fldCharType="separate"/>
      </w:r>
      <w:r w:rsidRPr="004E7E5A">
        <w:rPr>
          <w:rFonts w:cs="Times New Roman"/>
          <w:noProof/>
        </w:rPr>
        <w:t>(Barney 1991)</w:t>
      </w:r>
      <w:r w:rsidRPr="004E7E5A">
        <w:rPr>
          <w:rFonts w:cs="Times New Roman"/>
        </w:rPr>
        <w:fldChar w:fldCharType="end"/>
      </w:r>
      <w:r w:rsidRPr="004E7E5A">
        <w:rPr>
          <w:rFonts w:cs="Times New Roman"/>
        </w:rPr>
        <w:t>.</w:t>
      </w:r>
      <w:r w:rsidRPr="004E7E5A">
        <w:rPr>
          <w:rFonts w:cs="Times New Roman" w:hint="eastAsia"/>
        </w:rPr>
        <w:t xml:space="preserve"> </w:t>
      </w:r>
      <w:r w:rsidR="00D359CD" w:rsidRPr="004E7E5A">
        <w:rPr>
          <w:rFonts w:cs="Times New Roman"/>
        </w:rPr>
        <w:t>F</w:t>
      </w:r>
      <w:r w:rsidRPr="004E7E5A">
        <w:rPr>
          <w:rFonts w:cs="Times New Roman"/>
        </w:rPr>
        <w:t xml:space="preserve">irms design their strategies by organizing their internal resources in response to the environmental opportunities, while counterbalancing the external threat and preventing internal weaknesses in order to achieve competitive advantage </w:t>
      </w:r>
      <w:r w:rsidRPr="004E7E5A">
        <w:rPr>
          <w:rFonts w:cs="Times New Roman"/>
        </w:rPr>
        <w:fldChar w:fldCharType="begin"/>
      </w:r>
      <w:r w:rsidR="006F6C86" w:rsidRPr="004E7E5A">
        <w:rPr>
          <w:rFonts w:cs="Times New Roman"/>
        </w:rPr>
        <w:instrText xml:space="preserve"> ADDIN EN.CITE &lt;EndNote&gt;&lt;Cite&gt;&lt;Author&gt;Barney&lt;/Author&gt;&lt;Year&gt;1991&lt;/Year&gt;&lt;RecNum&gt;2268&lt;/RecNum&gt;&lt;DisplayText&gt;(Barney 1991)&lt;/DisplayText&gt;&lt;record&gt;&lt;rec-number&gt;2268&lt;/rec-number&gt;&lt;foreign-keys&gt;&lt;key app="EN" db-id="trr00pfsbzzex0ezwf6v5swd9fpfpwfa90xp" timestamp="1638622497" guid="c8519075-204a-43c4-8be7-ac9c33953f72"&gt;2268&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4E7E5A">
        <w:rPr>
          <w:rFonts w:cs="Times New Roman"/>
        </w:rPr>
        <w:fldChar w:fldCharType="separate"/>
      </w:r>
      <w:r w:rsidRPr="004E7E5A">
        <w:rPr>
          <w:rFonts w:cs="Times New Roman"/>
          <w:noProof/>
        </w:rPr>
        <w:t>(Barney 1991)</w:t>
      </w:r>
      <w:r w:rsidRPr="004E7E5A">
        <w:rPr>
          <w:rFonts w:cs="Times New Roman"/>
        </w:rPr>
        <w:fldChar w:fldCharType="end"/>
      </w:r>
      <w:r w:rsidRPr="004E7E5A">
        <w:rPr>
          <w:rFonts w:cs="Times New Roman"/>
        </w:rPr>
        <w:t>.</w:t>
      </w:r>
      <w:r w:rsidRPr="004E7E5A">
        <w:rPr>
          <w:rFonts w:cs="Times New Roman" w:hint="eastAsia"/>
        </w:rPr>
        <w:t xml:space="preserve"> </w:t>
      </w:r>
      <w:r w:rsidRPr="004E7E5A">
        <w:rPr>
          <w:rFonts w:cs="Times New Roman"/>
        </w:rPr>
        <w:t xml:space="preserve">We consider directors’ network is </w:t>
      </w:r>
      <w:r w:rsidR="0050306B" w:rsidRPr="004E7E5A">
        <w:rPr>
          <w:rFonts w:cs="Times New Roman"/>
        </w:rPr>
        <w:t>of great importance</w:t>
      </w:r>
      <w:r w:rsidRPr="004E7E5A">
        <w:rPr>
          <w:rFonts w:cs="Times New Roman"/>
        </w:rPr>
        <w:t xml:space="preserve"> to the board uniqueness in line with resource-based view theory that supports the knowledge, intelligence and expertise of networked board members as valuable firm resources. This might explain the effectiveness of the board in governance and decision-making processes including information about the firm’s CSR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 xml:space="preserve">. We apply resource-based view perspectives to understand why firms improve CSR disclosure quality and why the reasons for CSR disclosure quality may change over time </w:t>
      </w:r>
      <w:r w:rsidRPr="004E7E5A">
        <w:rPr>
          <w:rFonts w:cs="Times New Roman"/>
        </w:rPr>
        <w:fldChar w:fldCharType="begin"/>
      </w:r>
      <w:r w:rsidR="001A1175" w:rsidRPr="004E7E5A">
        <w:rPr>
          <w:rFonts w:cs="Times New Roman"/>
        </w:rPr>
        <w:instrText xml:space="preserve"> ADDIN EN.CITE &lt;EndNote&gt;&lt;Cite&gt;&lt;Author&gt;Branco&lt;/Author&gt;&lt;Year&gt;2006&lt;/Year&gt;&lt;RecNum&gt;2260&lt;/RecNum&gt;&lt;DisplayText&gt;(Branco and Rodrigues 2006)&lt;/DisplayText&gt;&lt;record&gt;&lt;rec-number&gt;2260&lt;/rec-number&gt;&lt;foreign-keys&gt;&lt;key app="EN" db-id="trr00pfsbzzex0ezwf6v5swd9fpfpwfa90xp" timestamp="1638519405" guid="8f721b81-fa4c-4a41-a3e1-22cd08bbfe09"&gt;2260&lt;/key&gt;&lt;/foreign-keys&gt;&lt;ref-type name="Journal Article"&gt;17&lt;/ref-type&gt;&lt;contributors&gt;&lt;authors&gt;&lt;author&gt;Branco, Manuel Castelo&lt;/author&gt;&lt;author&gt;Rodrigues, Lúcia Lima&lt;/author&gt;&lt;/authors&gt;&lt;/contributors&gt;&lt;titles&gt;&lt;title&gt;Corporate social responsibility and resource-based perspectives&lt;/title&gt;&lt;secondary-title&gt;Journal of Business Ethics&lt;/secondary-title&gt;&lt;/titles&gt;&lt;periodical&gt;&lt;full-title&gt;Journal of Business Ethics&lt;/full-title&gt;&lt;/periodical&gt;&lt;pages&gt;111-132&lt;/pages&gt;&lt;volume&gt;69&lt;/volume&gt;&lt;number&gt;2&lt;/number&gt;&lt;dates&gt;&lt;year&gt;2006&lt;/year&gt;&lt;pub-dates&gt;&lt;date&gt;2006/12/01&lt;/date&gt;&lt;/pub-dates&gt;&lt;/dates&gt;&lt;isbn&gt;1573-0697&lt;/isbn&gt;&lt;urls&gt;&lt;related-urls&gt;&lt;url&gt;https://doi.org/10.1007/s10551-006-9071-z&lt;/url&gt;&lt;/related-urls&gt;&lt;/urls&gt;&lt;electronic-resource-num&gt;10.1007/s10551-006-9071-z&lt;/electronic-resource-num&gt;&lt;/record&gt;&lt;/Cite&gt;&lt;/EndNote&gt;</w:instrText>
      </w:r>
      <w:r w:rsidRPr="004E7E5A">
        <w:rPr>
          <w:rFonts w:cs="Times New Roman"/>
        </w:rPr>
        <w:fldChar w:fldCharType="separate"/>
      </w:r>
      <w:r w:rsidRPr="004E7E5A">
        <w:rPr>
          <w:rFonts w:cs="Times New Roman"/>
          <w:noProof/>
        </w:rPr>
        <w:t>(Branco and Rodrigues 2006)</w:t>
      </w:r>
      <w:r w:rsidRPr="004E7E5A">
        <w:rPr>
          <w:rFonts w:cs="Times New Roman"/>
        </w:rPr>
        <w:fldChar w:fldCharType="end"/>
      </w:r>
      <w:r w:rsidRPr="004E7E5A">
        <w:rPr>
          <w:rFonts w:cs="Times New Roman"/>
        </w:rPr>
        <w:t>.</w:t>
      </w:r>
    </w:p>
    <w:p w14:paraId="3A25856D"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lastRenderedPageBreak/>
        <w:t>Directors’ Network and the Dissemination of Resources</w:t>
      </w:r>
    </w:p>
    <w:p w14:paraId="4C7C77BF" w14:textId="3977E61D" w:rsidR="00746786" w:rsidRPr="004E7E5A" w:rsidRDefault="00746786" w:rsidP="00746786">
      <w:pPr>
        <w:pStyle w:val="a7"/>
        <w:spacing w:line="480" w:lineRule="auto"/>
        <w:ind w:firstLine="480"/>
        <w:rPr>
          <w:rFonts w:cs="Times New Roman"/>
        </w:rPr>
      </w:pPr>
      <w:r w:rsidRPr="004E7E5A">
        <w:rPr>
          <w:rFonts w:cs="Times New Roman"/>
        </w:rPr>
        <w:t xml:space="preserve">Prior literature suggests that there are mainly two approaches through which directors’ network can affect firms’ decisions: one approach is the organizational contagion effect that allows behavior to spread between firms through board of directors’ networks </w:t>
      </w:r>
      <w:r w:rsidRPr="004E7E5A">
        <w:rPr>
          <w:rFonts w:cs="Times New Roman"/>
        </w:rPr>
        <w:fldChar w:fldCharType="begin"/>
      </w:r>
      <w:r w:rsidR="001A1175" w:rsidRPr="004E7E5A">
        <w:rPr>
          <w:rFonts w:cs="Times New Roman"/>
        </w:rPr>
        <w:instrText xml:space="preserve"> ADDIN EN.CITE &lt;EndNote&gt;&lt;Cite&gt;&lt;Author&gt;Brown&lt;/Author&gt;&lt;Year&gt;2011&lt;/Year&gt;&lt;RecNum&gt;856&lt;/RecNum&gt;&lt;DisplayText&gt;(Brown 2011)&lt;/DisplayText&gt;&lt;record&gt;&lt;rec-number&gt;856&lt;/rec-number&gt;&lt;foreign-keys&gt;&lt;key app="EN" db-id="trr00pfsbzzex0ezwf6v5swd9fpfpwfa90xp" timestamp="1581080418" guid="566e4890-bfd7-4cc2-8e5b-ef411617c257"&gt;856&lt;/key&gt;&lt;/foreign-keys&gt;&lt;ref-type name="Journal Article"&gt;17&lt;/ref-type&gt;&lt;contributors&gt;&lt;authors&gt;&lt;author&gt;Brown, Jennifer L.&lt;/author&gt;&lt;/authors&gt;&lt;/contributors&gt;&lt;titles&gt;&lt;title&gt;The spread of aggressive corporate tax reporting: A detailed examination of the corporate-owned life insurance shelter&lt;/title&gt;&lt;secondary-title&gt;The Accounting Review&lt;/secondary-title&gt;&lt;/titles&gt;&lt;periodical&gt;&lt;full-title&gt;The Accounting Review&lt;/full-title&gt;&lt;/periodical&gt;&lt;pages&gt;23-57&lt;/pages&gt;&lt;volume&gt;86&lt;/volume&gt;&lt;number&gt;1&lt;/number&gt;&lt;section&gt;23&lt;/section&gt;&lt;dates&gt;&lt;year&gt;2011&lt;/year&gt;&lt;/dates&gt;&lt;isbn&gt;0001-4826&amp;#xD;1558-7967&lt;/isbn&gt;&lt;urls&gt;&lt;/urls&gt;&lt;electronic-resource-num&gt;10.2308/accr.00000008&lt;/electronic-resource-num&gt;&lt;/record&gt;&lt;/Cite&gt;&lt;/EndNote&gt;</w:instrText>
      </w:r>
      <w:r w:rsidRPr="004E7E5A">
        <w:rPr>
          <w:rFonts w:cs="Times New Roman"/>
        </w:rPr>
        <w:fldChar w:fldCharType="separate"/>
      </w:r>
      <w:r w:rsidRPr="004E7E5A">
        <w:rPr>
          <w:rFonts w:cs="Times New Roman"/>
          <w:noProof/>
        </w:rPr>
        <w:t>(Brown 2011)</w:t>
      </w:r>
      <w:r w:rsidRPr="004E7E5A">
        <w:rPr>
          <w:rFonts w:cs="Times New Roman"/>
        </w:rPr>
        <w:fldChar w:fldCharType="end"/>
      </w:r>
      <w:r w:rsidRPr="004E7E5A">
        <w:rPr>
          <w:rFonts w:cs="Times New Roman"/>
        </w:rPr>
        <w:t xml:space="preserve">. In this way, directors’ network potentially serve as conduits for spreading behaviors from firm to firm and thus influence the firms’ earnings management </w:t>
      </w:r>
      <w:r w:rsidRPr="004E7E5A">
        <w:rPr>
          <w:rFonts w:cs="Times New Roman"/>
        </w:rPr>
        <w:fldChar w:fldCharType="begin"/>
      </w:r>
      <w:r w:rsidR="001A1175" w:rsidRPr="004E7E5A">
        <w:rPr>
          <w:rFonts w:cs="Times New Roman"/>
        </w:rPr>
        <w:instrText xml:space="preserve"> ADDIN EN.CITE &lt;EndNote&gt;&lt;Cite&gt;&lt;Author&gt;Chiu&lt;/Author&gt;&lt;Year&gt;2013&lt;/Year&gt;&lt;RecNum&gt;799&lt;/RecNum&gt;&lt;DisplayText&gt;(Chiu et al. 2013)&lt;/DisplayText&gt;&lt;record&gt;&lt;rec-number&gt;799&lt;/rec-number&gt;&lt;foreign-keys&gt;&lt;key app="EN" db-id="trr00pfsbzzex0ezwf6v5swd9fpfpwfa90xp" timestamp="1581080356" guid="3db7c9c3-c088-45b4-97c3-c84ac7d38cb2"&gt;799&lt;/key&gt;&lt;/foreign-keys&gt;&lt;ref-type name="Journal Article"&gt;17&lt;/ref-type&gt;&lt;contributors&gt;&lt;authors&gt;&lt;author&gt;Chiu, Peng Chia&lt;/author&gt;&lt;author&gt;Teoh, Siew Hong&lt;/author&gt;&lt;author&gt;Tian, Feng&lt;/author&gt;&lt;/authors&gt;&lt;/contributors&gt;&lt;titles&gt;&lt;title&gt;Board interlocks and earnings management contagion&lt;/title&gt;&lt;secondary-title&gt;The Accounting Review&lt;/secondary-title&gt;&lt;/titles&gt;&lt;periodical&gt;&lt;full-title&gt;The Accounting Review&lt;/full-title&gt;&lt;/periodical&gt;&lt;pages&gt;915-944&lt;/pages&gt;&lt;volume&gt;88&lt;/volume&gt;&lt;number&gt;3&lt;/number&gt;&lt;section&gt;915&lt;/section&gt;&lt;dates&gt;&lt;year&gt;2013&lt;/year&gt;&lt;/dates&gt;&lt;isbn&gt;0001-4826&amp;#xD;1558-7967&lt;/isbn&gt;&lt;urls&gt;&lt;/urls&gt;&lt;electronic-resource-num&gt;10.2308/accr-50369&lt;/electronic-resource-num&gt;&lt;/record&gt;&lt;/Cite&gt;&lt;/EndNote&gt;</w:instrText>
      </w:r>
      <w:r w:rsidRPr="004E7E5A">
        <w:rPr>
          <w:rFonts w:cs="Times New Roman"/>
        </w:rPr>
        <w:fldChar w:fldCharType="separate"/>
      </w:r>
      <w:r w:rsidRPr="004E7E5A">
        <w:rPr>
          <w:rFonts w:cs="Times New Roman"/>
          <w:noProof/>
        </w:rPr>
        <w:t>(Chiu et al. 2013)</w:t>
      </w:r>
      <w:r w:rsidRPr="004E7E5A">
        <w:rPr>
          <w:rFonts w:cs="Times New Roman"/>
        </w:rPr>
        <w:fldChar w:fldCharType="end"/>
      </w:r>
      <w:r w:rsidRPr="004E7E5A">
        <w:rPr>
          <w:rFonts w:cs="Times New Roman"/>
        </w:rPr>
        <w:t xml:space="preserve">, disclosure policies </w:t>
      </w:r>
      <w:r w:rsidRPr="004E7E5A">
        <w:rPr>
          <w:rFonts w:cs="Times New Roman"/>
        </w:rPr>
        <w:fldChar w:fldCharType="begin"/>
      </w:r>
      <w:r w:rsidR="006F6C86" w:rsidRPr="004E7E5A">
        <w:rPr>
          <w:rFonts w:cs="Times New Roman"/>
        </w:rPr>
        <w:instrText xml:space="preserve"> ADDIN EN.CITE &lt;EndNote&gt;&lt;Cite&gt;&lt;Author&gt;Cai&lt;/Author&gt;&lt;Year&gt;2014&lt;/Year&gt;&lt;RecNum&gt;1939&lt;/RecNum&gt;&lt;DisplayText&gt;(Cai et al. 2014)&lt;/DisplayText&gt;&lt;record&gt;&lt;rec-number&gt;1939&lt;/rec-number&gt;&lt;foreign-keys&gt;&lt;key app="EN" db-id="trr00pfsbzzex0ezwf6v5swd9fpfpwfa90xp" timestamp="1606876185" guid="6d8cd310-cade-4f9b-91da-a250124fc0a3"&gt;1939&lt;/key&gt;&lt;/foreign-keys&gt;&lt;ref-type name="Journal Article"&gt;17&lt;/ref-type&gt;&lt;contributors&gt;&lt;authors&gt;&lt;author&gt;Cai, Ye&lt;/author&gt;&lt;author&gt;Dhaliwal, Dan S.&lt;/author&gt;&lt;author&gt;Kim, Yongtae&lt;/author&gt;&lt;author&gt;Pan, Carrie&lt;/author&gt;&lt;/authors&gt;&lt;/contributors&gt;&lt;titles&gt;&lt;title&gt;Board interlocks and the diffusion of disclosure policy&lt;/title&gt;&lt;secondary-title&gt;Review of Accounting Studies&lt;/secondary-title&gt;&lt;/titles&gt;&lt;periodical&gt;&lt;full-title&gt;Review of Accounting Studies&lt;/full-title&gt;&lt;/periodical&gt;&lt;pages&gt;1086-1119&lt;/pages&gt;&lt;volume&gt;19&lt;/volume&gt;&lt;number&gt;3&lt;/number&gt;&lt;section&gt;1086&lt;/section&gt;&lt;dates&gt;&lt;year&gt;2014&lt;/year&gt;&lt;/dates&gt;&lt;isbn&gt;1380-6653&amp;#xD;1573-7136&lt;/isbn&gt;&lt;urls&gt;&lt;/urls&gt;&lt;electronic-resource-num&gt;10.1007/s11142-014-9280-0&lt;/electronic-resource-num&gt;&lt;/record&gt;&lt;/Cite&gt;&lt;/EndNote&gt;</w:instrText>
      </w:r>
      <w:r w:rsidRPr="004E7E5A">
        <w:rPr>
          <w:rFonts w:cs="Times New Roman"/>
        </w:rPr>
        <w:fldChar w:fldCharType="separate"/>
      </w:r>
      <w:r w:rsidRPr="004E7E5A">
        <w:rPr>
          <w:rFonts w:cs="Times New Roman"/>
          <w:noProof/>
        </w:rPr>
        <w:t>(Cai et al. 2014)</w:t>
      </w:r>
      <w:r w:rsidRPr="004E7E5A">
        <w:rPr>
          <w:rFonts w:cs="Times New Roman"/>
        </w:rPr>
        <w:fldChar w:fldCharType="end"/>
      </w:r>
      <w:r w:rsidRPr="004E7E5A">
        <w:rPr>
          <w:rFonts w:cs="Times New Roman"/>
        </w:rPr>
        <w:t xml:space="preserve">, adoption of corporate-owned life insurance as a tax shelter </w:t>
      </w:r>
      <w:r w:rsidRPr="004E7E5A">
        <w:rPr>
          <w:rFonts w:cs="Times New Roman"/>
        </w:rPr>
        <w:fldChar w:fldCharType="begin"/>
      </w:r>
      <w:r w:rsidR="001A1175" w:rsidRPr="004E7E5A">
        <w:rPr>
          <w:rFonts w:cs="Times New Roman"/>
        </w:rPr>
        <w:instrText xml:space="preserve"> ADDIN EN.CITE &lt;EndNote&gt;&lt;Cite&gt;&lt;Author&gt;Brown&lt;/Author&gt;&lt;Year&gt;2011&lt;/Year&gt;&lt;RecNum&gt;856&lt;/RecNum&gt;&lt;DisplayText&gt;(Brown 2011)&lt;/DisplayText&gt;&lt;record&gt;&lt;rec-number&gt;856&lt;/rec-number&gt;&lt;foreign-keys&gt;&lt;key app="EN" db-id="trr00pfsbzzex0ezwf6v5swd9fpfpwfa90xp" timestamp="1581080418" guid="566e4890-bfd7-4cc2-8e5b-ef411617c257"&gt;856&lt;/key&gt;&lt;/foreign-keys&gt;&lt;ref-type name="Journal Article"&gt;17&lt;/ref-type&gt;&lt;contributors&gt;&lt;authors&gt;&lt;author&gt;Brown, Jennifer L.&lt;/author&gt;&lt;/authors&gt;&lt;/contributors&gt;&lt;titles&gt;&lt;title&gt;The spread of aggressive corporate tax reporting: A detailed examination of the corporate-owned life insurance shelter&lt;/title&gt;&lt;secondary-title&gt;The Accounting Review&lt;/secondary-title&gt;&lt;/titles&gt;&lt;periodical&gt;&lt;full-title&gt;The Accounting Review&lt;/full-title&gt;&lt;/periodical&gt;&lt;pages&gt;23-57&lt;/pages&gt;&lt;volume&gt;86&lt;/volume&gt;&lt;number&gt;1&lt;/number&gt;&lt;section&gt;23&lt;/section&gt;&lt;dates&gt;&lt;year&gt;2011&lt;/year&gt;&lt;/dates&gt;&lt;isbn&gt;0001-4826&amp;#xD;1558-7967&lt;/isbn&gt;&lt;urls&gt;&lt;/urls&gt;&lt;electronic-resource-num&gt;10.2308/accr.00000008&lt;/electronic-resource-num&gt;&lt;/record&gt;&lt;/Cite&gt;&lt;/EndNote&gt;</w:instrText>
      </w:r>
      <w:r w:rsidRPr="004E7E5A">
        <w:rPr>
          <w:rFonts w:cs="Times New Roman"/>
        </w:rPr>
        <w:fldChar w:fldCharType="separate"/>
      </w:r>
      <w:r w:rsidRPr="004E7E5A">
        <w:rPr>
          <w:rFonts w:cs="Times New Roman"/>
          <w:noProof/>
        </w:rPr>
        <w:t>(Brown 2011)</w:t>
      </w:r>
      <w:r w:rsidRPr="004E7E5A">
        <w:rPr>
          <w:rFonts w:cs="Times New Roman"/>
        </w:rPr>
        <w:fldChar w:fldCharType="end"/>
      </w:r>
      <w:r w:rsidRPr="004E7E5A">
        <w:rPr>
          <w:rFonts w:cs="Times New Roman"/>
        </w:rPr>
        <w:t xml:space="preserve">, and tax avoidance </w:t>
      </w:r>
      <w:r w:rsidRPr="004E7E5A">
        <w:rPr>
          <w:rFonts w:cs="Times New Roman"/>
        </w:rPr>
        <w:fldChar w:fldCharType="begin"/>
      </w:r>
      <w:r w:rsidR="001A1175" w:rsidRPr="004E7E5A">
        <w:rPr>
          <w:rFonts w:cs="Times New Roman"/>
        </w:rPr>
        <w:instrText xml:space="preserve"> ADDIN EN.CITE &lt;EndNote&gt;&lt;Cite&gt;&lt;Author&gt;Brown&lt;/Author&gt;&lt;Year&gt;2014&lt;/Year&gt;&lt;RecNum&gt;1858&lt;/RecNum&gt;&lt;DisplayText&gt;(Brown and Drake 2014)&lt;/DisplayText&gt;&lt;record&gt;&lt;rec-number&gt;1858&lt;/rec-number&gt;&lt;foreign-keys&gt;&lt;key app="EN" db-id="trr00pfsbzzex0ezwf6v5swd9fpfpwfa90xp" timestamp="1598695104" guid="16c7778e-a613-493b-8440-1c6ba718aa2c"&gt;1858&lt;/key&gt;&lt;/foreign-keys&gt;&lt;ref-type name="Journal Article"&gt;17&lt;/ref-type&gt;&lt;contributors&gt;&lt;authors&gt;&lt;author&gt;Brown, Jennifer L.&lt;/author&gt;&lt;author&gt;Drake, Katharine D.&lt;/author&gt;&lt;/authors&gt;&lt;/contributors&gt;&lt;titles&gt;&lt;title&gt;Network ties among low-tax firms&lt;/title&gt;&lt;secondary-title&gt;The Accounting Review&lt;/secondary-title&gt;&lt;/titles&gt;&lt;periodical&gt;&lt;full-title&gt;The Accounting Review&lt;/full-title&gt;&lt;/periodical&gt;&lt;pages&gt;483-510&lt;/pages&gt;&lt;volume&gt;89&lt;/volume&gt;&lt;number&gt;2&lt;/number&gt;&lt;dates&gt;&lt;year&gt;2014&lt;/year&gt;&lt;/dates&gt;&lt;urls&gt;&lt;/urls&gt;&lt;/record&gt;&lt;/Cite&gt;&lt;/EndNote&gt;</w:instrText>
      </w:r>
      <w:r w:rsidRPr="004E7E5A">
        <w:rPr>
          <w:rFonts w:cs="Times New Roman"/>
        </w:rPr>
        <w:fldChar w:fldCharType="separate"/>
      </w:r>
      <w:r w:rsidRPr="004E7E5A">
        <w:rPr>
          <w:rFonts w:cs="Times New Roman"/>
          <w:noProof/>
        </w:rPr>
        <w:t>(Brown and Drake 2014)</w:t>
      </w:r>
      <w:r w:rsidRPr="004E7E5A">
        <w:rPr>
          <w:rFonts w:cs="Times New Roman"/>
        </w:rPr>
        <w:fldChar w:fldCharType="end"/>
      </w:r>
      <w:r w:rsidRPr="004E7E5A">
        <w:rPr>
          <w:rFonts w:cs="Times New Roman"/>
        </w:rPr>
        <w:t xml:space="preserve">. </w:t>
      </w:r>
      <w:r w:rsidR="00AE58EB" w:rsidRPr="004E7E5A">
        <w:rPr>
          <w:rFonts w:cs="Times New Roman"/>
        </w:rPr>
        <w:t xml:space="preserve">Based on this approach, Cai et al. (2014) find that directors’ networks serve as conduits for information that influences the contagion of quarterly earnings guidance cessation. </w:t>
      </w:r>
      <w:r w:rsidRPr="004E7E5A">
        <w:rPr>
          <w:rFonts w:cs="Times New Roman"/>
        </w:rPr>
        <w:t xml:space="preserve">Another approach is </w:t>
      </w:r>
      <w:proofErr w:type="spellStart"/>
      <w:r w:rsidRPr="004E7E5A">
        <w:rPr>
          <w:rFonts w:cs="Times New Roman"/>
        </w:rPr>
        <w:t>maily</w:t>
      </w:r>
      <w:proofErr w:type="spellEnd"/>
      <w:r w:rsidRPr="004E7E5A">
        <w:rPr>
          <w:rFonts w:cs="Times New Roman"/>
        </w:rPr>
        <w:t xml:space="preserve"> based on networked directors’ provision of resources to a firm </w:t>
      </w:r>
      <w:r w:rsidRPr="004E7E5A">
        <w:rPr>
          <w:rFonts w:cs="Times New Roman"/>
        </w:rPr>
        <w:fldChar w:fldCharType="begin"/>
      </w:r>
      <w:r w:rsidRPr="004E7E5A">
        <w:rPr>
          <w:rFonts w:cs="Times New Roman"/>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cs="Times New Roman"/>
        </w:rPr>
        <w:fldChar w:fldCharType="separate"/>
      </w:r>
      <w:r w:rsidRPr="004E7E5A">
        <w:rPr>
          <w:rFonts w:cs="Times New Roman"/>
          <w:noProof/>
        </w:rPr>
        <w:t>(Larcker et al. 2013)</w:t>
      </w:r>
      <w:r w:rsidRPr="004E7E5A">
        <w:rPr>
          <w:rFonts w:cs="Times New Roman"/>
        </w:rPr>
        <w:fldChar w:fldCharType="end"/>
      </w:r>
      <w:r w:rsidRPr="004E7E5A">
        <w:rPr>
          <w:rFonts w:cs="Times New Roman"/>
        </w:rPr>
        <w:t xml:space="preserve">. The resources such as knowledge and experience gained through director’ network can influence firms’ change-of-control transactions </w:t>
      </w:r>
      <w:r w:rsidRPr="004E7E5A">
        <w:rPr>
          <w:rFonts w:cs="Times New Roman"/>
        </w:rPr>
        <w:fldChar w:fldCharType="begin"/>
      </w:r>
      <w:r w:rsidRPr="004E7E5A">
        <w:rPr>
          <w:rFonts w:cs="Times New Roman"/>
        </w:rPr>
        <w:instrText xml:space="preserve"> ADDIN EN.CITE &lt;EndNote&gt;&lt;Cite&gt;&lt;Author&gt;Stuart&lt;/Author&gt;&lt;Year&gt;2010&lt;/Year&gt;&lt;RecNum&gt;845&lt;/RecNum&gt;&lt;DisplayText&gt;(Stuart and Yim 2010)&lt;/DisplayText&gt;&lt;record&gt;&lt;rec-number&gt;845&lt;/rec-number&gt;&lt;foreign-keys&gt;&lt;key app="EN" db-id="trr00pfsbzzex0ezwf6v5swd9fpfpwfa90xp" timestamp="1581080402" guid="ade7d928-f23a-47d9-88ec-0d4691af61a7"&gt;845&lt;/key&gt;&lt;/foreign-keys&gt;&lt;ref-type name="Journal Article"&gt;17&lt;/ref-type&gt;&lt;contributors&gt;&lt;authors&gt;&lt;author&gt;Stuart, Toby E.&lt;/author&gt;&lt;author&gt;Yim, Soojin&lt;/author&gt;&lt;/authors&gt;&lt;/contributors&gt;&lt;titles&gt;&lt;title&gt;Board interlocks and the propensity to be targeted in private equity transactions&lt;/title&gt;&lt;secondary-title&gt;Journal of Financial Economics&lt;/secondary-title&gt;&lt;/titles&gt;&lt;periodical&gt;&lt;full-title&gt;Journal of Financial Economics&lt;/full-title&gt;&lt;/periodical&gt;&lt;pages&gt;174-189&lt;/pages&gt;&lt;volume&gt;97&lt;/volume&gt;&lt;number&gt;1&lt;/number&gt;&lt;section&gt;174&lt;/section&gt;&lt;dates&gt;&lt;year&gt;2010&lt;/year&gt;&lt;/dates&gt;&lt;isbn&gt;0304405X&lt;/isbn&gt;&lt;urls&gt;&lt;/urls&gt;&lt;electronic-resource-num&gt;10.1016/j.jfineco.2010.03.012&lt;/electronic-resource-num&gt;&lt;/record&gt;&lt;/Cite&gt;&lt;/EndNote&gt;</w:instrText>
      </w:r>
      <w:r w:rsidRPr="004E7E5A">
        <w:rPr>
          <w:rFonts w:cs="Times New Roman"/>
        </w:rPr>
        <w:fldChar w:fldCharType="separate"/>
      </w:r>
      <w:r w:rsidRPr="004E7E5A">
        <w:rPr>
          <w:rFonts w:cs="Times New Roman"/>
          <w:noProof/>
        </w:rPr>
        <w:t>(Stuart and Yim 2010)</w:t>
      </w:r>
      <w:r w:rsidRPr="004E7E5A">
        <w:rPr>
          <w:rFonts w:cs="Times New Roman"/>
        </w:rPr>
        <w:fldChar w:fldCharType="end"/>
      </w:r>
      <w:r w:rsidRPr="004E7E5A">
        <w:rPr>
          <w:rFonts w:cs="Times New Roman"/>
        </w:rPr>
        <w:t xml:space="preserve">, financial performance </w:t>
      </w:r>
      <w:r w:rsidRPr="004E7E5A">
        <w:rPr>
          <w:rFonts w:cs="Times New Roman"/>
        </w:rPr>
        <w:fldChar w:fldCharType="begin"/>
      </w:r>
      <w:r w:rsidRPr="004E7E5A">
        <w:rPr>
          <w:rFonts w:cs="Times New Roman"/>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cs="Times New Roman"/>
        </w:rPr>
        <w:fldChar w:fldCharType="separate"/>
      </w:r>
      <w:r w:rsidRPr="004E7E5A">
        <w:rPr>
          <w:rFonts w:cs="Times New Roman"/>
          <w:noProof/>
        </w:rPr>
        <w:t>(Larcker et al. 2013)</w:t>
      </w:r>
      <w:r w:rsidRPr="004E7E5A">
        <w:rPr>
          <w:rFonts w:cs="Times New Roman"/>
        </w:rPr>
        <w:fldChar w:fldCharType="end"/>
      </w:r>
      <w:r w:rsidRPr="004E7E5A">
        <w:rPr>
          <w:rFonts w:cs="Times New Roman"/>
        </w:rPr>
        <w:t xml:space="preserve">, political donations </w:t>
      </w:r>
      <w:r w:rsidRPr="004E7E5A">
        <w:rPr>
          <w:rFonts w:cs="Times New Roman"/>
        </w:rPr>
        <w:fldChar w:fldCharType="begin"/>
      </w:r>
      <w:r w:rsidR="001A1175" w:rsidRPr="004E7E5A">
        <w:rPr>
          <w:rFonts w:cs="Times New Roman"/>
        </w:rPr>
        <w:instrText xml:space="preserve"> ADDIN EN.CITE &lt;EndNote&gt;&lt;Cite&gt;&lt;Author&gt;Lu&lt;/Author&gt;&lt;Year&gt;2016&lt;/Year&gt;&lt;RecNum&gt;1865&lt;/RecNum&gt;&lt;DisplayText&gt;(Lu et al. 2016)&lt;/DisplayText&gt;&lt;record&gt;&lt;rec-number&gt;1865&lt;/rec-number&gt;&lt;foreign-keys&gt;&lt;key app="EN" db-id="trr00pfsbzzex0ezwf6v5swd9fpfpwfa90xp" timestamp="1598955672" guid="217b63a0-d788-4d86-b99a-5c552ac05753"&gt;1865&lt;/key&gt;&lt;/foreign-keys&gt;&lt;ref-type name="Journal Article"&gt;17&lt;/ref-type&gt;&lt;contributors&gt;&lt;authors&gt;&lt;author&gt;Lu, Yi&lt;/author&gt;&lt;author&gt;Shailer, Greg&lt;/author&gt;&lt;author&gt;Wilson, Mark&lt;/author&gt;&lt;/authors&gt;&lt;/contributors&gt;&lt;titles&gt;&lt;title&gt;Corporate political donations: Influences from directors&amp;apos; networks&lt;/title&gt;&lt;secondary-title&gt;Journal of Business Ethics&lt;/secondary-title&gt;&lt;/titles&gt;&lt;periodical&gt;&lt;full-title&gt;Journal of Business Ethics&lt;/full-title&gt;&lt;/periodical&gt;&lt;pages&gt;461-481&lt;/pages&gt;&lt;volume&gt;135&lt;/volume&gt;&lt;number&gt;3&lt;/number&gt;&lt;dates&gt;&lt;year&gt;2016&lt;/year&gt;&lt;/dates&gt;&lt;urls&gt;&lt;/urls&gt;&lt;/record&gt;&lt;/Cite&gt;&lt;/EndNote&gt;</w:instrText>
      </w:r>
      <w:r w:rsidRPr="004E7E5A">
        <w:rPr>
          <w:rFonts w:cs="Times New Roman"/>
        </w:rPr>
        <w:fldChar w:fldCharType="separate"/>
      </w:r>
      <w:r w:rsidRPr="004E7E5A">
        <w:rPr>
          <w:rFonts w:cs="Times New Roman"/>
          <w:noProof/>
        </w:rPr>
        <w:t>(Lu et al. 2016)</w:t>
      </w:r>
      <w:r w:rsidRPr="004E7E5A">
        <w:rPr>
          <w:rFonts w:cs="Times New Roman"/>
        </w:rPr>
        <w:fldChar w:fldCharType="end"/>
      </w:r>
      <w:r w:rsidRPr="004E7E5A">
        <w:rPr>
          <w:rFonts w:cs="Times New Roman"/>
        </w:rPr>
        <w:t xml:space="preserve">, environmental performance </w:t>
      </w:r>
      <w:r w:rsidRPr="004E7E5A">
        <w:rPr>
          <w:rFonts w:cs="Times New Roman"/>
        </w:rPr>
        <w:fldChar w:fldCharType="begin"/>
      </w:r>
      <w:r w:rsidR="001A1175" w:rsidRPr="004E7E5A">
        <w:rPr>
          <w:rFonts w:cs="Times New Roman"/>
        </w:rPr>
        <w:instrText xml:space="preserve"> ADDIN EN.CITE &lt;EndNote&gt;&lt;Cite&gt;&lt;Author&gt;Homroy&lt;/Author&gt;&lt;Year&gt;2017&lt;/Year&gt;&lt;RecNum&gt;1739&lt;/RecNum&gt;&lt;DisplayText&gt;(Homroy and Slechten 2017)&lt;/DisplayText&gt;&lt;record&gt;&lt;rec-number&gt;1739&lt;/rec-number&gt;&lt;foreign-keys&gt;&lt;key app="EN" db-id="trr00pfsbzzex0ezwf6v5swd9fpfpwfa90xp" timestamp="1587541509" guid="66d31698-0ec3-47d9-92f6-47205987b8da"&gt;1739&lt;/key&gt;&lt;/foreign-keys&gt;&lt;ref-type name="Journal Article"&gt;17&lt;/ref-type&gt;&lt;contributors&gt;&lt;authors&gt;&lt;author&gt;Homroy, Swarnodeep&lt;/author&gt;&lt;author&gt;Slechten, Aurelie&lt;/author&gt;&lt;/authors&gt;&lt;/contributors&gt;&lt;titles&gt;&lt;title&gt;Do board expertise and networked boards affect environmental performance?&lt;/title&gt;&lt;secondary-title&gt;Journal of Business Ethics&lt;/secondary-title&gt;&lt;/titles&gt;&lt;periodical&gt;&lt;full-title&gt;Journal of Business Ethics&lt;/full-title&gt;&lt;/periodical&gt;&lt;pages&gt;269-292&lt;/pages&gt;&lt;volume&gt;158&lt;/volume&gt;&lt;number&gt;1&lt;/number&gt;&lt;section&gt;269&lt;/section&gt;&lt;dates&gt;&lt;year&gt;2017&lt;/year&gt;&lt;/dates&gt;&lt;isbn&gt;0167-4544&amp;#xD;1573-0697&lt;/isbn&gt;&lt;urls&gt;&lt;/urls&gt;&lt;electronic-resource-num&gt;10.1007/s10551-017-3769-y&lt;/electronic-resource-num&gt;&lt;/record&gt;&lt;/Cite&gt;&lt;/EndNote&gt;</w:instrText>
      </w:r>
      <w:r w:rsidRPr="004E7E5A">
        <w:rPr>
          <w:rFonts w:cs="Times New Roman"/>
        </w:rPr>
        <w:fldChar w:fldCharType="separate"/>
      </w:r>
      <w:r w:rsidRPr="004E7E5A">
        <w:rPr>
          <w:rFonts w:cs="Times New Roman"/>
          <w:noProof/>
        </w:rPr>
        <w:t>(Homroy and Slechten 2017)</w:t>
      </w:r>
      <w:r w:rsidRPr="004E7E5A">
        <w:rPr>
          <w:rFonts w:cs="Times New Roman"/>
        </w:rPr>
        <w:fldChar w:fldCharType="end"/>
      </w:r>
      <w:r w:rsidRPr="004E7E5A">
        <w:rPr>
          <w:rFonts w:cs="Times New Roman"/>
        </w:rPr>
        <w:t xml:space="preserve">, financial reporting quality </w:t>
      </w:r>
      <w:r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Omer et al. 2019)</w:t>
      </w:r>
      <w:r w:rsidRPr="004E7E5A">
        <w:rPr>
          <w:rFonts w:cs="Times New Roman"/>
        </w:rPr>
        <w:fldChar w:fldCharType="end"/>
      </w:r>
      <w:r w:rsidRPr="004E7E5A">
        <w:rPr>
          <w:rFonts w:cs="Times New Roman"/>
        </w:rPr>
        <w:t xml:space="preserve">, and innovation </w:t>
      </w:r>
      <w:r w:rsidRPr="004E7E5A">
        <w:rPr>
          <w:rFonts w:cs="Times New Roman"/>
        </w:rPr>
        <w:fldChar w:fldCharType="begin"/>
      </w:r>
      <w:r w:rsidR="001A1175" w:rsidRPr="004E7E5A">
        <w:rPr>
          <w:rFonts w:cs="Times New Roman"/>
        </w:rPr>
        <w:instrText xml:space="preserve"> ADDIN EN.CITE &lt;EndNote&gt;&lt;Cite&gt;&lt;Author&gt;Chang&lt;/Author&gt;&lt;Year&gt;2020&lt;/Year&gt;&lt;RecNum&gt;1987&lt;/RecNum&gt;&lt;DisplayText&gt;(Chang and Wu 2020)&lt;/DisplayText&gt;&lt;record&gt;&lt;rec-number&gt;1987&lt;/rec-number&gt;&lt;foreign-keys&gt;&lt;key app="EN" db-id="trr00pfsbzzex0ezwf6v5swd9fpfpwfa90xp" timestamp="1626059574" guid="b7b2667f-c9c6-40f0-b109-a56c681a9448"&gt;1987&lt;/key&gt;&lt;/foreign-keys&gt;&lt;ref-type name="Journal Article"&gt;17&lt;/ref-type&gt;&lt;contributors&gt;&lt;authors&gt;&lt;author&gt;Chang, C. H.&lt;/author&gt;&lt;author&gt;Wu, Q.&lt;/author&gt;&lt;/authors&gt;&lt;/contributors&gt;&lt;titles&gt;&lt;title&gt;Board networks and corporate innovation&lt;/title&gt;&lt;secondary-title&gt;Management Science&lt;/secondary-title&gt;&lt;/titles&gt;&lt;periodical&gt;&lt;full-title&gt;Management Science&lt;/full-title&gt;&lt;/periodical&gt;&lt;pages&gt;3618-3654&lt;/pages&gt;&lt;volume&gt;67&lt;/volume&gt;&lt;number&gt;6&lt;/number&gt;&lt;dates&gt;&lt;year&gt;2020&lt;/year&gt;&lt;/dates&gt;&lt;urls&gt;&lt;/urls&gt;&lt;electronic-resource-num&gt;https://doi.org/10.1287/mnsc.2020.3587&lt;/electronic-resource-num&gt;&lt;/record&gt;&lt;/Cite&gt;&lt;/EndNote&gt;</w:instrText>
      </w:r>
      <w:r w:rsidRPr="004E7E5A">
        <w:rPr>
          <w:rFonts w:cs="Times New Roman"/>
        </w:rPr>
        <w:fldChar w:fldCharType="separate"/>
      </w:r>
      <w:r w:rsidRPr="004E7E5A">
        <w:rPr>
          <w:rFonts w:cs="Times New Roman"/>
          <w:noProof/>
        </w:rPr>
        <w:t>(Chang and Wu 2020)</w:t>
      </w:r>
      <w:r w:rsidRPr="004E7E5A">
        <w:rPr>
          <w:rFonts w:cs="Times New Roman"/>
        </w:rPr>
        <w:fldChar w:fldCharType="end"/>
      </w:r>
      <w:r w:rsidRPr="004E7E5A">
        <w:rPr>
          <w:rFonts w:cs="Times New Roman"/>
        </w:rPr>
        <w:t xml:space="preserve">. </w:t>
      </w:r>
    </w:p>
    <w:p w14:paraId="5E0AA95C" w14:textId="47AE784A" w:rsidR="00746786" w:rsidRPr="004E7E5A" w:rsidRDefault="0050306B" w:rsidP="00746786">
      <w:pPr>
        <w:pStyle w:val="a7"/>
        <w:spacing w:line="480" w:lineRule="auto"/>
        <w:ind w:firstLine="480"/>
        <w:rPr>
          <w:rFonts w:cs="Times New Roman"/>
        </w:rPr>
      </w:pPr>
      <w:r w:rsidRPr="004E7E5A">
        <w:rPr>
          <w:rFonts w:cs="Times New Roman"/>
        </w:rPr>
        <w:t>F</w:t>
      </w:r>
      <w:r w:rsidR="00746786" w:rsidRPr="004E7E5A">
        <w:rPr>
          <w:rFonts w:cs="Times New Roman"/>
        </w:rPr>
        <w:t xml:space="preserve">rom the lens of resource-based view </w:t>
      </w:r>
      <w:r w:rsidR="00746786" w:rsidRPr="004E7E5A">
        <w:rPr>
          <w:rFonts w:cs="Times New Roman"/>
        </w:rPr>
        <w:fldChar w:fldCharType="begin">
          <w:fldData xml:space="preserve">PEVuZE5vdGU+PENpdGU+PEF1dGhvcj5MYXZpZTwvQXV0aG9yPjxZZWFyPjIwMDY8L1llYXI+PFJl
Y051bT4yMDg0PC9SZWNOdW0+PERpc3BsYXlUZXh0PihMYXZpZSAyMDA2OyBTaGF1a2F0IGV0IGFs
LiAyMDE1OyBLYXRtb24gZXQgYWwuIDIwMTc7IE1hY2F1bGF5IGV0IGFsLiAyMDE3KTwvRGlzcGxh
eVRleHQ+PHJlY29yZD48cmVjLW51bWJlcj4yMDg0PC9yZWMtbnVtYmVyPjxmb3JlaWduLWtleXM+
PGtleSBhcHA9IkVOIiBkYi1pZD0idHJyMDBwZnNienpleDBlendmNnY1c3dkOWZwZnB3ZmE5MHhw
IiB0aW1lc3RhbXA9IjE2MjkyNzY5MjIiIGd1aWQ9IjI1YzY0NWE0LTVjYTctNDQ0YS05MmVlLTM4
MzRkMTllZmY2NiI+MjA4NDwva2V5PjwvZm9yZWlnbi1rZXlzPjxyZWYtdHlwZSBuYW1lPSJKb3Vy
bmFsIEFydGljbGUiPjE3PC9yZWYtdHlwZT48Y29udHJpYnV0b3JzPjxhdXRob3JzPjxhdXRob3I+
TGF2aWUsIERvdmV2PC9hdXRob3I+PC9hdXRob3JzPjwvY29udHJpYnV0b3JzPjx0aXRsZXM+PHRp
dGxlPlRoZSBjb21wZXRpdGl2ZSBhZHZhbnRhZ2Ugb2YgaW50ZXJjb25uZWN0ZWQgZmlybXM6IEFu
IGV4dGVuc2lvbiBvZiB0aGUgcmVzb3VyY2UtYmFzZWQgdmlldzwvdGl0bGU+PHNlY29uZGFyeS10
aXRsZT5BY2FkZW15IG9mIE1hbmFnZW1lbnQgUmV2aWV3PC9zZWNvbmRhcnktdGl0bGU+PC90aXRs
ZXM+PHBlcmlvZGljYWw+PGZ1bGwtdGl0bGU+QWNhZGVteSBvZiBtYW5hZ2VtZW50IHJldmlldzwv
ZnVsbC10aXRsZT48L3BlcmlvZGljYWw+PHBhZ2VzPjYzOC02NTg8L3BhZ2VzPjx2b2x1bWU+MzE8
L3ZvbHVtZT48bnVtYmVyPjM8L251bWJlcj48ZGF0ZXM+PHllYXI+MjAwNjwveWVhcj48L2RhdGVz
Pjx1cmxzPjwvdXJscz48L3JlY29yZD48L0NpdGU+PENpdGU+PEF1dGhvcj5TaGF1a2F0PC9BdXRo
b3I+PFllYXI+MjAxNTwvWWVhcj48UmVjTnVtPjE2MTU8L1JlY051bT48cmVjb3JkPjxyZWMtbnVt
YmVyPjE2MTU8L3JlYy1udW1iZXI+PGZvcmVpZ24ta2V5cz48a2V5IGFwcD0iRU4iIGRiLWlkPSJ0
cnIwMHBmc2J6emV4MGV6d2Y2djVzd2Q5ZnBmcHdmYTkweHAiIHRpbWVzdGFtcD0iMTU4MTMyOTY2
MyIgZ3VpZD0iYTg4OTViODMtMTI3Zi00MzU0LTliYmMtNGQ3MGEyMGIyY2Q4Ij4xNjE1PC9rZXk+
PC9mb3JlaWduLWtleXM+PHJlZi10eXBlIG5hbWU9IkpvdXJuYWwgQXJ0aWNsZSI+MTc8L3JlZi10
eXBlPjxjb250cmlidXRvcnM+PGF1dGhvcnM+PGF1dGhvcj5TaGF1a2F0LCBBbWFtYTwvYXV0aG9y
PjxhdXRob3I+UWl1LCBZYW48L2F1dGhvcj48YXV0aG9yPlRyb2phbm93c2tpLCBHcnplZ29yejwv
YXV0aG9yPjwvYXV0aG9ycz48L2NvbnRyaWJ1dG9ycz48dGl0bGVzPjx0aXRsZT5Cb2FyZCBhdHRy
aWJ1dGVzLCBjb3Jwb3JhdGUgc29jaWFsIHJlc3BvbnNpYmlsaXR5IHN0cmF0ZWd5LCBhbmQgY29y
cG9yYXRlIGVudmlyb25tZW50YWwgYW5kIHNvY2lhbCBwZXJmb3JtYW5jZTwvdGl0bGU+PHNlY29u
ZGFyeS10aXRsZT5Kb3VybmFsIG9mIEJ1c2luZXNzIEV0aGljczwvc2Vjb25kYXJ5LXRpdGxlPjwv
dGl0bGVzPjxwZXJpb2RpY2FsPjxmdWxsLXRpdGxlPkpvdXJuYWwgb2YgQnVzaW5lc3MgRXRoaWNz
PC9mdWxsLXRpdGxlPjwvcGVyaW9kaWNhbD48cGFnZXM+NTY5LTU4NTwvcGFnZXM+PHZvbHVtZT4x
MzU8L3ZvbHVtZT48bnVtYmVyPjM8L251bWJlcj48c2VjdGlvbj41Njk8L3NlY3Rpb24+PGRhdGVz
Pjx5ZWFyPjIwMTU8L3llYXI+PC9kYXRlcz48aXNibj4wMTY3LTQ1NDQmI3hEOzE1NzMtMDY5Nzwv
aXNibj48dXJscz48L3VybHM+PGVsZWN0cm9uaWMtcmVzb3VyY2UtbnVtPjEwLjEwMDcvczEwNTUx
LTAxNC0yNDYwLTk8L2VsZWN0cm9uaWMtcmVzb3VyY2UtbnVtPjwvcmVjb3JkPjwvQ2l0ZT48Q2l0
ZT48QXV0aG9yPkthdG1vbjwvQXV0aG9yPjxZZWFyPjIwMTc8L1llYXI+PFJlY051bT4xMTQ8L1Jl
Y051bT48cmVjb3JkPjxyZWMtbnVtYmVyPjExNDwvcmVjLW51bWJlcj48Zm9yZWlnbi1rZXlzPjxr
ZXkgYXBwPSJFTiIgZGItaWQ9InRycjAwcGZzYnp6ZXgwZXp3ZjZ2NXN3ZDlmcGZwd2ZhOTB4cCIg
dGltZXN0YW1wPSIxNTgwOTEyMTU2IiBndWlkPSJhNDUyZGU4OC1kMjI4LTQzYzYtYTk0Ny1hMDhh
YmFmMDMxNzciPjExNDwva2V5PjwvZm9yZWlnbi1rZXlzPjxyZWYtdHlwZSBuYW1lPSJKb3VybmFs
IEFydGljbGUiPjE3PC9yZWYtdHlwZT48Y29udHJpYnV0b3JzPjxhdXRob3JzPjxhdXRob3I+S2F0
bW9uLCBOb29yYWlzYWg8L2F1dGhvcj48YXV0aG9yPk1vaGFtYWQsIFphbSBadXJpeWF0aTwvYXV0
aG9yPjxhdXRob3I+Tm9yd2FuaSwgTm9ybGlhIE1hdDwvYXV0aG9yPjxhdXRob3I+RmFyb29xdWUs
IE9tYXIgQWw8L2F1dGhvcj48L2F1dGhvcnM+PC9jb250cmlidXRvcnM+PHRpdGxlcz48dGl0bGU+
Q29tcHJlaGVuc2l2ZSBib2FyZCBkaXZlcnNpdHkgYW5kIHF1YWxpdHkgb2YgY29ycG9yYXRlIHNv
Y2lhbCByZXNwb25zaWJpbGl0eSBkaXNjbG9zdXJlOiBFdmlkZW5jZSBmcm9tIGFuIGVtZXJnaW5n
IG1hcmtldDwvdGl0bGU+PHNlY29uZGFyeS10aXRsZT5Kb3VybmFsIG9mIEJ1c2luZXNzIEV0aGlj
czwvc2Vjb25kYXJ5LXRpdGxlPjwvdGl0bGVzPjxwZXJpb2RpY2FsPjxmdWxsLXRpdGxlPkpvdXJu
YWwgb2YgQnVzaW5lc3MgRXRoaWNzPC9mdWxsLXRpdGxlPjwvcGVyaW9kaWNhbD48cGFnZXM+NDQ3
LTQ4MTwvcGFnZXM+PHZvbHVtZT4xNTc8L3ZvbHVtZT48bnVtYmVyPjI8L251bWJlcj48c2VjdGlv
bj40NDc8L3NlY3Rpb24+PGRhdGVzPjx5ZWFyPjIwMTc8L3llYXI+PC9kYXRlcz48aXNibj4wMTY3
LTQ1NDQmI3hEOzE1NzMtMDY5NzwvaXNibj48dXJscz48L3VybHM+PGVsZWN0cm9uaWMtcmVzb3Vy
Y2UtbnVtPjEwLjEwMDcvczEwNTUxLTAxNy0zNjcyLTY8L2VsZWN0cm9uaWMtcmVzb3VyY2UtbnVt
PjwvcmVjb3JkPjwvQ2l0ZT48Q2l0ZT48QXV0aG9yPk1hY2F1bGF5PC9BdXRob3I+PFllYXI+MjAx
NzwvWWVhcj48UmVjTnVtPjU3MjwvUmVjTnVtPjxyZWNvcmQ+PHJlYy1udW1iZXI+NTcyPC9yZWMt
bnVtYmVyPjxmb3JlaWduLWtleXM+PGtleSBhcHA9IkVOIiBkYi1pZD0idHJyMDBwZnNienpleDBl
endmNnY1c3dkOWZwZnB3ZmE5MHhwIiB0aW1lc3RhbXA9IjE1ODEwODAxMDAiIGd1aWQ9IjFmZGNm
MGNmLTEyNTYtNDc3YS04NjQwLTM4YTNhZmFkNWFmNiI+NTcyPC9rZXk+PC9mb3JlaWduLWtleXM+
PHJlZi10eXBlIG5hbWU9IkpvdXJuYWwgQXJ0aWNsZSI+MTc8L3JlZi10eXBlPjxjb250cmlidXRv
cnM+PGF1dGhvcnM+PGF1dGhvcj5NYWNhdWxheSwgQ3JhaWcgRC48L2F1dGhvcj48YXV0aG9yPlJp
Y2hhcmQsIE9ybGFuZG8gQy48L2F1dGhvcj48YXV0aG9yPlBlbmcsIE1pa2UgVy48L2F1dGhvcj48
YXV0aG9yPkhhc2VuaHV0dGwsIE1hcmlhPC9hdXRob3I+PC9hdXRob3JzPjwvY29udHJpYnV0b3Jz
Pjx0aXRsZXM+PHRpdGxlPkFsbGlhbmNlIG5ldHdvcmsgY2VudHJhbGl0eSwgYm9hcmQgY29tcG9z
aXRpb24sIGFuZCBjb3Jwb3JhdGUgc29jaWFsIHBlcmZvcm1hbmNlPC90aXRsZT48c2Vjb25kYXJ5
LXRpdGxlPkpvdXJuYWwgb2YgQnVzaW5lc3MgRXRoaWNzPC9zZWNvbmRhcnktdGl0bGU+PC90aXRs
ZXM+PHBlcmlvZGljYWw+PGZ1bGwtdGl0bGU+Sm91cm5hbCBvZiBCdXNpbmVzcyBFdGhpY3M8L2Z1
bGwtdGl0bGU+PC9wZXJpb2RpY2FsPjxwYWdlcz45OTctMTAwODwvcGFnZXM+PHZvbHVtZT4xNTE8
L3ZvbHVtZT48bnVtYmVyPjQ8L251bWJlcj48c2VjdGlvbj45OTc8L3NlY3Rpb24+PGRhdGVzPjx5
ZWFyPjIwMTc8L3llYXI+PC9kYXRlcz48aXNibj4wMTY3LTQ1NDQmI3hEOzE1NzMtMDY5NzwvaXNi
bj48dXJscz48L3VybHM+PGVsZWN0cm9uaWMtcmVzb3VyY2UtbnVtPjEwLjEwMDcvczEwNTUxLTAx
Ny0zNTY2LTc8L2VsZWN0cm9uaWMtcmVzb3VyY2UtbnVtPjwvcmVjb3JkPjwvQ2l0ZT48L0VuZE5v
dGU+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MYXZpZTwvQXV0aG9yPjxZZWFyPjIwMDY8L1llYXI+PFJl
Y051bT4yMDg0PC9SZWNOdW0+PERpc3BsYXlUZXh0PihMYXZpZSAyMDA2OyBTaGF1a2F0IGV0IGFs
LiAyMDE1OyBLYXRtb24gZXQgYWwuIDIwMTc7IE1hY2F1bGF5IGV0IGFsLiAyMDE3KTwvRGlzcGxh
eVRleHQ+PHJlY29yZD48cmVjLW51bWJlcj4yMDg0PC9yZWMtbnVtYmVyPjxmb3JlaWduLWtleXM+
PGtleSBhcHA9IkVOIiBkYi1pZD0idHJyMDBwZnNienpleDBlendmNnY1c3dkOWZwZnB3ZmE5MHhw
IiB0aW1lc3RhbXA9IjE2MjkyNzY5MjIiIGd1aWQ9IjI1YzY0NWE0LTVjYTctNDQ0YS05MmVlLTM4
MzRkMTllZmY2NiI+MjA4NDwva2V5PjwvZm9yZWlnbi1rZXlzPjxyZWYtdHlwZSBuYW1lPSJKb3Vy
bmFsIEFydGljbGUiPjE3PC9yZWYtdHlwZT48Y29udHJpYnV0b3JzPjxhdXRob3JzPjxhdXRob3I+
TGF2aWUsIERvdmV2PC9hdXRob3I+PC9hdXRob3JzPjwvY29udHJpYnV0b3JzPjx0aXRsZXM+PHRp
dGxlPlRoZSBjb21wZXRpdGl2ZSBhZHZhbnRhZ2Ugb2YgaW50ZXJjb25uZWN0ZWQgZmlybXM6IEFu
IGV4dGVuc2lvbiBvZiB0aGUgcmVzb3VyY2UtYmFzZWQgdmlldzwvdGl0bGU+PHNlY29uZGFyeS10
aXRsZT5BY2FkZW15IG9mIE1hbmFnZW1lbnQgUmV2aWV3PC9zZWNvbmRhcnktdGl0bGU+PC90aXRs
ZXM+PHBlcmlvZGljYWw+PGZ1bGwtdGl0bGU+QWNhZGVteSBvZiBtYW5hZ2VtZW50IHJldmlldzwv
ZnVsbC10aXRsZT48L3BlcmlvZGljYWw+PHBhZ2VzPjYzOC02NTg8L3BhZ2VzPjx2b2x1bWU+MzE8
L3ZvbHVtZT48bnVtYmVyPjM8L251bWJlcj48ZGF0ZXM+PHllYXI+MjAwNjwveWVhcj48L2RhdGVz
Pjx1cmxzPjwvdXJscz48L3JlY29yZD48L0NpdGU+PENpdGU+PEF1dGhvcj5TaGF1a2F0PC9BdXRo
b3I+PFllYXI+MjAxNTwvWWVhcj48UmVjTnVtPjE2MTU8L1JlY051bT48cmVjb3JkPjxyZWMtbnVt
YmVyPjE2MTU8L3JlYy1udW1iZXI+PGZvcmVpZ24ta2V5cz48a2V5IGFwcD0iRU4iIGRiLWlkPSJ0
cnIwMHBmc2J6emV4MGV6d2Y2djVzd2Q5ZnBmcHdmYTkweHAiIHRpbWVzdGFtcD0iMTU4MTMyOTY2
MyIgZ3VpZD0iYTg4OTViODMtMTI3Zi00MzU0LTliYmMtNGQ3MGEyMGIyY2Q4Ij4xNjE1PC9rZXk+
PC9mb3JlaWduLWtleXM+PHJlZi10eXBlIG5hbWU9IkpvdXJuYWwgQXJ0aWNsZSI+MTc8L3JlZi10
eXBlPjxjb250cmlidXRvcnM+PGF1dGhvcnM+PGF1dGhvcj5TaGF1a2F0LCBBbWFtYTwvYXV0aG9y
PjxhdXRob3I+UWl1LCBZYW48L2F1dGhvcj48YXV0aG9yPlRyb2phbm93c2tpLCBHcnplZ29yejwv
YXV0aG9yPjwvYXV0aG9ycz48L2NvbnRyaWJ1dG9ycz48dGl0bGVzPjx0aXRsZT5Cb2FyZCBhdHRy
aWJ1dGVzLCBjb3Jwb3JhdGUgc29jaWFsIHJlc3BvbnNpYmlsaXR5IHN0cmF0ZWd5LCBhbmQgY29y
cG9yYXRlIGVudmlyb25tZW50YWwgYW5kIHNvY2lhbCBwZXJmb3JtYW5jZTwvdGl0bGU+PHNlY29u
ZGFyeS10aXRsZT5Kb3VybmFsIG9mIEJ1c2luZXNzIEV0aGljczwvc2Vjb25kYXJ5LXRpdGxlPjwv
dGl0bGVzPjxwZXJpb2RpY2FsPjxmdWxsLXRpdGxlPkpvdXJuYWwgb2YgQnVzaW5lc3MgRXRoaWNz
PC9mdWxsLXRpdGxlPjwvcGVyaW9kaWNhbD48cGFnZXM+NTY5LTU4NTwvcGFnZXM+PHZvbHVtZT4x
MzU8L3ZvbHVtZT48bnVtYmVyPjM8L251bWJlcj48c2VjdGlvbj41Njk8L3NlY3Rpb24+PGRhdGVz
Pjx5ZWFyPjIwMTU8L3llYXI+PC9kYXRlcz48aXNibj4wMTY3LTQ1NDQmI3hEOzE1NzMtMDY5Nzwv
aXNibj48dXJscz48L3VybHM+PGVsZWN0cm9uaWMtcmVzb3VyY2UtbnVtPjEwLjEwMDcvczEwNTUx
LTAxNC0yNDYwLTk8L2VsZWN0cm9uaWMtcmVzb3VyY2UtbnVtPjwvcmVjb3JkPjwvQ2l0ZT48Q2l0
ZT48QXV0aG9yPkthdG1vbjwvQXV0aG9yPjxZZWFyPjIwMTc8L1llYXI+PFJlY051bT4xMTQ8L1Jl
Y051bT48cmVjb3JkPjxyZWMtbnVtYmVyPjExNDwvcmVjLW51bWJlcj48Zm9yZWlnbi1rZXlzPjxr
ZXkgYXBwPSJFTiIgZGItaWQ9InRycjAwcGZzYnp6ZXgwZXp3ZjZ2NXN3ZDlmcGZwd2ZhOTB4cCIg
dGltZXN0YW1wPSIxNTgwOTEyMTU2IiBndWlkPSJhNDUyZGU4OC1kMjI4LTQzYzYtYTk0Ny1hMDhh
YmFmMDMxNzciPjExNDwva2V5PjwvZm9yZWlnbi1rZXlzPjxyZWYtdHlwZSBuYW1lPSJKb3VybmFs
IEFydGljbGUiPjE3PC9yZWYtdHlwZT48Y29udHJpYnV0b3JzPjxhdXRob3JzPjxhdXRob3I+S2F0
bW9uLCBOb29yYWlzYWg8L2F1dGhvcj48YXV0aG9yPk1vaGFtYWQsIFphbSBadXJpeWF0aTwvYXV0
aG9yPjxhdXRob3I+Tm9yd2FuaSwgTm9ybGlhIE1hdDwvYXV0aG9yPjxhdXRob3I+RmFyb29xdWUs
IE9tYXIgQWw8L2F1dGhvcj48L2F1dGhvcnM+PC9jb250cmlidXRvcnM+PHRpdGxlcz48dGl0bGU+
Q29tcHJlaGVuc2l2ZSBib2FyZCBkaXZlcnNpdHkgYW5kIHF1YWxpdHkgb2YgY29ycG9yYXRlIHNv
Y2lhbCByZXNwb25zaWJpbGl0eSBkaXNjbG9zdXJlOiBFdmlkZW5jZSBmcm9tIGFuIGVtZXJnaW5n
IG1hcmtldDwvdGl0bGU+PHNlY29uZGFyeS10aXRsZT5Kb3VybmFsIG9mIEJ1c2luZXNzIEV0aGlj
czwvc2Vjb25kYXJ5LXRpdGxlPjwvdGl0bGVzPjxwZXJpb2RpY2FsPjxmdWxsLXRpdGxlPkpvdXJu
YWwgb2YgQnVzaW5lc3MgRXRoaWNzPC9mdWxsLXRpdGxlPjwvcGVyaW9kaWNhbD48cGFnZXM+NDQ3
LTQ4MTwvcGFnZXM+PHZvbHVtZT4xNTc8L3ZvbHVtZT48bnVtYmVyPjI8L251bWJlcj48c2VjdGlv
bj40NDc8L3NlY3Rpb24+PGRhdGVzPjx5ZWFyPjIwMTc8L3llYXI+PC9kYXRlcz48aXNibj4wMTY3
LTQ1NDQmI3hEOzE1NzMtMDY5NzwvaXNibj48dXJscz48L3VybHM+PGVsZWN0cm9uaWMtcmVzb3Vy
Y2UtbnVtPjEwLjEwMDcvczEwNTUxLTAxNy0zNjcyLTY8L2VsZWN0cm9uaWMtcmVzb3VyY2UtbnVt
PjwvcmVjb3JkPjwvQ2l0ZT48Q2l0ZT48QXV0aG9yPk1hY2F1bGF5PC9BdXRob3I+PFllYXI+MjAx
NzwvWWVhcj48UmVjTnVtPjU3MjwvUmVjTnVtPjxyZWNvcmQ+PHJlYy1udW1iZXI+NTcyPC9yZWMt
bnVtYmVyPjxmb3JlaWduLWtleXM+PGtleSBhcHA9IkVOIiBkYi1pZD0idHJyMDBwZnNienpleDBl
endmNnY1c3dkOWZwZnB3ZmE5MHhwIiB0aW1lc3RhbXA9IjE1ODEwODAxMDAiIGd1aWQ9IjFmZGNm
MGNmLTEyNTYtNDc3YS04NjQwLTM4YTNhZmFkNWFmNiI+NTcyPC9rZXk+PC9mb3JlaWduLWtleXM+
PHJlZi10eXBlIG5hbWU9IkpvdXJuYWwgQXJ0aWNsZSI+MTc8L3JlZi10eXBlPjxjb250cmlidXRv
cnM+PGF1dGhvcnM+PGF1dGhvcj5NYWNhdWxheSwgQ3JhaWcgRC48L2F1dGhvcj48YXV0aG9yPlJp
Y2hhcmQsIE9ybGFuZG8gQy48L2F1dGhvcj48YXV0aG9yPlBlbmcsIE1pa2UgVy48L2F1dGhvcj48
YXV0aG9yPkhhc2VuaHV0dGwsIE1hcmlhPC9hdXRob3I+PC9hdXRob3JzPjwvY29udHJpYnV0b3Jz
Pjx0aXRsZXM+PHRpdGxlPkFsbGlhbmNlIG5ldHdvcmsgY2VudHJhbGl0eSwgYm9hcmQgY29tcG9z
aXRpb24sIGFuZCBjb3Jwb3JhdGUgc29jaWFsIHBlcmZvcm1hbmNlPC90aXRsZT48c2Vjb25kYXJ5
LXRpdGxlPkpvdXJuYWwgb2YgQnVzaW5lc3MgRXRoaWNzPC9zZWNvbmRhcnktdGl0bGU+PC90aXRs
ZXM+PHBlcmlvZGljYWw+PGZ1bGwtdGl0bGU+Sm91cm5hbCBvZiBCdXNpbmVzcyBFdGhpY3M8L2Z1
bGwtdGl0bGU+PC9wZXJpb2RpY2FsPjxwYWdlcz45OTctMTAwODwvcGFnZXM+PHZvbHVtZT4xNTE8
L3ZvbHVtZT48bnVtYmVyPjQ8L251bWJlcj48c2VjdGlvbj45OTc8L3NlY3Rpb24+PGRhdGVzPjx5
ZWFyPjIwMTc8L3llYXI+PC9kYXRlcz48aXNibj4wMTY3LTQ1NDQmI3hEOzE1NzMtMDY5NzwvaXNi
bj48dXJscz48L3VybHM+PGVsZWN0cm9uaWMtcmVzb3VyY2UtbnVtPjEwLjEwMDcvczEwNTUxLTAx
Ny0zNTY2LTc8L2VsZWN0cm9uaWMtcmVzb3VyY2UtbnVtPjwvcmVjb3JkPjwvQ2l0ZT48L0VuZE5v
dGU+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00746786" w:rsidRPr="004E7E5A">
        <w:rPr>
          <w:rFonts w:cs="Times New Roman"/>
        </w:rPr>
      </w:r>
      <w:r w:rsidR="00746786" w:rsidRPr="004E7E5A">
        <w:rPr>
          <w:rFonts w:cs="Times New Roman"/>
        </w:rPr>
        <w:fldChar w:fldCharType="separate"/>
      </w:r>
      <w:r w:rsidR="006F6C86" w:rsidRPr="004E7E5A">
        <w:rPr>
          <w:rFonts w:cs="Times New Roman"/>
          <w:noProof/>
        </w:rPr>
        <w:t>(Lavie 2006; Shaukat et al. 2015; Katmon et al. 2017; Macaulay et al. 2017)</w:t>
      </w:r>
      <w:r w:rsidR="00746786" w:rsidRPr="004E7E5A">
        <w:rPr>
          <w:rFonts w:cs="Times New Roman"/>
        </w:rPr>
        <w:fldChar w:fldCharType="end"/>
      </w:r>
      <w:r w:rsidRPr="004E7E5A">
        <w:rPr>
          <w:rFonts w:cs="Times New Roman"/>
        </w:rPr>
        <w:t>,</w:t>
      </w:r>
      <w:r w:rsidR="00746786" w:rsidRPr="004E7E5A">
        <w:rPr>
          <w:rFonts w:cs="Times New Roman"/>
        </w:rPr>
        <w:t xml:space="preserve"> </w:t>
      </w:r>
      <w:r w:rsidRPr="004E7E5A">
        <w:rPr>
          <w:rFonts w:cs="Times New Roman"/>
        </w:rPr>
        <w:t>t</w:t>
      </w:r>
      <w:r w:rsidR="00746786" w:rsidRPr="004E7E5A">
        <w:rPr>
          <w:rFonts w:cs="Times New Roman"/>
        </w:rPr>
        <w:t xml:space="preserve">he provision of resources is an important board function </w:t>
      </w:r>
      <w:r w:rsidR="00746786" w:rsidRPr="004E7E5A">
        <w:rPr>
          <w:rFonts w:cs="Times New Roman"/>
        </w:rPr>
        <w:fldChar w:fldCharType="begin"/>
      </w:r>
      <w:r w:rsidR="001A1175" w:rsidRPr="004E7E5A">
        <w:rPr>
          <w:rFonts w:cs="Times New Roman"/>
        </w:rPr>
        <w:instrText xml:space="preserve"> ADDIN EN.CITE &lt;EndNote&gt;&lt;Cite&gt;&lt;Author&gt;Hillman&lt;/Author&gt;&lt;Year&gt;2003&lt;/Year&gt;&lt;RecNum&gt;2007&lt;/RecNum&gt;&lt;DisplayText&gt;(Hillman and Dalziel 2003)&lt;/DisplayText&gt;&lt;record&gt;&lt;rec-number&gt;2007&lt;/rec-number&gt;&lt;foreign-keys&gt;&lt;key app="EN" db-id="trr00pfsbzzex0ezwf6v5swd9fpfpwfa90xp" timestamp="1626671815" guid="b5a52957-6891-4832-a6b6-595ec3c5a75e"&gt;2007&lt;/key&gt;&lt;/foreign-keys&gt;&lt;ref-type name="Journal Article"&gt;17&lt;/ref-type&gt;&lt;contributors&gt;&lt;authors&gt;&lt;author&gt;Amy J. Hillman&lt;/author&gt;&lt;author&gt;Thomas Dalziel&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dates&gt;&lt;year&gt;2003&lt;/year&gt;&lt;/dates&gt;&lt;urls&gt;&lt;/urls&gt;&lt;/record&gt;&lt;/Cite&gt;&lt;/EndNote&gt;</w:instrText>
      </w:r>
      <w:r w:rsidR="00746786" w:rsidRPr="004E7E5A">
        <w:rPr>
          <w:rFonts w:cs="Times New Roman"/>
        </w:rPr>
        <w:fldChar w:fldCharType="separate"/>
      </w:r>
      <w:r w:rsidR="00746786" w:rsidRPr="004E7E5A">
        <w:rPr>
          <w:rFonts w:cs="Times New Roman"/>
          <w:noProof/>
        </w:rPr>
        <w:t>(Hillman and Dalziel 2003)</w:t>
      </w:r>
      <w:r w:rsidR="00746786" w:rsidRPr="004E7E5A">
        <w:rPr>
          <w:rFonts w:cs="Times New Roman"/>
        </w:rPr>
        <w:fldChar w:fldCharType="end"/>
      </w:r>
      <w:r w:rsidR="006E4DE9" w:rsidRPr="004E7E5A">
        <w:rPr>
          <w:rFonts w:cs="Times New Roman"/>
        </w:rPr>
        <w:t>,</w:t>
      </w:r>
      <w:r w:rsidR="00746786" w:rsidRPr="004E7E5A">
        <w:rPr>
          <w:rFonts w:cs="Times New Roman"/>
        </w:rPr>
        <w:t xml:space="preserve"> </w:t>
      </w:r>
      <w:r w:rsidR="006E4DE9" w:rsidRPr="004E7E5A">
        <w:rPr>
          <w:rFonts w:cs="Times New Roman"/>
        </w:rPr>
        <w:t>and f</w:t>
      </w:r>
      <w:r w:rsidR="00746786" w:rsidRPr="004E7E5A">
        <w:rPr>
          <w:rFonts w:cs="Times New Roman"/>
        </w:rPr>
        <w:t xml:space="preserve">irms that have access to superior resources and capabilities may obtain competitive advantage </w:t>
      </w:r>
      <w:r w:rsidR="00746786" w:rsidRPr="004E7E5A">
        <w:rPr>
          <w:rFonts w:cs="Times New Roman"/>
        </w:rPr>
        <w:fldChar w:fldCharType="begin">
          <w:fldData xml:space="preserve">PEVuZE5vdGU+PENpdGU+PEF1dGhvcj5XZXJuZXJmZWx0PC9BdXRob3I+PFllYXI+MTk4NDwvWWVh
cj48UmVjTnVtPjE4NTI8L1JlY051bT48RGlzcGxheVRleHQ+KFdlcm5lcmZlbHQgMTk4NDsgUGV0
ZXJhZiAxOTkzOyBCYXJuZXkgMTk5MSk8L0Rpc3BsYXlUZXh0PjxyZWNvcmQ+PHJlYy1udW1iZXI+
MTg1MjwvcmVjLW51bWJlcj48Zm9yZWlnbi1rZXlzPjxrZXkgYXBwPSJFTiIgZGItaWQ9InRycjAw
cGZzYnp6ZXgwZXp3ZjZ2NXN3ZDlmcGZwd2ZhOTB4cCIgdGltZXN0YW1wPSIxNTk4MzQ0ODIwIiBn
dWlkPSI3N2QwODExNC00MmRjLTQ4MjMtOTVhZS0xNjAxZGUyMTRkZDAiPjE4NTI8L2tleT48L2Zv
cmVpZ24ta2V5cz48cmVmLXR5cGUgbmFtZT0iSm91cm5hbCBBcnRpY2xlIj4xNzwvcmVmLXR5cGU+
PGNvbnRyaWJ1dG9ycz48YXV0aG9ycz48YXV0aG9yPkJpcmdlciBXZXJuZXJmZWx0PC9hdXRob3I+
PC9hdXRob3JzPjwvY29udHJpYnV0b3JzPjx0aXRsZXM+PHRpdGxlPkEgcmVzb3VyY2UtYmFzZWQg
dmlldyBvZiB0aGUgZmlybTwvdGl0bGU+PHNlY29uZGFyeS10aXRsZT5TdHJhdGVnaWMgTWFuYWdl
bWVudCBKb3VybmFsPC9zZWNvbmRhcnktdGl0bGU+PC90aXRsZXM+PHBlcmlvZGljYWw+PGZ1bGwt
dGl0bGU+U3RyYXRlZ2ljIE1hbmFnZW1lbnQgSm91cm5hbDwvZnVsbC10aXRsZT48L3BlcmlvZGlj
YWw+PHBhZ2VzPjE3MS0xODA8L3BhZ2VzPjx2b2x1bWU+NTwvdm9sdW1lPjxkYXRlcz48eWVhcj4x
OTg0PC95ZWFyPjwvZGF0ZXM+PHVybHM+PC91cmxzPjwvcmVjb3JkPjwvQ2l0ZT48Q2l0ZT48QXV0
aG9yPlBldGVyYWY8L0F1dGhvcj48WWVhcj4xOTkzPC9ZZWFyPjxSZWNOdW0+MTg1MzwvUmVjTnVt
PjxyZWNvcmQ+PHJlYy1udW1iZXI+MTg1MzwvcmVjLW51bWJlcj48Zm9yZWlnbi1rZXlzPjxrZXkg
YXBwPSJFTiIgZGItaWQ9InRycjAwcGZzYnp6ZXgwZXp3ZjZ2NXN3ZDlmcGZwd2ZhOTB4cCIgdGlt
ZXN0YW1wPSIxNTk4MzQ2NTUzIiBndWlkPSIxOWJmODc3Mi1mOGZmLTQ0MjQtOGY4Ny1hYjhlMzYx
ODg0ZjkiPjE4NTM8L2tleT48L2ZvcmVpZ24ta2V5cz48cmVmLXR5cGUgbmFtZT0iSm91cm5hbCBB
cnRpY2xlIj4xNzwvcmVmLXR5cGU+PGNvbnRyaWJ1dG9ycz48YXV0aG9ycz48YXV0aG9yPlBldGVy
YWYsIE1hcmdhcmV0IEE8L2F1dGhvcj48L2F1dGhvcnM+PC9jb250cmlidXRvcnM+PHRpdGxlcz48
dGl0bGU+VGhlIGNvcm5lcnN0b25lcyBvZiBjb21wZXRpdGl2ZSBhZHZhbnRhZ2U6IEEgcmVzb3Vy
Y2UtYmFzZWQgdmlldzwvdGl0bGU+PHNlY29uZGFyeS10aXRsZT5TdHJhdGVnaWMgTWFuYWdlbWVu
dCBKb3VybmFsPC9zZWNvbmRhcnktdGl0bGU+PC90aXRsZXM+PHBlcmlvZGljYWw+PGZ1bGwtdGl0
bGU+U3RyYXRlZ2ljIE1hbmFnZW1lbnQgSm91cm5hbDwvZnVsbC10aXRsZT48L3BlcmlvZGljYWw+
PHBhZ2VzPjE3OS0xOTE8L3BhZ2VzPjx2b2x1bWU+MTQ8L3ZvbHVtZT48bnVtYmVyPjM8L251bWJl
cj48ZGF0ZXM+PHllYXI+MTk5MzwveWVhcj48L2RhdGVzPjx1cmxzPjwvdXJscz48ZWxlY3Ryb25p
Yy1yZXNvdXJjZS1udW0+aHR0cHM6Ly9kb2kub3JnLzEwLjEwMDIvc21qLjQyNTAxNDAzMDM8L2Vs
ZWN0cm9uaWMtcmVzb3VyY2UtbnVtPjwvcmVjb3JkPjwvQ2l0ZT48Q2l0ZT48QXV0aG9yPkJhcm5l
eTwvQXV0aG9yPjxZZWFyPjE5OTE8L1llYXI+PFJlY051bT4yMjY4PC9SZWNOdW0+PHJlY29yZD48
cmVjLW51bWJlcj4yMjY4PC9yZWMtbnVtYmVyPjxmb3JlaWduLWtleXM+PGtleSBhcHA9IkVOIiBk
Yi1pZD0idHJyMDBwZnNienpleDBlendmNnY1c3dkOWZwZnB3ZmE5MHhwIiB0aW1lc3RhbXA9IjE2
Mzg2MjI0OTciIGd1aWQ9ImM4NTE5MDc1LTIwNGEtNDNjNC04YmU3LWFjOWMzMzk1M2Y3MiI+MjI2
ODwva2V5PjwvZm9yZWlnbi1rZXlzPjxyZWYtdHlwZSBuYW1lPSJKb3VybmFsIEFydGljbGUiPjE3
PC9yZWYtdHlwZT48Y29udHJpYnV0b3JzPjxhdXRob3JzPjxhdXRob3I+QmFybmV5LCBKYXk8L2F1
dGhvcj48L2F1dGhvcnM+PC9jb250cmlidXRvcnM+PHRpdGxlcz48dGl0bGU+RmlybSByZXNvdXJj
ZXMgYW5kIHN1c3RhaW5lZCBjb21wZXRpdGl2ZSBhZHZhbnRhZ2U8L3RpdGxlPjxzZWNvbmRhcnkt
dGl0bGU+Sm91cm5hbCBvZiBtYW5hZ2VtZW50PC9zZWNvbmRhcnktdGl0bGU+PC90aXRsZXM+PHBl
cmlvZGljYWw+PGZ1bGwtdGl0bGU+Sm91cm5hbCBvZiBNYW5hZ2VtZW50PC9mdWxsLXRpdGxlPjwv
cGVyaW9kaWNhbD48cGFnZXM+OTktMTIwPC9wYWdlcz48dm9sdW1lPjE3PC92b2x1bWU+PG51bWJl
cj4xPC9udW1iZXI+PGRhdGVzPjx5ZWFyPjE5OTE8L3llYXI+PC9kYXRlcz48aXNibj4wMTQ5LTIw
NjM8L2lzYm4+PHVybHM+PC91cmxzPjwvcmVjb3JkPjwvQ2l0ZT48L0VuZE5vdGU+AG==
</w:fldData>
        </w:fldChar>
      </w:r>
      <w:r w:rsidR="00B55BEF" w:rsidRPr="004E7E5A">
        <w:rPr>
          <w:rFonts w:cs="Times New Roman"/>
        </w:rPr>
        <w:instrText xml:space="preserve"> ADDIN EN.CITE </w:instrText>
      </w:r>
      <w:r w:rsidR="00B55BEF" w:rsidRPr="004E7E5A">
        <w:rPr>
          <w:rFonts w:cs="Times New Roman"/>
        </w:rPr>
        <w:fldChar w:fldCharType="begin">
          <w:fldData xml:space="preserve">PEVuZE5vdGU+PENpdGU+PEF1dGhvcj5XZXJuZXJmZWx0PC9BdXRob3I+PFllYXI+MTk4NDwvWWVh
cj48UmVjTnVtPjE4NTI8L1JlY051bT48RGlzcGxheVRleHQ+KFdlcm5lcmZlbHQgMTk4NDsgUGV0
ZXJhZiAxOTkzOyBCYXJuZXkgMTk5MSk8L0Rpc3BsYXlUZXh0PjxyZWNvcmQ+PHJlYy1udW1iZXI+
MTg1MjwvcmVjLW51bWJlcj48Zm9yZWlnbi1rZXlzPjxrZXkgYXBwPSJFTiIgZGItaWQ9InRycjAw
cGZzYnp6ZXgwZXp3ZjZ2NXN3ZDlmcGZwd2ZhOTB4cCIgdGltZXN0YW1wPSIxNTk4MzQ0ODIwIiBn
dWlkPSI3N2QwODExNC00MmRjLTQ4MjMtOTVhZS0xNjAxZGUyMTRkZDAiPjE4NTI8L2tleT48L2Zv
cmVpZ24ta2V5cz48cmVmLXR5cGUgbmFtZT0iSm91cm5hbCBBcnRpY2xlIj4xNzwvcmVmLXR5cGU+
PGNvbnRyaWJ1dG9ycz48YXV0aG9ycz48YXV0aG9yPkJpcmdlciBXZXJuZXJmZWx0PC9hdXRob3I+
PC9hdXRob3JzPjwvY29udHJpYnV0b3JzPjx0aXRsZXM+PHRpdGxlPkEgcmVzb3VyY2UtYmFzZWQg
dmlldyBvZiB0aGUgZmlybTwvdGl0bGU+PHNlY29uZGFyeS10aXRsZT5TdHJhdGVnaWMgTWFuYWdl
bWVudCBKb3VybmFsPC9zZWNvbmRhcnktdGl0bGU+PC90aXRsZXM+PHBlcmlvZGljYWw+PGZ1bGwt
dGl0bGU+U3RyYXRlZ2ljIE1hbmFnZW1lbnQgSm91cm5hbDwvZnVsbC10aXRsZT48L3BlcmlvZGlj
YWw+PHBhZ2VzPjE3MS0xODA8L3BhZ2VzPjx2b2x1bWU+NTwvdm9sdW1lPjxkYXRlcz48eWVhcj4x
OTg0PC95ZWFyPjwvZGF0ZXM+PHVybHM+PC91cmxzPjwvcmVjb3JkPjwvQ2l0ZT48Q2l0ZT48QXV0
aG9yPlBldGVyYWY8L0F1dGhvcj48WWVhcj4xOTkzPC9ZZWFyPjxSZWNOdW0+MTg1MzwvUmVjTnVt
PjxyZWNvcmQ+PHJlYy1udW1iZXI+MTg1MzwvcmVjLW51bWJlcj48Zm9yZWlnbi1rZXlzPjxrZXkg
YXBwPSJFTiIgZGItaWQ9InRycjAwcGZzYnp6ZXgwZXp3ZjZ2NXN3ZDlmcGZwd2ZhOTB4cCIgdGlt
ZXN0YW1wPSIxNTk4MzQ2NTUzIiBndWlkPSIxOWJmODc3Mi1mOGZmLTQ0MjQtOGY4Ny1hYjhlMzYx
ODg0ZjkiPjE4NTM8L2tleT48L2ZvcmVpZ24ta2V5cz48cmVmLXR5cGUgbmFtZT0iSm91cm5hbCBB
cnRpY2xlIj4xNzwvcmVmLXR5cGU+PGNvbnRyaWJ1dG9ycz48YXV0aG9ycz48YXV0aG9yPlBldGVy
YWYsIE1hcmdhcmV0IEE8L2F1dGhvcj48L2F1dGhvcnM+PC9jb250cmlidXRvcnM+PHRpdGxlcz48
dGl0bGU+VGhlIGNvcm5lcnN0b25lcyBvZiBjb21wZXRpdGl2ZSBhZHZhbnRhZ2U6IEEgcmVzb3Vy
Y2UtYmFzZWQgdmlldzwvdGl0bGU+PHNlY29uZGFyeS10aXRsZT5TdHJhdGVnaWMgTWFuYWdlbWVu
dCBKb3VybmFsPC9zZWNvbmRhcnktdGl0bGU+PC90aXRsZXM+PHBlcmlvZGljYWw+PGZ1bGwtdGl0
bGU+U3RyYXRlZ2ljIE1hbmFnZW1lbnQgSm91cm5hbDwvZnVsbC10aXRsZT48L3BlcmlvZGljYWw+
PHBhZ2VzPjE3OS0xOTE8L3BhZ2VzPjx2b2x1bWU+MTQ8L3ZvbHVtZT48bnVtYmVyPjM8L251bWJl
cj48ZGF0ZXM+PHllYXI+MTk5MzwveWVhcj48L2RhdGVzPjx1cmxzPjwvdXJscz48ZWxlY3Ryb25p
Yy1yZXNvdXJjZS1udW0+aHR0cHM6Ly9kb2kub3JnLzEwLjEwMDIvc21qLjQyNTAxNDAzMDM8L2Vs
ZWN0cm9uaWMtcmVzb3VyY2UtbnVtPjwvcmVjb3JkPjwvQ2l0ZT48Q2l0ZT48QXV0aG9yPkJhcm5l
eTwvQXV0aG9yPjxZZWFyPjE5OTE8L1llYXI+PFJlY051bT4yMjY4PC9SZWNOdW0+PHJlY29yZD48
cmVjLW51bWJlcj4yMjY4PC9yZWMtbnVtYmVyPjxmb3JlaWduLWtleXM+PGtleSBhcHA9IkVOIiBk
Yi1pZD0idHJyMDBwZnNienpleDBlendmNnY1c3dkOWZwZnB3ZmE5MHhwIiB0aW1lc3RhbXA9IjE2
Mzg2MjI0OTciIGd1aWQ9ImM4NTE5MDc1LTIwNGEtNDNjNC04YmU3LWFjOWMzMzk1M2Y3MiI+MjI2
ODwva2V5PjwvZm9yZWlnbi1rZXlzPjxyZWYtdHlwZSBuYW1lPSJKb3VybmFsIEFydGljbGUiPjE3
PC9yZWYtdHlwZT48Y29udHJpYnV0b3JzPjxhdXRob3JzPjxhdXRob3I+QmFybmV5LCBKYXk8L2F1
dGhvcj48L2F1dGhvcnM+PC9jb250cmlidXRvcnM+PHRpdGxlcz48dGl0bGU+RmlybSByZXNvdXJj
ZXMgYW5kIHN1c3RhaW5lZCBjb21wZXRpdGl2ZSBhZHZhbnRhZ2U8L3RpdGxlPjxzZWNvbmRhcnkt
dGl0bGU+Sm91cm5hbCBvZiBtYW5hZ2VtZW50PC9zZWNvbmRhcnktdGl0bGU+PC90aXRsZXM+PHBl
cmlvZGljYWw+PGZ1bGwtdGl0bGU+Sm91cm5hbCBvZiBNYW5hZ2VtZW50PC9mdWxsLXRpdGxlPjwv
cGVyaW9kaWNhbD48cGFnZXM+OTktMTIwPC9wYWdlcz48dm9sdW1lPjE3PC92b2x1bWU+PG51bWJl
cj4xPC9udW1iZXI+PGRhdGVzPjx5ZWFyPjE5OTE8L3llYXI+PC9kYXRlcz48aXNibj4wMTQ5LTIw
NjM8L2lzYm4+PHVybHM+PC91cmxzPjwvcmVjb3JkPjwvQ2l0ZT48L0VuZE5vdGU+AG==
</w:fldData>
        </w:fldChar>
      </w:r>
      <w:r w:rsidR="00B55BEF" w:rsidRPr="004E7E5A">
        <w:rPr>
          <w:rFonts w:cs="Times New Roman"/>
        </w:rPr>
        <w:instrText xml:space="preserve"> ADDIN EN.CITE.DATA </w:instrText>
      </w:r>
      <w:r w:rsidR="00B55BEF" w:rsidRPr="004E7E5A">
        <w:rPr>
          <w:rFonts w:cs="Times New Roman"/>
        </w:rPr>
      </w:r>
      <w:r w:rsidR="00B55BEF" w:rsidRPr="004E7E5A">
        <w:rPr>
          <w:rFonts w:cs="Times New Roman"/>
        </w:rPr>
        <w:fldChar w:fldCharType="end"/>
      </w:r>
      <w:r w:rsidR="00746786" w:rsidRPr="004E7E5A">
        <w:rPr>
          <w:rFonts w:cs="Times New Roman"/>
        </w:rPr>
      </w:r>
      <w:r w:rsidR="00746786" w:rsidRPr="004E7E5A">
        <w:rPr>
          <w:rFonts w:cs="Times New Roman"/>
        </w:rPr>
        <w:fldChar w:fldCharType="separate"/>
      </w:r>
      <w:r w:rsidR="00B55BEF" w:rsidRPr="004E7E5A">
        <w:rPr>
          <w:rFonts w:cs="Times New Roman"/>
          <w:noProof/>
        </w:rPr>
        <w:t>(Wernerfelt 1984; Peteraf 1993; Barney 1991)</w:t>
      </w:r>
      <w:r w:rsidR="00746786" w:rsidRPr="004E7E5A">
        <w:rPr>
          <w:rFonts w:cs="Times New Roman"/>
        </w:rPr>
        <w:fldChar w:fldCharType="end"/>
      </w:r>
      <w:r w:rsidR="00746786" w:rsidRPr="004E7E5A">
        <w:rPr>
          <w:rFonts w:cs="Times New Roman"/>
        </w:rPr>
        <w:t xml:space="preserve">. Hence the competitive basis of firms resides in how firms leverage the available tangible and intangible resources </w:t>
      </w:r>
      <w:r w:rsidR="00746786" w:rsidRPr="004E7E5A">
        <w:rPr>
          <w:rFonts w:cs="Times New Roman"/>
        </w:rPr>
        <w:fldChar w:fldCharType="begin"/>
      </w:r>
      <w:r w:rsidR="00317C6A" w:rsidRPr="004E7E5A">
        <w:rPr>
          <w:rFonts w:cs="Times New Roman"/>
        </w:rPr>
        <w:instrText xml:space="preserve"> ADDIN EN.CITE &lt;EndNote&gt;&lt;Cite&gt;&lt;Author&gt;Wernerfelt&lt;/Author&gt;&lt;Year&gt;1984&lt;/Year&gt;&lt;RecNum&gt;1852&lt;/RecNum&gt;&lt;DisplayText&gt;(Wernerfelt 1984; Macaulay et al. 2017)&lt;/DisplayText&gt;&lt;record&gt;&lt;rec-number&gt;1852&lt;/rec-number&gt;&lt;foreign-keys&gt;&lt;key app="EN" db-id="trr00pfsbzzex0ezwf6v5swd9fpfpwfa90xp" timestamp="1598344820" guid="77d08114-42dc-4823-95ae-1601de214dd0"&gt;1852&lt;/key&gt;&lt;/foreign-keys&gt;&lt;ref-type name="Journal Article"&gt;17&lt;/ref-type&gt;&lt;contributors&gt;&lt;authors&gt;&lt;author&gt;Birger Wernerfelt&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dates&gt;&lt;year&gt;1984&lt;/year&gt;&lt;/dates&gt;&lt;urls&gt;&lt;/urls&gt;&lt;/record&gt;&lt;/Cite&gt;&lt;Cite&gt;&lt;Author&gt;Macaulay&lt;/Author&gt;&lt;Year&gt;2017&lt;/Year&gt;&lt;RecNum&gt;572&lt;/RecNum&gt;&lt;record&gt;&lt;rec-number&gt;572&lt;/rec-number&gt;&lt;foreign-keys&gt;&lt;key app="EN" db-id="trr00pfsbzzex0ezwf6v5swd9fpfpwfa90xp" timestamp="1581080100" guid="1fdcf0cf-1256-477a-8640-38a3afad5af6"&gt;572&lt;/key&gt;&lt;/foreign-keys&gt;&lt;ref-type name="Journal Article"&gt;17&lt;/ref-type&gt;&lt;contributors&gt;&lt;authors&gt;&lt;author&gt;Macaulay, Craig D.&lt;/author&gt;&lt;author&gt;Richard, Orlando C.&lt;/author&gt;&lt;author&gt;Peng, Mike W.&lt;/author&gt;&lt;author&gt;Hasenhuttl, Maria&lt;/author&gt;&lt;/authors&gt;&lt;/contributors&gt;&lt;titles&gt;&lt;title&gt;Alliance network centrality, board composition, and corporate social performance&lt;/title&gt;&lt;secondary-title&gt;Journal of Business Ethics&lt;/secondary-title&gt;&lt;/titles&gt;&lt;periodical&gt;&lt;full-title&gt;Journal of Business Ethics&lt;/full-title&gt;&lt;/periodical&gt;&lt;pages&gt;997-1008&lt;/pages&gt;&lt;volume&gt;151&lt;/volume&gt;&lt;number&gt;4&lt;/number&gt;&lt;section&gt;997&lt;/section&gt;&lt;dates&gt;&lt;year&gt;2017&lt;/year&gt;&lt;/dates&gt;&lt;isbn&gt;0167-4544&amp;#xD;1573-0697&lt;/isbn&gt;&lt;urls&gt;&lt;/urls&gt;&lt;electronic-resource-num&gt;10.1007/s10551-017-3566-7&lt;/electronic-resource-num&gt;&lt;/record&gt;&lt;/Cite&gt;&lt;/EndNote&gt;</w:instrText>
      </w:r>
      <w:r w:rsidR="00746786" w:rsidRPr="004E7E5A">
        <w:rPr>
          <w:rFonts w:cs="Times New Roman"/>
        </w:rPr>
        <w:fldChar w:fldCharType="separate"/>
      </w:r>
      <w:r w:rsidR="00746786" w:rsidRPr="004E7E5A">
        <w:rPr>
          <w:rFonts w:cs="Times New Roman"/>
          <w:noProof/>
        </w:rPr>
        <w:t>(Wernerfelt 1984; Macaulay et al. 2017)</w:t>
      </w:r>
      <w:r w:rsidR="00746786" w:rsidRPr="004E7E5A">
        <w:rPr>
          <w:rFonts w:cs="Times New Roman"/>
        </w:rPr>
        <w:fldChar w:fldCharType="end"/>
      </w:r>
      <w:r w:rsidR="00746786" w:rsidRPr="004E7E5A">
        <w:rPr>
          <w:rFonts w:cs="Times New Roman"/>
        </w:rPr>
        <w:t xml:space="preserve">. Firms with more central directors in the network have advantage in accessing valuable resources </w:t>
      </w:r>
      <w:r w:rsidR="00746786" w:rsidRPr="004E7E5A">
        <w:rPr>
          <w:rFonts w:cs="Times New Roman"/>
        </w:rPr>
        <w:fldChar w:fldCharType="begin">
          <w:fldData xml:space="preserve">PEVuZE5vdGU+PENpdGU+PEF1dGhvcj5MYXZpZTwvQXV0aG9yPjxZZWFyPjIwMDY8L1llYXI+PFJl
Y051bT4yMDg0PC9SZWNOdW0+PERpc3BsYXlUZXh0PihMYXZpZSAyMDA2OyBMYXZpZSBhbmQgTWls
bGVyIDIwMDg7IE1hY2F1bGF5IGV0IGFsLiAyMDE3KTwvRGlzcGxheVRleHQ+PHJlY29yZD48cmVj
LW51bWJlcj4yMDg0PC9yZWMtbnVtYmVyPjxmb3JlaWduLWtleXM+PGtleSBhcHA9IkVOIiBkYi1p
ZD0idHJyMDBwZnNienpleDBlendmNnY1c3dkOWZwZnB3ZmE5MHhwIiB0aW1lc3RhbXA9IjE2Mjky
NzY5MjIiIGd1aWQ9IjI1YzY0NWE0LTVjYTctNDQ0YS05MmVlLTM4MzRkMTllZmY2NiI+MjA4NDwv
a2V5PjwvZm9yZWlnbi1rZXlzPjxyZWYtdHlwZSBuYW1lPSJKb3VybmFsIEFydGljbGUiPjE3PC9y
ZWYtdHlwZT48Y29udHJpYnV0b3JzPjxhdXRob3JzPjxhdXRob3I+TGF2aWUsIERvdmV2PC9hdXRo
b3I+PC9hdXRob3JzPjwvY29udHJpYnV0b3JzPjx0aXRsZXM+PHRpdGxlPlRoZSBjb21wZXRpdGl2
ZSBhZHZhbnRhZ2Ugb2YgaW50ZXJjb25uZWN0ZWQgZmlybXM6IEFuIGV4dGVuc2lvbiBvZiB0aGUg
cmVzb3VyY2UtYmFzZWQgdmlldzwvdGl0bGU+PHNlY29uZGFyeS10aXRsZT5BY2FkZW15IG9mIE1h
bmFnZW1lbnQgUmV2aWV3PC9zZWNvbmRhcnktdGl0bGU+PC90aXRsZXM+PHBlcmlvZGljYWw+PGZ1
bGwtdGl0bGU+QWNhZGVteSBvZiBtYW5hZ2VtZW50IHJldmlldzwvZnVsbC10aXRsZT48L3Blcmlv
ZGljYWw+PHBhZ2VzPjYzOC02NTg8L3BhZ2VzPjx2b2x1bWU+MzE8L3ZvbHVtZT48bnVtYmVyPjM8
L251bWJlcj48ZGF0ZXM+PHllYXI+MjAwNjwveWVhcj48L2RhdGVzPjx1cmxzPjwvdXJscz48L3Jl
Y29yZD48L0NpdGU+PENpdGU+PEF1dGhvcj5MYXZpZTwvQXV0aG9yPjxZZWFyPjIwMDg8L1llYXI+
PFJlY051bT4yMDg1PC9SZWNOdW0+PHJlY29yZD48cmVjLW51bWJlcj4yMDg1PC9yZWMtbnVtYmVy
Pjxmb3JlaWduLWtleXM+PGtleSBhcHA9IkVOIiBkYi1pZD0idHJyMDBwZnNienpleDBlendmNnY1
c3dkOWZwZnB3ZmE5MHhwIiB0aW1lc3RhbXA9IjE2MjkyNzc0ODEiIGd1aWQ9IjU1ODZkMTJlLTFm
M2ItNGYzNi1hMDcyLWEyYWVkOWZhNGU0MiI+MjA4NTwva2V5PjwvZm9yZWlnbi1rZXlzPjxyZWYt
dHlwZSBuYW1lPSJKb3VybmFsIEFydGljbGUiPjE3PC9yZWYtdHlwZT48Y29udHJpYnV0b3JzPjxh
dXRob3JzPjxhdXRob3I+RG92ZXYgTGF2aWU8L2F1dGhvcj48YXV0aG9yPlN0ZXdhcnQgUi4gTWls
bGVyPC9hdXRob3I+PC9hdXRob3JzPjwvY29udHJpYnV0b3JzPjx0aXRsZXM+PHRpdGxlPkFsbGlh
bmNlIHBvcnRmb2xpbyBpbnRlcm5hdGlvbmFsaXphdGlvbiBhbmQgZmlybSBwZXJmb3JtYW5jZTwv
dGl0bGU+PHNlY29uZGFyeS10aXRsZT5Pcmdhbml6YXRpb24gU2NpZW5jZTwvc2Vjb25kYXJ5LXRp
dGxlPjwvdGl0bGVzPjxwZXJpb2RpY2FsPjxmdWxsLXRpdGxlPk9yZ2FuaXphdGlvbiBTY2llbmNl
PC9mdWxsLXRpdGxlPjwvcGVyaW9kaWNhbD48cGFnZXM+NjIzLTY0NjwvcGFnZXM+PHZvbHVtZT4x
OTwvdm9sdW1lPjxudW1iZXI+NDwvbnVtYmVyPjxkYXRlcz48eWVhcj4yMDA4PC95ZWFyPjwvZGF0
ZXM+PHVybHM+PC91cmxzPjwvcmVjb3JkPjwvQ2l0ZT48Q2l0ZT48QXV0aG9yPk1hY2F1bGF5PC9B
dXRob3I+PFllYXI+MjAxNzwvWWVhcj48UmVjTnVtPjU3MjwvUmVjTnVtPjxyZWNvcmQ+PHJlYy1u
dW1iZXI+NTcyPC9yZWMtbnVtYmVyPjxmb3JlaWduLWtleXM+PGtleSBhcHA9IkVOIiBkYi1pZD0i
dHJyMDBwZnNienpleDBlendmNnY1c3dkOWZwZnB3ZmE5MHhwIiB0aW1lc3RhbXA9IjE1ODEwODAx
MDAiIGd1aWQ9IjFmZGNmMGNmLTEyNTYtNDc3YS04NjQwLTM4YTNhZmFkNWFmNiI+NTcyPC9rZXk+
PC9mb3JlaWduLWtleXM+PHJlZi10eXBlIG5hbWU9IkpvdXJuYWwgQXJ0aWNsZSI+MTc8L3JlZi10
eXBlPjxjb250cmlidXRvcnM+PGF1dGhvcnM+PGF1dGhvcj5NYWNhdWxheSwgQ3JhaWcgRC48L2F1
dGhvcj48YXV0aG9yPlJpY2hhcmQsIE9ybGFuZG8gQy48L2F1dGhvcj48YXV0aG9yPlBlbmcsIE1p
a2UgVy48L2F1dGhvcj48YXV0aG9yPkhhc2VuaHV0dGwsIE1hcmlhPC9hdXRob3I+PC9hdXRob3Jz
PjwvY29udHJpYnV0b3JzPjx0aXRsZXM+PHRpdGxlPkFsbGlhbmNlIG5ldHdvcmsgY2VudHJhbGl0
eSwgYm9hcmQgY29tcG9zaXRpb24sIGFuZCBjb3Jwb3JhdGUgc29jaWFsIHBlcmZvcm1hbmNlPC90
aXRsZT48c2Vjb25kYXJ5LXRpdGxlPkpvdXJuYWwgb2YgQnVzaW5lc3MgRXRoaWNzPC9zZWNvbmRh
cnktdGl0bGU+PC90aXRsZXM+PHBlcmlvZGljYWw+PGZ1bGwtdGl0bGU+Sm91cm5hbCBvZiBCdXNp
bmVzcyBFdGhpY3M8L2Z1bGwtdGl0bGU+PC9wZXJpb2RpY2FsPjxwYWdlcz45OTctMTAwODwvcGFn
ZXM+PHZvbHVtZT4xNTE8L3ZvbHVtZT48bnVtYmVyPjQ8L251bWJlcj48c2VjdGlvbj45OTc8L3Nl
Y3Rpb24+PGRhdGVzPjx5ZWFyPjIwMTc8L3llYXI+PC9kYXRlcz48aXNibj4wMTY3LTQ1NDQmI3hE
OzE1NzMtMDY5NzwvaXNibj48dXJscz48L3VybHM+PGVsZWN0cm9uaWMtcmVzb3VyY2UtbnVtPjEw
LjEwMDcvczEwNTUxLTAxNy0zNTY2LTc8L2VsZWN0cm9uaWMtcmVzb3VyY2UtbnVtPjwvcmVjb3Jk
PjwvQ2l0ZT48L0VuZE5vdGU+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YXZpZTwvQXV0aG9yPjxZZWFyPjIwMDY8L1llYXI+PFJl
Y051bT4yMDg0PC9SZWNOdW0+PERpc3BsYXlUZXh0PihMYXZpZSAyMDA2OyBMYXZpZSBhbmQgTWls
bGVyIDIwMDg7IE1hY2F1bGF5IGV0IGFsLiAyMDE3KTwvRGlzcGxheVRleHQ+PHJlY29yZD48cmVj
LW51bWJlcj4yMDg0PC9yZWMtbnVtYmVyPjxmb3JlaWduLWtleXM+PGtleSBhcHA9IkVOIiBkYi1p
ZD0idHJyMDBwZnNienpleDBlendmNnY1c3dkOWZwZnB3ZmE5MHhwIiB0aW1lc3RhbXA9IjE2Mjky
NzY5MjIiIGd1aWQ9IjI1YzY0NWE0LTVjYTctNDQ0YS05MmVlLTM4MzRkMTllZmY2NiI+MjA4NDwv
a2V5PjwvZm9yZWlnbi1rZXlzPjxyZWYtdHlwZSBuYW1lPSJKb3VybmFsIEFydGljbGUiPjE3PC9y
ZWYtdHlwZT48Y29udHJpYnV0b3JzPjxhdXRob3JzPjxhdXRob3I+TGF2aWUsIERvdmV2PC9hdXRo
b3I+PC9hdXRob3JzPjwvY29udHJpYnV0b3JzPjx0aXRsZXM+PHRpdGxlPlRoZSBjb21wZXRpdGl2
ZSBhZHZhbnRhZ2Ugb2YgaW50ZXJjb25uZWN0ZWQgZmlybXM6IEFuIGV4dGVuc2lvbiBvZiB0aGUg
cmVzb3VyY2UtYmFzZWQgdmlldzwvdGl0bGU+PHNlY29uZGFyeS10aXRsZT5BY2FkZW15IG9mIE1h
bmFnZW1lbnQgUmV2aWV3PC9zZWNvbmRhcnktdGl0bGU+PC90aXRsZXM+PHBlcmlvZGljYWw+PGZ1
bGwtdGl0bGU+QWNhZGVteSBvZiBtYW5hZ2VtZW50IHJldmlldzwvZnVsbC10aXRsZT48L3Blcmlv
ZGljYWw+PHBhZ2VzPjYzOC02NTg8L3BhZ2VzPjx2b2x1bWU+MzE8L3ZvbHVtZT48bnVtYmVyPjM8
L251bWJlcj48ZGF0ZXM+PHllYXI+MjAwNjwveWVhcj48L2RhdGVzPjx1cmxzPjwvdXJscz48L3Jl
Y29yZD48L0NpdGU+PENpdGU+PEF1dGhvcj5MYXZpZTwvQXV0aG9yPjxZZWFyPjIwMDg8L1llYXI+
PFJlY051bT4yMDg1PC9SZWNOdW0+PHJlY29yZD48cmVjLW51bWJlcj4yMDg1PC9yZWMtbnVtYmVy
Pjxmb3JlaWduLWtleXM+PGtleSBhcHA9IkVOIiBkYi1pZD0idHJyMDBwZnNienpleDBlendmNnY1
c3dkOWZwZnB3ZmE5MHhwIiB0aW1lc3RhbXA9IjE2MjkyNzc0ODEiIGd1aWQ9IjU1ODZkMTJlLTFm
M2ItNGYzNi1hMDcyLWEyYWVkOWZhNGU0MiI+MjA4NTwva2V5PjwvZm9yZWlnbi1rZXlzPjxyZWYt
dHlwZSBuYW1lPSJKb3VybmFsIEFydGljbGUiPjE3PC9yZWYtdHlwZT48Y29udHJpYnV0b3JzPjxh
dXRob3JzPjxhdXRob3I+RG92ZXYgTGF2aWU8L2F1dGhvcj48YXV0aG9yPlN0ZXdhcnQgUi4gTWls
bGVyPC9hdXRob3I+PC9hdXRob3JzPjwvY29udHJpYnV0b3JzPjx0aXRsZXM+PHRpdGxlPkFsbGlh
bmNlIHBvcnRmb2xpbyBpbnRlcm5hdGlvbmFsaXphdGlvbiBhbmQgZmlybSBwZXJmb3JtYW5jZTwv
dGl0bGU+PHNlY29uZGFyeS10aXRsZT5Pcmdhbml6YXRpb24gU2NpZW5jZTwvc2Vjb25kYXJ5LXRp
dGxlPjwvdGl0bGVzPjxwZXJpb2RpY2FsPjxmdWxsLXRpdGxlPk9yZ2FuaXphdGlvbiBTY2llbmNl
PC9mdWxsLXRpdGxlPjwvcGVyaW9kaWNhbD48cGFnZXM+NjIzLTY0NjwvcGFnZXM+PHZvbHVtZT4x
OTwvdm9sdW1lPjxudW1iZXI+NDwvbnVtYmVyPjxkYXRlcz48eWVhcj4yMDA4PC95ZWFyPjwvZGF0
ZXM+PHVybHM+PC91cmxzPjwvcmVjb3JkPjwvQ2l0ZT48Q2l0ZT48QXV0aG9yPk1hY2F1bGF5PC9B
dXRob3I+PFllYXI+MjAxNzwvWWVhcj48UmVjTnVtPjU3MjwvUmVjTnVtPjxyZWNvcmQ+PHJlYy1u
dW1iZXI+NTcyPC9yZWMtbnVtYmVyPjxmb3JlaWduLWtleXM+PGtleSBhcHA9IkVOIiBkYi1pZD0i
dHJyMDBwZnNienpleDBlendmNnY1c3dkOWZwZnB3ZmE5MHhwIiB0aW1lc3RhbXA9IjE1ODEwODAx
MDAiIGd1aWQ9IjFmZGNmMGNmLTEyNTYtNDc3YS04NjQwLTM4YTNhZmFkNWFmNiI+NTcyPC9rZXk+
PC9mb3JlaWduLWtleXM+PHJlZi10eXBlIG5hbWU9IkpvdXJuYWwgQXJ0aWNsZSI+MTc8L3JlZi10
eXBlPjxjb250cmlidXRvcnM+PGF1dGhvcnM+PGF1dGhvcj5NYWNhdWxheSwgQ3JhaWcgRC48L2F1
dGhvcj48YXV0aG9yPlJpY2hhcmQsIE9ybGFuZG8gQy48L2F1dGhvcj48YXV0aG9yPlBlbmcsIE1p
a2UgVy48L2F1dGhvcj48YXV0aG9yPkhhc2VuaHV0dGwsIE1hcmlhPC9hdXRob3I+PC9hdXRob3Jz
PjwvY29udHJpYnV0b3JzPjx0aXRsZXM+PHRpdGxlPkFsbGlhbmNlIG5ldHdvcmsgY2VudHJhbGl0
eSwgYm9hcmQgY29tcG9zaXRpb24sIGFuZCBjb3Jwb3JhdGUgc29jaWFsIHBlcmZvcm1hbmNlPC90
aXRsZT48c2Vjb25kYXJ5LXRpdGxlPkpvdXJuYWwgb2YgQnVzaW5lc3MgRXRoaWNzPC9zZWNvbmRh
cnktdGl0bGU+PC90aXRsZXM+PHBlcmlvZGljYWw+PGZ1bGwtdGl0bGU+Sm91cm5hbCBvZiBCdXNp
bmVzcyBFdGhpY3M8L2Z1bGwtdGl0bGU+PC9wZXJpb2RpY2FsPjxwYWdlcz45OTctMTAwODwvcGFn
ZXM+PHZvbHVtZT4xNTE8L3ZvbHVtZT48bnVtYmVyPjQ8L251bWJlcj48c2VjdGlvbj45OTc8L3Nl
Y3Rpb24+PGRhdGVzPjx5ZWFyPjIwMTc8L3llYXI+PC9kYXRlcz48aXNibj4wMTY3LTQ1NDQmI3hE
OzE1NzMtMDY5NzwvaXNibj48dXJscz48L3VybHM+PGVsZWN0cm9uaWMtcmVzb3VyY2UtbnVtPjEw
LjEwMDcvczEwNTUxLTAxNy0zNTY2LTc8L2VsZWN0cm9uaWMtcmVzb3VyY2UtbnVtPjwvcmVjb3Jk
PjwvQ2l0ZT48L0VuZE5vdGU+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00746786" w:rsidRPr="004E7E5A">
        <w:rPr>
          <w:rFonts w:cs="Times New Roman"/>
        </w:rPr>
      </w:r>
      <w:r w:rsidR="00746786" w:rsidRPr="004E7E5A">
        <w:rPr>
          <w:rFonts w:cs="Times New Roman"/>
        </w:rPr>
        <w:fldChar w:fldCharType="separate"/>
      </w:r>
      <w:r w:rsidR="00746786" w:rsidRPr="004E7E5A">
        <w:rPr>
          <w:rFonts w:cs="Times New Roman"/>
          <w:noProof/>
        </w:rPr>
        <w:t xml:space="preserve">(Lavie 2006; Lavie and Miller 2008; Macaulay et al. </w:t>
      </w:r>
      <w:r w:rsidR="00746786" w:rsidRPr="004E7E5A">
        <w:rPr>
          <w:rFonts w:cs="Times New Roman"/>
          <w:noProof/>
        </w:rPr>
        <w:lastRenderedPageBreak/>
        <w:t>2017)</w:t>
      </w:r>
      <w:r w:rsidR="00746786" w:rsidRPr="004E7E5A">
        <w:rPr>
          <w:rFonts w:cs="Times New Roman"/>
        </w:rPr>
        <w:fldChar w:fldCharType="end"/>
      </w:r>
      <w:r w:rsidR="00746786" w:rsidRPr="004E7E5A">
        <w:rPr>
          <w:rFonts w:cs="Times New Roman"/>
        </w:rPr>
        <w:t>.</w:t>
      </w:r>
    </w:p>
    <w:p w14:paraId="5A10197E" w14:textId="1692AD71" w:rsidR="00746786" w:rsidRPr="004E7E5A" w:rsidRDefault="001B4C31" w:rsidP="00746786">
      <w:pPr>
        <w:pStyle w:val="a7"/>
        <w:spacing w:line="480" w:lineRule="auto"/>
        <w:ind w:firstLine="480"/>
        <w:rPr>
          <w:rFonts w:cs="Times New Roman"/>
        </w:rPr>
      </w:pPr>
      <w:r w:rsidRPr="004E7E5A">
        <w:rPr>
          <w:rFonts w:cs="Times New Roman"/>
        </w:rPr>
        <w:t xml:space="preserve">Prior </w:t>
      </w:r>
      <w:r w:rsidR="00746786" w:rsidRPr="004E7E5A">
        <w:rPr>
          <w:rFonts w:cs="Times New Roman"/>
        </w:rPr>
        <w:t xml:space="preserve">research indicates that network ties impact a variety of firm decisions. Directors’ network provides an effective channel for information exchange, allowing transmission of knowledge, ideas, and private information </w:t>
      </w:r>
      <w:r w:rsidR="00746786" w:rsidRPr="004E7E5A">
        <w:rPr>
          <w:rFonts w:cs="Times New Roman"/>
        </w:rPr>
        <w:fldChar w:fldCharType="begin"/>
      </w:r>
      <w:r w:rsidR="006F6C86" w:rsidRPr="004E7E5A">
        <w:rPr>
          <w:rFonts w:cs="Times New Roman"/>
        </w:rPr>
        <w:instrText xml:space="preserve"> ADDIN EN.CITE &lt;EndNote&gt;&lt;Cite&gt;&lt;Author&gt;Rwan&lt;/Author&gt;&lt;Year&gt;2015&lt;/Year&gt;&lt;RecNum&gt;832&lt;/RecNum&gt;&lt;DisplayText&gt;(Rwan et al. 2015)&lt;/DisplayText&gt;&lt;record&gt;&lt;rec-number&gt;832&lt;/rec-number&gt;&lt;foreign-keys&gt;&lt;key app="EN" db-id="trr00pfsbzzex0ezwf6v5swd9fpfpwfa90xp" timestamp="1581080388" guid="21ece770-2b39-4822-a344-44b78b0c5ef9"&gt;832&lt;/key&gt;&lt;/foreign-keys&gt;&lt;ref-type name="Journal Article"&gt;17&lt;/ref-type&gt;&lt;contributors&gt;&lt;authors&gt;&lt;author&gt;El Khatib Rwan &lt;/author&gt;&lt;author&gt;Fogel Kathy &lt;/author&gt;&lt;author&gt;Jandik Tomas &lt;/author&gt;&lt;/authors&gt;&lt;/contributors&gt;&lt;titles&gt;&lt;title&gt;CEO network centrality and merger performance&lt;/title&gt;&lt;secondary-title&gt;Journal of Financial Economics&lt;/secondary-title&gt;&lt;/titles&gt;&lt;periodical&gt;&lt;full-title&gt;Journal of Financial Economics&lt;/full-title&gt;&lt;/periodical&gt;&lt;pages&gt;349-382&lt;/pages&gt;&lt;volume&gt;116&lt;/volume&gt;&lt;number&gt;2&lt;/number&gt;&lt;section&gt;349&lt;/section&gt;&lt;dates&gt;&lt;year&gt;2015&lt;/year&gt;&lt;/dates&gt;&lt;isbn&gt;0304405X&lt;/isbn&gt;&lt;urls&gt;&lt;/urls&gt;&lt;electronic-resource-num&gt;10.1016/j.jfineco.2015.01.001&lt;/electronic-resource-num&gt;&lt;/record&gt;&lt;/Cite&gt;&lt;/EndNote&gt;</w:instrText>
      </w:r>
      <w:r w:rsidR="00746786" w:rsidRPr="004E7E5A">
        <w:rPr>
          <w:rFonts w:cs="Times New Roman"/>
        </w:rPr>
        <w:fldChar w:fldCharType="separate"/>
      </w:r>
      <w:r w:rsidR="00746786" w:rsidRPr="004E7E5A">
        <w:rPr>
          <w:rFonts w:cs="Times New Roman"/>
          <w:noProof/>
        </w:rPr>
        <w:t>(Rwan et al. 2015)</w:t>
      </w:r>
      <w:r w:rsidR="00746786" w:rsidRPr="004E7E5A">
        <w:rPr>
          <w:rFonts w:cs="Times New Roman"/>
        </w:rPr>
        <w:fldChar w:fldCharType="end"/>
      </w:r>
      <w:r w:rsidR="00746786" w:rsidRPr="004E7E5A">
        <w:rPr>
          <w:rFonts w:cs="Times New Roman"/>
        </w:rPr>
        <w:t xml:space="preserve">. Prior studies examine the resource provision role of directors in ensuring substantive corporate sustainability practices </w:t>
      </w:r>
      <w:r w:rsidR="00746786" w:rsidRPr="004E7E5A">
        <w:rPr>
          <w:rFonts w:cs="Times New Roman"/>
        </w:rPr>
        <w:fldChar w:fldCharType="begin"/>
      </w:r>
      <w:r w:rsidR="001A1175" w:rsidRPr="004E7E5A">
        <w:rPr>
          <w:rFonts w:cs="Times New Roman"/>
        </w:rPr>
        <w:instrText xml:space="preserve"> ADDIN EN.CITE &lt;EndNote&gt;&lt;Cite&gt;&lt;Author&gt;Homroy&lt;/Author&gt;&lt;Year&gt;2017&lt;/Year&gt;&lt;RecNum&gt;1739&lt;/RecNum&gt;&lt;DisplayText&gt;(Homroy and Slechten 2017)&lt;/DisplayText&gt;&lt;record&gt;&lt;rec-number&gt;1739&lt;/rec-number&gt;&lt;foreign-keys&gt;&lt;key app="EN" db-id="trr00pfsbzzex0ezwf6v5swd9fpfpwfa90xp" timestamp="1587541509" guid="66d31698-0ec3-47d9-92f6-47205987b8da"&gt;1739&lt;/key&gt;&lt;/foreign-keys&gt;&lt;ref-type name="Journal Article"&gt;17&lt;/ref-type&gt;&lt;contributors&gt;&lt;authors&gt;&lt;author&gt;Homroy, Swarnodeep&lt;/author&gt;&lt;author&gt;Slechten, Aurelie&lt;/author&gt;&lt;/authors&gt;&lt;/contributors&gt;&lt;titles&gt;&lt;title&gt;Do board expertise and networked boards affect environmental performance?&lt;/title&gt;&lt;secondary-title&gt;Journal of Business Ethics&lt;/secondary-title&gt;&lt;/titles&gt;&lt;periodical&gt;&lt;full-title&gt;Journal of Business Ethics&lt;/full-title&gt;&lt;/periodical&gt;&lt;pages&gt;269-292&lt;/pages&gt;&lt;volume&gt;158&lt;/volume&gt;&lt;number&gt;1&lt;/number&gt;&lt;section&gt;269&lt;/section&gt;&lt;dates&gt;&lt;year&gt;2017&lt;/year&gt;&lt;/dates&gt;&lt;isbn&gt;0167-4544&amp;#xD;1573-0697&lt;/isbn&gt;&lt;urls&gt;&lt;/urls&gt;&lt;electronic-resource-num&gt;10.1007/s10551-017-3769-y&lt;/electronic-resource-num&gt;&lt;/record&gt;&lt;/Cite&gt;&lt;/EndNote&gt;</w:instrText>
      </w:r>
      <w:r w:rsidR="00746786" w:rsidRPr="004E7E5A">
        <w:rPr>
          <w:rFonts w:cs="Times New Roman"/>
        </w:rPr>
        <w:fldChar w:fldCharType="separate"/>
      </w:r>
      <w:r w:rsidR="00746786" w:rsidRPr="004E7E5A">
        <w:rPr>
          <w:rFonts w:cs="Times New Roman"/>
          <w:noProof/>
        </w:rPr>
        <w:t>(Homroy and Slechten 2017)</w:t>
      </w:r>
      <w:r w:rsidR="00746786" w:rsidRPr="004E7E5A">
        <w:rPr>
          <w:rFonts w:cs="Times New Roman"/>
        </w:rPr>
        <w:fldChar w:fldCharType="end"/>
      </w:r>
      <w:r w:rsidR="00746786" w:rsidRPr="004E7E5A">
        <w:rPr>
          <w:rFonts w:cs="Times New Roman"/>
        </w:rPr>
        <w:t xml:space="preserve">. </w:t>
      </w:r>
      <w:r w:rsidRPr="004E7E5A">
        <w:rPr>
          <w:rFonts w:cs="Times New Roman"/>
        </w:rPr>
        <w:t>Literature documents that w</w:t>
      </w:r>
      <w:r w:rsidR="00746786" w:rsidRPr="004E7E5A">
        <w:rPr>
          <w:rFonts w:cs="Times New Roman"/>
        </w:rPr>
        <w:t xml:space="preserve">ell-connected directors trade shares less frequently and for smaller values on insider trading. However, their transactions are more profitable, especially when they make consecutive opportunistic purchases in the companies for which they serve in the board </w:t>
      </w:r>
      <w:r w:rsidR="00746786" w:rsidRPr="004E7E5A">
        <w:rPr>
          <w:rFonts w:cs="Times New Roman"/>
        </w:rPr>
        <w:fldChar w:fldCharType="begin"/>
      </w:r>
      <w:r w:rsidR="006F6C86" w:rsidRPr="004E7E5A">
        <w:rPr>
          <w:rFonts w:cs="Times New Roman"/>
        </w:rPr>
        <w:instrText xml:space="preserve"> ADDIN EN.CITE &lt;EndNote&gt;&lt;Cite&gt;&lt;Author&gt;Goergen&lt;/Author&gt;&lt;Year&gt;2019&lt;/Year&gt;&lt;RecNum&gt;1738&lt;/RecNum&gt;&lt;DisplayText&gt;(Goergen et al. 2019)&lt;/DisplayText&gt;&lt;record&gt;&lt;rec-number&gt;1738&lt;/rec-number&gt;&lt;foreign-keys&gt;&lt;key app="EN" db-id="trr00pfsbzzex0ezwf6v5swd9fpfpwfa90xp" timestamp="1587541456" guid="9ae43d52-0610-4cd0-aa68-06d203d89990"&gt;1738&lt;/key&gt;&lt;/foreign-keys&gt;&lt;ref-type name="Journal Article"&gt;17&lt;/ref-type&gt;&lt;contributors&gt;&lt;authors&gt;&lt;author&gt;Goergen, Marc&lt;/author&gt;&lt;author&gt;Renneboog, Luc&lt;/author&gt;&lt;author&gt;Zhao, Yang&lt;/author&gt;&lt;/authors&gt;&lt;/contributors&gt;&lt;titles&gt;&lt;title&gt;Insider trading and networked directors&lt;/title&gt;&lt;secondary-title&gt;Journal of Corporate Finance&lt;/secondary-title&gt;&lt;/titles&gt;&lt;periodical&gt;&lt;full-title&gt;Journal of Corporate Finance&lt;/full-title&gt;&lt;/periodical&gt;&lt;pages&gt;152-175&lt;/pages&gt;&lt;volume&gt;56&lt;/volume&gt;&lt;section&gt;152&lt;/section&gt;&lt;dates&gt;&lt;year&gt;2019&lt;/year&gt;&lt;/dates&gt;&lt;isbn&gt;09291199&lt;/isbn&gt;&lt;urls&gt;&lt;/urls&gt;&lt;electronic-resource-num&gt;10.1016/j.jcorpfin.2019.02.001&lt;/electronic-resource-num&gt;&lt;/record&gt;&lt;/Cite&gt;&lt;/EndNote&gt;</w:instrText>
      </w:r>
      <w:r w:rsidR="00746786" w:rsidRPr="004E7E5A">
        <w:rPr>
          <w:rFonts w:cs="Times New Roman"/>
        </w:rPr>
        <w:fldChar w:fldCharType="separate"/>
      </w:r>
      <w:r w:rsidR="00746786" w:rsidRPr="004E7E5A">
        <w:rPr>
          <w:rFonts w:cs="Times New Roman"/>
          <w:noProof/>
        </w:rPr>
        <w:t>(Goergen et al. 2019)</w:t>
      </w:r>
      <w:r w:rsidR="00746786" w:rsidRPr="004E7E5A">
        <w:rPr>
          <w:rFonts w:cs="Times New Roman"/>
        </w:rPr>
        <w:fldChar w:fldCharType="end"/>
      </w:r>
      <w:r w:rsidR="00746786" w:rsidRPr="004E7E5A">
        <w:rPr>
          <w:rFonts w:cs="Times New Roman"/>
        </w:rPr>
        <w:t xml:space="preserve">. Study has also found that firms with well-connected audit committees are less likely to misstate annual financial statements </w:t>
      </w:r>
      <w:r w:rsidR="00746786"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00746786" w:rsidRPr="004E7E5A">
        <w:rPr>
          <w:rFonts w:cs="Times New Roman"/>
        </w:rPr>
        <w:fldChar w:fldCharType="separate"/>
      </w:r>
      <w:r w:rsidR="00746786" w:rsidRPr="004E7E5A">
        <w:rPr>
          <w:rFonts w:cs="Times New Roman"/>
          <w:noProof/>
        </w:rPr>
        <w:t>(Omer et al. 2019)</w:t>
      </w:r>
      <w:r w:rsidR="00746786" w:rsidRPr="004E7E5A">
        <w:rPr>
          <w:rFonts w:cs="Times New Roman"/>
        </w:rPr>
        <w:fldChar w:fldCharType="end"/>
      </w:r>
      <w:r w:rsidR="00746786" w:rsidRPr="004E7E5A">
        <w:rPr>
          <w:rFonts w:cs="Times New Roman"/>
        </w:rPr>
        <w:t>.</w:t>
      </w:r>
    </w:p>
    <w:p w14:paraId="36AEE645" w14:textId="77777777" w:rsidR="00746786" w:rsidRPr="004E7E5A" w:rsidRDefault="00746786" w:rsidP="00746786">
      <w:pPr>
        <w:pStyle w:val="4"/>
        <w:spacing w:before="0" w:after="0" w:line="480" w:lineRule="auto"/>
        <w:rPr>
          <w:color w:val="000000" w:themeColor="text1"/>
        </w:rPr>
      </w:pPr>
      <w:r w:rsidRPr="004E7E5A">
        <w:rPr>
          <w:color w:val="000000" w:themeColor="text1"/>
        </w:rPr>
        <w:t>Hypotheses Development</w:t>
      </w:r>
    </w:p>
    <w:p w14:paraId="6EC4A354"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Directors’ Network and CSR Disclosure Quality</w:t>
      </w:r>
    </w:p>
    <w:p w14:paraId="08BACB8C" w14:textId="67A09B94" w:rsidR="00746786" w:rsidRPr="004E7E5A" w:rsidRDefault="00746786" w:rsidP="00746786">
      <w:pPr>
        <w:pStyle w:val="a7"/>
        <w:spacing w:line="480" w:lineRule="auto"/>
        <w:ind w:firstLine="480"/>
        <w:rPr>
          <w:rFonts w:cs="Times New Roman"/>
          <w:szCs w:val="24"/>
        </w:rPr>
      </w:pPr>
      <w:r w:rsidRPr="004E7E5A">
        <w:rPr>
          <w:rFonts w:cs="Times New Roman"/>
          <w:szCs w:val="24"/>
        </w:rPr>
        <w:t xml:space="preserve">The board of directors is considered as one of the most important internal governance mechanism because the background, experience and relationship to other stakeholders of directors can help the firm raise resources to better address stakeholders’ claim </w:t>
      </w:r>
      <w:r w:rsidRPr="004E7E5A">
        <w:rPr>
          <w:rFonts w:cs="Times New Roman"/>
          <w:szCs w:val="24"/>
        </w:rPr>
        <w:fldChar w:fldCharType="begin"/>
      </w:r>
      <w:r w:rsidRPr="004E7E5A">
        <w:rPr>
          <w:rFonts w:cs="Times New Roman"/>
          <w:szCs w:val="24"/>
        </w:rPr>
        <w:instrText xml:space="preserve"> ADDIN EN.CITE &lt;EndNote&gt;&lt;Cite&gt;&lt;Author&gt;Fama&lt;/Author&gt;&lt;Year&gt;1983&lt;/Year&gt;&lt;RecNum&gt;1695&lt;/RecNum&gt;&lt;DisplayText&gt;(Fama 1983)&lt;/DisplayText&gt;&lt;record&gt;&lt;rec-number&gt;1695&lt;/rec-number&gt;&lt;foreign-keys&gt;&lt;key app="EN" db-id="trr00pfsbzzex0ezwf6v5swd9fpfpwfa90xp" timestamp="1582024502" guid="c5760cc6-f927-40f9-9610-c7138b7ee420"&gt;1695&lt;/key&gt;&lt;/foreign-keys&gt;&lt;ref-type name="Journal Article"&gt;17&lt;/ref-type&gt;&lt;contributors&gt;&lt;authors&gt;&lt;author&gt;Fama, Eugene F., and Michael C. Jensen.&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urls&gt;&lt;/urls&gt;&lt;/record&gt;&lt;/Cite&gt;&lt;/EndNote&gt;</w:instrText>
      </w:r>
      <w:r w:rsidRPr="004E7E5A">
        <w:rPr>
          <w:rFonts w:cs="Times New Roman"/>
          <w:szCs w:val="24"/>
        </w:rPr>
        <w:fldChar w:fldCharType="separate"/>
      </w:r>
      <w:r w:rsidRPr="004E7E5A">
        <w:rPr>
          <w:rFonts w:cs="Times New Roman"/>
          <w:noProof/>
          <w:szCs w:val="24"/>
        </w:rPr>
        <w:t>(Fama 1983)</w:t>
      </w:r>
      <w:r w:rsidRPr="004E7E5A">
        <w:rPr>
          <w:rFonts w:cs="Times New Roman"/>
          <w:szCs w:val="24"/>
        </w:rPr>
        <w:fldChar w:fldCharType="end"/>
      </w:r>
      <w:r w:rsidRPr="004E7E5A">
        <w:rPr>
          <w:rFonts w:cs="Times New Roman"/>
          <w:szCs w:val="24"/>
        </w:rPr>
        <w:t xml:space="preserve">. </w:t>
      </w:r>
      <w:r w:rsidRPr="004E7E5A">
        <w:rPr>
          <w:rFonts w:cs="Times New Roman"/>
        </w:rPr>
        <w:t xml:space="preserve">Board of directors are responsible for the issues pertaining to CSR disclosure </w:t>
      </w:r>
      <w:r w:rsidRPr="004E7E5A">
        <w:rPr>
          <w:rFonts w:cs="Times New Roman"/>
        </w:rPr>
        <w:fldChar w:fldCharType="begin">
          <w:fldData xml:space="preserve">PEVuZE5vdGU+PENpdGU+PEF1dGhvcj5FbGtpbmd0b248L0F1dGhvcj48WWVhcj4yMDA2PC9ZZWFy
PjxSZWNOdW0+MjAyMzwvUmVjTnVtPjxEaXNwbGF5VGV4dD4oRWxraW5ndG9uIDIwMDY7IFNoYXVr
YXQgZXQgYWwuIDIwMTU7IEthdG1vbiBldCBhbC4gMjAxNyk8L0Rpc3BsYXlUZXh0PjxyZWNvcmQ+
PHJlYy1udW1iZXI+MjAyMzwvcmVjLW51bWJlcj48Zm9yZWlnbi1rZXlzPjxrZXkgYXBwPSJFTiIg
ZGItaWQ9InRycjAwcGZzYnp6ZXgwZXp3ZjZ2NXN3ZDlmcGZwd2ZhOTB4cCIgdGltZXN0YW1wPSIx
NjI3MzAyNTQwIiBndWlkPSJiOTZhZTJiYy0wZWZkLTQ2M2MtOWFlNS1hYTJhMDFiNjcyM2IiPjIw
MjM8L2tleT48L2ZvcmVpZ24ta2V5cz48cmVmLXR5cGUgbmFtZT0iSm91cm5hbCBBcnRpY2xlIj4x
NzwvcmVmLXR5cGU+PGNvbnRyaWJ1dG9ycz48YXV0aG9ycz48YXV0aG9yPkVsa2luZ3RvbiwgSi48
L2F1dGhvcj48L2F1dGhvcnM+PC9jb250cmlidXRvcnM+PHRpdGxlcz48dGl0bGU+R292ZXJuYW5j
ZSBmb3Igc3VzdGFpbmFiaWxpdHk8L3RpdGxlPjxzZWNvbmRhcnktdGl0bGU+Q29ycG9yYXRlIEdv
dmVybmFuY2U6IEFuIEludGVybmF0aW9uYWwgUmV2aWV3PC9zZWNvbmRhcnktdGl0bGU+PC90aXRs
ZXM+PHBlcmlvZGljYWw+PGZ1bGwtdGl0bGU+Q29ycG9yYXRlIEdvdmVybmFuY2U6IEFuIEludGVy
bmF0aW9uYWwgUmV2aWV3PC9mdWxsLXRpdGxlPjwvcGVyaW9kaWNhbD48cGFnZXM+NTIyLTUyOTwv
cGFnZXM+PHZvbHVtZT4xNDwvdm9sdW1lPjxudW1iZXI+NjwvbnVtYmVyPjxkYXRlcz48eWVhcj4y
MDA2PC95ZWFyPjwvZGF0ZXM+PHVybHM+PC91cmxzPjwvcmVjb3JkPjwvQ2l0ZT48Q2l0ZT48QXV0
aG9yPlNoYXVrYXQ8L0F1dGhvcj48WWVhcj4yMDE1PC9ZZWFyPjxSZWNOdW0+MTYxNTwvUmVjTnVt
PjxyZWNvcmQ+PHJlYy1udW1iZXI+MTYxNTwvcmVjLW51bWJlcj48Zm9yZWlnbi1rZXlzPjxrZXkg
YXBwPSJFTiIgZGItaWQ9InRycjAwcGZzYnp6ZXgwZXp3ZjZ2NXN3ZDlmcGZwd2ZhOTB4cCIgdGlt
ZXN0YW1wPSIxNTgxMzI5NjYzIiBndWlkPSJhODg5NWI4My0xMjdmLTQzNTQtOWJiYy00ZDcwYTIw
YjJjZDgiPjE2MTU8L2tleT48L2ZvcmVpZ24ta2V5cz48cmVmLXR5cGUgbmFtZT0iSm91cm5hbCBB
cnRpY2xlIj4xNzwvcmVmLXR5cGU+PGNvbnRyaWJ1dG9ycz48YXV0aG9ycz48YXV0aG9yPlNoYXVr
YXQsIEFtYW1hPC9hdXRob3I+PGF1dGhvcj5RaXUsIFlhbjwvYXV0aG9yPjxhdXRob3I+VHJvamFu
b3dza2ksIEdyemVnb3J6PC9hdXRob3I+PC9hdXRob3JzPjwvY29udHJpYnV0b3JzPjx0aXRsZXM+
PHRpdGxlPkJvYXJkIGF0dHJpYnV0ZXMsIGNvcnBvcmF0ZSBzb2NpYWwgcmVzcG9uc2liaWxpdHkg
c3RyYXRlZ3ksIGFuZCBjb3Jwb3JhdGUgZW52aXJvbm1lbnRhbCBhbmQgc29jaWFsIHBlcmZvcm1h
bmNlPC90aXRsZT48c2Vjb25kYXJ5LXRpdGxlPkpvdXJuYWwgb2YgQnVzaW5lc3MgRXRoaWNzPC9z
ZWNvbmRhcnktdGl0bGU+PC90aXRsZXM+PHBlcmlvZGljYWw+PGZ1bGwtdGl0bGU+Sm91cm5hbCBv
ZiBCdXNpbmVzcyBFdGhpY3M8L2Z1bGwtdGl0bGU+PC9wZXJpb2RpY2FsPjxwYWdlcz41NjktNTg1
PC9wYWdlcz48dm9sdW1lPjEzNTwvdm9sdW1lPjxudW1iZXI+MzwvbnVtYmVyPjxzZWN0aW9uPjU2
OTwvc2VjdGlvbj48ZGF0ZXM+PHllYXI+MjAxNTwveWVhcj48L2RhdGVzPjxpc2JuPjAxNjctNDU0
NCYjeEQ7MTU3My0wNjk3PC9pc2JuPjx1cmxzPjwvdXJscz48ZWxlY3Ryb25pYy1yZXNvdXJjZS1u
dW0+MTAuMTAwNy9zMTA1NTEtMDE0LTI0NjAtOTwvZWxlY3Ryb25pYy1yZXNvdXJjZS1udW0+PC9y
ZWNvcmQ+PC9DaXRlPjxDaXRlPjxBdXRob3I+S2F0bW9uPC9BdXRob3I+PFllYXI+MjAxNzwvWWVh
cj48UmVjTnVtPjExNDwvUmVjTnVtPjxyZWNvcmQ+PHJlYy1udW1iZXI+MTE0PC9yZWMtbnVtYmVy
Pjxmb3JlaWduLWtleXM+PGtleSBhcHA9IkVOIiBkYi1pZD0idHJyMDBwZnNienpleDBlendmNnY1
c3dkOWZwZnB3ZmE5MHhwIiB0aW1lc3RhbXA9IjE1ODA5MTIxNTYiIGd1aWQ9ImE0NTJkZTg4LWQy
MjgtNDNjNi1hOTQ3LWEwOGFiYWYwMzE3NyI+MTE0PC9rZXk+PC9mb3JlaWduLWtleXM+PHJlZi10
eXBlIG5hbWU9IkpvdXJuYWwgQXJ0aWNsZSI+MTc8L3JlZi10eXBlPjxjb250cmlidXRvcnM+PGF1
dGhvcnM+PGF1dGhvcj5LYXRtb24sIE5vb3JhaXNhaDwvYXV0aG9yPjxhdXRob3I+TW9oYW1hZCwg
WmFtIFp1cml5YXRpPC9hdXRob3I+PGF1dGhvcj5Ob3J3YW5pLCBOb3JsaWEgTWF0PC9hdXRob3I+
PGF1dGhvcj5GYXJvb3F1ZSwgT21hciBBbDwvYXV0aG9yPjwvYXV0aG9ycz48L2NvbnRyaWJ1dG9y
cz48dGl0bGVzPjx0aXRsZT5Db21wcmVoZW5zaXZlIGJvYXJkIGRpdmVyc2l0eSBhbmQgcXVhbGl0
eSBvZiBjb3Jwb3JhdGUgc29jaWFsIHJlc3BvbnNpYmlsaXR5IGRpc2Nsb3N1cmU6IEV2aWRlbmNl
IGZyb20gYW4gZW1lcmdpbmcgbWFya2V0PC90aXRsZT48c2Vjb25kYXJ5LXRpdGxlPkpvdXJuYWwg
b2YgQnVzaW5lc3MgRXRoaWNzPC9zZWNvbmRhcnktdGl0bGU+PC90aXRsZXM+PHBlcmlvZGljYWw+
PGZ1bGwtdGl0bGU+Sm91cm5hbCBvZiBCdXNpbmVzcyBFdGhpY3M8L2Z1bGwtdGl0bGU+PC9wZXJp
b2RpY2FsPjxwYWdlcz40NDctNDgxPC9wYWdlcz48dm9sdW1lPjE1Nzwvdm9sdW1lPjxudW1iZXI+
MjwvbnVtYmVyPjxzZWN0aW9uPjQ0Nzwvc2VjdGlvbj48ZGF0ZXM+PHllYXI+MjAxNzwveWVhcj48
L2RhdGVzPjxpc2JuPjAxNjctNDU0NCYjeEQ7MTU3My0wNjk3PC9pc2JuPjx1cmxzPjwvdXJscz48
ZWxlY3Ryb25pYy1yZXNvdXJjZS1udW0+MTAuMTAwNy9zMTA1NTEtMDE3LTM2NzItNjwvZWxlY3Ry
b25pYy1yZXNvdXJjZS1udW0+PC9yZWNvcmQ+PC9DaXRlPjwvRW5kTm90ZT5=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FbGtpbmd0b248L0F1dGhvcj48WWVhcj4yMDA2PC9ZZWFy
PjxSZWNOdW0+MjAyMzwvUmVjTnVtPjxEaXNwbGF5VGV4dD4oRWxraW5ndG9uIDIwMDY7IFNoYXVr
YXQgZXQgYWwuIDIwMTU7IEthdG1vbiBldCBhbC4gMjAxNyk8L0Rpc3BsYXlUZXh0PjxyZWNvcmQ+
PHJlYy1udW1iZXI+MjAyMzwvcmVjLW51bWJlcj48Zm9yZWlnbi1rZXlzPjxrZXkgYXBwPSJFTiIg
ZGItaWQ9InRycjAwcGZzYnp6ZXgwZXp3ZjZ2NXN3ZDlmcGZwd2ZhOTB4cCIgdGltZXN0YW1wPSIx
NjI3MzAyNTQwIiBndWlkPSJiOTZhZTJiYy0wZWZkLTQ2M2MtOWFlNS1hYTJhMDFiNjcyM2IiPjIw
MjM8L2tleT48L2ZvcmVpZ24ta2V5cz48cmVmLXR5cGUgbmFtZT0iSm91cm5hbCBBcnRpY2xlIj4x
NzwvcmVmLXR5cGU+PGNvbnRyaWJ1dG9ycz48YXV0aG9ycz48YXV0aG9yPkVsa2luZ3RvbiwgSi48
L2F1dGhvcj48L2F1dGhvcnM+PC9jb250cmlidXRvcnM+PHRpdGxlcz48dGl0bGU+R292ZXJuYW5j
ZSBmb3Igc3VzdGFpbmFiaWxpdHk8L3RpdGxlPjxzZWNvbmRhcnktdGl0bGU+Q29ycG9yYXRlIEdv
dmVybmFuY2U6IEFuIEludGVybmF0aW9uYWwgUmV2aWV3PC9zZWNvbmRhcnktdGl0bGU+PC90aXRs
ZXM+PHBlcmlvZGljYWw+PGZ1bGwtdGl0bGU+Q29ycG9yYXRlIEdvdmVybmFuY2U6IEFuIEludGVy
bmF0aW9uYWwgUmV2aWV3PC9mdWxsLXRpdGxlPjwvcGVyaW9kaWNhbD48cGFnZXM+NTIyLTUyOTwv
cGFnZXM+PHZvbHVtZT4xNDwvdm9sdW1lPjxudW1iZXI+NjwvbnVtYmVyPjxkYXRlcz48eWVhcj4y
MDA2PC95ZWFyPjwvZGF0ZXM+PHVybHM+PC91cmxzPjwvcmVjb3JkPjwvQ2l0ZT48Q2l0ZT48QXV0
aG9yPlNoYXVrYXQ8L0F1dGhvcj48WWVhcj4yMDE1PC9ZZWFyPjxSZWNOdW0+MTYxNTwvUmVjTnVt
PjxyZWNvcmQ+PHJlYy1udW1iZXI+MTYxNTwvcmVjLW51bWJlcj48Zm9yZWlnbi1rZXlzPjxrZXkg
YXBwPSJFTiIgZGItaWQ9InRycjAwcGZzYnp6ZXgwZXp3ZjZ2NXN3ZDlmcGZwd2ZhOTB4cCIgdGlt
ZXN0YW1wPSIxNTgxMzI5NjYzIiBndWlkPSJhODg5NWI4My0xMjdmLTQzNTQtOWJiYy00ZDcwYTIw
YjJjZDgiPjE2MTU8L2tleT48L2ZvcmVpZ24ta2V5cz48cmVmLXR5cGUgbmFtZT0iSm91cm5hbCBB
cnRpY2xlIj4xNzwvcmVmLXR5cGU+PGNvbnRyaWJ1dG9ycz48YXV0aG9ycz48YXV0aG9yPlNoYXVr
YXQsIEFtYW1hPC9hdXRob3I+PGF1dGhvcj5RaXUsIFlhbjwvYXV0aG9yPjxhdXRob3I+VHJvamFu
b3dza2ksIEdyemVnb3J6PC9hdXRob3I+PC9hdXRob3JzPjwvY29udHJpYnV0b3JzPjx0aXRsZXM+
PHRpdGxlPkJvYXJkIGF0dHJpYnV0ZXMsIGNvcnBvcmF0ZSBzb2NpYWwgcmVzcG9uc2liaWxpdHkg
c3RyYXRlZ3ksIGFuZCBjb3Jwb3JhdGUgZW52aXJvbm1lbnRhbCBhbmQgc29jaWFsIHBlcmZvcm1h
bmNlPC90aXRsZT48c2Vjb25kYXJ5LXRpdGxlPkpvdXJuYWwgb2YgQnVzaW5lc3MgRXRoaWNzPC9z
ZWNvbmRhcnktdGl0bGU+PC90aXRsZXM+PHBlcmlvZGljYWw+PGZ1bGwtdGl0bGU+Sm91cm5hbCBv
ZiBCdXNpbmVzcyBFdGhpY3M8L2Z1bGwtdGl0bGU+PC9wZXJpb2RpY2FsPjxwYWdlcz41NjktNTg1
PC9wYWdlcz48dm9sdW1lPjEzNTwvdm9sdW1lPjxudW1iZXI+MzwvbnVtYmVyPjxzZWN0aW9uPjU2
OTwvc2VjdGlvbj48ZGF0ZXM+PHllYXI+MjAxNTwveWVhcj48L2RhdGVzPjxpc2JuPjAxNjctNDU0
NCYjeEQ7MTU3My0wNjk3PC9pc2JuPjx1cmxzPjwvdXJscz48ZWxlY3Ryb25pYy1yZXNvdXJjZS1u
dW0+MTAuMTAwNy9zMTA1NTEtMDE0LTI0NjAtOTwvZWxlY3Ryb25pYy1yZXNvdXJjZS1udW0+PC9y
ZWNvcmQ+PC9DaXRlPjxDaXRlPjxBdXRob3I+S2F0bW9uPC9BdXRob3I+PFllYXI+MjAxNzwvWWVh
cj48UmVjTnVtPjExNDwvUmVjTnVtPjxyZWNvcmQ+PHJlYy1udW1iZXI+MTE0PC9yZWMtbnVtYmVy
Pjxmb3JlaWduLWtleXM+PGtleSBhcHA9IkVOIiBkYi1pZD0idHJyMDBwZnNienpleDBlendmNnY1
c3dkOWZwZnB3ZmE5MHhwIiB0aW1lc3RhbXA9IjE1ODA5MTIxNTYiIGd1aWQ9ImE0NTJkZTg4LWQy
MjgtNDNjNi1hOTQ3LWEwOGFiYWYwMzE3NyI+MTE0PC9rZXk+PC9mb3JlaWduLWtleXM+PHJlZi10
eXBlIG5hbWU9IkpvdXJuYWwgQXJ0aWNsZSI+MTc8L3JlZi10eXBlPjxjb250cmlidXRvcnM+PGF1
dGhvcnM+PGF1dGhvcj5LYXRtb24sIE5vb3JhaXNhaDwvYXV0aG9yPjxhdXRob3I+TW9oYW1hZCwg
WmFtIFp1cml5YXRpPC9hdXRob3I+PGF1dGhvcj5Ob3J3YW5pLCBOb3JsaWEgTWF0PC9hdXRob3I+
PGF1dGhvcj5GYXJvb3F1ZSwgT21hciBBbDwvYXV0aG9yPjwvYXV0aG9ycz48L2NvbnRyaWJ1dG9y
cz48dGl0bGVzPjx0aXRsZT5Db21wcmVoZW5zaXZlIGJvYXJkIGRpdmVyc2l0eSBhbmQgcXVhbGl0
eSBvZiBjb3Jwb3JhdGUgc29jaWFsIHJlc3BvbnNpYmlsaXR5IGRpc2Nsb3N1cmU6IEV2aWRlbmNl
IGZyb20gYW4gZW1lcmdpbmcgbWFya2V0PC90aXRsZT48c2Vjb25kYXJ5LXRpdGxlPkpvdXJuYWwg
b2YgQnVzaW5lc3MgRXRoaWNzPC9zZWNvbmRhcnktdGl0bGU+PC90aXRsZXM+PHBlcmlvZGljYWw+
PGZ1bGwtdGl0bGU+Sm91cm5hbCBvZiBCdXNpbmVzcyBFdGhpY3M8L2Z1bGwtdGl0bGU+PC9wZXJp
b2RpY2FsPjxwYWdlcz40NDctNDgxPC9wYWdlcz48dm9sdW1lPjE1Nzwvdm9sdW1lPjxudW1iZXI+
MjwvbnVtYmVyPjxzZWN0aW9uPjQ0Nzwvc2VjdGlvbj48ZGF0ZXM+PHllYXI+MjAxNzwveWVhcj48
L2RhdGVzPjxpc2JuPjAxNjctNDU0NCYjeEQ7MTU3My0wNjk3PC9pc2JuPjx1cmxzPjwvdXJscz48
ZWxlY3Ryb25pYy1yZXNvdXJjZS1udW0+MTAuMTAwNy9zMTA1NTEtMDE3LTM2NzItNjwvZWxlY3Ry
b25pYy1yZXNvdXJjZS1udW0+PC9yZWNvcmQ+PC9DaXRlPjwvRW5kTm90ZT5=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Elkington 2006; Shaukat et al. 2015; Katmon et al. 2017)</w:t>
      </w:r>
      <w:r w:rsidRPr="004E7E5A">
        <w:rPr>
          <w:rFonts w:cs="Times New Roman"/>
        </w:rPr>
        <w:fldChar w:fldCharType="end"/>
      </w:r>
      <w:r w:rsidRPr="004E7E5A">
        <w:rPr>
          <w:rFonts w:cs="Times New Roman"/>
        </w:rPr>
        <w:t xml:space="preserve">, because CSR is a critical item on boards’ agenda </w:t>
      </w:r>
      <w:r w:rsidRPr="004E7E5A">
        <w:rPr>
          <w:rFonts w:cs="Times New Roman"/>
        </w:rPr>
        <w:fldChar w:fldCharType="begin"/>
      </w:r>
      <w:r w:rsidR="00317C6A" w:rsidRPr="004E7E5A">
        <w:rPr>
          <w:rFonts w:cs="Times New Roman"/>
        </w:rPr>
        <w:instrText xml:space="preserve"> ADDIN EN.CITE &lt;EndNote&gt;&lt;Cite&gt;&lt;Author&gt;Rao&lt;/Author&gt;&lt;Year&gt;2015&lt;/Year&gt;&lt;RecNum&gt;124&lt;/RecNum&gt;&lt;DisplayText&gt;(Rao and Tilt 2015)&lt;/DisplayText&gt;&lt;record&gt;&lt;rec-number&gt;124&lt;/rec-number&gt;&lt;foreign-keys&gt;&lt;key app="EN" db-id="trr00pfsbzzex0ezwf6v5swd9fpfpwfa90xp" timestamp="1580912168" guid="e2fcf112-0c4f-4012-86c0-6da5f63ee0ab"&gt;124&lt;/key&gt;&lt;/foreign-keys&gt;&lt;ref-type name="Journal Article"&gt;17&lt;/ref-type&gt;&lt;contributors&gt;&lt;authors&gt;&lt;author&gt;Rao, Kathyayini&lt;/author&gt;&lt;author&gt;Tilt, Carol&lt;/author&gt;&lt;/authors&gt;&lt;/contributors&gt;&lt;titles&gt;&lt;title&gt;Board composition and corporate social responsibility: The role of diversity, gender, strategy and decision making&lt;/title&gt;&lt;secondary-title&gt;Journal of Business Ethics&lt;/secondary-title&gt;&lt;/titles&gt;&lt;periodical&gt;&lt;full-title&gt;Journal of Business Ethics&lt;/full-title&gt;&lt;/periodical&gt;&lt;pages&gt;327-347&lt;/pages&gt;&lt;volume&gt;138&lt;/volume&gt;&lt;number&gt;2&lt;/number&gt;&lt;section&gt;327&lt;/section&gt;&lt;dates&gt;&lt;year&gt;2015&lt;/year&gt;&lt;/dates&gt;&lt;isbn&gt;0167-4544&amp;#xD;1573-0697&lt;/isbn&gt;&lt;urls&gt;&lt;/urls&gt;&lt;electronic-resource-num&gt;10.1007/s10551-015-2613-5&lt;/electronic-resource-num&gt;&lt;/record&gt;&lt;/Cite&gt;&lt;/EndNote&gt;</w:instrText>
      </w:r>
      <w:r w:rsidRPr="004E7E5A">
        <w:rPr>
          <w:rFonts w:cs="Times New Roman"/>
        </w:rPr>
        <w:fldChar w:fldCharType="separate"/>
      </w:r>
      <w:r w:rsidRPr="004E7E5A">
        <w:rPr>
          <w:rFonts w:cs="Times New Roman"/>
          <w:noProof/>
        </w:rPr>
        <w:t>(Rao and Tilt 2015)</w:t>
      </w:r>
      <w:r w:rsidRPr="004E7E5A">
        <w:rPr>
          <w:rFonts w:cs="Times New Roman"/>
        </w:rPr>
        <w:fldChar w:fldCharType="end"/>
      </w:r>
      <w:r w:rsidRPr="004E7E5A">
        <w:rPr>
          <w:rFonts w:cs="Times New Roman"/>
        </w:rPr>
        <w:t xml:space="preserve">, and boards have major responsibility in ensuring the reliability of corporate disclosure </w:t>
      </w:r>
      <w:r w:rsidRPr="004E7E5A">
        <w:rPr>
          <w:rFonts w:cs="Times New Roman"/>
        </w:rPr>
        <w:fldChar w:fldCharType="begin"/>
      </w:r>
      <w:r w:rsidR="00317C6A" w:rsidRPr="004E7E5A">
        <w:rPr>
          <w:rFonts w:cs="Times New Roman"/>
        </w:rPr>
        <w:instrText xml:space="preserve"> ADDIN EN.CITE &lt;EndNote&gt;&lt;Cite&gt;&lt;Author&gt;Elkington&lt;/Author&gt;&lt;Year&gt;2006&lt;/Year&gt;&lt;RecNum&gt;2023&lt;/RecNum&gt;&lt;DisplayText&gt;(Elkington 2006; Rao and Tilt 2015)&lt;/DisplayText&gt;&lt;record&gt;&lt;rec-number&gt;2023&lt;/rec-number&gt;&lt;foreign-keys&gt;&lt;key app="EN" db-id="trr00pfsbzzex0ezwf6v5swd9fpfpwfa90xp" timestamp="1627302540" guid="b96ae2bc-0efd-463c-9ae5-aa2a01b6723b"&gt;2023&lt;/key&gt;&lt;/foreign-keys&gt;&lt;ref-type name="Journal Article"&gt;17&lt;/ref-type&gt;&lt;contributors&gt;&lt;authors&gt;&lt;author&gt;Elkington, J.&lt;/author&gt;&lt;/authors&gt;&lt;/contributors&gt;&lt;titles&gt;&lt;title&gt;Governance for sustainability&lt;/title&gt;&lt;secondary-title&gt;Corporate Governance: An International Review&lt;/secondary-title&gt;&lt;/titles&gt;&lt;periodical&gt;&lt;full-title&gt;Corporate Governance: An International Review&lt;/full-title&gt;&lt;/periodical&gt;&lt;pages&gt;522-529&lt;/pages&gt;&lt;volume&gt;14&lt;/volume&gt;&lt;number&gt;6&lt;/number&gt;&lt;dates&gt;&lt;year&gt;2006&lt;/year&gt;&lt;/dates&gt;&lt;urls&gt;&lt;/urls&gt;&lt;/record&gt;&lt;/Cite&gt;&lt;Cite&gt;&lt;Author&gt;Rao&lt;/Author&gt;&lt;Year&gt;2015&lt;/Year&gt;&lt;RecNum&gt;124&lt;/RecNum&gt;&lt;record&gt;&lt;rec-number&gt;124&lt;/rec-number&gt;&lt;foreign-keys&gt;&lt;key app="EN" db-id="trr00pfsbzzex0ezwf6v5swd9fpfpwfa90xp" timestamp="1580912168" guid="e2fcf112-0c4f-4012-86c0-6da5f63ee0ab"&gt;124&lt;/key&gt;&lt;/foreign-keys&gt;&lt;ref-type name="Journal Article"&gt;17&lt;/ref-type&gt;&lt;contributors&gt;&lt;authors&gt;&lt;author&gt;Rao, Kathyayini&lt;/author&gt;&lt;author&gt;Tilt, Carol&lt;/author&gt;&lt;/authors&gt;&lt;/contributors&gt;&lt;titles&gt;&lt;title&gt;Board composition and corporate social responsibility: The role of diversity, gender, strategy and decision making&lt;/title&gt;&lt;secondary-title&gt;Journal of Business Ethics&lt;/secondary-title&gt;&lt;/titles&gt;&lt;periodical&gt;&lt;full-title&gt;Journal of Business Ethics&lt;/full-title&gt;&lt;/periodical&gt;&lt;pages&gt;327-347&lt;/pages&gt;&lt;volume&gt;138&lt;/volume&gt;&lt;number&gt;2&lt;/number&gt;&lt;section&gt;327&lt;/section&gt;&lt;dates&gt;&lt;year&gt;2015&lt;/year&gt;&lt;/dates&gt;&lt;isbn&gt;0167-4544&amp;#xD;1573-0697&lt;/isbn&gt;&lt;urls&gt;&lt;/urls&gt;&lt;electronic-resource-num&gt;10.1007/s10551-015-2613-5&lt;/electronic-resource-num&gt;&lt;/record&gt;&lt;/Cite&gt;&lt;/EndNote&gt;</w:instrText>
      </w:r>
      <w:r w:rsidRPr="004E7E5A">
        <w:rPr>
          <w:rFonts w:cs="Times New Roman"/>
        </w:rPr>
        <w:fldChar w:fldCharType="separate"/>
      </w:r>
      <w:r w:rsidRPr="004E7E5A">
        <w:rPr>
          <w:rFonts w:cs="Times New Roman"/>
          <w:noProof/>
        </w:rPr>
        <w:t>(Elkington 2006; Rao and Tilt 2015)</w:t>
      </w:r>
      <w:r w:rsidRPr="004E7E5A">
        <w:rPr>
          <w:rFonts w:cs="Times New Roman"/>
        </w:rPr>
        <w:fldChar w:fldCharType="end"/>
      </w:r>
      <w:r w:rsidRPr="004E7E5A">
        <w:rPr>
          <w:rFonts w:cs="Times New Roman"/>
        </w:rPr>
        <w:t xml:space="preserve">. Previous research shows that various board attributes can have significant influence on CSR engagement and disclosure </w:t>
      </w:r>
      <w:r w:rsidRPr="004E7E5A">
        <w:rPr>
          <w:rFonts w:cs="Times New Roman"/>
        </w:rPr>
        <w:fldChar w:fldCharType="begin">
          <w:fldData xml:space="preserve">PEVuZE5vdGU+PENpdGU+PEF1dGhvcj5CZWFyPC9BdXRob3I+PFllYXI+MjAxMDwvWWVhcj48UmVj
TnVtPjMxOTwvUmVjTnVtPjxEaXNwbGF5VGV4dD4oQmVhciBldCBhbC4gMjAxMDsgSGFyam90byBl
dCBhbC4gMjAxNDsgUmFvIGFuZCBUaWx0IDIwMTU7IExpYW8gZXQgYWwuIDIwMTYpPC9EaXNwbGF5
VGV4dD48cmVjb3JkPjxyZWMtbnVtYmVyPjMxOTwvcmVjLW51bWJlcj48Zm9yZWlnbi1rZXlzPjxr
ZXkgYXBwPSJFTiIgZGItaWQ9InRycjAwcGZzYnp6ZXgwZXp3ZjZ2NXN3ZDlmcGZwd2ZhOTB4cCIg
dGltZXN0YW1wPSIxNTgxMDc5ODE5IiBndWlkPSIzNDE4Yjk0NS1lNDhmLTQ0ZjktYjExMy0yYmRi
OGJiYzhiMzMiPjMxOTwva2V5PjwvZm9yZWlnbi1rZXlzPjxyZWYtdHlwZSBuYW1lPSJKb3VybmFs
IEFydGljbGUiPjE3PC9yZWYtdHlwZT48Y29udHJpYnV0b3JzPjxhdXRob3JzPjxhdXRob3I+QmVh
ciwgU3RlcGhlbjwvYXV0aG9yPjxhdXRob3I+UmFobWFuLCBOb3VzaGk8L2F1dGhvcj48YXV0aG9y
PlBvc3QsIENvcmlubmU8L2F1dGhvcj48L2F1dGhvcnM+PC9jb250cmlidXRvcnM+PHRpdGxlcz48
dGl0bGU+VGhlIGltcGFjdCBvZiBib2FyZCBkaXZlcnNpdHkgYW5kIGdlbmRlciBjb21wb3NpdGlv
biBvbiBjb3Jwb3JhdGUgc29jaWFsIHJlc3BvbnNpYmlsaXR5IGFuZCBmaXJtIHJlcHV0YXRpb248
L3RpdGxlPjxzZWNvbmRhcnktdGl0bGU+Sm91cm5hbCBvZiBCdXNpbmVzcyBFdGhpY3M8L3NlY29u
ZGFyeS10aXRsZT48L3RpdGxlcz48cGVyaW9kaWNhbD48ZnVsbC10aXRsZT5Kb3VybmFsIG9mIEJ1
c2luZXNzIEV0aGljczwvZnVsbC10aXRsZT48L3BlcmlvZGljYWw+PHBhZ2VzPjIwNy0yMjE8L3Bh
Z2VzPjx2b2x1bWU+OTc8L3ZvbHVtZT48bnVtYmVyPjI8L251bWJlcj48c2VjdGlvbj4yMDc8L3Nl
Y3Rpb24+PGRhdGVzPjx5ZWFyPjIwMTA8L3llYXI+PC9kYXRlcz48aXNibj4wMTY3LTQ1NDQmI3hE
OzE1NzMtMDY5NzwvaXNibj48dXJscz48L3VybHM+PGVsZWN0cm9uaWMtcmVzb3VyY2UtbnVtPjEw
LjEwMDcvczEwNTUxLTAxMC0wNTA1LTI8L2VsZWN0cm9uaWMtcmVzb3VyY2UtbnVtPjwvcmVjb3Jk
PjwvQ2l0ZT48Q2l0ZT48QXV0aG9yPkhhcmpvdG88L0F1dGhvcj48WWVhcj4yMDE0PC9ZZWFyPjxS
ZWNOdW0+MzIyPC9SZWNOdW0+PHJlY29yZD48cmVjLW51bWJlcj4zMjI8L3JlYy1udW1iZXI+PGZv
cmVpZ24ta2V5cz48a2V5IGFwcD0iRU4iIGRiLWlkPSJ0cnIwMHBmc2J6emV4MGV6d2Y2djVzd2Q5
ZnBmcHdmYTkweHAiIHRpbWVzdGFtcD0iMTU4MTA3OTgyMyIgZ3VpZD0iOTA0NGI3YjItYzU2Yy00
MThjLWIyODEtNDk1YmM0ZmM3NTRjIj4zMjI8L2tleT48L2ZvcmVpZ24ta2V5cz48cmVmLXR5cGUg
bmFtZT0iSm91cm5hbCBBcnRpY2xlIj4xNzwvcmVmLXR5cGU+PGNvbnRyaWJ1dG9ycz48YXV0aG9y
cz48YXV0aG9yPkhhcmpvdG8sIE1hcmV0bm88L2F1dGhvcj48YXV0aG9yPkxha3NtYW5hLCBJbmRy
YXJpbmk8L2F1dGhvcj48YXV0aG9yPkxlZSwgUm9iZXJ0PC9hdXRob3I+PC9hdXRob3JzPjwvY29u
dHJpYnV0b3JzPjx0aXRsZXM+PHRpdGxlPkJvYXJkIGRpdmVyc2l0eSBhbmQgY29ycG9yYXRlIHNv
Y2lhbCByZXNwb25zaWJpbGl0eTwvdGl0bGU+PHNlY29uZGFyeS10aXRsZT5Kb3VybmFsIG9mIEJ1
c2luZXNzIEV0aGljczwvc2Vjb25kYXJ5LXRpdGxlPjwvdGl0bGVzPjxwZXJpb2RpY2FsPjxmdWxs
LXRpdGxlPkpvdXJuYWwgb2YgQnVzaW5lc3MgRXRoaWNzPC9mdWxsLXRpdGxlPjwvcGVyaW9kaWNh
bD48cGFnZXM+NjQxLTY2MDwvcGFnZXM+PHZvbHVtZT4xMzI8L3ZvbHVtZT48bnVtYmVyPjQ8L251
bWJlcj48c2VjdGlvbj42NDE8L3NlY3Rpb24+PGRhdGVzPjx5ZWFyPjIwMTQ8L3llYXI+PC9kYXRl
cz48aXNibj4wMTY3LTQ1NDQmI3hEOzE1NzMtMDY5NzwvaXNibj48dXJscz48L3VybHM+PGVsZWN0
cm9uaWMtcmVzb3VyY2UtbnVtPjEwLjEwMDcvczEwNTUxLTAxNC0yMzQzLTA8L2VsZWN0cm9uaWMt
cmVzb3VyY2UtbnVtPjwvcmVjb3JkPjwvQ2l0ZT48Q2l0ZT48QXV0aG9yPlJhbzwvQXV0aG9yPjxZ
ZWFyPjIwMTU8L1llYXI+PFJlY051bT4xMjQ8L1JlY051bT48cmVjb3JkPjxyZWMtbnVtYmVyPjEy
NDwvcmVjLW51bWJlcj48Zm9yZWlnbi1rZXlzPjxrZXkgYXBwPSJFTiIgZGItaWQ9InRycjAwcGZz
Ynp6ZXgwZXp3ZjZ2NXN3ZDlmcGZwd2ZhOTB4cCIgdGltZXN0YW1wPSIxNTgwOTEyMTY4IiBndWlk
PSJlMmZjZjExMi0wYzRmLTQwMTItODZjMC02ZGE1ZjYzZWUwYWIiPjEyNDwva2V5PjwvZm9yZWln
bi1rZXlzPjxyZWYtdHlwZSBuYW1lPSJKb3VybmFsIEFydGljbGUiPjE3PC9yZWYtdHlwZT48Y29u
dHJpYnV0b3JzPjxhdXRob3JzPjxhdXRob3I+UmFvLCBLYXRoeWF5aW5pPC9hdXRob3I+PGF1dGhv
cj5UaWx0LCBDYXJvbDwvYXV0aG9yPjwvYXV0aG9ycz48L2NvbnRyaWJ1dG9ycz48dGl0bGVzPjx0
aXRsZT5Cb2FyZCBjb21wb3NpdGlvbiBhbmQgY29ycG9yYXRlIHNvY2lhbCByZXNwb25zaWJpbGl0
eTogVGhlIHJvbGUgb2YgZGl2ZXJzaXR5LCBnZW5kZXIsIHN0cmF0ZWd5IGFuZCBkZWNpc2lvbiBt
YWtpbmc8L3RpdGxlPjxzZWNvbmRhcnktdGl0bGU+Sm91cm5hbCBvZiBCdXNpbmVzcyBFdGhpY3M8
L3NlY29uZGFyeS10aXRsZT48L3RpdGxlcz48cGVyaW9kaWNhbD48ZnVsbC10aXRsZT5Kb3VybmFs
IG9mIEJ1c2luZXNzIEV0aGljczwvZnVsbC10aXRsZT48L3BlcmlvZGljYWw+PHBhZ2VzPjMyNy0z
NDc8L3BhZ2VzPjx2b2x1bWU+MTM4PC92b2x1bWU+PG51bWJlcj4yPC9udW1iZXI+PHNlY3Rpb24+
MzI3PC9zZWN0aW9uPjxkYXRlcz48eWVhcj4yMDE1PC95ZWFyPjwvZGF0ZXM+PGlzYm4+MDE2Ny00
NTQ0JiN4RDsxNTczLTA2OTc8L2lzYm4+PHVybHM+PC91cmxzPjxlbGVjdHJvbmljLXJlc291cmNl
LW51bT4xMC4xMDA3L3MxMDU1MS0wMTUtMjYxMy01PC9lbGVjdHJvbmljLXJlc291cmNlLW51bT48
L3JlY29yZD48L0NpdGU+PENpdGU+PEF1dGhvcj5MaWFvPC9BdXRob3I+PFllYXI+MjAxNjwvWWVh
cj48UmVjTnVtPjMxODwvUmVjTnVtPjxyZWNvcmQ+PHJlYy1udW1iZXI+MzE4PC9yZWMtbnVtYmVy
Pjxmb3JlaWduLWtleXM+PGtleSBhcHA9IkVOIiBkYi1pZD0idHJyMDBwZnNienpleDBlendmNnY1
c3dkOWZwZnB3ZmE5MHhwIiB0aW1lc3RhbXA9IjE1ODEwNzk4MTciIGd1aWQ9IjdkYzE1YTViLWY2
MGQtNGIwYy1iYmY1LWZkZWJhMGRkNGJiNyI+MzE4PC9rZXk+PC9mb3JlaWduLWtleXM+PHJlZi10
eXBlIG5hbWU9IkpvdXJuYWwgQXJ0aWNsZSI+MTc8L3JlZi10eXBlPjxjb250cmlidXRvcnM+PGF1
dGhvcnM+PGF1dGhvcj5MaWFvLCBMaW48L2F1dGhvcj48YXV0aG9yPkxpbiwgVGVuZzwvYXV0aG9y
PjxhdXRob3I+WmhhbmcsIFl1eXU8L2F1dGhvcj48L2F1dGhvcnM+PC9jb250cmlidXRvcnM+PHRp
dGxlcz48dGl0bGU+Q29ycG9yYXRlIGJvYXJkIGFuZCBjb3Jwb3JhdGUgc29jaWFsIHJlc3BvbnNp
YmlsaXR5IGFzc3VyYW5jZTogRXZpZGVuY2UgZnJvbSBDaGluYTwvdGl0bGU+PHNlY29uZGFyeS10
aXRsZT5Kb3VybmFsIG9mIEJ1c2luZXNzIEV0aGljczwvc2Vjb25kYXJ5LXRpdGxlPjwvdGl0bGVz
PjxwZXJpb2RpY2FsPjxmdWxsLXRpdGxlPkpvdXJuYWwgb2YgQnVzaW5lc3MgRXRoaWNzPC9mdWxs
LXRpdGxlPjwvcGVyaW9kaWNhbD48cGFnZXM+MjExLTIyNTwvcGFnZXM+PHZvbHVtZT4xNTA8L3Zv
bHVtZT48bnVtYmVyPjE8L251bWJlcj48c2VjdGlvbj4yMTE8L3NlY3Rpb24+PGRhdGVzPjx5ZWFy
PjIwMTY8L3llYXI+PC9kYXRlcz48aXNibj4wMTY3LTQ1NDQmI3hEOzE1NzMtMDY5NzwvaXNibj48
dXJscz48L3VybHM+PGVsZWN0cm9uaWMtcmVzb3VyY2UtbnVtPjEwLjEwMDcvczEwNTUxLTAxNi0z
MTc2LTk8L2VsZWN0cm9uaWMtcmVzb3VyY2UtbnVtPjwvcmVjb3JkPjwvQ2l0ZT48L0VuZE5vdGU+
AG==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CZWFyPC9BdXRob3I+PFllYXI+MjAxMDwvWWVhcj48UmVj
TnVtPjMxOTwvUmVjTnVtPjxEaXNwbGF5VGV4dD4oQmVhciBldCBhbC4gMjAxMDsgSGFyam90byBl
dCBhbC4gMjAxNDsgUmFvIGFuZCBUaWx0IDIwMTU7IExpYW8gZXQgYWwuIDIwMTYpPC9EaXNwbGF5
VGV4dD48cmVjb3JkPjxyZWMtbnVtYmVyPjMxOTwvcmVjLW51bWJlcj48Zm9yZWlnbi1rZXlzPjxr
ZXkgYXBwPSJFTiIgZGItaWQ9InRycjAwcGZzYnp6ZXgwZXp3ZjZ2NXN3ZDlmcGZwd2ZhOTB4cCIg
dGltZXN0YW1wPSIxNTgxMDc5ODE5IiBndWlkPSIzNDE4Yjk0NS1lNDhmLTQ0ZjktYjExMy0yYmRi
OGJiYzhiMzMiPjMxOTwva2V5PjwvZm9yZWlnbi1rZXlzPjxyZWYtdHlwZSBuYW1lPSJKb3VybmFs
IEFydGljbGUiPjE3PC9yZWYtdHlwZT48Y29udHJpYnV0b3JzPjxhdXRob3JzPjxhdXRob3I+QmVh
ciwgU3RlcGhlbjwvYXV0aG9yPjxhdXRob3I+UmFobWFuLCBOb3VzaGk8L2F1dGhvcj48YXV0aG9y
PlBvc3QsIENvcmlubmU8L2F1dGhvcj48L2F1dGhvcnM+PC9jb250cmlidXRvcnM+PHRpdGxlcz48
dGl0bGU+VGhlIGltcGFjdCBvZiBib2FyZCBkaXZlcnNpdHkgYW5kIGdlbmRlciBjb21wb3NpdGlv
biBvbiBjb3Jwb3JhdGUgc29jaWFsIHJlc3BvbnNpYmlsaXR5IGFuZCBmaXJtIHJlcHV0YXRpb248
L3RpdGxlPjxzZWNvbmRhcnktdGl0bGU+Sm91cm5hbCBvZiBCdXNpbmVzcyBFdGhpY3M8L3NlY29u
ZGFyeS10aXRsZT48L3RpdGxlcz48cGVyaW9kaWNhbD48ZnVsbC10aXRsZT5Kb3VybmFsIG9mIEJ1
c2luZXNzIEV0aGljczwvZnVsbC10aXRsZT48L3BlcmlvZGljYWw+PHBhZ2VzPjIwNy0yMjE8L3Bh
Z2VzPjx2b2x1bWU+OTc8L3ZvbHVtZT48bnVtYmVyPjI8L251bWJlcj48c2VjdGlvbj4yMDc8L3Nl
Y3Rpb24+PGRhdGVzPjx5ZWFyPjIwMTA8L3llYXI+PC9kYXRlcz48aXNibj4wMTY3LTQ1NDQmI3hE
OzE1NzMtMDY5NzwvaXNibj48dXJscz48L3VybHM+PGVsZWN0cm9uaWMtcmVzb3VyY2UtbnVtPjEw
LjEwMDcvczEwNTUxLTAxMC0wNTA1LTI8L2VsZWN0cm9uaWMtcmVzb3VyY2UtbnVtPjwvcmVjb3Jk
PjwvQ2l0ZT48Q2l0ZT48QXV0aG9yPkhhcmpvdG88L0F1dGhvcj48WWVhcj4yMDE0PC9ZZWFyPjxS
ZWNOdW0+MzIyPC9SZWNOdW0+PHJlY29yZD48cmVjLW51bWJlcj4zMjI8L3JlYy1udW1iZXI+PGZv
cmVpZ24ta2V5cz48a2V5IGFwcD0iRU4iIGRiLWlkPSJ0cnIwMHBmc2J6emV4MGV6d2Y2djVzd2Q5
ZnBmcHdmYTkweHAiIHRpbWVzdGFtcD0iMTU4MTA3OTgyMyIgZ3VpZD0iOTA0NGI3YjItYzU2Yy00
MThjLWIyODEtNDk1YmM0ZmM3NTRjIj4zMjI8L2tleT48L2ZvcmVpZ24ta2V5cz48cmVmLXR5cGUg
bmFtZT0iSm91cm5hbCBBcnRpY2xlIj4xNzwvcmVmLXR5cGU+PGNvbnRyaWJ1dG9ycz48YXV0aG9y
cz48YXV0aG9yPkhhcmpvdG8sIE1hcmV0bm88L2F1dGhvcj48YXV0aG9yPkxha3NtYW5hLCBJbmRy
YXJpbmk8L2F1dGhvcj48YXV0aG9yPkxlZSwgUm9iZXJ0PC9hdXRob3I+PC9hdXRob3JzPjwvY29u
dHJpYnV0b3JzPjx0aXRsZXM+PHRpdGxlPkJvYXJkIGRpdmVyc2l0eSBhbmQgY29ycG9yYXRlIHNv
Y2lhbCByZXNwb25zaWJpbGl0eTwvdGl0bGU+PHNlY29uZGFyeS10aXRsZT5Kb3VybmFsIG9mIEJ1
c2luZXNzIEV0aGljczwvc2Vjb25kYXJ5LXRpdGxlPjwvdGl0bGVzPjxwZXJpb2RpY2FsPjxmdWxs
LXRpdGxlPkpvdXJuYWwgb2YgQnVzaW5lc3MgRXRoaWNzPC9mdWxsLXRpdGxlPjwvcGVyaW9kaWNh
bD48cGFnZXM+NjQxLTY2MDwvcGFnZXM+PHZvbHVtZT4xMzI8L3ZvbHVtZT48bnVtYmVyPjQ8L251
bWJlcj48c2VjdGlvbj42NDE8L3NlY3Rpb24+PGRhdGVzPjx5ZWFyPjIwMTQ8L3llYXI+PC9kYXRl
cz48aXNibj4wMTY3LTQ1NDQmI3hEOzE1NzMtMDY5NzwvaXNibj48dXJscz48L3VybHM+PGVsZWN0
cm9uaWMtcmVzb3VyY2UtbnVtPjEwLjEwMDcvczEwNTUxLTAxNC0yMzQzLTA8L2VsZWN0cm9uaWMt
cmVzb3VyY2UtbnVtPjwvcmVjb3JkPjwvQ2l0ZT48Q2l0ZT48QXV0aG9yPlJhbzwvQXV0aG9yPjxZ
ZWFyPjIwMTU8L1llYXI+PFJlY051bT4xMjQ8L1JlY051bT48cmVjb3JkPjxyZWMtbnVtYmVyPjEy
NDwvcmVjLW51bWJlcj48Zm9yZWlnbi1rZXlzPjxrZXkgYXBwPSJFTiIgZGItaWQ9InRycjAwcGZz
Ynp6ZXgwZXp3ZjZ2NXN3ZDlmcGZwd2ZhOTB4cCIgdGltZXN0YW1wPSIxNTgwOTEyMTY4IiBndWlk
PSJlMmZjZjExMi0wYzRmLTQwMTItODZjMC02ZGE1ZjYzZWUwYWIiPjEyNDwva2V5PjwvZm9yZWln
bi1rZXlzPjxyZWYtdHlwZSBuYW1lPSJKb3VybmFsIEFydGljbGUiPjE3PC9yZWYtdHlwZT48Y29u
dHJpYnV0b3JzPjxhdXRob3JzPjxhdXRob3I+UmFvLCBLYXRoeWF5aW5pPC9hdXRob3I+PGF1dGhv
cj5UaWx0LCBDYXJvbDwvYXV0aG9yPjwvYXV0aG9ycz48L2NvbnRyaWJ1dG9ycz48dGl0bGVzPjx0
aXRsZT5Cb2FyZCBjb21wb3NpdGlvbiBhbmQgY29ycG9yYXRlIHNvY2lhbCByZXNwb25zaWJpbGl0
eTogVGhlIHJvbGUgb2YgZGl2ZXJzaXR5LCBnZW5kZXIsIHN0cmF0ZWd5IGFuZCBkZWNpc2lvbiBt
YWtpbmc8L3RpdGxlPjxzZWNvbmRhcnktdGl0bGU+Sm91cm5hbCBvZiBCdXNpbmVzcyBFdGhpY3M8
L3NlY29uZGFyeS10aXRsZT48L3RpdGxlcz48cGVyaW9kaWNhbD48ZnVsbC10aXRsZT5Kb3VybmFs
IG9mIEJ1c2luZXNzIEV0aGljczwvZnVsbC10aXRsZT48L3BlcmlvZGljYWw+PHBhZ2VzPjMyNy0z
NDc8L3BhZ2VzPjx2b2x1bWU+MTM4PC92b2x1bWU+PG51bWJlcj4yPC9udW1iZXI+PHNlY3Rpb24+
MzI3PC9zZWN0aW9uPjxkYXRlcz48eWVhcj4yMDE1PC95ZWFyPjwvZGF0ZXM+PGlzYm4+MDE2Ny00
NTQ0JiN4RDsxNTczLTA2OTc8L2lzYm4+PHVybHM+PC91cmxzPjxlbGVjdHJvbmljLXJlc291cmNl
LW51bT4xMC4xMDA3L3MxMDU1MS0wMTUtMjYxMy01PC9lbGVjdHJvbmljLXJlc291cmNlLW51bT48
L3JlY29yZD48L0NpdGU+PENpdGU+PEF1dGhvcj5MaWFvPC9BdXRob3I+PFllYXI+MjAxNjwvWWVh
cj48UmVjTnVtPjMxODwvUmVjTnVtPjxyZWNvcmQ+PHJlYy1udW1iZXI+MzE4PC9yZWMtbnVtYmVy
Pjxmb3JlaWduLWtleXM+PGtleSBhcHA9IkVOIiBkYi1pZD0idHJyMDBwZnNienpleDBlendmNnY1
c3dkOWZwZnB3ZmE5MHhwIiB0aW1lc3RhbXA9IjE1ODEwNzk4MTciIGd1aWQ9IjdkYzE1YTViLWY2
MGQtNGIwYy1iYmY1LWZkZWJhMGRkNGJiNyI+MzE4PC9rZXk+PC9mb3JlaWduLWtleXM+PHJlZi10
eXBlIG5hbWU9IkpvdXJuYWwgQXJ0aWNsZSI+MTc8L3JlZi10eXBlPjxjb250cmlidXRvcnM+PGF1
dGhvcnM+PGF1dGhvcj5MaWFvLCBMaW48L2F1dGhvcj48YXV0aG9yPkxpbiwgVGVuZzwvYXV0aG9y
PjxhdXRob3I+WmhhbmcsIFl1eXU8L2F1dGhvcj48L2F1dGhvcnM+PC9jb250cmlidXRvcnM+PHRp
dGxlcz48dGl0bGU+Q29ycG9yYXRlIGJvYXJkIGFuZCBjb3Jwb3JhdGUgc29jaWFsIHJlc3BvbnNp
YmlsaXR5IGFzc3VyYW5jZTogRXZpZGVuY2UgZnJvbSBDaGluYTwvdGl0bGU+PHNlY29uZGFyeS10
aXRsZT5Kb3VybmFsIG9mIEJ1c2luZXNzIEV0aGljczwvc2Vjb25kYXJ5LXRpdGxlPjwvdGl0bGVz
PjxwZXJpb2RpY2FsPjxmdWxsLXRpdGxlPkpvdXJuYWwgb2YgQnVzaW5lc3MgRXRoaWNzPC9mdWxs
LXRpdGxlPjwvcGVyaW9kaWNhbD48cGFnZXM+MjExLTIyNTwvcGFnZXM+PHZvbHVtZT4xNTA8L3Zv
bHVtZT48bnVtYmVyPjE8L251bWJlcj48c2VjdGlvbj4yMTE8L3NlY3Rpb24+PGRhdGVzPjx5ZWFy
PjIwMTY8L3llYXI+PC9kYXRlcz48aXNibj4wMTY3LTQ1NDQmI3hEOzE1NzMtMDY5NzwvaXNibj48
dXJscz48L3VybHM+PGVsZWN0cm9uaWMtcmVzb3VyY2UtbnVtPjEwLjEwMDcvczEwNTUxLTAxNi0z
MTc2LTk8L2VsZWN0cm9uaWMtcmVzb3VyY2UtbnVtPjwvcmVjb3JkPjwvQ2l0ZT48L0VuZE5vdGU+
AG==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Bear et al. 2010; Harjoto et al. 2014; Rao and Tilt 2015; Liao et al. 2016)</w:t>
      </w:r>
      <w:r w:rsidRPr="004E7E5A">
        <w:rPr>
          <w:rFonts w:cs="Times New Roman"/>
        </w:rPr>
        <w:fldChar w:fldCharType="end"/>
      </w:r>
      <w:r w:rsidRPr="004E7E5A">
        <w:rPr>
          <w:rFonts w:cs="Times New Roman"/>
        </w:rPr>
        <w:t xml:space="preserve">. </w:t>
      </w:r>
    </w:p>
    <w:p w14:paraId="011F816C" w14:textId="4862467C" w:rsidR="00746786" w:rsidRPr="004E7E5A" w:rsidRDefault="00746786" w:rsidP="00746786">
      <w:pPr>
        <w:pStyle w:val="a7"/>
        <w:spacing w:line="480" w:lineRule="auto"/>
        <w:ind w:firstLine="480"/>
        <w:rPr>
          <w:rFonts w:cs="Times New Roman"/>
        </w:rPr>
      </w:pPr>
      <w:r w:rsidRPr="004E7E5A">
        <w:rPr>
          <w:rFonts w:cs="Times New Roman"/>
        </w:rPr>
        <w:lastRenderedPageBreak/>
        <w:t xml:space="preserve">Studies have identified the ways in which directors’ membership of and position in a network can affect their decisions at the organizational level, which emphasizes resources transfer across directors’ network, allowing firms with well-connected directors to experience larger abnormal returns </w:t>
      </w:r>
      <w:r w:rsidRPr="004E7E5A">
        <w:rPr>
          <w:rFonts w:cs="Times New Roman"/>
        </w:rPr>
        <w:fldChar w:fldCharType="begin">
          <w:fldData xml:space="preserve">PEVuZE5vdGU+PENpdGU+PEF1dGhvcj5IaWxsbWFuPC9BdXRob3I+PFllYXI+MjAwMzwvWWVhcj48
UmVjTnVtPjIwMDc8L1JlY051bT48RGlzcGxheVRleHQ+KEhpbGxtYW4gYW5kIERhbHppZWwgMjAw
MzsgTWFjYXVsYXkgZXQgYWwuIDIwMTc7IE9tZXIgZXQgYWwuIDIwMTkpPC9EaXNwbGF5VGV4dD48
cmVjb3JkPjxyZWMtbnVtYmVyPjIwMDc8L3JlYy1udW1iZXI+PGZvcmVpZ24ta2V5cz48a2V5IGFw
cD0iRU4iIGRiLWlkPSJ0cnIwMHBmc2J6emV4MGV6d2Y2djVzd2Q5ZnBmcHdmYTkweHAiIHRpbWVz
dGFtcD0iMTYyNjY3MTgxNSIgZ3VpZD0iYjVhNTI5NTctNjg5MS00ODMyLWE2YjYtNTk1ZWMzYzVh
NzVlIj4yMDA3PC9rZXk+PC9mb3JlaWduLWtleXM+PHJlZi10eXBlIG5hbWU9IkpvdXJuYWwgQXJ0
aWNsZSI+MTc8L3JlZi10eXBlPjxjb250cmlidXRvcnM+PGF1dGhvcnM+PGF1dGhvcj5BbXkgSi4g
SGlsbG1hbjwvYXV0aG9yPjxhdXRob3I+VGhvbWFzIERhbHppZWw8L2F1dGhvcj48L2F1dGhvcnM+
PC9jb250cmlidXRvcnM+PHRpdGxlcz48dGl0bGU+Qm9hcmRzIG9mIGRpcmVjdG9ycyBhbmQgZmly
bSBwZXJmb3JtYW5jZTogSW50ZWdyYXRpbmcgYWdlbmN5IGFuZCByZXNvdXJjZSBkZXBlbmRlbmNl
IHBlcnNwZWN0aXZlczwvdGl0bGU+PHNlY29uZGFyeS10aXRsZT5BY2FkZW15IG9mIE1hbmFnZW1l
bnQgUmV2aWV3PC9zZWNvbmRhcnktdGl0bGU+PC90aXRsZXM+PHBlcmlvZGljYWw+PGZ1bGwtdGl0
bGU+QWNhZGVteSBvZiBtYW5hZ2VtZW50IHJldmlldzwvZnVsbC10aXRsZT48L3BlcmlvZGljYWw+
PHBhZ2VzPjM4My0zOTY8L3BhZ2VzPjx2b2x1bWU+Mjg8L3ZvbHVtZT48bnVtYmVyPjM8L251bWJl
cj48ZGF0ZXM+PHllYXI+MjAwMzwveWVhcj48L2RhdGVzPjx1cmxzPjwvdXJscz48L3JlY29yZD48
L0NpdGU+PENpdGU+PEF1dGhvcj5NYWNhdWxheTwvQXV0aG9yPjxZZWFyPjIwMTc8L1llYXI+PFJl
Y051bT41NzI8L1JlY051bT48cmVjb3JkPjxyZWMtbnVtYmVyPjU3MjwvcmVjLW51bWJlcj48Zm9y
ZWlnbi1rZXlzPjxrZXkgYXBwPSJFTiIgZGItaWQ9InRycjAwcGZzYnp6ZXgwZXp3ZjZ2NXN3ZDlm
cGZwd2ZhOTB4cCIgdGltZXN0YW1wPSIxNTgxMDgwMTAwIiBndWlkPSIxZmRjZjBjZi0xMjU2LTQ3
N2EtODY0MC0zOGEzYWZhZDVhZjYiPjU3Mjwva2V5PjwvZm9yZWlnbi1rZXlzPjxyZWYtdHlwZSBu
YW1lPSJKb3VybmFsIEFydGljbGUiPjE3PC9yZWYtdHlwZT48Y29udHJpYnV0b3JzPjxhdXRob3Jz
PjxhdXRob3I+TWFjYXVsYXksIENyYWlnIEQuPC9hdXRob3I+PGF1dGhvcj5SaWNoYXJkLCBPcmxh
bmRvIEMuPC9hdXRob3I+PGF1dGhvcj5QZW5nLCBNaWtlIFcuPC9hdXRob3I+PGF1dGhvcj5IYXNl
bmh1dHRsLCBNYXJpYTwvYXV0aG9yPjwvYXV0aG9ycz48L2NvbnRyaWJ1dG9ycz48dGl0bGVzPjx0
aXRsZT5BbGxpYW5jZSBuZXR3b3JrIGNlbnRyYWxpdHksIGJvYXJkIGNvbXBvc2l0aW9uLCBhbmQg
Y29ycG9yYXRlIHNvY2lhbCBwZXJmb3JtYW5jZTwvdGl0bGU+PHNlY29uZGFyeS10aXRsZT5Kb3Vy
bmFsIG9mIEJ1c2luZXNzIEV0aGljczwvc2Vjb25kYXJ5LXRpdGxlPjwvdGl0bGVzPjxwZXJpb2Rp
Y2FsPjxmdWxsLXRpdGxlPkpvdXJuYWwgb2YgQnVzaW5lc3MgRXRoaWNzPC9mdWxsLXRpdGxlPjwv
cGVyaW9kaWNhbD48cGFnZXM+OTk3LTEwMDg8L3BhZ2VzPjx2b2x1bWU+MTUxPC92b2x1bWU+PG51
bWJlcj40PC9udW1iZXI+PHNlY3Rpb24+OTk3PC9zZWN0aW9uPjxkYXRlcz48eWVhcj4yMDE3PC95
ZWFyPjwvZGF0ZXM+PGlzYm4+MDE2Ny00NTQ0JiN4RDsxNTczLTA2OTc8L2lzYm4+PHVybHM+PC91
cmxzPjxlbGVjdHJvbmljLXJlc291cmNlLW51bT4xMC4xMDA3L3MxMDU1MS0wMTctMzU2Ni03PC9l
bGVjdHJvbmljLXJlc291cmNlLW51bT48L3JlY29yZD48L0NpdGU+PENpdGU+PEF1dGhvcj5PbWVy
PC9BdXRob3I+PFllYXI+MjAxOTwvWWVhcj48UmVjTnVtPjE4NjM8L1JlY051bT48cmVjb3JkPjxy
ZWMtbnVtYmVyPjE4NjM8L3JlYy1udW1iZXI+PGZvcmVpZ24ta2V5cz48a2V5IGFwcD0iRU4iIGRi
LWlkPSJ0cnIwMHBmc2J6emV4MGV6d2Y2djVzd2Q5ZnBmcHdmYTkweHAiIHRpbWVzdGFtcD0iMTU5
ODk1Mzc2NiIgZ3VpZD0iNDE0NzZkYzgtYzcyMC00Y2FkLTliY2YtZjRkZTRlMGU0YzI4Ij4xODYz
PC9rZXk+PC9mb3JlaWduLWtleXM+PHJlZi10eXBlIG5hbWU9IkpvdXJuYWwgQXJ0aWNsZSI+MTc8
L3JlZi10eXBlPjxjb250cmlidXRvcnM+PGF1dGhvcnM+PGF1dGhvcj5UaG9tYXMgQy4gT21lcjwv
YXV0aG9yPjxhdXRob3I+TWFyam9yaWUgSy4gU2hlbGxleTwvYXV0aG9yPjxhdXRob3I+RnJhbmNl
cyBNLiBUaWNlPC9hdXRob3I+PC9hdXRob3JzPjwvY29udHJpYnV0b3JzPjx0aXRsZXM+PHRpdGxl
PkRvIGRpcmVjdG9yIG5ldHdvcmtzIG1hdHRlciBmb3IgZmluYW5jaWFsIHJlcG9ydGluZyBxdWFs
aXR5PyBFdmlkZW5jZSBmcm9tIGF1ZGl0IGNvbW1pdHRlZSBjb25uZWN0ZWRuZXNzIGFuZCByZXN0
YXRlbWVudHM8L3RpdGxlPjxzZWNvbmRhcnktdGl0bGU+TWFuYWdlbWVudCBzY2llbmNlPC9zZWNv
bmRhcnktdGl0bGU+PC90aXRsZXM+PHBlcmlvZGljYWw+PGZ1bGwtdGl0bGU+TWFuYWdlbWVudCBT
Y2llbmNlPC9mdWxsLXRpdGxlPjwvcGVyaW9kaWNhbD48cGFnZXM+MzM2MS0zMzg4PC9wYWdlcz48
dm9sdW1lPjY2PC92b2x1bWU+PG51bWJlcj44PC9udW1iZXI+PGRhdGVzPjx5ZWFyPjIwMTk8L3ll
YXI+PC9kYXRlcz48dXJscz48L3VybHM+PC9yZWNvcmQ+PC9DaXRlPjwvRW5kTm90ZT5=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aWxsbWFuPC9BdXRob3I+PFllYXI+MjAwMzwvWWVhcj48
UmVjTnVtPjIwMDc8L1JlY051bT48RGlzcGxheVRleHQ+KEhpbGxtYW4gYW5kIERhbHppZWwgMjAw
MzsgTWFjYXVsYXkgZXQgYWwuIDIwMTc7IE9tZXIgZXQgYWwuIDIwMTkpPC9EaXNwbGF5VGV4dD48
cmVjb3JkPjxyZWMtbnVtYmVyPjIwMDc8L3JlYy1udW1iZXI+PGZvcmVpZ24ta2V5cz48a2V5IGFw
cD0iRU4iIGRiLWlkPSJ0cnIwMHBmc2J6emV4MGV6d2Y2djVzd2Q5ZnBmcHdmYTkweHAiIHRpbWVz
dGFtcD0iMTYyNjY3MTgxNSIgZ3VpZD0iYjVhNTI5NTctNjg5MS00ODMyLWE2YjYtNTk1ZWMzYzVh
NzVlIj4yMDA3PC9rZXk+PC9mb3JlaWduLWtleXM+PHJlZi10eXBlIG5hbWU9IkpvdXJuYWwgQXJ0
aWNsZSI+MTc8L3JlZi10eXBlPjxjb250cmlidXRvcnM+PGF1dGhvcnM+PGF1dGhvcj5BbXkgSi4g
SGlsbG1hbjwvYXV0aG9yPjxhdXRob3I+VGhvbWFzIERhbHppZWw8L2F1dGhvcj48L2F1dGhvcnM+
PC9jb250cmlidXRvcnM+PHRpdGxlcz48dGl0bGU+Qm9hcmRzIG9mIGRpcmVjdG9ycyBhbmQgZmly
bSBwZXJmb3JtYW5jZTogSW50ZWdyYXRpbmcgYWdlbmN5IGFuZCByZXNvdXJjZSBkZXBlbmRlbmNl
IHBlcnNwZWN0aXZlczwvdGl0bGU+PHNlY29uZGFyeS10aXRsZT5BY2FkZW15IG9mIE1hbmFnZW1l
bnQgUmV2aWV3PC9zZWNvbmRhcnktdGl0bGU+PC90aXRsZXM+PHBlcmlvZGljYWw+PGZ1bGwtdGl0
bGU+QWNhZGVteSBvZiBtYW5hZ2VtZW50IHJldmlldzwvZnVsbC10aXRsZT48L3BlcmlvZGljYWw+
PHBhZ2VzPjM4My0zOTY8L3BhZ2VzPjx2b2x1bWU+Mjg8L3ZvbHVtZT48bnVtYmVyPjM8L251bWJl
cj48ZGF0ZXM+PHllYXI+MjAwMzwveWVhcj48L2RhdGVzPjx1cmxzPjwvdXJscz48L3JlY29yZD48
L0NpdGU+PENpdGU+PEF1dGhvcj5NYWNhdWxheTwvQXV0aG9yPjxZZWFyPjIwMTc8L1llYXI+PFJl
Y051bT41NzI8L1JlY051bT48cmVjb3JkPjxyZWMtbnVtYmVyPjU3MjwvcmVjLW51bWJlcj48Zm9y
ZWlnbi1rZXlzPjxrZXkgYXBwPSJFTiIgZGItaWQ9InRycjAwcGZzYnp6ZXgwZXp3ZjZ2NXN3ZDlm
cGZwd2ZhOTB4cCIgdGltZXN0YW1wPSIxNTgxMDgwMTAwIiBndWlkPSIxZmRjZjBjZi0xMjU2LTQ3
N2EtODY0MC0zOGEzYWZhZDVhZjYiPjU3Mjwva2V5PjwvZm9yZWlnbi1rZXlzPjxyZWYtdHlwZSBu
YW1lPSJKb3VybmFsIEFydGljbGUiPjE3PC9yZWYtdHlwZT48Y29udHJpYnV0b3JzPjxhdXRob3Jz
PjxhdXRob3I+TWFjYXVsYXksIENyYWlnIEQuPC9hdXRob3I+PGF1dGhvcj5SaWNoYXJkLCBPcmxh
bmRvIEMuPC9hdXRob3I+PGF1dGhvcj5QZW5nLCBNaWtlIFcuPC9hdXRob3I+PGF1dGhvcj5IYXNl
bmh1dHRsLCBNYXJpYTwvYXV0aG9yPjwvYXV0aG9ycz48L2NvbnRyaWJ1dG9ycz48dGl0bGVzPjx0
aXRsZT5BbGxpYW5jZSBuZXR3b3JrIGNlbnRyYWxpdHksIGJvYXJkIGNvbXBvc2l0aW9uLCBhbmQg
Y29ycG9yYXRlIHNvY2lhbCBwZXJmb3JtYW5jZTwvdGl0bGU+PHNlY29uZGFyeS10aXRsZT5Kb3Vy
bmFsIG9mIEJ1c2luZXNzIEV0aGljczwvc2Vjb25kYXJ5LXRpdGxlPjwvdGl0bGVzPjxwZXJpb2Rp
Y2FsPjxmdWxsLXRpdGxlPkpvdXJuYWwgb2YgQnVzaW5lc3MgRXRoaWNzPC9mdWxsLXRpdGxlPjwv
cGVyaW9kaWNhbD48cGFnZXM+OTk3LTEwMDg8L3BhZ2VzPjx2b2x1bWU+MTUxPC92b2x1bWU+PG51
bWJlcj40PC9udW1iZXI+PHNlY3Rpb24+OTk3PC9zZWN0aW9uPjxkYXRlcz48eWVhcj4yMDE3PC95
ZWFyPjwvZGF0ZXM+PGlzYm4+MDE2Ny00NTQ0JiN4RDsxNTczLTA2OTc8L2lzYm4+PHVybHM+PC91
cmxzPjxlbGVjdHJvbmljLXJlc291cmNlLW51bT4xMC4xMDA3L3MxMDU1MS0wMTctMzU2Ni03PC9l
bGVjdHJvbmljLXJlc291cmNlLW51bT48L3JlY29yZD48L0NpdGU+PENpdGU+PEF1dGhvcj5PbWVy
PC9BdXRob3I+PFllYXI+MjAxOTwvWWVhcj48UmVjTnVtPjE4NjM8L1JlY051bT48cmVjb3JkPjxy
ZWMtbnVtYmVyPjE4NjM8L3JlYy1udW1iZXI+PGZvcmVpZ24ta2V5cz48a2V5IGFwcD0iRU4iIGRi
LWlkPSJ0cnIwMHBmc2J6emV4MGV6d2Y2djVzd2Q5ZnBmcHdmYTkweHAiIHRpbWVzdGFtcD0iMTU5
ODk1Mzc2NiIgZ3VpZD0iNDE0NzZkYzgtYzcyMC00Y2FkLTliY2YtZjRkZTRlMGU0YzI4Ij4xODYz
PC9rZXk+PC9mb3JlaWduLWtleXM+PHJlZi10eXBlIG5hbWU9IkpvdXJuYWwgQXJ0aWNsZSI+MTc8
L3JlZi10eXBlPjxjb250cmlidXRvcnM+PGF1dGhvcnM+PGF1dGhvcj5UaG9tYXMgQy4gT21lcjwv
YXV0aG9yPjxhdXRob3I+TWFyam9yaWUgSy4gU2hlbGxleTwvYXV0aG9yPjxhdXRob3I+RnJhbmNl
cyBNLiBUaWNlPC9hdXRob3I+PC9hdXRob3JzPjwvY29udHJpYnV0b3JzPjx0aXRsZXM+PHRpdGxl
PkRvIGRpcmVjdG9yIG5ldHdvcmtzIG1hdHRlciBmb3IgZmluYW5jaWFsIHJlcG9ydGluZyBxdWFs
aXR5PyBFdmlkZW5jZSBmcm9tIGF1ZGl0IGNvbW1pdHRlZSBjb25uZWN0ZWRuZXNzIGFuZCByZXN0
YXRlbWVudHM8L3RpdGxlPjxzZWNvbmRhcnktdGl0bGU+TWFuYWdlbWVudCBzY2llbmNlPC9zZWNv
bmRhcnktdGl0bGU+PC90aXRsZXM+PHBlcmlvZGljYWw+PGZ1bGwtdGl0bGU+TWFuYWdlbWVudCBT
Y2llbmNlPC9mdWxsLXRpdGxlPjwvcGVyaW9kaWNhbD48cGFnZXM+MzM2MS0zMzg4PC9wYWdlcz48
dm9sdW1lPjY2PC92b2x1bWU+PG51bWJlcj44PC9udW1iZXI+PGRhdGVzPjx5ZWFyPjIwMTk8L3ll
YXI+PC9kYXRlcz48dXJscz48L3VybHM+PC9yZWNvcmQ+PC9DaXRlPjwvRW5kTm90ZT5=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Hillman and Dalziel 2003; Macaulay et al. 2017; Omer et al. 2019)</w:t>
      </w:r>
      <w:r w:rsidRPr="004E7E5A">
        <w:rPr>
          <w:rFonts w:cs="Times New Roman"/>
        </w:rPr>
        <w:fldChar w:fldCharType="end"/>
      </w:r>
      <w:r w:rsidRPr="004E7E5A">
        <w:rPr>
          <w:rFonts w:cs="Times New Roman"/>
        </w:rPr>
        <w:t xml:space="preserve">. Drawing on resource-based view, Hart (1995) maintains that for firms to sustain their competitive advantages, it is important to consistently build their internal human and organizational competencies and resources, as these may otherwise erode over time as competitors catch up </w:t>
      </w:r>
      <w:r w:rsidRPr="004E7E5A">
        <w:rPr>
          <w:rFonts w:cs="Times New Roman"/>
        </w:rPr>
        <w:fldChar w:fldCharType="begin"/>
      </w:r>
      <w:r w:rsidR="00317C6A" w:rsidRPr="004E7E5A">
        <w:rPr>
          <w:rFonts w:cs="Times New Roman"/>
        </w:rPr>
        <w:instrText xml:space="preserve"> ADDIN EN.CITE &lt;EndNote&gt;&lt;Cite&gt;&lt;Author&gt;Hart&lt;/Author&gt;&lt;Year&gt;1995&lt;/Year&gt;&lt;RecNum&gt;2004&lt;/RecNum&gt;&lt;DisplayText&gt;(Hart 1995; Shaukat et al. 2015)&lt;/DisplayText&gt;&lt;record&gt;&lt;rec-number&gt;2004&lt;/rec-number&gt;&lt;foreign-keys&gt;&lt;key app="EN" db-id="trr00pfsbzzex0ezwf6v5swd9fpfpwfa90xp" timestamp="1626662866" guid="904c6e5d-b55f-402b-b674-dd515d7eec92"&gt;2004&lt;/key&gt;&lt;/foreign-keys&gt;&lt;ref-type name="Book"&gt;6&lt;/ref-type&gt;&lt;contributors&gt;&lt;authors&gt;&lt;author&gt;Hart, O. D.&lt;/author&gt;&lt;/authors&gt;&lt;/contributors&gt;&lt;titles&gt;&lt;title&gt;Firms, contracts and financial structure&lt;/title&gt;&lt;/titles&gt;&lt;dates&gt;&lt;year&gt;1995&lt;/year&gt;&lt;/dates&gt;&lt;pub-location&gt;Oxford&lt;/pub-location&gt;&lt;publisher&gt;Clarendon Press&lt;/publisher&gt;&lt;urls&gt;&lt;/urls&gt;&lt;/record&gt;&lt;/Cite&gt;&lt;Cite&gt;&lt;Author&gt;Shaukat&lt;/Author&gt;&lt;Year&gt;2015&lt;/Year&gt;&lt;RecNum&gt;1615&lt;/RecNum&gt;&lt;record&gt;&lt;rec-number&gt;1615&lt;/rec-number&gt;&lt;foreign-keys&gt;&lt;key app="EN" db-id="trr00pfsbzzex0ezwf6v5swd9fpfpwfa90xp" timestamp="1581329663" guid="a8895b83-127f-4354-9bbc-4d70a20b2cd8"&gt;1615&lt;/key&gt;&lt;/foreign-keys&gt;&lt;ref-type name="Journal Article"&gt;17&lt;/ref-type&gt;&lt;contributors&gt;&lt;authors&gt;&lt;author&gt;Shaukat, Amama&lt;/author&gt;&lt;author&gt;Qiu, Yan&lt;/author&gt;&lt;author&gt;Trojanowski, Grzegorz&lt;/author&gt;&lt;/authors&gt;&lt;/contributors&gt;&lt;titles&gt;&lt;title&gt;Board attributes, corporate social responsibility strategy, and corporate environmental and social performance&lt;/title&gt;&lt;secondary-title&gt;Journal of Business Ethics&lt;/secondary-title&gt;&lt;/titles&gt;&lt;periodical&gt;&lt;full-title&gt;Journal of Business Ethics&lt;/full-title&gt;&lt;/periodical&gt;&lt;pages&gt;569-585&lt;/pages&gt;&lt;volume&gt;135&lt;/volume&gt;&lt;number&gt;3&lt;/number&gt;&lt;section&gt;569&lt;/section&gt;&lt;dates&gt;&lt;year&gt;2015&lt;/year&gt;&lt;/dates&gt;&lt;isbn&gt;0167-4544&amp;#xD;1573-0697&lt;/isbn&gt;&lt;urls&gt;&lt;/urls&gt;&lt;electronic-resource-num&gt;10.1007/s10551-014-2460-9&lt;/electronic-resource-num&gt;&lt;/record&gt;&lt;/Cite&gt;&lt;/EndNote&gt;</w:instrText>
      </w:r>
      <w:r w:rsidRPr="004E7E5A">
        <w:rPr>
          <w:rFonts w:cs="Times New Roman"/>
        </w:rPr>
        <w:fldChar w:fldCharType="separate"/>
      </w:r>
      <w:r w:rsidR="006F6C86" w:rsidRPr="004E7E5A">
        <w:rPr>
          <w:rFonts w:cs="Times New Roman"/>
          <w:noProof/>
        </w:rPr>
        <w:t>(Hart 1995; Shaukat et al. 2015)</w:t>
      </w:r>
      <w:r w:rsidRPr="004E7E5A">
        <w:rPr>
          <w:rFonts w:cs="Times New Roman"/>
        </w:rPr>
        <w:fldChar w:fldCharType="end"/>
      </w:r>
      <w:r w:rsidRPr="004E7E5A">
        <w:rPr>
          <w:rFonts w:cs="Times New Roman"/>
        </w:rPr>
        <w:t xml:space="preserve">. Directors’ networks provide access to such resources as shared contacts, best management practices, and improved terms of contracts </w:t>
      </w:r>
      <w:r w:rsidRPr="004E7E5A">
        <w:rPr>
          <w:rFonts w:cs="Times New Roman"/>
        </w:rPr>
        <w:fldChar w:fldCharType="begin"/>
      </w:r>
      <w:r w:rsidRPr="004E7E5A">
        <w:rPr>
          <w:rFonts w:cs="Times New Roman"/>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cs="Times New Roman"/>
        </w:rPr>
        <w:fldChar w:fldCharType="separate"/>
      </w:r>
      <w:r w:rsidRPr="004E7E5A">
        <w:rPr>
          <w:rFonts w:cs="Times New Roman"/>
          <w:noProof/>
        </w:rPr>
        <w:t>(Larcker et al. 2013)</w:t>
      </w:r>
      <w:r w:rsidRPr="004E7E5A">
        <w:rPr>
          <w:rFonts w:cs="Times New Roman"/>
        </w:rPr>
        <w:fldChar w:fldCharType="end"/>
      </w:r>
      <w:r w:rsidRPr="004E7E5A">
        <w:rPr>
          <w:rFonts w:cs="Times New Roman"/>
        </w:rPr>
        <w:t xml:space="preserve">. The boardroom is one formal channel through which directors build relationships and exchange ideas, and these ideas move from one firm to another when directors hold multiple directorships </w:t>
      </w:r>
      <w:r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Omer et al. 2019)</w:t>
      </w:r>
      <w:r w:rsidRPr="004E7E5A">
        <w:rPr>
          <w:rFonts w:cs="Times New Roman"/>
        </w:rPr>
        <w:fldChar w:fldCharType="end"/>
      </w:r>
      <w:r w:rsidRPr="004E7E5A">
        <w:rPr>
          <w:rFonts w:cs="Times New Roman"/>
        </w:rPr>
        <w:t xml:space="preserve">. Moreover, directors who sit on well-connected boards are central to the network’s overall flow of information and therefore have better access to trends, best practices, and current challenges, as well as new information </w:t>
      </w:r>
      <w:r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Omer et al. 2019)</w:t>
      </w:r>
      <w:r w:rsidRPr="004E7E5A">
        <w:rPr>
          <w:rFonts w:cs="Times New Roman"/>
        </w:rPr>
        <w:fldChar w:fldCharType="end"/>
      </w:r>
      <w:r w:rsidRPr="004E7E5A">
        <w:rPr>
          <w:rFonts w:cs="Times New Roman"/>
        </w:rPr>
        <w:t xml:space="preserve">. Well-connected </w:t>
      </w:r>
      <w:r w:rsidRPr="004E7E5A">
        <w:rPr>
          <w:rFonts w:cs="Times New Roman" w:hint="eastAsia"/>
        </w:rPr>
        <w:t>director</w:t>
      </w:r>
      <w:r w:rsidRPr="004E7E5A">
        <w:rPr>
          <w:rFonts w:cs="Times New Roman"/>
        </w:rPr>
        <w:t xml:space="preserve">s may take a comparative advantage in making strategic decisions </w:t>
      </w:r>
      <w:r w:rsidRPr="004E7E5A">
        <w:rPr>
          <w:rFonts w:cs="Times New Roman"/>
        </w:rPr>
        <w:fldChar w:fldCharType="begin"/>
      </w:r>
      <w:r w:rsidR="001A1175" w:rsidRPr="004E7E5A">
        <w:rPr>
          <w:rFonts w:cs="Times New Roman"/>
        </w:rPr>
        <w:instrText xml:space="preserve"> ADDIN EN.CITE &lt;EndNote&gt;&lt;Cite&gt;&lt;Author&gt;Larcker&lt;/Author&gt;&lt;Year&gt;2013&lt;/Year&gt;&lt;RecNum&gt;801&lt;/RecNum&gt;&lt;DisplayText&gt;(Larcker et al. 2013; Mol 2001)&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Cite&gt;&lt;Author&gt;Mol&lt;/Author&gt;&lt;Year&gt;2001&lt;/Year&gt;&lt;RecNum&gt;1896&lt;/RecNum&gt;&lt;record&gt;&lt;rec-number&gt;1896&lt;/rec-number&gt;&lt;foreign-keys&gt;&lt;key app="EN" db-id="trr00pfsbzzex0ezwf6v5swd9fpfpwfa90xp" timestamp="1599619112" guid="7d5a11fe-be54-4266-96f3-46d599452d63"&gt;1896&lt;/key&gt;&lt;/foreign-keys&gt;&lt;ref-type name="Journal Article"&gt;17&lt;/ref-type&gt;&lt;contributors&gt;&lt;authors&gt;&lt;author&gt;Mol, Michael J.&lt;/author&gt;&lt;/authors&gt;&lt;/contributors&gt;&lt;titles&gt;&lt;title&gt;Creating wealth in organizations || Creating wealth through working with others: Interorganizational relationships&lt;/title&gt;&lt;secondary-title&gt;The Academy of Management Executive (1993-2005)&lt;/secondary-title&gt;&lt;/titles&gt;&lt;periodical&gt;&lt;full-title&gt;The Academy of Management Executive (1993-2005)&lt;/full-title&gt;&lt;/periodical&gt;&lt;pages&gt;150-152&lt;/pages&gt;&lt;volume&gt;15&lt;/volume&gt;&lt;number&gt;1&lt;/number&gt;&lt;dates&gt;&lt;year&gt;2001&lt;/year&gt;&lt;/dates&gt;&lt;urls&gt;&lt;/urls&gt;&lt;/record&gt;&lt;/Cite&gt;&lt;/EndNote&gt;</w:instrText>
      </w:r>
      <w:r w:rsidRPr="004E7E5A">
        <w:rPr>
          <w:rFonts w:cs="Times New Roman"/>
        </w:rPr>
        <w:fldChar w:fldCharType="separate"/>
      </w:r>
      <w:r w:rsidRPr="004E7E5A">
        <w:rPr>
          <w:rFonts w:cs="Times New Roman"/>
          <w:noProof/>
        </w:rPr>
        <w:t>(Larcker et al. 2013; Mol 2001)</w:t>
      </w:r>
      <w:r w:rsidRPr="004E7E5A">
        <w:rPr>
          <w:rFonts w:cs="Times New Roman"/>
        </w:rPr>
        <w:fldChar w:fldCharType="end"/>
      </w:r>
      <w:r w:rsidRPr="004E7E5A">
        <w:rPr>
          <w:rFonts w:cs="Times New Roman"/>
        </w:rPr>
        <w:t xml:space="preserve"> and thus positively influence firms’ CSR disclosure quality.</w:t>
      </w:r>
    </w:p>
    <w:p w14:paraId="30B4AB42" w14:textId="77777777" w:rsidR="00746786" w:rsidRPr="004E7E5A" w:rsidRDefault="00746786" w:rsidP="00746786">
      <w:pPr>
        <w:pStyle w:val="a7"/>
        <w:ind w:firstLine="480"/>
        <w:rPr>
          <w:rFonts w:cs="Times New Roman"/>
        </w:rPr>
      </w:pPr>
      <w:r w:rsidRPr="004E7E5A">
        <w:rPr>
          <w:rFonts w:cs="Times New Roman"/>
        </w:rPr>
        <w:t>Therefore, we propose hypothesis 1 as follows:</w:t>
      </w:r>
    </w:p>
    <w:p w14:paraId="1E1ABE19" w14:textId="77777777" w:rsidR="00746786" w:rsidRPr="004E7E5A" w:rsidRDefault="00746786" w:rsidP="00746786">
      <w:pPr>
        <w:pStyle w:val="a7"/>
        <w:spacing w:line="480" w:lineRule="auto"/>
        <w:ind w:firstLine="482"/>
        <w:rPr>
          <w:rFonts w:cs="Times New Roman"/>
        </w:rPr>
      </w:pPr>
      <w:r w:rsidRPr="004E7E5A">
        <w:rPr>
          <w:rFonts w:cs="Times New Roman"/>
          <w:b/>
          <w:bCs/>
        </w:rPr>
        <w:t>H1:</w:t>
      </w:r>
      <w:r w:rsidRPr="004E7E5A">
        <w:rPr>
          <w:rFonts w:cs="Times New Roman"/>
        </w:rPr>
        <w:t xml:space="preserve"> </w:t>
      </w:r>
      <w:r w:rsidRPr="004E7E5A">
        <w:rPr>
          <w:rFonts w:cs="Times New Roman"/>
          <w:i/>
          <w:iCs/>
        </w:rPr>
        <w:t>Directors’ network centrality has a positive impact on CSR disclosure quality.</w:t>
      </w:r>
    </w:p>
    <w:p w14:paraId="02FB9020"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The Moderating Role of Marketing Strategy</w:t>
      </w:r>
    </w:p>
    <w:p w14:paraId="702BD356" w14:textId="11B372BB" w:rsidR="009B1827" w:rsidRPr="004E7E5A" w:rsidRDefault="00240A2D" w:rsidP="009B1827">
      <w:pPr>
        <w:pStyle w:val="a7"/>
        <w:spacing w:line="480" w:lineRule="auto"/>
        <w:ind w:firstLine="480"/>
        <w:rPr>
          <w:rFonts w:cs="Times New Roman"/>
        </w:rPr>
      </w:pPr>
      <w:proofErr w:type="spellStart"/>
      <w:r w:rsidRPr="004E7E5A">
        <w:rPr>
          <w:rFonts w:cs="Times New Roman"/>
        </w:rPr>
        <w:t>Wernerfelt</w:t>
      </w:r>
      <w:proofErr w:type="spellEnd"/>
      <w:r w:rsidRPr="004E7E5A">
        <w:rPr>
          <w:rFonts w:cs="Times New Roman"/>
        </w:rPr>
        <w:t xml:space="preserve"> (1984) advanced the </w:t>
      </w:r>
      <w:r w:rsidR="00650417" w:rsidRPr="004E7E5A">
        <w:rPr>
          <w:rFonts w:cs="Times New Roman"/>
        </w:rPr>
        <w:t>resource-based view</w:t>
      </w:r>
      <w:r w:rsidRPr="004E7E5A">
        <w:rPr>
          <w:rFonts w:cs="Times New Roman"/>
        </w:rPr>
        <w:t xml:space="preserve"> by arguing that the internal development of resources, the nature of resources, and different methods of employing resources are related to firm behavior.</w:t>
      </w:r>
      <w:r w:rsidR="00650417" w:rsidRPr="004E7E5A">
        <w:rPr>
          <w:rFonts w:cs="Times New Roman"/>
        </w:rPr>
        <w:t xml:space="preserve"> Network resources include the resources embedded in </w:t>
      </w:r>
      <w:r w:rsidR="00650417" w:rsidRPr="004E7E5A">
        <w:rPr>
          <w:rFonts w:cs="Times New Roman"/>
        </w:rPr>
        <w:lastRenderedPageBreak/>
        <w:t xml:space="preserve">the network that provide strategic opportunities and affect firm behavior and value </w:t>
      </w:r>
      <w:r w:rsidR="00A62214" w:rsidRPr="004E7E5A">
        <w:rPr>
          <w:rFonts w:cs="Times New Roman"/>
        </w:rPr>
        <w:fldChar w:fldCharType="begin"/>
      </w:r>
      <w:r w:rsidR="001A1175" w:rsidRPr="004E7E5A">
        <w:rPr>
          <w:rFonts w:cs="Times New Roman"/>
        </w:rPr>
        <w:instrText xml:space="preserve"> ADDIN EN.CITE &lt;EndNote&gt;&lt;Cite&gt;&lt;Author&gt;Lavie&lt;/Author&gt;&lt;Year&gt;2006&lt;/Year&gt;&lt;RecNum&gt;2084&lt;/RecNum&gt;&lt;DisplayText&gt;(Lavie 2006)&lt;/DisplayText&gt;&lt;record&gt;&lt;rec-number&gt;2084&lt;/rec-number&gt;&lt;foreign-keys&gt;&lt;key app="EN" db-id="trr00pfsbzzex0ezwf6v5swd9fpfpwfa90xp" timestamp="1629276922" guid="25c645a4-5ca7-444a-92ee-3834d19eff66"&gt;2084&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urls&gt;&lt;/urls&gt;&lt;/record&gt;&lt;/Cite&gt;&lt;/EndNote&gt;</w:instrText>
      </w:r>
      <w:r w:rsidR="00A62214" w:rsidRPr="004E7E5A">
        <w:rPr>
          <w:rFonts w:cs="Times New Roman"/>
        </w:rPr>
        <w:fldChar w:fldCharType="separate"/>
      </w:r>
      <w:r w:rsidR="00A62214" w:rsidRPr="004E7E5A">
        <w:rPr>
          <w:rFonts w:cs="Times New Roman"/>
          <w:noProof/>
        </w:rPr>
        <w:t>(Lavie 2006)</w:t>
      </w:r>
      <w:r w:rsidR="00A62214" w:rsidRPr="004E7E5A">
        <w:rPr>
          <w:rFonts w:cs="Times New Roman"/>
        </w:rPr>
        <w:fldChar w:fldCharType="end"/>
      </w:r>
      <w:r w:rsidR="00650417" w:rsidRPr="004E7E5A">
        <w:rPr>
          <w:rFonts w:cs="Times New Roman"/>
        </w:rPr>
        <w:t>.</w:t>
      </w:r>
      <w:r w:rsidR="004006A3" w:rsidRPr="004E7E5A">
        <w:rPr>
          <w:rFonts w:cs="Times New Roman"/>
        </w:rPr>
        <w:t xml:space="preserve"> </w:t>
      </w:r>
      <w:r w:rsidR="00EB7426" w:rsidRPr="004E7E5A">
        <w:rPr>
          <w:rFonts w:cs="Times New Roman"/>
        </w:rPr>
        <w:t xml:space="preserve">To what extent do </w:t>
      </w:r>
      <w:r w:rsidR="001B27C2" w:rsidRPr="004E7E5A">
        <w:rPr>
          <w:rFonts w:cs="Times New Roman"/>
        </w:rPr>
        <w:t>director</w:t>
      </w:r>
      <w:r w:rsidR="00EB7426" w:rsidRPr="004E7E5A">
        <w:rPr>
          <w:rFonts w:cs="Times New Roman"/>
        </w:rPr>
        <w:t>s value their status or acceptance in their network</w:t>
      </w:r>
      <w:r w:rsidR="00EB7426" w:rsidRPr="004E7E5A">
        <w:rPr>
          <w:rFonts w:cs="Times New Roman" w:hint="eastAsia"/>
        </w:rPr>
        <w:t xml:space="preserve"> may</w:t>
      </w:r>
      <w:r w:rsidR="00EB7426" w:rsidRPr="004E7E5A">
        <w:rPr>
          <w:rFonts w:cs="Times New Roman"/>
        </w:rPr>
        <w:t xml:space="preserve"> influence the use of network resources, and therefore, </w:t>
      </w:r>
      <w:r w:rsidR="00DE6E1C" w:rsidRPr="004E7E5A">
        <w:rPr>
          <w:rFonts w:cs="Times New Roman"/>
        </w:rPr>
        <w:t>the</w:t>
      </w:r>
      <w:r w:rsidR="00EB7426" w:rsidRPr="004E7E5A">
        <w:rPr>
          <w:rFonts w:cs="Times New Roman"/>
        </w:rPr>
        <w:t xml:space="preserve"> firm’s CSR disclosure </w:t>
      </w:r>
      <w:r w:rsidR="00EB7426" w:rsidRPr="004E7E5A">
        <w:rPr>
          <w:rFonts w:cs="Times New Roman" w:hint="eastAsia"/>
        </w:rPr>
        <w:t>quality</w:t>
      </w:r>
      <w:r w:rsidR="00EB7426" w:rsidRPr="004E7E5A">
        <w:rPr>
          <w:rFonts w:cs="Times New Roman"/>
        </w:rPr>
        <w:t xml:space="preserve">. </w:t>
      </w:r>
      <w:r w:rsidR="009B1827" w:rsidRPr="004E7E5A">
        <w:rPr>
          <w:rFonts w:cs="Times New Roman" w:hint="eastAsia"/>
        </w:rPr>
        <w:t>T</w:t>
      </w:r>
      <w:r w:rsidR="009B1827" w:rsidRPr="004E7E5A">
        <w:rPr>
          <w:rFonts w:cs="Times New Roman"/>
        </w:rPr>
        <w:t xml:space="preserve">here is a well-developed stream of literature providing evidence that individuals value their status or acceptance in their networks </w:t>
      </w:r>
      <w:r w:rsidR="009B1827" w:rsidRPr="004E7E5A">
        <w:rPr>
          <w:rFonts w:cs="Times New Roman"/>
        </w:rPr>
        <w:fldChar w:fldCharType="begin">
          <w:fldData xml:space="preserve">PEVuZE5vdGU+PENpdGU+PEF1dGhvcj5Vc2VlbTwvQXV0aG9yPjxZZWFyPjE5ODQ8L1llYXI+PFJl
Y051bT4yMDEwPC9SZWNOdW0+PERpc3BsYXlUZXh0PihVc2VlbSAxOTg0OyBHYWxhc2tpZXdpY3og
MTk4NTsgTWl6cnVjaGkgMTk5NjsgTHUgZXQgYWwuIDIwMTYpPC9EaXNwbGF5VGV4dD48cmVjb3Jk
PjxyZWMtbnVtYmVyPjIwMTA8L3JlYy1udW1iZXI+PGZvcmVpZ24ta2V5cz48a2V5IGFwcD0iRU4i
IGRiLWlkPSJ0cnIwMHBmc2J6emV4MGV6d2Y2djVzd2Q5ZnBmcHdmYTkweHAiIHRpbWVzdGFtcD0i
MTYyNjc2NjEwMCIgZ3VpZD0iMTllYjFlZjgtNDM1Mi00MGNhLTgyNTAtOWExZTZmM2Y1NDQwIj4y
MDEwPC9rZXk+PC9mb3JlaWduLWtleXM+PHJlZi10eXBlIG5hbWU9IkpvdXJuYWwgQXJ0aWNsZSI+
MTc8L3JlZi10eXBlPjxjb250cmlidXRvcnM+PGF1dGhvcnM+PGF1dGhvcj5NaWNoYWVsIFVzZWVt
PC9hdXRob3I+PC9hdXRob3JzPjwvY29udHJpYnV0b3JzPjx0aXRsZXM+PHRpdGxlPlRoZSBpbm5l
ciBjaXJjbGU6IExhcmdlIGNvcnBvcmF0aW9ucyBhbmQgdGhlIHJpc2Ugb2YgYnVzaW5lc3MgcG9s
aXRpY2FsIGFjdGl2aXR5IGluIHRoZSBVLlMuIGFuZCBVLksuPC90aXRsZT48c2Vjb25kYXJ5LXRp
dGxlPk5ldyBZb3JrOiBPeGZvcmQgVW5pdmVyc2l0eSBQcmVzczwvc2Vjb25kYXJ5LXRpdGxlPjwv
dGl0bGVzPjxwZXJpb2RpY2FsPjxmdWxsLXRpdGxlPk5ldyBZb3JrOiBPeGZvcmQgVW5pdmVyc2l0
eSBQcmVzczwvZnVsbC10aXRsZT48L3BlcmlvZGljYWw+PGRhdGVzPjx5ZWFyPjE5ODQ8L3llYXI+
PC9kYXRlcz48dXJscz48L3VybHM+PC9yZWNvcmQ+PC9DaXRlPjxDaXRlPjxBdXRob3I+R2FsYXNr
aWV3aWN6PC9BdXRob3I+PFllYXI+MTk4NTwvWWVhcj48UmVjTnVtPjIwMTY8L1JlY051bT48cmVj
b3JkPjxyZWMtbnVtYmVyPjIwMTY8L3JlYy1udW1iZXI+PGZvcmVpZ24ta2V5cz48a2V5IGFwcD0i
RU4iIGRiLWlkPSJ0cnIwMHBmc2J6emV4MGV6d2Y2djVzd2Q5ZnBmcHdmYTkweHAiIHRpbWVzdGFt
cD0iMTYyNjk0MzM1NyIgZ3VpZD0iYmU3NmFlYjEtNTg2NC00YTA5LWI2YzMtYjc3MGYxNjRjNDcx
Ij4yMDE2PC9rZXk+PC9mb3JlaWduLWtleXM+PHJlZi10eXBlIG5hbWU9IkpvdXJuYWwgQXJ0aWNs
ZSI+MTc8L3JlZi10eXBlPjxjb250cmlidXRvcnM+PGF1dGhvcnM+PGF1dGhvcj5HYWxhc2tpZXdp
Y3osIEpvc2VwaDwvYXV0aG9yPjwvYXV0aG9ycz48L2NvbnRyaWJ1dG9ycz48dGl0bGVzPjx0aXRs
ZT5Tb2NpYWwgb3JnYW5pemF0aW9uIGluIGFuIHVyYmFuIGdyYW50cyBlY29ub215OiBBIHN0dWR5
IG9mIGJ1c2luZXNzIHBoaWxhbnRocm9weSBhbmQgbm9ucHJvZml0IG9yZ2FuaXphdGlvbnM8L3Rp
dGxlPjxzZWNvbmRhcnktdGl0bGU+TmV3IFlvcms6IEFjYWRlbWljIFByZXNzPC9zZWNvbmRhcnkt
dGl0bGU+PC90aXRsZXM+PHBlcmlvZGljYWw+PGZ1bGwtdGl0bGU+TmV3IFlvcms6IEFjYWRlbWlj
IFByZXNzPC9mdWxsLXRpdGxlPjwvcGVyaW9kaWNhbD48ZGF0ZXM+PHllYXI+MTk4NTwveWVhcj48
L2RhdGVzPjx1cmxzPjwvdXJscz48L3JlY29yZD48L0NpdGU+PENpdGU+PEF1dGhvcj5NaXpydWNo
aTwvQXV0aG9yPjxZZWFyPjE5OTY8L1llYXI+PFJlY051bT4xNzAxPC9SZWNOdW0+PHJlY29yZD48
cmVjLW51bWJlcj4xNzAxPC9yZWMtbnVtYmVyPjxmb3JlaWduLWtleXM+PGtleSBhcHA9IkVOIiBk
Yi1pZD0idHJyMDBwZnNienpleDBlendmNnY1c3dkOWZwZnB3ZmE5MHhwIiB0aW1lc3RhbXA9IjE1
ODIxMDc4OTEiIGd1aWQ9Ijk2MzdlM2RmLTBmZDctNGI3NS1hYjMxLTUwM2U1ZmI4ZTM1YyI+MTcw
MTwva2V5PjwvZm9yZWlnbi1rZXlzPjxyZWYtdHlwZSBuYW1lPSJKb3VybmFsIEFydGljbGUiPjE3
PC9yZWYtdHlwZT48Y29udHJpYnV0b3JzPjxhdXRob3JzPjxhdXRob3I+TWl6cnVjaGksIE1hcmsg
UzwvYXV0aG9yPjwvYXV0aG9ycz48L2NvbnRyaWJ1dG9ycz48dGl0bGVzPjx0aXRsZT5XaGF0IGRv
IGludGVybG9ja3MgZG8/IEFuIGFuYWx5c2lzLCBjcml0aXF1ZSwgYW5kIGFzc2Vzc21lbnQgb2Yg
cmVzZWFyY2ggb24gaW50ZXJsb2NraW5nIGRpcmVjdG9yYXRlczwvdGl0bGU+PHNlY29uZGFyeS10
aXRsZT5Bbm51YWwgcmV2aWV3IG9mIHNvY2lvbG9neTwvc2Vjb25kYXJ5LXRpdGxlPjwvdGl0bGVz
PjxwZXJpb2RpY2FsPjxmdWxsLXRpdGxlPkFubnVhbCByZXZpZXcgb2Ygc29jaW9sb2d5PC9mdWxs
LXRpdGxlPjwvcGVyaW9kaWNhbD48cGFnZXM+MjcxLTI5ODwvcGFnZXM+PHZvbHVtZT4yMjwvdm9s
dW1lPjxudW1iZXI+MTwvbnVtYmVyPjxkYXRlcz48eWVhcj4xOTk2PC95ZWFyPjwvZGF0ZXM+PHVy
bHM+PC91cmxzPjwvcmVjb3JkPjwvQ2l0ZT48Q2l0ZT48QXV0aG9yPkx1PC9BdXRob3I+PFllYXI+
MjAxNjwvWWVhcj48UmVjTnVtPjE4NjU8L1JlY051bT48cmVjb3JkPjxyZWMtbnVtYmVyPjE4NjU8
L3JlYy1udW1iZXI+PGZvcmVpZ24ta2V5cz48a2V5IGFwcD0iRU4iIGRiLWlkPSJ0cnIwMHBmc2J6
emV4MGV6d2Y2djVzd2Q5ZnBmcHdmYTkweHAiIHRpbWVzdGFtcD0iMTU5ODk1NTY3MiIgZ3VpZD0i
MjE3YjYzYTAtZDc4OC00ZDg2LWI5OWEtNWM1NTJhYzA1NzUzIj4xODY1PC9rZXk+PC9mb3JlaWdu
LWtleXM+PHJlZi10eXBlIG5hbWU9IkpvdXJuYWwgQXJ0aWNsZSI+MTc8L3JlZi10eXBlPjxjb250
cmlidXRvcnM+PGF1dGhvcnM+PGF1dGhvcj5MdSwgWWk8L2F1dGhvcj48YXV0aG9yPlNoYWlsZXIs
IEdyZWc8L2F1dGhvcj48YXV0aG9yPldpbHNvbiwgTWFyazwvYXV0aG9yPjwvYXV0aG9ycz48L2Nv
bnRyaWJ1dG9ycz48dGl0bGVzPjx0aXRsZT5Db3Jwb3JhdGUgcG9saXRpY2FsIGRvbmF0aW9uczog
SW5mbHVlbmNlcyBmcm9tIGRpcmVjdG9ycyZhcG9zOyBuZXR3b3JrczwvdGl0bGU+PHNlY29uZGFy
eS10aXRsZT5Kb3VybmFsIG9mIEJ1c2luZXNzIEV0aGljczwvc2Vjb25kYXJ5LXRpdGxlPjwvdGl0
bGVzPjxwZXJpb2RpY2FsPjxmdWxsLXRpdGxlPkpvdXJuYWwgb2YgQnVzaW5lc3MgRXRoaWNzPC9m
dWxsLXRpdGxlPjwvcGVyaW9kaWNhbD48cGFnZXM+NDYxLTQ4MTwvcGFnZXM+PHZvbHVtZT4xMzU8
L3ZvbHVtZT48bnVtYmVyPjM8L251bWJlcj48ZGF0ZXM+PHllYXI+MjAxNjwveWVhcj48L2RhdGVz
Pjx1cmxzPjwvdXJscz48L3JlY29yZD48L0NpdGU+PC9FbmROb3RlPgB=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Vc2VlbTwvQXV0aG9yPjxZZWFyPjE5ODQ8L1llYXI+PFJl
Y051bT4yMDEwPC9SZWNOdW0+PERpc3BsYXlUZXh0PihVc2VlbSAxOTg0OyBHYWxhc2tpZXdpY3og
MTk4NTsgTWl6cnVjaGkgMTk5NjsgTHUgZXQgYWwuIDIwMTYpPC9EaXNwbGF5VGV4dD48cmVjb3Jk
PjxyZWMtbnVtYmVyPjIwMTA8L3JlYy1udW1iZXI+PGZvcmVpZ24ta2V5cz48a2V5IGFwcD0iRU4i
IGRiLWlkPSJ0cnIwMHBmc2J6emV4MGV6d2Y2djVzd2Q5ZnBmcHdmYTkweHAiIHRpbWVzdGFtcD0i
MTYyNjc2NjEwMCIgZ3VpZD0iMTllYjFlZjgtNDM1Mi00MGNhLTgyNTAtOWExZTZmM2Y1NDQwIj4y
MDEwPC9rZXk+PC9mb3JlaWduLWtleXM+PHJlZi10eXBlIG5hbWU9IkpvdXJuYWwgQXJ0aWNsZSI+
MTc8L3JlZi10eXBlPjxjb250cmlidXRvcnM+PGF1dGhvcnM+PGF1dGhvcj5NaWNoYWVsIFVzZWVt
PC9hdXRob3I+PC9hdXRob3JzPjwvY29udHJpYnV0b3JzPjx0aXRsZXM+PHRpdGxlPlRoZSBpbm5l
ciBjaXJjbGU6IExhcmdlIGNvcnBvcmF0aW9ucyBhbmQgdGhlIHJpc2Ugb2YgYnVzaW5lc3MgcG9s
aXRpY2FsIGFjdGl2aXR5IGluIHRoZSBVLlMuIGFuZCBVLksuPC90aXRsZT48c2Vjb25kYXJ5LXRp
dGxlPk5ldyBZb3JrOiBPeGZvcmQgVW5pdmVyc2l0eSBQcmVzczwvc2Vjb25kYXJ5LXRpdGxlPjwv
dGl0bGVzPjxwZXJpb2RpY2FsPjxmdWxsLXRpdGxlPk5ldyBZb3JrOiBPeGZvcmQgVW5pdmVyc2l0
eSBQcmVzczwvZnVsbC10aXRsZT48L3BlcmlvZGljYWw+PGRhdGVzPjx5ZWFyPjE5ODQ8L3llYXI+
PC9kYXRlcz48dXJscz48L3VybHM+PC9yZWNvcmQ+PC9DaXRlPjxDaXRlPjxBdXRob3I+R2FsYXNr
aWV3aWN6PC9BdXRob3I+PFllYXI+MTk4NTwvWWVhcj48UmVjTnVtPjIwMTY8L1JlY051bT48cmVj
b3JkPjxyZWMtbnVtYmVyPjIwMTY8L3JlYy1udW1iZXI+PGZvcmVpZ24ta2V5cz48a2V5IGFwcD0i
RU4iIGRiLWlkPSJ0cnIwMHBmc2J6emV4MGV6d2Y2djVzd2Q5ZnBmcHdmYTkweHAiIHRpbWVzdGFt
cD0iMTYyNjk0MzM1NyIgZ3VpZD0iYmU3NmFlYjEtNTg2NC00YTA5LWI2YzMtYjc3MGYxNjRjNDcx
Ij4yMDE2PC9rZXk+PC9mb3JlaWduLWtleXM+PHJlZi10eXBlIG5hbWU9IkpvdXJuYWwgQXJ0aWNs
ZSI+MTc8L3JlZi10eXBlPjxjb250cmlidXRvcnM+PGF1dGhvcnM+PGF1dGhvcj5HYWxhc2tpZXdp
Y3osIEpvc2VwaDwvYXV0aG9yPjwvYXV0aG9ycz48L2NvbnRyaWJ1dG9ycz48dGl0bGVzPjx0aXRs
ZT5Tb2NpYWwgb3JnYW5pemF0aW9uIGluIGFuIHVyYmFuIGdyYW50cyBlY29ub215OiBBIHN0dWR5
IG9mIGJ1c2luZXNzIHBoaWxhbnRocm9weSBhbmQgbm9ucHJvZml0IG9yZ2FuaXphdGlvbnM8L3Rp
dGxlPjxzZWNvbmRhcnktdGl0bGU+TmV3IFlvcms6IEFjYWRlbWljIFByZXNzPC9zZWNvbmRhcnkt
dGl0bGU+PC90aXRsZXM+PHBlcmlvZGljYWw+PGZ1bGwtdGl0bGU+TmV3IFlvcms6IEFjYWRlbWlj
IFByZXNzPC9mdWxsLXRpdGxlPjwvcGVyaW9kaWNhbD48ZGF0ZXM+PHllYXI+MTk4NTwveWVhcj48
L2RhdGVzPjx1cmxzPjwvdXJscz48L3JlY29yZD48L0NpdGU+PENpdGU+PEF1dGhvcj5NaXpydWNo
aTwvQXV0aG9yPjxZZWFyPjE5OTY8L1llYXI+PFJlY051bT4xNzAxPC9SZWNOdW0+PHJlY29yZD48
cmVjLW51bWJlcj4xNzAxPC9yZWMtbnVtYmVyPjxmb3JlaWduLWtleXM+PGtleSBhcHA9IkVOIiBk
Yi1pZD0idHJyMDBwZnNienpleDBlendmNnY1c3dkOWZwZnB3ZmE5MHhwIiB0aW1lc3RhbXA9IjE1
ODIxMDc4OTEiIGd1aWQ9Ijk2MzdlM2RmLTBmZDctNGI3NS1hYjMxLTUwM2U1ZmI4ZTM1YyI+MTcw
MTwva2V5PjwvZm9yZWlnbi1rZXlzPjxyZWYtdHlwZSBuYW1lPSJKb3VybmFsIEFydGljbGUiPjE3
PC9yZWYtdHlwZT48Y29udHJpYnV0b3JzPjxhdXRob3JzPjxhdXRob3I+TWl6cnVjaGksIE1hcmsg
UzwvYXV0aG9yPjwvYXV0aG9ycz48L2NvbnRyaWJ1dG9ycz48dGl0bGVzPjx0aXRsZT5XaGF0IGRv
IGludGVybG9ja3MgZG8/IEFuIGFuYWx5c2lzLCBjcml0aXF1ZSwgYW5kIGFzc2Vzc21lbnQgb2Yg
cmVzZWFyY2ggb24gaW50ZXJsb2NraW5nIGRpcmVjdG9yYXRlczwvdGl0bGU+PHNlY29uZGFyeS10
aXRsZT5Bbm51YWwgcmV2aWV3IG9mIHNvY2lvbG9neTwvc2Vjb25kYXJ5LXRpdGxlPjwvdGl0bGVz
PjxwZXJpb2RpY2FsPjxmdWxsLXRpdGxlPkFubnVhbCByZXZpZXcgb2Ygc29jaW9sb2d5PC9mdWxs
LXRpdGxlPjwvcGVyaW9kaWNhbD48cGFnZXM+MjcxLTI5ODwvcGFnZXM+PHZvbHVtZT4yMjwvdm9s
dW1lPjxudW1iZXI+MTwvbnVtYmVyPjxkYXRlcz48eWVhcj4xOTk2PC95ZWFyPjwvZGF0ZXM+PHVy
bHM+PC91cmxzPjwvcmVjb3JkPjwvQ2l0ZT48Q2l0ZT48QXV0aG9yPkx1PC9BdXRob3I+PFllYXI+
MjAxNjwvWWVhcj48UmVjTnVtPjE4NjU8L1JlY051bT48cmVjb3JkPjxyZWMtbnVtYmVyPjE4NjU8
L3JlYy1udW1iZXI+PGZvcmVpZ24ta2V5cz48a2V5IGFwcD0iRU4iIGRiLWlkPSJ0cnIwMHBmc2J6
emV4MGV6d2Y2djVzd2Q5ZnBmcHdmYTkweHAiIHRpbWVzdGFtcD0iMTU5ODk1NTY3MiIgZ3VpZD0i
MjE3YjYzYTAtZDc4OC00ZDg2LWI5OWEtNWM1NTJhYzA1NzUzIj4xODY1PC9rZXk+PC9mb3JlaWdu
LWtleXM+PHJlZi10eXBlIG5hbWU9IkpvdXJuYWwgQXJ0aWNsZSI+MTc8L3JlZi10eXBlPjxjb250
cmlidXRvcnM+PGF1dGhvcnM+PGF1dGhvcj5MdSwgWWk8L2F1dGhvcj48YXV0aG9yPlNoYWlsZXIs
IEdyZWc8L2F1dGhvcj48YXV0aG9yPldpbHNvbiwgTWFyazwvYXV0aG9yPjwvYXV0aG9ycz48L2Nv
bnRyaWJ1dG9ycz48dGl0bGVzPjx0aXRsZT5Db3Jwb3JhdGUgcG9saXRpY2FsIGRvbmF0aW9uczog
SW5mbHVlbmNlcyBmcm9tIGRpcmVjdG9ycyZhcG9zOyBuZXR3b3JrczwvdGl0bGU+PHNlY29uZGFy
eS10aXRsZT5Kb3VybmFsIG9mIEJ1c2luZXNzIEV0aGljczwvc2Vjb25kYXJ5LXRpdGxlPjwvdGl0
bGVzPjxwZXJpb2RpY2FsPjxmdWxsLXRpdGxlPkpvdXJuYWwgb2YgQnVzaW5lc3MgRXRoaWNzPC9m
dWxsLXRpdGxlPjwvcGVyaW9kaWNhbD48cGFnZXM+NDYxLTQ4MTwvcGFnZXM+PHZvbHVtZT4xMzU8
L3ZvbHVtZT48bnVtYmVyPjM8L251bWJlcj48ZGF0ZXM+PHllYXI+MjAxNjwveWVhcj48L2RhdGVz
Pjx1cmxzPjwvdXJscz48L3JlY29yZD48L0NpdGU+PC9FbmROb3RlPgB=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009B1827" w:rsidRPr="004E7E5A">
        <w:rPr>
          <w:rFonts w:cs="Times New Roman"/>
        </w:rPr>
      </w:r>
      <w:r w:rsidR="009B1827" w:rsidRPr="004E7E5A">
        <w:rPr>
          <w:rFonts w:cs="Times New Roman"/>
        </w:rPr>
        <w:fldChar w:fldCharType="separate"/>
      </w:r>
      <w:r w:rsidR="009B1827" w:rsidRPr="004E7E5A">
        <w:rPr>
          <w:rFonts w:cs="Times New Roman"/>
          <w:noProof/>
        </w:rPr>
        <w:t>(Useem 1984; Galaskiewicz 1985; Mizruchi 1996; Lu et al. 2016)</w:t>
      </w:r>
      <w:r w:rsidR="009B1827" w:rsidRPr="004E7E5A">
        <w:rPr>
          <w:rFonts w:cs="Times New Roman"/>
        </w:rPr>
        <w:fldChar w:fldCharType="end"/>
      </w:r>
      <w:r w:rsidR="009B1827" w:rsidRPr="004E7E5A">
        <w:rPr>
          <w:rFonts w:cs="Times New Roman"/>
        </w:rPr>
        <w:t xml:space="preserve">, which may yield extra-network benefits such as promotion </w:t>
      </w:r>
      <w:r w:rsidR="009B1827" w:rsidRPr="004E7E5A">
        <w:rPr>
          <w:rFonts w:cs="Times New Roman"/>
        </w:rPr>
        <w:fldChar w:fldCharType="begin"/>
      </w:r>
      <w:r w:rsidR="001A1175" w:rsidRPr="004E7E5A">
        <w:rPr>
          <w:rFonts w:cs="Times New Roman"/>
        </w:rPr>
        <w:instrText xml:space="preserve"> ADDIN EN.CITE &lt;EndNote&gt;&lt;Cite&gt;&lt;Author&gt;Haley&lt;/Author&gt;&lt;Year&gt;1991&lt;/Year&gt;&lt;RecNum&gt;2017&lt;/RecNum&gt;&lt;DisplayText&gt;(Haley 1991; Lu et al. 2016)&lt;/DisplayText&gt;&lt;record&gt;&lt;rec-number&gt;2017&lt;/rec-number&gt;&lt;foreign-keys&gt;&lt;key app="EN" db-id="trr00pfsbzzex0ezwf6v5swd9fpfpwfa90xp" timestamp="1626943550" guid="9d16b96a-f77f-4066-9818-5cdd460f2604"&gt;2017&lt;/key&gt;&lt;/foreign-keys&gt;&lt;ref-type name="Journal Article"&gt;17&lt;/ref-type&gt;&lt;contributors&gt;&lt;authors&gt;&lt;author&gt;Haley, Ucv&lt;/author&gt;&lt;/authors&gt;&lt;/contributors&gt;&lt;titles&gt;&lt;title&gt;Corporate contributions as managerial masques: Reframing corporate contributions as strategies to influence society&lt;/title&gt;&lt;secondary-title&gt;Journal of Management Studies&lt;/secondary-title&gt;&lt;/titles&gt;&lt;periodical&gt;&lt;full-title&gt;Journal of Management Studies&lt;/full-title&gt;&lt;/periodical&gt;&lt;pages&gt;485-510&lt;/pages&gt;&lt;volume&gt;28&lt;/volume&gt;&lt;number&gt;5&lt;/number&gt;&lt;dates&gt;&lt;year&gt;1991&lt;/year&gt;&lt;/dates&gt;&lt;urls&gt;&lt;/urls&gt;&lt;electronic-resource-num&gt;https://doi.org/10.1111/j.1467-6486.1991.tb00765.x&lt;/electronic-resource-num&gt;&lt;/record&gt;&lt;/Cite&gt;&lt;Cite&gt;&lt;Author&gt;Lu&lt;/Author&gt;&lt;Year&gt;2016&lt;/Year&gt;&lt;RecNum&gt;1865&lt;/RecNum&gt;&lt;record&gt;&lt;rec-number&gt;1865&lt;/rec-number&gt;&lt;foreign-keys&gt;&lt;key app="EN" db-id="trr00pfsbzzex0ezwf6v5swd9fpfpwfa90xp" timestamp="1598955672" guid="217b63a0-d788-4d86-b99a-5c552ac05753"&gt;1865&lt;/key&gt;&lt;/foreign-keys&gt;&lt;ref-type name="Journal Article"&gt;17&lt;/ref-type&gt;&lt;contributors&gt;&lt;authors&gt;&lt;author&gt;Lu, Yi&lt;/author&gt;&lt;author&gt;Shailer, Greg&lt;/author&gt;&lt;author&gt;Wilson, Mark&lt;/author&gt;&lt;/authors&gt;&lt;/contributors&gt;&lt;titles&gt;&lt;title&gt;Corporate political donations: Influences from directors&amp;apos; networks&lt;/title&gt;&lt;secondary-title&gt;Journal of Business Ethics&lt;/secondary-title&gt;&lt;/titles&gt;&lt;periodical&gt;&lt;full-title&gt;Journal of Business Ethics&lt;/full-title&gt;&lt;/periodical&gt;&lt;pages&gt;461-481&lt;/pages&gt;&lt;volume&gt;135&lt;/volume&gt;&lt;number&gt;3&lt;/number&gt;&lt;dates&gt;&lt;year&gt;2016&lt;/year&gt;&lt;/dates&gt;&lt;urls&gt;&lt;/urls&gt;&lt;/record&gt;&lt;/Cite&gt;&lt;/EndNote&gt;</w:instrText>
      </w:r>
      <w:r w:rsidR="009B1827" w:rsidRPr="004E7E5A">
        <w:rPr>
          <w:rFonts w:cs="Times New Roman"/>
        </w:rPr>
        <w:fldChar w:fldCharType="separate"/>
      </w:r>
      <w:r w:rsidR="009B1827" w:rsidRPr="004E7E5A">
        <w:rPr>
          <w:rFonts w:cs="Times New Roman"/>
          <w:noProof/>
        </w:rPr>
        <w:t>(Haley 1991; Lu et al. 2016)</w:t>
      </w:r>
      <w:r w:rsidR="009B1827" w:rsidRPr="004E7E5A">
        <w:rPr>
          <w:rFonts w:cs="Times New Roman"/>
        </w:rPr>
        <w:fldChar w:fldCharType="end"/>
      </w:r>
      <w:r w:rsidR="009B1827" w:rsidRPr="004E7E5A">
        <w:rPr>
          <w:rFonts w:cs="Times New Roman"/>
        </w:rPr>
        <w:t xml:space="preserve">. To acquire, retain or enhance their status or acceptance, individuals demonstrate conformity to the norms of their social group </w:t>
      </w:r>
      <w:r w:rsidR="009B1827" w:rsidRPr="004E7E5A">
        <w:rPr>
          <w:rFonts w:cs="Times New Roman"/>
        </w:rPr>
        <w:fldChar w:fldCharType="begin">
          <w:fldData xml:space="preserve">PEVuZE5vdGU+PENpdGU+PEF1dGhvcj5PbHNvbjwvQXV0aG9yPjxZZWFyPjE5NjU8L1llYXI+PFJl
Y051bT4yMDA5PC9SZWNOdW0+PERpc3BsYXlUZXh0PihPbHNvbiAxOTY1OyBHYWxhc2tpZXdpY3og
MTk4NTsgTHUgZXQgYWwuIDIwMTYpPC9EaXNwbGF5VGV4dD48cmVjb3JkPjxyZWMtbnVtYmVyPjIw
MDk8L3JlYy1udW1iZXI+PGZvcmVpZ24ta2V5cz48a2V5IGFwcD0iRU4iIGRiLWlkPSJ0cnIwMHBm
c2J6emV4MGV6d2Y2djVzd2Q5ZnBmcHdmYTkweHAiIHRpbWVzdGFtcD0iMTYyNjc2NTQxMyIgZ3Vp
ZD0iOTYwNTQ2ZTgtZTcwNy00Nzc2LTg5NWItNGJhYjE3MDk1MDczIj4yMDA5PC9rZXk+PC9mb3Jl
aWduLWtleXM+PHJlZi10eXBlIG5hbWU9IkpvdXJuYWwgQXJ0aWNsZSI+MTc8L3JlZi10eXBlPjxj
b250cmlidXRvcnM+PGF1dGhvcnM+PGF1dGhvcj5PbHNvbiwgTWFuY3VyPC9hdXRob3I+PC9hdXRo
b3JzPjwvY29udHJpYnV0b3JzPjx0aXRsZXM+PHRpdGxlPlRoZSBsb2dpYyBvZiBjb2xsZWN0aXZl
IGFjdGlvbjogUHVibGljIGdvb2RzIGFuZCB0aGUgdGhlb3J5IG9mIGdyb3VwczwvdGl0bGU+PHNl
Y29uZGFyeS10aXRsZT5DYW1icmlkZ2U6IEhhcnZhcmQgVW5pdmVyc2l0eSBQcmVzczwvc2Vjb25k
YXJ5LXRpdGxlPjwvdGl0bGVzPjxwZXJpb2RpY2FsPjxmdWxsLXRpdGxlPkNhbWJyaWRnZTogSGFy
dmFyZCBVbml2ZXJzaXR5IFByZXNzPC9mdWxsLXRpdGxlPjwvcGVyaW9kaWNhbD48ZGF0ZXM+PHll
YXI+MTk2NTwveWVhcj48L2RhdGVzPjx1cmxzPjwvdXJscz48L3JlY29yZD48L0NpdGU+PENpdGU+
PEF1dGhvcj5HYWxhc2tpZXdpY3o8L0F1dGhvcj48WWVhcj4xOTg1PC9ZZWFyPjxSZWNOdW0+MjAx
NjwvUmVjTnVtPjxyZWNvcmQ+PHJlYy1udW1iZXI+MjAxNjwvcmVjLW51bWJlcj48Zm9yZWlnbi1r
ZXlzPjxrZXkgYXBwPSJFTiIgZGItaWQ9InRycjAwcGZzYnp6ZXgwZXp3ZjZ2NXN3ZDlmcGZwd2Zh
OTB4cCIgdGltZXN0YW1wPSIxNjI2OTQzMzU3IiBndWlkPSJiZTc2YWViMS01ODY0LTRhMDktYjZj
My1iNzcwZjE2NGM0NzEiPjIwMTY8L2tleT48L2ZvcmVpZ24ta2V5cz48cmVmLXR5cGUgbmFtZT0i
Sm91cm5hbCBBcnRpY2xlIj4xNzwvcmVmLXR5cGU+PGNvbnRyaWJ1dG9ycz48YXV0aG9ycz48YXV0
aG9yPkdhbGFza2lld2ljeiwgSm9zZXBoPC9hdXRob3I+PC9hdXRob3JzPjwvY29udHJpYnV0b3Jz
Pjx0aXRsZXM+PHRpdGxlPlNvY2lhbCBvcmdhbml6YXRpb24gaW4gYW4gdXJiYW4gZ3JhbnRzIGVj
b25vbXk6IEEgc3R1ZHkgb2YgYnVzaW5lc3MgcGhpbGFudGhyb3B5IGFuZCBub25wcm9maXQgb3Jn
YW5pemF0aW9uczwvdGl0bGU+PHNlY29uZGFyeS10aXRsZT5OZXcgWW9yazogQWNhZGVtaWMgUHJl
c3M8L3NlY29uZGFyeS10aXRsZT48L3RpdGxlcz48cGVyaW9kaWNhbD48ZnVsbC10aXRsZT5OZXcg
WW9yazogQWNhZGVtaWMgUHJlc3M8L2Z1bGwtdGl0bGU+PC9wZXJpb2RpY2FsPjxkYXRlcz48eWVh
cj4xOTg1PC95ZWFyPjwvZGF0ZXM+PHVybHM+PC91cmxzPjwvcmVjb3JkPjwvQ2l0ZT48Q2l0ZT48
QXV0aG9yPkx1PC9BdXRob3I+PFllYXI+MjAxNjwvWWVhcj48UmVjTnVtPjE4NjU8L1JlY051bT48
cmVjb3JkPjxyZWMtbnVtYmVyPjE4NjU8L3JlYy1udW1iZXI+PGZvcmVpZ24ta2V5cz48a2V5IGFw
cD0iRU4iIGRiLWlkPSJ0cnIwMHBmc2J6emV4MGV6d2Y2djVzd2Q5ZnBmcHdmYTkweHAiIHRpbWVz
dGFtcD0iMTU5ODk1NTY3MiIgZ3VpZD0iMjE3YjYzYTAtZDc4OC00ZDg2LWI5OWEtNWM1NTJhYzA1
NzUzIj4xODY1PC9rZXk+PC9mb3JlaWduLWtleXM+PHJlZi10eXBlIG5hbWU9IkpvdXJuYWwgQXJ0
aWNsZSI+MTc8L3JlZi10eXBlPjxjb250cmlidXRvcnM+PGF1dGhvcnM+PGF1dGhvcj5MdSwgWWk8
L2F1dGhvcj48YXV0aG9yPlNoYWlsZXIsIEdyZWc8L2F1dGhvcj48YXV0aG9yPldpbHNvbiwgTWFy
azwvYXV0aG9yPjwvYXV0aG9ycz48L2NvbnRyaWJ1dG9ycz48dGl0bGVzPjx0aXRsZT5Db3Jwb3Jh
dGUgcG9saXRpY2FsIGRvbmF0aW9uczogSW5mbHVlbmNlcyBmcm9tIGRpcmVjdG9ycyZhcG9zOyBu
ZXR3b3JrczwvdGl0bGU+PHNlY29uZGFyeS10aXRsZT5Kb3VybmFsIG9mIEJ1c2luZXNzIEV0aGlj
czwvc2Vjb25kYXJ5LXRpdGxlPjwvdGl0bGVzPjxwZXJpb2RpY2FsPjxmdWxsLXRpdGxlPkpvdXJu
YWwgb2YgQnVzaW5lc3MgRXRoaWNzPC9mdWxsLXRpdGxlPjwvcGVyaW9kaWNhbD48cGFnZXM+NDYx
LTQ4MTwvcGFnZXM+PHZvbHVtZT4xMzU8L3ZvbHVtZT48bnVtYmVyPjM8L251bWJlcj48ZGF0ZXM+
PHllYXI+MjAxNjwveWVhcj48L2RhdGVzPjx1cmxzPjwvdXJscz48L3JlY29yZD48L0NpdGU+PC9F
bmROb3RlPn==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PbHNvbjwvQXV0aG9yPjxZZWFyPjE5NjU8L1llYXI+PFJl
Y051bT4yMDA5PC9SZWNOdW0+PERpc3BsYXlUZXh0PihPbHNvbiAxOTY1OyBHYWxhc2tpZXdpY3og
MTk4NTsgTHUgZXQgYWwuIDIwMTYpPC9EaXNwbGF5VGV4dD48cmVjb3JkPjxyZWMtbnVtYmVyPjIw
MDk8L3JlYy1udW1iZXI+PGZvcmVpZ24ta2V5cz48a2V5IGFwcD0iRU4iIGRiLWlkPSJ0cnIwMHBm
c2J6emV4MGV6d2Y2djVzd2Q5ZnBmcHdmYTkweHAiIHRpbWVzdGFtcD0iMTYyNjc2NTQxMyIgZ3Vp
ZD0iOTYwNTQ2ZTgtZTcwNy00Nzc2LTg5NWItNGJhYjE3MDk1MDczIj4yMDA5PC9rZXk+PC9mb3Jl
aWduLWtleXM+PHJlZi10eXBlIG5hbWU9IkpvdXJuYWwgQXJ0aWNsZSI+MTc8L3JlZi10eXBlPjxj
b250cmlidXRvcnM+PGF1dGhvcnM+PGF1dGhvcj5PbHNvbiwgTWFuY3VyPC9hdXRob3I+PC9hdXRo
b3JzPjwvY29udHJpYnV0b3JzPjx0aXRsZXM+PHRpdGxlPlRoZSBsb2dpYyBvZiBjb2xsZWN0aXZl
IGFjdGlvbjogUHVibGljIGdvb2RzIGFuZCB0aGUgdGhlb3J5IG9mIGdyb3VwczwvdGl0bGU+PHNl
Y29uZGFyeS10aXRsZT5DYW1icmlkZ2U6IEhhcnZhcmQgVW5pdmVyc2l0eSBQcmVzczwvc2Vjb25k
YXJ5LXRpdGxlPjwvdGl0bGVzPjxwZXJpb2RpY2FsPjxmdWxsLXRpdGxlPkNhbWJyaWRnZTogSGFy
dmFyZCBVbml2ZXJzaXR5IFByZXNzPC9mdWxsLXRpdGxlPjwvcGVyaW9kaWNhbD48ZGF0ZXM+PHll
YXI+MTk2NTwveWVhcj48L2RhdGVzPjx1cmxzPjwvdXJscz48L3JlY29yZD48L0NpdGU+PENpdGU+
PEF1dGhvcj5HYWxhc2tpZXdpY3o8L0F1dGhvcj48WWVhcj4xOTg1PC9ZZWFyPjxSZWNOdW0+MjAx
NjwvUmVjTnVtPjxyZWNvcmQ+PHJlYy1udW1iZXI+MjAxNjwvcmVjLW51bWJlcj48Zm9yZWlnbi1r
ZXlzPjxrZXkgYXBwPSJFTiIgZGItaWQ9InRycjAwcGZzYnp6ZXgwZXp3ZjZ2NXN3ZDlmcGZwd2Zh
OTB4cCIgdGltZXN0YW1wPSIxNjI2OTQzMzU3IiBndWlkPSJiZTc2YWViMS01ODY0LTRhMDktYjZj
My1iNzcwZjE2NGM0NzEiPjIwMTY8L2tleT48L2ZvcmVpZ24ta2V5cz48cmVmLXR5cGUgbmFtZT0i
Sm91cm5hbCBBcnRpY2xlIj4xNzwvcmVmLXR5cGU+PGNvbnRyaWJ1dG9ycz48YXV0aG9ycz48YXV0
aG9yPkdhbGFza2lld2ljeiwgSm9zZXBoPC9hdXRob3I+PC9hdXRob3JzPjwvY29udHJpYnV0b3Jz
Pjx0aXRsZXM+PHRpdGxlPlNvY2lhbCBvcmdhbml6YXRpb24gaW4gYW4gdXJiYW4gZ3JhbnRzIGVj
b25vbXk6IEEgc3R1ZHkgb2YgYnVzaW5lc3MgcGhpbGFudGhyb3B5IGFuZCBub25wcm9maXQgb3Jn
YW5pemF0aW9uczwvdGl0bGU+PHNlY29uZGFyeS10aXRsZT5OZXcgWW9yazogQWNhZGVtaWMgUHJl
c3M8L3NlY29uZGFyeS10aXRsZT48L3RpdGxlcz48cGVyaW9kaWNhbD48ZnVsbC10aXRsZT5OZXcg
WW9yazogQWNhZGVtaWMgUHJlc3M8L2Z1bGwtdGl0bGU+PC9wZXJpb2RpY2FsPjxkYXRlcz48eWVh
cj4xOTg1PC95ZWFyPjwvZGF0ZXM+PHVybHM+PC91cmxzPjwvcmVjb3JkPjwvQ2l0ZT48Q2l0ZT48
QXV0aG9yPkx1PC9BdXRob3I+PFllYXI+MjAxNjwvWWVhcj48UmVjTnVtPjE4NjU8L1JlY051bT48
cmVjb3JkPjxyZWMtbnVtYmVyPjE4NjU8L3JlYy1udW1iZXI+PGZvcmVpZ24ta2V5cz48a2V5IGFw
cD0iRU4iIGRiLWlkPSJ0cnIwMHBmc2J6emV4MGV6d2Y2djVzd2Q5ZnBmcHdmYTkweHAiIHRpbWVz
dGFtcD0iMTU5ODk1NTY3MiIgZ3VpZD0iMjE3YjYzYTAtZDc4OC00ZDg2LWI5OWEtNWM1NTJhYzA1
NzUzIj4xODY1PC9rZXk+PC9mb3JlaWduLWtleXM+PHJlZi10eXBlIG5hbWU9IkpvdXJuYWwgQXJ0
aWNsZSI+MTc8L3JlZi10eXBlPjxjb250cmlidXRvcnM+PGF1dGhvcnM+PGF1dGhvcj5MdSwgWWk8
L2F1dGhvcj48YXV0aG9yPlNoYWlsZXIsIEdyZWc8L2F1dGhvcj48YXV0aG9yPldpbHNvbiwgTWFy
azwvYXV0aG9yPjwvYXV0aG9ycz48L2NvbnRyaWJ1dG9ycz48dGl0bGVzPjx0aXRsZT5Db3Jwb3Jh
dGUgcG9saXRpY2FsIGRvbmF0aW9uczogSW5mbHVlbmNlcyBmcm9tIGRpcmVjdG9ycyZhcG9zOyBu
ZXR3b3JrczwvdGl0bGU+PHNlY29uZGFyeS10aXRsZT5Kb3VybmFsIG9mIEJ1c2luZXNzIEV0aGlj
czwvc2Vjb25kYXJ5LXRpdGxlPjwvdGl0bGVzPjxwZXJpb2RpY2FsPjxmdWxsLXRpdGxlPkpvdXJu
YWwgb2YgQnVzaW5lc3MgRXRoaWNzPC9mdWxsLXRpdGxlPjwvcGVyaW9kaWNhbD48cGFnZXM+NDYx
LTQ4MTwvcGFnZXM+PHZvbHVtZT4xMzU8L3ZvbHVtZT48bnVtYmVyPjM8L251bWJlcj48ZGF0ZXM+
PHllYXI+MjAxNjwveWVhcj48L2RhdGVzPjx1cmxzPjwvdXJscz48L3JlY29yZD48L0NpdGU+PC9F
bmROb3RlPn==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009B1827" w:rsidRPr="004E7E5A">
        <w:rPr>
          <w:rFonts w:cs="Times New Roman"/>
        </w:rPr>
      </w:r>
      <w:r w:rsidR="009B1827" w:rsidRPr="004E7E5A">
        <w:rPr>
          <w:rFonts w:cs="Times New Roman"/>
        </w:rPr>
        <w:fldChar w:fldCharType="separate"/>
      </w:r>
      <w:r w:rsidR="009B1827" w:rsidRPr="004E7E5A">
        <w:rPr>
          <w:rFonts w:cs="Times New Roman"/>
          <w:noProof/>
        </w:rPr>
        <w:t>(Olson 1965; Galaskiewicz 1985; Lu et al. 2016)</w:t>
      </w:r>
      <w:r w:rsidR="009B1827" w:rsidRPr="004E7E5A">
        <w:rPr>
          <w:rFonts w:cs="Times New Roman"/>
        </w:rPr>
        <w:fldChar w:fldCharType="end"/>
      </w:r>
      <w:r w:rsidR="009B1827" w:rsidRPr="004E7E5A">
        <w:rPr>
          <w:rFonts w:cs="Times New Roman"/>
        </w:rPr>
        <w:t xml:space="preserve">. Socially responsible behavior enables corporate leaders to enhance their status and future career perspective </w:t>
      </w:r>
      <w:r w:rsidR="009B1827" w:rsidRPr="004E7E5A">
        <w:rPr>
          <w:rFonts w:cs="Times New Roman"/>
        </w:rPr>
        <w:fldChar w:fldCharType="begin"/>
      </w:r>
      <w:r w:rsidR="001A1175" w:rsidRPr="004E7E5A">
        <w:rPr>
          <w:rFonts w:cs="Times New Roman"/>
        </w:rPr>
        <w:instrText xml:space="preserve"> ADDIN EN.CITE &lt;EndNote&gt;&lt;Cite&gt;&lt;Author&gt;Galaskiewicz&lt;/Author&gt;&lt;Year&gt;1985&lt;/Year&gt;&lt;RecNum&gt;2016&lt;/RecNum&gt;&lt;DisplayText&gt;(Galaskiewicz 1985; Lu et al. 2016)&lt;/DisplayText&gt;&lt;record&gt;&lt;rec-number&gt;2016&lt;/rec-number&gt;&lt;foreign-keys&gt;&lt;key app="EN" db-id="trr00pfsbzzex0ezwf6v5swd9fpfpwfa90xp" timestamp="1626943357" guid="be76aeb1-5864-4a09-b6c3-b770f164c471"&gt;2016&lt;/key&gt;&lt;/foreign-keys&gt;&lt;ref-type name="Journal Article"&gt;17&lt;/ref-type&gt;&lt;contributors&gt;&lt;authors&gt;&lt;author&gt;Galaskiewicz, Joseph&lt;/author&gt;&lt;/authors&gt;&lt;/contributors&gt;&lt;titles&gt;&lt;title&gt;Social organization in an urban grants economy: A study of business philanthropy and nonprofit organizations&lt;/title&gt;&lt;secondary-title&gt;New York: Academic Press&lt;/secondary-title&gt;&lt;/titles&gt;&lt;periodical&gt;&lt;full-title&gt;New York: Academic Press&lt;/full-title&gt;&lt;/periodical&gt;&lt;dates&gt;&lt;year&gt;1985&lt;/year&gt;&lt;/dates&gt;&lt;urls&gt;&lt;/urls&gt;&lt;/record&gt;&lt;/Cite&gt;&lt;Cite&gt;&lt;Author&gt;Lu&lt;/Author&gt;&lt;Year&gt;2016&lt;/Year&gt;&lt;RecNum&gt;1865&lt;/RecNum&gt;&lt;record&gt;&lt;rec-number&gt;1865&lt;/rec-number&gt;&lt;foreign-keys&gt;&lt;key app="EN" db-id="trr00pfsbzzex0ezwf6v5swd9fpfpwfa90xp" timestamp="1598955672" guid="217b63a0-d788-4d86-b99a-5c552ac05753"&gt;1865&lt;/key&gt;&lt;/foreign-keys&gt;&lt;ref-type name="Journal Article"&gt;17&lt;/ref-type&gt;&lt;contributors&gt;&lt;authors&gt;&lt;author&gt;Lu, Yi&lt;/author&gt;&lt;author&gt;Shailer, Greg&lt;/author&gt;&lt;author&gt;Wilson, Mark&lt;/author&gt;&lt;/authors&gt;&lt;/contributors&gt;&lt;titles&gt;&lt;title&gt;Corporate political donations: Influences from directors&amp;apos; networks&lt;/title&gt;&lt;secondary-title&gt;Journal of Business Ethics&lt;/secondary-title&gt;&lt;/titles&gt;&lt;periodical&gt;&lt;full-title&gt;Journal of Business Ethics&lt;/full-title&gt;&lt;/periodical&gt;&lt;pages&gt;461-481&lt;/pages&gt;&lt;volume&gt;135&lt;/volume&gt;&lt;number&gt;3&lt;/number&gt;&lt;dates&gt;&lt;year&gt;2016&lt;/year&gt;&lt;/dates&gt;&lt;urls&gt;&lt;/urls&gt;&lt;/record&gt;&lt;/Cite&gt;&lt;/EndNote&gt;</w:instrText>
      </w:r>
      <w:r w:rsidR="009B1827" w:rsidRPr="004E7E5A">
        <w:rPr>
          <w:rFonts w:cs="Times New Roman"/>
        </w:rPr>
        <w:fldChar w:fldCharType="separate"/>
      </w:r>
      <w:r w:rsidR="009B1827" w:rsidRPr="004E7E5A">
        <w:rPr>
          <w:rFonts w:cs="Times New Roman"/>
          <w:noProof/>
        </w:rPr>
        <w:t>(Galaskiewicz 1985; Lu et al. 2016)</w:t>
      </w:r>
      <w:r w:rsidR="009B1827" w:rsidRPr="004E7E5A">
        <w:rPr>
          <w:rFonts w:cs="Times New Roman"/>
        </w:rPr>
        <w:fldChar w:fldCharType="end"/>
      </w:r>
      <w:r w:rsidR="009B1827" w:rsidRPr="004E7E5A">
        <w:rPr>
          <w:rFonts w:cs="Times New Roman"/>
        </w:rPr>
        <w:t xml:space="preserve">. Compared with individuals at the edge of directors’ network, directors at the center of the network are more eager to gain social recognition from peers </w:t>
      </w:r>
      <w:r w:rsidR="009B1827" w:rsidRPr="004E7E5A">
        <w:rPr>
          <w:rFonts w:cs="Times New Roman"/>
        </w:rPr>
        <w:fldChar w:fldCharType="begin"/>
      </w:r>
      <w:r w:rsidR="00A62214" w:rsidRPr="004E7E5A">
        <w:rPr>
          <w:rFonts w:cs="Times New Roman"/>
        </w:rPr>
        <w:instrText xml:space="preserve"> ADDIN EN.CITE &lt;EndNote&gt;&lt;Cite&gt;&lt;Author&gt;Lin&lt;/Author&gt;&lt;Year&gt;2002&lt;/Year&gt;&lt;RecNum&gt;1694&lt;/RecNum&gt;&lt;DisplayText&gt;(Lin 2002)&lt;/DisplayText&gt;&lt;record&gt;&lt;rec-number&gt;1694&lt;/rec-number&gt;&lt;foreign-keys&gt;&lt;key app="EN" db-id="trr00pfsbzzex0ezwf6v5swd9fpfpwfa90xp" timestamp="1582018655" guid="76fae9b2-edc3-456f-a142-84bcebbd1aea"&gt;1694&lt;/key&gt;&lt;/foreign-keys&gt;&lt;ref-type name="Journal Article"&gt;17&lt;/ref-type&gt;&lt;contributors&gt;&lt;authors&gt;&lt;author&gt;Lin, Nan&lt;/author&gt;&lt;/authors&gt;&lt;/contributors&gt;&lt;titles&gt;&lt;title&gt;Social capital: A theory of social structure and action&lt;/title&gt;&lt;secondary-title&gt;Cambridge: Cambridge university press&lt;/secondary-title&gt;&lt;/titles&gt;&lt;periodical&gt;&lt;full-title&gt;Cambridge: Cambridge University Press&lt;/full-title&gt;&lt;/periodical&gt;&lt;dates&gt;&lt;year&gt;2002&lt;/year&gt;&lt;/dates&gt;&lt;urls&gt;&lt;/urls&gt;&lt;/record&gt;&lt;/Cite&gt;&lt;/EndNote&gt;</w:instrText>
      </w:r>
      <w:r w:rsidR="009B1827" w:rsidRPr="004E7E5A">
        <w:rPr>
          <w:rFonts w:cs="Times New Roman"/>
        </w:rPr>
        <w:fldChar w:fldCharType="separate"/>
      </w:r>
      <w:r w:rsidR="00A62214" w:rsidRPr="004E7E5A">
        <w:rPr>
          <w:rFonts w:cs="Times New Roman"/>
          <w:noProof/>
        </w:rPr>
        <w:t>(Lin 2002)</w:t>
      </w:r>
      <w:r w:rsidR="009B1827" w:rsidRPr="004E7E5A">
        <w:rPr>
          <w:rFonts w:cs="Times New Roman"/>
        </w:rPr>
        <w:fldChar w:fldCharType="end"/>
      </w:r>
      <w:r w:rsidR="009B1827" w:rsidRPr="004E7E5A">
        <w:rPr>
          <w:rFonts w:cs="Times New Roman"/>
        </w:rPr>
        <w:t>.</w:t>
      </w:r>
      <w:r w:rsidR="009B1827" w:rsidRPr="004E7E5A">
        <w:rPr>
          <w:rStyle w:val="af4"/>
          <w:rFonts w:cs="Times New Roman"/>
        </w:rPr>
        <w:footnoteReference w:id="5"/>
      </w:r>
      <w:r w:rsidR="009B1827" w:rsidRPr="004E7E5A">
        <w:rPr>
          <w:rFonts w:cs="Times New Roman"/>
        </w:rPr>
        <w:t xml:space="preserve"> Highly networked directors may have “more to lose” and endure more cost if their inappropriate CSR activities are detected </w:t>
      </w:r>
      <w:r w:rsidR="009B1827" w:rsidRPr="004E7E5A">
        <w:rPr>
          <w:rFonts w:cs="Times New Roman"/>
        </w:rPr>
        <w:fldChar w:fldCharType="begin"/>
      </w:r>
      <w:r w:rsidR="00E12D2F">
        <w:rPr>
          <w:rFonts w:cs="Times New Roman"/>
        </w:rPr>
        <w:instrText xml:space="preserve"> ADDIN EN.CITE &lt;EndNote&gt;&lt;Cite&gt;&lt;Author&gt;Duan&lt;/Author&gt;&lt;Year&gt;2018&lt;/Year&gt;&lt;RecNum&gt;2021&lt;/RecNum&gt;&lt;DisplayText&gt;(Duan et al. 2018)&lt;/DisplayText&gt;&lt;record&gt;&lt;rec-number&gt;2021&lt;/rec-number&gt;&lt;foreign-keys&gt;&lt;key app="EN" db-id="trr00pfsbzzex0ezwf6v5swd9fpfpwfa90xp" timestamp="1627289800" guid="e127145a-c7e4-44af-be15-a9874a9d23bb"&gt;2021&lt;/key&gt;&lt;/foreign-keys&gt;&lt;ref-type name="Journal Article"&gt;17&lt;/ref-type&gt;&lt;contributors&gt;&lt;authors&gt;&lt;author&gt;Tinghua Duan&lt;/author&gt;&lt;author&gt;Rong Ding&lt;/author&gt;&lt;author&gt;Wenxuan Hou&lt;/author&gt;&lt;author&gt;John Ziyang Zhang&lt;/author&gt;&lt;/authors&gt;&lt;/contributors&gt;&lt;titles&gt;&lt;title&gt;The burden of attention: CEO publicity and tax avoidance&lt;/title&gt;&lt;secondary-title&gt;Journal of Business Research&lt;/secondary-title&gt;&lt;/titles&gt;&lt;periodical&gt;&lt;full-title&gt;Journal of Business Research&lt;/full-title&gt;&lt;/periodical&gt;&lt;pages&gt;90-101&lt;/pages&gt;&lt;volume&gt;87&lt;/volume&gt;&lt;number&gt;6&lt;/number&gt;&lt;dates&gt;&lt;year&gt;2018&lt;/year&gt;&lt;/dates&gt;&lt;urls&gt;&lt;/urls&gt;&lt;/record&gt;&lt;/Cite&gt;&lt;/EndNote&gt;</w:instrText>
      </w:r>
      <w:r w:rsidR="009B1827" w:rsidRPr="004E7E5A">
        <w:rPr>
          <w:rFonts w:cs="Times New Roman"/>
        </w:rPr>
        <w:fldChar w:fldCharType="separate"/>
      </w:r>
      <w:r w:rsidR="009B1827" w:rsidRPr="004E7E5A">
        <w:rPr>
          <w:rFonts w:cs="Times New Roman"/>
          <w:noProof/>
        </w:rPr>
        <w:t>(Duan et al. 2018)</w:t>
      </w:r>
      <w:r w:rsidR="009B1827" w:rsidRPr="004E7E5A">
        <w:rPr>
          <w:rFonts w:cs="Times New Roman"/>
        </w:rPr>
        <w:fldChar w:fldCharType="end"/>
      </w:r>
      <w:r w:rsidR="009B1827" w:rsidRPr="004E7E5A">
        <w:rPr>
          <w:rFonts w:cs="Times New Roman"/>
        </w:rPr>
        <w:t xml:space="preserve">. Therefore, the individual director’s compliance with group norms encourages her/him to make organizational decisions that are expected by other members in the network </w:t>
      </w:r>
      <w:r w:rsidR="009B1827" w:rsidRPr="004E7E5A">
        <w:rPr>
          <w:rFonts w:cs="Times New Roman"/>
        </w:rPr>
        <w:fldChar w:fldCharType="begin">
          <w:fldData xml:space="preserve">PEVuZE5vdGU+PENpdGU+PEF1dGhvcj5PbHNvbjwvQXV0aG9yPjxZZWFyPjE5NjU8L1llYXI+PFJl
Y051bT4yMDA5PC9SZWNOdW0+PERpc3BsYXlUZXh0PihPbHNvbiAxOTY1OyBVc2VlbSAxOTg0OyBC
dXJ0IDE5OTI7IEx1IGV0IGFsLiAyMDE2KTwvRGlzcGxheVRleHQ+PHJlY29yZD48cmVjLW51bWJl
cj4yMDA5PC9yZWMtbnVtYmVyPjxmb3JlaWduLWtleXM+PGtleSBhcHA9IkVOIiBkYi1pZD0idHJy
MDBwZnNienpleDBlendmNnY1c3dkOWZwZnB3ZmE5MHhwIiB0aW1lc3RhbXA9IjE2MjY3NjU0MTMi
IGd1aWQ9Ijk2MDU0NmU4LWU3MDctNDc3Ni04OTViLTRiYWIxNzA5NTA3MyI+MjAwOTwva2V5Pjwv
Zm9yZWlnbi1rZXlzPjxyZWYtdHlwZSBuYW1lPSJKb3VybmFsIEFydGljbGUiPjE3PC9yZWYtdHlw
ZT48Y29udHJpYnV0b3JzPjxhdXRob3JzPjxhdXRob3I+T2xzb24sIE1hbmN1cjwvYXV0aG9yPjwv
YXV0aG9ycz48L2NvbnRyaWJ1dG9ycz48dGl0bGVzPjx0aXRsZT5UaGUgbG9naWMgb2YgY29sbGVj
dGl2ZSBhY3Rpb246IFB1YmxpYyBnb29kcyBhbmQgdGhlIHRoZW9yeSBvZiBncm91cHM8L3RpdGxl
PjxzZWNvbmRhcnktdGl0bGU+Q2FtYnJpZGdlOiBIYXJ2YXJkIFVuaXZlcnNpdHkgUHJlc3M8L3Nl
Y29uZGFyeS10aXRsZT48L3RpdGxlcz48cGVyaW9kaWNhbD48ZnVsbC10aXRsZT5DYW1icmlkZ2U6
IEhhcnZhcmQgVW5pdmVyc2l0eSBQcmVzczwvZnVsbC10aXRsZT48L3BlcmlvZGljYWw+PGRhdGVz
Pjx5ZWFyPjE5NjU8L3llYXI+PC9kYXRlcz48dXJscz48L3VybHM+PC9yZWNvcmQ+PC9DaXRlPjxD
aXRlPjxBdXRob3I+VXNlZW08L0F1dGhvcj48WWVhcj4xOTg0PC9ZZWFyPjxSZWNOdW0+MjAxMDwv
UmVjTnVtPjxyZWNvcmQ+PHJlYy1udW1iZXI+MjAxMDwvcmVjLW51bWJlcj48Zm9yZWlnbi1rZXlz
PjxrZXkgYXBwPSJFTiIgZGItaWQ9InRycjAwcGZzYnp6ZXgwZXp3ZjZ2NXN3ZDlmcGZwd2ZhOTB4
cCIgdGltZXN0YW1wPSIxNjI2NzY2MTAwIiBndWlkPSIxOWViMWVmOC00MzUyLTQwY2EtODI1MC05
YTFlNmYzZjU0NDAiPjIwMTA8L2tleT48L2ZvcmVpZ24ta2V5cz48cmVmLXR5cGUgbmFtZT0iSm91
cm5hbCBBcnRpY2xlIj4xNzwvcmVmLXR5cGU+PGNvbnRyaWJ1dG9ycz48YXV0aG9ycz48YXV0aG9y
Pk1pY2hhZWwgVXNlZW08L2F1dGhvcj48L2F1dGhvcnM+PC9jb250cmlidXRvcnM+PHRpdGxlcz48
dGl0bGU+VGhlIGlubmVyIGNpcmNsZTogTGFyZ2UgY29ycG9yYXRpb25zIGFuZCB0aGUgcmlzZSBv
ZiBidXNpbmVzcyBwb2xpdGljYWwgYWN0aXZpdHkgaW4gdGhlIFUuUy4gYW5kIFUuSy48L3RpdGxl
PjxzZWNvbmRhcnktdGl0bGU+TmV3IFlvcms6IE94Zm9yZCBVbml2ZXJzaXR5IFByZXNzPC9zZWNv
bmRhcnktdGl0bGU+PC90aXRsZXM+PHBlcmlvZGljYWw+PGZ1bGwtdGl0bGU+TmV3IFlvcms6IE94
Zm9yZCBVbml2ZXJzaXR5IFByZXNzPC9mdWxsLXRpdGxlPjwvcGVyaW9kaWNhbD48ZGF0ZXM+PHll
YXI+MTk4NDwveWVhcj48L2RhdGVzPjx1cmxzPjwvdXJscz48L3JlY29yZD48L0NpdGU+PENpdGU+
PEF1dGhvcj5CdXJ0PC9BdXRob3I+PFllYXI+MTk5MjwvWWVhcj48UmVjTnVtPjIwMDg8L1JlY051
bT48cmVjb3JkPjxyZWMtbnVtYmVyPjIwMDg8L3JlYy1udW1iZXI+PGZvcmVpZ24ta2V5cz48a2V5
IGFwcD0iRU4iIGRiLWlkPSJ0cnIwMHBmc2J6emV4MGV6d2Y2djVzd2Q5ZnBmcHdmYTkweHAiIHRp
bWVzdGFtcD0iMTYyNjc2NDQwNSIgZ3VpZD0iNjJiNjc1YzQtNjYzNS00MzFjLTgxYjYtZWI5NDU4
MzMyOTQ0Ij4yMDA4PC9rZXk+PC9mb3JlaWduLWtleXM+PHJlZi10eXBlIG5hbWU9IkJvb2siPjY8
L3JlZi10eXBlPjxjb250cmlidXRvcnM+PGF1dGhvcnM+PGF1dGhvcj5CdXJ0LCBSLiBTLjwvYXV0
aG9yPjwvYXV0aG9ycz48L2NvbnRyaWJ1dG9ycz48dGl0bGVzPjx0aXRsZT5TdHJ1Y3R1cmFsIEhv
bGVzOiBUaGUgc29jaWFsIHN0cnVjdHVyZSBvZiBjb21wZXRpdGlvbjwvdGl0bGU+PC90aXRsZXM+
PGRhdGVzPjx5ZWFyPjE5OTI8L3llYXI+PC9kYXRlcz48cHViLWxvY2F0aW9uPkNhbWJyaWRnZTwv
cHViLWxvY2F0aW9uPjxwdWJsaXNoZXI+SGFydmFyZCBVbml2ZXJzaXR5IFByZXNzPC9wdWJsaXNo
ZXI+PHdvcmstdHlwZT5NPC93b3JrLXR5cGU+PHVybHM+PC91cmxzPjwvcmVjb3JkPjwvQ2l0ZT48
Q2l0ZT48QXV0aG9yPkx1PC9BdXRob3I+PFllYXI+MjAxNjwvWWVhcj48UmVjTnVtPjE4NjU8L1Jl
Y051bT48cmVjb3JkPjxyZWMtbnVtYmVyPjE4NjU8L3JlYy1udW1iZXI+PGZvcmVpZ24ta2V5cz48
a2V5IGFwcD0iRU4iIGRiLWlkPSJ0cnIwMHBmc2J6emV4MGV6d2Y2djVzd2Q5ZnBmcHdmYTkweHAi
IHRpbWVzdGFtcD0iMTU5ODk1NTY3MiIgZ3VpZD0iMjE3YjYzYTAtZDc4OC00ZDg2LWI5OWEtNWM1
NTJhYzA1NzUzIj4xODY1PC9rZXk+PC9mb3JlaWduLWtleXM+PHJlZi10eXBlIG5hbWU9IkpvdXJu
YWwgQXJ0aWNsZSI+MTc8L3JlZi10eXBlPjxjb250cmlidXRvcnM+PGF1dGhvcnM+PGF1dGhvcj5M
dSwgWWk8L2F1dGhvcj48YXV0aG9yPlNoYWlsZXIsIEdyZWc8L2F1dGhvcj48YXV0aG9yPldpbHNv
biwgTWFyazwvYXV0aG9yPjwvYXV0aG9ycz48L2NvbnRyaWJ1dG9ycz48dGl0bGVzPjx0aXRsZT5D
b3Jwb3JhdGUgcG9saXRpY2FsIGRvbmF0aW9uczogSW5mbHVlbmNlcyBmcm9tIGRpcmVjdG9ycyZh
cG9zOyBuZXR3b3JrczwvdGl0bGU+PHNlY29uZGFyeS10aXRsZT5Kb3VybmFsIG9mIEJ1c2luZXNz
IEV0aGljczwvc2Vjb25kYXJ5LXRpdGxlPjwvdGl0bGVzPjxwZXJpb2RpY2FsPjxmdWxsLXRpdGxl
PkpvdXJuYWwgb2YgQnVzaW5lc3MgRXRoaWNzPC9mdWxsLXRpdGxlPjwvcGVyaW9kaWNhbD48cGFn
ZXM+NDYxLTQ4MTwvcGFnZXM+PHZvbHVtZT4xMzU8L3ZvbHVtZT48bnVtYmVyPjM8L251bWJlcj48
ZGF0ZXM+PHllYXI+MjAxNjwveWVhcj48L2RhdGVzPjx1cmxzPjwvdXJscz48L3JlY29yZD48L0Np
dGU+PC9FbmROb3RlPgB=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PbHNvbjwvQXV0aG9yPjxZZWFyPjE5NjU8L1llYXI+PFJl
Y051bT4yMDA5PC9SZWNOdW0+PERpc3BsYXlUZXh0PihPbHNvbiAxOTY1OyBVc2VlbSAxOTg0OyBC
dXJ0IDE5OTI7IEx1IGV0IGFsLiAyMDE2KTwvRGlzcGxheVRleHQ+PHJlY29yZD48cmVjLW51bWJl
cj4yMDA5PC9yZWMtbnVtYmVyPjxmb3JlaWduLWtleXM+PGtleSBhcHA9IkVOIiBkYi1pZD0idHJy
MDBwZnNienpleDBlendmNnY1c3dkOWZwZnB3ZmE5MHhwIiB0aW1lc3RhbXA9IjE2MjY3NjU0MTMi
IGd1aWQ9Ijk2MDU0NmU4LWU3MDctNDc3Ni04OTViLTRiYWIxNzA5NTA3MyI+MjAwOTwva2V5Pjwv
Zm9yZWlnbi1rZXlzPjxyZWYtdHlwZSBuYW1lPSJKb3VybmFsIEFydGljbGUiPjE3PC9yZWYtdHlw
ZT48Y29udHJpYnV0b3JzPjxhdXRob3JzPjxhdXRob3I+T2xzb24sIE1hbmN1cjwvYXV0aG9yPjwv
YXV0aG9ycz48L2NvbnRyaWJ1dG9ycz48dGl0bGVzPjx0aXRsZT5UaGUgbG9naWMgb2YgY29sbGVj
dGl2ZSBhY3Rpb246IFB1YmxpYyBnb29kcyBhbmQgdGhlIHRoZW9yeSBvZiBncm91cHM8L3RpdGxl
PjxzZWNvbmRhcnktdGl0bGU+Q2FtYnJpZGdlOiBIYXJ2YXJkIFVuaXZlcnNpdHkgUHJlc3M8L3Nl
Y29uZGFyeS10aXRsZT48L3RpdGxlcz48cGVyaW9kaWNhbD48ZnVsbC10aXRsZT5DYW1icmlkZ2U6
IEhhcnZhcmQgVW5pdmVyc2l0eSBQcmVzczwvZnVsbC10aXRsZT48L3BlcmlvZGljYWw+PGRhdGVz
Pjx5ZWFyPjE5NjU8L3llYXI+PC9kYXRlcz48dXJscz48L3VybHM+PC9yZWNvcmQ+PC9DaXRlPjxD
aXRlPjxBdXRob3I+VXNlZW08L0F1dGhvcj48WWVhcj4xOTg0PC9ZZWFyPjxSZWNOdW0+MjAxMDwv
UmVjTnVtPjxyZWNvcmQ+PHJlYy1udW1iZXI+MjAxMDwvcmVjLW51bWJlcj48Zm9yZWlnbi1rZXlz
PjxrZXkgYXBwPSJFTiIgZGItaWQ9InRycjAwcGZzYnp6ZXgwZXp3ZjZ2NXN3ZDlmcGZwd2ZhOTB4
cCIgdGltZXN0YW1wPSIxNjI2NzY2MTAwIiBndWlkPSIxOWViMWVmOC00MzUyLTQwY2EtODI1MC05
YTFlNmYzZjU0NDAiPjIwMTA8L2tleT48L2ZvcmVpZ24ta2V5cz48cmVmLXR5cGUgbmFtZT0iSm91
cm5hbCBBcnRpY2xlIj4xNzwvcmVmLXR5cGU+PGNvbnRyaWJ1dG9ycz48YXV0aG9ycz48YXV0aG9y
Pk1pY2hhZWwgVXNlZW08L2F1dGhvcj48L2F1dGhvcnM+PC9jb250cmlidXRvcnM+PHRpdGxlcz48
dGl0bGU+VGhlIGlubmVyIGNpcmNsZTogTGFyZ2UgY29ycG9yYXRpb25zIGFuZCB0aGUgcmlzZSBv
ZiBidXNpbmVzcyBwb2xpdGljYWwgYWN0aXZpdHkgaW4gdGhlIFUuUy4gYW5kIFUuSy48L3RpdGxl
PjxzZWNvbmRhcnktdGl0bGU+TmV3IFlvcms6IE94Zm9yZCBVbml2ZXJzaXR5IFByZXNzPC9zZWNv
bmRhcnktdGl0bGU+PC90aXRsZXM+PHBlcmlvZGljYWw+PGZ1bGwtdGl0bGU+TmV3IFlvcms6IE94
Zm9yZCBVbml2ZXJzaXR5IFByZXNzPC9mdWxsLXRpdGxlPjwvcGVyaW9kaWNhbD48ZGF0ZXM+PHll
YXI+MTk4NDwveWVhcj48L2RhdGVzPjx1cmxzPjwvdXJscz48L3JlY29yZD48L0NpdGU+PENpdGU+
PEF1dGhvcj5CdXJ0PC9BdXRob3I+PFllYXI+MTk5MjwvWWVhcj48UmVjTnVtPjIwMDg8L1JlY051
bT48cmVjb3JkPjxyZWMtbnVtYmVyPjIwMDg8L3JlYy1udW1iZXI+PGZvcmVpZ24ta2V5cz48a2V5
IGFwcD0iRU4iIGRiLWlkPSJ0cnIwMHBmc2J6emV4MGV6d2Y2djVzd2Q5ZnBmcHdmYTkweHAiIHRp
bWVzdGFtcD0iMTYyNjc2NDQwNSIgZ3VpZD0iNjJiNjc1YzQtNjYzNS00MzFjLTgxYjYtZWI5NDU4
MzMyOTQ0Ij4yMDA4PC9rZXk+PC9mb3JlaWduLWtleXM+PHJlZi10eXBlIG5hbWU9IkJvb2siPjY8
L3JlZi10eXBlPjxjb250cmlidXRvcnM+PGF1dGhvcnM+PGF1dGhvcj5CdXJ0LCBSLiBTLjwvYXV0
aG9yPjwvYXV0aG9ycz48L2NvbnRyaWJ1dG9ycz48dGl0bGVzPjx0aXRsZT5TdHJ1Y3R1cmFsIEhv
bGVzOiBUaGUgc29jaWFsIHN0cnVjdHVyZSBvZiBjb21wZXRpdGlvbjwvdGl0bGU+PC90aXRsZXM+
PGRhdGVzPjx5ZWFyPjE5OTI8L3llYXI+PC9kYXRlcz48cHViLWxvY2F0aW9uPkNhbWJyaWRnZTwv
cHViLWxvY2F0aW9uPjxwdWJsaXNoZXI+SGFydmFyZCBVbml2ZXJzaXR5IFByZXNzPC9wdWJsaXNo
ZXI+PHdvcmstdHlwZT5NPC93b3JrLXR5cGU+PHVybHM+PC91cmxzPjwvcmVjb3JkPjwvQ2l0ZT48
Q2l0ZT48QXV0aG9yPkx1PC9BdXRob3I+PFllYXI+MjAxNjwvWWVhcj48UmVjTnVtPjE4NjU8L1Jl
Y051bT48cmVjb3JkPjxyZWMtbnVtYmVyPjE4NjU8L3JlYy1udW1iZXI+PGZvcmVpZ24ta2V5cz48
a2V5IGFwcD0iRU4iIGRiLWlkPSJ0cnIwMHBmc2J6emV4MGV6d2Y2djVzd2Q5ZnBmcHdmYTkweHAi
IHRpbWVzdGFtcD0iMTU5ODk1NTY3MiIgZ3VpZD0iMjE3YjYzYTAtZDc4OC00ZDg2LWI5OWEtNWM1
NTJhYzA1NzUzIj4xODY1PC9rZXk+PC9mb3JlaWduLWtleXM+PHJlZi10eXBlIG5hbWU9IkpvdXJu
YWwgQXJ0aWNsZSI+MTc8L3JlZi10eXBlPjxjb250cmlidXRvcnM+PGF1dGhvcnM+PGF1dGhvcj5M
dSwgWWk8L2F1dGhvcj48YXV0aG9yPlNoYWlsZXIsIEdyZWc8L2F1dGhvcj48YXV0aG9yPldpbHNv
biwgTWFyazwvYXV0aG9yPjwvYXV0aG9ycz48L2NvbnRyaWJ1dG9ycz48dGl0bGVzPjx0aXRsZT5D
b3Jwb3JhdGUgcG9saXRpY2FsIGRvbmF0aW9uczogSW5mbHVlbmNlcyBmcm9tIGRpcmVjdG9ycyZh
cG9zOyBuZXR3b3JrczwvdGl0bGU+PHNlY29uZGFyeS10aXRsZT5Kb3VybmFsIG9mIEJ1c2luZXNz
IEV0aGljczwvc2Vjb25kYXJ5LXRpdGxlPjwvdGl0bGVzPjxwZXJpb2RpY2FsPjxmdWxsLXRpdGxl
PkpvdXJuYWwgb2YgQnVzaW5lc3MgRXRoaWNzPC9mdWxsLXRpdGxlPjwvcGVyaW9kaWNhbD48cGFn
ZXM+NDYxLTQ4MTwvcGFnZXM+PHZvbHVtZT4xMzU8L3ZvbHVtZT48bnVtYmVyPjM8L251bWJlcj48
ZGF0ZXM+PHllYXI+MjAxNjwveWVhcj48L2RhdGVzPjx1cmxzPjwvdXJscz48L3JlY29yZD48L0Np
dGU+PC9FbmROb3RlPgB=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009B1827" w:rsidRPr="004E7E5A">
        <w:rPr>
          <w:rFonts w:cs="Times New Roman"/>
        </w:rPr>
      </w:r>
      <w:r w:rsidR="009B1827" w:rsidRPr="004E7E5A">
        <w:rPr>
          <w:rFonts w:cs="Times New Roman"/>
        </w:rPr>
        <w:fldChar w:fldCharType="separate"/>
      </w:r>
      <w:r w:rsidR="009B1827" w:rsidRPr="004E7E5A">
        <w:rPr>
          <w:rFonts w:cs="Times New Roman"/>
          <w:noProof/>
        </w:rPr>
        <w:t>(Olson 1965; Useem 1984; Burt 1992; Lu et al. 2016)</w:t>
      </w:r>
      <w:r w:rsidR="009B1827" w:rsidRPr="004E7E5A">
        <w:rPr>
          <w:rFonts w:cs="Times New Roman"/>
        </w:rPr>
        <w:fldChar w:fldCharType="end"/>
      </w:r>
      <w:r w:rsidR="009B1827" w:rsidRPr="004E7E5A">
        <w:rPr>
          <w:rFonts w:cs="Times New Roman"/>
        </w:rPr>
        <w:t>.</w:t>
      </w:r>
    </w:p>
    <w:p w14:paraId="5C577B62" w14:textId="17D5AE77" w:rsidR="009B1827" w:rsidRPr="004E7E5A" w:rsidRDefault="009B1827" w:rsidP="009B1827">
      <w:pPr>
        <w:pStyle w:val="a7"/>
        <w:spacing w:line="480" w:lineRule="auto"/>
        <w:ind w:firstLine="480"/>
        <w:rPr>
          <w:rFonts w:cs="Times New Roman"/>
        </w:rPr>
      </w:pPr>
      <w:r w:rsidRPr="004E7E5A">
        <w:rPr>
          <w:rFonts w:cs="Times New Roman"/>
        </w:rPr>
        <w:t xml:space="preserve">Advertising is considered as an important marketing strategy adopted by firms </w:t>
      </w:r>
      <w:r w:rsidRPr="004E7E5A">
        <w:rPr>
          <w:rFonts w:cs="Times New Roman"/>
        </w:rPr>
        <w:fldChar w:fldCharType="begin"/>
      </w:r>
      <w:r w:rsidR="00317C6A" w:rsidRPr="004E7E5A">
        <w:rPr>
          <w:rFonts w:cs="Times New Roman"/>
        </w:rPr>
        <w:instrText xml:space="preserve"> ADDIN EN.CITE &lt;EndNote&gt;&lt;Cite&gt;&lt;Author&gt;Sandler&lt;/Author&gt;&lt;Year&gt;1992&lt;/Year&gt;&lt;RecNum&gt;2130&lt;/RecNum&gt;&lt;DisplayText&gt;(Sandler and Shani 1992)&lt;/DisplayText&gt;&lt;record&gt;&lt;rec-number&gt;2130&lt;/rec-number&gt;&lt;foreign-keys&gt;&lt;key app="EN" db-id="trr00pfsbzzex0ezwf6v5swd9fpfpwfa90xp" timestamp="1631589784" guid="9b0a6e6e-9cbc-42ff-a9aa-ecf24674a35d"&gt;2130&lt;/key&gt;&lt;/foreign-keys&gt;&lt;ref-type name="Journal Article"&gt;17&lt;/ref-type&gt;&lt;contributors&gt;&lt;authors&gt;&lt;author&gt;Sandler, D. M.&lt;/author&gt;&lt;author&gt;Shani, D.&lt;/author&gt;&lt;/authors&gt;&lt;/contributors&gt;&lt;titles&gt;&lt;title&gt;Brand globally but advertise locally?: An empirical investigation&lt;/title&gt;&lt;secondary-title&gt;International Marketing Review&lt;/secondary-title&gt;&lt;/titles&gt;&lt;periodical&gt;&lt;full-title&gt;International Marketing Review&lt;/full-title&gt;&lt;/periodical&gt;&lt;pages&gt;59-71&lt;/pages&gt;&lt;volume&gt;9&lt;/volume&gt;&lt;number&gt;4&lt;/number&gt;&lt;dates&gt;&lt;year&gt;1992&lt;/year&gt;&lt;/dates&gt;&lt;urls&gt;&lt;/urls&gt;&lt;/record&gt;&lt;/Cite&gt;&lt;/EndNote&gt;</w:instrText>
      </w:r>
      <w:r w:rsidRPr="004E7E5A">
        <w:rPr>
          <w:rFonts w:cs="Times New Roman"/>
        </w:rPr>
        <w:fldChar w:fldCharType="separate"/>
      </w:r>
      <w:r w:rsidRPr="004E7E5A">
        <w:rPr>
          <w:rFonts w:cs="Times New Roman"/>
          <w:noProof/>
        </w:rPr>
        <w:t>(Sandler and Shani 1992)</w:t>
      </w:r>
      <w:r w:rsidRPr="004E7E5A">
        <w:rPr>
          <w:rFonts w:cs="Times New Roman"/>
        </w:rPr>
        <w:fldChar w:fldCharType="end"/>
      </w:r>
      <w:r w:rsidRPr="004E7E5A">
        <w:rPr>
          <w:rFonts w:cs="Times New Roman"/>
        </w:rPr>
        <w:t xml:space="preserve">. Investment in advertising enhances a firm’s visibility and promotes its reputation </w:t>
      </w:r>
      <w:r w:rsidRPr="004E7E5A">
        <w:rPr>
          <w:rFonts w:cs="Times New Roman"/>
        </w:rPr>
        <w:fldChar w:fldCharType="begin">
          <w:fldData xml:space="preserve">PEVuZE5vdGU+PENpdGU+PEF1dGhvcj5Gb21icnVuPC9BdXRob3I+PFllYXI+MTk5MDwvWWVhcj48
UmVjTnVtPjE5ODE8L1JlY051bT48RGlzcGxheVRleHQ+KEZvbWJydW4gYW5kIFNoYW5sZXkgMTk5
MDsgUmljYXJkbyBldCBhbC4gMjAxOCk8L0Rpc3BsYXlUZXh0PjxyZWNvcmQ+PHJlYy1udW1iZXI+
MTk4MTwvcmVjLW51bWJlcj48Zm9yZWlnbi1rZXlzPjxrZXkgYXBwPSJFTiIgZGItaWQ9InRycjAw
cGZzYnp6ZXgwZXp3ZjZ2NXN3ZDlmcGZwd2ZhOTB4cCIgdGltZXN0YW1wPSIxNjI1Nzk0ODAyIiBn
dWlkPSJhYjJkOWQ0OS1hZGM1LTQzMGQtOTBkZC05ZWJiYzIzNzRlOGEiPjE5ODE8L2tleT48L2Zv
cmVpZ24ta2V5cz48cmVmLXR5cGUgbmFtZT0iSm91cm5hbCBBcnRpY2xlIj4xNzwvcmVmLXR5cGU+
PGNvbnRyaWJ1dG9ycz48YXV0aG9ycz48YXV0aG9yPkZvbWJydW4sIEMuPC9hdXRob3I+PGF1dGhv
cj5TaGFubGV5LCBNLjwvYXV0aG9yPjwvYXV0aG9ycz48L2NvbnRyaWJ1dG9ycz48dGl0bGVzPjx0
aXRsZT5XaGF0JmFwb3M7cyBpbiBhIG5hbWU/IFJlcHV0YXRpb24gYnVpbGRpbmcgYW5kIGNvcnBv
cmF0ZSBzdHJhdGVneTwvdGl0bGU+PHNlY29uZGFyeS10aXRsZT5BY2FkZW15IG9mIE1hbmFnZW1l
bnQgSm91cm5hbDwvc2Vjb25kYXJ5LXRpdGxlPjwvdGl0bGVzPjxwZXJpb2RpY2FsPjxmdWxsLXRp
dGxlPkFjYWRlbXkgb2YgbWFuYWdlbWVudCBKb3VybmFsPC9mdWxsLXRpdGxlPjwvcGVyaW9kaWNh
bD48cGFnZXM+MjMzLTI1ODwvcGFnZXM+PHZvbHVtZT4zMzwvdm9sdW1lPjxudW1iZXI+MjwvbnVt
YmVyPjxkYXRlcz48eWVhcj4xOTkwPC95ZWFyPjwvZGF0ZXM+PHVybHM+PC91cmxzPjwvcmVjb3Jk
PjwvQ2l0ZT48Q2l0ZT48QXV0aG9yPlJpY2FyZG88L0F1dGhvcj48WWVhcj4yMDE4PC9ZZWFyPjxS
ZWNOdW0+MjA0MjwvUmVjTnVtPjxyZWNvcmQ+PHJlYy1udW1iZXI+MjA0MjwvcmVjLW51bWJlcj48
Zm9yZWlnbi1rZXlzPjxrZXkgYXBwPSJFTiIgZGItaWQ9InRycjAwcGZzYnp6ZXgwZXp3ZjZ2NXN3
ZDlmcGZwd2ZhOTB4cCIgdGltZXN0YW1wPSIxNjI3NDU2MDQ3IiBndWlkPSJkNzU0MTdkYy0wZDA0
LTRkNzEtYjM1Mi1jYjJmMDY2NjIyYTEiPjIwNDI8L2tleT48L2ZvcmVpZ24ta2V5cz48cmVmLXR5
cGUgbmFtZT0iSm91cm5hbCBBcnRpY2xlIj4xNzwvcmVmLXR5cGU+PGNvbnRyaWJ1dG9ycz48YXV0
aG9ycz48YXV0aG9yPlNlbGxlcnMtUnViaW8gUmljYXJkbzwvYXV0aG9yPjxhdXRob3I+TWFzLVJ1
aXogRnJhbmNpc2NvPC9hdXRob3I+PGF1dGhvcj5TYW5jaG8tRXNwZXIgRnJhbmNvPC9hdXRob3I+
PC9hdXRob3JzPjwvY29udHJpYnV0b3JzPjx0aXRsZXM+PHRpdGxlPkZpcm0gcmVwdXRhdGlvbiwg
YWR2ZXJ0aXNpbmcgaW52ZXN0bWVudCwgYW5kIHByaWNlIHByZW1pdW06IFRoZSByb2xlIG9mIGNv
bGxlY3RpdmUgYnJhbmQgbWVtYmVyc2hpcCBpbiBoaWdoIHF1YWxpdHkgd2luZXM8L3RpdGxlPjxz
ZWNvbmRhcnktdGl0bGU+QWdyaWJ1c2luZXNzPC9zZWNvbmRhcnktdGl0bGU+PC90aXRsZXM+PHBl
cmlvZGljYWw+PGZ1bGwtdGl0bGU+QWdyaWJ1c2luZXNzPC9mdWxsLXRpdGxlPjwvcGVyaW9kaWNh
bD48cGFnZXM+MzUxLTM2MjwvcGFnZXM+PHZvbHVtZT4zNDwvdm9sdW1lPjxudW1iZXI+MjwvbnVt
YmVyPjxrZXl3b3Jkcz48a2V5d29yZD5Qcm9kdWN0IHF1YWxpdHk8L2tleXdvcmQ+PGtleXdvcmQ+
QWR2ZXJ0aXNpbmc8L2tleXdvcmQ+PGtleXdvcmQ+SW52ZXN0bWVudHM8L2tleXdvcmQ+PGtleXdv
cmQ+UHJpY2luZzwva2V5d29yZD48a2V5d29yZD5Db3Jwb3JhdGUgaW1hZ2U8L2tleXdvcmQ+PGtl
eXdvcmQ+QnJhbmRpbmcgKE1hcmtldGluZyk8L2tleXdvcmQ+PC9rZXl3b3Jkcz48ZGF0ZXM+PHll
YXI+MjAxODwveWVhcj48cHViLWRhdGVzPjxkYXRlPlNwcmluZzIwMTg8L2RhdGU+PC9wdWItZGF0
ZXM+PC9kYXRlcz48cHVibGlzaGVyPkpvaG4gV2lsZXkgJmFtcDsgU29ucywgSW5jLjwvcHVibGlz
aGVyPjxpc2JuPjA3NDI0NDc3PC9pc2JuPjxhY2Nlc3Npb24tbnVtPjEyOTMyMzY3NDwvYWNjZXNz
aW9uLW51bT48dXJscz48cmVsYXRlZC11cmxzPjx1cmw+aHR0cHM6Ly9zZWFyY2guZWJzY29ob3N0
LmNvbS9sb2dpbi5hc3B4P2RpcmVjdD10cnVlJmFtcDtkYj1ic3UmYW1wO0FOPTEyOTMyMzY3NCZh
bXA7bGFuZz16aC1jbiZhbXA7c2l0ZT1laG9zdC1saXZlPC91cmw+PC9yZWxhdGVkLXVybHM+PC91
cmxzPjxlbGVjdHJvbmljLXJlc291cmNlLW51bT4xMC4xMDAyL2Fnci4yMTUyNjwvZWxlY3Ryb25p
Yy1yZXNvdXJjZS1udW0+PHJlbW90ZS1kYXRhYmFzZS1uYW1lPkJ1c2luZXNzIFNvdXJjZSBVbHRp
bWF0ZTwvcmVtb3RlLWRhdGFiYXNlLW5hbWU+PHJlbW90ZS1kYXRhYmFzZS1wcm92aWRlcj5FQlND
T2hvc3Q8L3JlbW90ZS1kYXRhYmFzZS1wcm92aWRlcj48L3JlY29yZD48L0NpdGU+PC9FbmROb3Rl
Pn==
</w:fldData>
        </w:fldChar>
      </w:r>
      <w:r w:rsidR="00E12D2F">
        <w:rPr>
          <w:rFonts w:cs="Times New Roman"/>
        </w:rPr>
        <w:instrText xml:space="preserve"> ADDIN EN.CITE </w:instrText>
      </w:r>
      <w:r w:rsidR="00E12D2F">
        <w:rPr>
          <w:rFonts w:cs="Times New Roman"/>
        </w:rPr>
        <w:fldChar w:fldCharType="begin">
          <w:fldData xml:space="preserve">PEVuZE5vdGU+PENpdGU+PEF1dGhvcj5Gb21icnVuPC9BdXRob3I+PFllYXI+MTk5MDwvWWVhcj48
UmVjTnVtPjE5ODE8L1JlY051bT48RGlzcGxheVRleHQ+KEZvbWJydW4gYW5kIFNoYW5sZXkgMTk5
MDsgUmljYXJkbyBldCBhbC4gMjAxOCk8L0Rpc3BsYXlUZXh0PjxyZWNvcmQ+PHJlYy1udW1iZXI+
MTk4MTwvcmVjLW51bWJlcj48Zm9yZWlnbi1rZXlzPjxrZXkgYXBwPSJFTiIgZGItaWQ9InRycjAw
cGZzYnp6ZXgwZXp3ZjZ2NXN3ZDlmcGZwd2ZhOTB4cCIgdGltZXN0YW1wPSIxNjI1Nzk0ODAyIiBn
dWlkPSJhYjJkOWQ0OS1hZGM1LTQzMGQtOTBkZC05ZWJiYzIzNzRlOGEiPjE5ODE8L2tleT48L2Zv
cmVpZ24ta2V5cz48cmVmLXR5cGUgbmFtZT0iSm91cm5hbCBBcnRpY2xlIj4xNzwvcmVmLXR5cGU+
PGNvbnRyaWJ1dG9ycz48YXV0aG9ycz48YXV0aG9yPkZvbWJydW4sIEMuPC9hdXRob3I+PGF1dGhv
cj5TaGFubGV5LCBNLjwvYXV0aG9yPjwvYXV0aG9ycz48L2NvbnRyaWJ1dG9ycz48dGl0bGVzPjx0
aXRsZT5XaGF0JmFwb3M7cyBpbiBhIG5hbWU/IFJlcHV0YXRpb24gYnVpbGRpbmcgYW5kIGNvcnBv
cmF0ZSBzdHJhdGVneTwvdGl0bGU+PHNlY29uZGFyeS10aXRsZT5BY2FkZW15IG9mIE1hbmFnZW1l
bnQgSm91cm5hbDwvc2Vjb25kYXJ5LXRpdGxlPjwvdGl0bGVzPjxwZXJpb2RpY2FsPjxmdWxsLXRp
dGxlPkFjYWRlbXkgb2YgbWFuYWdlbWVudCBKb3VybmFsPC9mdWxsLXRpdGxlPjwvcGVyaW9kaWNh
bD48cGFnZXM+MjMzLTI1ODwvcGFnZXM+PHZvbHVtZT4zMzwvdm9sdW1lPjxudW1iZXI+MjwvbnVt
YmVyPjxkYXRlcz48eWVhcj4xOTkwPC95ZWFyPjwvZGF0ZXM+PHVybHM+PC91cmxzPjwvcmVjb3Jk
PjwvQ2l0ZT48Q2l0ZT48QXV0aG9yPlJpY2FyZG88L0F1dGhvcj48WWVhcj4yMDE4PC9ZZWFyPjxS
ZWNOdW0+MjA0MjwvUmVjTnVtPjxyZWNvcmQ+PHJlYy1udW1iZXI+MjA0MjwvcmVjLW51bWJlcj48
Zm9yZWlnbi1rZXlzPjxrZXkgYXBwPSJFTiIgZGItaWQ9InRycjAwcGZzYnp6ZXgwZXp3ZjZ2NXN3
ZDlmcGZwd2ZhOTB4cCIgdGltZXN0YW1wPSIxNjI3NDU2MDQ3IiBndWlkPSJkNzU0MTdkYy0wZDA0
LTRkNzEtYjM1Mi1jYjJmMDY2NjIyYTEiPjIwNDI8L2tleT48L2ZvcmVpZ24ta2V5cz48cmVmLXR5
cGUgbmFtZT0iSm91cm5hbCBBcnRpY2xlIj4xNzwvcmVmLXR5cGU+PGNvbnRyaWJ1dG9ycz48YXV0
aG9ycz48YXV0aG9yPlNlbGxlcnMtUnViaW8gUmljYXJkbzwvYXV0aG9yPjxhdXRob3I+TWFzLVJ1
aXogRnJhbmNpc2NvPC9hdXRob3I+PGF1dGhvcj5TYW5jaG8tRXNwZXIgRnJhbmNvPC9hdXRob3I+
PC9hdXRob3JzPjwvY29udHJpYnV0b3JzPjx0aXRsZXM+PHRpdGxlPkZpcm0gcmVwdXRhdGlvbiwg
YWR2ZXJ0aXNpbmcgaW52ZXN0bWVudCwgYW5kIHByaWNlIHByZW1pdW06IFRoZSByb2xlIG9mIGNv
bGxlY3RpdmUgYnJhbmQgbWVtYmVyc2hpcCBpbiBoaWdoIHF1YWxpdHkgd2luZXM8L3RpdGxlPjxz
ZWNvbmRhcnktdGl0bGU+QWdyaWJ1c2luZXNzPC9zZWNvbmRhcnktdGl0bGU+PC90aXRsZXM+PHBl
cmlvZGljYWw+PGZ1bGwtdGl0bGU+QWdyaWJ1c2luZXNzPC9mdWxsLXRpdGxlPjwvcGVyaW9kaWNh
bD48cGFnZXM+MzUxLTM2MjwvcGFnZXM+PHZvbHVtZT4zNDwvdm9sdW1lPjxudW1iZXI+MjwvbnVt
YmVyPjxrZXl3b3Jkcz48a2V5d29yZD5Qcm9kdWN0IHF1YWxpdHk8L2tleXdvcmQ+PGtleXdvcmQ+
QWR2ZXJ0aXNpbmc8L2tleXdvcmQ+PGtleXdvcmQ+SW52ZXN0bWVudHM8L2tleXdvcmQ+PGtleXdv
cmQ+UHJpY2luZzwva2V5d29yZD48a2V5d29yZD5Db3Jwb3JhdGUgaW1hZ2U8L2tleXdvcmQ+PGtl
eXdvcmQ+QnJhbmRpbmcgKE1hcmtldGluZyk8L2tleXdvcmQ+PC9rZXl3b3Jkcz48ZGF0ZXM+PHll
YXI+MjAxODwveWVhcj48cHViLWRhdGVzPjxkYXRlPlNwcmluZzIwMTg8L2RhdGU+PC9wdWItZGF0
ZXM+PC9kYXRlcz48cHVibGlzaGVyPkpvaG4gV2lsZXkgJmFtcDsgU29ucywgSW5jLjwvcHVibGlz
aGVyPjxpc2JuPjA3NDI0NDc3PC9pc2JuPjxhY2Nlc3Npb24tbnVtPjEyOTMyMzY3NDwvYWNjZXNz
aW9uLW51bT48dXJscz48cmVsYXRlZC11cmxzPjx1cmw+aHR0cHM6Ly9zZWFyY2guZWJzY29ob3N0
LmNvbS9sb2dpbi5hc3B4P2RpcmVjdD10cnVlJmFtcDtkYj1ic3UmYW1wO0FOPTEyOTMyMzY3NCZh
bXA7bGFuZz16aC1jbiZhbXA7c2l0ZT1laG9zdC1saXZlPC91cmw+PC9yZWxhdGVkLXVybHM+PC91
cmxzPjxlbGVjdHJvbmljLXJlc291cmNlLW51bT4xMC4xMDAyL2Fnci4yMTUyNjwvZWxlY3Ryb25p
Yy1yZXNvdXJjZS1udW0+PHJlbW90ZS1kYXRhYmFzZS1uYW1lPkJ1c2luZXNzIFNvdXJjZSBVbHRp
bWF0ZTwvcmVtb3RlLWRhdGFiYXNlLW5hbWU+PHJlbW90ZS1kYXRhYmFzZS1wcm92aWRlcj5FQlND
T2hvc3Q8L3JlbW90ZS1kYXRhYmFzZS1wcm92aWRlcj48L3JlY29yZD48L0NpdGU+PC9FbmROb3Rl
Pn==
</w:fldData>
        </w:fldChar>
      </w:r>
      <w:r w:rsidR="00E12D2F">
        <w:rPr>
          <w:rFonts w:cs="Times New Roman"/>
        </w:rPr>
        <w:instrText xml:space="preserve"> ADDIN EN.CITE.DATA </w:instrText>
      </w:r>
      <w:r w:rsidR="00E12D2F">
        <w:rPr>
          <w:rFonts w:cs="Times New Roman"/>
        </w:rPr>
      </w:r>
      <w:r w:rsidR="00E12D2F">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Fombrun and Shanley 1990; Ricardo et al. 2018)</w:t>
      </w:r>
      <w:r w:rsidRPr="004E7E5A">
        <w:rPr>
          <w:rFonts w:cs="Times New Roman"/>
        </w:rPr>
        <w:fldChar w:fldCharType="end"/>
      </w:r>
      <w:r w:rsidRPr="004E7E5A">
        <w:rPr>
          <w:rFonts w:cs="Times New Roman"/>
        </w:rPr>
        <w:t xml:space="preserve">. Firms frequently and positively covered by the media therefore develop better reputations than other firms </w:t>
      </w:r>
      <w:r w:rsidRPr="004E7E5A">
        <w:rPr>
          <w:rFonts w:cs="Times New Roman"/>
        </w:rPr>
        <w:fldChar w:fldCharType="begin"/>
      </w:r>
      <w:r w:rsidR="001A1175" w:rsidRPr="004E7E5A">
        <w:rPr>
          <w:rFonts w:cs="Times New Roman"/>
        </w:rPr>
        <w:instrText xml:space="preserve"> ADDIN EN.CITE &lt;EndNote&gt;&lt;Cite&gt;&lt;Author&gt;Fombrun&lt;/Author&gt;&lt;Year&gt;1990&lt;/Year&gt;&lt;RecNum&gt;1981&lt;/RecNum&gt;&lt;DisplayText&gt;(Fombrun and Shanley 1990)&lt;/DisplayText&gt;&lt;record&gt;&lt;rec-number&gt;1981&lt;/rec-number&gt;&lt;foreign-keys&gt;&lt;key app="EN" db-id="trr00pfsbzzex0ezwf6v5swd9fpfpwfa90xp" timestamp="1625794802" guid="ab2d9d49-adc5-430d-90dd-9ebbc2374e8a"&gt;1981&lt;/key&gt;&lt;/foreign-keys&gt;&lt;ref-type name="Journal Article"&gt;17&lt;/ref-type&gt;&lt;contributors&gt;&lt;authors&gt;&lt;author&gt;Fombrun, C.&lt;/author&gt;&lt;author&gt;Shanley, M.&lt;/author&gt;&lt;/authors&gt;&lt;/contributors&gt;&lt;titles&gt;&lt;title&gt;What&amp;apos;s in a name? Reputation building and corporate strategy&lt;/title&gt;&lt;secondary-title&gt;Academy of Management Journal&lt;/secondary-title&gt;&lt;/titles&gt;&lt;periodical&gt;&lt;full-title&gt;Academy of management Journal&lt;/full-title&gt;&lt;/periodical&gt;&lt;pages&gt;233-258&lt;/pages&gt;&lt;volume&gt;33&lt;/volume&gt;&lt;number&gt;2&lt;/number&gt;&lt;dates&gt;&lt;year&gt;1990&lt;/year&gt;&lt;/dates&gt;&lt;urls&gt;&lt;/urls&gt;&lt;/record&gt;&lt;/Cite&gt;&lt;/EndNote&gt;</w:instrText>
      </w:r>
      <w:r w:rsidRPr="004E7E5A">
        <w:rPr>
          <w:rFonts w:cs="Times New Roman"/>
        </w:rPr>
        <w:fldChar w:fldCharType="separate"/>
      </w:r>
      <w:r w:rsidRPr="004E7E5A">
        <w:rPr>
          <w:rFonts w:cs="Times New Roman"/>
          <w:noProof/>
        </w:rPr>
        <w:t xml:space="preserve">(Fombrun and </w:t>
      </w:r>
      <w:r w:rsidRPr="004E7E5A">
        <w:rPr>
          <w:rFonts w:cs="Times New Roman"/>
          <w:noProof/>
        </w:rPr>
        <w:lastRenderedPageBreak/>
        <w:t>Shanley 1990)</w:t>
      </w:r>
      <w:r w:rsidRPr="004E7E5A">
        <w:rPr>
          <w:rFonts w:cs="Times New Roman"/>
        </w:rPr>
        <w:fldChar w:fldCharType="end"/>
      </w:r>
      <w:r w:rsidRPr="004E7E5A">
        <w:rPr>
          <w:rFonts w:cs="Times New Roman"/>
        </w:rPr>
        <w:t xml:space="preserve">. Advertising also enhances a firm’s information environment, and increases potential customers’ awareness of the firm </w:t>
      </w:r>
      <w:r w:rsidRPr="004E7E5A">
        <w:rPr>
          <w:rFonts w:cs="Times New Roman"/>
        </w:rPr>
        <w:fldChar w:fldCharType="begin"/>
      </w:r>
      <w:r w:rsidR="00317C6A" w:rsidRPr="004E7E5A">
        <w:rPr>
          <w:rFonts w:cs="Times New Roman"/>
        </w:rPr>
        <w:instrText xml:space="preserve"> ADDIN EN.CITE &lt;EndNote&gt;&lt;Cite&gt;&lt;Author&gt;Servaes&lt;/Author&gt;&lt;Year&gt;2013&lt;/Year&gt;&lt;RecNum&gt;2089&lt;/RecNum&gt;&lt;DisplayText&gt;(Servaes and Tamayo 2013)&lt;/DisplayText&gt;&lt;record&gt;&lt;rec-number&gt;2089&lt;/rec-number&gt;&lt;foreign-keys&gt;&lt;key app="EN" db-id="trr00pfsbzzex0ezwf6v5swd9fpfpwfa90xp" timestamp="1629466430" guid="5ba03db8-8af3-4bed-97d1-10d56735ef5b"&gt;2089&lt;/key&gt;&lt;/foreign-keys&gt;&lt;ref-type name="Journal Article"&gt;17&lt;/ref-type&gt;&lt;contributors&gt;&lt;authors&gt;&lt;author&gt;Servaes, H.&lt;/author&gt;&lt;author&gt;Tamayo, A.&lt;/author&gt;&lt;/authors&gt;&lt;/contributors&gt;&lt;titles&gt;&lt;title&gt;The impact of corporate social responsibility on firm value: The role of customer awareness&lt;/title&gt;&lt;secondary-title&gt;Management Science&lt;/secondary-title&gt;&lt;/titles&gt;&lt;periodical&gt;&lt;full-title&gt;Management Science&lt;/full-title&gt;&lt;/periodical&gt;&lt;pages&gt;1045-1061&lt;/pages&gt;&lt;volume&gt;59&lt;/volume&gt;&lt;number&gt;5&lt;/number&gt;&lt;dates&gt;&lt;year&gt;2013&lt;/year&gt;&lt;/dates&gt;&lt;urls&gt;&lt;/urls&gt;&lt;/record&gt;&lt;/Cite&gt;&lt;/EndNote&gt;</w:instrText>
      </w:r>
      <w:r w:rsidRPr="004E7E5A">
        <w:rPr>
          <w:rFonts w:cs="Times New Roman"/>
        </w:rPr>
        <w:fldChar w:fldCharType="separate"/>
      </w:r>
      <w:r w:rsidRPr="004E7E5A">
        <w:rPr>
          <w:rFonts w:cs="Times New Roman"/>
          <w:noProof/>
        </w:rPr>
        <w:t>(Servaes and Tamayo 2013)</w:t>
      </w:r>
      <w:r w:rsidRPr="004E7E5A">
        <w:rPr>
          <w:rFonts w:cs="Times New Roman"/>
        </w:rPr>
        <w:fldChar w:fldCharType="end"/>
      </w:r>
      <w:r w:rsidRPr="004E7E5A">
        <w:rPr>
          <w:rFonts w:cs="Times New Roman"/>
        </w:rPr>
        <w:t xml:space="preserve">. Consequently, directors at firms with high media visibility get more exposure to the public </w:t>
      </w:r>
      <w:r w:rsidRPr="004E7E5A">
        <w:rPr>
          <w:rFonts w:cs="Times New Roman"/>
        </w:rPr>
        <w:fldChar w:fldCharType="begin">
          <w:fldData xml:space="preserve">PEVuZE5vdGU+PENpdGU+PEF1dGhvcj5MZWFyeTwvQXV0aG9yPjxZZWFyPjE5OTA8L1llYXI+PFJl
Y051bT4yMDU4PC9SZWNOdW0+PERpc3BsYXlUZXh0PihMZWFyeSBhbmQgS293YWxza2kgMTk5MDsg
Q2FuYWNlIGV0IGFsLiAyMDIwKTwvRGlzcGxheVRleHQ+PHJlY29yZD48cmVjLW51bWJlcj4yMDU4
PC9yZWMtbnVtYmVyPjxmb3JlaWduLWtleXM+PGtleSBhcHA9IkVOIiBkYi1pZD0idHJyMDBwZnNi
enpleDBlendmNnY1c3dkOWZwZnB3ZmE5MHhwIiB0aW1lc3RhbXA9IjE2Mjc2OTcyNDEiIGd1aWQ9
ImExMGY3YmFmLTdhNTktNDdkMS1hN2M2LTQ4MmExYjlhMzQ2NyI+MjA1ODwva2V5PjwvZm9yZWln
bi1rZXlzPjxyZWYtdHlwZSBuYW1lPSJKb3VybmFsIEFydGljbGUiPjE3PC9yZWYtdHlwZT48Y29u
dHJpYnV0b3JzPjxhdXRob3JzPjxhdXRob3I+TGVhcnksIE0uIFIuPC9hdXRob3I+PGF1dGhvcj5L
b3dhbHNraSwgUi4gTS48L2F1dGhvcj48L2F1dGhvcnM+PC9jb250cmlidXRvcnM+PHRpdGxlcz48
dGl0bGU+SW1wcmVzc2lvbiBtYW5hZ2VtZW50OiBBIGxpdGVyYXR1cmUgcmV2aWV3IGFuZCB0d28t
Y29tcG9uZW50IG1vZGVsPC90aXRsZT48c2Vjb25kYXJ5LXRpdGxlPlBzeWNob2xvZ2ljYWwgQnVs
bGV0aW48L3NlY29uZGFyeS10aXRsZT48L3RpdGxlcz48cGVyaW9kaWNhbD48ZnVsbC10aXRsZT5Q
c3ljaG9sb2dpY2FsIEJ1bGxldGluPC9mdWxsLXRpdGxlPjwvcGVyaW9kaWNhbD48cGFnZXM+MzQt
NDc8L3BhZ2VzPjx2b2x1bWU+MTA3PC92b2x1bWU+PG51bWJlcj4xPC9udW1iZXI+PGRhdGVzPjx5
ZWFyPjE5OTA8L3llYXI+PC9kYXRlcz48dXJscz48L3VybHM+PC9yZWNvcmQ+PC9DaXRlPjxDaXRl
PjxBdXRob3I+Q2FuYWNlPC9BdXRob3I+PFllYXI+MjAyMDwvWWVhcj48UmVjTnVtPjIwNTM8L1Jl
Y051bT48cmVjb3JkPjxyZWMtbnVtYmVyPjIwNTM8L3JlYy1udW1iZXI+PGZvcmVpZ24ta2V5cz48
a2V5IGFwcD0iRU4iIGRiLWlkPSJ0cnIwMHBmc2J6emV4MGV6d2Y2djVzd2Q5ZnBmcHdmYTkweHAi
IHRpbWVzdGFtcD0iMTYyNzY5MjM3NCIgZ3VpZD0iZTBiZTFmNjUtNzQ1ZS00M2VlLTgwM2EtNmEz
MDM1NTVjZWUyIj4yMDUzPC9rZXk+PC9mb3JlaWduLWtleXM+PHJlZi10eXBlIG5hbWU9IkpvdXJu
YWwgQXJ0aWNsZSI+MTc8L3JlZi10eXBlPjxjb250cmlidXRvcnM+PGF1dGhvcnM+PGF1dGhvcj5D
YW5hY2UsIFRob21hcyBHLjwvYXV0aG9yPjxhdXRob3I+Q2lhbmNpLCBBbm5hIE0uPC9hdXRob3I+
PGF1dGhvcj5MaXUsIFhpYW90YW88L2F1dGhvcj48YXV0aG9yPlRzYWt1bWlzLCBHZW9yZ2UgVC48
L2F1dGhvcj48L2F1dGhvcnM+PC9jb250cmlidXRvcnM+PHRpdGxlcz48dGl0bGU+UGFpZCBmb3Ig
bG9va3Mgd2hlbiBvdGhlcnMgYXJlIGxvb2tpbmc6IENFTyBmYWNpYWwgdHJhaXRzLCBjb21wZW5z
YXRpb24sIGFuZCBjb3Jwb3JhdGUgdmlzaWJpbGl0eTwvdGl0bGU+PHNlY29uZGFyeS10aXRsZT5K
b3VybmFsIG9mIEJ1c2luZXNzIFJlc2VhcmNoPC9zZWNvbmRhcnktdGl0bGU+PC90aXRsZXM+PHBl
cmlvZGljYWw+PGZ1bGwtdGl0bGU+Sm91cm5hbCBvZiBCdXNpbmVzcyBSZXNlYXJjaDwvZnVsbC10
aXRsZT48L3BlcmlvZGljYWw+PHBhZ2VzPjg1LTEwMDwvcGFnZXM+PHZvbHVtZT4xMTU8L3ZvbHVt
ZT48a2V5d29yZHM+PGtleXdvcmQ+RmFjaWFsIHRyYWl0czwva2V5d29yZD48a2V5d29yZD5DRU8g
Y29tcGVuc2F0aW9uPC9rZXl3b3JkPjxrZXl3b3JkPkNvcnBvcmF0ZSB2aXNpYmlsaXR5PC9rZXl3
b3JkPjxrZXl3b3JkPkJlYXV0eSBwcmVtaXVtPC9rZXl3b3JkPjwva2V5d29yZHM+PGRhdGVzPjx5
ZWFyPjIwMjA8L3llYXI+PHB1Yi1kYXRlcz48ZGF0ZT4yMDIwLzA3LzAxLzwvZGF0ZT48L3B1Yi1k
YXRlcz48L2RhdGVzPjxpc2JuPjAxNDgtMjk2MzwvaXNibj48dXJscz48cmVsYXRlZC11cmxzPjx1
cmw+aHR0cHM6Ly93d3cuc2NpZW5jZWRpcmVjdC5jb20vc2NpZW5jZS9hcnRpY2xlL3BpaS9TMDE0
ODI5NjMyMDMwMjY1NDwvdXJsPjwvcmVsYXRlZC11cmxzPjwvdXJscz48ZWxlY3Ryb25pYy1yZXNv
dXJjZS1udW0+aHR0cHM6Ly9kb2kub3JnLzEwLjEwMTYvai5qYnVzcmVzLjIwMjAuMDQuMDM5PC9l
bGVjdHJvbmljLXJlc291cmNlLW51bT48L3JlY29yZD48L0NpdGU+PC9FbmROb3RlPn==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ZWFyeTwvQXV0aG9yPjxZZWFyPjE5OTA8L1llYXI+PFJl
Y051bT4yMDU4PC9SZWNOdW0+PERpc3BsYXlUZXh0PihMZWFyeSBhbmQgS293YWxza2kgMTk5MDsg
Q2FuYWNlIGV0IGFsLiAyMDIwKTwvRGlzcGxheVRleHQ+PHJlY29yZD48cmVjLW51bWJlcj4yMDU4
PC9yZWMtbnVtYmVyPjxmb3JlaWduLWtleXM+PGtleSBhcHA9IkVOIiBkYi1pZD0idHJyMDBwZnNi
enpleDBlendmNnY1c3dkOWZwZnB3ZmE5MHhwIiB0aW1lc3RhbXA9IjE2Mjc2OTcyNDEiIGd1aWQ9
ImExMGY3YmFmLTdhNTktNDdkMS1hN2M2LTQ4MmExYjlhMzQ2NyI+MjA1ODwva2V5PjwvZm9yZWln
bi1rZXlzPjxyZWYtdHlwZSBuYW1lPSJKb3VybmFsIEFydGljbGUiPjE3PC9yZWYtdHlwZT48Y29u
dHJpYnV0b3JzPjxhdXRob3JzPjxhdXRob3I+TGVhcnksIE0uIFIuPC9hdXRob3I+PGF1dGhvcj5L
b3dhbHNraSwgUi4gTS48L2F1dGhvcj48L2F1dGhvcnM+PC9jb250cmlidXRvcnM+PHRpdGxlcz48
dGl0bGU+SW1wcmVzc2lvbiBtYW5hZ2VtZW50OiBBIGxpdGVyYXR1cmUgcmV2aWV3IGFuZCB0d28t
Y29tcG9uZW50IG1vZGVsPC90aXRsZT48c2Vjb25kYXJ5LXRpdGxlPlBzeWNob2xvZ2ljYWwgQnVs
bGV0aW48L3NlY29uZGFyeS10aXRsZT48L3RpdGxlcz48cGVyaW9kaWNhbD48ZnVsbC10aXRsZT5Q
c3ljaG9sb2dpY2FsIEJ1bGxldGluPC9mdWxsLXRpdGxlPjwvcGVyaW9kaWNhbD48cGFnZXM+MzQt
NDc8L3BhZ2VzPjx2b2x1bWU+MTA3PC92b2x1bWU+PG51bWJlcj4xPC9udW1iZXI+PGRhdGVzPjx5
ZWFyPjE5OTA8L3llYXI+PC9kYXRlcz48dXJscz48L3VybHM+PC9yZWNvcmQ+PC9DaXRlPjxDaXRl
PjxBdXRob3I+Q2FuYWNlPC9BdXRob3I+PFllYXI+MjAyMDwvWWVhcj48UmVjTnVtPjIwNTM8L1Jl
Y051bT48cmVjb3JkPjxyZWMtbnVtYmVyPjIwNTM8L3JlYy1udW1iZXI+PGZvcmVpZ24ta2V5cz48
a2V5IGFwcD0iRU4iIGRiLWlkPSJ0cnIwMHBmc2J6emV4MGV6d2Y2djVzd2Q5ZnBmcHdmYTkweHAi
IHRpbWVzdGFtcD0iMTYyNzY5MjM3NCIgZ3VpZD0iZTBiZTFmNjUtNzQ1ZS00M2VlLTgwM2EtNmEz
MDM1NTVjZWUyIj4yMDUzPC9rZXk+PC9mb3JlaWduLWtleXM+PHJlZi10eXBlIG5hbWU9IkpvdXJu
YWwgQXJ0aWNsZSI+MTc8L3JlZi10eXBlPjxjb250cmlidXRvcnM+PGF1dGhvcnM+PGF1dGhvcj5D
YW5hY2UsIFRob21hcyBHLjwvYXV0aG9yPjxhdXRob3I+Q2lhbmNpLCBBbm5hIE0uPC9hdXRob3I+
PGF1dGhvcj5MaXUsIFhpYW90YW88L2F1dGhvcj48YXV0aG9yPlRzYWt1bWlzLCBHZW9yZ2UgVC48
L2F1dGhvcj48L2F1dGhvcnM+PC9jb250cmlidXRvcnM+PHRpdGxlcz48dGl0bGU+UGFpZCBmb3Ig
bG9va3Mgd2hlbiBvdGhlcnMgYXJlIGxvb2tpbmc6IENFTyBmYWNpYWwgdHJhaXRzLCBjb21wZW5z
YXRpb24sIGFuZCBjb3Jwb3JhdGUgdmlzaWJpbGl0eTwvdGl0bGU+PHNlY29uZGFyeS10aXRsZT5K
b3VybmFsIG9mIEJ1c2luZXNzIFJlc2VhcmNoPC9zZWNvbmRhcnktdGl0bGU+PC90aXRsZXM+PHBl
cmlvZGljYWw+PGZ1bGwtdGl0bGU+Sm91cm5hbCBvZiBCdXNpbmVzcyBSZXNlYXJjaDwvZnVsbC10
aXRsZT48L3BlcmlvZGljYWw+PHBhZ2VzPjg1LTEwMDwvcGFnZXM+PHZvbHVtZT4xMTU8L3ZvbHVt
ZT48a2V5d29yZHM+PGtleXdvcmQ+RmFjaWFsIHRyYWl0czwva2V5d29yZD48a2V5d29yZD5DRU8g
Y29tcGVuc2F0aW9uPC9rZXl3b3JkPjxrZXl3b3JkPkNvcnBvcmF0ZSB2aXNpYmlsaXR5PC9rZXl3
b3JkPjxrZXl3b3JkPkJlYXV0eSBwcmVtaXVtPC9rZXl3b3JkPjwva2V5d29yZHM+PGRhdGVzPjx5
ZWFyPjIwMjA8L3llYXI+PHB1Yi1kYXRlcz48ZGF0ZT4yMDIwLzA3LzAxLzwvZGF0ZT48L3B1Yi1k
YXRlcz48L2RhdGVzPjxpc2JuPjAxNDgtMjk2MzwvaXNibj48dXJscz48cmVsYXRlZC11cmxzPjx1
cmw+aHR0cHM6Ly93d3cuc2NpZW5jZWRpcmVjdC5jb20vc2NpZW5jZS9hcnRpY2xlL3BpaS9TMDE0
ODI5NjMyMDMwMjY1NDwvdXJsPjwvcmVsYXRlZC11cmxzPjwvdXJscz48ZWxlY3Ryb25pYy1yZXNv
dXJjZS1udW0+aHR0cHM6Ly9kb2kub3JnLzEwLjEwMTYvai5qYnVzcmVzLjIwMjAuMDQuMDM5PC9l
bGVjdHJvbmljLXJlc291cmNlLW51bT48L3JlY29yZD48L0NpdGU+PC9FbmROb3RlPn==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Leary and Kowalski 1990; Canace et al. 2020)</w:t>
      </w:r>
      <w:r w:rsidRPr="004E7E5A">
        <w:rPr>
          <w:rFonts w:cs="Times New Roman"/>
        </w:rPr>
        <w:fldChar w:fldCharType="end"/>
      </w:r>
      <w:r w:rsidRPr="004E7E5A">
        <w:rPr>
          <w:rFonts w:cs="Times New Roman"/>
        </w:rPr>
        <w:t xml:space="preserve">, and the exposure in the media enhances their public awareness </w:t>
      </w:r>
      <w:r w:rsidRPr="004E7E5A">
        <w:rPr>
          <w:rFonts w:cs="Times New Roman"/>
        </w:rPr>
        <w:fldChar w:fldCharType="begin"/>
      </w:r>
      <w:r w:rsidR="001A1175" w:rsidRPr="004E7E5A">
        <w:rPr>
          <w:rFonts w:cs="Times New Roman"/>
        </w:rPr>
        <w:instrText xml:space="preserve"> ADDIN EN.CITE &lt;EndNote&gt;&lt;Cite&gt;&lt;Author&gt;Leary&lt;/Author&gt;&lt;Year&gt;1990&lt;/Year&gt;&lt;RecNum&gt;2058&lt;/RecNum&gt;&lt;DisplayText&gt;(Leary and Kowalski 1990)&lt;/DisplayText&gt;&lt;record&gt;&lt;rec-number&gt;2058&lt;/rec-number&gt;&lt;foreign-keys&gt;&lt;key app="EN" db-id="trr00pfsbzzex0ezwf6v5swd9fpfpwfa90xp" timestamp="1627697241" guid="a10f7baf-7a59-47d1-a7c6-482a1b9a3467"&gt;2058&lt;/key&gt;&lt;/foreign-keys&gt;&lt;ref-type name="Journal Article"&gt;17&lt;/ref-type&gt;&lt;contributors&gt;&lt;authors&gt;&lt;author&gt;Leary, M. R.&lt;/author&gt;&lt;author&gt;Kowalski, R. M.&lt;/author&gt;&lt;/authors&gt;&lt;/contributors&gt;&lt;titles&gt;&lt;title&gt;Impression management: A literature review and two-component model&lt;/title&gt;&lt;secondary-title&gt;Psychological Bulletin&lt;/secondary-title&gt;&lt;/titles&gt;&lt;periodical&gt;&lt;full-title&gt;Psychological Bulletin&lt;/full-title&gt;&lt;/periodical&gt;&lt;pages&gt;34-47&lt;/pages&gt;&lt;volume&gt;107&lt;/volume&gt;&lt;number&gt;1&lt;/number&gt;&lt;dates&gt;&lt;year&gt;1990&lt;/year&gt;&lt;/dates&gt;&lt;urls&gt;&lt;/urls&gt;&lt;/record&gt;&lt;/Cite&gt;&lt;/EndNote&gt;</w:instrText>
      </w:r>
      <w:r w:rsidRPr="004E7E5A">
        <w:rPr>
          <w:rFonts w:cs="Times New Roman"/>
        </w:rPr>
        <w:fldChar w:fldCharType="separate"/>
      </w:r>
      <w:r w:rsidRPr="004E7E5A">
        <w:rPr>
          <w:rFonts w:cs="Times New Roman"/>
          <w:noProof/>
        </w:rPr>
        <w:t>(Leary and Kowalski 1990)</w:t>
      </w:r>
      <w:r w:rsidRPr="004E7E5A">
        <w:rPr>
          <w:rFonts w:cs="Times New Roman"/>
        </w:rPr>
        <w:fldChar w:fldCharType="end"/>
      </w:r>
      <w:r w:rsidRPr="004E7E5A">
        <w:rPr>
          <w:rFonts w:cs="Times New Roman"/>
        </w:rPr>
        <w:t xml:space="preserve">. When a firm spends less on advertising, the firm and its directors get limited public attention. If highly networked directors are more concerned about their social recognition, firms with highly networked directors </w:t>
      </w:r>
      <w:r w:rsidR="00C33597" w:rsidRPr="004E7E5A">
        <w:rPr>
          <w:rFonts w:cs="Times New Roman"/>
        </w:rPr>
        <w:t>may</w:t>
      </w:r>
      <w:r w:rsidRPr="004E7E5A">
        <w:rPr>
          <w:rFonts w:cs="Times New Roman"/>
        </w:rPr>
        <w:t xml:space="preserve"> devote more effort to enhancing the quality of CSR disclosure. Based on the discussion, we propose the following hypothesis:</w:t>
      </w:r>
    </w:p>
    <w:p w14:paraId="2325433B" w14:textId="77777777" w:rsidR="009B1827" w:rsidRPr="004E7E5A" w:rsidRDefault="009B1827" w:rsidP="009B1827">
      <w:pPr>
        <w:pStyle w:val="a7"/>
        <w:spacing w:line="480" w:lineRule="auto"/>
        <w:ind w:firstLine="482"/>
        <w:rPr>
          <w:rFonts w:cs="Times New Roman"/>
          <w:i/>
          <w:iCs/>
        </w:rPr>
      </w:pPr>
      <w:r w:rsidRPr="004E7E5A">
        <w:rPr>
          <w:rFonts w:cs="Times New Roman"/>
          <w:b/>
          <w:bCs/>
        </w:rPr>
        <w:t>H2:</w:t>
      </w:r>
      <w:r w:rsidRPr="004E7E5A">
        <w:rPr>
          <w:rFonts w:cs="Times New Roman"/>
        </w:rPr>
        <w:t xml:space="preserve"> </w:t>
      </w:r>
      <w:r w:rsidRPr="004E7E5A">
        <w:rPr>
          <w:rFonts w:cs="Times New Roman"/>
          <w:i/>
          <w:iCs/>
        </w:rPr>
        <w:t>The positive association between directors’ network centrality and CSR disclosure quality is stronger when a firm spends less in advertising.</w:t>
      </w:r>
    </w:p>
    <w:p w14:paraId="268DF64F"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The Moderating Role of Analysts’ Attention</w:t>
      </w:r>
    </w:p>
    <w:p w14:paraId="2487A376" w14:textId="143F6E35" w:rsidR="00876723" w:rsidRPr="004E7E5A" w:rsidRDefault="00257CDB" w:rsidP="00876723">
      <w:pPr>
        <w:pStyle w:val="a7"/>
        <w:spacing w:line="480" w:lineRule="auto"/>
        <w:ind w:firstLine="480"/>
        <w:rPr>
          <w:rFonts w:cs="Times New Roman"/>
        </w:rPr>
      </w:pPr>
      <w:r w:rsidRPr="004E7E5A">
        <w:rPr>
          <w:rFonts w:cs="Times New Roman"/>
        </w:rPr>
        <w:t xml:space="preserve">Drawing on the resource-based view, firms need to use CSR-related resources to generate CSR-related output </w:t>
      </w:r>
      <w:r w:rsidRPr="004E7E5A">
        <w:rPr>
          <w:rFonts w:cs="Times New Roman"/>
        </w:rPr>
        <w:fldChar w:fldCharType="begin"/>
      </w:r>
      <w:r w:rsidR="006F6C86" w:rsidRPr="004E7E5A">
        <w:rPr>
          <w:rFonts w:cs="Times New Roman"/>
        </w:rPr>
        <w:instrText xml:space="preserve"> ADDIN EN.CITE &lt;EndNote&gt;&lt;Cite&gt;&lt;Author&gt;McWilliams&lt;/Author&gt;&lt;Year&gt;2001&lt;/Year&gt;&lt;RecNum&gt;2321&lt;/RecNum&gt;&lt;DisplayText&gt;(McWilliams and Siegel 2001)&lt;/DisplayText&gt;&lt;record&gt;&lt;rec-number&gt;2321&lt;/rec-number&gt;&lt;foreign-keys&gt;&lt;key app="EN" db-id="trr00pfsbzzex0ezwf6v5swd9fpfpwfa90xp" timestamp="1640264947" guid="5941c37c-f99a-4030-b59f-b1c3e5992713"&gt;2321&lt;/key&gt;&lt;/foreign-keys&gt;&lt;ref-type name="Journal Article"&gt;17&lt;/ref-type&gt;&lt;contributors&gt;&lt;authors&gt;&lt;author&gt;McWilliams, Abagail&lt;/author&gt;&lt;author&gt;Siegel, Donald&lt;/author&gt;&lt;/authors&gt;&lt;/contributors&gt;&lt;titles&gt;&lt;title&gt;Corporate social responsibility: A theory of the firm perspective&lt;/title&gt;&lt;secondary-title&gt;Academy of management review&lt;/secondary-title&gt;&lt;/titles&gt;&lt;periodical&gt;&lt;full-title&gt;Academy of management review&lt;/full-title&gt;&lt;/periodical&gt;&lt;pages&gt;117-127&lt;/pages&gt;&lt;volume&gt;26&lt;/volume&gt;&lt;number&gt;1&lt;/number&gt;&lt;dates&gt;&lt;year&gt;2001&lt;/year&gt;&lt;/dates&gt;&lt;isbn&gt;0363-7425&lt;/isbn&gt;&lt;urls&gt;&lt;/urls&gt;&lt;/record&gt;&lt;/Cite&gt;&lt;/EndNote&gt;</w:instrText>
      </w:r>
      <w:r w:rsidRPr="004E7E5A">
        <w:rPr>
          <w:rFonts w:cs="Times New Roman"/>
        </w:rPr>
        <w:fldChar w:fldCharType="separate"/>
      </w:r>
      <w:r w:rsidRPr="004E7E5A">
        <w:rPr>
          <w:rFonts w:cs="Times New Roman"/>
          <w:noProof/>
        </w:rPr>
        <w:t>(McWilliams and Siegel 2001)</w:t>
      </w:r>
      <w:r w:rsidRPr="004E7E5A">
        <w:rPr>
          <w:rFonts w:cs="Times New Roman"/>
        </w:rPr>
        <w:fldChar w:fldCharType="end"/>
      </w:r>
      <w:r w:rsidRPr="004E7E5A">
        <w:rPr>
          <w:rFonts w:cs="Times New Roman"/>
        </w:rPr>
        <w:t>.</w:t>
      </w:r>
      <w:r w:rsidRPr="004E7E5A">
        <w:rPr>
          <w:rFonts w:cs="Times New Roman" w:hint="eastAsia"/>
        </w:rPr>
        <w:t xml:space="preserve"> </w:t>
      </w:r>
      <w:r w:rsidR="008111F8" w:rsidRPr="004E7E5A">
        <w:rPr>
          <w:rFonts w:cs="Times New Roman"/>
        </w:rPr>
        <w:t xml:space="preserve">The resources invested </w:t>
      </w:r>
      <w:r w:rsidR="008111F8" w:rsidRPr="004E7E5A">
        <w:rPr>
          <w:rFonts w:cs="Times New Roman" w:hint="eastAsia"/>
        </w:rPr>
        <w:t>in</w:t>
      </w:r>
      <w:r w:rsidR="008111F8" w:rsidRPr="004E7E5A">
        <w:rPr>
          <w:rFonts w:cs="Times New Roman"/>
        </w:rPr>
        <w:t xml:space="preserve"> </w:t>
      </w:r>
      <w:r w:rsidR="008111F8" w:rsidRPr="004E7E5A">
        <w:rPr>
          <w:rFonts w:cs="Times New Roman" w:hint="eastAsia"/>
        </w:rPr>
        <w:t>CSR</w:t>
      </w:r>
      <w:r w:rsidR="008111F8" w:rsidRPr="004E7E5A">
        <w:rPr>
          <w:rFonts w:cs="Times New Roman"/>
        </w:rPr>
        <w:t xml:space="preserve"> is affected by the </w:t>
      </w:r>
      <w:r w:rsidR="00A914B2" w:rsidRPr="004E7E5A">
        <w:rPr>
          <w:rFonts w:cs="Times New Roman" w:hint="eastAsia"/>
        </w:rPr>
        <w:t>d</w:t>
      </w:r>
      <w:r w:rsidR="00A914B2" w:rsidRPr="004E7E5A">
        <w:rPr>
          <w:rFonts w:cs="Times New Roman"/>
        </w:rPr>
        <w:t>iscretion</w:t>
      </w:r>
      <w:r w:rsidR="008111F8" w:rsidRPr="004E7E5A">
        <w:rPr>
          <w:rFonts w:cs="Times New Roman"/>
        </w:rPr>
        <w:t xml:space="preserve"> of board</w:t>
      </w:r>
      <w:r w:rsidR="00A914B2" w:rsidRPr="004E7E5A">
        <w:rPr>
          <w:rFonts w:cs="Times New Roman"/>
        </w:rPr>
        <w:t xml:space="preserve"> of </w:t>
      </w:r>
      <w:proofErr w:type="spellStart"/>
      <w:r w:rsidR="00A914B2" w:rsidRPr="004E7E5A">
        <w:rPr>
          <w:rFonts w:cs="Times New Roman"/>
        </w:rPr>
        <w:t>direcotrs</w:t>
      </w:r>
      <w:proofErr w:type="spellEnd"/>
      <w:r w:rsidR="00517748" w:rsidRPr="004E7E5A">
        <w:rPr>
          <w:rFonts w:cs="Times New Roman"/>
        </w:rPr>
        <w:t xml:space="preserve"> </w:t>
      </w:r>
      <w:r w:rsidR="00A62214" w:rsidRPr="004E7E5A">
        <w:rPr>
          <w:rFonts w:cs="Times New Roman"/>
        </w:rPr>
        <w:fldChar w:fldCharType="begin"/>
      </w:r>
      <w:r w:rsidR="00317C6A" w:rsidRPr="004E7E5A">
        <w:rPr>
          <w:rFonts w:cs="Times New Roman"/>
        </w:rPr>
        <w:instrText xml:space="preserve"> ADDIN EN.CITE &lt;EndNote&gt;&lt;Cite&gt;&lt;Author&gt;Shaukat&lt;/Author&gt;&lt;Year&gt;2015&lt;/Year&gt;&lt;RecNum&gt;1615&lt;/RecNum&gt;&lt;DisplayText&gt;(Shaukat et al. 2015)&lt;/DisplayText&gt;&lt;record&gt;&lt;rec-number&gt;1615&lt;/rec-number&gt;&lt;foreign-keys&gt;&lt;key app="EN" db-id="trr00pfsbzzex0ezwf6v5swd9fpfpwfa90xp" timestamp="1581329663" guid="a8895b83-127f-4354-9bbc-4d70a20b2cd8"&gt;1615&lt;/key&gt;&lt;/foreign-keys&gt;&lt;ref-type name="Journal Article"&gt;17&lt;/ref-type&gt;&lt;contributors&gt;&lt;authors&gt;&lt;author&gt;Shaukat, Amama&lt;/author&gt;&lt;author&gt;Qiu, Yan&lt;/author&gt;&lt;author&gt;Trojanowski, Grzegorz&lt;/author&gt;&lt;/authors&gt;&lt;/contributors&gt;&lt;titles&gt;&lt;title&gt;Board attributes, corporate social responsibility strategy, and corporate environmental and social performance&lt;/title&gt;&lt;secondary-title&gt;Journal of Business Ethics&lt;/secondary-title&gt;&lt;/titles&gt;&lt;periodical&gt;&lt;full-title&gt;Journal of Business Ethics&lt;/full-title&gt;&lt;/periodical&gt;&lt;pages&gt;569-585&lt;/pages&gt;&lt;volume&gt;135&lt;/volume&gt;&lt;number&gt;3&lt;/number&gt;&lt;section&gt;569&lt;/section&gt;&lt;dates&gt;&lt;year&gt;2015&lt;/year&gt;&lt;/dates&gt;&lt;isbn&gt;0167-4544&amp;#xD;1573-0697&lt;/isbn&gt;&lt;urls&gt;&lt;/urls&gt;&lt;electronic-resource-num&gt;10.1007/s10551-014-2460-9&lt;/electronic-resource-num&gt;&lt;/record&gt;&lt;/Cite&gt;&lt;/EndNote&gt;</w:instrText>
      </w:r>
      <w:r w:rsidR="00A62214" w:rsidRPr="004E7E5A">
        <w:rPr>
          <w:rFonts w:cs="Times New Roman"/>
        </w:rPr>
        <w:fldChar w:fldCharType="separate"/>
      </w:r>
      <w:r w:rsidR="006F6C86" w:rsidRPr="004E7E5A">
        <w:rPr>
          <w:rFonts w:cs="Times New Roman"/>
          <w:noProof/>
        </w:rPr>
        <w:t>(Shaukat et al. 2015)</w:t>
      </w:r>
      <w:r w:rsidR="00A62214" w:rsidRPr="004E7E5A">
        <w:rPr>
          <w:rFonts w:cs="Times New Roman"/>
        </w:rPr>
        <w:fldChar w:fldCharType="end"/>
      </w:r>
      <w:r w:rsidR="008111F8" w:rsidRPr="004E7E5A">
        <w:rPr>
          <w:rFonts w:cs="Times New Roman"/>
        </w:rPr>
        <w:t>.</w:t>
      </w:r>
      <w:r w:rsidR="008C6A5E" w:rsidRPr="004E7E5A">
        <w:rPr>
          <w:rFonts w:cs="Times New Roman"/>
        </w:rPr>
        <w:t xml:space="preserve"> </w:t>
      </w:r>
      <w:r w:rsidR="00876723" w:rsidRPr="004E7E5A">
        <w:rPr>
          <w:rFonts w:cs="Times New Roman"/>
        </w:rPr>
        <w:t xml:space="preserve">Analysts’ attention refers to the frequency and amount of earnings forecast or </w:t>
      </w:r>
      <w:proofErr w:type="spellStart"/>
      <w:r w:rsidR="00876723" w:rsidRPr="004E7E5A">
        <w:rPr>
          <w:rFonts w:cs="Times New Roman"/>
        </w:rPr>
        <w:t>reserach</w:t>
      </w:r>
      <w:proofErr w:type="spellEnd"/>
      <w:r w:rsidR="00876723" w:rsidRPr="004E7E5A">
        <w:rPr>
          <w:rFonts w:cs="Times New Roman"/>
        </w:rPr>
        <w:t xml:space="preserve"> report issued by financial analysts, an important intermediary in the capital market </w:t>
      </w:r>
      <w:r w:rsidR="00876723" w:rsidRPr="004E7E5A">
        <w:rPr>
          <w:rFonts w:cs="Times New Roman"/>
        </w:rPr>
        <w:fldChar w:fldCharType="begin">
          <w:fldData xml:space="preserve">PEVuZE5vdGU+PENpdGU+PEF1dGhvcj5MYW5nPC9BdXRob3I+PFllYXI+MTk5NjwvWWVhcj48UmVj
TnVtPjIxMjM8L1JlY051bT48RGlzcGxheVRleHQ+KExhbmcgYW5kIEx1bmRob2xtIDE5OTY7IEJy
YWRzaGF3IGV0IGFsLiAyMDIxKTwvRGlzcGxheVRleHQ+PHJlY29yZD48cmVjLW51bWJlcj4yMTIz
PC9yZWMtbnVtYmVyPjxmb3JlaWduLWtleXM+PGtleSBhcHA9IkVOIiBkYi1pZD0idHJyMDBwZnNi
enpleDBlendmNnY1c3dkOWZwZnB3ZmE5MHhwIiB0aW1lc3RhbXA9IjE2MzE0MDkxODciIGd1aWQ9
IjliOWM3OTU3LTFkMDgtNDkyNi1hNjY3LTEwZDE3YjQ4M2EyYSI+MjEyMzwva2V5PjwvZm9yZWln
bi1rZXlzPjxyZWYtdHlwZSBuYW1lPSJKb3VybmFsIEFydGljbGUiPjE3PC9yZWYtdHlwZT48Y29u
dHJpYnV0b3JzPjxhdXRob3JzPjxhdXRob3I+TGFuZywgTWFyayBILjwvYXV0aG9yPjxhdXRob3I+
THVuZGhvbG0sIFJ1c3NlbGwgSi48L2F1dGhvcj48L2F1dGhvcnM+PC9jb250cmlidXRvcnM+PHRp
dGxlcz48dGl0bGU+Q29ycG9yYXRlIGRpc2Nsb3N1cmUgcG9saWN5IGFuZCBhbmFseXN0IGJlaGF2
aW9yPC90aXRsZT48c2Vjb25kYXJ5LXRpdGxlPlRoZSBBY2NvdW50aW5nIFJldmlldzwvc2Vjb25k
YXJ5LXRpdGxlPjwvdGl0bGVzPjxwZXJpb2RpY2FsPjxmdWxsLXRpdGxlPlRoZSBBY2NvdW50aW5n
IFJldmlldzwvZnVsbC10aXRsZT48L3BlcmlvZGljYWw+PHBhZ2VzPjQ2Ny00OTI8L3BhZ2VzPjx2
b2x1bWU+NzE8L3ZvbHVtZT48bnVtYmVyPjQ8L251bWJlcj48a2V5d29yZHM+PGtleXdvcmQ+RGlz
Y2xvc3VyZSBpbiBhY2NvdW50aW5nPC9rZXl3b3JkPjxrZXl3b3JkPkNvcnBvcmF0ZSBnb3Zlcm5h
bmNlPC9rZXl3b3JkPjwva2V5d29yZHM+PGRhdGVzPjx5ZWFyPjE5OTY8L3llYXI+PC9kYXRlcz48
cHVibGlzaGVyPkFtZXJpY2FuIEFjY291bnRpbmcgQXNzb2NpYXRpb248L3B1Ymxpc2hlcj48aXNi
bj4wMDAxNDgyNjwvaXNibj48YWNjZXNzaW9uLW51bT45NjExMjcxOTg5PC9hY2Nlc3Npb24tbnVt
Pjx1cmxzPjxyZWxhdGVkLXVybHM+PHVybD5odHRwczovL3NlYXJjaC5lYnNjb2hvc3QuY29tL2xv
Z2luLmFzcHg/ZGlyZWN0PXRydWUmYW1wO2RiPWJzdSZhbXA7QU49OTYxMTI3MTk4OSZhbXA7bGFu
Zz16aC1jbiZhbXA7c2l0ZT1laG9zdC1saXZlPC91cmw+PC9yZWxhdGVkLXVybHM+PC91cmxzPjxy
ZW1vdGUtZGF0YWJhc2UtbmFtZT5CdXNpbmVzcyBTb3VyY2UgVWx0aW1hdGU8L3JlbW90ZS1kYXRh
YmFzZS1uYW1lPjxyZW1vdGUtZGF0YWJhc2UtcHJvdmlkZXI+RUJTQ09ob3N0PC9yZW1vdGUtZGF0
YWJhc2UtcHJvdmlkZXI+PC9yZWNvcmQ+PC9DaXRlPjxDaXRlPjxBdXRob3I+QnJhZHNoYXc8L0F1
dGhvcj48WWVhcj4yMDIxPC9ZZWFyPjxSZWNOdW0+MjEyNDwvUmVjTnVtPjxyZWNvcmQ+PHJlYy1u
dW1iZXI+MjEyNDwvcmVjLW51bWJlcj48Zm9yZWlnbi1rZXlzPjxrZXkgYXBwPSJFTiIgZGItaWQ9
InRycjAwcGZzYnp6ZXgwZXp3ZjZ2NXN3ZDlmcGZwd2ZhOTB4cCIgdGltZXN0YW1wPSIxNjMxNDEw
MTAyIiBndWlkPSJkM2ZlNDU5My04Y2VjLTQ0YjktYTUyNC0zNzMzY2E3NTQxMDUiPjIxMjQ8L2tl
eT48L2ZvcmVpZ24ta2V5cz48cmVmLXR5cGUgbmFtZT0iSm91cm5hbCBBcnRpY2xlIj4xNzwvcmVm
LXR5cGU+PGNvbnRyaWJ1dG9ycz48YXV0aG9ycz48YXV0aG9yPkJyYWRzaGF3LCBNYXJrIFQuPC9h
dXRob3I+PGF1dGhvcj5Mb2NrLCBCcmFuZG9uPC9hdXRob3I+PGF1dGhvcj5XYW5nLCBYdWU8L2F1
dGhvcj48YXV0aG9yPlpob3UsIERleGluPC9hdXRob3I+PC9hdXRob3JzPjwvY29udHJpYnV0b3Jz
Pjx0aXRsZXM+PHRpdGxlPlNvZnQgaW5mb3JtYXRpb24gaW4gdGhlIGZpbmFuY2lhbCBwcmVzcyBh
bmQgYW5hbHlzdCByZXZpc2lvbnM8L3RpdGxlPjxzZWNvbmRhcnktdGl0bGU+VGhlIEFjY291bnRp
bmcgUmV2aWV3PC9zZWNvbmRhcnktdGl0bGU+PC90aXRsZXM+PHBlcmlvZGljYWw+PGZ1bGwtdGl0
bGU+VGhlIEFjY291bnRpbmcgUmV2aWV3PC9mdWxsLXRpdGxlPjwvcGVyaW9kaWNhbD48cGFnZXM+
MTA3LTEzMjwvcGFnZXM+PHZvbHVtZT45Njwvdm9sdW1lPjxudW1iZXI+NTwvbnVtYmVyPjxrZXl3
b3Jkcz48a2V5d29yZD5CdXNpbmVzcyBpbiB0aGUgcHJlc3M8L2tleXdvcmQ+PGtleXdvcmQ+U2Vj
dXJpdGllcyBhbmFseXN0czwva2V5d29yZD48a2V5d29yZD5NYXNzIG1lZGlhPC9rZXl3b3JkPjxr
ZXl3b3JkPkZpbmFuY2lhbCByZXNlYXJjaDwva2V5d29yZD48a2V5d29yZD5GaW5hbmNpYWwgbWFy
a2V0IHJlYWN0aW9uPC9rZXl3b3JkPjxrZXl3b3JkPmFuYWx5c3QgcmV2aXNpb25zPC9rZXl3b3Jk
PjxrZXl3b3JkPmFuYWx5c3RzPC9rZXl3b3JkPjxrZXl3b3JkPm1lZGlhPC9rZXl3b3JkPjxrZXl3
b3JkPnNvZnQgYW5kIGhhcmQgbmV3czwva2V5d29yZD48a2V5d29yZD50b25lPC9rZXl3b3JkPjwv
a2V5d29yZHM+PGRhdGVzPjx5ZWFyPjIwMjE8L3llYXI+PC9kYXRlcz48cHVibGlzaGVyPkFtZXJp
Y2FuIEFjY291bnRpbmcgQXNzb2NpYXRpb248L3B1Ymxpc2hlcj48aXNibj4wMDAxNDgyNjwvaXNi
bj48YWNjZXNzaW9uLW51bT4xNTIyMjM3Mjk8L2FjY2Vzc2lvbi1udW0+PHVybHM+PHJlbGF0ZWQt
dXJscz48dXJsPmh0dHBzOi8vc2VhcmNoLmVic2NvaG9zdC5jb20vbG9naW4uYXNweD9kaXJlY3Q9
dHJ1ZSZhbXA7ZGI9YnN1JmFtcDtBTj0xNTIyMjM3MjkmYW1wO2xhbmc9emgtY24mYW1wO3NpdGU9
ZWhvc3QtbGl2ZTwvdXJsPjwvcmVsYXRlZC11cmxzPjwvdXJscz48ZWxlY3Ryb25pYy1yZXNvdXJj
ZS1udW0+MTAuMjMwOC9UQVItMjAxOC0wMjY0PC9lbGVjdHJvbmljLXJlc291cmNlLW51bT48cmVt
b3RlLWRhdGFiYXNlLW5hbWU+QnVzaW5lc3MgU291cmNlIFVsdGltYXRlPC9yZW1vdGUtZGF0YWJh
c2UtbmFtZT48cmVtb3RlLWRhdGFiYXNlLXByb3ZpZGVyPkVCU0NPaG9zdDwvcmVtb3RlLWRhdGFi
YXNlLXByb3ZpZGVyPjwvcmVjb3JkPjwvQ2l0ZT48L0VuZE5vdGU+AG==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YW5nPC9BdXRob3I+PFllYXI+MTk5NjwvWWVhcj48UmVj
TnVtPjIxMjM8L1JlY051bT48RGlzcGxheVRleHQ+KExhbmcgYW5kIEx1bmRob2xtIDE5OTY7IEJy
YWRzaGF3IGV0IGFsLiAyMDIxKTwvRGlzcGxheVRleHQ+PHJlY29yZD48cmVjLW51bWJlcj4yMTIz
PC9yZWMtbnVtYmVyPjxmb3JlaWduLWtleXM+PGtleSBhcHA9IkVOIiBkYi1pZD0idHJyMDBwZnNi
enpleDBlendmNnY1c3dkOWZwZnB3ZmE5MHhwIiB0aW1lc3RhbXA9IjE2MzE0MDkxODciIGd1aWQ9
IjliOWM3OTU3LTFkMDgtNDkyNi1hNjY3LTEwZDE3YjQ4M2EyYSI+MjEyMzwva2V5PjwvZm9yZWln
bi1rZXlzPjxyZWYtdHlwZSBuYW1lPSJKb3VybmFsIEFydGljbGUiPjE3PC9yZWYtdHlwZT48Y29u
dHJpYnV0b3JzPjxhdXRob3JzPjxhdXRob3I+TGFuZywgTWFyayBILjwvYXV0aG9yPjxhdXRob3I+
THVuZGhvbG0sIFJ1c3NlbGwgSi48L2F1dGhvcj48L2F1dGhvcnM+PC9jb250cmlidXRvcnM+PHRp
dGxlcz48dGl0bGU+Q29ycG9yYXRlIGRpc2Nsb3N1cmUgcG9saWN5IGFuZCBhbmFseXN0IGJlaGF2
aW9yPC90aXRsZT48c2Vjb25kYXJ5LXRpdGxlPlRoZSBBY2NvdW50aW5nIFJldmlldzwvc2Vjb25k
YXJ5LXRpdGxlPjwvdGl0bGVzPjxwZXJpb2RpY2FsPjxmdWxsLXRpdGxlPlRoZSBBY2NvdW50aW5n
IFJldmlldzwvZnVsbC10aXRsZT48L3BlcmlvZGljYWw+PHBhZ2VzPjQ2Ny00OTI8L3BhZ2VzPjx2
b2x1bWU+NzE8L3ZvbHVtZT48bnVtYmVyPjQ8L251bWJlcj48a2V5d29yZHM+PGtleXdvcmQ+RGlz
Y2xvc3VyZSBpbiBhY2NvdW50aW5nPC9rZXl3b3JkPjxrZXl3b3JkPkNvcnBvcmF0ZSBnb3Zlcm5h
bmNlPC9rZXl3b3JkPjwva2V5d29yZHM+PGRhdGVzPjx5ZWFyPjE5OTY8L3llYXI+PC9kYXRlcz48
cHVibGlzaGVyPkFtZXJpY2FuIEFjY291bnRpbmcgQXNzb2NpYXRpb248L3B1Ymxpc2hlcj48aXNi
bj4wMDAxNDgyNjwvaXNibj48YWNjZXNzaW9uLW51bT45NjExMjcxOTg5PC9hY2Nlc3Npb24tbnVt
Pjx1cmxzPjxyZWxhdGVkLXVybHM+PHVybD5odHRwczovL3NlYXJjaC5lYnNjb2hvc3QuY29tL2xv
Z2luLmFzcHg/ZGlyZWN0PXRydWUmYW1wO2RiPWJzdSZhbXA7QU49OTYxMTI3MTk4OSZhbXA7bGFu
Zz16aC1jbiZhbXA7c2l0ZT1laG9zdC1saXZlPC91cmw+PC9yZWxhdGVkLXVybHM+PC91cmxzPjxy
ZW1vdGUtZGF0YWJhc2UtbmFtZT5CdXNpbmVzcyBTb3VyY2UgVWx0aW1hdGU8L3JlbW90ZS1kYXRh
YmFzZS1uYW1lPjxyZW1vdGUtZGF0YWJhc2UtcHJvdmlkZXI+RUJTQ09ob3N0PC9yZW1vdGUtZGF0
YWJhc2UtcHJvdmlkZXI+PC9yZWNvcmQ+PC9DaXRlPjxDaXRlPjxBdXRob3I+QnJhZHNoYXc8L0F1
dGhvcj48WWVhcj4yMDIxPC9ZZWFyPjxSZWNOdW0+MjEyNDwvUmVjTnVtPjxyZWNvcmQ+PHJlYy1u
dW1iZXI+MjEyNDwvcmVjLW51bWJlcj48Zm9yZWlnbi1rZXlzPjxrZXkgYXBwPSJFTiIgZGItaWQ9
InRycjAwcGZzYnp6ZXgwZXp3ZjZ2NXN3ZDlmcGZwd2ZhOTB4cCIgdGltZXN0YW1wPSIxNjMxNDEw
MTAyIiBndWlkPSJkM2ZlNDU5My04Y2VjLTQ0YjktYTUyNC0zNzMzY2E3NTQxMDUiPjIxMjQ8L2tl
eT48L2ZvcmVpZ24ta2V5cz48cmVmLXR5cGUgbmFtZT0iSm91cm5hbCBBcnRpY2xlIj4xNzwvcmVm
LXR5cGU+PGNvbnRyaWJ1dG9ycz48YXV0aG9ycz48YXV0aG9yPkJyYWRzaGF3LCBNYXJrIFQuPC9h
dXRob3I+PGF1dGhvcj5Mb2NrLCBCcmFuZG9uPC9hdXRob3I+PGF1dGhvcj5XYW5nLCBYdWU8L2F1
dGhvcj48YXV0aG9yPlpob3UsIERleGluPC9hdXRob3I+PC9hdXRob3JzPjwvY29udHJpYnV0b3Jz
Pjx0aXRsZXM+PHRpdGxlPlNvZnQgaW5mb3JtYXRpb24gaW4gdGhlIGZpbmFuY2lhbCBwcmVzcyBh
bmQgYW5hbHlzdCByZXZpc2lvbnM8L3RpdGxlPjxzZWNvbmRhcnktdGl0bGU+VGhlIEFjY291bnRp
bmcgUmV2aWV3PC9zZWNvbmRhcnktdGl0bGU+PC90aXRsZXM+PHBlcmlvZGljYWw+PGZ1bGwtdGl0
bGU+VGhlIEFjY291bnRpbmcgUmV2aWV3PC9mdWxsLXRpdGxlPjwvcGVyaW9kaWNhbD48cGFnZXM+
MTA3LTEzMjwvcGFnZXM+PHZvbHVtZT45Njwvdm9sdW1lPjxudW1iZXI+NTwvbnVtYmVyPjxrZXl3
b3Jkcz48a2V5d29yZD5CdXNpbmVzcyBpbiB0aGUgcHJlc3M8L2tleXdvcmQ+PGtleXdvcmQ+U2Vj
dXJpdGllcyBhbmFseXN0czwva2V5d29yZD48a2V5d29yZD5NYXNzIG1lZGlhPC9rZXl3b3JkPjxr
ZXl3b3JkPkZpbmFuY2lhbCByZXNlYXJjaDwva2V5d29yZD48a2V5d29yZD5GaW5hbmNpYWwgbWFy
a2V0IHJlYWN0aW9uPC9rZXl3b3JkPjxrZXl3b3JkPmFuYWx5c3QgcmV2aXNpb25zPC9rZXl3b3Jk
PjxrZXl3b3JkPmFuYWx5c3RzPC9rZXl3b3JkPjxrZXl3b3JkPm1lZGlhPC9rZXl3b3JkPjxrZXl3
b3JkPnNvZnQgYW5kIGhhcmQgbmV3czwva2V5d29yZD48a2V5d29yZD50b25lPC9rZXl3b3JkPjwv
a2V5d29yZHM+PGRhdGVzPjx5ZWFyPjIwMjE8L3llYXI+PC9kYXRlcz48cHVibGlzaGVyPkFtZXJp
Y2FuIEFjY291bnRpbmcgQXNzb2NpYXRpb248L3B1Ymxpc2hlcj48aXNibj4wMDAxNDgyNjwvaXNi
bj48YWNjZXNzaW9uLW51bT4xNTIyMjM3Mjk8L2FjY2Vzc2lvbi1udW0+PHVybHM+PHJlbGF0ZWQt
dXJscz48dXJsPmh0dHBzOi8vc2VhcmNoLmVic2NvaG9zdC5jb20vbG9naW4uYXNweD9kaXJlY3Q9
dHJ1ZSZhbXA7ZGI9YnN1JmFtcDtBTj0xNTIyMjM3MjkmYW1wO2xhbmc9emgtY24mYW1wO3NpdGU9
ZWhvc3QtbGl2ZTwvdXJsPjwvcmVsYXRlZC11cmxzPjwvdXJscz48ZWxlY3Ryb25pYy1yZXNvdXJj
ZS1udW0+MTAuMjMwOC9UQVItMjAxOC0wMjY0PC9lbGVjdHJvbmljLXJlc291cmNlLW51bT48cmVt
b3RlLWRhdGFiYXNlLW5hbWU+QnVzaW5lc3MgU291cmNlIFVsdGltYXRlPC9yZW1vdGUtZGF0YWJh
c2UtbmFtZT48cmVtb3RlLWRhdGFiYXNlLXByb3ZpZGVyPkVCU0NPaG9zdDwvcmVtb3RlLWRhdGFi
YXNlLXByb3ZpZGVyPjwvcmVjb3JkPjwvQ2l0ZT48L0VuZE5vdGU+AG==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00876723" w:rsidRPr="004E7E5A">
        <w:rPr>
          <w:rFonts w:cs="Times New Roman"/>
        </w:rPr>
      </w:r>
      <w:r w:rsidR="00876723" w:rsidRPr="004E7E5A">
        <w:rPr>
          <w:rFonts w:cs="Times New Roman"/>
        </w:rPr>
        <w:fldChar w:fldCharType="separate"/>
      </w:r>
      <w:r w:rsidR="00876723" w:rsidRPr="004E7E5A">
        <w:rPr>
          <w:rFonts w:cs="Times New Roman"/>
          <w:noProof/>
        </w:rPr>
        <w:t>(Lang and Lundholm 1996; Bradshaw et al. 2021)</w:t>
      </w:r>
      <w:r w:rsidR="00876723" w:rsidRPr="004E7E5A">
        <w:rPr>
          <w:rFonts w:cs="Times New Roman"/>
        </w:rPr>
        <w:fldChar w:fldCharType="end"/>
      </w:r>
      <w:r w:rsidR="00876723" w:rsidRPr="004E7E5A">
        <w:rPr>
          <w:rFonts w:cs="Times New Roman"/>
        </w:rPr>
        <w:t xml:space="preserve">. Market values financial analysts not only because of their ability to facilitate the flow of information to investors but also because of their knowledge about industry trends and economic fundamentals </w:t>
      </w:r>
      <w:r w:rsidR="00876723" w:rsidRPr="004E7E5A">
        <w:rPr>
          <w:rFonts w:cs="Times New Roman"/>
        </w:rPr>
        <w:fldChar w:fldCharType="begin"/>
      </w:r>
      <w:r w:rsidR="001A1175" w:rsidRPr="004E7E5A">
        <w:rPr>
          <w:rFonts w:cs="Times New Roman"/>
        </w:rPr>
        <w:instrText xml:space="preserve"> ADDIN EN.CITE &lt;EndNote&gt;&lt;Cite&gt;&lt;Author&gt;Martens&lt;/Author&gt;&lt;Year&gt;2021&lt;/Year&gt;&lt;RecNum&gt;2125&lt;/RecNum&gt;&lt;DisplayText&gt;(Martens and Sextroh 2021)&lt;/DisplayText&gt;&lt;record&gt;&lt;rec-number&gt;2125&lt;/rec-number&gt;&lt;foreign-keys&gt;&lt;key app="EN" db-id="trr00pfsbzzex0ezwf6v5swd9fpfpwfa90xp" timestamp="1631411273" guid="2e9e9ab7-3d88-462f-8c0a-3f91edd0ef7f"&gt;2125&lt;/key&gt;&lt;/foreign-keys&gt;&lt;ref-type name="Journal Article"&gt;17&lt;/ref-type&gt;&lt;contributors&gt;&lt;authors&gt;&lt;author&gt;Martens, T. I. M.&lt;/author&gt;&lt;author&gt;Sextroh, Christoph J.&lt;/author&gt;&lt;/authors&gt;&lt;/contributors&gt;&lt;titles&gt;&lt;title&gt;Analyst coverage overlaps and interfirm information spillovers&lt;/title&gt;&lt;secondary-title&gt;Journal of Accounting Research&lt;/secondary-title&gt;&lt;/titles&gt;&lt;periodical&gt;&lt;full-title&gt;Journal of Accounting Research&lt;/full-title&gt;&lt;/periodical&gt;&lt;pages&gt;1425-1480&lt;/pages&gt;&lt;volume&gt;59&lt;/volume&gt;&lt;number&gt;4&lt;/number&gt;&lt;keywords&gt;&lt;keyword&gt;Externalities&lt;/keyword&gt;&lt;keyword&gt;Financial analysts&lt;/keyword&gt;&lt;keyword&gt;Information asymmetry&lt;/keyword&gt;&lt;keyword&gt;Capital market&lt;/keyword&gt;&lt;keyword&gt;Patents&lt;/keyword&gt;&lt;keyword&gt;Business intelligence&lt;/keyword&gt;&lt;keyword&gt;Economic indicators&lt;/keyword&gt;&lt;keyword&gt;Economic trends&lt;/keyword&gt;&lt;keyword&gt;Information dissemination&lt;/keyword&gt;&lt;keyword&gt;analysts&lt;/keyword&gt;&lt;keyword&gt;corporate innovation&lt;/keyword&gt;&lt;keyword&gt;coverage overlap&lt;/keyword&gt;&lt;keyword&gt;feedback effect&lt;/keyword&gt;&lt;keyword&gt;information spillover&lt;/keyword&gt;&lt;keyword&gt;knowledge flow&lt;/keyword&gt;&lt;keyword&gt;patent citations&lt;/keyword&gt;&lt;/keywords&gt;&lt;dates&gt;&lt;year&gt;2021&lt;/year&gt;&lt;/dates&gt;&lt;publisher&gt;John Wiley &amp;amp; Sons, Inc.&lt;/publisher&gt;&lt;isbn&gt;00218456&lt;/isbn&gt;&lt;accession-num&gt;151682655&lt;/accession-num&gt;&lt;urls&gt;&lt;related-urls&gt;&lt;url&gt;https://search.ebscohost.com/login.aspx?direct=true&amp;amp;db=bsu&amp;amp;AN=151682655&amp;amp;lang=zh-cn&amp;amp;site=ehost-live&lt;/url&gt;&lt;/related-urls&gt;&lt;/urls&gt;&lt;electronic-resource-num&gt;10.1111/1475-679X.12391&lt;/electronic-resource-num&gt;&lt;remote-database-name&gt;Business Source Ultimate&lt;/remote-database-name&gt;&lt;remote-database-provider&gt;EBSCOhost&lt;/remote-database-provider&gt;&lt;/record&gt;&lt;/Cite&gt;&lt;/EndNote&gt;</w:instrText>
      </w:r>
      <w:r w:rsidR="00876723" w:rsidRPr="004E7E5A">
        <w:rPr>
          <w:rFonts w:cs="Times New Roman"/>
        </w:rPr>
        <w:fldChar w:fldCharType="separate"/>
      </w:r>
      <w:r w:rsidR="00876723" w:rsidRPr="004E7E5A">
        <w:rPr>
          <w:rFonts w:cs="Times New Roman"/>
          <w:noProof/>
        </w:rPr>
        <w:t>(Martens and Sextroh 2021)</w:t>
      </w:r>
      <w:r w:rsidR="00876723" w:rsidRPr="004E7E5A">
        <w:rPr>
          <w:rFonts w:cs="Times New Roman"/>
        </w:rPr>
        <w:fldChar w:fldCharType="end"/>
      </w:r>
      <w:r w:rsidR="00876723" w:rsidRPr="004E7E5A">
        <w:rPr>
          <w:rFonts w:cs="Times New Roman"/>
        </w:rPr>
        <w:t xml:space="preserve">. By analyzing the financial performance of listed companies, analysts can estimate the investment value of these companies and communicate with current and potential investors by research reports </w:t>
      </w:r>
      <w:r w:rsidR="00876723" w:rsidRPr="004E7E5A">
        <w:rPr>
          <w:rFonts w:cs="Times New Roman"/>
        </w:rPr>
        <w:fldChar w:fldCharType="begin">
          <w:fldData xml:space="preserve">PEVuZE5vdGU+PENpdGU+PEF1dGhvcj5MYW5nPC9BdXRob3I+PFllYXI+MTk5NjwvWWVhcj48UmVj
TnVtPjIxMjM8L1JlY051bT48RGlzcGxheVRleHQ+KExhbmcgYW5kIEx1bmRob2xtIDE5OTY7IE1h
cnRlbnMgYW5kIFNleHRyb2ggMjAyMSk8L0Rpc3BsYXlUZXh0PjxyZWNvcmQ+PHJlYy1udW1iZXI+
MjEyMzwvcmVjLW51bWJlcj48Zm9yZWlnbi1rZXlzPjxrZXkgYXBwPSJFTiIgZGItaWQ9InRycjAw
cGZzYnp6ZXgwZXp3ZjZ2NXN3ZDlmcGZwd2ZhOTB4cCIgdGltZXN0YW1wPSIxNjMxNDA5MTg3IiBn
dWlkPSI5YjljNzk1Ny0xZDA4LTQ5MjYtYTY2Ny0xMGQxN2I0ODNhMmEiPjIxMjM8L2tleT48L2Zv
cmVpZ24ta2V5cz48cmVmLXR5cGUgbmFtZT0iSm91cm5hbCBBcnRpY2xlIj4xNzwvcmVmLXR5cGU+
PGNvbnRyaWJ1dG9ycz48YXV0aG9ycz48YXV0aG9yPkxhbmcsIE1hcmsgSC48L2F1dGhvcj48YXV0
aG9yPkx1bmRob2xtLCBSdXNzZWxsIEouPC9hdXRob3I+PC9hdXRob3JzPjwvY29udHJpYnV0b3Jz
Pjx0aXRsZXM+PHRpdGxlPkNvcnBvcmF0ZSBkaXNjbG9zdXJlIHBvbGljeSBhbmQgYW5hbHlzdCBi
ZWhhdmlvcjwvdGl0bGU+PHNlY29uZGFyeS10aXRsZT5UaGUgQWNjb3VudGluZyBSZXZpZXc8L3Nl
Y29uZGFyeS10aXRsZT48L3RpdGxlcz48cGVyaW9kaWNhbD48ZnVsbC10aXRsZT5UaGUgQWNjb3Vu
dGluZyBSZXZpZXc8L2Z1bGwtdGl0bGU+PC9wZXJpb2RpY2FsPjxwYWdlcz40NjctNDkyPC9wYWdl
cz48dm9sdW1lPjcxPC92b2x1bWU+PG51bWJlcj40PC9udW1iZXI+PGtleXdvcmRzPjxrZXl3b3Jk
PkRpc2Nsb3N1cmUgaW4gYWNjb3VudGluZzwva2V5d29yZD48a2V5d29yZD5Db3Jwb3JhdGUgZ292
ZXJuYW5jZTwva2V5d29yZD48L2tleXdvcmRzPjxkYXRlcz48eWVhcj4xOTk2PC95ZWFyPjwvZGF0
ZXM+PHB1Ymxpc2hlcj5BbWVyaWNhbiBBY2NvdW50aW5nIEFzc29jaWF0aW9uPC9wdWJsaXNoZXI+
PGlzYm4+MDAwMTQ4MjY8L2lzYm4+PGFjY2Vzc2lvbi1udW0+OTYxMTI3MTk4OTwvYWNjZXNzaW9u
LW51bT48dXJscz48cmVsYXRlZC11cmxzPjx1cmw+aHR0cHM6Ly9zZWFyY2guZWJzY29ob3N0LmNv
bS9sb2dpbi5hc3B4P2RpcmVjdD10cnVlJmFtcDtkYj1ic3UmYW1wO0FOPTk2MTEyNzE5ODkmYW1w
O2xhbmc9emgtY24mYW1wO3NpdGU9ZWhvc3QtbGl2ZTwvdXJsPjwvcmVsYXRlZC11cmxzPjwvdXJs
cz48cmVtb3RlLWRhdGFiYXNlLW5hbWU+QnVzaW5lc3MgU291cmNlIFVsdGltYXRlPC9yZW1vdGUt
ZGF0YWJhc2UtbmFtZT48cmVtb3RlLWRhdGFiYXNlLXByb3ZpZGVyPkVCU0NPaG9zdDwvcmVtb3Rl
LWRhdGFiYXNlLXByb3ZpZGVyPjwvcmVjb3JkPjwvQ2l0ZT48Q2l0ZT48QXV0aG9yPk1hcnRlbnM8
L0F1dGhvcj48WWVhcj4yMDIxPC9ZZWFyPjxSZWNOdW0+MjEyNTwvUmVjTnVtPjxyZWNvcmQ+PHJl
Yy1udW1iZXI+MjEyNTwvcmVjLW51bWJlcj48Zm9yZWlnbi1rZXlzPjxrZXkgYXBwPSJFTiIgZGIt
aWQ9InRycjAwcGZzYnp6ZXgwZXp3ZjZ2NXN3ZDlmcGZwd2ZhOTB4cCIgdGltZXN0YW1wPSIxNjMx
NDExMjczIiBndWlkPSIyZTllOWFiNy0zZDg4LTQ2MmYtOGMwYS0zZjkxZWRkMGVmN2YiPjIxMjU8
L2tleT48L2ZvcmVpZ24ta2V5cz48cmVmLXR5cGUgbmFtZT0iSm91cm5hbCBBcnRpY2xlIj4xNzwv
cmVmLXR5cGU+PGNvbnRyaWJ1dG9ycz48YXV0aG9ycz48YXV0aG9yPk1hcnRlbnMsIFQuIEkuIE0u
PC9hdXRob3I+PGF1dGhvcj5TZXh0cm9oLCBDaHJpc3RvcGggSi48L2F1dGhvcj48L2F1dGhvcnM+
PC9jb250cmlidXRvcnM+PHRpdGxlcz48dGl0bGU+QW5hbHlzdCBjb3ZlcmFnZSBvdmVybGFwcyBh
bmQgaW50ZXJmaXJtIGluZm9ybWF0aW9uIHNwaWxsb3ZlcnM8L3RpdGxlPjxzZWNvbmRhcnktdGl0
bGU+Sm91cm5hbCBvZiBBY2NvdW50aW5nIFJlc2VhcmNoPC9zZWNvbmRhcnktdGl0bGU+PC90aXRs
ZXM+PHBlcmlvZGljYWw+PGZ1bGwtdGl0bGU+Sm91cm5hbCBvZiBBY2NvdW50aW5nIFJlc2VhcmNo
PC9mdWxsLXRpdGxlPjwvcGVyaW9kaWNhbD48cGFnZXM+MTQyNS0xNDgwPC9wYWdlcz48dm9sdW1l
PjU5PC92b2x1bWU+PG51bWJlcj40PC9udW1iZXI+PGtleXdvcmRzPjxrZXl3b3JkPkV4dGVybmFs
aXRpZXM8L2tleXdvcmQ+PGtleXdvcmQ+RmluYW5jaWFsIGFuYWx5c3RzPC9rZXl3b3JkPjxrZXl3
b3JkPkluZm9ybWF0aW9uIGFzeW1tZXRyeTwva2V5d29yZD48a2V5d29yZD5DYXBpdGFsIG1hcmtl
dDwva2V5d29yZD48a2V5d29yZD5QYXRlbnRzPC9rZXl3b3JkPjxrZXl3b3JkPkJ1c2luZXNzIGlu
dGVsbGlnZW5jZTwva2V5d29yZD48a2V5d29yZD5FY29ub21pYyBpbmRpY2F0b3JzPC9rZXl3b3Jk
PjxrZXl3b3JkPkVjb25vbWljIHRyZW5kczwva2V5d29yZD48a2V5d29yZD5JbmZvcm1hdGlvbiBk
aXNzZW1pbmF0aW9uPC9rZXl3b3JkPjxrZXl3b3JkPmFuYWx5c3RzPC9rZXl3b3JkPjxrZXl3b3Jk
PmNvcnBvcmF0ZSBpbm5vdmF0aW9uPC9rZXl3b3JkPjxrZXl3b3JkPmNvdmVyYWdlIG92ZXJsYXA8
L2tleXdvcmQ+PGtleXdvcmQ+ZmVlZGJhY2sgZWZmZWN0PC9rZXl3b3JkPjxrZXl3b3JkPmluZm9y
bWF0aW9uIHNwaWxsb3Zlcjwva2V5d29yZD48a2V5d29yZD5rbm93bGVkZ2UgZmxvdzwva2V5d29y
ZD48a2V5d29yZD5wYXRlbnQgY2l0YXRpb25zPC9rZXl3b3JkPjwva2V5d29yZHM+PGRhdGVzPjx5
ZWFyPjIwMjE8L3llYXI+PC9kYXRlcz48cHVibGlzaGVyPkpvaG4gV2lsZXkgJmFtcDsgU29ucywg
SW5jLjwvcHVibGlzaGVyPjxpc2JuPjAwMjE4NDU2PC9pc2JuPjxhY2Nlc3Npb24tbnVtPjE1MTY4
MjY1NTwvYWNjZXNzaW9uLW51bT48dXJscz48cmVsYXRlZC11cmxzPjx1cmw+aHR0cHM6Ly9zZWFy
Y2guZWJzY29ob3N0LmNvbS9sb2dpbi5hc3B4P2RpcmVjdD10cnVlJmFtcDtkYj1ic3UmYW1wO0FO
PTE1MTY4MjY1NSZhbXA7bGFuZz16aC1jbiZhbXA7c2l0ZT1laG9zdC1saXZlPC91cmw+PC9yZWxh
dGVkLXVybHM+PC91cmxzPjxlbGVjdHJvbmljLXJlc291cmNlLW51bT4xMC4xMTExLzE0NzUtNjc5
WC4xMjM5MTwvZWxlY3Ryb25pYy1yZXNvdXJjZS1udW0+PHJlbW90ZS1kYXRhYmFzZS1uYW1lPkJ1
c2luZXNzIFNvdXJjZSBVbHRpbWF0ZTwvcmVtb3RlLWRhdGFiYXNlLW5hbWU+PHJlbW90ZS1kYXRh
YmFzZS1wcm92aWRlcj5FQlNDT2hvc3Q8L3JlbW90ZS1kYXRhYmFzZS1wcm92aWRlcj48L3JlY29y
ZD48L0NpdGU+PC9FbmROb3RlPgB=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YW5nPC9BdXRob3I+PFllYXI+MTk5NjwvWWVhcj48UmVj
TnVtPjIxMjM8L1JlY051bT48RGlzcGxheVRleHQ+KExhbmcgYW5kIEx1bmRob2xtIDE5OTY7IE1h
cnRlbnMgYW5kIFNleHRyb2ggMjAyMSk8L0Rpc3BsYXlUZXh0PjxyZWNvcmQ+PHJlYy1udW1iZXI+
MjEyMzwvcmVjLW51bWJlcj48Zm9yZWlnbi1rZXlzPjxrZXkgYXBwPSJFTiIgZGItaWQ9InRycjAw
cGZzYnp6ZXgwZXp3ZjZ2NXN3ZDlmcGZwd2ZhOTB4cCIgdGltZXN0YW1wPSIxNjMxNDA5MTg3IiBn
dWlkPSI5YjljNzk1Ny0xZDA4LTQ5MjYtYTY2Ny0xMGQxN2I0ODNhMmEiPjIxMjM8L2tleT48L2Zv
cmVpZ24ta2V5cz48cmVmLXR5cGUgbmFtZT0iSm91cm5hbCBBcnRpY2xlIj4xNzwvcmVmLXR5cGU+
PGNvbnRyaWJ1dG9ycz48YXV0aG9ycz48YXV0aG9yPkxhbmcsIE1hcmsgSC48L2F1dGhvcj48YXV0
aG9yPkx1bmRob2xtLCBSdXNzZWxsIEouPC9hdXRob3I+PC9hdXRob3JzPjwvY29udHJpYnV0b3Jz
Pjx0aXRsZXM+PHRpdGxlPkNvcnBvcmF0ZSBkaXNjbG9zdXJlIHBvbGljeSBhbmQgYW5hbHlzdCBi
ZWhhdmlvcjwvdGl0bGU+PHNlY29uZGFyeS10aXRsZT5UaGUgQWNjb3VudGluZyBSZXZpZXc8L3Nl
Y29uZGFyeS10aXRsZT48L3RpdGxlcz48cGVyaW9kaWNhbD48ZnVsbC10aXRsZT5UaGUgQWNjb3Vu
dGluZyBSZXZpZXc8L2Z1bGwtdGl0bGU+PC9wZXJpb2RpY2FsPjxwYWdlcz40NjctNDkyPC9wYWdl
cz48dm9sdW1lPjcxPC92b2x1bWU+PG51bWJlcj40PC9udW1iZXI+PGtleXdvcmRzPjxrZXl3b3Jk
PkRpc2Nsb3N1cmUgaW4gYWNjb3VudGluZzwva2V5d29yZD48a2V5d29yZD5Db3Jwb3JhdGUgZ292
ZXJuYW5jZTwva2V5d29yZD48L2tleXdvcmRzPjxkYXRlcz48eWVhcj4xOTk2PC95ZWFyPjwvZGF0
ZXM+PHB1Ymxpc2hlcj5BbWVyaWNhbiBBY2NvdW50aW5nIEFzc29jaWF0aW9uPC9wdWJsaXNoZXI+
PGlzYm4+MDAwMTQ4MjY8L2lzYm4+PGFjY2Vzc2lvbi1udW0+OTYxMTI3MTk4OTwvYWNjZXNzaW9u
LW51bT48dXJscz48cmVsYXRlZC11cmxzPjx1cmw+aHR0cHM6Ly9zZWFyY2guZWJzY29ob3N0LmNv
bS9sb2dpbi5hc3B4P2RpcmVjdD10cnVlJmFtcDtkYj1ic3UmYW1wO0FOPTk2MTEyNzE5ODkmYW1w
O2xhbmc9emgtY24mYW1wO3NpdGU9ZWhvc3QtbGl2ZTwvdXJsPjwvcmVsYXRlZC11cmxzPjwvdXJs
cz48cmVtb3RlLWRhdGFiYXNlLW5hbWU+QnVzaW5lc3MgU291cmNlIFVsdGltYXRlPC9yZW1vdGUt
ZGF0YWJhc2UtbmFtZT48cmVtb3RlLWRhdGFiYXNlLXByb3ZpZGVyPkVCU0NPaG9zdDwvcmVtb3Rl
LWRhdGFiYXNlLXByb3ZpZGVyPjwvcmVjb3JkPjwvQ2l0ZT48Q2l0ZT48QXV0aG9yPk1hcnRlbnM8
L0F1dGhvcj48WWVhcj4yMDIxPC9ZZWFyPjxSZWNOdW0+MjEyNTwvUmVjTnVtPjxyZWNvcmQ+PHJl
Yy1udW1iZXI+MjEyNTwvcmVjLW51bWJlcj48Zm9yZWlnbi1rZXlzPjxrZXkgYXBwPSJFTiIgZGIt
aWQ9InRycjAwcGZzYnp6ZXgwZXp3ZjZ2NXN3ZDlmcGZwd2ZhOTB4cCIgdGltZXN0YW1wPSIxNjMx
NDExMjczIiBndWlkPSIyZTllOWFiNy0zZDg4LTQ2MmYtOGMwYS0zZjkxZWRkMGVmN2YiPjIxMjU8
L2tleT48L2ZvcmVpZ24ta2V5cz48cmVmLXR5cGUgbmFtZT0iSm91cm5hbCBBcnRpY2xlIj4xNzwv
cmVmLXR5cGU+PGNvbnRyaWJ1dG9ycz48YXV0aG9ycz48YXV0aG9yPk1hcnRlbnMsIFQuIEkuIE0u
PC9hdXRob3I+PGF1dGhvcj5TZXh0cm9oLCBDaHJpc3RvcGggSi48L2F1dGhvcj48L2F1dGhvcnM+
PC9jb250cmlidXRvcnM+PHRpdGxlcz48dGl0bGU+QW5hbHlzdCBjb3ZlcmFnZSBvdmVybGFwcyBh
bmQgaW50ZXJmaXJtIGluZm9ybWF0aW9uIHNwaWxsb3ZlcnM8L3RpdGxlPjxzZWNvbmRhcnktdGl0
bGU+Sm91cm5hbCBvZiBBY2NvdW50aW5nIFJlc2VhcmNoPC9zZWNvbmRhcnktdGl0bGU+PC90aXRs
ZXM+PHBlcmlvZGljYWw+PGZ1bGwtdGl0bGU+Sm91cm5hbCBvZiBBY2NvdW50aW5nIFJlc2VhcmNo
PC9mdWxsLXRpdGxlPjwvcGVyaW9kaWNhbD48cGFnZXM+MTQyNS0xNDgwPC9wYWdlcz48dm9sdW1l
PjU5PC92b2x1bWU+PG51bWJlcj40PC9udW1iZXI+PGtleXdvcmRzPjxrZXl3b3JkPkV4dGVybmFs
aXRpZXM8L2tleXdvcmQ+PGtleXdvcmQ+RmluYW5jaWFsIGFuYWx5c3RzPC9rZXl3b3JkPjxrZXl3
b3JkPkluZm9ybWF0aW9uIGFzeW1tZXRyeTwva2V5d29yZD48a2V5d29yZD5DYXBpdGFsIG1hcmtl
dDwva2V5d29yZD48a2V5d29yZD5QYXRlbnRzPC9rZXl3b3JkPjxrZXl3b3JkPkJ1c2luZXNzIGlu
dGVsbGlnZW5jZTwva2V5d29yZD48a2V5d29yZD5FY29ub21pYyBpbmRpY2F0b3JzPC9rZXl3b3Jk
PjxrZXl3b3JkPkVjb25vbWljIHRyZW5kczwva2V5d29yZD48a2V5d29yZD5JbmZvcm1hdGlvbiBk
aXNzZW1pbmF0aW9uPC9rZXl3b3JkPjxrZXl3b3JkPmFuYWx5c3RzPC9rZXl3b3JkPjxrZXl3b3Jk
PmNvcnBvcmF0ZSBpbm5vdmF0aW9uPC9rZXl3b3JkPjxrZXl3b3JkPmNvdmVyYWdlIG92ZXJsYXA8
L2tleXdvcmQ+PGtleXdvcmQ+ZmVlZGJhY2sgZWZmZWN0PC9rZXl3b3JkPjxrZXl3b3JkPmluZm9y
bWF0aW9uIHNwaWxsb3Zlcjwva2V5d29yZD48a2V5d29yZD5rbm93bGVkZ2UgZmxvdzwva2V5d29y
ZD48a2V5d29yZD5wYXRlbnQgY2l0YXRpb25zPC9rZXl3b3JkPjwva2V5d29yZHM+PGRhdGVzPjx5
ZWFyPjIwMjE8L3llYXI+PC9kYXRlcz48cHVibGlzaGVyPkpvaG4gV2lsZXkgJmFtcDsgU29ucywg
SW5jLjwvcHVibGlzaGVyPjxpc2JuPjAwMjE4NDU2PC9pc2JuPjxhY2Nlc3Npb24tbnVtPjE1MTY4
MjY1NTwvYWNjZXNzaW9uLW51bT48dXJscz48cmVsYXRlZC11cmxzPjx1cmw+aHR0cHM6Ly9zZWFy
Y2guZWJzY29ob3N0LmNvbS9sb2dpbi5hc3B4P2RpcmVjdD10cnVlJmFtcDtkYj1ic3UmYW1wO0FO
PTE1MTY4MjY1NSZhbXA7bGFuZz16aC1jbiZhbXA7c2l0ZT1laG9zdC1saXZlPC91cmw+PC9yZWxh
dGVkLXVybHM+PC91cmxzPjxlbGVjdHJvbmljLXJlc291cmNlLW51bT4xMC4xMTExLzE0NzUtNjc5
WC4xMjM5MTwvZWxlY3Ryb25pYy1yZXNvdXJjZS1udW0+PHJlbW90ZS1kYXRhYmFzZS1uYW1lPkJ1
c2luZXNzIFNvdXJjZSBVbHRpbWF0ZTwvcmVtb3RlLWRhdGFiYXNlLW5hbWU+PHJlbW90ZS1kYXRh
YmFzZS1wcm92aWRlcj5FQlNDT2hvc3Q8L3JlbW90ZS1kYXRhYmFzZS1wcm92aWRlcj48L3JlY29y
ZD48L0NpdGU+PC9FbmROb3RlPgB=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00876723" w:rsidRPr="004E7E5A">
        <w:rPr>
          <w:rFonts w:cs="Times New Roman"/>
        </w:rPr>
      </w:r>
      <w:r w:rsidR="00876723" w:rsidRPr="004E7E5A">
        <w:rPr>
          <w:rFonts w:cs="Times New Roman"/>
        </w:rPr>
        <w:fldChar w:fldCharType="separate"/>
      </w:r>
      <w:r w:rsidR="00876723" w:rsidRPr="004E7E5A">
        <w:rPr>
          <w:rFonts w:cs="Times New Roman"/>
          <w:noProof/>
        </w:rPr>
        <w:t xml:space="preserve">(Lang and Lundholm </w:t>
      </w:r>
      <w:r w:rsidR="00876723" w:rsidRPr="004E7E5A">
        <w:rPr>
          <w:rFonts w:cs="Times New Roman"/>
          <w:noProof/>
        </w:rPr>
        <w:lastRenderedPageBreak/>
        <w:t>1996; Martens and Sextroh 2021)</w:t>
      </w:r>
      <w:r w:rsidR="00876723" w:rsidRPr="004E7E5A">
        <w:rPr>
          <w:rFonts w:cs="Times New Roman"/>
        </w:rPr>
        <w:fldChar w:fldCharType="end"/>
      </w:r>
      <w:r w:rsidR="00876723" w:rsidRPr="004E7E5A">
        <w:rPr>
          <w:rFonts w:cs="Times New Roman"/>
        </w:rPr>
        <w:t xml:space="preserve">. According to the investor cognition hypothesis </w:t>
      </w:r>
      <w:r w:rsidR="00876723" w:rsidRPr="004E7E5A">
        <w:rPr>
          <w:rFonts w:cs="Times New Roman"/>
        </w:rPr>
        <w:fldChar w:fldCharType="begin"/>
      </w:r>
      <w:r w:rsidR="006F6C86" w:rsidRPr="004E7E5A">
        <w:rPr>
          <w:rFonts w:cs="Times New Roman"/>
        </w:rPr>
        <w:instrText xml:space="preserve"> ADDIN EN.CITE &lt;EndNote&gt;&lt;Cite&gt;&lt;Author&gt;Merton&lt;/Author&gt;&lt;Year&gt;1987&lt;/Year&gt;&lt;RecNum&gt;2108&lt;/RecNum&gt;&lt;DisplayText&gt;(Merton 1987)&lt;/DisplayText&gt;&lt;record&gt;&lt;rec-number&gt;2108&lt;/rec-number&gt;&lt;foreign-keys&gt;&lt;key app="EN" db-id="trr00pfsbzzex0ezwf6v5swd9fpfpwfa90xp" timestamp="1630380024" guid="566e5080-78fb-4f5e-87a1-d5518ebbe4f1"&gt;2108&lt;/key&gt;&lt;/foreign-keys&gt;&lt;ref-type name="Journal Article"&gt;17&lt;/ref-type&gt;&lt;contributors&gt;&lt;authors&gt;&lt;author&gt;Merton, R.&lt;/author&gt;&lt;/authors&gt;&lt;/contributors&gt;&lt;titles&gt;&lt;title&gt;An equilibrium market model with incomplete information&lt;/title&gt;&lt;secondary-title&gt;The Journal of Finance&lt;/secondary-title&gt;&lt;/titles&gt;&lt;periodical&gt;&lt;full-title&gt;The Journal of Finance&lt;/full-title&gt;&lt;/periodical&gt;&lt;pages&gt;483-511&lt;/pages&gt;&lt;volume&gt;42&lt;/volume&gt;&lt;dates&gt;&lt;year&gt;1987&lt;/year&gt;&lt;/dates&gt;&lt;urls&gt;&lt;/urls&gt;&lt;/record&gt;&lt;/Cite&gt;&lt;/EndNote&gt;</w:instrText>
      </w:r>
      <w:r w:rsidR="00876723" w:rsidRPr="004E7E5A">
        <w:rPr>
          <w:rFonts w:cs="Times New Roman"/>
        </w:rPr>
        <w:fldChar w:fldCharType="separate"/>
      </w:r>
      <w:r w:rsidR="00876723" w:rsidRPr="004E7E5A">
        <w:rPr>
          <w:rFonts w:cs="Times New Roman"/>
          <w:noProof/>
        </w:rPr>
        <w:t>(Merton 1987)</w:t>
      </w:r>
      <w:r w:rsidR="00876723" w:rsidRPr="004E7E5A">
        <w:rPr>
          <w:rFonts w:cs="Times New Roman"/>
        </w:rPr>
        <w:fldChar w:fldCharType="end"/>
      </w:r>
      <w:r w:rsidR="00876723" w:rsidRPr="004E7E5A">
        <w:rPr>
          <w:rFonts w:cs="Times New Roman"/>
        </w:rPr>
        <w:t xml:space="preserve">, while delivering information to investors, analysts also attract investors’ attention and improve the recognition of firms among investors. Therefore, firms with high analysts’ attention may have a higher reputation, and directors can naturally obtain better social status. Firms that attract less attention from analysts are more likely to have worse internal information quality and disclose less information </w:t>
      </w:r>
      <w:r w:rsidR="00876723" w:rsidRPr="004E7E5A">
        <w:rPr>
          <w:rFonts w:cs="Times New Roman"/>
        </w:rPr>
        <w:fldChar w:fldCharType="begin"/>
      </w:r>
      <w:r w:rsidR="006F6C86" w:rsidRPr="004E7E5A">
        <w:rPr>
          <w:rFonts w:cs="Times New Roman"/>
        </w:rPr>
        <w:instrText xml:space="preserve"> ADDIN EN.CITE &lt;EndNote&gt;&lt;Cite&gt;&lt;Author&gt;Ding&lt;/Author&gt;&lt;Year&gt;2021&lt;/Year&gt;&lt;RecNum&gt;2020&lt;/RecNum&gt;&lt;DisplayText&gt;(Ding et al. 2021)&lt;/DisplayText&gt;&lt;record&gt;&lt;rec-number&gt;2020&lt;/rec-number&gt;&lt;foreign-keys&gt;&lt;key app="EN" db-id="trr00pfsbzzex0ezwf6v5swd9fpfpwfa90xp" timestamp="1627289792" guid="b00706dc-5243-4d75-80ce-c24f17c93ead"&gt;2020&lt;/key&gt;&lt;/foreign-keys&gt;&lt;ref-type name="Journal Article"&gt;17&lt;/ref-type&gt;&lt;contributors&gt;&lt;authors&gt;&lt;author&gt;Rong Ding&lt;/author&gt;&lt;author&gt;Sushil Sainani&lt;/author&gt;&lt;author&gt;Ziyang (John) Zhang&lt;/author&gt;&lt;/authors&gt;&lt;/contributors&gt;&lt;titles&gt;&lt;title&gt;Protection of trade secrets and corporate tax avoidance: Evidence from the inevitable disclosure doctrine&lt;/title&gt;&lt;secondary-title&gt;Journal of Business Research&lt;/secondary-title&gt;&lt;/titles&gt;&lt;periodical&gt;&lt;full-title&gt;Journal of Business Research&lt;/full-title&gt;&lt;/periodical&gt;&lt;pages&gt;221-232&lt;/pages&gt;&lt;volume&gt;132&lt;/volume&gt;&lt;number&gt;5&lt;/number&gt;&lt;dates&gt;&lt;year&gt;2021&lt;/year&gt;&lt;/dates&gt;&lt;urls&gt;&lt;/urls&gt;&lt;/record&gt;&lt;/Cite&gt;&lt;/EndNote&gt;</w:instrText>
      </w:r>
      <w:r w:rsidR="00876723" w:rsidRPr="004E7E5A">
        <w:rPr>
          <w:rFonts w:cs="Times New Roman"/>
        </w:rPr>
        <w:fldChar w:fldCharType="separate"/>
      </w:r>
      <w:r w:rsidR="00876723" w:rsidRPr="004E7E5A">
        <w:rPr>
          <w:rFonts w:cs="Times New Roman"/>
          <w:noProof/>
        </w:rPr>
        <w:t>(Ding et al. 2021)</w:t>
      </w:r>
      <w:r w:rsidR="00876723" w:rsidRPr="004E7E5A">
        <w:rPr>
          <w:rFonts w:cs="Times New Roman"/>
        </w:rPr>
        <w:fldChar w:fldCharType="end"/>
      </w:r>
      <w:r w:rsidR="00876723" w:rsidRPr="004E7E5A">
        <w:rPr>
          <w:rFonts w:cs="Times New Roman"/>
        </w:rPr>
        <w:t>. In this situation, if well-connected directors pay more attention to their social recognition, firms with well-connected directors may invest more to improve CSR disclosure quality. Therefore, we propose hypothesis 3 as follows:</w:t>
      </w:r>
    </w:p>
    <w:p w14:paraId="0296B033" w14:textId="77777777" w:rsidR="00876723" w:rsidRPr="004E7E5A" w:rsidRDefault="00876723" w:rsidP="00876723">
      <w:pPr>
        <w:pStyle w:val="a7"/>
        <w:spacing w:line="480" w:lineRule="auto"/>
        <w:ind w:firstLine="482"/>
        <w:rPr>
          <w:rFonts w:cs="Times New Roman"/>
        </w:rPr>
      </w:pPr>
      <w:r w:rsidRPr="004E7E5A">
        <w:rPr>
          <w:rFonts w:cs="Times New Roman"/>
          <w:b/>
          <w:bCs/>
        </w:rPr>
        <w:t>H3:</w:t>
      </w:r>
      <w:r w:rsidRPr="004E7E5A">
        <w:rPr>
          <w:rFonts w:cs="Times New Roman"/>
        </w:rPr>
        <w:t xml:space="preserve"> </w:t>
      </w:r>
      <w:r w:rsidRPr="004E7E5A">
        <w:rPr>
          <w:rFonts w:cs="Times New Roman"/>
          <w:i/>
          <w:iCs/>
        </w:rPr>
        <w:t>The positive association between directors’ network centrality and CSR disclosure quality is stronger when a firm attract</w:t>
      </w:r>
      <w:r w:rsidRPr="004E7E5A">
        <w:rPr>
          <w:rFonts w:cs="Times New Roman" w:hint="eastAsia"/>
          <w:i/>
          <w:iCs/>
        </w:rPr>
        <w:t>s</w:t>
      </w:r>
      <w:r w:rsidRPr="004E7E5A">
        <w:rPr>
          <w:rFonts w:cs="Times New Roman"/>
          <w:i/>
          <w:iCs/>
        </w:rPr>
        <w:t xml:space="preserve"> less analysts’ attention.</w:t>
      </w:r>
    </w:p>
    <w:p w14:paraId="40BAE61B" w14:textId="5F16D667" w:rsidR="00746786" w:rsidRPr="004E7E5A" w:rsidRDefault="00746786" w:rsidP="00746786">
      <w:pPr>
        <w:pStyle w:val="4"/>
        <w:spacing w:before="0" w:after="0" w:line="480" w:lineRule="auto"/>
        <w:rPr>
          <w:i/>
          <w:iCs/>
          <w:color w:val="000000" w:themeColor="text1"/>
        </w:rPr>
      </w:pPr>
      <w:r w:rsidRPr="004E7E5A">
        <w:rPr>
          <w:i/>
          <w:iCs/>
          <w:color w:val="000000" w:themeColor="text1"/>
        </w:rPr>
        <w:t>The Moderating Role of Assurance of</w:t>
      </w:r>
      <w:r w:rsidR="0044142E" w:rsidRPr="004E7E5A">
        <w:rPr>
          <w:color w:val="000000" w:themeColor="text1"/>
        </w:rPr>
        <w:t xml:space="preserve"> </w:t>
      </w:r>
      <w:r w:rsidR="0044142E" w:rsidRPr="004E7E5A">
        <w:rPr>
          <w:rFonts w:hint="eastAsia"/>
          <w:i/>
          <w:iCs/>
          <w:color w:val="000000" w:themeColor="text1"/>
        </w:rPr>
        <w:t>S</w:t>
      </w:r>
      <w:r w:rsidR="0044142E" w:rsidRPr="004E7E5A">
        <w:rPr>
          <w:i/>
          <w:iCs/>
          <w:color w:val="000000" w:themeColor="text1"/>
        </w:rPr>
        <w:t>ustainability</w:t>
      </w:r>
      <w:r w:rsidRPr="004E7E5A">
        <w:rPr>
          <w:i/>
          <w:iCs/>
          <w:color w:val="000000" w:themeColor="text1"/>
        </w:rPr>
        <w:t xml:space="preserve"> Report</w:t>
      </w:r>
    </w:p>
    <w:p w14:paraId="4285CF4B" w14:textId="22861AF2" w:rsidR="00876723" w:rsidRPr="004E7E5A" w:rsidRDefault="006546DA" w:rsidP="00876723">
      <w:pPr>
        <w:pStyle w:val="a7"/>
        <w:spacing w:line="480" w:lineRule="auto"/>
        <w:ind w:firstLine="480"/>
        <w:rPr>
          <w:rFonts w:cs="Times New Roman"/>
        </w:rPr>
      </w:pPr>
      <w:r w:rsidRPr="004E7E5A">
        <w:rPr>
          <w:rFonts w:cs="Times New Roman"/>
        </w:rPr>
        <w:t xml:space="preserve">The resource-based view leads us to a supply-side perspective, which begins with the realization that firms must devote resources to satisfy the demand for CSR </w:t>
      </w:r>
      <w:r w:rsidRPr="004E7E5A">
        <w:rPr>
          <w:rFonts w:cs="Times New Roman"/>
        </w:rPr>
        <w:fldChar w:fldCharType="begin"/>
      </w:r>
      <w:r w:rsidR="006F6C86" w:rsidRPr="004E7E5A">
        <w:rPr>
          <w:rFonts w:cs="Times New Roman"/>
        </w:rPr>
        <w:instrText xml:space="preserve"> ADDIN EN.CITE &lt;EndNote&gt;&lt;Cite&gt;&lt;Author&gt;McWilliams&lt;/Author&gt;&lt;Year&gt;2001&lt;/Year&gt;&lt;RecNum&gt;2321&lt;/RecNum&gt;&lt;DisplayText&gt;(McWilliams and Siegel 2001)&lt;/DisplayText&gt;&lt;record&gt;&lt;rec-number&gt;2321&lt;/rec-number&gt;&lt;foreign-keys&gt;&lt;key app="EN" db-id="trr00pfsbzzex0ezwf6v5swd9fpfpwfa90xp" timestamp="1640264947" guid="5941c37c-f99a-4030-b59f-b1c3e5992713"&gt;2321&lt;/key&gt;&lt;/foreign-keys&gt;&lt;ref-type name="Journal Article"&gt;17&lt;/ref-type&gt;&lt;contributors&gt;&lt;authors&gt;&lt;author&gt;McWilliams, Abagail&lt;/author&gt;&lt;author&gt;Siegel, Donald&lt;/author&gt;&lt;/authors&gt;&lt;/contributors&gt;&lt;titles&gt;&lt;title&gt;Corporate social responsibility: A theory of the firm perspective&lt;/title&gt;&lt;secondary-title&gt;Academy of management review&lt;/secondary-title&gt;&lt;/titles&gt;&lt;periodical&gt;&lt;full-title&gt;Academy of management review&lt;/full-title&gt;&lt;/periodical&gt;&lt;pages&gt;117-127&lt;/pages&gt;&lt;volume&gt;26&lt;/volume&gt;&lt;number&gt;1&lt;/number&gt;&lt;dates&gt;&lt;year&gt;2001&lt;/year&gt;&lt;/dates&gt;&lt;isbn&gt;0363-7425&lt;/isbn&gt;&lt;urls&gt;&lt;/urls&gt;&lt;/record&gt;&lt;/Cite&gt;&lt;/EndNote&gt;</w:instrText>
      </w:r>
      <w:r w:rsidRPr="004E7E5A">
        <w:rPr>
          <w:rFonts w:cs="Times New Roman"/>
        </w:rPr>
        <w:fldChar w:fldCharType="separate"/>
      </w:r>
      <w:r w:rsidRPr="004E7E5A">
        <w:rPr>
          <w:rFonts w:cs="Times New Roman"/>
          <w:noProof/>
        </w:rPr>
        <w:t>(McWilliams and Siegel 2001)</w:t>
      </w:r>
      <w:r w:rsidRPr="004E7E5A">
        <w:rPr>
          <w:rFonts w:cs="Times New Roman"/>
        </w:rPr>
        <w:fldChar w:fldCharType="end"/>
      </w:r>
      <w:r w:rsidRPr="004E7E5A">
        <w:rPr>
          <w:rFonts w:cs="Times New Roman"/>
        </w:rPr>
        <w:t>.</w:t>
      </w:r>
      <w:r w:rsidRPr="004E7E5A">
        <w:rPr>
          <w:rFonts w:cs="Times New Roman" w:hint="eastAsia"/>
        </w:rPr>
        <w:t xml:space="preserve"> </w:t>
      </w:r>
      <w:r w:rsidR="00876723" w:rsidRPr="004E7E5A">
        <w:rPr>
          <w:rFonts w:cs="Times New Roman"/>
        </w:rPr>
        <w:t xml:space="preserve">Managers may “green-washing” their firms by issuing CSR reports, but they may not necessarily </w:t>
      </w:r>
      <w:r w:rsidRPr="004E7E5A">
        <w:rPr>
          <w:rFonts w:cs="Times New Roman"/>
        </w:rPr>
        <w:t>devote resources to satisfy the demand for CSR</w:t>
      </w:r>
      <w:r w:rsidRPr="004E7E5A">
        <w:rPr>
          <w:rFonts w:cs="Times New Roman" w:hint="eastAsia"/>
        </w:rPr>
        <w:t xml:space="preserve"> </w:t>
      </w:r>
      <w:r w:rsidR="00876723" w:rsidRPr="004E7E5A">
        <w:rPr>
          <w:rFonts w:cs="Times New Roman"/>
        </w:rPr>
        <w:fldChar w:fldCharType="begin"/>
      </w:r>
      <w:r w:rsidR="001A1175" w:rsidRPr="004E7E5A">
        <w:rPr>
          <w:rFonts w:cs="Times New Roman"/>
        </w:rPr>
        <w:instrText xml:space="preserve"> ADDIN EN.CITE &lt;EndNote&gt;&lt;Cite&gt;&lt;Author&gt;Hemingway&lt;/Author&gt;&lt;Year&gt;2004&lt;/Year&gt;&lt;RecNum&gt;1816&lt;/RecNum&gt;&lt;DisplayText&gt;(Hemingway 2004)&lt;/DisplayText&gt;&lt;record&gt;&lt;rec-number&gt;1816&lt;/rec-number&gt;&lt;foreign-keys&gt;&lt;key app="EN" db-id="trr00pfsbzzex0ezwf6v5swd9fpfpwfa90xp" timestamp="1596787270" guid="c80d001d-906e-41c6-a15c-0593e2a1608c"&gt;1816&lt;/key&gt;&lt;/foreign-keys&gt;&lt;ref-type name="Journal Article"&gt;17&lt;/ref-type&gt;&lt;contributors&gt;&lt;authors&gt;&lt;author&gt;Hemingway, Christine A. , and P. W. Maclagan&lt;/author&gt;&lt;/authors&gt;&lt;/contributors&gt;&lt;titles&gt;&lt;title&gt;Managers&amp;apos; personal values as drivers of corporate social responsibility&lt;/title&gt;&lt;secondary-title&gt;Journal of Business Ethics&lt;/secondary-title&gt;&lt;/titles&gt;&lt;periodical&gt;&lt;full-title&gt;Journal of Business Ethics&lt;/full-title&gt;&lt;/periodical&gt;&lt;pages&gt;33-44&lt;/pages&gt;&lt;volume&gt;50&lt;/volume&gt;&lt;number&gt;1&lt;/number&gt;&lt;dates&gt;&lt;year&gt;2004&lt;/year&gt;&lt;/dates&gt;&lt;urls&gt;&lt;/urls&gt;&lt;/record&gt;&lt;/Cite&gt;&lt;/EndNote&gt;</w:instrText>
      </w:r>
      <w:r w:rsidR="00876723" w:rsidRPr="004E7E5A">
        <w:rPr>
          <w:rFonts w:cs="Times New Roman"/>
        </w:rPr>
        <w:fldChar w:fldCharType="separate"/>
      </w:r>
      <w:r w:rsidR="00876723" w:rsidRPr="004E7E5A">
        <w:rPr>
          <w:rFonts w:cs="Times New Roman"/>
          <w:noProof/>
        </w:rPr>
        <w:t>(Hemingway 2004)</w:t>
      </w:r>
      <w:r w:rsidR="00876723" w:rsidRPr="004E7E5A">
        <w:rPr>
          <w:rFonts w:cs="Times New Roman"/>
        </w:rPr>
        <w:fldChar w:fldCharType="end"/>
      </w:r>
      <w:r w:rsidR="00876723" w:rsidRPr="004E7E5A">
        <w:rPr>
          <w:rFonts w:cs="Times New Roman"/>
        </w:rPr>
        <w:t>. Assurance of sustainability reports (which include CSR reports) is considered an important mechanism to enhance the reliability of CSR</w:t>
      </w:r>
      <w:r w:rsidR="00876723" w:rsidRPr="004E7E5A">
        <w:t xml:space="preserve"> </w:t>
      </w:r>
      <w:r w:rsidR="00876723" w:rsidRPr="004E7E5A">
        <w:rPr>
          <w:rFonts w:cs="Times New Roman"/>
        </w:rPr>
        <w:t xml:space="preserve">reports. Companies seeking to enhance the credibility of their reports and build their corporate reputation are more likely to have their sustainability reports assured </w:t>
      </w:r>
      <w:r w:rsidR="00876723" w:rsidRPr="004E7E5A">
        <w:rPr>
          <w:rFonts w:cs="Times New Roman"/>
        </w:rPr>
        <w:fldChar w:fldCharType="begin"/>
      </w:r>
      <w:r w:rsidR="00317C6A" w:rsidRPr="004E7E5A">
        <w:rPr>
          <w:rFonts w:cs="Times New Roman"/>
        </w:rPr>
        <w:instrText xml:space="preserve"> ADDIN EN.CITE &lt;EndNote&gt;&lt;Cite&gt;&lt;Author&gt;Simnett&lt;/Author&gt;&lt;Year&gt;2009&lt;/Year&gt;&lt;RecNum&gt;2062&lt;/RecNum&gt;&lt;DisplayText&gt;(Simnett et al. 2009)&lt;/DisplayText&gt;&lt;record&gt;&lt;rec-number&gt;2062&lt;/rec-number&gt;&lt;foreign-keys&gt;&lt;key app="EN" db-id="trr00pfsbzzex0ezwf6v5swd9fpfpwfa90xp" timestamp="1627809955" guid="4dc6f8bf-0de1-4269-8813-55d1a3db074b"&gt;2062&lt;/key&gt;&lt;/foreign-keys&gt;&lt;ref-type name="Journal Article"&gt;17&lt;/ref-type&gt;&lt;contributors&gt;&lt;authors&gt;&lt;author&gt;Simnett, R.&lt;/author&gt;&lt;author&gt;Vanstraelen, A.&lt;/author&gt;&lt;author&gt;Chua, W. F.&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dates&gt;&lt;year&gt;2009&lt;/year&gt;&lt;/dates&gt;&lt;urls&gt;&lt;/urls&gt;&lt;/record&gt;&lt;/Cite&gt;&lt;/EndNote&gt;</w:instrText>
      </w:r>
      <w:r w:rsidR="00876723" w:rsidRPr="004E7E5A">
        <w:rPr>
          <w:rFonts w:cs="Times New Roman"/>
        </w:rPr>
        <w:fldChar w:fldCharType="separate"/>
      </w:r>
      <w:r w:rsidR="00876723" w:rsidRPr="004E7E5A">
        <w:rPr>
          <w:rFonts w:cs="Times New Roman"/>
          <w:noProof/>
        </w:rPr>
        <w:t>(Simnett et al. 2009)</w:t>
      </w:r>
      <w:r w:rsidR="00876723" w:rsidRPr="004E7E5A">
        <w:rPr>
          <w:rFonts w:cs="Times New Roman"/>
        </w:rPr>
        <w:fldChar w:fldCharType="end"/>
      </w:r>
      <w:r w:rsidR="00876723" w:rsidRPr="004E7E5A">
        <w:rPr>
          <w:rFonts w:cs="Times New Roman"/>
        </w:rPr>
        <w:t xml:space="preserve">, which implies that assurance of sustainability reports could weaken the effect of directors’ network on CSR disclosure quality. Our discussion leads to hypothesis 4: </w:t>
      </w:r>
    </w:p>
    <w:p w14:paraId="226E42D2" w14:textId="77777777" w:rsidR="00876723" w:rsidRPr="004E7E5A" w:rsidRDefault="00876723" w:rsidP="00876723">
      <w:pPr>
        <w:pStyle w:val="a7"/>
        <w:spacing w:line="480" w:lineRule="auto"/>
        <w:ind w:firstLine="482"/>
        <w:rPr>
          <w:rFonts w:cs="Times New Roman"/>
        </w:rPr>
      </w:pPr>
      <w:r w:rsidRPr="004E7E5A">
        <w:rPr>
          <w:rFonts w:cs="Times New Roman"/>
          <w:b/>
          <w:bCs/>
        </w:rPr>
        <w:t>H4:</w:t>
      </w:r>
      <w:r w:rsidRPr="004E7E5A">
        <w:rPr>
          <w:rFonts w:cs="Times New Roman"/>
        </w:rPr>
        <w:t xml:space="preserve"> </w:t>
      </w:r>
      <w:r w:rsidRPr="004E7E5A">
        <w:rPr>
          <w:rFonts w:cs="Times New Roman"/>
          <w:i/>
          <w:iCs/>
        </w:rPr>
        <w:t xml:space="preserve">The positive association between directors’ network centrality and CSR disclosure </w:t>
      </w:r>
      <w:r w:rsidRPr="004E7E5A">
        <w:rPr>
          <w:rFonts w:cs="Times New Roman"/>
          <w:i/>
          <w:iCs/>
        </w:rPr>
        <w:lastRenderedPageBreak/>
        <w:t>quality is weaker when a firm’ CSR report is assured.</w:t>
      </w:r>
    </w:p>
    <w:p w14:paraId="4EF8639B"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The Moderating Role of External Punishment Pressure</w:t>
      </w:r>
    </w:p>
    <w:p w14:paraId="5D95FC8A" w14:textId="520D7BAE" w:rsidR="002209EB" w:rsidRPr="004E7E5A" w:rsidRDefault="005E4BB5" w:rsidP="002209EB">
      <w:pPr>
        <w:pStyle w:val="a7"/>
        <w:spacing w:line="480" w:lineRule="auto"/>
        <w:ind w:firstLine="480"/>
        <w:rPr>
          <w:rFonts w:cs="Times New Roman"/>
          <w:shd w:val="clear" w:color="auto" w:fill="FFFFFF"/>
        </w:rPr>
      </w:pPr>
      <w:r w:rsidRPr="004E7E5A">
        <w:rPr>
          <w:rFonts w:cs="Times New Roman"/>
        </w:rPr>
        <w:t>According to resource-based view, additional resources might be required to improve CSR disclosures.</w:t>
      </w:r>
      <w:r w:rsidRPr="004E7E5A">
        <w:rPr>
          <w:rFonts w:cs="Times New Roman" w:hint="eastAsia"/>
        </w:rPr>
        <w:t xml:space="preserve"> </w:t>
      </w:r>
      <w:r w:rsidRPr="004E7E5A">
        <w:rPr>
          <w:rFonts w:cs="Times New Roman"/>
        </w:rPr>
        <w:t>CSR investment may embody the product with socially responsible attributes.</w:t>
      </w:r>
      <w:r w:rsidRPr="004E7E5A">
        <w:rPr>
          <w:rFonts w:cs="Times New Roman" w:hint="eastAsia"/>
        </w:rPr>
        <w:t xml:space="preserve"> </w:t>
      </w:r>
      <w:r w:rsidRPr="004E7E5A">
        <w:rPr>
          <w:rFonts w:cs="Times New Roman"/>
        </w:rPr>
        <w:t xml:space="preserve">CSR may also involve intangible attributes, such as a reputation for quality or reliability </w:t>
      </w:r>
      <w:r w:rsidRPr="004E7E5A">
        <w:rPr>
          <w:rFonts w:cs="Times New Roman"/>
        </w:rPr>
        <w:fldChar w:fldCharType="begin"/>
      </w:r>
      <w:r w:rsidR="006F6C86" w:rsidRPr="004E7E5A">
        <w:rPr>
          <w:rFonts w:cs="Times New Roman"/>
        </w:rPr>
        <w:instrText xml:space="preserve"> ADDIN EN.CITE &lt;EndNote&gt;&lt;Cite&gt;&lt;Author&gt;McWilliams&lt;/Author&gt;&lt;Year&gt;2001&lt;/Year&gt;&lt;RecNum&gt;2321&lt;/RecNum&gt;&lt;DisplayText&gt;(McWilliams and Siegel 2001)&lt;/DisplayText&gt;&lt;record&gt;&lt;rec-number&gt;2321&lt;/rec-number&gt;&lt;foreign-keys&gt;&lt;key app="EN" db-id="trr00pfsbzzex0ezwf6v5swd9fpfpwfa90xp" timestamp="1640264947" guid="5941c37c-f99a-4030-b59f-b1c3e5992713"&gt;2321&lt;/key&gt;&lt;/foreign-keys&gt;&lt;ref-type name="Journal Article"&gt;17&lt;/ref-type&gt;&lt;contributors&gt;&lt;authors&gt;&lt;author&gt;McWilliams, Abagail&lt;/author&gt;&lt;author&gt;Siegel, Donald&lt;/author&gt;&lt;/authors&gt;&lt;/contributors&gt;&lt;titles&gt;&lt;title&gt;Corporate social responsibility: A theory of the firm perspective&lt;/title&gt;&lt;secondary-title&gt;Academy of management review&lt;/secondary-title&gt;&lt;/titles&gt;&lt;periodical&gt;&lt;full-title&gt;Academy of management review&lt;/full-title&gt;&lt;/periodical&gt;&lt;pages&gt;117-127&lt;/pages&gt;&lt;volume&gt;26&lt;/volume&gt;&lt;number&gt;1&lt;/number&gt;&lt;dates&gt;&lt;year&gt;2001&lt;/year&gt;&lt;/dates&gt;&lt;isbn&gt;0363-7425&lt;/isbn&gt;&lt;urls&gt;&lt;/urls&gt;&lt;/record&gt;&lt;/Cite&gt;&lt;/EndNote&gt;</w:instrText>
      </w:r>
      <w:r w:rsidRPr="004E7E5A">
        <w:rPr>
          <w:rFonts w:cs="Times New Roman"/>
        </w:rPr>
        <w:fldChar w:fldCharType="separate"/>
      </w:r>
      <w:r w:rsidRPr="004E7E5A">
        <w:rPr>
          <w:rFonts w:cs="Times New Roman"/>
          <w:noProof/>
        </w:rPr>
        <w:t>(McWilliams and Siegel 2001)</w:t>
      </w:r>
      <w:r w:rsidRPr="004E7E5A">
        <w:rPr>
          <w:rFonts w:cs="Times New Roman"/>
        </w:rPr>
        <w:fldChar w:fldCharType="end"/>
      </w:r>
      <w:r w:rsidRPr="004E7E5A">
        <w:rPr>
          <w:rFonts w:cs="Times New Roman"/>
        </w:rPr>
        <w:t>.</w:t>
      </w:r>
      <w:r w:rsidR="00DB45C0" w:rsidRPr="004E7E5A">
        <w:rPr>
          <w:rFonts w:cs="Times New Roman"/>
        </w:rPr>
        <w:t xml:space="preserve"> Hence, </w:t>
      </w:r>
      <w:r w:rsidR="002209EB" w:rsidRPr="004E7E5A">
        <w:rPr>
          <w:rFonts w:cs="Times New Roman"/>
          <w:shd w:val="clear" w:color="auto" w:fill="FFFFFF"/>
        </w:rPr>
        <w:t xml:space="preserve">CSR engagement can positively influence operating performance and firm value </w:t>
      </w:r>
      <w:r w:rsidR="002209EB" w:rsidRPr="004E7E5A">
        <w:rPr>
          <w:rFonts w:cs="Times New Roman"/>
          <w:shd w:val="clear" w:color="auto" w:fill="FFFFFF"/>
        </w:rPr>
        <w:fldChar w:fldCharType="begin"/>
      </w:r>
      <w:r w:rsidR="001A1175" w:rsidRPr="004E7E5A">
        <w:rPr>
          <w:rFonts w:cs="Times New Roman"/>
          <w:shd w:val="clear" w:color="auto" w:fill="FFFFFF"/>
        </w:rPr>
        <w:instrText xml:space="preserve"> ADDIN EN.CITE &lt;EndNote&gt;&lt;Cite&gt;&lt;Author&gt;Bocquet&lt;/Author&gt;&lt;Year&gt;2017&lt;/Year&gt;&lt;RecNum&gt;1979&lt;/RecNum&gt;&lt;DisplayText&gt;(Bocquet et al. 2017; Porter and Kramer 2006)&lt;/DisplayText&gt;&lt;record&gt;&lt;rec-number&gt;1979&lt;/rec-number&gt;&lt;foreign-keys&gt;&lt;key app="EN" db-id="trr00pfsbzzex0ezwf6v5swd9fpfpwfa90xp" timestamp="1625733656" guid="447083c2-9477-4d2e-a401-af2a402b8dd3"&gt;1979&lt;/key&gt;&lt;/foreign-keys&gt;&lt;ref-type name="Journal Article"&gt;17&lt;/ref-type&gt;&lt;contributors&gt;&lt;authors&gt;&lt;author&gt;Bocquet, Rachel&lt;/author&gt;&lt;author&gt;Le Bas, Christian&lt;/author&gt;&lt;author&gt;Mothe, Caroline&lt;/author&gt;&lt;author&gt;Poussing, Nicolas&lt;/author&gt;&lt;/authors&gt;&lt;/contributors&gt;&lt;titles&gt;&lt;title&gt;CSR, innovation, and firm performance in sluggish growth contexts: A firm-level empirical analysis&lt;/title&gt;&lt;secondary-title&gt;Journal of Business Ethics&lt;/secondary-title&gt;&lt;/titles&gt;&lt;periodical&gt;&lt;full-title&gt;Journal of Business Ethics&lt;/full-title&gt;&lt;/periodical&gt;&lt;pages&gt;241-254&lt;/pages&gt;&lt;volume&gt;146&lt;/volume&gt;&lt;number&gt;1&lt;/number&gt;&lt;dates&gt;&lt;year&gt;2017&lt;/year&gt;&lt;/dates&gt;&lt;urls&gt;&lt;/urls&gt;&lt;/record&gt;&lt;/Cite&gt;&lt;Cite&gt;&lt;Author&gt;Porter&lt;/Author&gt;&lt;Year&gt;2006&lt;/Year&gt;&lt;RecNum&gt;2075&lt;/RecNum&gt;&lt;record&gt;&lt;rec-number&gt;2075&lt;/rec-number&gt;&lt;foreign-keys&gt;&lt;key app="EN" db-id="trr00pfsbzzex0ezwf6v5swd9fpfpwfa90xp" timestamp="1627975819" guid="12e84457-8b39-4653-93bf-5273cbe8ec35"&gt;2075&lt;/key&gt;&lt;/foreign-keys&gt;&lt;ref-type name="Journal Article"&gt;17&lt;/ref-type&gt;&lt;contributors&gt;&lt;authors&gt;&lt;author&gt;Porter, M. E.&lt;/author&gt;&lt;author&gt;Kramer, M. R.&lt;/author&gt;&lt;/authors&gt;&lt;/contributors&gt;&lt;titles&gt;&lt;title&gt;Strategy and society: the link between competitive advantage and corporate social responsibility&lt;/title&gt;&lt;secondary-title&gt;Harvard business review&lt;/secondary-title&gt;&lt;/titles&gt;&lt;periodical&gt;&lt;full-title&gt;Harvard business review&lt;/full-title&gt;&lt;/periodical&gt;&lt;pages&gt;78-92, 163&lt;/pages&gt;&lt;volume&gt;84&lt;/volume&gt;&lt;number&gt;12&lt;/number&gt;&lt;dates&gt;&lt;year&gt;2006&lt;/year&gt;&lt;/dates&gt;&lt;urls&gt;&lt;/urls&gt;&lt;/record&gt;&lt;/Cite&gt;&lt;/EndNote&gt;</w:instrText>
      </w:r>
      <w:r w:rsidR="002209EB" w:rsidRPr="004E7E5A">
        <w:rPr>
          <w:rFonts w:cs="Times New Roman"/>
          <w:shd w:val="clear" w:color="auto" w:fill="FFFFFF"/>
        </w:rPr>
        <w:fldChar w:fldCharType="separate"/>
      </w:r>
      <w:r w:rsidR="00A62214" w:rsidRPr="004E7E5A">
        <w:rPr>
          <w:rFonts w:cs="Times New Roman"/>
          <w:noProof/>
          <w:shd w:val="clear" w:color="auto" w:fill="FFFFFF"/>
        </w:rPr>
        <w:t>(Bocquet et al. 2017; Porter and Kramer 2006)</w:t>
      </w:r>
      <w:r w:rsidR="002209EB" w:rsidRPr="004E7E5A">
        <w:rPr>
          <w:rFonts w:cs="Times New Roman"/>
          <w:shd w:val="clear" w:color="auto" w:fill="FFFFFF"/>
        </w:rPr>
        <w:fldChar w:fldCharType="end"/>
      </w:r>
      <w:r w:rsidR="002209EB" w:rsidRPr="004E7E5A">
        <w:rPr>
          <w:rFonts w:cs="Times New Roman"/>
          <w:shd w:val="clear" w:color="auto" w:fill="FFFFFF"/>
        </w:rPr>
        <w:t xml:space="preserve">, and can help a firm </w:t>
      </w:r>
      <w:r w:rsidR="002209EB" w:rsidRPr="004E7E5A">
        <w:rPr>
          <w:rFonts w:cs="Times New Roman" w:hint="eastAsia"/>
          <w:shd w:val="clear" w:color="auto" w:fill="FFFFFF"/>
        </w:rPr>
        <w:t>r</w:t>
      </w:r>
      <w:r w:rsidR="002209EB" w:rsidRPr="004E7E5A">
        <w:rPr>
          <w:rFonts w:cs="Times New Roman"/>
          <w:shd w:val="clear" w:color="auto" w:fill="FFFFFF"/>
        </w:rPr>
        <w:t xml:space="preserve">epair its reputation after a crisis </w:t>
      </w:r>
      <w:r w:rsidR="002209EB" w:rsidRPr="004E7E5A">
        <w:rPr>
          <w:rFonts w:cs="Times New Roman"/>
          <w:shd w:val="clear" w:color="auto" w:fill="FFFFFF"/>
        </w:rPr>
        <w:fldChar w:fldCharType="begin">
          <w:fldData xml:space="preserve">PEVuZE5vdGU+PENpdGU+PEF1dGhvcj5YaWE8L0F1dGhvcj48WWVhcj4yMDE5PC9ZZWFyPjxSZWNO
dW0+MjAzODwvUmVjTnVtPjxEaXNwbGF5VGV4dD4oWGlhIGV0IGFsLiAyMDE5OyBHcmFoYW0gZXQg
YWwuIDIwMTQpPC9EaXNwbGF5VGV4dD48cmVjb3JkPjxyZWMtbnVtYmVyPjIwMzg8L3JlYy1udW1i
ZXI+PGZvcmVpZ24ta2V5cz48a2V5IGFwcD0iRU4iIGRiLWlkPSJ0cnIwMHBmc2J6emV4MGV6d2Y2
djVzd2Q5ZnBmcHdmYTkweHAiIHRpbWVzdGFtcD0iMTYyNzQ1NDc5NSIgZ3VpZD0iNzJlYjljYjQt
NDJiMC00NmFlLTlhY2EtYzFkMWRmZTkyYWY2Ij4yMDM4PC9rZXk+PC9mb3JlaWduLWtleXM+PHJl
Zi10eXBlIG5hbWU9IkpvdXJuYWwgQXJ0aWNsZSI+MTc8L3JlZi10eXBlPjxjb250cmlidXRvcnM+
PGF1dGhvcnM+PGF1dGhvcj5YaWEsIFh1ZTwvYXV0aG9yPjxhdXRob3I+VGVuZywgRmVpPC9hdXRo
b3I+PGF1dGhvcj5HdSwgWGlhb2xvbmc8L2F1dGhvcj48L2F1dGhvcnM+PC9jb250cmlidXRvcnM+
PHRpdGxlcz48dGl0bGU+UmVwdXRhdGlvbiByZXBhaXIgYW5kIGNvcnBvcmF0ZSBkb25hdGlvbnM6
IEFuIGludmVzdGlnYXRpb24gb2YgcmVzcG9uc2VzIHRvIHJlZ3VsYXRvcnkgcGVuYWx0aWVzPC90
aXRsZT48c2Vjb25kYXJ5LXRpdGxlPkNoaW5hIEpvdXJuYWwgb2YgQWNjb3VudGluZyBSZXNlYXJj
aDwvc2Vjb25kYXJ5LXRpdGxlPjwvdGl0bGVzPjxwZXJpb2RpY2FsPjxmdWxsLXRpdGxlPkNoaW5h
IEpvdXJuYWwgb2YgQWNjb3VudGluZyBSZXNlYXJjaDwvZnVsbC10aXRsZT48L3BlcmlvZGljYWw+
PHBhZ2VzPjI5My0zMTM8L3BhZ2VzPjx2b2x1bWU+MTI8L3ZvbHVtZT48bnVtYmVyPjM8L251bWJl
cj48a2V5d29yZHM+PGtleXdvcmQ+UmVndWxhdG9yeSBwZW5hbHR5PC9rZXl3b3JkPjxrZXl3b3Jk
PkRvbmF0aW9uPC9rZXl3b3JkPjxrZXl3b3JkPlJlcHV0YXRpb24gcmVwYWlyPC9rZXl3b3JkPjwv
a2V5d29yZHM+PGRhdGVzPjx5ZWFyPjIwMTk8L3llYXI+PHB1Yi1kYXRlcz48ZGF0ZT4yMDE5LzA5
LzAxLzwvZGF0ZT48L3B1Yi1kYXRlcz48L2RhdGVzPjxpc2JuPjE3NTUtMzA5MTwvaXNibj48dXJs
cz48cmVsYXRlZC11cmxzPjx1cmw+aHR0cHM6Ly93d3cuc2NpZW5jZWRpcmVjdC5jb20vc2NpZW5j
ZS9hcnRpY2xlL3BpaS9TMTc1NTMwOTExODMwMjUwODwvdXJsPjwvcmVsYXRlZC11cmxzPjwvdXJs
cz48ZWxlY3Ryb25pYy1yZXNvdXJjZS1udW0+aHR0cHM6Ly9kb2kub3JnLzEwLjEwMTYvai5jamFy
LjIwMTkuMDYuMDAxPC9lbGVjdHJvbmljLXJlc291cmNlLW51bT48L3JlY29yZD48L0NpdGU+PENp
dGU+PEF1dGhvcj5HcmFoYW08L0F1dGhvcj48WWVhcj4yMDE0PC9ZZWFyPjxSZWNOdW0+MTgwNjwv
UmVjTnVtPjxyZWNvcmQ+PHJlYy1udW1iZXI+MTgwNjwvcmVjLW51bWJlcj48Zm9yZWlnbi1rZXlz
PjxrZXkgYXBwPSJFTiIgZGItaWQ9InRycjAwcGZzYnp6ZXgwZXp3ZjZ2NXN3ZDlmcGZwd2ZhOTB4
cCIgdGltZXN0YW1wPSIxNTk2NDQ5MTIzIiBndWlkPSI4ZmQwMzM0MS02YjNhLTRlNDYtYmI5OS0y
YTFmZDkzNTg2NmMiPjE4MDY8L2tleT48L2ZvcmVpZ24ta2V5cz48cmVmLXR5cGUgbmFtZT0iSm91
cm5hbCBBcnRpY2xlIj4xNzwvcmVmLXR5cGU+PGNvbnRyaWJ1dG9ycz48YXV0aG9ycz48YXV0aG9y
PkdyYWhhbSwgSm9obiBSLjwvYXV0aG9yPjxhdXRob3I+SGFubG9uLCBNaWNoZWxsZTwvYXV0aG9y
PjxhdXRob3I+U2hldmxpbiwgVGVycnk8L2F1dGhvcj48YXV0aG9yPlNocm9mZiwgTmVtaXQ8L2F1
dGhvcj48L2F1dGhvcnM+PC9jb250cmlidXRvcnM+PHRpdGxlcz48dGl0bGU+SW5jZW50aXZlcyBm
b3IgdGF4IHBsYW5uaW5nIGFuZCBhdm9pZGFuY2U6IEV2aWRlbmNlIGZyb20gdGhlIGZpZWxkPC90
aXRsZT48c2Vjb25kYXJ5LXRpdGxlPlRoZSBBY2NvdW50aW5nIFJldmlldzwvc2Vjb25kYXJ5LXRp
dGxlPjwvdGl0bGVzPjxwZXJpb2RpY2FsPjxmdWxsLXRpdGxlPlRoZSBBY2NvdW50aW5nIFJldmll
dzwvZnVsbC10aXRsZT48L3BlcmlvZGljYWw+PHBhZ2VzPjk5MS0xMDIzPC9wYWdlcz48dm9sdW1l
Pjg5PC92b2x1bWU+PG51bWJlcj4zPC9udW1iZXI+PHNlY3Rpb24+OTkxPC9zZWN0aW9uPjxkYXRl
cz48eWVhcj4yMDE0PC95ZWFyPjwvZGF0ZXM+PGlzYm4+MTU1OC03OTY3JiN4RDswMDAxLTQ4MjY8
L2lzYm4+PHVybHM+PC91cmxzPjxlbGVjdHJvbmljLXJlc291cmNlLW51bT4xMC4yMzA4L2FjY3It
NTA2Nzg8L2VsZWN0cm9uaWMtcmVzb3VyY2UtbnVtPjwvcmVjb3JkPjwvQ2l0ZT48L0VuZE5vdGU+
</w:fldData>
        </w:fldChar>
      </w:r>
      <w:r w:rsidR="001A1175" w:rsidRPr="004E7E5A">
        <w:rPr>
          <w:rFonts w:cs="Times New Roman"/>
          <w:shd w:val="clear" w:color="auto" w:fill="FFFFFF"/>
        </w:rPr>
        <w:instrText xml:space="preserve"> ADDIN EN.CITE </w:instrText>
      </w:r>
      <w:r w:rsidR="001A1175" w:rsidRPr="004E7E5A">
        <w:rPr>
          <w:rFonts w:cs="Times New Roman"/>
          <w:shd w:val="clear" w:color="auto" w:fill="FFFFFF"/>
        </w:rPr>
        <w:fldChar w:fldCharType="begin">
          <w:fldData xml:space="preserve">PEVuZE5vdGU+PENpdGU+PEF1dGhvcj5YaWE8L0F1dGhvcj48WWVhcj4yMDE5PC9ZZWFyPjxSZWNO
dW0+MjAzODwvUmVjTnVtPjxEaXNwbGF5VGV4dD4oWGlhIGV0IGFsLiAyMDE5OyBHcmFoYW0gZXQg
YWwuIDIwMTQpPC9EaXNwbGF5VGV4dD48cmVjb3JkPjxyZWMtbnVtYmVyPjIwMzg8L3JlYy1udW1i
ZXI+PGZvcmVpZ24ta2V5cz48a2V5IGFwcD0iRU4iIGRiLWlkPSJ0cnIwMHBmc2J6emV4MGV6d2Y2
djVzd2Q5ZnBmcHdmYTkweHAiIHRpbWVzdGFtcD0iMTYyNzQ1NDc5NSIgZ3VpZD0iNzJlYjljYjQt
NDJiMC00NmFlLTlhY2EtYzFkMWRmZTkyYWY2Ij4yMDM4PC9rZXk+PC9mb3JlaWduLWtleXM+PHJl
Zi10eXBlIG5hbWU9IkpvdXJuYWwgQXJ0aWNsZSI+MTc8L3JlZi10eXBlPjxjb250cmlidXRvcnM+
PGF1dGhvcnM+PGF1dGhvcj5YaWEsIFh1ZTwvYXV0aG9yPjxhdXRob3I+VGVuZywgRmVpPC9hdXRo
b3I+PGF1dGhvcj5HdSwgWGlhb2xvbmc8L2F1dGhvcj48L2F1dGhvcnM+PC9jb250cmlidXRvcnM+
PHRpdGxlcz48dGl0bGU+UmVwdXRhdGlvbiByZXBhaXIgYW5kIGNvcnBvcmF0ZSBkb25hdGlvbnM6
IEFuIGludmVzdGlnYXRpb24gb2YgcmVzcG9uc2VzIHRvIHJlZ3VsYXRvcnkgcGVuYWx0aWVzPC90
aXRsZT48c2Vjb25kYXJ5LXRpdGxlPkNoaW5hIEpvdXJuYWwgb2YgQWNjb3VudGluZyBSZXNlYXJj
aDwvc2Vjb25kYXJ5LXRpdGxlPjwvdGl0bGVzPjxwZXJpb2RpY2FsPjxmdWxsLXRpdGxlPkNoaW5h
IEpvdXJuYWwgb2YgQWNjb3VudGluZyBSZXNlYXJjaDwvZnVsbC10aXRsZT48L3BlcmlvZGljYWw+
PHBhZ2VzPjI5My0zMTM8L3BhZ2VzPjx2b2x1bWU+MTI8L3ZvbHVtZT48bnVtYmVyPjM8L251bWJl
cj48a2V5d29yZHM+PGtleXdvcmQ+UmVndWxhdG9yeSBwZW5hbHR5PC9rZXl3b3JkPjxrZXl3b3Jk
PkRvbmF0aW9uPC9rZXl3b3JkPjxrZXl3b3JkPlJlcHV0YXRpb24gcmVwYWlyPC9rZXl3b3JkPjwv
a2V5d29yZHM+PGRhdGVzPjx5ZWFyPjIwMTk8L3llYXI+PHB1Yi1kYXRlcz48ZGF0ZT4yMDE5LzA5
LzAxLzwvZGF0ZT48L3B1Yi1kYXRlcz48L2RhdGVzPjxpc2JuPjE3NTUtMzA5MTwvaXNibj48dXJs
cz48cmVsYXRlZC11cmxzPjx1cmw+aHR0cHM6Ly93d3cuc2NpZW5jZWRpcmVjdC5jb20vc2NpZW5j
ZS9hcnRpY2xlL3BpaS9TMTc1NTMwOTExODMwMjUwODwvdXJsPjwvcmVsYXRlZC11cmxzPjwvdXJs
cz48ZWxlY3Ryb25pYy1yZXNvdXJjZS1udW0+aHR0cHM6Ly9kb2kub3JnLzEwLjEwMTYvai5jamFy
LjIwMTkuMDYuMDAxPC9lbGVjdHJvbmljLXJlc291cmNlLW51bT48L3JlY29yZD48L0NpdGU+PENp
dGU+PEF1dGhvcj5HcmFoYW08L0F1dGhvcj48WWVhcj4yMDE0PC9ZZWFyPjxSZWNOdW0+MTgwNjwv
UmVjTnVtPjxyZWNvcmQ+PHJlYy1udW1iZXI+MTgwNjwvcmVjLW51bWJlcj48Zm9yZWlnbi1rZXlz
PjxrZXkgYXBwPSJFTiIgZGItaWQ9InRycjAwcGZzYnp6ZXgwZXp3ZjZ2NXN3ZDlmcGZwd2ZhOTB4
cCIgdGltZXN0YW1wPSIxNTk2NDQ5MTIzIiBndWlkPSI4ZmQwMzM0MS02YjNhLTRlNDYtYmI5OS0y
YTFmZDkzNTg2NmMiPjE4MDY8L2tleT48L2ZvcmVpZ24ta2V5cz48cmVmLXR5cGUgbmFtZT0iSm91
cm5hbCBBcnRpY2xlIj4xNzwvcmVmLXR5cGU+PGNvbnRyaWJ1dG9ycz48YXV0aG9ycz48YXV0aG9y
PkdyYWhhbSwgSm9obiBSLjwvYXV0aG9yPjxhdXRob3I+SGFubG9uLCBNaWNoZWxsZTwvYXV0aG9y
PjxhdXRob3I+U2hldmxpbiwgVGVycnk8L2F1dGhvcj48YXV0aG9yPlNocm9mZiwgTmVtaXQ8L2F1
dGhvcj48L2F1dGhvcnM+PC9jb250cmlidXRvcnM+PHRpdGxlcz48dGl0bGU+SW5jZW50aXZlcyBm
b3IgdGF4IHBsYW5uaW5nIGFuZCBhdm9pZGFuY2U6IEV2aWRlbmNlIGZyb20gdGhlIGZpZWxkPC90
aXRsZT48c2Vjb25kYXJ5LXRpdGxlPlRoZSBBY2NvdW50aW5nIFJldmlldzwvc2Vjb25kYXJ5LXRp
dGxlPjwvdGl0bGVzPjxwZXJpb2RpY2FsPjxmdWxsLXRpdGxlPlRoZSBBY2NvdW50aW5nIFJldmll
dzwvZnVsbC10aXRsZT48L3BlcmlvZGljYWw+PHBhZ2VzPjk5MS0xMDIzPC9wYWdlcz48dm9sdW1l
Pjg5PC92b2x1bWU+PG51bWJlcj4zPC9udW1iZXI+PHNlY3Rpb24+OTkxPC9zZWN0aW9uPjxkYXRl
cz48eWVhcj4yMDE0PC95ZWFyPjwvZGF0ZXM+PGlzYm4+MTU1OC03OTY3JiN4RDswMDAxLTQ4MjY8
L2lzYm4+PHVybHM+PC91cmxzPjxlbGVjdHJvbmljLXJlc291cmNlLW51bT4xMC4yMzA4L2FjY3It
NTA2Nzg8L2VsZWN0cm9uaWMtcmVzb3VyY2UtbnVtPjwvcmVjb3JkPjwvQ2l0ZT48L0VuZE5vdGU+
</w:fldData>
        </w:fldChar>
      </w:r>
      <w:r w:rsidR="001A1175" w:rsidRPr="004E7E5A">
        <w:rPr>
          <w:rFonts w:cs="Times New Roman"/>
          <w:shd w:val="clear" w:color="auto" w:fill="FFFFFF"/>
        </w:rPr>
        <w:instrText xml:space="preserve"> ADDIN EN.CITE.DATA </w:instrText>
      </w:r>
      <w:r w:rsidR="001A1175" w:rsidRPr="004E7E5A">
        <w:rPr>
          <w:rFonts w:cs="Times New Roman"/>
          <w:shd w:val="clear" w:color="auto" w:fill="FFFFFF"/>
        </w:rPr>
      </w:r>
      <w:r w:rsidR="001A1175" w:rsidRPr="004E7E5A">
        <w:rPr>
          <w:rFonts w:cs="Times New Roman"/>
          <w:shd w:val="clear" w:color="auto" w:fill="FFFFFF"/>
        </w:rPr>
        <w:fldChar w:fldCharType="end"/>
      </w:r>
      <w:r w:rsidR="002209EB" w:rsidRPr="004E7E5A">
        <w:rPr>
          <w:rFonts w:cs="Times New Roman"/>
          <w:shd w:val="clear" w:color="auto" w:fill="FFFFFF"/>
        </w:rPr>
      </w:r>
      <w:r w:rsidR="002209EB" w:rsidRPr="004E7E5A">
        <w:rPr>
          <w:rFonts w:cs="Times New Roman"/>
          <w:shd w:val="clear" w:color="auto" w:fill="FFFFFF"/>
        </w:rPr>
        <w:fldChar w:fldCharType="separate"/>
      </w:r>
      <w:r w:rsidR="002209EB" w:rsidRPr="004E7E5A">
        <w:rPr>
          <w:rFonts w:cs="Times New Roman"/>
          <w:noProof/>
          <w:shd w:val="clear" w:color="auto" w:fill="FFFFFF"/>
        </w:rPr>
        <w:t>(Xia et al. 2019; Graham et al. 2014)</w:t>
      </w:r>
      <w:r w:rsidR="002209EB" w:rsidRPr="004E7E5A">
        <w:rPr>
          <w:rFonts w:cs="Times New Roman"/>
          <w:shd w:val="clear" w:color="auto" w:fill="FFFFFF"/>
        </w:rPr>
        <w:fldChar w:fldCharType="end"/>
      </w:r>
      <w:r w:rsidR="002209EB" w:rsidRPr="004E7E5A">
        <w:rPr>
          <w:rFonts w:cs="Times New Roman"/>
          <w:shd w:val="clear" w:color="auto" w:fill="FFFFFF"/>
        </w:rPr>
        <w:t xml:space="preserve">. A more serious fraud leads to a severer penalty and is associated with a greater loss of reputation, hence a firm given a severe punishment is expected to promote its reputation through CSR engagement </w:t>
      </w:r>
      <w:r w:rsidR="002209EB" w:rsidRPr="004E7E5A">
        <w:rPr>
          <w:rFonts w:cs="Times New Roman"/>
          <w:shd w:val="clear" w:color="auto" w:fill="FFFFFF"/>
        </w:rPr>
        <w:fldChar w:fldCharType="begin">
          <w:fldData xml:space="preserve">PEVuZE5vdGU+PENpdGU+PEF1dGhvcj5YaWE8L0F1dGhvcj48WWVhcj4yMDE5PC9ZZWFyPjxSZWNO
dW0+MjAzODwvUmVjTnVtPjxEaXNwbGF5VGV4dD4oWGlhIGV0IGFsLiAyMDE5OyBHcmFoYW0gZXQg
YWwuIDIwMTQpPC9EaXNwbGF5VGV4dD48cmVjb3JkPjxyZWMtbnVtYmVyPjIwMzg8L3JlYy1udW1i
ZXI+PGZvcmVpZ24ta2V5cz48a2V5IGFwcD0iRU4iIGRiLWlkPSJ0cnIwMHBmc2J6emV4MGV6d2Y2
djVzd2Q5ZnBmcHdmYTkweHAiIHRpbWVzdGFtcD0iMTYyNzQ1NDc5NSIgZ3VpZD0iNzJlYjljYjQt
NDJiMC00NmFlLTlhY2EtYzFkMWRmZTkyYWY2Ij4yMDM4PC9rZXk+PC9mb3JlaWduLWtleXM+PHJl
Zi10eXBlIG5hbWU9IkpvdXJuYWwgQXJ0aWNsZSI+MTc8L3JlZi10eXBlPjxjb250cmlidXRvcnM+
PGF1dGhvcnM+PGF1dGhvcj5YaWEsIFh1ZTwvYXV0aG9yPjxhdXRob3I+VGVuZywgRmVpPC9hdXRo
b3I+PGF1dGhvcj5HdSwgWGlhb2xvbmc8L2F1dGhvcj48L2F1dGhvcnM+PC9jb250cmlidXRvcnM+
PHRpdGxlcz48dGl0bGU+UmVwdXRhdGlvbiByZXBhaXIgYW5kIGNvcnBvcmF0ZSBkb25hdGlvbnM6
IEFuIGludmVzdGlnYXRpb24gb2YgcmVzcG9uc2VzIHRvIHJlZ3VsYXRvcnkgcGVuYWx0aWVzPC90
aXRsZT48c2Vjb25kYXJ5LXRpdGxlPkNoaW5hIEpvdXJuYWwgb2YgQWNjb3VudGluZyBSZXNlYXJj
aDwvc2Vjb25kYXJ5LXRpdGxlPjwvdGl0bGVzPjxwZXJpb2RpY2FsPjxmdWxsLXRpdGxlPkNoaW5h
IEpvdXJuYWwgb2YgQWNjb3VudGluZyBSZXNlYXJjaDwvZnVsbC10aXRsZT48L3BlcmlvZGljYWw+
PHBhZ2VzPjI5My0zMTM8L3BhZ2VzPjx2b2x1bWU+MTI8L3ZvbHVtZT48bnVtYmVyPjM8L251bWJl
cj48a2V5d29yZHM+PGtleXdvcmQ+UmVndWxhdG9yeSBwZW5hbHR5PC9rZXl3b3JkPjxrZXl3b3Jk
PkRvbmF0aW9uPC9rZXl3b3JkPjxrZXl3b3JkPlJlcHV0YXRpb24gcmVwYWlyPC9rZXl3b3JkPjwv
a2V5d29yZHM+PGRhdGVzPjx5ZWFyPjIwMTk8L3llYXI+PHB1Yi1kYXRlcz48ZGF0ZT4yMDE5LzA5
LzAxLzwvZGF0ZT48L3B1Yi1kYXRlcz48L2RhdGVzPjxpc2JuPjE3NTUtMzA5MTwvaXNibj48dXJs
cz48cmVsYXRlZC11cmxzPjx1cmw+aHR0cHM6Ly93d3cuc2NpZW5jZWRpcmVjdC5jb20vc2NpZW5j
ZS9hcnRpY2xlL3BpaS9TMTc1NTMwOTExODMwMjUwODwvdXJsPjwvcmVsYXRlZC11cmxzPjwvdXJs
cz48ZWxlY3Ryb25pYy1yZXNvdXJjZS1udW0+aHR0cHM6Ly9kb2kub3JnLzEwLjEwMTYvai5jamFy
LjIwMTkuMDYuMDAxPC9lbGVjdHJvbmljLXJlc291cmNlLW51bT48L3JlY29yZD48L0NpdGU+PENp
dGU+PEF1dGhvcj5HcmFoYW08L0F1dGhvcj48WWVhcj4yMDE0PC9ZZWFyPjxSZWNOdW0+MTgwNjwv
UmVjTnVtPjxyZWNvcmQ+PHJlYy1udW1iZXI+MTgwNjwvcmVjLW51bWJlcj48Zm9yZWlnbi1rZXlz
PjxrZXkgYXBwPSJFTiIgZGItaWQ9InRycjAwcGZzYnp6ZXgwZXp3ZjZ2NXN3ZDlmcGZwd2ZhOTB4
cCIgdGltZXN0YW1wPSIxNTk2NDQ5MTIzIiBndWlkPSI4ZmQwMzM0MS02YjNhLTRlNDYtYmI5OS0y
YTFmZDkzNTg2NmMiPjE4MDY8L2tleT48L2ZvcmVpZ24ta2V5cz48cmVmLXR5cGUgbmFtZT0iSm91
cm5hbCBBcnRpY2xlIj4xNzwvcmVmLXR5cGU+PGNvbnRyaWJ1dG9ycz48YXV0aG9ycz48YXV0aG9y
PkdyYWhhbSwgSm9obiBSLjwvYXV0aG9yPjxhdXRob3I+SGFubG9uLCBNaWNoZWxsZTwvYXV0aG9y
PjxhdXRob3I+U2hldmxpbiwgVGVycnk8L2F1dGhvcj48YXV0aG9yPlNocm9mZiwgTmVtaXQ8L2F1
dGhvcj48L2F1dGhvcnM+PC9jb250cmlidXRvcnM+PHRpdGxlcz48dGl0bGU+SW5jZW50aXZlcyBm
b3IgdGF4IHBsYW5uaW5nIGFuZCBhdm9pZGFuY2U6IEV2aWRlbmNlIGZyb20gdGhlIGZpZWxkPC90
aXRsZT48c2Vjb25kYXJ5LXRpdGxlPlRoZSBBY2NvdW50aW5nIFJldmlldzwvc2Vjb25kYXJ5LXRp
dGxlPjwvdGl0bGVzPjxwZXJpb2RpY2FsPjxmdWxsLXRpdGxlPlRoZSBBY2NvdW50aW5nIFJldmll
dzwvZnVsbC10aXRsZT48L3BlcmlvZGljYWw+PHBhZ2VzPjk5MS0xMDIzPC9wYWdlcz48dm9sdW1l
Pjg5PC92b2x1bWU+PG51bWJlcj4zPC9udW1iZXI+PHNlY3Rpb24+OTkxPC9zZWN0aW9uPjxkYXRl
cz48eWVhcj4yMDE0PC95ZWFyPjwvZGF0ZXM+PGlzYm4+MTU1OC03OTY3JiN4RDswMDAxLTQ4MjY8
L2lzYm4+PHVybHM+PC91cmxzPjxlbGVjdHJvbmljLXJlc291cmNlLW51bT4xMC4yMzA4L2FjY3It
NTA2Nzg8L2VsZWN0cm9uaWMtcmVzb3VyY2UtbnVtPjwvcmVjb3JkPjwvQ2l0ZT48L0VuZE5vdGU+
</w:fldData>
        </w:fldChar>
      </w:r>
      <w:r w:rsidR="001A1175" w:rsidRPr="004E7E5A">
        <w:rPr>
          <w:rFonts w:cs="Times New Roman"/>
          <w:shd w:val="clear" w:color="auto" w:fill="FFFFFF"/>
        </w:rPr>
        <w:instrText xml:space="preserve"> ADDIN EN.CITE </w:instrText>
      </w:r>
      <w:r w:rsidR="001A1175" w:rsidRPr="004E7E5A">
        <w:rPr>
          <w:rFonts w:cs="Times New Roman"/>
          <w:shd w:val="clear" w:color="auto" w:fill="FFFFFF"/>
        </w:rPr>
        <w:fldChar w:fldCharType="begin">
          <w:fldData xml:space="preserve">PEVuZE5vdGU+PENpdGU+PEF1dGhvcj5YaWE8L0F1dGhvcj48WWVhcj4yMDE5PC9ZZWFyPjxSZWNO
dW0+MjAzODwvUmVjTnVtPjxEaXNwbGF5VGV4dD4oWGlhIGV0IGFsLiAyMDE5OyBHcmFoYW0gZXQg
YWwuIDIwMTQpPC9EaXNwbGF5VGV4dD48cmVjb3JkPjxyZWMtbnVtYmVyPjIwMzg8L3JlYy1udW1i
ZXI+PGZvcmVpZ24ta2V5cz48a2V5IGFwcD0iRU4iIGRiLWlkPSJ0cnIwMHBmc2J6emV4MGV6d2Y2
djVzd2Q5ZnBmcHdmYTkweHAiIHRpbWVzdGFtcD0iMTYyNzQ1NDc5NSIgZ3VpZD0iNzJlYjljYjQt
NDJiMC00NmFlLTlhY2EtYzFkMWRmZTkyYWY2Ij4yMDM4PC9rZXk+PC9mb3JlaWduLWtleXM+PHJl
Zi10eXBlIG5hbWU9IkpvdXJuYWwgQXJ0aWNsZSI+MTc8L3JlZi10eXBlPjxjb250cmlidXRvcnM+
PGF1dGhvcnM+PGF1dGhvcj5YaWEsIFh1ZTwvYXV0aG9yPjxhdXRob3I+VGVuZywgRmVpPC9hdXRo
b3I+PGF1dGhvcj5HdSwgWGlhb2xvbmc8L2F1dGhvcj48L2F1dGhvcnM+PC9jb250cmlidXRvcnM+
PHRpdGxlcz48dGl0bGU+UmVwdXRhdGlvbiByZXBhaXIgYW5kIGNvcnBvcmF0ZSBkb25hdGlvbnM6
IEFuIGludmVzdGlnYXRpb24gb2YgcmVzcG9uc2VzIHRvIHJlZ3VsYXRvcnkgcGVuYWx0aWVzPC90
aXRsZT48c2Vjb25kYXJ5LXRpdGxlPkNoaW5hIEpvdXJuYWwgb2YgQWNjb3VudGluZyBSZXNlYXJj
aDwvc2Vjb25kYXJ5LXRpdGxlPjwvdGl0bGVzPjxwZXJpb2RpY2FsPjxmdWxsLXRpdGxlPkNoaW5h
IEpvdXJuYWwgb2YgQWNjb3VudGluZyBSZXNlYXJjaDwvZnVsbC10aXRsZT48L3BlcmlvZGljYWw+
PHBhZ2VzPjI5My0zMTM8L3BhZ2VzPjx2b2x1bWU+MTI8L3ZvbHVtZT48bnVtYmVyPjM8L251bWJl
cj48a2V5d29yZHM+PGtleXdvcmQ+UmVndWxhdG9yeSBwZW5hbHR5PC9rZXl3b3JkPjxrZXl3b3Jk
PkRvbmF0aW9uPC9rZXl3b3JkPjxrZXl3b3JkPlJlcHV0YXRpb24gcmVwYWlyPC9rZXl3b3JkPjwv
a2V5d29yZHM+PGRhdGVzPjx5ZWFyPjIwMTk8L3llYXI+PHB1Yi1kYXRlcz48ZGF0ZT4yMDE5LzA5
LzAxLzwvZGF0ZT48L3B1Yi1kYXRlcz48L2RhdGVzPjxpc2JuPjE3NTUtMzA5MTwvaXNibj48dXJs
cz48cmVsYXRlZC11cmxzPjx1cmw+aHR0cHM6Ly93d3cuc2NpZW5jZWRpcmVjdC5jb20vc2NpZW5j
ZS9hcnRpY2xlL3BpaS9TMTc1NTMwOTExODMwMjUwODwvdXJsPjwvcmVsYXRlZC11cmxzPjwvdXJs
cz48ZWxlY3Ryb25pYy1yZXNvdXJjZS1udW0+aHR0cHM6Ly9kb2kub3JnLzEwLjEwMTYvai5jamFy
LjIwMTkuMDYuMDAxPC9lbGVjdHJvbmljLXJlc291cmNlLW51bT48L3JlY29yZD48L0NpdGU+PENp
dGU+PEF1dGhvcj5HcmFoYW08L0F1dGhvcj48WWVhcj4yMDE0PC9ZZWFyPjxSZWNOdW0+MTgwNjwv
UmVjTnVtPjxyZWNvcmQ+PHJlYy1udW1iZXI+MTgwNjwvcmVjLW51bWJlcj48Zm9yZWlnbi1rZXlz
PjxrZXkgYXBwPSJFTiIgZGItaWQ9InRycjAwcGZzYnp6ZXgwZXp3ZjZ2NXN3ZDlmcGZwd2ZhOTB4
cCIgdGltZXN0YW1wPSIxNTk2NDQ5MTIzIiBndWlkPSI4ZmQwMzM0MS02YjNhLTRlNDYtYmI5OS0y
YTFmZDkzNTg2NmMiPjE4MDY8L2tleT48L2ZvcmVpZ24ta2V5cz48cmVmLXR5cGUgbmFtZT0iSm91
cm5hbCBBcnRpY2xlIj4xNzwvcmVmLXR5cGU+PGNvbnRyaWJ1dG9ycz48YXV0aG9ycz48YXV0aG9y
PkdyYWhhbSwgSm9obiBSLjwvYXV0aG9yPjxhdXRob3I+SGFubG9uLCBNaWNoZWxsZTwvYXV0aG9y
PjxhdXRob3I+U2hldmxpbiwgVGVycnk8L2F1dGhvcj48YXV0aG9yPlNocm9mZiwgTmVtaXQ8L2F1
dGhvcj48L2F1dGhvcnM+PC9jb250cmlidXRvcnM+PHRpdGxlcz48dGl0bGU+SW5jZW50aXZlcyBm
b3IgdGF4IHBsYW5uaW5nIGFuZCBhdm9pZGFuY2U6IEV2aWRlbmNlIGZyb20gdGhlIGZpZWxkPC90
aXRsZT48c2Vjb25kYXJ5LXRpdGxlPlRoZSBBY2NvdW50aW5nIFJldmlldzwvc2Vjb25kYXJ5LXRp
dGxlPjwvdGl0bGVzPjxwZXJpb2RpY2FsPjxmdWxsLXRpdGxlPlRoZSBBY2NvdW50aW5nIFJldmll
dzwvZnVsbC10aXRsZT48L3BlcmlvZGljYWw+PHBhZ2VzPjk5MS0xMDIzPC9wYWdlcz48dm9sdW1l
Pjg5PC92b2x1bWU+PG51bWJlcj4zPC9udW1iZXI+PHNlY3Rpb24+OTkxPC9zZWN0aW9uPjxkYXRl
cz48eWVhcj4yMDE0PC95ZWFyPjwvZGF0ZXM+PGlzYm4+MTU1OC03OTY3JiN4RDswMDAxLTQ4MjY8
L2lzYm4+PHVybHM+PC91cmxzPjxlbGVjdHJvbmljLXJlc291cmNlLW51bT4xMC4yMzA4L2FjY3It
NTA2Nzg8L2VsZWN0cm9uaWMtcmVzb3VyY2UtbnVtPjwvcmVjb3JkPjwvQ2l0ZT48L0VuZE5vdGU+
</w:fldData>
        </w:fldChar>
      </w:r>
      <w:r w:rsidR="001A1175" w:rsidRPr="004E7E5A">
        <w:rPr>
          <w:rFonts w:cs="Times New Roman"/>
          <w:shd w:val="clear" w:color="auto" w:fill="FFFFFF"/>
        </w:rPr>
        <w:instrText xml:space="preserve"> ADDIN EN.CITE.DATA </w:instrText>
      </w:r>
      <w:r w:rsidR="001A1175" w:rsidRPr="004E7E5A">
        <w:rPr>
          <w:rFonts w:cs="Times New Roman"/>
          <w:shd w:val="clear" w:color="auto" w:fill="FFFFFF"/>
        </w:rPr>
      </w:r>
      <w:r w:rsidR="001A1175" w:rsidRPr="004E7E5A">
        <w:rPr>
          <w:rFonts w:cs="Times New Roman"/>
          <w:shd w:val="clear" w:color="auto" w:fill="FFFFFF"/>
        </w:rPr>
        <w:fldChar w:fldCharType="end"/>
      </w:r>
      <w:r w:rsidR="002209EB" w:rsidRPr="004E7E5A">
        <w:rPr>
          <w:rFonts w:cs="Times New Roman"/>
          <w:shd w:val="clear" w:color="auto" w:fill="FFFFFF"/>
        </w:rPr>
      </w:r>
      <w:r w:rsidR="002209EB" w:rsidRPr="004E7E5A">
        <w:rPr>
          <w:rFonts w:cs="Times New Roman"/>
          <w:shd w:val="clear" w:color="auto" w:fill="FFFFFF"/>
        </w:rPr>
        <w:fldChar w:fldCharType="separate"/>
      </w:r>
      <w:r w:rsidR="002209EB" w:rsidRPr="004E7E5A">
        <w:rPr>
          <w:rFonts w:cs="Times New Roman"/>
          <w:noProof/>
          <w:shd w:val="clear" w:color="auto" w:fill="FFFFFF"/>
        </w:rPr>
        <w:t>(Xia et al. 2019; Graham et al. 2014)</w:t>
      </w:r>
      <w:r w:rsidR="002209EB" w:rsidRPr="004E7E5A">
        <w:rPr>
          <w:rFonts w:cs="Times New Roman"/>
          <w:shd w:val="clear" w:color="auto" w:fill="FFFFFF"/>
        </w:rPr>
        <w:fldChar w:fldCharType="end"/>
      </w:r>
      <w:r w:rsidR="002209EB" w:rsidRPr="004E7E5A">
        <w:rPr>
          <w:rFonts w:cs="Times New Roman"/>
          <w:shd w:val="clear" w:color="auto" w:fill="FFFFFF"/>
        </w:rPr>
        <w:t>. The firm</w:t>
      </w:r>
      <w:r w:rsidR="002209EB" w:rsidRPr="004E7E5A">
        <w:rPr>
          <w:rFonts w:cs="Times New Roman"/>
        </w:rPr>
        <w:t xml:space="preserve"> might make substantive ethical practices after being </w:t>
      </w:r>
      <w:r w:rsidR="002209EB" w:rsidRPr="004E7E5A">
        <w:rPr>
          <w:rFonts w:cs="Times New Roman"/>
          <w:shd w:val="clear" w:color="auto" w:fill="FFFFFF"/>
        </w:rPr>
        <w:t>punished</w:t>
      </w:r>
      <w:r w:rsidR="002209EB" w:rsidRPr="004E7E5A">
        <w:rPr>
          <w:rFonts w:cs="Times New Roman"/>
        </w:rPr>
        <w:t xml:space="preserve"> to prevent further loss of reputational capital </w:t>
      </w:r>
      <w:r w:rsidR="002209EB" w:rsidRPr="004E7E5A">
        <w:rPr>
          <w:rFonts w:cs="Times New Roman"/>
        </w:rPr>
        <w:fldChar w:fldCharType="begin"/>
      </w:r>
      <w:r w:rsidR="006F6C86" w:rsidRPr="004E7E5A">
        <w:rPr>
          <w:rFonts w:cs="Times New Roman"/>
        </w:rPr>
        <w:instrText xml:space="preserve"> ADDIN EN.CITE &lt;EndNote&gt;&lt;Cite&gt;&lt;Author&gt;Xia&lt;/Author&gt;&lt;Year&gt;2019&lt;/Year&gt;&lt;RecNum&gt;2038&lt;/RecNum&gt;&lt;DisplayText&gt;(Xia et al. 2019)&lt;/DisplayText&gt;&lt;record&gt;&lt;rec-number&gt;2038&lt;/rec-number&gt;&lt;foreign-keys&gt;&lt;key app="EN" db-id="trr00pfsbzzex0ezwf6v5swd9fpfpwfa90xp" timestamp="1627454795" guid="72eb9cb4-42b0-46ae-9aca-c1d1dfe92af6"&gt;2038&lt;/key&gt;&lt;/foreign-keys&gt;&lt;ref-type name="Journal Article"&gt;17&lt;/ref-type&gt;&lt;contributors&gt;&lt;authors&gt;&lt;author&gt;Xia, Xue&lt;/author&gt;&lt;author&gt;Teng, Fei&lt;/author&gt;&lt;author&gt;Gu, Xiaolong&lt;/author&gt;&lt;/authors&gt;&lt;/contributors&gt;&lt;titles&gt;&lt;title&gt;Reputation repair and corporate donations: An investigation of responses to regulatory penalties&lt;/title&gt;&lt;secondary-title&gt;China Journal of Accounting Research&lt;/secondary-title&gt;&lt;/titles&gt;&lt;periodical&gt;&lt;full-title&gt;China Journal of Accounting Research&lt;/full-title&gt;&lt;/periodical&gt;&lt;pages&gt;293-313&lt;/pages&gt;&lt;volume&gt;12&lt;/volume&gt;&lt;number&gt;3&lt;/number&gt;&lt;keywords&gt;&lt;keyword&gt;Regulatory penalty&lt;/keyword&gt;&lt;keyword&gt;Donation&lt;/keyword&gt;&lt;keyword&gt;Reputation repair&lt;/keyword&gt;&lt;/keywords&gt;&lt;dates&gt;&lt;year&gt;2019&lt;/year&gt;&lt;pub-dates&gt;&lt;date&gt;2019/09/01/&lt;/date&gt;&lt;/pub-dates&gt;&lt;/dates&gt;&lt;isbn&gt;1755-3091&lt;/isbn&gt;&lt;urls&gt;&lt;related-urls&gt;&lt;url&gt;https://www.sciencedirect.com/science/article/pii/S1755309118302508&lt;/url&gt;&lt;/related-urls&gt;&lt;/urls&gt;&lt;electronic-resource-num&gt;https://doi.org/10.1016/j.cjar.2019.06.001&lt;/electronic-resource-num&gt;&lt;/record&gt;&lt;/Cite&gt;&lt;/EndNote&gt;</w:instrText>
      </w:r>
      <w:r w:rsidR="002209EB" w:rsidRPr="004E7E5A">
        <w:rPr>
          <w:rFonts w:cs="Times New Roman"/>
        </w:rPr>
        <w:fldChar w:fldCharType="separate"/>
      </w:r>
      <w:r w:rsidR="002209EB" w:rsidRPr="004E7E5A">
        <w:rPr>
          <w:rFonts w:cs="Times New Roman"/>
          <w:noProof/>
        </w:rPr>
        <w:t>(Xia et al. 2019)</w:t>
      </w:r>
      <w:r w:rsidR="002209EB" w:rsidRPr="004E7E5A">
        <w:rPr>
          <w:rFonts w:cs="Times New Roman"/>
        </w:rPr>
        <w:fldChar w:fldCharType="end"/>
      </w:r>
      <w:r w:rsidR="002209EB" w:rsidRPr="004E7E5A">
        <w:rPr>
          <w:rFonts w:cs="Times New Roman"/>
        </w:rPr>
        <w:t>.</w:t>
      </w:r>
      <w:r w:rsidR="002209EB" w:rsidRPr="004E7E5A">
        <w:rPr>
          <w:rFonts w:cs="Times New Roman"/>
          <w:shd w:val="clear" w:color="auto" w:fill="FFFFFF"/>
        </w:rPr>
        <w:t xml:space="preserve"> </w:t>
      </w:r>
      <w:r w:rsidR="002209EB" w:rsidRPr="004E7E5A">
        <w:rPr>
          <w:rFonts w:cs="Times New Roman"/>
        </w:rPr>
        <w:t>Therefore, we argue that directors’ decisions on CSR are influenced by the pressure of punishment, and the positive effect of directors’ network on CSR disclosure quality is strengthened in the presence of external punishment pressure. Therefore, we propose hypothesis 5.</w:t>
      </w:r>
    </w:p>
    <w:p w14:paraId="5E062B93" w14:textId="77777777" w:rsidR="002209EB" w:rsidRPr="004E7E5A" w:rsidRDefault="002209EB" w:rsidP="002209EB">
      <w:pPr>
        <w:pStyle w:val="a7"/>
        <w:spacing w:line="480" w:lineRule="auto"/>
        <w:ind w:firstLine="482"/>
        <w:rPr>
          <w:rFonts w:cs="Times New Roman"/>
        </w:rPr>
      </w:pPr>
      <w:r w:rsidRPr="004E7E5A">
        <w:rPr>
          <w:rFonts w:cs="Times New Roman"/>
          <w:b/>
          <w:bCs/>
        </w:rPr>
        <w:t>H5:</w:t>
      </w:r>
      <w:r w:rsidRPr="004E7E5A">
        <w:rPr>
          <w:rFonts w:cs="Times New Roman"/>
        </w:rPr>
        <w:t xml:space="preserve"> </w:t>
      </w:r>
      <w:r w:rsidRPr="004E7E5A">
        <w:rPr>
          <w:rFonts w:cs="Times New Roman"/>
          <w:i/>
          <w:iCs/>
        </w:rPr>
        <w:t>The positive association between directors’ network centrality and CSR disclosure quality is stronger when a firm has higher external punishment pressure.</w:t>
      </w:r>
    </w:p>
    <w:p w14:paraId="371EFFB5"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The Moderating Role of Financial Constraints</w:t>
      </w:r>
    </w:p>
    <w:p w14:paraId="675A3EF3" w14:textId="6BB47493" w:rsidR="002209EB" w:rsidRPr="004E7E5A" w:rsidRDefault="002209EB" w:rsidP="002209EB">
      <w:pPr>
        <w:pStyle w:val="a7"/>
        <w:spacing w:line="480" w:lineRule="auto"/>
        <w:ind w:firstLine="480"/>
        <w:rPr>
          <w:rFonts w:cs="Times New Roman"/>
        </w:rPr>
      </w:pPr>
      <w:r w:rsidRPr="004E7E5A">
        <w:rPr>
          <w:rFonts w:cs="Times New Roman"/>
        </w:rPr>
        <w:t>Effective CSR strategies requires investments of both financial</w:t>
      </w:r>
      <w:r w:rsidR="006546DA" w:rsidRPr="004E7E5A">
        <w:rPr>
          <w:rFonts w:cs="Times New Roman"/>
        </w:rPr>
        <w:t xml:space="preserve"> </w:t>
      </w:r>
      <w:r w:rsidRPr="004E7E5A">
        <w:rPr>
          <w:rFonts w:cs="Times New Roman"/>
        </w:rPr>
        <w:t>and non-</w:t>
      </w:r>
      <w:proofErr w:type="spellStart"/>
      <w:r w:rsidRPr="004E7E5A">
        <w:rPr>
          <w:rFonts w:cs="Times New Roman"/>
        </w:rPr>
        <w:t>finanical</w:t>
      </w:r>
      <w:proofErr w:type="spellEnd"/>
      <w:r w:rsidRPr="004E7E5A">
        <w:rPr>
          <w:rFonts w:cs="Times New Roman"/>
        </w:rPr>
        <w:t xml:space="preserve"> resources </w:t>
      </w:r>
      <w:r w:rsidRPr="004E7E5A">
        <w:rPr>
          <w:rFonts w:cs="Times New Roman"/>
        </w:rPr>
        <w:fldChar w:fldCharType="begin"/>
      </w:r>
      <w:r w:rsidR="006F6C86" w:rsidRPr="004E7E5A">
        <w:rPr>
          <w:rFonts w:cs="Times New Roman"/>
        </w:rPr>
        <w:instrText xml:space="preserve"> ADDIN EN.CITE &lt;EndNote&gt;&lt;Cite&gt;&lt;Author&gt;Sharma&lt;/Author&gt;&lt;Year&gt;1998&lt;/Year&gt;&lt;RecNum&gt;2250&lt;/RecNum&gt;&lt;DisplayText&gt;(Sharma and Vredenburg 1998; Bansal 2005)&lt;/DisplayText&gt;&lt;record&gt;&lt;rec-number&gt;2250&lt;/rec-number&gt;&lt;foreign-keys&gt;&lt;key app="EN" db-id="trr00pfsbzzex0ezwf6v5swd9fpfpwfa90xp" timestamp="1638412488" guid="bfda0930-21d2-49c4-8675-4d5516a35b14"&gt;2250&lt;/key&gt;&lt;/foreign-keys&gt;&lt;ref-type name="Journal Article"&gt;17&lt;/ref-type&gt;&lt;contributors&gt;&lt;authors&gt;&lt;author&gt;Sharma, Sanjay&lt;/author&gt;&lt;author&gt;Vredenburg, Harrie&lt;/author&gt;&lt;/authors&gt;&lt;/contributors&gt;&lt;titles&gt;&lt;title&gt;Proactive corporate environmental strategy and the development of competitively valuable organizational capabilities&lt;/title&gt;&lt;secondary-title&gt;Strategic management journal&lt;/secondary-title&gt;&lt;/titles&gt;&lt;periodical&gt;&lt;full-title&gt;Strategic Management Journal&lt;/full-title&gt;&lt;/periodical&gt;&lt;pages&gt;729-753&lt;/pages&gt;&lt;volume&gt;19&lt;/volume&gt;&lt;number&gt;8&lt;/number&gt;&lt;dates&gt;&lt;year&gt;1998&lt;/year&gt;&lt;/dates&gt;&lt;isbn&gt;0143-2095&lt;/isbn&gt;&lt;urls&gt;&lt;/urls&gt;&lt;/record&gt;&lt;/Cite&gt;&lt;Cite&gt;&lt;Author&gt;Bansal&lt;/Author&gt;&lt;Year&gt;2005&lt;/Year&gt;&lt;RecNum&gt;2249&lt;/RecNum&gt;&lt;record&gt;&lt;rec-number&gt;2249&lt;/rec-number&gt;&lt;foreign-keys&gt;&lt;key app="EN" db-id="trr00pfsbzzex0ezwf6v5swd9fpfpwfa90xp" timestamp="1638410913" guid="aef4ce10-8dcf-460e-aa80-b018031cf200"&gt;2249&lt;/key&gt;&lt;/foreign-keys&gt;&lt;ref-type name="Journal Article"&gt;17&lt;/ref-type&gt;&lt;contributors&gt;&lt;authors&gt;&lt;author&gt;Bansal, Pratima&lt;/author&gt;&lt;/authors&gt;&lt;/contributors&gt;&lt;titles&gt;&lt;title&gt;Evolving sustainably: A longitudinal study of corporate sustainable development&lt;/title&gt;&lt;secondary-title&gt;Strategic management journal&lt;/secondary-title&gt;&lt;/titles&gt;&lt;periodical&gt;&lt;full-title&gt;Strategic Management Journal&lt;/full-title&gt;&lt;/periodical&gt;&lt;pages&gt;197-218&lt;/pages&gt;&lt;volume&gt;26&lt;/volume&gt;&lt;number&gt;3&lt;/number&gt;&lt;dates&gt;&lt;year&gt;2005&lt;/year&gt;&lt;/dates&gt;&lt;isbn&gt;0143-2095&lt;/isbn&gt;&lt;urls&gt;&lt;/urls&gt;&lt;/record&gt;&lt;/Cite&gt;&lt;/EndNote&gt;</w:instrText>
      </w:r>
      <w:r w:rsidRPr="004E7E5A">
        <w:rPr>
          <w:rFonts w:cs="Times New Roman"/>
        </w:rPr>
        <w:fldChar w:fldCharType="separate"/>
      </w:r>
      <w:r w:rsidRPr="004E7E5A">
        <w:rPr>
          <w:rFonts w:cs="Times New Roman"/>
          <w:noProof/>
        </w:rPr>
        <w:t>(Sharma and Vredenburg 1998; Bansal 2005)</w:t>
      </w:r>
      <w:r w:rsidRPr="004E7E5A">
        <w:rPr>
          <w:rFonts w:cs="Times New Roman"/>
        </w:rPr>
        <w:fldChar w:fldCharType="end"/>
      </w:r>
      <w:r w:rsidRPr="004E7E5A">
        <w:rPr>
          <w:rFonts w:cs="Times New Roman"/>
        </w:rPr>
        <w:t xml:space="preserve">. Financially constrained firms have to cut expenditure and their inability to borrow externally forced then to bypass attractive investment opportunities </w:t>
      </w:r>
      <w:r w:rsidRPr="004E7E5A">
        <w:rPr>
          <w:rFonts w:cs="Times New Roman"/>
        </w:rPr>
        <w:fldChar w:fldCharType="begin"/>
      </w:r>
      <w:r w:rsidR="006F6C86" w:rsidRPr="004E7E5A">
        <w:rPr>
          <w:rFonts w:cs="Times New Roman"/>
        </w:rPr>
        <w:instrText xml:space="preserve"> ADDIN EN.CITE &lt;EndNote&gt;&lt;Cite&gt;&lt;Author&gt;Campello&lt;/Author&gt;&lt;Year&gt;2010&lt;/Year&gt;&lt;RecNum&gt;2242&lt;/RecNum&gt;&lt;DisplayText&gt;(Campello et al. 2010)&lt;/DisplayText&gt;&lt;record&gt;&lt;rec-number&gt;2242&lt;/rec-number&gt;&lt;foreign-keys&gt;&lt;key app="EN" db-id="trr00pfsbzzex0ezwf6v5swd9fpfpwfa90xp" timestamp="1638348602" guid="c7360236-f08e-4300-8d22-8b0ec6633fff"&gt;2242&lt;/key&gt;&lt;/foreign-keys&gt;&lt;ref-type name="Journal Article"&gt;17&lt;/ref-type&gt;&lt;contributors&gt;&lt;authors&gt;&lt;author&gt;Campello, Murillo&lt;/author&gt;&lt;author&gt;Graham, John R&lt;/author&gt;&lt;author&gt;Harvey, Campbell R&lt;/author&gt;&lt;/authors&gt;&lt;/contributors&gt;&lt;titles&gt;&lt;title&gt;The real effects of financial constraints: Evidence from a financial crisis&lt;/title&gt;&lt;secondary-title&gt;Journal of financial Economics&lt;/secondary-title&gt;&lt;/titles&gt;&lt;periodical&gt;&lt;full-title&gt;Journal of Financial Economics&lt;/full-title&gt;&lt;/periodical&gt;&lt;pages&gt;470-487&lt;/pages&gt;&lt;volume&gt;97&lt;/volume&gt;&lt;number&gt;3&lt;/number&gt;&lt;dates&gt;&lt;year&gt;2010&lt;/year&gt;&lt;/dates&gt;&lt;isbn&gt;0304-405X&lt;/isbn&gt;&lt;urls&gt;&lt;/urls&gt;&lt;/record&gt;&lt;/Cite&gt;&lt;/EndNote&gt;</w:instrText>
      </w:r>
      <w:r w:rsidRPr="004E7E5A">
        <w:rPr>
          <w:rFonts w:cs="Times New Roman"/>
        </w:rPr>
        <w:fldChar w:fldCharType="separate"/>
      </w:r>
      <w:r w:rsidRPr="004E7E5A">
        <w:rPr>
          <w:rFonts w:cs="Times New Roman"/>
          <w:noProof/>
        </w:rPr>
        <w:t>(Campello et al. 2010)</w:t>
      </w:r>
      <w:r w:rsidRPr="004E7E5A">
        <w:rPr>
          <w:rFonts w:cs="Times New Roman"/>
        </w:rPr>
        <w:fldChar w:fldCharType="end"/>
      </w:r>
      <w:r w:rsidRPr="004E7E5A">
        <w:rPr>
          <w:rFonts w:cs="Times New Roman"/>
        </w:rPr>
        <w:t xml:space="preserve">. Similarly, financial constraints may influence </w:t>
      </w:r>
      <w:r w:rsidRPr="004E7E5A">
        <w:rPr>
          <w:rFonts w:cs="Times New Roman"/>
        </w:rPr>
        <w:lastRenderedPageBreak/>
        <w:t>directors’ decisions on investments in CSR. We expect that directors’ ability to invest on CSR is limited by financial constraints, and the positive effect of directors’ network on CSR disclosure quality is weakened by financial constraints. Therefore, we propose hypothesis 6 as follows:</w:t>
      </w:r>
    </w:p>
    <w:p w14:paraId="0C2DDA3B" w14:textId="77777777" w:rsidR="002209EB" w:rsidRPr="004E7E5A" w:rsidRDefault="002209EB" w:rsidP="002209EB">
      <w:pPr>
        <w:pStyle w:val="a7"/>
        <w:spacing w:line="480" w:lineRule="auto"/>
        <w:ind w:firstLine="482"/>
        <w:rPr>
          <w:rFonts w:cs="Times New Roman"/>
          <w:i/>
          <w:iCs/>
        </w:rPr>
      </w:pPr>
      <w:r w:rsidRPr="004E7E5A">
        <w:rPr>
          <w:rFonts w:cs="Times New Roman"/>
          <w:b/>
          <w:bCs/>
        </w:rPr>
        <w:t>H6:</w:t>
      </w:r>
      <w:r w:rsidRPr="004E7E5A">
        <w:rPr>
          <w:rFonts w:cs="Times New Roman"/>
        </w:rPr>
        <w:t xml:space="preserve"> </w:t>
      </w:r>
      <w:r w:rsidRPr="004E7E5A">
        <w:rPr>
          <w:rFonts w:cs="Times New Roman"/>
          <w:i/>
          <w:iCs/>
        </w:rPr>
        <w:t>The positive association between directors’ network centrality and CSR disclosure quality is weaker when a firm is financially constrained.</w:t>
      </w:r>
    </w:p>
    <w:p w14:paraId="3E4F7716" w14:textId="77777777" w:rsidR="00746786" w:rsidRPr="004E7E5A" w:rsidRDefault="00746786" w:rsidP="00746786">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t xml:space="preserve">Sample and Research Design </w:t>
      </w:r>
    </w:p>
    <w:p w14:paraId="09986EFF" w14:textId="77777777" w:rsidR="00746786" w:rsidRPr="004E7E5A" w:rsidRDefault="00746786" w:rsidP="00746786">
      <w:pPr>
        <w:pStyle w:val="4"/>
        <w:spacing w:before="0" w:after="0" w:line="480" w:lineRule="auto"/>
        <w:jc w:val="left"/>
        <w:rPr>
          <w:color w:val="000000" w:themeColor="text1"/>
        </w:rPr>
      </w:pPr>
      <w:r w:rsidRPr="004E7E5A">
        <w:rPr>
          <w:color w:val="000000" w:themeColor="text1"/>
        </w:rPr>
        <w:t xml:space="preserve">Sample </w:t>
      </w:r>
    </w:p>
    <w:p w14:paraId="37E6E49C" w14:textId="52431979" w:rsidR="00746786" w:rsidRPr="004E7E5A" w:rsidRDefault="00746786" w:rsidP="00746786">
      <w:pPr>
        <w:pStyle w:val="a7"/>
        <w:spacing w:line="480" w:lineRule="auto"/>
        <w:ind w:firstLine="480"/>
        <w:rPr>
          <w:rFonts w:cs="Times New Roman"/>
        </w:rPr>
      </w:pPr>
      <w:r w:rsidRPr="004E7E5A">
        <w:rPr>
          <w:rFonts w:cs="Times New Roman"/>
        </w:rPr>
        <w:t>Our sample comprises 3986 observations for 833 firms over the period 2010-2018,</w:t>
      </w:r>
      <w:r w:rsidRPr="004E7E5A">
        <w:rPr>
          <w:rFonts w:eastAsia="Times New Roman" w:cs="Times New Roman"/>
          <w:szCs w:val="24"/>
        </w:rPr>
        <w:t xml:space="preserve"> including </w:t>
      </w:r>
      <w:r w:rsidRPr="004E7E5A">
        <w:rPr>
          <w:rFonts w:cs="Times New Roman"/>
          <w:szCs w:val="24"/>
          <w:lang w:val="en-AU"/>
        </w:rPr>
        <w:t xml:space="preserve">473 </w:t>
      </w:r>
      <w:r w:rsidRPr="004E7E5A">
        <w:rPr>
          <w:rFonts w:eastAsia="Times New Roman" w:cs="Times New Roman"/>
          <w:szCs w:val="24"/>
        </w:rPr>
        <w:t>state-owned firms and 360 non-state-owned firms</w:t>
      </w:r>
      <w:r w:rsidRPr="004E7E5A">
        <w:rPr>
          <w:rFonts w:cs="Times New Roman"/>
        </w:rPr>
        <w:t>.</w:t>
      </w:r>
      <w:r w:rsidRPr="004E7E5A">
        <w:rPr>
          <w:rStyle w:val="af4"/>
          <w:rFonts w:cs="Times New Roman"/>
        </w:rPr>
        <w:footnoteReference w:id="6"/>
      </w:r>
      <w:r w:rsidRPr="004E7E5A">
        <w:rPr>
          <w:rFonts w:cs="Times New Roman"/>
        </w:rPr>
        <w:t xml:space="preserve"> Our sample is limited to firms with the data on CSR disclosure</w:t>
      </w:r>
      <w:r w:rsidRPr="004E7E5A">
        <w:rPr>
          <w:rFonts w:cs="Times New Roman"/>
          <w:szCs w:val="24"/>
          <w:shd w:val="clear" w:color="auto" w:fill="FFFFFF"/>
        </w:rPr>
        <w:t xml:space="preserve"> quality</w:t>
      </w:r>
      <w:r w:rsidRPr="004E7E5A">
        <w:rPr>
          <w:rFonts w:cs="Times New Roman"/>
        </w:rPr>
        <w:t xml:space="preserve"> provided by Rankins (RKS). We start our sample in 2010 for two reasons. First, in January 2008, the State-owned Assets and Administration Commission of the State Council issued the </w:t>
      </w:r>
      <w:r w:rsidRPr="004E7E5A">
        <w:rPr>
          <w:rFonts w:cs="Times New Roman"/>
          <w:szCs w:val="24"/>
        </w:rPr>
        <w:t xml:space="preserve">Guideline of CSR for </w:t>
      </w:r>
      <w:r w:rsidR="004720BB" w:rsidRPr="004E7E5A">
        <w:rPr>
          <w:rFonts w:cs="Times New Roman"/>
          <w:szCs w:val="24"/>
        </w:rPr>
        <w:t>s</w:t>
      </w:r>
      <w:r w:rsidRPr="004E7E5A">
        <w:rPr>
          <w:rFonts w:cs="Times New Roman"/>
          <w:szCs w:val="24"/>
        </w:rPr>
        <w:t>tate-owned-enterprises controlled by the central government</w:t>
      </w:r>
      <w:r w:rsidRPr="004E7E5A">
        <w:rPr>
          <w:rFonts w:cs="Times New Roman"/>
        </w:rPr>
        <w:t xml:space="preserve">. A large number of SOEs began to issue CSR reports in 2008. Collecting CSR data from 2010 enables us to alleviate the impact of this policy on CSR reporting. Second, RKS changed its ranking system of CSR disclosure quality in 2010, so collecting CSR data from 2010 maintains consistency. </w:t>
      </w:r>
    </w:p>
    <w:p w14:paraId="2FDD0273" w14:textId="77777777" w:rsidR="00746786" w:rsidRPr="004E7E5A" w:rsidRDefault="00746786" w:rsidP="00746786">
      <w:pPr>
        <w:pStyle w:val="a7"/>
        <w:spacing w:line="480" w:lineRule="auto"/>
        <w:ind w:firstLine="480"/>
        <w:rPr>
          <w:rFonts w:cs="Times New Roman"/>
        </w:rPr>
      </w:pPr>
      <w:r w:rsidRPr="004E7E5A">
        <w:rPr>
          <w:rFonts w:cs="Times New Roman"/>
        </w:rPr>
        <w:t xml:space="preserve">We construct the sample according to the following criteria: 1) we exclude financial companies; 2) we delete the observations with asset liability ratio greater than 1; 3) we eliminate listed companies that are specially treated (ST) or warned of delisting risk by stock exchanges </w:t>
      </w:r>
      <w:r w:rsidRPr="004E7E5A">
        <w:rPr>
          <w:rFonts w:cs="Times New Roman"/>
        </w:rPr>
        <w:lastRenderedPageBreak/>
        <w:t xml:space="preserve">(ST*); 4) we eliminate listed companies that lack data; 5) we exclude listed companies within one year of IPO; 6) we </w:t>
      </w:r>
      <w:proofErr w:type="spellStart"/>
      <w:r w:rsidRPr="004E7E5A">
        <w:rPr>
          <w:rFonts w:cs="Times New Roman"/>
        </w:rPr>
        <w:t>winsorize</w:t>
      </w:r>
      <w:proofErr w:type="spellEnd"/>
      <w:r w:rsidRPr="004E7E5A">
        <w:rPr>
          <w:rFonts w:cs="Times New Roman"/>
        </w:rPr>
        <w:t xml:space="preserve"> all continuous variables at the 1 and 99 percentiles in order to mitigate the influence of outliers on the results.</w:t>
      </w:r>
      <w:r w:rsidRPr="004E7E5A">
        <w:rPr>
          <w:rStyle w:val="af4"/>
          <w:rFonts w:cs="Times New Roman"/>
        </w:rPr>
        <w:footnoteReference w:id="7"/>
      </w:r>
      <w:r w:rsidRPr="004E7E5A">
        <w:rPr>
          <w:rFonts w:cs="Times New Roman"/>
        </w:rPr>
        <w:t xml:space="preserve"> </w:t>
      </w:r>
    </w:p>
    <w:p w14:paraId="4CB3BE15" w14:textId="77777777" w:rsidR="00746786" w:rsidRPr="004E7E5A" w:rsidRDefault="00746786" w:rsidP="00746786">
      <w:pPr>
        <w:pStyle w:val="a7"/>
        <w:spacing w:line="480" w:lineRule="auto"/>
        <w:ind w:firstLine="480"/>
        <w:rPr>
          <w:rFonts w:cs="Times New Roman"/>
        </w:rPr>
      </w:pPr>
      <w:r w:rsidRPr="004E7E5A">
        <w:rPr>
          <w:rFonts w:cs="Times New Roman"/>
        </w:rPr>
        <w:t xml:space="preserve">We collect data from multiple sources: 1) the CSR disclosure quality data from RKS CSR Ratings; 2) the data of directors’ network and other financial data from Chinese Stock Market Trading Database (CSMAR); 3) other data from the annual report of listed companies, </w:t>
      </w:r>
      <w:proofErr w:type="spellStart"/>
      <w:r w:rsidRPr="004E7E5A">
        <w:rPr>
          <w:rFonts w:cs="Times New Roman"/>
        </w:rPr>
        <w:t>Sina</w:t>
      </w:r>
      <w:proofErr w:type="spellEnd"/>
      <w:r w:rsidRPr="004E7E5A">
        <w:rPr>
          <w:rFonts w:cs="Times New Roman"/>
        </w:rPr>
        <w:t xml:space="preserve"> finance, official websites of government departments, and Baidu. We used </w:t>
      </w:r>
      <w:proofErr w:type="spellStart"/>
      <w:r w:rsidRPr="004E7E5A">
        <w:rPr>
          <w:rFonts w:cs="Times New Roman"/>
        </w:rPr>
        <w:t>Pajek</w:t>
      </w:r>
      <w:proofErr w:type="spellEnd"/>
      <w:r w:rsidRPr="004E7E5A">
        <w:rPr>
          <w:rFonts w:cs="Times New Roman"/>
        </w:rPr>
        <w:t xml:space="preserve"> to calculate centrality and Stata15.1 for data analysis.</w:t>
      </w:r>
    </w:p>
    <w:p w14:paraId="26901056" w14:textId="77777777" w:rsidR="00746786" w:rsidRPr="004E7E5A" w:rsidRDefault="00746786" w:rsidP="00746786">
      <w:pPr>
        <w:pStyle w:val="4"/>
        <w:spacing w:before="0" w:after="0" w:line="480" w:lineRule="auto"/>
        <w:jc w:val="left"/>
        <w:rPr>
          <w:color w:val="000000" w:themeColor="text1"/>
        </w:rPr>
      </w:pPr>
      <w:r w:rsidRPr="004E7E5A">
        <w:rPr>
          <w:color w:val="000000" w:themeColor="text1"/>
        </w:rPr>
        <w:t xml:space="preserve">Measure of </w:t>
      </w:r>
      <w:r w:rsidRPr="004E7E5A">
        <w:rPr>
          <w:color w:val="000000" w:themeColor="text1"/>
          <w:szCs w:val="24"/>
          <w:shd w:val="clear" w:color="auto" w:fill="FFFFFF"/>
        </w:rPr>
        <w:t>CSR Disclosure Quality</w:t>
      </w:r>
    </w:p>
    <w:p w14:paraId="7FCF6B83" w14:textId="19B47BAE" w:rsidR="00746786" w:rsidRPr="004E7E5A" w:rsidRDefault="00746786" w:rsidP="00746786">
      <w:pPr>
        <w:pStyle w:val="a7"/>
        <w:spacing w:line="480" w:lineRule="auto"/>
        <w:ind w:firstLine="480"/>
        <w:rPr>
          <w:rFonts w:cs="Times New Roman"/>
        </w:rPr>
      </w:pPr>
      <w:r w:rsidRPr="004E7E5A">
        <w:rPr>
          <w:rFonts w:cs="Times New Roman"/>
        </w:rPr>
        <w:t xml:space="preserve">The dependent variable in this study is </w:t>
      </w:r>
      <w:r w:rsidRPr="004E7E5A">
        <w:rPr>
          <w:rFonts w:cs="Times New Roman"/>
          <w:szCs w:val="24"/>
          <w:shd w:val="clear" w:color="auto" w:fill="FFFFFF"/>
        </w:rPr>
        <w:t xml:space="preserve">CSR disclosure quality </w:t>
      </w:r>
      <w:r w:rsidRPr="004E7E5A">
        <w:rPr>
          <w:rFonts w:cs="Times New Roman"/>
          <w:szCs w:val="20"/>
        </w:rPr>
        <w:t>(</w:t>
      </w:r>
      <w:proofErr w:type="spellStart"/>
      <w:r w:rsidRPr="004E7E5A">
        <w:rPr>
          <w:rFonts w:cs="Times New Roman"/>
          <w:i/>
          <w:iCs/>
          <w:szCs w:val="20"/>
        </w:rPr>
        <w:t>Csr</w:t>
      </w:r>
      <w:proofErr w:type="spellEnd"/>
      <w:r w:rsidRPr="004E7E5A">
        <w:rPr>
          <w:rFonts w:cs="Times New Roman"/>
          <w:szCs w:val="20"/>
        </w:rPr>
        <w:t>)</w:t>
      </w:r>
      <w:r w:rsidRPr="004E7E5A">
        <w:rPr>
          <w:rFonts w:cs="Times New Roman"/>
        </w:rPr>
        <w:t xml:space="preserve">. Following prior literature </w:t>
      </w:r>
      <w:r w:rsidRPr="004E7E5A">
        <w:rPr>
          <w:rFonts w:cs="Times New Roman"/>
        </w:rPr>
        <w:fldChar w:fldCharType="begin"/>
      </w:r>
      <w:r w:rsidR="001A1175" w:rsidRPr="004E7E5A">
        <w:rPr>
          <w:rFonts w:cs="Times New Roman"/>
        </w:rPr>
        <w:instrText xml:space="preserve"> ADDIN EN.CITE &lt;EndNote&gt;&lt;Cite&gt;&lt;Author&gt;Marquis&lt;/Author&gt;&lt;Year&gt;2014&lt;/Year&gt;&lt;RecNum&gt;1620&lt;/RecNum&gt;&lt;DisplayText&gt;(Marquis and Qian 2014; Liao et al. 2016)&lt;/DisplayText&gt;&lt;record&gt;&lt;rec-number&gt;1620&lt;/rec-number&gt;&lt;foreign-keys&gt;&lt;key app="EN" db-id="trr00pfsbzzex0ezwf6v5swd9fpfpwfa90xp" timestamp="1581337202" guid="e5f6383e-c2f8-4b88-af50-cfc44695e8a1"&gt;1620&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section&gt;127&lt;/section&gt;&lt;dates&gt;&lt;year&gt;2014&lt;/year&gt;&lt;/dates&gt;&lt;isbn&gt;1047-7039&amp;#xD;1526-5455&lt;/isbn&gt;&lt;urls&gt;&lt;/urls&gt;&lt;electronic-resource-num&gt;10.1287/orsc.2013.0837&lt;/electronic-resource-num&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Marquis and Qian 2014; Liao et al. 2016)</w:t>
      </w:r>
      <w:r w:rsidRPr="004E7E5A">
        <w:rPr>
          <w:rFonts w:cs="Times New Roman"/>
        </w:rPr>
        <w:fldChar w:fldCharType="end"/>
      </w:r>
      <w:r w:rsidRPr="004E7E5A">
        <w:rPr>
          <w:rFonts w:cs="Times New Roman"/>
        </w:rPr>
        <w:t xml:space="preserve">, we use the evaluation index of firms’ CSR disclosure published by Rankins (RKS) to capture </w:t>
      </w:r>
      <w:r w:rsidRPr="004E7E5A">
        <w:rPr>
          <w:rFonts w:cs="Times New Roman"/>
          <w:szCs w:val="24"/>
          <w:shd w:val="clear" w:color="auto" w:fill="FFFFFF"/>
        </w:rPr>
        <w:t>CSR disclosure quality</w:t>
      </w:r>
      <w:r w:rsidRPr="004E7E5A">
        <w:rPr>
          <w:rFonts w:cs="Times New Roman"/>
        </w:rPr>
        <w:t xml:space="preserve">. RKS is a ranking agency similar to Kinder, </w:t>
      </w:r>
      <w:proofErr w:type="spellStart"/>
      <w:r w:rsidRPr="004E7E5A">
        <w:rPr>
          <w:rFonts w:cs="Times New Roman"/>
        </w:rPr>
        <w:t>Lydenberg</w:t>
      </w:r>
      <w:proofErr w:type="spellEnd"/>
      <w:r w:rsidRPr="004E7E5A">
        <w:rPr>
          <w:rFonts w:cs="Times New Roman"/>
        </w:rPr>
        <w:t>, Domini and Co., Inc. (KLD). RKS’ ranking of CSR reports is based on the Sustainability Reporting Guidelines (the third edition) issued by Global Reporting Initiative (GRI 3.0). RKS’ CSR reports ranking system includes four level-1 sub-indicators: Macrocosm (M), content (C), technical (T) and industry (I). There are 14 level-2 indicators and 70 level-3 indicators under the three level-1 indicators of macrocosm, content, technical. 141 sub-indicators designed according to 22 industry classifications are under the fourth level-1 indicator of industry.</w:t>
      </w:r>
      <w:r w:rsidRPr="004E7E5A">
        <w:rPr>
          <w:rStyle w:val="af4"/>
          <w:rFonts w:cs="Times New Roman"/>
        </w:rPr>
        <w:footnoteReference w:id="8"/>
      </w:r>
      <w:r w:rsidRPr="004E7E5A">
        <w:rPr>
          <w:rFonts w:cs="Times New Roman"/>
        </w:rPr>
        <w:t xml:space="preserve"> The comprehensive score of CSR reports ranking ranges </w:t>
      </w:r>
      <w:r w:rsidRPr="004E7E5A">
        <w:rPr>
          <w:rFonts w:cs="Times New Roman"/>
        </w:rPr>
        <w:lastRenderedPageBreak/>
        <w:t xml:space="preserve">from 0 to 100 </w:t>
      </w:r>
      <w:r w:rsidRPr="004E7E5A">
        <w:rPr>
          <w:rFonts w:cs="Times New Roman"/>
        </w:rPr>
        <w:fldChar w:fldCharType="begin"/>
      </w:r>
      <w:r w:rsidR="001A1175" w:rsidRPr="004E7E5A">
        <w:rPr>
          <w:rFonts w:cs="Times New Roman"/>
        </w:rPr>
        <w:instrText xml:space="preserve"> ADDIN EN.CITE &lt;EndNote&gt;&lt;Cite&gt;&lt;Author&gt;Marquis&lt;/Author&gt;&lt;Year&gt;2014&lt;/Year&gt;&lt;RecNum&gt;1620&lt;/RecNum&gt;&lt;DisplayText&gt;(Marquis and Qian 2014)&lt;/DisplayText&gt;&lt;record&gt;&lt;rec-number&gt;1620&lt;/rec-number&gt;&lt;foreign-keys&gt;&lt;key app="EN" db-id="trr00pfsbzzex0ezwf6v5swd9fpfpwfa90xp" timestamp="1581337202" guid="e5f6383e-c2f8-4b88-af50-cfc44695e8a1"&gt;1620&lt;/key&gt;&lt;/foreign-keys&gt;&lt;ref-type name="Journal Article"&gt;17&lt;/ref-type&gt;&lt;contributors&gt;&lt;authors&gt;&lt;author&gt;Marquis, Christopher&lt;/author&gt;&lt;author&gt;Qian, Cuili&lt;/author&gt;&lt;/authors&gt;&lt;/contributors&gt;&lt;titles&gt;&lt;title&gt;Corporate social responsibility reporting in China: Symbol or substance?&lt;/title&gt;&lt;secondary-title&gt;Organization Science&lt;/secondary-title&gt;&lt;/titles&gt;&lt;periodical&gt;&lt;full-title&gt;Organization Science&lt;/full-title&gt;&lt;/periodical&gt;&lt;pages&gt;127-148&lt;/pages&gt;&lt;volume&gt;25&lt;/volume&gt;&lt;number&gt;1&lt;/number&gt;&lt;section&gt;127&lt;/section&gt;&lt;dates&gt;&lt;year&gt;2014&lt;/year&gt;&lt;/dates&gt;&lt;isbn&gt;1047-7039&amp;#xD;1526-5455&lt;/isbn&gt;&lt;urls&gt;&lt;/urls&gt;&lt;electronic-resource-num&gt;10.1287/orsc.2013.0837&lt;/electronic-resource-num&gt;&lt;/record&gt;&lt;/Cite&gt;&lt;/EndNote&gt;</w:instrText>
      </w:r>
      <w:r w:rsidRPr="004E7E5A">
        <w:rPr>
          <w:rFonts w:cs="Times New Roman"/>
        </w:rPr>
        <w:fldChar w:fldCharType="separate"/>
      </w:r>
      <w:r w:rsidRPr="004E7E5A">
        <w:rPr>
          <w:rFonts w:cs="Times New Roman"/>
          <w:noProof/>
        </w:rPr>
        <w:t>(Marquis and Qian 2014)</w:t>
      </w:r>
      <w:r w:rsidRPr="004E7E5A">
        <w:rPr>
          <w:rFonts w:cs="Times New Roman"/>
        </w:rPr>
        <w:fldChar w:fldCharType="end"/>
      </w:r>
      <w:r w:rsidRPr="004E7E5A">
        <w:rPr>
          <w:rFonts w:cs="Times New Roman"/>
        </w:rPr>
        <w:t xml:space="preserve">. The quality of CSR disclosure is better when </w:t>
      </w:r>
      <w:proofErr w:type="spellStart"/>
      <w:r w:rsidRPr="004E7E5A">
        <w:rPr>
          <w:rFonts w:cs="Times New Roman"/>
          <w:i/>
          <w:iCs/>
        </w:rPr>
        <w:t>Csr</w:t>
      </w:r>
      <w:proofErr w:type="spellEnd"/>
      <w:r w:rsidRPr="004E7E5A">
        <w:rPr>
          <w:rFonts w:cs="Times New Roman"/>
        </w:rPr>
        <w:t xml:space="preserve"> is higher. </w:t>
      </w:r>
    </w:p>
    <w:p w14:paraId="535C6A3D" w14:textId="77777777" w:rsidR="00746786" w:rsidRPr="004E7E5A" w:rsidRDefault="00746786" w:rsidP="00746786">
      <w:pPr>
        <w:pStyle w:val="4"/>
        <w:spacing w:before="0" w:after="0" w:line="480" w:lineRule="auto"/>
        <w:jc w:val="left"/>
        <w:rPr>
          <w:color w:val="000000" w:themeColor="text1"/>
        </w:rPr>
      </w:pPr>
      <w:r w:rsidRPr="004E7E5A">
        <w:rPr>
          <w:color w:val="000000" w:themeColor="text1"/>
        </w:rPr>
        <w:t>Measure of Directors’ Network</w:t>
      </w:r>
    </w:p>
    <w:p w14:paraId="1B64847F" w14:textId="23D8822B" w:rsidR="00746786" w:rsidRPr="004E7E5A" w:rsidRDefault="00746786" w:rsidP="00746786">
      <w:pPr>
        <w:pStyle w:val="a7"/>
        <w:spacing w:line="480" w:lineRule="auto"/>
        <w:ind w:firstLine="480"/>
        <w:rPr>
          <w:rFonts w:cs="Times New Roman"/>
        </w:rPr>
      </w:pPr>
      <w:r w:rsidRPr="004E7E5A">
        <w:rPr>
          <w:rFonts w:cs="Times New Roman"/>
        </w:rPr>
        <w:t xml:space="preserve">Consistent with prior research </w:t>
      </w:r>
      <w:r w:rsidRPr="004E7E5A">
        <w:rPr>
          <w:rFonts w:cs="Times New Roman"/>
        </w:rPr>
        <w:fldChar w:fldCharType="begin"/>
      </w:r>
      <w:r w:rsidR="001A1175" w:rsidRPr="004E7E5A">
        <w:rPr>
          <w:rFonts w:cs="Times New Roman"/>
        </w:rPr>
        <w:instrText xml:space="preserve"> ADDIN EN.CITE &lt;EndNote&gt;&lt;Cite&gt;&lt;Author&gt;Freeman&lt;/Author&gt;&lt;Year&gt;1978&lt;/Year&gt;&lt;RecNum&gt;1663&lt;/RecNum&gt;&lt;DisplayText&gt;(Freeman 1978; Macaulay et al. 2017)&lt;/DisplayText&gt;&lt;record&gt;&lt;rec-number&gt;1663&lt;/rec-number&gt;&lt;foreign-keys&gt;&lt;key app="EN" db-id="trr00pfsbzzex0ezwf6v5swd9fpfpwfa90xp" timestamp="1581520716" guid="d27df4b0-2543-44a4-a564-a5d09d6b7955"&gt;1663&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urls&gt;&lt;/urls&gt;&lt;/record&gt;&lt;/Cite&gt;&lt;Cite&gt;&lt;Author&gt;Macaulay&lt;/Author&gt;&lt;Year&gt;2017&lt;/Year&gt;&lt;RecNum&gt;572&lt;/RecNum&gt;&lt;record&gt;&lt;rec-number&gt;572&lt;/rec-number&gt;&lt;foreign-keys&gt;&lt;key app="EN" db-id="trr00pfsbzzex0ezwf6v5swd9fpfpwfa90xp" timestamp="1581080100" guid="1fdcf0cf-1256-477a-8640-38a3afad5af6"&gt;572&lt;/key&gt;&lt;/foreign-keys&gt;&lt;ref-type name="Journal Article"&gt;17&lt;/ref-type&gt;&lt;contributors&gt;&lt;authors&gt;&lt;author&gt;Macaulay, Craig D.&lt;/author&gt;&lt;author&gt;Richard, Orlando C.&lt;/author&gt;&lt;author&gt;Peng, Mike W.&lt;/author&gt;&lt;author&gt;Hasenhuttl, Maria&lt;/author&gt;&lt;/authors&gt;&lt;/contributors&gt;&lt;titles&gt;&lt;title&gt;Alliance network centrality, board composition, and corporate social performance&lt;/title&gt;&lt;secondary-title&gt;Journal of Business Ethics&lt;/secondary-title&gt;&lt;/titles&gt;&lt;periodical&gt;&lt;full-title&gt;Journal of Business Ethics&lt;/full-title&gt;&lt;/periodical&gt;&lt;pages&gt;997-1008&lt;/pages&gt;&lt;volume&gt;151&lt;/volume&gt;&lt;number&gt;4&lt;/number&gt;&lt;section&gt;997&lt;/section&gt;&lt;dates&gt;&lt;year&gt;2017&lt;/year&gt;&lt;/dates&gt;&lt;isbn&gt;0167-4544&amp;#xD;1573-0697&lt;/isbn&gt;&lt;urls&gt;&lt;/urls&gt;&lt;electronic-resource-num&gt;10.1007/s10551-017-3566-7&lt;/electronic-resource-num&gt;&lt;/record&gt;&lt;/Cite&gt;&lt;/EndNote&gt;</w:instrText>
      </w:r>
      <w:r w:rsidRPr="004E7E5A">
        <w:rPr>
          <w:rFonts w:cs="Times New Roman"/>
        </w:rPr>
        <w:fldChar w:fldCharType="separate"/>
      </w:r>
      <w:r w:rsidR="00FA31BA" w:rsidRPr="004E7E5A">
        <w:rPr>
          <w:rFonts w:cs="Times New Roman"/>
          <w:noProof/>
        </w:rPr>
        <w:t>(Freeman 1978; Macaulay et al. 2017)</w:t>
      </w:r>
      <w:r w:rsidRPr="004E7E5A">
        <w:rPr>
          <w:rFonts w:cs="Times New Roman"/>
        </w:rPr>
        <w:fldChar w:fldCharType="end"/>
      </w:r>
      <w:r w:rsidRPr="004E7E5A">
        <w:rPr>
          <w:rFonts w:cs="Times New Roman"/>
        </w:rPr>
        <w:t>, we use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as the key independent variable to measure positional advantage of directors’ network. Network centrality is calculated based on degree centrality, betweenness centrality, and closeness centrality (</w:t>
      </w:r>
      <w:proofErr w:type="spellStart"/>
      <w:r w:rsidRPr="004E7E5A">
        <w:rPr>
          <w:rFonts w:cs="Times New Roman"/>
        </w:rPr>
        <w:t>Larcker</w:t>
      </w:r>
      <w:proofErr w:type="spellEnd"/>
      <w:r w:rsidRPr="004E7E5A">
        <w:rPr>
          <w:rFonts w:cs="Times New Roman"/>
        </w:rPr>
        <w:t xml:space="preserve"> et al., 2013). The concept that a director possesses relatively many channels of communication or resource exchange is captured by degree centrality. The concept that a director lies on relatively more paths between pairs of other directors is measured by betweenness centrality. The concept that a director possesses relatively closer ties to other directors is measured by closeness centrality. Network centrality is the sum of the maximum (</w:t>
      </w:r>
      <w:proofErr w:type="spellStart"/>
      <w:r w:rsidRPr="004E7E5A">
        <w:rPr>
          <w:rFonts w:cs="Times New Roman"/>
          <w:i/>
          <w:iCs/>
        </w:rPr>
        <w:t>Score_max</w:t>
      </w:r>
      <w:proofErr w:type="spellEnd"/>
      <w:r w:rsidRPr="004E7E5A">
        <w:rPr>
          <w:rFonts w:cs="Times New Roman"/>
        </w:rPr>
        <w:t>), mean (</w:t>
      </w:r>
      <w:proofErr w:type="spellStart"/>
      <w:r w:rsidRPr="004E7E5A">
        <w:rPr>
          <w:rFonts w:cs="Times New Roman"/>
          <w:i/>
          <w:iCs/>
        </w:rPr>
        <w:t>Score_mean</w:t>
      </w:r>
      <w:proofErr w:type="spellEnd"/>
      <w:r w:rsidRPr="004E7E5A">
        <w:rPr>
          <w:rFonts w:cs="Times New Roman"/>
        </w:rPr>
        <w:t>), median (</w:t>
      </w:r>
      <w:proofErr w:type="spellStart"/>
      <w:r w:rsidRPr="004E7E5A">
        <w:rPr>
          <w:rFonts w:cs="Times New Roman"/>
          <w:i/>
          <w:iCs/>
        </w:rPr>
        <w:t>Score_med</w:t>
      </w:r>
      <w:proofErr w:type="spellEnd"/>
      <w:r w:rsidRPr="004E7E5A">
        <w:rPr>
          <w:rFonts w:cs="Times New Roman"/>
        </w:rPr>
        <w:t>) and minimum (</w:t>
      </w:r>
      <w:proofErr w:type="spellStart"/>
      <w:r w:rsidRPr="004E7E5A">
        <w:rPr>
          <w:rFonts w:cs="Times New Roman"/>
          <w:i/>
          <w:iCs/>
        </w:rPr>
        <w:t>Score_min</w:t>
      </w:r>
      <w:proofErr w:type="spellEnd"/>
      <w:r w:rsidRPr="004E7E5A">
        <w:rPr>
          <w:rFonts w:cs="Times New Roman"/>
        </w:rPr>
        <w:t>) values of the three centrality measures of each firm, respectively. Definitions for centrality measures are provided in Appendix A. Details of centrality measures and the process of generating networking data can be found in Appendix B.</w:t>
      </w:r>
    </w:p>
    <w:p w14:paraId="7A3BC9E9" w14:textId="63E0083A" w:rsidR="00746786" w:rsidRPr="004E7E5A" w:rsidRDefault="00746786" w:rsidP="00746786">
      <w:pPr>
        <w:pStyle w:val="a7"/>
        <w:spacing w:line="480" w:lineRule="auto"/>
        <w:ind w:firstLine="480"/>
        <w:rPr>
          <w:rFonts w:cs="Times New Roman"/>
        </w:rPr>
      </w:pPr>
      <w:r w:rsidRPr="004E7E5A">
        <w:rPr>
          <w:rFonts w:cs="Times New Roman"/>
        </w:rPr>
        <w:t xml:space="preserve">According to prior literature </w:t>
      </w:r>
      <w:r w:rsidRPr="004E7E5A">
        <w:rPr>
          <w:rFonts w:cs="Times New Roman"/>
        </w:rPr>
        <w:fldChar w:fldCharType="begin">
          <w:fldData xml:space="preserve">PEVuZE5vdGU+PENpdGU+PEF1dGhvcj5MYXJja2VyPC9BdXRob3I+PFllYXI+MjAxMzwvWWVhcj48
UmVjTnVtPjgwMTwvUmVjTnVtPjxEaXNwbGF5VGV4dD4oTGFyY2tlciBldCBhbC4gMjAxMzsgSG9t
cm95IGFuZCBTbGVjaHRlbiAyMDE3OyBPbWVyIGV0IGFsLiAyMDE5KTwvRGlzcGxheVRleHQ+PHJl
Y29yZD48cmVjLW51bWJlcj44MDE8L3JlYy1udW1iZXI+PGZvcmVpZ24ta2V5cz48a2V5IGFwcD0i
RU4iIGRiLWlkPSJ0cnIwMHBmc2J6emV4MGV6d2Y2djVzd2Q5ZnBmcHdmYTkweHAiIHRpbWVzdGFt
cD0iMTU4MTA4MDM1OCIgZ3VpZD0iNjQ0ZTY4N2YtZmFhNS00YzU5LTgyZTUtODUyNzdkNzdlYjc4
Ij44MDE8L2tleT48L2ZvcmVpZ24ta2V5cz48cmVmLXR5cGUgbmFtZT0iSm91cm5hbCBBcnRpY2xl
Ij4xNzwvcmVmLXR5cGU+PGNvbnRyaWJ1dG9ycz48YXV0aG9ycz48YXV0aG9yPkxhcmNrZXIsIERh
dmlkIEYuPC9hdXRob3I+PGF1dGhvcj5TbywgRXJpYyBDLjwvYXV0aG9yPjxhdXRob3I+V2FuZywg
Q2hhcmxlcyBDLiBZLjwvYXV0aG9yPjwvYXV0aG9ycz48L2NvbnRyaWJ1dG9ycz48dGl0bGVzPjx0
aXRsZT5Cb2FyZHJvb20gY2VudHJhbGl0eSBhbmQgZmlybSBwZXJmb3JtYW5jZTwvdGl0bGU+PHNl
Y29uZGFyeS10aXRsZT5Kb3VybmFsIG9mIEFjY291bnRpbmcgYW5kIEVjb25vbWljczwvc2Vjb25k
YXJ5LXRpdGxlPjwvdGl0bGVzPjxwZXJpb2RpY2FsPjxmdWxsLXRpdGxlPkpvdXJuYWwgb2YgQWNj
b3VudGluZyBhbmQgRWNvbm9taWNzPC9mdWxsLXRpdGxlPjwvcGVyaW9kaWNhbD48cGFnZXM+MjI1
LTI1MDwvcGFnZXM+PHZvbHVtZT41NTwvdm9sdW1lPjxudW1iZXI+Mi0zPC9udW1iZXI+PHNlY3Rp
b24+MjI1PC9zZWN0aW9uPjxkYXRlcz48eWVhcj4yMDEzPC95ZWFyPjwvZGF0ZXM+PGlzYm4+MDE2
NTQxMDE8L2lzYm4+PHVybHM+PC91cmxzPjxlbGVjdHJvbmljLXJlc291cmNlLW51bT4xMC4xMDE2
L2ouamFjY2Vjby4yMDEzLjAxLjAwNjwvZWxlY3Ryb25pYy1yZXNvdXJjZS1udW0+PC9yZWNvcmQ+
PC9DaXRlPjxDaXRlPjxBdXRob3I+SG9tcm95PC9BdXRob3I+PFllYXI+MjAxNzwvWWVhcj48UmVj
TnVtPjE3Mzk8L1JlY051bT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PbWVyPC9BdXRob3I+PFllYXI+
MjAxOTwvWWVhcj48UmVjTnVtPjE4NjM8L1JlY051bT48cmVjb3JkPjxyZWMtbnVtYmVyPjE4NjM8
L3JlYy1udW1iZXI+PGZvcmVpZ24ta2V5cz48a2V5IGFwcD0iRU4iIGRiLWlkPSJ0cnIwMHBmc2J6
emV4MGV6d2Y2djVzd2Q5ZnBmcHdmYTkweHAiIHRpbWVzdGFtcD0iMTU5ODk1Mzc2NiIgZ3VpZD0i
NDE0NzZkYzgtYzcyMC00Y2FkLTliY2YtZjRkZTRlMGU0YzI4Ij4xODYzPC9rZXk+PC9mb3JlaWdu
LWtleXM+PHJlZi10eXBlIG5hbWU9IkpvdXJuYWwgQXJ0aWNsZSI+MTc8L3JlZi10eXBlPjxjb250
cmlidXRvcnM+PGF1dGhvcnM+PGF1dGhvcj5UaG9tYXMgQy4gT21lcjwvYXV0aG9yPjxhdXRob3I+
TWFyam9yaWUgSy4gU2hlbGxleTwvYXV0aG9yPjxhdXRob3I+RnJhbmNlcyBNLiBUaWNlPC9hdXRo
b3I+PC9hdXRob3JzPjwvY29udHJpYnV0b3JzPjx0aXRsZXM+PHRpdGxlPkRvIGRpcmVjdG9yIG5l
dHdvcmtzIG1hdHRlciBmb3IgZmluYW5jaWFsIHJlcG9ydGluZyBxdWFsaXR5PyBFdmlkZW5jZSBm
cm9tIGF1ZGl0IGNvbW1pdHRlZSBjb25uZWN0ZWRuZXNzIGFuZCByZXN0YXRlbWVudHM8L3RpdGxl
PjxzZWNvbmRhcnktdGl0bGU+TWFuYWdlbWVudCBzY2llbmNlPC9zZWNvbmRhcnktdGl0bGU+PC90
aXRsZXM+PHBlcmlvZGljYWw+PGZ1bGwtdGl0bGU+TWFuYWdlbWVudCBTY2llbmNlPC9mdWxsLXRp
dGxlPjwvcGVyaW9kaWNhbD48cGFnZXM+MzM2MS0zMzg4PC9wYWdlcz48dm9sdW1lPjY2PC92b2x1
bWU+PG51bWJlcj44PC9udW1iZXI+PGRhdGVzPjx5ZWFyPjIwMTk8L3llYXI+PC9kYXRlcz48dXJs
cz48L3VybHM+PC9yZWNvcmQ+PC9DaXRlPjwvRW5kTm90ZT5=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MYXJja2VyPC9BdXRob3I+PFllYXI+MjAxMzwvWWVhcj48
UmVjTnVtPjgwMTwvUmVjTnVtPjxEaXNwbGF5VGV4dD4oTGFyY2tlciBldCBhbC4gMjAxMzsgSG9t
cm95IGFuZCBTbGVjaHRlbiAyMDE3OyBPbWVyIGV0IGFsLiAyMDE5KTwvRGlzcGxheVRleHQ+PHJl
Y29yZD48cmVjLW51bWJlcj44MDE8L3JlYy1udW1iZXI+PGZvcmVpZ24ta2V5cz48a2V5IGFwcD0i
RU4iIGRiLWlkPSJ0cnIwMHBmc2J6emV4MGV6d2Y2djVzd2Q5ZnBmcHdmYTkweHAiIHRpbWVzdGFt
cD0iMTU4MTA4MDM1OCIgZ3VpZD0iNjQ0ZTY4N2YtZmFhNS00YzU5LTgyZTUtODUyNzdkNzdlYjc4
Ij44MDE8L2tleT48L2ZvcmVpZ24ta2V5cz48cmVmLXR5cGUgbmFtZT0iSm91cm5hbCBBcnRpY2xl
Ij4xNzwvcmVmLXR5cGU+PGNvbnRyaWJ1dG9ycz48YXV0aG9ycz48YXV0aG9yPkxhcmNrZXIsIERh
dmlkIEYuPC9hdXRob3I+PGF1dGhvcj5TbywgRXJpYyBDLjwvYXV0aG9yPjxhdXRob3I+V2FuZywg
Q2hhcmxlcyBDLiBZLjwvYXV0aG9yPjwvYXV0aG9ycz48L2NvbnRyaWJ1dG9ycz48dGl0bGVzPjx0
aXRsZT5Cb2FyZHJvb20gY2VudHJhbGl0eSBhbmQgZmlybSBwZXJmb3JtYW5jZTwvdGl0bGU+PHNl
Y29uZGFyeS10aXRsZT5Kb3VybmFsIG9mIEFjY291bnRpbmcgYW5kIEVjb25vbWljczwvc2Vjb25k
YXJ5LXRpdGxlPjwvdGl0bGVzPjxwZXJpb2RpY2FsPjxmdWxsLXRpdGxlPkpvdXJuYWwgb2YgQWNj
b3VudGluZyBhbmQgRWNvbm9taWNzPC9mdWxsLXRpdGxlPjwvcGVyaW9kaWNhbD48cGFnZXM+MjI1
LTI1MDwvcGFnZXM+PHZvbHVtZT41NTwvdm9sdW1lPjxudW1iZXI+Mi0zPC9udW1iZXI+PHNlY3Rp
b24+MjI1PC9zZWN0aW9uPjxkYXRlcz48eWVhcj4yMDEzPC95ZWFyPjwvZGF0ZXM+PGlzYm4+MDE2
NTQxMDE8L2lzYm4+PHVybHM+PC91cmxzPjxlbGVjdHJvbmljLXJlc291cmNlLW51bT4xMC4xMDE2
L2ouamFjY2Vjby4yMDEzLjAxLjAwNjwvZWxlY3Ryb25pYy1yZXNvdXJjZS1udW0+PC9yZWNvcmQ+
PC9DaXRlPjxDaXRlPjxBdXRob3I+SG9tcm95PC9BdXRob3I+PFllYXI+MjAxNzwvWWVhcj48UmVj
TnVtPjE3Mzk8L1JlY051bT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PbWVyPC9BdXRob3I+PFllYXI+
MjAxOTwvWWVhcj48UmVjTnVtPjE4NjM8L1JlY051bT48cmVjb3JkPjxyZWMtbnVtYmVyPjE4NjM8
L3JlYy1udW1iZXI+PGZvcmVpZ24ta2V5cz48a2V5IGFwcD0iRU4iIGRiLWlkPSJ0cnIwMHBmc2J6
emV4MGV6d2Y2djVzd2Q5ZnBmcHdmYTkweHAiIHRpbWVzdGFtcD0iMTU5ODk1Mzc2NiIgZ3VpZD0i
NDE0NzZkYzgtYzcyMC00Y2FkLTliY2YtZjRkZTRlMGU0YzI4Ij4xODYzPC9rZXk+PC9mb3JlaWdu
LWtleXM+PHJlZi10eXBlIG5hbWU9IkpvdXJuYWwgQXJ0aWNsZSI+MTc8L3JlZi10eXBlPjxjb250
cmlidXRvcnM+PGF1dGhvcnM+PGF1dGhvcj5UaG9tYXMgQy4gT21lcjwvYXV0aG9yPjxhdXRob3I+
TWFyam9yaWUgSy4gU2hlbGxleTwvYXV0aG9yPjxhdXRob3I+RnJhbmNlcyBNLiBUaWNlPC9hdXRo
b3I+PC9hdXRob3JzPjwvY29udHJpYnV0b3JzPjx0aXRsZXM+PHRpdGxlPkRvIGRpcmVjdG9yIG5l
dHdvcmtzIG1hdHRlciBmb3IgZmluYW5jaWFsIHJlcG9ydGluZyBxdWFsaXR5PyBFdmlkZW5jZSBm
cm9tIGF1ZGl0IGNvbW1pdHRlZSBjb25uZWN0ZWRuZXNzIGFuZCByZXN0YXRlbWVudHM8L3RpdGxl
PjxzZWNvbmRhcnktdGl0bGU+TWFuYWdlbWVudCBzY2llbmNlPC9zZWNvbmRhcnktdGl0bGU+PC90
aXRsZXM+PHBlcmlvZGljYWw+PGZ1bGwtdGl0bGU+TWFuYWdlbWVudCBTY2llbmNlPC9mdWxsLXRp
dGxlPjwvcGVyaW9kaWNhbD48cGFnZXM+MzM2MS0zMzg4PC9wYWdlcz48dm9sdW1lPjY2PC92b2x1
bWU+PG51bWJlcj44PC9udW1iZXI+PGRhdGVzPjx5ZWFyPjIwMTk8L3llYXI+PC9kYXRlcz48dXJs
cz48L3VybHM+PC9yZWNvcmQ+PC9DaXRlPjwvRW5kTm90ZT5=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Larcker et al. 2013; Homroy and Slechten 2017; Omer et al. 2019)</w:t>
      </w:r>
      <w:r w:rsidRPr="004E7E5A">
        <w:rPr>
          <w:rFonts w:cs="Times New Roman"/>
        </w:rPr>
        <w:fldChar w:fldCharType="end"/>
      </w:r>
      <w:r w:rsidRPr="004E7E5A">
        <w:rPr>
          <w:rFonts w:cs="Times New Roman"/>
        </w:rPr>
        <w:t xml:space="preserve">, a director with higher degree centrality has relatively high local influence because of his/her access to more resources. The higher a director’s betweenness centrality, the more likely transferred information must pass through this director before it reaches other directors </w:t>
      </w:r>
      <w:r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Omer et al. 2019)</w:t>
      </w:r>
      <w:r w:rsidRPr="004E7E5A">
        <w:rPr>
          <w:rFonts w:cs="Times New Roman"/>
        </w:rPr>
        <w:fldChar w:fldCharType="end"/>
      </w:r>
      <w:r w:rsidRPr="004E7E5A">
        <w:rPr>
          <w:rFonts w:cs="Times New Roman"/>
        </w:rPr>
        <w:t xml:space="preserve">. A higher closeness centrality indicates better interactions among directors without </w:t>
      </w:r>
      <w:r w:rsidRPr="004E7E5A">
        <w:rPr>
          <w:rFonts w:cs="Times New Roman"/>
        </w:rPr>
        <w:lastRenderedPageBreak/>
        <w:t xml:space="preserve">going through many intermediaries </w:t>
      </w:r>
      <w:r w:rsidRPr="004E7E5A">
        <w:rPr>
          <w:rFonts w:cs="Times New Roman"/>
        </w:rPr>
        <w:fldChar w:fldCharType="begin">
          <w:fldData xml:space="preserve">PEVuZE5vdGU+PENpdGU+PEF1dGhvcj5MYXJja2VyPC9BdXRob3I+PFllYXI+MjAxMzwvWWVhcj48
UmVjTnVtPjgwMTwvUmVjTnVtPjxEaXNwbGF5VGV4dD4oTGFyY2tlciBldCBhbC4gMjAxMzsgSG9t
cm95IGFuZCBTbGVjaHRlbiAyMDE3OyBPbWVyIGV0IGFsLiAyMDE5KTwvRGlzcGxheVRleHQ+PHJl
Y29yZD48cmVjLW51bWJlcj44MDE8L3JlYy1udW1iZXI+PGZvcmVpZ24ta2V5cz48a2V5IGFwcD0i
RU4iIGRiLWlkPSJ0cnIwMHBmc2J6emV4MGV6d2Y2djVzd2Q5ZnBmcHdmYTkweHAiIHRpbWVzdGFt
cD0iMTU4MTA4MDM1OCIgZ3VpZD0iNjQ0ZTY4N2YtZmFhNS00YzU5LTgyZTUtODUyNzdkNzdlYjc4
Ij44MDE8L2tleT48L2ZvcmVpZ24ta2V5cz48cmVmLXR5cGUgbmFtZT0iSm91cm5hbCBBcnRpY2xl
Ij4xNzwvcmVmLXR5cGU+PGNvbnRyaWJ1dG9ycz48YXV0aG9ycz48YXV0aG9yPkxhcmNrZXIsIERh
dmlkIEYuPC9hdXRob3I+PGF1dGhvcj5TbywgRXJpYyBDLjwvYXV0aG9yPjxhdXRob3I+V2FuZywg
Q2hhcmxlcyBDLiBZLjwvYXV0aG9yPjwvYXV0aG9ycz48L2NvbnRyaWJ1dG9ycz48dGl0bGVzPjx0
aXRsZT5Cb2FyZHJvb20gY2VudHJhbGl0eSBhbmQgZmlybSBwZXJmb3JtYW5jZTwvdGl0bGU+PHNl
Y29uZGFyeS10aXRsZT5Kb3VybmFsIG9mIEFjY291bnRpbmcgYW5kIEVjb25vbWljczwvc2Vjb25k
YXJ5LXRpdGxlPjwvdGl0bGVzPjxwZXJpb2RpY2FsPjxmdWxsLXRpdGxlPkpvdXJuYWwgb2YgQWNj
b3VudGluZyBhbmQgRWNvbm9taWNzPC9mdWxsLXRpdGxlPjwvcGVyaW9kaWNhbD48cGFnZXM+MjI1
LTI1MDwvcGFnZXM+PHZvbHVtZT41NTwvdm9sdW1lPjxudW1iZXI+Mi0zPC9udW1iZXI+PHNlY3Rp
b24+MjI1PC9zZWN0aW9uPjxkYXRlcz48eWVhcj4yMDEzPC95ZWFyPjwvZGF0ZXM+PGlzYm4+MDE2
NTQxMDE8L2lzYm4+PHVybHM+PC91cmxzPjxlbGVjdHJvbmljLXJlc291cmNlLW51bT4xMC4xMDE2
L2ouamFjY2Vjby4yMDEzLjAxLjAwNjwvZWxlY3Ryb25pYy1yZXNvdXJjZS1udW0+PC9yZWNvcmQ+
PC9DaXRlPjxDaXRlPjxBdXRob3I+SG9tcm95PC9BdXRob3I+PFllYXI+MjAxNzwvWWVhcj48UmVj
TnVtPjE3Mzk8L1JlY051bT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PbWVyPC9BdXRob3I+PFllYXI+
MjAxOTwvWWVhcj48UmVjTnVtPjE4NjM8L1JlY051bT48cmVjb3JkPjxyZWMtbnVtYmVyPjE4NjM8
L3JlYy1udW1iZXI+PGZvcmVpZ24ta2V5cz48a2V5IGFwcD0iRU4iIGRiLWlkPSJ0cnIwMHBmc2J6
emV4MGV6d2Y2djVzd2Q5ZnBmcHdmYTkweHAiIHRpbWVzdGFtcD0iMTU5ODk1Mzc2NiIgZ3VpZD0i
NDE0NzZkYzgtYzcyMC00Y2FkLTliY2YtZjRkZTRlMGU0YzI4Ij4xODYzPC9rZXk+PC9mb3JlaWdu
LWtleXM+PHJlZi10eXBlIG5hbWU9IkpvdXJuYWwgQXJ0aWNsZSI+MTc8L3JlZi10eXBlPjxjb250
cmlidXRvcnM+PGF1dGhvcnM+PGF1dGhvcj5UaG9tYXMgQy4gT21lcjwvYXV0aG9yPjxhdXRob3I+
TWFyam9yaWUgSy4gU2hlbGxleTwvYXV0aG9yPjxhdXRob3I+RnJhbmNlcyBNLiBUaWNlPC9hdXRo
b3I+PC9hdXRob3JzPjwvY29udHJpYnV0b3JzPjx0aXRsZXM+PHRpdGxlPkRvIGRpcmVjdG9yIG5l
dHdvcmtzIG1hdHRlciBmb3IgZmluYW5jaWFsIHJlcG9ydGluZyBxdWFsaXR5PyBFdmlkZW5jZSBm
cm9tIGF1ZGl0IGNvbW1pdHRlZSBjb25uZWN0ZWRuZXNzIGFuZCByZXN0YXRlbWVudHM8L3RpdGxl
PjxzZWNvbmRhcnktdGl0bGU+TWFuYWdlbWVudCBzY2llbmNlPC9zZWNvbmRhcnktdGl0bGU+PC90
aXRsZXM+PHBlcmlvZGljYWw+PGZ1bGwtdGl0bGU+TWFuYWdlbWVudCBTY2llbmNlPC9mdWxsLXRp
dGxlPjwvcGVyaW9kaWNhbD48cGFnZXM+MzM2MS0zMzg4PC9wYWdlcz48dm9sdW1lPjY2PC92b2x1
bWU+PG51bWJlcj44PC9udW1iZXI+PGRhdGVzPjx5ZWFyPjIwMTk8L3llYXI+PC9kYXRlcz48dXJs
cz48L3VybHM+PC9yZWNvcmQ+PC9DaXRlPjwvRW5kTm90ZT5=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MYXJja2VyPC9BdXRob3I+PFllYXI+MjAxMzwvWWVhcj48
UmVjTnVtPjgwMTwvUmVjTnVtPjxEaXNwbGF5VGV4dD4oTGFyY2tlciBldCBhbC4gMjAxMzsgSG9t
cm95IGFuZCBTbGVjaHRlbiAyMDE3OyBPbWVyIGV0IGFsLiAyMDE5KTwvRGlzcGxheVRleHQ+PHJl
Y29yZD48cmVjLW51bWJlcj44MDE8L3JlYy1udW1iZXI+PGZvcmVpZ24ta2V5cz48a2V5IGFwcD0i
RU4iIGRiLWlkPSJ0cnIwMHBmc2J6emV4MGV6d2Y2djVzd2Q5ZnBmcHdmYTkweHAiIHRpbWVzdGFt
cD0iMTU4MTA4MDM1OCIgZ3VpZD0iNjQ0ZTY4N2YtZmFhNS00YzU5LTgyZTUtODUyNzdkNzdlYjc4
Ij44MDE8L2tleT48L2ZvcmVpZ24ta2V5cz48cmVmLXR5cGUgbmFtZT0iSm91cm5hbCBBcnRpY2xl
Ij4xNzwvcmVmLXR5cGU+PGNvbnRyaWJ1dG9ycz48YXV0aG9ycz48YXV0aG9yPkxhcmNrZXIsIERh
dmlkIEYuPC9hdXRob3I+PGF1dGhvcj5TbywgRXJpYyBDLjwvYXV0aG9yPjxhdXRob3I+V2FuZywg
Q2hhcmxlcyBDLiBZLjwvYXV0aG9yPjwvYXV0aG9ycz48L2NvbnRyaWJ1dG9ycz48dGl0bGVzPjx0
aXRsZT5Cb2FyZHJvb20gY2VudHJhbGl0eSBhbmQgZmlybSBwZXJmb3JtYW5jZTwvdGl0bGU+PHNl
Y29uZGFyeS10aXRsZT5Kb3VybmFsIG9mIEFjY291bnRpbmcgYW5kIEVjb25vbWljczwvc2Vjb25k
YXJ5LXRpdGxlPjwvdGl0bGVzPjxwZXJpb2RpY2FsPjxmdWxsLXRpdGxlPkpvdXJuYWwgb2YgQWNj
b3VudGluZyBhbmQgRWNvbm9taWNzPC9mdWxsLXRpdGxlPjwvcGVyaW9kaWNhbD48cGFnZXM+MjI1
LTI1MDwvcGFnZXM+PHZvbHVtZT41NTwvdm9sdW1lPjxudW1iZXI+Mi0zPC9udW1iZXI+PHNlY3Rp
b24+MjI1PC9zZWN0aW9uPjxkYXRlcz48eWVhcj4yMDEzPC95ZWFyPjwvZGF0ZXM+PGlzYm4+MDE2
NTQxMDE8L2lzYm4+PHVybHM+PC91cmxzPjxlbGVjdHJvbmljLXJlc291cmNlLW51bT4xMC4xMDE2
L2ouamFjY2Vjby4yMDEzLjAxLjAwNjwvZWxlY3Ryb25pYy1yZXNvdXJjZS1udW0+PC9yZWNvcmQ+
PC9DaXRlPjxDaXRlPjxBdXRob3I+SG9tcm95PC9BdXRob3I+PFllYXI+MjAxNzwvWWVhcj48UmVj
TnVtPjE3Mzk8L1JlY051bT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PbWVyPC9BdXRob3I+PFllYXI+
MjAxOTwvWWVhcj48UmVjTnVtPjE4NjM8L1JlY051bT48cmVjb3JkPjxyZWMtbnVtYmVyPjE4NjM8
L3JlYy1udW1iZXI+PGZvcmVpZ24ta2V5cz48a2V5IGFwcD0iRU4iIGRiLWlkPSJ0cnIwMHBmc2J6
emV4MGV6d2Y2djVzd2Q5ZnBmcHdmYTkweHAiIHRpbWVzdGFtcD0iMTU5ODk1Mzc2NiIgZ3VpZD0i
NDE0NzZkYzgtYzcyMC00Y2FkLTliY2YtZjRkZTRlMGU0YzI4Ij4xODYzPC9rZXk+PC9mb3JlaWdu
LWtleXM+PHJlZi10eXBlIG5hbWU9IkpvdXJuYWwgQXJ0aWNsZSI+MTc8L3JlZi10eXBlPjxjb250
cmlidXRvcnM+PGF1dGhvcnM+PGF1dGhvcj5UaG9tYXMgQy4gT21lcjwvYXV0aG9yPjxhdXRob3I+
TWFyam9yaWUgSy4gU2hlbGxleTwvYXV0aG9yPjxhdXRob3I+RnJhbmNlcyBNLiBUaWNlPC9hdXRo
b3I+PC9hdXRob3JzPjwvY29udHJpYnV0b3JzPjx0aXRsZXM+PHRpdGxlPkRvIGRpcmVjdG9yIG5l
dHdvcmtzIG1hdHRlciBmb3IgZmluYW5jaWFsIHJlcG9ydGluZyBxdWFsaXR5PyBFdmlkZW5jZSBm
cm9tIGF1ZGl0IGNvbW1pdHRlZSBjb25uZWN0ZWRuZXNzIGFuZCByZXN0YXRlbWVudHM8L3RpdGxl
PjxzZWNvbmRhcnktdGl0bGU+TWFuYWdlbWVudCBzY2llbmNlPC9zZWNvbmRhcnktdGl0bGU+PC90
aXRsZXM+PHBlcmlvZGljYWw+PGZ1bGwtdGl0bGU+TWFuYWdlbWVudCBTY2llbmNlPC9mdWxsLXRp
dGxlPjwvcGVyaW9kaWNhbD48cGFnZXM+MzM2MS0zMzg4PC9wYWdlcz48dm9sdW1lPjY2PC92b2x1
bWU+PG51bWJlcj44PC9udW1iZXI+PGRhdGVzPjx5ZWFyPjIwMTk8L3llYXI+PC9kYXRlcz48dXJs
cz48L3VybHM+PC9yZWNvcmQ+PC9DaXRlPjwvRW5kTm90ZT5=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Larcker et al. 2013; Homroy and Slechten 2017; Omer et al. 2019)</w:t>
      </w:r>
      <w:r w:rsidRPr="004E7E5A">
        <w:rPr>
          <w:rFonts w:cs="Times New Roman"/>
        </w:rPr>
        <w:fldChar w:fldCharType="end"/>
      </w:r>
      <w:r w:rsidRPr="004E7E5A">
        <w:rPr>
          <w:rFonts w:cs="Times New Roman"/>
        </w:rPr>
        <w:t xml:space="preserve">. Therefore, directors with higher network centrality are considered to have better access to the resources transferred in the network. </w:t>
      </w:r>
    </w:p>
    <w:p w14:paraId="62BDDE50" w14:textId="77777777" w:rsidR="00746786" w:rsidRPr="004E7E5A" w:rsidRDefault="00746786" w:rsidP="00746786">
      <w:pPr>
        <w:pStyle w:val="4"/>
        <w:spacing w:before="0" w:after="0" w:line="480" w:lineRule="auto"/>
        <w:jc w:val="left"/>
        <w:rPr>
          <w:color w:val="000000" w:themeColor="text1"/>
        </w:rPr>
      </w:pPr>
      <w:r w:rsidRPr="004E7E5A">
        <w:rPr>
          <w:color w:val="000000" w:themeColor="text1"/>
        </w:rPr>
        <w:t xml:space="preserve">Empirical Models </w:t>
      </w:r>
    </w:p>
    <w:p w14:paraId="290687D8"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B</w:t>
      </w:r>
      <w:r w:rsidRPr="004E7E5A">
        <w:rPr>
          <w:rFonts w:hint="eastAsia"/>
          <w:i/>
          <w:iCs/>
          <w:color w:val="000000" w:themeColor="text1"/>
        </w:rPr>
        <w:t>aseline</w:t>
      </w:r>
      <w:r w:rsidRPr="004E7E5A">
        <w:rPr>
          <w:i/>
          <w:iCs/>
          <w:color w:val="000000" w:themeColor="text1"/>
        </w:rPr>
        <w:t xml:space="preserve"> M</w:t>
      </w:r>
      <w:r w:rsidRPr="004E7E5A">
        <w:rPr>
          <w:rFonts w:hint="eastAsia"/>
          <w:i/>
          <w:iCs/>
          <w:color w:val="000000" w:themeColor="text1"/>
        </w:rPr>
        <w:t>odel</w:t>
      </w:r>
    </w:p>
    <w:p w14:paraId="7B37CB25" w14:textId="4BAD68FE" w:rsidR="00746786" w:rsidRPr="004E7E5A" w:rsidRDefault="00746786" w:rsidP="006957F5">
      <w:pPr>
        <w:pStyle w:val="a7"/>
        <w:spacing w:line="480" w:lineRule="auto"/>
        <w:ind w:firstLine="480"/>
        <w:rPr>
          <w:rFonts w:cs="Times New Roman"/>
        </w:rPr>
      </w:pPr>
      <w:r w:rsidRPr="004E7E5A">
        <w:rPr>
          <w:rFonts w:cs="Times New Roman"/>
        </w:rPr>
        <w:t xml:space="preserve">We use the baseline model below to test the relationship between directors’ network and CSR disclosure quality </w:t>
      </w:r>
      <w:r w:rsidRPr="004E7E5A">
        <w:rPr>
          <w:rFonts w:cs="Times New Roman"/>
        </w:rPr>
        <w:fldChar w:fldCharType="begin"/>
      </w:r>
      <w:r w:rsidR="00317C6A" w:rsidRPr="004E7E5A">
        <w:rPr>
          <w:rFonts w:cs="Times New Roman"/>
        </w:rPr>
        <w:instrText xml:space="preserve"> ADDIN EN.CITE &lt;EndNote&gt;&lt;Cite&gt;&lt;Author&gt;Larcker&lt;/Author&gt;&lt;Year&gt;2013&lt;/Year&gt;&lt;RecNum&gt;801&lt;/RecNum&gt;&lt;DisplayText&gt;(Larcker et al. 2013; Park and Vrettos 2015)&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Cite&gt;&lt;Author&gt;Park&lt;/Author&gt;&lt;Year&gt;2015&lt;/Year&gt;&lt;RecNum&gt;230&lt;/RecNum&gt;&lt;record&gt;&lt;rec-number&gt;230&lt;/rec-number&gt;&lt;foreign-keys&gt;&lt;key app="EN" db-id="trr00pfsbzzex0ezwf6v5swd9fpfpwfa90xp" timestamp="1581079687" guid="39d6ea8f-7603-4581-973c-74b3385bad5d"&gt;230&lt;/key&gt;&lt;/foreign-keys&gt;&lt;ref-type name="Journal Article"&gt;17&lt;/ref-type&gt;&lt;contributors&gt;&lt;authors&gt;&lt;author&gt;Park, Hyungshin&lt;/author&gt;&lt;author&gt;Vrettos, Dimitris&lt;/author&gt;&lt;/authors&gt;&lt;/contributors&gt;&lt;titles&gt;&lt;title&gt;The moderating effect of relative performance evaluation on the risk incentive properties of executives’ equity portfolios&lt;/title&gt;&lt;secondary-title&gt;Journal of Accounting Research&lt;/secondary-title&gt;&lt;/titles&gt;&lt;periodical&gt;&lt;full-title&gt;Journal of Accounting Research&lt;/full-title&gt;&lt;/periodical&gt;&lt;pages&gt;1055-1108&lt;/pages&gt;&lt;volume&gt;53&lt;/volume&gt;&lt;number&gt;5&lt;/number&gt;&lt;section&gt;1055&lt;/section&gt;&lt;dates&gt;&lt;year&gt;2015&lt;/year&gt;&lt;/dates&gt;&lt;isbn&gt;00218456&lt;/isbn&gt;&lt;urls&gt;&lt;/urls&gt;&lt;electronic-resource-num&gt;10.1111/1475-679x.12092&lt;/electronic-resource-num&gt;&lt;/record&gt;&lt;/Cite&gt;&lt;/EndNote&gt;</w:instrText>
      </w:r>
      <w:r w:rsidRPr="004E7E5A">
        <w:rPr>
          <w:rFonts w:cs="Times New Roman"/>
        </w:rPr>
        <w:fldChar w:fldCharType="separate"/>
      </w:r>
      <w:r w:rsidRPr="004E7E5A">
        <w:rPr>
          <w:rFonts w:cs="Times New Roman"/>
          <w:noProof/>
        </w:rPr>
        <w:t>(Larcker et al. 2013; Park and Vrettos 2015)</w:t>
      </w:r>
      <w:r w:rsidRPr="004E7E5A">
        <w:rPr>
          <w:rFonts w:cs="Times New Roman"/>
        </w:rPr>
        <w:fldChar w:fldCharType="end"/>
      </w:r>
      <w:r w:rsidRPr="004E7E5A">
        <w:rPr>
          <w:rFonts w:cs="Times New Roman"/>
        </w:rPr>
        <w:t>.</w:t>
      </w:r>
      <w:r w:rsidRPr="004E7E5A">
        <w:rPr>
          <w:rStyle w:val="af4"/>
          <w:rFonts w:cs="Times New Roman"/>
        </w:rPr>
        <w:footnoteReference w:id="9"/>
      </w:r>
      <w:r w:rsidRPr="004E7E5A">
        <w:rPr>
          <w:rFonts w:cs="Times New Roman"/>
        </w:rPr>
        <w:t xml:space="preserve"> </w:t>
      </w:r>
    </w:p>
    <w:p w14:paraId="73016177" w14:textId="77777777" w:rsidR="00F311C1" w:rsidRPr="004E7E5A" w:rsidRDefault="00F311C1" w:rsidP="00F311C1">
      <w:pPr>
        <w:spacing w:line="480" w:lineRule="auto"/>
        <w:ind w:left="840" w:hangingChars="350" w:hanging="840"/>
        <w:rPr>
          <w:rFonts w:ascii="Times New Roman" w:eastAsia="宋体" w:hAnsi="Times New Roman" w:cs="Times New Roman"/>
          <w:iCs/>
          <w:color w:val="000000" w:themeColor="text1"/>
          <w:kern w:val="0"/>
          <w:sz w:val="24"/>
          <w:szCs w:val="24"/>
        </w:rPr>
      </w:pPr>
      <m:oMath>
        <m:r>
          <w:rPr>
            <w:rFonts w:ascii="Cambria Math" w:eastAsia="宋体" w:hAnsi="Cambria Math" w:cs="Times New Roman"/>
            <w:color w:val="000000" w:themeColor="text1"/>
            <w:sz w:val="24"/>
            <w:szCs w:val="24"/>
          </w:rPr>
          <m:t>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Inddirector+</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Board size</m:t>
        </m:r>
        <m:r>
          <w:rPr>
            <w:rFonts w:ascii="Cambria Math" w:eastAsia="宋体" w:hAnsi="Cambria Math" w:cs="Times New Roman"/>
            <w:color w:val="000000" w:themeColor="text1"/>
            <w:kern w:val="0"/>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4</m:t>
            </m:r>
          </m:sub>
        </m:sSub>
        <m:r>
          <w:rPr>
            <w:rFonts w:ascii="Cambria Math" w:eastAsia="宋体" w:hAnsi="Cambria Math" w:cs="Times New Roman"/>
            <w:color w:val="000000" w:themeColor="text1"/>
            <w:kern w:val="0"/>
            <w:sz w:val="24"/>
            <w:szCs w:val="24"/>
          </w:rPr>
          <m:t>Femal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5</m:t>
            </m:r>
          </m:sub>
        </m:sSub>
        <m:r>
          <w:rPr>
            <w:rFonts w:ascii="Cambria Math" w:eastAsia="宋体" w:hAnsi="Cambria Math" w:cs="Times New Roman"/>
            <w:color w:val="000000" w:themeColor="text1"/>
            <w:kern w:val="0"/>
            <w:sz w:val="24"/>
            <w:szCs w:val="24"/>
          </w:rPr>
          <m:t>Director ag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6</m:t>
            </m:r>
          </m:sub>
        </m:sSub>
        <m:r>
          <w:rPr>
            <w:rFonts w:ascii="Cambria Math" w:eastAsia="宋体" w:hAnsi="Cambria Math" w:cs="Times New Roman"/>
            <w:color w:val="000000" w:themeColor="text1"/>
            <w:kern w:val="0"/>
            <w:sz w:val="24"/>
            <w:szCs w:val="24"/>
          </w:rPr>
          <m:t xml:space="preserve">Location+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7</m:t>
            </m:r>
          </m:sub>
        </m:sSub>
        <m:r>
          <w:rPr>
            <w:rFonts w:ascii="Cambria Math" w:eastAsia="宋体" w:hAnsi="Cambria Math" w:cs="Times New Roman"/>
            <w:color w:val="000000" w:themeColor="text1"/>
            <w:kern w:val="0"/>
            <w:sz w:val="24"/>
            <w:szCs w:val="24"/>
          </w:rPr>
          <m:t>Duality+</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8</m:t>
            </m:r>
          </m:sub>
        </m:sSub>
        <m:r>
          <w:rPr>
            <w:rFonts w:ascii="Cambria Math" w:eastAsia="宋体" w:hAnsi="Cambria Math" w:cs="Times New Roman"/>
            <w:color w:val="000000" w:themeColor="text1"/>
            <w:kern w:val="0"/>
            <w:sz w:val="24"/>
            <w:szCs w:val="24"/>
          </w:rPr>
          <m:t>Compensation+</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9</m:t>
            </m:r>
          </m:sub>
        </m:sSub>
        <m:r>
          <w:rPr>
            <w:rFonts w:ascii="Cambria Math" w:eastAsia="宋体" w:hAnsi="Cambria Math" w:cs="Times New Roman"/>
            <w:color w:val="000000" w:themeColor="text1"/>
            <w:kern w:val="0"/>
            <w:sz w:val="24"/>
            <w:szCs w:val="24"/>
          </w:rPr>
          <m:t>Dirsha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0</m:t>
            </m:r>
          </m:sub>
        </m:sSub>
        <m:r>
          <w:rPr>
            <w:rFonts w:ascii="Cambria Math" w:eastAsia="宋体" w:hAnsi="Cambria Math" w:cs="Times New Roman"/>
            <w:color w:val="000000" w:themeColor="text1"/>
            <w:kern w:val="0"/>
            <w:sz w:val="24"/>
            <w:szCs w:val="24"/>
          </w:rPr>
          <m:t>Firm siz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1</m:t>
            </m:r>
          </m:sub>
        </m:sSub>
        <m:r>
          <w:rPr>
            <w:rFonts w:ascii="Cambria Math" w:eastAsia="宋体" w:hAnsi="Cambria Math" w:cs="Times New Roman"/>
            <w:color w:val="000000" w:themeColor="text1"/>
            <w:kern w:val="0"/>
            <w:sz w:val="24"/>
            <w:szCs w:val="24"/>
          </w:rPr>
          <m:t>Roa+</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2</m:t>
            </m:r>
          </m:sub>
        </m:sSub>
        <m:r>
          <w:rPr>
            <w:rFonts w:ascii="Cambria Math" w:eastAsia="宋体" w:hAnsi="Cambria Math" w:cs="Times New Roman"/>
            <w:color w:val="000000" w:themeColor="text1"/>
            <w:kern w:val="0"/>
            <w:sz w:val="24"/>
            <w:szCs w:val="24"/>
          </w:rPr>
          <m:t>Lev+</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3</m:t>
            </m:r>
          </m:sub>
        </m:sSub>
        <m:r>
          <w:rPr>
            <w:rFonts w:ascii="Cambria Math" w:eastAsia="宋体" w:hAnsi="Cambria Math" w:cs="Times New Roman"/>
            <w:color w:val="000000" w:themeColor="text1"/>
            <w:kern w:val="0"/>
            <w:sz w:val="24"/>
            <w:szCs w:val="24"/>
          </w:rPr>
          <m:t>Correlation+</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4</m:t>
            </m:r>
          </m:sub>
        </m:sSub>
        <m:r>
          <w:rPr>
            <w:rFonts w:ascii="Cambria Math" w:eastAsia="宋体" w:hAnsi="Cambria Math" w:cs="Times New Roman"/>
            <w:color w:val="000000" w:themeColor="text1"/>
            <w:kern w:val="0"/>
            <w:sz w:val="24"/>
            <w:szCs w:val="24"/>
          </w:rPr>
          <m:t>Fixasse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5</m:t>
            </m:r>
          </m:sub>
        </m:sSub>
        <m:r>
          <w:rPr>
            <w:rFonts w:ascii="Cambria Math" w:eastAsia="宋体" w:hAnsi="Cambria Math" w:cs="Times New Roman"/>
            <w:color w:val="000000" w:themeColor="text1"/>
            <w:kern w:val="0"/>
            <w:sz w:val="24"/>
            <w:szCs w:val="24"/>
          </w:rPr>
          <m:t>Sha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6</m:t>
            </m:r>
          </m:sub>
        </m:sSub>
        <m:r>
          <w:rPr>
            <w:rFonts w:ascii="Cambria Math" w:eastAsia="宋体" w:hAnsi="Cambria Math" w:cs="Times New Roman"/>
            <w:color w:val="000000" w:themeColor="text1"/>
            <w:kern w:val="0"/>
            <w:sz w:val="24"/>
            <w:szCs w:val="24"/>
          </w:rPr>
          <m:t>So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7</m:t>
            </m:r>
          </m:sub>
        </m:sSub>
        <m:r>
          <w:rPr>
            <w:rFonts w:ascii="Cambria Math" w:eastAsia="宋体" w:hAnsi="Cambria Math" w:cs="Times New Roman"/>
            <w:color w:val="000000" w:themeColor="text1"/>
            <w:kern w:val="0"/>
            <w:sz w:val="24"/>
            <w:szCs w:val="24"/>
          </w:rPr>
          <m:t>Firm age+Industry and Year Fixed Effects+ε</m:t>
        </m:r>
      </m:oMath>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1)</w:t>
      </w:r>
    </w:p>
    <w:p w14:paraId="4F94E213" w14:textId="231816BD" w:rsidR="00746786" w:rsidRPr="004E7E5A" w:rsidRDefault="00746786" w:rsidP="00746786">
      <w:pPr>
        <w:pStyle w:val="a7"/>
        <w:spacing w:line="480" w:lineRule="auto"/>
        <w:ind w:firstLine="480"/>
        <w:rPr>
          <w:rFonts w:cs="Times New Roman"/>
        </w:rPr>
      </w:pPr>
      <w:r w:rsidRPr="004E7E5A">
        <w:rPr>
          <w:rFonts w:cs="Times New Roman"/>
        </w:rPr>
        <w:t xml:space="preserve">Equation (1) is used to test hypothesis 1. As shown in Table 1, </w:t>
      </w:r>
      <w:proofErr w:type="spellStart"/>
      <w:r w:rsidRPr="004E7E5A">
        <w:rPr>
          <w:rFonts w:cs="Times New Roman"/>
          <w:i/>
          <w:iCs/>
        </w:rPr>
        <w:t>Csr</w:t>
      </w:r>
      <w:proofErr w:type="spellEnd"/>
      <w:r w:rsidRPr="004E7E5A">
        <w:rPr>
          <w:rFonts w:cs="Times New Roman"/>
        </w:rPr>
        <w:t xml:space="preserve"> represents the quality of CSR disclosure quality. </w:t>
      </w:r>
      <w:r w:rsidRPr="004E7E5A">
        <w:rPr>
          <w:rFonts w:cs="Times New Roman"/>
          <w:i/>
          <w:iCs/>
        </w:rPr>
        <w:t>Score</w:t>
      </w:r>
      <w:r w:rsidRPr="004E7E5A">
        <w:rPr>
          <w:rFonts w:cs="Times New Roman"/>
        </w:rPr>
        <w:t xml:space="preserve"> is a measure of the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rPr>
        <w:t>Score_mean</w:t>
      </w:r>
      <w:proofErr w:type="spellEnd"/>
      <w:r w:rsidRPr="004E7E5A">
        <w:rPr>
          <w:rFonts w:cs="Times New Roman"/>
          <w:i/>
          <w:iCs/>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rPr>
        <w:t>Score_min</w:t>
      </w:r>
      <w:proofErr w:type="spellEnd"/>
      <w:r w:rsidRPr="004E7E5A">
        <w:rPr>
          <w:rFonts w:cs="Times New Roman"/>
        </w:rPr>
        <w:t xml:space="preserve">). Hypothesis 1 is supported if the regression coefficient </w:t>
      </w:r>
      <w:r w:rsidRPr="004E7E5A">
        <w:rPr>
          <w:rFonts w:cs="Times New Roman"/>
          <w:i/>
          <w:iCs/>
        </w:rPr>
        <w:t>β</w:t>
      </w:r>
      <w:r w:rsidRPr="004E7E5A">
        <w:rPr>
          <w:rFonts w:cs="Times New Roman"/>
          <w:i/>
          <w:iCs/>
          <w:vertAlign w:val="subscript"/>
        </w:rPr>
        <w:t>1</w:t>
      </w:r>
      <w:r w:rsidRPr="004E7E5A">
        <w:rPr>
          <w:rFonts w:cs="Times New Roman"/>
        </w:rPr>
        <w:t xml:space="preserve"> is significantly positive, indicating a positive impact of directors’ network centrality on CSR disclosure quality. We include a number of director-level </w:t>
      </w:r>
      <w:r w:rsidRPr="004E7E5A">
        <w:rPr>
          <w:rFonts w:cs="Times New Roman" w:hint="eastAsia"/>
        </w:rPr>
        <w:t>and</w:t>
      </w:r>
      <w:r w:rsidRPr="004E7E5A">
        <w:rPr>
          <w:rFonts w:cs="Times New Roman"/>
        </w:rPr>
        <w:t xml:space="preserve"> firm-level control variables in our analyses. In line with </w:t>
      </w:r>
      <w:r w:rsidRPr="004E7E5A">
        <w:rPr>
          <w:rFonts w:cs="Times New Roman"/>
          <w:noProof/>
        </w:rPr>
        <w:t xml:space="preserve">Katmon et al. (2017), </w:t>
      </w:r>
      <w:r w:rsidRPr="004E7E5A">
        <w:rPr>
          <w:rFonts w:cs="Times New Roman"/>
        </w:rPr>
        <w:t xml:space="preserve">we also control for industry types because industry plays an important role in CSR disclosure. Certain industries disclose CSR information to promote their competitive products and build confidence among their investors, while others disclose CSR information because they are exposed to environmental </w:t>
      </w:r>
      <w:r w:rsidRPr="004E7E5A">
        <w:rPr>
          <w:rFonts w:cs="Times New Roman"/>
        </w:rPr>
        <w:lastRenderedPageBreak/>
        <w:t xml:space="preserve">issues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 We adopt the standards of the Chin</w:t>
      </w:r>
      <w:r w:rsidRPr="004E7E5A">
        <w:rPr>
          <w:rFonts w:cs="Times New Roman" w:hint="eastAsia"/>
        </w:rPr>
        <w:t>a</w:t>
      </w:r>
      <w:r w:rsidRPr="004E7E5A">
        <w:rPr>
          <w:rFonts w:cs="Times New Roman"/>
        </w:rPr>
        <w:t xml:space="preserve"> Securities Regulatory Commission in 2012 for industry classification. Similar to prior research </w:t>
      </w:r>
      <w:r w:rsidRPr="004E7E5A">
        <w:rPr>
          <w:rFonts w:cs="Times New Roman"/>
        </w:rPr>
        <w:fldChar w:fldCharType="begin">
          <w:fldData xml:space="preserve">PEVuZE5vdGU+PENpdGU+PEF1dGhvcj5MaWFvPC9BdXRob3I+PFllYXI+MjAxNjwvWWVhcj48UmVj
TnVtPjMxODwvUmVjTnVtPjxEaXNwbGF5VGV4dD4oTGlhbyBldCBhbC4gMjAxNjsgS2F0bW9uIGV0
IGFsLiAyMDE3KTwvRGlzcGxheVRleHQ+PHJlY29yZD48cmVjLW51bWJlcj4zMTg8L3JlYy1udW1i
ZXI+PGZvcmVpZ24ta2V5cz48a2V5IGFwcD0iRU4iIGRiLWlkPSJ0cnIwMHBmc2J6emV4MGV6d2Y2
djVzd2Q5ZnBmcHdmYTkweHAiIHRpbWVzdGFtcD0iMTU4MTA3OTgxNyIgZ3VpZD0iN2RjMTVhNWIt
ZjYwZC00YjBjLWJiZjUtZmRlYmEwZGQ0YmI3Ij4zMTg8L2tleT48L2ZvcmVpZ24ta2V5cz48cmVm
LXR5cGUgbmFtZT0iSm91cm5hbCBBcnRpY2xlIj4xNzwvcmVmLXR5cGU+PGNvbnRyaWJ1dG9ycz48
YXV0aG9ycz48YXV0aG9yPkxpYW8sIExpbjwvYXV0aG9yPjxhdXRob3I+TGluLCBUZW5nPC9hdXRo
b3I+PGF1dGhvcj5aaGFuZywgWXV5dTwvYXV0aG9yPjwvYXV0aG9ycz48L2NvbnRyaWJ1dG9ycz48
dGl0bGVzPjx0aXRsZT5Db3Jwb3JhdGUgYm9hcmQgYW5kIGNvcnBvcmF0ZSBzb2NpYWwgcmVzcG9u
c2liaWxpdHkgYXNzdXJhbmNlOiBFdmlkZW5jZSBmcm9tIENoaW5hPC90aXRsZT48c2Vjb25kYXJ5
LXRpdGxlPkpvdXJuYWwgb2YgQnVzaW5lc3MgRXRoaWNzPC9zZWNvbmRhcnktdGl0bGU+PC90aXRs
ZXM+PHBlcmlvZGljYWw+PGZ1bGwtdGl0bGU+Sm91cm5hbCBvZiBCdXNpbmVzcyBFdGhpY3M8L2Z1
bGwtdGl0bGU+PC9wZXJpb2RpY2FsPjxwYWdlcz4yMTEtMjI1PC9wYWdlcz48dm9sdW1lPjE1MDwv
dm9sdW1lPjxudW1iZXI+MTwvbnVtYmVyPjxzZWN0aW9uPjIxMTwvc2VjdGlvbj48ZGF0ZXM+PHll
YXI+MjAxNjwveWVhcj48L2RhdGVzPjxpc2JuPjAxNjctNDU0NCYjeEQ7MTU3My0wNjk3PC9pc2Ju
Pjx1cmxzPjwvdXJscz48ZWxlY3Ryb25pYy1yZXNvdXJjZS1udW0+MTAuMTAwNy9zMTA1NTEtMDE2
LTMxNzYtOTwvZWxlY3Ryb25pYy1yZXNvdXJjZS1udW0+PC9yZWNvcmQ+PC9DaXRlPjxDaXRlPjxB
dXRob3I+S2F0bW9uPC9BdXRob3I+PFllYXI+MjAxNzwvWWVhcj48UmVjTnVtPjExNDwvUmVjTnVt
PjxyZWNvcmQ+PHJlYy1udW1iZXI+MTE0PC9yZWMtbnVtYmVyPjxmb3JlaWduLWtleXM+PGtleSBh
cHA9IkVOIiBkYi1pZD0idHJyMDBwZnNienpleDBlendmNnY1c3dkOWZwZnB3ZmE5MHhwIiB0aW1l
c3RhbXA9IjE1ODA5MTIxNTYiIGd1aWQ9ImE0NTJkZTg4LWQyMjgtNDNjNi1hOTQ3LWEwOGFiYWYw
MzE3NyI+MTE0PC9rZXk+PC9mb3JlaWduLWtleXM+PHJlZi10eXBlIG5hbWU9IkpvdXJuYWwgQXJ0
aWNsZSI+MTc8L3JlZi10eXBlPjxjb250cmlidXRvcnM+PGF1dGhvcnM+PGF1dGhvcj5LYXRtb24s
IE5vb3JhaXNhaDwvYXV0aG9yPjxhdXRob3I+TW9oYW1hZCwgWmFtIFp1cml5YXRpPC9hdXRob3I+
PGF1dGhvcj5Ob3J3YW5pLCBOb3JsaWEgTWF0PC9hdXRob3I+PGF1dGhvcj5GYXJvb3F1ZSwgT21h
ciBBbDwvYXV0aG9yPjwvYXV0aG9ycz48L2NvbnRyaWJ1dG9ycz48dGl0bGVzPjx0aXRsZT5Db21w
cmVoZW5zaXZlIGJvYXJkIGRpdmVyc2l0eSBhbmQgcXVhbGl0eSBvZiBjb3Jwb3JhdGUgc29jaWFs
IHJlc3BvbnNpYmlsaXR5IGRpc2Nsb3N1cmU6IEV2aWRlbmNlIGZyb20gYW4gZW1lcmdpbmcgbWFy
a2V0PC90aXRsZT48c2Vjb25kYXJ5LXRpdGxlPkpvdXJuYWwgb2YgQnVzaW5lc3MgRXRoaWNzPC9z
ZWNvbmRhcnktdGl0bGU+PC90aXRsZXM+PHBlcmlvZGljYWw+PGZ1bGwtdGl0bGU+Sm91cm5hbCBv
ZiBCdXNpbmVzcyBFdGhpY3M8L2Z1bGwtdGl0bGU+PC9wZXJpb2RpY2FsPjxwYWdlcz40NDctNDgx
PC9wYWdlcz48dm9sdW1lPjE1Nzwvdm9sdW1lPjxudW1iZXI+MjwvbnVtYmVyPjxzZWN0aW9uPjQ0
Nzwvc2VjdGlvbj48ZGF0ZXM+PHllYXI+MjAxNzwveWVhcj48L2RhdGVzPjxpc2JuPjAxNjctNDU0
NCYjeEQ7MTU3My0wNjk3PC9pc2JuPjx1cmxzPjwvdXJscz48ZWxlY3Ryb25pYy1yZXNvdXJjZS1u
dW0+MTAuMTAwNy9zMTA1NTEtMDE3LTM2NzItNjwvZWxlY3Ryb25pYy1yZXNvdXJjZS1udW0+PC9y
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MaWFvPC9BdXRob3I+PFllYXI+MjAxNjwvWWVhcj48UmVj
TnVtPjMxODwvUmVjTnVtPjxEaXNwbGF5VGV4dD4oTGlhbyBldCBhbC4gMjAxNjsgS2F0bW9uIGV0
IGFsLiAyMDE3KTwvRGlzcGxheVRleHQ+PHJlY29yZD48cmVjLW51bWJlcj4zMTg8L3JlYy1udW1i
ZXI+PGZvcmVpZ24ta2V5cz48a2V5IGFwcD0iRU4iIGRiLWlkPSJ0cnIwMHBmc2J6emV4MGV6d2Y2
djVzd2Q5ZnBmcHdmYTkweHAiIHRpbWVzdGFtcD0iMTU4MTA3OTgxNyIgZ3VpZD0iN2RjMTVhNWIt
ZjYwZC00YjBjLWJiZjUtZmRlYmEwZGQ0YmI3Ij4zMTg8L2tleT48L2ZvcmVpZ24ta2V5cz48cmVm
LXR5cGUgbmFtZT0iSm91cm5hbCBBcnRpY2xlIj4xNzwvcmVmLXR5cGU+PGNvbnRyaWJ1dG9ycz48
YXV0aG9ycz48YXV0aG9yPkxpYW8sIExpbjwvYXV0aG9yPjxhdXRob3I+TGluLCBUZW5nPC9hdXRo
b3I+PGF1dGhvcj5aaGFuZywgWXV5dTwvYXV0aG9yPjwvYXV0aG9ycz48L2NvbnRyaWJ1dG9ycz48
dGl0bGVzPjx0aXRsZT5Db3Jwb3JhdGUgYm9hcmQgYW5kIGNvcnBvcmF0ZSBzb2NpYWwgcmVzcG9u
c2liaWxpdHkgYXNzdXJhbmNlOiBFdmlkZW5jZSBmcm9tIENoaW5hPC90aXRsZT48c2Vjb25kYXJ5
LXRpdGxlPkpvdXJuYWwgb2YgQnVzaW5lc3MgRXRoaWNzPC9zZWNvbmRhcnktdGl0bGU+PC90aXRs
ZXM+PHBlcmlvZGljYWw+PGZ1bGwtdGl0bGU+Sm91cm5hbCBvZiBCdXNpbmVzcyBFdGhpY3M8L2Z1
bGwtdGl0bGU+PC9wZXJpb2RpY2FsPjxwYWdlcz4yMTEtMjI1PC9wYWdlcz48dm9sdW1lPjE1MDwv
dm9sdW1lPjxudW1iZXI+MTwvbnVtYmVyPjxzZWN0aW9uPjIxMTwvc2VjdGlvbj48ZGF0ZXM+PHll
YXI+MjAxNjwveWVhcj48L2RhdGVzPjxpc2JuPjAxNjctNDU0NCYjeEQ7MTU3My0wNjk3PC9pc2Ju
Pjx1cmxzPjwvdXJscz48ZWxlY3Ryb25pYy1yZXNvdXJjZS1udW0+MTAuMTAwNy9zMTA1NTEtMDE2
LTMxNzYtOTwvZWxlY3Ryb25pYy1yZXNvdXJjZS1udW0+PC9yZWNvcmQ+PC9DaXRlPjxDaXRlPjxB
dXRob3I+S2F0bW9uPC9BdXRob3I+PFllYXI+MjAxNzwvWWVhcj48UmVjTnVtPjExNDwvUmVjTnVt
PjxyZWNvcmQ+PHJlYy1udW1iZXI+MTE0PC9yZWMtbnVtYmVyPjxmb3JlaWduLWtleXM+PGtleSBh
cHA9IkVOIiBkYi1pZD0idHJyMDBwZnNienpleDBlendmNnY1c3dkOWZwZnB3ZmE5MHhwIiB0aW1l
c3RhbXA9IjE1ODA5MTIxNTYiIGd1aWQ9ImE0NTJkZTg4LWQyMjgtNDNjNi1hOTQ3LWEwOGFiYWYw
MzE3NyI+MTE0PC9rZXk+PC9mb3JlaWduLWtleXM+PHJlZi10eXBlIG5hbWU9IkpvdXJuYWwgQXJ0
aWNsZSI+MTc8L3JlZi10eXBlPjxjb250cmlidXRvcnM+PGF1dGhvcnM+PGF1dGhvcj5LYXRtb24s
IE5vb3JhaXNhaDwvYXV0aG9yPjxhdXRob3I+TW9oYW1hZCwgWmFtIFp1cml5YXRpPC9hdXRob3I+
PGF1dGhvcj5Ob3J3YW5pLCBOb3JsaWEgTWF0PC9hdXRob3I+PGF1dGhvcj5GYXJvb3F1ZSwgT21h
ciBBbDwvYXV0aG9yPjwvYXV0aG9ycz48L2NvbnRyaWJ1dG9ycz48dGl0bGVzPjx0aXRsZT5Db21w
cmVoZW5zaXZlIGJvYXJkIGRpdmVyc2l0eSBhbmQgcXVhbGl0eSBvZiBjb3Jwb3JhdGUgc29jaWFs
IHJlc3BvbnNpYmlsaXR5IGRpc2Nsb3N1cmU6IEV2aWRlbmNlIGZyb20gYW4gZW1lcmdpbmcgbWFy
a2V0PC90aXRsZT48c2Vjb25kYXJ5LXRpdGxlPkpvdXJuYWwgb2YgQnVzaW5lc3MgRXRoaWNzPC9z
ZWNvbmRhcnktdGl0bGU+PC90aXRsZXM+PHBlcmlvZGljYWw+PGZ1bGwtdGl0bGU+Sm91cm5hbCBv
ZiBCdXNpbmVzcyBFdGhpY3M8L2Z1bGwtdGl0bGU+PC9wZXJpb2RpY2FsPjxwYWdlcz40NDctNDgx
PC9wYWdlcz48dm9sdW1lPjE1Nzwvdm9sdW1lPjxudW1iZXI+MjwvbnVtYmVyPjxzZWN0aW9uPjQ0
Nzwvc2VjdGlvbj48ZGF0ZXM+PHllYXI+MjAxNzwveWVhcj48L2RhdGVzPjxpc2JuPjAxNjctNDU0
NCYjeEQ7MTU3My0wNjk3PC9pc2JuPjx1cmxzPjwvdXJscz48ZWxlY3Ryb25pYy1yZXNvdXJjZS1u
dW0+MTAuMTAwNy9zMTA1NTEtMDE3LTM2NzItNjwvZWxlY3Ryb25pYy1yZXNvdXJjZS1udW0+PC9y
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Liao et al. 2016; Katmon et al. 2017)</w:t>
      </w:r>
      <w:r w:rsidRPr="004E7E5A">
        <w:rPr>
          <w:rFonts w:cs="Times New Roman"/>
        </w:rPr>
        <w:fldChar w:fldCharType="end"/>
      </w:r>
      <w:r w:rsidRPr="004E7E5A">
        <w:rPr>
          <w:rFonts w:cs="Times New Roman"/>
        </w:rPr>
        <w:t>, year effects are also controlled in the model. Detailed definitions for all the variables are provided in Appendix A.</w:t>
      </w:r>
    </w:p>
    <w:p w14:paraId="1DB1C3D4" w14:textId="77777777" w:rsidR="00746786" w:rsidRPr="004E7E5A" w:rsidRDefault="00746786" w:rsidP="00746786">
      <w:pPr>
        <w:pStyle w:val="a7"/>
        <w:spacing w:line="480" w:lineRule="auto"/>
        <w:ind w:firstLineChars="0" w:firstLine="0"/>
        <w:jc w:val="center"/>
        <w:rPr>
          <w:rFonts w:cs="Times New Roman"/>
        </w:rPr>
      </w:pPr>
      <w:r w:rsidRPr="004E7E5A">
        <w:rPr>
          <w:rFonts w:cs="Times New Roman"/>
        </w:rPr>
        <w:t>[Insert Table 1 here]</w:t>
      </w:r>
    </w:p>
    <w:p w14:paraId="47B25616" w14:textId="77777777" w:rsidR="00746786" w:rsidRPr="004E7E5A" w:rsidRDefault="00746786" w:rsidP="00746786">
      <w:pPr>
        <w:pStyle w:val="4"/>
        <w:spacing w:before="0" w:after="0" w:line="480" w:lineRule="auto"/>
        <w:rPr>
          <w:i/>
          <w:iCs/>
          <w:color w:val="000000" w:themeColor="text1"/>
        </w:rPr>
      </w:pPr>
      <w:r w:rsidRPr="004E7E5A">
        <w:rPr>
          <w:i/>
          <w:iCs/>
          <w:color w:val="000000" w:themeColor="text1"/>
        </w:rPr>
        <w:t xml:space="preserve">Model to Test </w:t>
      </w:r>
      <w:r w:rsidRPr="004E7E5A">
        <w:rPr>
          <w:rFonts w:hint="eastAsia"/>
          <w:i/>
          <w:iCs/>
          <w:color w:val="000000" w:themeColor="text1"/>
        </w:rPr>
        <w:t>the</w:t>
      </w:r>
      <w:r w:rsidRPr="004E7E5A">
        <w:rPr>
          <w:i/>
          <w:iCs/>
          <w:color w:val="000000" w:themeColor="text1"/>
        </w:rPr>
        <w:t xml:space="preserve"> M</w:t>
      </w:r>
      <w:r w:rsidRPr="004E7E5A">
        <w:rPr>
          <w:rFonts w:hint="eastAsia"/>
          <w:i/>
          <w:iCs/>
          <w:color w:val="000000" w:themeColor="text1"/>
        </w:rPr>
        <w:t>oderating</w:t>
      </w:r>
      <w:r w:rsidRPr="004E7E5A">
        <w:rPr>
          <w:i/>
          <w:iCs/>
          <w:color w:val="000000" w:themeColor="text1"/>
        </w:rPr>
        <w:t xml:space="preserve"> E</w:t>
      </w:r>
      <w:r w:rsidRPr="004E7E5A">
        <w:rPr>
          <w:rFonts w:hint="eastAsia"/>
          <w:i/>
          <w:iCs/>
          <w:color w:val="000000" w:themeColor="text1"/>
        </w:rPr>
        <w:t>ffect</w:t>
      </w:r>
      <w:r w:rsidRPr="004E7E5A">
        <w:rPr>
          <w:i/>
          <w:iCs/>
          <w:color w:val="000000" w:themeColor="text1"/>
        </w:rPr>
        <w:t xml:space="preserve"> </w:t>
      </w:r>
      <w:r w:rsidRPr="004E7E5A">
        <w:rPr>
          <w:rFonts w:hint="eastAsia"/>
          <w:i/>
          <w:iCs/>
          <w:color w:val="000000" w:themeColor="text1"/>
        </w:rPr>
        <w:t>of</w:t>
      </w:r>
      <w:r w:rsidRPr="004E7E5A">
        <w:rPr>
          <w:i/>
          <w:iCs/>
          <w:color w:val="000000" w:themeColor="text1"/>
        </w:rPr>
        <w:t xml:space="preserve"> Marketing Strategy</w:t>
      </w:r>
    </w:p>
    <w:p w14:paraId="2C054115" w14:textId="77777777" w:rsidR="00DA5D56" w:rsidRPr="004E7E5A" w:rsidRDefault="00DA5D56" w:rsidP="00DA5D56">
      <w:pPr>
        <w:pStyle w:val="a7"/>
        <w:spacing w:afterLines="50" w:after="156" w:line="480" w:lineRule="auto"/>
        <w:ind w:firstLine="480"/>
        <w:rPr>
          <w:rFonts w:cs="Times New Roman"/>
        </w:rPr>
      </w:pPr>
      <w:r w:rsidRPr="004E7E5A">
        <w:rPr>
          <w:rFonts w:cs="Times New Roman"/>
        </w:rPr>
        <w:t>We rely on the model below to test the moderating effect of marketing strategy on the relationship between directors’ network and CSR disclosure quality:</w:t>
      </w:r>
    </w:p>
    <w:p w14:paraId="18040CA8" w14:textId="6E664888" w:rsidR="008B25E4" w:rsidRPr="004E7E5A" w:rsidRDefault="00026A98" w:rsidP="00E21991">
      <w:pPr>
        <w:adjustRightInd w:val="0"/>
        <w:snapToGrid w:val="0"/>
        <w:spacing w:line="480" w:lineRule="auto"/>
        <w:rPr>
          <w:rFonts w:ascii="Times New Roman" w:eastAsia="宋体" w:hAnsi="Times New Roman" w:cs="Times New Roman"/>
          <w:color w:val="000000" w:themeColor="text1"/>
          <w:kern w:val="0"/>
          <w:sz w:val="24"/>
          <w:szCs w:val="24"/>
        </w:rPr>
      </w:pPr>
      <m:oMathPara>
        <m:oMathParaPr>
          <m:jc m:val="left"/>
        </m:oMathParaPr>
        <m:oMath>
          <m:r>
            <w:rPr>
              <w:rFonts w:ascii="Cambria Math" w:eastAsia="宋体" w:hAnsi="Cambria Math" w:cs="Times New Roman"/>
              <w:color w:val="000000" w:themeColor="text1"/>
              <w:sz w:val="24"/>
              <w:szCs w:val="24"/>
            </w:rPr>
            <m:t>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Advertising+</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Score×Advertising+</m:t>
          </m:r>
          <m:r>
            <w:rPr>
              <w:rFonts w:ascii="Cambria Math" w:eastAsia="宋体" w:hAnsi="Cambria Math" w:cs="Times New Roman"/>
              <w:color w:val="000000" w:themeColor="text1"/>
              <w:kern w:val="0"/>
              <w:sz w:val="24"/>
              <w:szCs w:val="24"/>
            </w:rPr>
            <m:t>Control Variables</m:t>
          </m:r>
        </m:oMath>
      </m:oMathPara>
    </w:p>
    <w:p w14:paraId="516B76E2" w14:textId="6AF9B0C0" w:rsidR="00026A98" w:rsidRPr="004E7E5A" w:rsidRDefault="00026A98" w:rsidP="00E21991">
      <w:pPr>
        <w:adjustRightInd w:val="0"/>
        <w:snapToGrid w:val="0"/>
        <w:spacing w:line="480" w:lineRule="auto"/>
        <w:jc w:val="right"/>
        <w:rPr>
          <w:rFonts w:ascii="Times New Roman" w:eastAsia="宋体" w:hAnsi="Times New Roman" w:cs="Times New Roman"/>
          <w:iCs/>
          <w:color w:val="000000" w:themeColor="text1"/>
          <w:sz w:val="24"/>
          <w:szCs w:val="24"/>
        </w:rPr>
      </w:pPr>
      <m:oMath>
        <m:r>
          <w:rPr>
            <w:rFonts w:ascii="Cambria Math" w:eastAsia="宋体" w:hAnsi="Cambria Math" w:cs="Times New Roman"/>
            <w:color w:val="000000" w:themeColor="text1"/>
            <w:kern w:val="0"/>
            <w:sz w:val="24"/>
            <w:szCs w:val="24"/>
          </w:rPr>
          <m:t>+Industry and Year Fixed Effects+ε</m:t>
        </m:r>
      </m:oMath>
      <w:r w:rsidRPr="004E7E5A">
        <w:rPr>
          <w:rFonts w:ascii="Times New Roman" w:eastAsia="宋体" w:hAnsi="Times New Roman" w:cs="Times New Roman"/>
          <w:i/>
          <w:color w:val="000000" w:themeColor="text1"/>
          <w:sz w:val="24"/>
          <w:szCs w:val="24"/>
        </w:rPr>
        <w:t xml:space="preserve">    </w:t>
      </w:r>
      <w:r w:rsidR="00E21991"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w:t>
      </w:r>
      <w:r w:rsidR="00E21991" w:rsidRPr="004E7E5A">
        <w:rPr>
          <w:rFonts w:ascii="Times New Roman" w:eastAsia="宋体" w:hAnsi="Times New Roman" w:cs="Times New Roman"/>
          <w:iCs/>
          <w:color w:val="000000" w:themeColor="text1"/>
          <w:sz w:val="24"/>
          <w:szCs w:val="24"/>
        </w:rPr>
        <w:t>2</w:t>
      </w:r>
      <w:r w:rsidRPr="004E7E5A">
        <w:rPr>
          <w:rFonts w:ascii="Times New Roman" w:eastAsia="宋体" w:hAnsi="Times New Roman" w:cs="Times New Roman"/>
          <w:iCs/>
          <w:color w:val="000000" w:themeColor="text1"/>
          <w:sz w:val="24"/>
          <w:szCs w:val="24"/>
        </w:rPr>
        <w:t>)</w:t>
      </w:r>
    </w:p>
    <w:p w14:paraId="606DDD7B" w14:textId="40C34A7F" w:rsidR="00D6720E" w:rsidRPr="004E7E5A" w:rsidRDefault="00D6720E" w:rsidP="00D6720E">
      <w:pPr>
        <w:pStyle w:val="a7"/>
        <w:spacing w:line="480" w:lineRule="auto"/>
        <w:ind w:firstLine="480"/>
        <w:rPr>
          <w:rFonts w:cs="Times New Roman"/>
        </w:rPr>
      </w:pPr>
      <w:r w:rsidRPr="004E7E5A">
        <w:rPr>
          <w:rFonts w:cs="Times New Roman"/>
        </w:rPr>
        <w:t xml:space="preserve">Equation (2) is used to test hypothesis 2. Similar to </w:t>
      </w:r>
      <w:proofErr w:type="spellStart"/>
      <w:r w:rsidRPr="004E7E5A">
        <w:rPr>
          <w:rFonts w:cs="Times New Roman"/>
        </w:rPr>
        <w:t>Servaes</w:t>
      </w:r>
      <w:proofErr w:type="spellEnd"/>
      <w:r w:rsidRPr="004E7E5A">
        <w:rPr>
          <w:rFonts w:cs="Times New Roman"/>
        </w:rPr>
        <w:t xml:space="preserve"> and Tamayo (2013), we use advertising expenditures (</w:t>
      </w:r>
      <w:r w:rsidRPr="004E7E5A">
        <w:rPr>
          <w:rFonts w:cs="Times New Roman"/>
          <w:i/>
          <w:iCs/>
        </w:rPr>
        <w:t>Advertising</w:t>
      </w:r>
      <w:r w:rsidRPr="004E7E5A">
        <w:rPr>
          <w:rFonts w:cs="Times New Roman"/>
        </w:rPr>
        <w:t xml:space="preserve">) as a proxy for marketing strategy. </w:t>
      </w:r>
      <w:r w:rsidRPr="004E7E5A">
        <w:rPr>
          <w:rFonts w:cs="Times New Roman"/>
          <w:i/>
          <w:iCs/>
        </w:rPr>
        <w:t xml:space="preserve">Advertising </w:t>
      </w:r>
      <w:r w:rsidRPr="004E7E5A">
        <w:rPr>
          <w:rFonts w:cs="Times New Roman"/>
        </w:rPr>
        <w:t xml:space="preserve">is calculated by advertising expenditures divided by sales </w:t>
      </w:r>
      <w:r w:rsidRPr="004E7E5A">
        <w:rPr>
          <w:rFonts w:cs="Times New Roman"/>
        </w:rPr>
        <w:fldChar w:fldCharType="begin"/>
      </w:r>
      <w:r w:rsidR="00317C6A" w:rsidRPr="004E7E5A">
        <w:rPr>
          <w:rFonts w:cs="Times New Roman"/>
        </w:rPr>
        <w:instrText xml:space="preserve"> ADDIN EN.CITE &lt;EndNote&gt;&lt;Cite&gt;&lt;Author&gt;Servaes&lt;/Author&gt;&lt;Year&gt;2013&lt;/Year&gt;&lt;RecNum&gt;2089&lt;/RecNum&gt;&lt;DisplayText&gt;(Servaes and Tamayo 2013)&lt;/DisplayText&gt;&lt;record&gt;&lt;rec-number&gt;2089&lt;/rec-number&gt;&lt;foreign-keys&gt;&lt;key app="EN" db-id="trr00pfsbzzex0ezwf6v5swd9fpfpwfa90xp" timestamp="1629466430" guid="5ba03db8-8af3-4bed-97d1-10d56735ef5b"&gt;2089&lt;/key&gt;&lt;/foreign-keys&gt;&lt;ref-type name="Journal Article"&gt;17&lt;/ref-type&gt;&lt;contributors&gt;&lt;authors&gt;&lt;author&gt;Servaes, H.&lt;/author&gt;&lt;author&gt;Tamayo, A.&lt;/author&gt;&lt;/authors&gt;&lt;/contributors&gt;&lt;titles&gt;&lt;title&gt;The impact of corporate social responsibility on firm value: The role of customer awareness&lt;/title&gt;&lt;secondary-title&gt;Management Science&lt;/secondary-title&gt;&lt;/titles&gt;&lt;periodical&gt;&lt;full-title&gt;Management Science&lt;/full-title&gt;&lt;/periodical&gt;&lt;pages&gt;1045-1061&lt;/pages&gt;&lt;volume&gt;59&lt;/volume&gt;&lt;number&gt;5&lt;/number&gt;&lt;dates&gt;&lt;year&gt;2013&lt;/year&gt;&lt;/dates&gt;&lt;urls&gt;&lt;/urls&gt;&lt;/record&gt;&lt;/Cite&gt;&lt;/EndNote&gt;</w:instrText>
      </w:r>
      <w:r w:rsidRPr="004E7E5A">
        <w:rPr>
          <w:rFonts w:cs="Times New Roman"/>
        </w:rPr>
        <w:fldChar w:fldCharType="separate"/>
      </w:r>
      <w:r w:rsidRPr="004E7E5A">
        <w:rPr>
          <w:rFonts w:cs="Times New Roman"/>
          <w:noProof/>
        </w:rPr>
        <w:t>(Servaes and Tamayo 2013)</w:t>
      </w:r>
      <w:r w:rsidRPr="004E7E5A">
        <w:rPr>
          <w:rFonts w:cs="Times New Roman"/>
        </w:rPr>
        <w:fldChar w:fldCharType="end"/>
      </w:r>
      <w:r w:rsidRPr="004E7E5A">
        <w:rPr>
          <w:rFonts w:cs="Times New Roman"/>
        </w:rPr>
        <w:t>.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Advertising</w:t>
      </w:r>
      <w:r w:rsidRPr="004E7E5A">
        <w:rPr>
          <w:rFonts w:cs="Times New Roman"/>
        </w:rPr>
        <w:t xml:space="preserve">) to Equation (2) to test the moderating role of marketing strategy </w:t>
      </w:r>
      <w:r w:rsidRPr="004E7E5A">
        <w:rPr>
          <w:rFonts w:cs="Times New Roman"/>
        </w:rPr>
        <w:fldChar w:fldCharType="begin"/>
      </w:r>
      <w:r w:rsidR="00317C6A" w:rsidRPr="004E7E5A">
        <w:rPr>
          <w:rFonts w:cs="Times New Roman"/>
        </w:rPr>
        <w:instrText xml:space="preserve"> ADDIN EN.CITE &lt;EndNote&gt;&lt;Cite&gt;&lt;Author&gt;Servaes&lt;/Author&gt;&lt;Year&gt;2013&lt;/Year&gt;&lt;RecNum&gt;2089&lt;/RecNum&gt;&lt;DisplayText&gt;(Servaes and Tamayo 2013)&lt;/DisplayText&gt;&lt;record&gt;&lt;rec-number&gt;2089&lt;/rec-number&gt;&lt;foreign-keys&gt;&lt;key app="EN" db-id="trr00pfsbzzex0ezwf6v5swd9fpfpwfa90xp" timestamp="1629466430" guid="5ba03db8-8af3-4bed-97d1-10d56735ef5b"&gt;2089&lt;/key&gt;&lt;/foreign-keys&gt;&lt;ref-type name="Journal Article"&gt;17&lt;/ref-type&gt;&lt;contributors&gt;&lt;authors&gt;&lt;author&gt;Servaes, H.&lt;/author&gt;&lt;author&gt;Tamayo, A.&lt;/author&gt;&lt;/authors&gt;&lt;/contributors&gt;&lt;titles&gt;&lt;title&gt;The impact of corporate social responsibility on firm value: The role of customer awareness&lt;/title&gt;&lt;secondary-title&gt;Management Science&lt;/secondary-title&gt;&lt;/titles&gt;&lt;periodical&gt;&lt;full-title&gt;Management Science&lt;/full-title&gt;&lt;/periodical&gt;&lt;pages&gt;1045-1061&lt;/pages&gt;&lt;volume&gt;59&lt;/volume&gt;&lt;number&gt;5&lt;/number&gt;&lt;dates&gt;&lt;year&gt;2013&lt;/year&gt;&lt;/dates&gt;&lt;urls&gt;&lt;/urls&gt;&lt;/record&gt;&lt;/Cite&gt;&lt;/EndNote&gt;</w:instrText>
      </w:r>
      <w:r w:rsidRPr="004E7E5A">
        <w:rPr>
          <w:rFonts w:cs="Times New Roman"/>
        </w:rPr>
        <w:fldChar w:fldCharType="separate"/>
      </w:r>
      <w:r w:rsidRPr="004E7E5A">
        <w:rPr>
          <w:rFonts w:cs="Times New Roman"/>
          <w:noProof/>
        </w:rPr>
        <w:t>(Servaes and Tamayo 2013)</w:t>
      </w:r>
      <w:r w:rsidRPr="004E7E5A">
        <w:rPr>
          <w:rFonts w:cs="Times New Roman"/>
        </w:rPr>
        <w:fldChar w:fldCharType="end"/>
      </w:r>
      <w:r w:rsidRPr="004E7E5A">
        <w:rPr>
          <w:rFonts w:cs="Times New Roman"/>
        </w:rPr>
        <w:t>. A negative and significant coefficient on the interaction term (</w:t>
      </w:r>
      <w:r w:rsidRPr="004E7E5A">
        <w:rPr>
          <w:rFonts w:cs="Times New Roman"/>
          <w:i/>
          <w:iCs/>
        </w:rPr>
        <w:t>Score</w:t>
      </w:r>
      <w:r w:rsidRPr="004E7E5A">
        <w:rPr>
          <w:rFonts w:cs="Times New Roman"/>
        </w:rPr>
        <w:t xml:space="preserve"> × </w:t>
      </w:r>
      <w:r w:rsidRPr="004E7E5A">
        <w:rPr>
          <w:rFonts w:cs="Times New Roman"/>
          <w:i/>
          <w:iCs/>
        </w:rPr>
        <w:t>Advertising</w:t>
      </w:r>
      <w:r w:rsidRPr="004E7E5A">
        <w:rPr>
          <w:rFonts w:cs="Times New Roman"/>
        </w:rPr>
        <w:t>) will support hypothesis 2, indicating that the positive association between directors’ network centrality and CSR disclosure quality is stronger when a firm spends less in advertising. We include the same control variables as in Equation (1).</w:t>
      </w:r>
    </w:p>
    <w:p w14:paraId="40E6CC16" w14:textId="77777777" w:rsidR="00502F25" w:rsidRPr="004E7E5A" w:rsidRDefault="00502F25" w:rsidP="00502F25">
      <w:pPr>
        <w:pStyle w:val="4"/>
        <w:spacing w:before="0" w:after="0" w:line="480" w:lineRule="auto"/>
        <w:rPr>
          <w:i/>
          <w:iCs/>
          <w:color w:val="000000" w:themeColor="text1"/>
        </w:rPr>
      </w:pPr>
      <w:r w:rsidRPr="004E7E5A">
        <w:rPr>
          <w:i/>
          <w:iCs/>
          <w:color w:val="000000" w:themeColor="text1"/>
        </w:rPr>
        <w:t xml:space="preserve">Model to Test </w:t>
      </w:r>
      <w:r w:rsidRPr="004E7E5A">
        <w:rPr>
          <w:rFonts w:hint="eastAsia"/>
          <w:i/>
          <w:iCs/>
          <w:color w:val="000000" w:themeColor="text1"/>
        </w:rPr>
        <w:t>the</w:t>
      </w:r>
      <w:r w:rsidRPr="004E7E5A">
        <w:rPr>
          <w:i/>
          <w:iCs/>
          <w:color w:val="000000" w:themeColor="text1"/>
        </w:rPr>
        <w:t xml:space="preserve"> M</w:t>
      </w:r>
      <w:r w:rsidRPr="004E7E5A">
        <w:rPr>
          <w:rFonts w:hint="eastAsia"/>
          <w:i/>
          <w:iCs/>
          <w:color w:val="000000" w:themeColor="text1"/>
        </w:rPr>
        <w:t>oderating</w:t>
      </w:r>
      <w:r w:rsidRPr="004E7E5A">
        <w:rPr>
          <w:i/>
          <w:iCs/>
          <w:color w:val="000000" w:themeColor="text1"/>
        </w:rPr>
        <w:t xml:space="preserve"> E</w:t>
      </w:r>
      <w:r w:rsidRPr="004E7E5A">
        <w:rPr>
          <w:rFonts w:hint="eastAsia"/>
          <w:i/>
          <w:iCs/>
          <w:color w:val="000000" w:themeColor="text1"/>
        </w:rPr>
        <w:t>ffect</w:t>
      </w:r>
      <w:r w:rsidRPr="004E7E5A">
        <w:rPr>
          <w:i/>
          <w:iCs/>
          <w:color w:val="000000" w:themeColor="text1"/>
        </w:rPr>
        <w:t xml:space="preserve"> </w:t>
      </w:r>
      <w:r w:rsidRPr="004E7E5A">
        <w:rPr>
          <w:rFonts w:hint="eastAsia"/>
          <w:i/>
          <w:iCs/>
          <w:color w:val="000000" w:themeColor="text1"/>
        </w:rPr>
        <w:t>of</w:t>
      </w:r>
      <w:r w:rsidRPr="004E7E5A">
        <w:rPr>
          <w:i/>
          <w:iCs/>
          <w:color w:val="000000" w:themeColor="text1"/>
        </w:rPr>
        <w:t xml:space="preserve"> Analysts’ Attention</w:t>
      </w:r>
    </w:p>
    <w:p w14:paraId="1862FC56" w14:textId="77777777" w:rsidR="00DF47C0" w:rsidRPr="004E7E5A" w:rsidRDefault="00DF47C0" w:rsidP="00DF47C0">
      <w:pPr>
        <w:pStyle w:val="a7"/>
        <w:spacing w:afterLines="50" w:after="156" w:line="480" w:lineRule="auto"/>
        <w:ind w:firstLine="480"/>
        <w:rPr>
          <w:rFonts w:cs="Times New Roman"/>
        </w:rPr>
      </w:pPr>
      <w:r w:rsidRPr="004E7E5A">
        <w:rPr>
          <w:rFonts w:cs="Times New Roman"/>
        </w:rPr>
        <w:t xml:space="preserve">We </w:t>
      </w:r>
      <w:proofErr w:type="spellStart"/>
      <w:r w:rsidRPr="004E7E5A">
        <w:rPr>
          <w:rFonts w:cs="Times New Roman"/>
        </w:rPr>
        <w:t>utilise</w:t>
      </w:r>
      <w:proofErr w:type="spellEnd"/>
      <w:r w:rsidRPr="004E7E5A">
        <w:rPr>
          <w:rFonts w:cs="Times New Roman"/>
        </w:rPr>
        <w:t xml:space="preserve"> the model below to test the moderating effect of analysts’ attention on the relationship between directors’ network and CSR disclosure quality:</w:t>
      </w:r>
    </w:p>
    <w:p w14:paraId="5C247C1D" w14:textId="5D0D8E81" w:rsidR="00D570DF" w:rsidRPr="004E7E5A" w:rsidRDefault="00FF0C6A" w:rsidP="00D570DF">
      <w:pPr>
        <w:adjustRightInd w:val="0"/>
        <w:snapToGrid w:val="0"/>
        <w:spacing w:line="480" w:lineRule="auto"/>
        <w:rPr>
          <w:rFonts w:ascii="Times New Roman" w:eastAsia="宋体" w:hAnsi="Times New Roman" w:cs="Times New Roman"/>
          <w:color w:val="000000" w:themeColor="text1"/>
          <w:kern w:val="0"/>
          <w:sz w:val="24"/>
          <w:szCs w:val="24"/>
        </w:rPr>
      </w:pPr>
      <m:oMath>
        <m:r>
          <w:rPr>
            <w:rFonts w:ascii="Cambria Math" w:eastAsia="宋体" w:hAnsi="Cambria Math" w:cs="Times New Roman"/>
            <w:color w:val="000000" w:themeColor="text1"/>
            <w:sz w:val="24"/>
            <w:szCs w:val="24"/>
          </w:rPr>
          <w:lastRenderedPageBreak/>
          <m:t xml:space="preserve"> 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Analys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Score×Analyst+</m:t>
        </m:r>
        <m:r>
          <w:rPr>
            <w:rFonts w:ascii="Cambria Math" w:eastAsia="宋体" w:hAnsi="Cambria Math" w:cs="Times New Roman"/>
            <w:color w:val="000000" w:themeColor="text1"/>
            <w:kern w:val="0"/>
            <w:sz w:val="24"/>
            <w:szCs w:val="24"/>
          </w:rPr>
          <m:t>Control Variables</m:t>
        </m:r>
      </m:oMath>
      <w:r w:rsidR="00D570DF" w:rsidRPr="004E7E5A">
        <w:rPr>
          <w:rFonts w:ascii="Times New Roman" w:eastAsia="宋体" w:hAnsi="Times New Roman" w:cs="Times New Roman"/>
          <w:color w:val="000000" w:themeColor="text1"/>
          <w:kern w:val="0"/>
          <w:sz w:val="24"/>
          <w:szCs w:val="24"/>
        </w:rPr>
        <w:t xml:space="preserve"> </w:t>
      </w:r>
    </w:p>
    <w:p w14:paraId="7EBA3BD3" w14:textId="714DFDA1" w:rsidR="00D570DF" w:rsidRPr="004E7E5A" w:rsidRDefault="00D570DF" w:rsidP="00D570DF">
      <w:pPr>
        <w:adjustRightInd w:val="0"/>
        <w:snapToGrid w:val="0"/>
        <w:spacing w:line="480" w:lineRule="auto"/>
        <w:jc w:val="right"/>
        <w:rPr>
          <w:rFonts w:ascii="Times New Roman" w:eastAsia="宋体" w:hAnsi="Times New Roman" w:cs="Times New Roman"/>
          <w:iCs/>
          <w:color w:val="000000" w:themeColor="text1"/>
          <w:sz w:val="24"/>
          <w:szCs w:val="24"/>
        </w:rPr>
      </w:pPr>
      <m:oMath>
        <m:r>
          <w:rPr>
            <w:rFonts w:ascii="Cambria Math" w:eastAsia="宋体" w:hAnsi="Cambria Math" w:cs="Times New Roman"/>
            <w:color w:val="000000" w:themeColor="text1"/>
            <w:kern w:val="0"/>
            <w:sz w:val="24"/>
            <w:szCs w:val="24"/>
          </w:rPr>
          <m:t>+Industry and Year Fixed Effects+ε</m:t>
        </m:r>
      </m:oMath>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3)</w:t>
      </w:r>
    </w:p>
    <w:p w14:paraId="367FD874" w14:textId="55D6CA71" w:rsidR="00D6720E" w:rsidRPr="004E7E5A" w:rsidRDefault="00D6720E" w:rsidP="00D6720E">
      <w:pPr>
        <w:pStyle w:val="a7"/>
        <w:spacing w:line="480" w:lineRule="auto"/>
        <w:ind w:firstLine="480"/>
        <w:rPr>
          <w:rFonts w:cs="Times New Roman"/>
        </w:rPr>
      </w:pPr>
      <w:r w:rsidRPr="004E7E5A">
        <w:rPr>
          <w:rFonts w:cs="Times New Roman"/>
        </w:rPr>
        <w:t xml:space="preserve">Equation (3) is used to test hypothesis 3. Following the literature </w:t>
      </w:r>
      <w:r w:rsidRPr="004E7E5A">
        <w:rPr>
          <w:rFonts w:cs="Times New Roman"/>
        </w:rPr>
        <w:fldChar w:fldCharType="begin"/>
      </w:r>
      <w:r w:rsidR="006F6C86" w:rsidRPr="004E7E5A">
        <w:rPr>
          <w:rFonts w:cs="Times New Roman"/>
        </w:rPr>
        <w:instrText xml:space="preserve"> ADDIN EN.CITE &lt;EndNote&gt;&lt;Cite&gt;&lt;Author&gt;Chen&lt;/Author&gt;&lt;Year&gt;2011&lt;/Year&gt;&lt;RecNum&gt;2092&lt;/RecNum&gt;&lt;DisplayText&gt;(Chen et al. 2011; Ding et al. 2021)&lt;/DisplayText&gt;&lt;record&gt;&lt;rec-number&gt;2092&lt;/rec-number&gt;&lt;foreign-keys&gt;&lt;key app="EN" db-id="trr00pfsbzzex0ezwf6v5swd9fpfpwfa90xp" timestamp="1629554300" guid="33319abb-6738-43c8-bcbf-622dcc9aca93"&gt;2092&lt;/key&gt;&lt;/foreign-keys&gt;&lt;ref-type name="Journal Article"&gt;17&lt;/ref-type&gt;&lt;contributors&gt;&lt;authors&gt;&lt;author&gt;Chen, Shu Ping &lt;/author&gt;&lt;author&gt;Matsumoto, Dawn &lt;/author&gt;&lt;author&gt;Rajgopal, Shiva &lt;/author&gt;&lt;/authors&gt;&lt;/contributors&gt;&lt;titles&gt;&lt;title&gt;Is silence golden? An empirical analysis of firms that stop giving quarterly earnings guidance&lt;/title&gt;&lt;secondary-title&gt;Journal of Accounting &amp;amp; Economics&lt;/secondary-title&gt;&lt;/titles&gt;&lt;periodical&gt;&lt;full-title&gt;Journal of Accounting &amp;amp; Economics&lt;/full-title&gt;&lt;/periodical&gt;&lt;pages&gt;134-150&lt;/pages&gt;&lt;volume&gt;51&lt;/volume&gt;&lt;number&gt;1&lt;/number&gt;&lt;dates&gt;&lt;year&gt;2011&lt;/year&gt;&lt;/dates&gt;&lt;urls&gt;&lt;/urls&gt;&lt;/record&gt;&lt;/Cite&gt;&lt;Cite&gt;&lt;Author&gt;Ding&lt;/Author&gt;&lt;Year&gt;2021&lt;/Year&gt;&lt;RecNum&gt;2020&lt;/RecNum&gt;&lt;record&gt;&lt;rec-number&gt;2020&lt;/rec-number&gt;&lt;foreign-keys&gt;&lt;key app="EN" db-id="trr00pfsbzzex0ezwf6v5swd9fpfpwfa90xp" timestamp="1627289792" guid="b00706dc-5243-4d75-80ce-c24f17c93ead"&gt;2020&lt;/key&gt;&lt;/foreign-keys&gt;&lt;ref-type name="Journal Article"&gt;17&lt;/ref-type&gt;&lt;contributors&gt;&lt;authors&gt;&lt;author&gt;Rong Ding&lt;/author&gt;&lt;author&gt;Sushil Sainani&lt;/author&gt;&lt;author&gt;Ziyang (John) Zhang&lt;/author&gt;&lt;/authors&gt;&lt;/contributors&gt;&lt;titles&gt;&lt;title&gt;Protection of trade secrets and corporate tax avoidance: Evidence from the inevitable disclosure doctrine&lt;/title&gt;&lt;secondary-title&gt;Journal of Business Research&lt;/secondary-title&gt;&lt;/titles&gt;&lt;periodical&gt;&lt;full-title&gt;Journal of Business Research&lt;/full-title&gt;&lt;/periodical&gt;&lt;pages&gt;221-232&lt;/pages&gt;&lt;volume&gt;132&lt;/volume&gt;&lt;number&gt;5&lt;/number&gt;&lt;dates&gt;&lt;year&gt;2021&lt;/year&gt;&lt;/dates&gt;&lt;urls&gt;&lt;/urls&gt;&lt;/record&gt;&lt;/Cite&gt;&lt;/EndNote&gt;</w:instrText>
      </w:r>
      <w:r w:rsidRPr="004E7E5A">
        <w:rPr>
          <w:rFonts w:cs="Times New Roman"/>
        </w:rPr>
        <w:fldChar w:fldCharType="separate"/>
      </w:r>
      <w:r w:rsidR="004922F5" w:rsidRPr="004E7E5A">
        <w:rPr>
          <w:rFonts w:cs="Times New Roman"/>
          <w:noProof/>
        </w:rPr>
        <w:t>(Chen et al. 2011; Ding et al. 2021)</w:t>
      </w:r>
      <w:r w:rsidRPr="004E7E5A">
        <w:rPr>
          <w:rFonts w:cs="Times New Roman"/>
        </w:rPr>
        <w:fldChar w:fldCharType="end"/>
      </w:r>
      <w:r w:rsidRPr="004E7E5A">
        <w:rPr>
          <w:rFonts w:cs="Times New Roman"/>
        </w:rPr>
        <w:t>, we use analyst coverage (</w:t>
      </w:r>
      <w:r w:rsidRPr="004E7E5A">
        <w:rPr>
          <w:rFonts w:cs="Times New Roman"/>
          <w:i/>
          <w:iCs/>
        </w:rPr>
        <w:t>Analyst</w:t>
      </w:r>
      <w:r w:rsidRPr="004E7E5A">
        <w:rPr>
          <w:rFonts w:cs="Times New Roman"/>
        </w:rPr>
        <w:t xml:space="preserve">) as the proxy of analysts’ attention, with the assumption that firms followed by more analysts attract more analysts’ attention. We use the total number of analysts following a firm in a given year to measure </w:t>
      </w:r>
      <w:r w:rsidRPr="004E7E5A">
        <w:rPr>
          <w:rFonts w:cs="Times New Roman"/>
          <w:i/>
          <w:iCs/>
        </w:rPr>
        <w:t>Analyst</w:t>
      </w:r>
      <w:r w:rsidRPr="004E7E5A">
        <w:rPr>
          <w:rFonts w:cs="Times New Roman"/>
        </w:rPr>
        <w:t>.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Analyst</w:t>
      </w:r>
      <w:r w:rsidRPr="004E7E5A">
        <w:rPr>
          <w:rFonts w:cs="Times New Roman"/>
        </w:rPr>
        <w:t xml:space="preserve">) to Equation (3) to test the moderating role of analysts’ attention. Hypothesis 3 is supported if the coefficient on the interaction term </w:t>
      </w:r>
      <w:r w:rsidRPr="004E7E5A">
        <w:rPr>
          <w:rFonts w:cs="Times New Roman"/>
          <w:i/>
          <w:iCs/>
        </w:rPr>
        <w:t>β</w:t>
      </w:r>
      <w:r w:rsidRPr="004E7E5A">
        <w:rPr>
          <w:rFonts w:cs="Times New Roman"/>
          <w:i/>
          <w:iCs/>
          <w:vertAlign w:val="subscript"/>
        </w:rPr>
        <w:t xml:space="preserve">3 </w:t>
      </w:r>
      <w:r w:rsidRPr="004E7E5A">
        <w:rPr>
          <w:rFonts w:cs="Times New Roman"/>
        </w:rPr>
        <w:t xml:space="preserve">is significantly </w:t>
      </w:r>
      <w:r w:rsidRPr="004E7E5A">
        <w:rPr>
          <w:rFonts w:cs="Times New Roman" w:hint="eastAsia"/>
        </w:rPr>
        <w:t>nega</w:t>
      </w:r>
      <w:r w:rsidRPr="004E7E5A">
        <w:rPr>
          <w:rFonts w:cs="Times New Roman"/>
        </w:rPr>
        <w:t>tive. We include the same control variables as in Equation (1).</w:t>
      </w:r>
      <w:r w:rsidRPr="004E7E5A">
        <w:rPr>
          <w:rFonts w:cs="Times New Roman"/>
          <w:i/>
          <w:iCs/>
        </w:rPr>
        <w:t xml:space="preserve"> </w:t>
      </w:r>
    </w:p>
    <w:p w14:paraId="72F3EBD1" w14:textId="77777777" w:rsidR="00502F25" w:rsidRPr="004E7E5A" w:rsidRDefault="00502F25" w:rsidP="00502F25">
      <w:pPr>
        <w:pStyle w:val="4"/>
        <w:spacing w:before="0" w:after="0" w:line="480" w:lineRule="auto"/>
        <w:rPr>
          <w:i/>
          <w:iCs/>
          <w:color w:val="000000" w:themeColor="text1"/>
        </w:rPr>
      </w:pPr>
      <w:r w:rsidRPr="004E7E5A">
        <w:rPr>
          <w:i/>
          <w:iCs/>
          <w:color w:val="000000" w:themeColor="text1"/>
        </w:rPr>
        <w:t>Model to Test the M</w:t>
      </w:r>
      <w:r w:rsidRPr="004E7E5A">
        <w:rPr>
          <w:rFonts w:hint="eastAsia"/>
          <w:i/>
          <w:iCs/>
          <w:color w:val="000000" w:themeColor="text1"/>
        </w:rPr>
        <w:t>oderating</w:t>
      </w:r>
      <w:r w:rsidRPr="004E7E5A">
        <w:rPr>
          <w:i/>
          <w:iCs/>
          <w:color w:val="000000" w:themeColor="text1"/>
        </w:rPr>
        <w:t xml:space="preserve"> E</w:t>
      </w:r>
      <w:r w:rsidRPr="004E7E5A">
        <w:rPr>
          <w:rFonts w:hint="eastAsia"/>
          <w:i/>
          <w:iCs/>
          <w:color w:val="000000" w:themeColor="text1"/>
        </w:rPr>
        <w:t>ffect</w:t>
      </w:r>
      <w:r w:rsidRPr="004E7E5A">
        <w:rPr>
          <w:i/>
          <w:iCs/>
          <w:color w:val="000000" w:themeColor="text1"/>
        </w:rPr>
        <w:t xml:space="preserve"> </w:t>
      </w:r>
      <w:r w:rsidRPr="004E7E5A">
        <w:rPr>
          <w:rFonts w:hint="eastAsia"/>
          <w:i/>
          <w:iCs/>
          <w:color w:val="000000" w:themeColor="text1"/>
        </w:rPr>
        <w:t>of</w:t>
      </w:r>
      <w:r w:rsidRPr="004E7E5A">
        <w:rPr>
          <w:i/>
          <w:iCs/>
          <w:color w:val="000000" w:themeColor="text1"/>
        </w:rPr>
        <w:t xml:space="preserve"> Auditors</w:t>
      </w:r>
    </w:p>
    <w:p w14:paraId="70FFCA58" w14:textId="77777777" w:rsidR="005547BF" w:rsidRPr="004E7E5A" w:rsidRDefault="005547BF" w:rsidP="005547BF">
      <w:pPr>
        <w:pStyle w:val="a7"/>
        <w:spacing w:afterLines="50" w:after="156" w:line="480" w:lineRule="auto"/>
        <w:ind w:firstLine="480"/>
        <w:rPr>
          <w:rFonts w:cs="Times New Roman"/>
        </w:rPr>
      </w:pPr>
      <w:r w:rsidRPr="004E7E5A">
        <w:rPr>
          <w:rFonts w:cs="Times New Roman"/>
        </w:rPr>
        <w:t>We use the model below to test the moderating effect of auditors on the relationship between directors’ network and CSR disclosure quality:</w:t>
      </w:r>
    </w:p>
    <w:p w14:paraId="1D415110" w14:textId="66385137" w:rsidR="00D570DF" w:rsidRPr="004E7E5A" w:rsidRDefault="00D570DF" w:rsidP="008E3F76">
      <w:pPr>
        <w:adjustRightInd w:val="0"/>
        <w:snapToGrid w:val="0"/>
        <w:spacing w:line="480" w:lineRule="auto"/>
        <w:ind w:left="720" w:hangingChars="300" w:hanging="720"/>
        <w:rPr>
          <w:rFonts w:ascii="Times New Roman" w:eastAsia="宋体" w:hAnsi="Times New Roman" w:cs="Times New Roman"/>
          <w:color w:val="000000" w:themeColor="text1"/>
          <w:kern w:val="0"/>
          <w:sz w:val="24"/>
          <w:szCs w:val="24"/>
        </w:rPr>
      </w:pPr>
      <m:oMath>
        <m:r>
          <w:rPr>
            <w:rFonts w:ascii="Cambria Math" w:eastAsia="宋体" w:hAnsi="Cambria Math" w:cs="Times New Roman"/>
            <w:color w:val="000000" w:themeColor="text1"/>
            <w:sz w:val="24"/>
            <w:szCs w:val="24"/>
          </w:rPr>
          <m:t>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CSR assuranc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Score×CSR assurance+</m:t>
        </m:r>
        <m:r>
          <w:rPr>
            <w:rFonts w:ascii="Cambria Math" w:eastAsia="宋体" w:hAnsi="Cambria Math" w:cs="Times New Roman"/>
            <w:color w:val="000000" w:themeColor="text1"/>
            <w:kern w:val="0"/>
            <w:sz w:val="24"/>
            <w:szCs w:val="24"/>
          </w:rPr>
          <m:t xml:space="preserve">Control Variables+Industry and Year Fixed Effects+ε  </m:t>
        </m:r>
      </m:oMath>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w:t>
      </w:r>
      <w:r w:rsidR="008E3F76" w:rsidRPr="004E7E5A">
        <w:rPr>
          <w:rFonts w:ascii="Times New Roman" w:eastAsia="宋体" w:hAnsi="Times New Roman" w:cs="Times New Roman"/>
          <w:iCs/>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w:t>
      </w:r>
      <w:r w:rsidR="008E3F76" w:rsidRPr="004E7E5A">
        <w:rPr>
          <w:rFonts w:ascii="Times New Roman" w:eastAsia="宋体" w:hAnsi="Times New Roman" w:cs="Times New Roman"/>
          <w:iCs/>
          <w:color w:val="000000" w:themeColor="text1"/>
          <w:sz w:val="24"/>
          <w:szCs w:val="24"/>
        </w:rPr>
        <w:t>(4)</w:t>
      </w:r>
      <w:r w:rsidRPr="004E7E5A">
        <w:rPr>
          <w:rFonts w:ascii="Times New Roman" w:eastAsia="宋体" w:hAnsi="Times New Roman" w:cs="Times New Roman"/>
          <w:iCs/>
          <w:color w:val="000000" w:themeColor="text1"/>
          <w:sz w:val="24"/>
          <w:szCs w:val="24"/>
        </w:rPr>
        <w:t xml:space="preserve">  </w:t>
      </w:r>
      <w:r w:rsidRPr="004E7E5A">
        <w:rPr>
          <w:rFonts w:ascii="Times New Roman" w:eastAsia="宋体" w:hAnsi="Times New Roman" w:cs="Times New Roman"/>
          <w:i/>
          <w:color w:val="000000" w:themeColor="text1"/>
          <w:sz w:val="24"/>
          <w:szCs w:val="24"/>
        </w:rPr>
        <w:t xml:space="preserve">           </w:t>
      </w:r>
    </w:p>
    <w:p w14:paraId="64AAACA8" w14:textId="45A9E991" w:rsidR="005547BF" w:rsidRPr="004E7E5A" w:rsidRDefault="005547BF" w:rsidP="005547BF">
      <w:pPr>
        <w:pStyle w:val="a7"/>
        <w:spacing w:line="480" w:lineRule="auto"/>
        <w:ind w:firstLine="480"/>
        <w:rPr>
          <w:rFonts w:cs="Times New Roman"/>
        </w:rPr>
      </w:pPr>
      <w:r w:rsidRPr="004E7E5A">
        <w:rPr>
          <w:rFonts w:cs="Times New Roman"/>
        </w:rPr>
        <w:t xml:space="preserve">Equation (4) is used to test hypothesis 4. Following prior literature </w:t>
      </w:r>
      <w:r w:rsidRPr="004E7E5A">
        <w:rPr>
          <w:rFonts w:cs="Times New Roman"/>
        </w:rPr>
        <w:fldChar w:fldCharType="begin"/>
      </w:r>
      <w:r w:rsidR="00317C6A" w:rsidRPr="004E7E5A">
        <w:rPr>
          <w:rFonts w:cs="Times New Roman"/>
        </w:rPr>
        <w:instrText xml:space="preserve"> ADDIN EN.CITE &lt;EndNote&gt;&lt;Cite&gt;&lt;Author&gt;Simnett&lt;/Author&gt;&lt;Year&gt;2009&lt;/Year&gt;&lt;RecNum&gt;2062&lt;/RecNum&gt;&lt;DisplayText&gt;(Simnett et al. 2009; Liao et al. 2016)&lt;/DisplayText&gt;&lt;record&gt;&lt;rec-number&gt;2062&lt;/rec-number&gt;&lt;foreign-keys&gt;&lt;key app="EN" db-id="trr00pfsbzzex0ezwf6v5swd9fpfpwfa90xp" timestamp="1627809955" guid="4dc6f8bf-0de1-4269-8813-55d1a3db074b"&gt;2062&lt;/key&gt;&lt;/foreign-keys&gt;&lt;ref-type name="Journal Article"&gt;17&lt;/ref-type&gt;&lt;contributors&gt;&lt;authors&gt;&lt;author&gt;Simnett, R.&lt;/author&gt;&lt;author&gt;Vanstraelen, A.&lt;/author&gt;&lt;author&gt;Chua, W. F.&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dates&gt;&lt;year&gt;2009&lt;/year&gt;&lt;/dates&gt;&lt;urls&gt;&lt;/urls&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Simnett et al. 2009; Liao et al. 2016)</w:t>
      </w:r>
      <w:r w:rsidRPr="004E7E5A">
        <w:rPr>
          <w:rFonts w:cs="Times New Roman"/>
        </w:rPr>
        <w:fldChar w:fldCharType="end"/>
      </w:r>
      <w:r w:rsidRPr="004E7E5A">
        <w:rPr>
          <w:rFonts w:cs="Times New Roman"/>
        </w:rPr>
        <w:t>, we use assurance over CSR reports (</w:t>
      </w:r>
      <w:r w:rsidRPr="004E7E5A">
        <w:rPr>
          <w:rFonts w:cs="Times New Roman" w:hint="eastAsia"/>
          <w:i/>
          <w:iCs/>
        </w:rPr>
        <w:t>CSR</w:t>
      </w:r>
      <w:r w:rsidRPr="004E7E5A">
        <w:rPr>
          <w:rFonts w:cs="Times New Roman"/>
          <w:i/>
          <w:iCs/>
        </w:rPr>
        <w:t xml:space="preserve"> assurance</w:t>
      </w:r>
      <w:r w:rsidRPr="004E7E5A">
        <w:rPr>
          <w:rFonts w:cs="Times New Roman"/>
        </w:rPr>
        <w:t xml:space="preserve">) as the proxy of auditors. </w:t>
      </w:r>
      <w:r w:rsidRPr="004E7E5A">
        <w:rPr>
          <w:rFonts w:cs="Times New Roman" w:hint="eastAsia"/>
          <w:i/>
          <w:iCs/>
        </w:rPr>
        <w:t>CSR</w:t>
      </w:r>
      <w:r w:rsidRPr="004E7E5A">
        <w:rPr>
          <w:rFonts w:cs="Times New Roman"/>
          <w:i/>
          <w:iCs/>
        </w:rPr>
        <w:t xml:space="preserve"> assurance</w:t>
      </w:r>
      <w:r w:rsidRPr="004E7E5A">
        <w:rPr>
          <w:rFonts w:cs="Times New Roman"/>
        </w:rPr>
        <w:t xml:space="preserve"> is a dummy variable equal to 1 if the CSR report is assured, and zero otherwise </w:t>
      </w:r>
      <w:r w:rsidRPr="004E7E5A">
        <w:rPr>
          <w:rFonts w:cs="Times New Roman"/>
        </w:rPr>
        <w:fldChar w:fldCharType="begin"/>
      </w:r>
      <w:r w:rsidR="001A1175" w:rsidRPr="004E7E5A">
        <w:rPr>
          <w:rFonts w:cs="Times New Roman"/>
        </w:rPr>
        <w:instrText xml:space="preserve"> ADDIN EN.CITE &lt;EndNote&gt;&lt;Cite&gt;&lt;Author&gt;Liao&lt;/Author&gt;&lt;Year&gt;2016&lt;/Year&gt;&lt;RecNum&gt;318&lt;/RecNum&gt;&lt;DisplayText&gt;(Liao et al. 2016)&lt;/DisplayText&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Liao et al. 2016)</w:t>
      </w:r>
      <w:r w:rsidRPr="004E7E5A">
        <w:rPr>
          <w:rFonts w:cs="Times New Roman"/>
        </w:rPr>
        <w:fldChar w:fldCharType="end"/>
      </w:r>
      <w:r w:rsidRPr="004E7E5A">
        <w:rPr>
          <w:rFonts w:cs="Times New Roman"/>
        </w:rPr>
        <w:t>.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hint="eastAsia"/>
          <w:i/>
          <w:iCs/>
        </w:rPr>
        <w:t>CSR</w:t>
      </w:r>
      <w:r w:rsidRPr="004E7E5A">
        <w:rPr>
          <w:rFonts w:cs="Times New Roman"/>
          <w:i/>
          <w:iCs/>
        </w:rPr>
        <w:t xml:space="preserve"> assurance</w:t>
      </w:r>
      <w:r w:rsidRPr="004E7E5A">
        <w:rPr>
          <w:rFonts w:cs="Times New Roman"/>
        </w:rPr>
        <w:t xml:space="preserve">) to Equation (4) to test the moderating role of auditors. A </w:t>
      </w:r>
      <w:r w:rsidRPr="004E7E5A">
        <w:rPr>
          <w:rFonts w:cs="Times New Roman" w:hint="eastAsia"/>
        </w:rPr>
        <w:t>nega</w:t>
      </w:r>
      <w:r w:rsidRPr="004E7E5A">
        <w:rPr>
          <w:rFonts w:cs="Times New Roman"/>
        </w:rPr>
        <w:t xml:space="preserve">tive and significant coefficient on the interaction term of </w:t>
      </w:r>
      <w:r w:rsidRPr="004E7E5A">
        <w:rPr>
          <w:rFonts w:cs="Times New Roman"/>
          <w:i/>
          <w:iCs/>
        </w:rPr>
        <w:t>Score</w:t>
      </w:r>
      <w:r w:rsidRPr="004E7E5A">
        <w:rPr>
          <w:rFonts w:cs="Times New Roman"/>
        </w:rPr>
        <w:t xml:space="preserve"> × </w:t>
      </w:r>
      <w:r w:rsidRPr="004E7E5A">
        <w:rPr>
          <w:rFonts w:cs="Times New Roman"/>
          <w:i/>
          <w:iCs/>
        </w:rPr>
        <w:t>CSR assurance</w:t>
      </w:r>
      <w:r w:rsidRPr="004E7E5A">
        <w:rPr>
          <w:rFonts w:cs="Times New Roman"/>
        </w:rPr>
        <w:t xml:space="preserve"> will support hypothesis 4. We include the same control variables as in Equation (1).</w:t>
      </w:r>
    </w:p>
    <w:p w14:paraId="28341A49" w14:textId="77777777" w:rsidR="00DF47C0" w:rsidRPr="004E7E5A" w:rsidRDefault="00DF47C0" w:rsidP="00DF47C0">
      <w:pPr>
        <w:pStyle w:val="4"/>
        <w:spacing w:before="0" w:after="0" w:line="480" w:lineRule="auto"/>
        <w:rPr>
          <w:i/>
          <w:iCs/>
          <w:color w:val="000000" w:themeColor="text1"/>
        </w:rPr>
      </w:pPr>
      <w:r w:rsidRPr="004E7E5A">
        <w:rPr>
          <w:i/>
          <w:iCs/>
          <w:color w:val="000000" w:themeColor="text1"/>
        </w:rPr>
        <w:lastRenderedPageBreak/>
        <w:t>Model to Test the M</w:t>
      </w:r>
      <w:r w:rsidRPr="004E7E5A">
        <w:rPr>
          <w:rFonts w:hint="eastAsia"/>
          <w:i/>
          <w:iCs/>
          <w:color w:val="000000" w:themeColor="text1"/>
        </w:rPr>
        <w:t>oderating</w:t>
      </w:r>
      <w:r w:rsidRPr="004E7E5A">
        <w:rPr>
          <w:i/>
          <w:iCs/>
          <w:color w:val="000000" w:themeColor="text1"/>
        </w:rPr>
        <w:t xml:space="preserve"> E</w:t>
      </w:r>
      <w:r w:rsidRPr="004E7E5A">
        <w:rPr>
          <w:rFonts w:hint="eastAsia"/>
          <w:i/>
          <w:iCs/>
          <w:color w:val="000000" w:themeColor="text1"/>
        </w:rPr>
        <w:t>ffect</w:t>
      </w:r>
      <w:r w:rsidRPr="004E7E5A">
        <w:rPr>
          <w:i/>
          <w:iCs/>
          <w:color w:val="000000" w:themeColor="text1"/>
        </w:rPr>
        <w:t xml:space="preserve"> </w:t>
      </w:r>
      <w:r w:rsidRPr="004E7E5A">
        <w:rPr>
          <w:rFonts w:hint="eastAsia"/>
          <w:i/>
          <w:iCs/>
          <w:color w:val="000000" w:themeColor="text1"/>
        </w:rPr>
        <w:t>of</w:t>
      </w:r>
      <w:r w:rsidRPr="004E7E5A">
        <w:rPr>
          <w:i/>
          <w:iCs/>
          <w:color w:val="000000" w:themeColor="text1"/>
        </w:rPr>
        <w:t xml:space="preserve"> External Punishment Pressure</w:t>
      </w:r>
    </w:p>
    <w:p w14:paraId="71E12F51" w14:textId="77777777" w:rsidR="00DF47C0" w:rsidRPr="004E7E5A" w:rsidRDefault="00DF47C0" w:rsidP="00DF47C0">
      <w:pPr>
        <w:pStyle w:val="a7"/>
        <w:spacing w:afterLines="50" w:after="156" w:line="480" w:lineRule="auto"/>
        <w:ind w:firstLine="480"/>
        <w:rPr>
          <w:rFonts w:cs="Times New Roman"/>
        </w:rPr>
      </w:pPr>
      <w:r w:rsidRPr="004E7E5A">
        <w:rPr>
          <w:rFonts w:cs="Times New Roman"/>
        </w:rPr>
        <w:t xml:space="preserve">We </w:t>
      </w:r>
      <w:proofErr w:type="spellStart"/>
      <w:r w:rsidRPr="004E7E5A">
        <w:rPr>
          <w:rFonts w:cs="Times New Roman"/>
        </w:rPr>
        <w:t>utilise</w:t>
      </w:r>
      <w:proofErr w:type="spellEnd"/>
      <w:r w:rsidRPr="004E7E5A">
        <w:rPr>
          <w:rFonts w:cs="Times New Roman"/>
        </w:rPr>
        <w:t xml:space="preserve"> the model below to test the moderating effect of external punishment pressure on the relationship between directors’ network and CSR disclosure quality:</w:t>
      </w:r>
    </w:p>
    <w:p w14:paraId="5061F3E5" w14:textId="52B2733D" w:rsidR="00D570DF" w:rsidRPr="004E7E5A" w:rsidRDefault="00D570DF" w:rsidP="00D570DF">
      <w:pPr>
        <w:adjustRightInd w:val="0"/>
        <w:snapToGrid w:val="0"/>
        <w:spacing w:line="480" w:lineRule="auto"/>
        <w:rPr>
          <w:rFonts w:ascii="Times New Roman" w:eastAsia="宋体" w:hAnsi="Times New Roman" w:cs="Times New Roman"/>
          <w:color w:val="000000" w:themeColor="text1"/>
          <w:kern w:val="0"/>
          <w:sz w:val="24"/>
          <w:szCs w:val="24"/>
        </w:rPr>
      </w:pPr>
      <m:oMath>
        <m:r>
          <w:rPr>
            <w:rFonts w:ascii="Cambria Math" w:eastAsia="宋体" w:hAnsi="Cambria Math" w:cs="Times New Roman"/>
            <w:color w:val="000000" w:themeColor="text1"/>
            <w:sz w:val="24"/>
            <w:szCs w:val="24"/>
          </w:rPr>
          <m:t>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Punish+</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Score×Punish+</m:t>
        </m:r>
        <m:r>
          <w:rPr>
            <w:rFonts w:ascii="Cambria Math" w:eastAsia="宋体" w:hAnsi="Cambria Math" w:cs="Times New Roman"/>
            <w:color w:val="000000" w:themeColor="text1"/>
            <w:kern w:val="0"/>
            <w:sz w:val="24"/>
            <w:szCs w:val="24"/>
          </w:rPr>
          <m:t>Control Variables</m:t>
        </m:r>
      </m:oMath>
      <w:r w:rsidR="00955D5C" w:rsidRPr="004E7E5A">
        <w:rPr>
          <w:rFonts w:ascii="Times New Roman" w:eastAsia="宋体" w:hAnsi="Times New Roman" w:cs="Times New Roman"/>
          <w:color w:val="000000" w:themeColor="text1"/>
          <w:kern w:val="0"/>
          <w:sz w:val="24"/>
          <w:szCs w:val="24"/>
        </w:rPr>
        <w:t xml:space="preserve"> </w:t>
      </w:r>
    </w:p>
    <w:p w14:paraId="58D679D2" w14:textId="42B43E68" w:rsidR="00D570DF" w:rsidRPr="004E7E5A" w:rsidRDefault="00D570DF" w:rsidP="00D570DF">
      <w:pPr>
        <w:adjustRightInd w:val="0"/>
        <w:snapToGrid w:val="0"/>
        <w:spacing w:line="480" w:lineRule="auto"/>
        <w:jc w:val="right"/>
        <w:rPr>
          <w:rFonts w:ascii="Times New Roman" w:eastAsia="宋体" w:hAnsi="Times New Roman" w:cs="Times New Roman"/>
          <w:iCs/>
          <w:color w:val="000000" w:themeColor="text1"/>
          <w:sz w:val="24"/>
          <w:szCs w:val="24"/>
        </w:rPr>
      </w:pPr>
      <m:oMath>
        <m:r>
          <w:rPr>
            <w:rFonts w:ascii="Cambria Math" w:eastAsia="宋体" w:hAnsi="Cambria Math" w:cs="Times New Roman"/>
            <w:color w:val="000000" w:themeColor="text1"/>
            <w:kern w:val="0"/>
            <w:sz w:val="24"/>
            <w:szCs w:val="24"/>
          </w:rPr>
          <m:t>+Industry and Year Fixed Effects+ε</m:t>
        </m:r>
      </m:oMath>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5)</w:t>
      </w:r>
    </w:p>
    <w:p w14:paraId="0914B049" w14:textId="78164E13" w:rsidR="00502F25" w:rsidRPr="004E7E5A" w:rsidRDefault="00555FD9" w:rsidP="00502F25">
      <w:pPr>
        <w:pStyle w:val="a7"/>
        <w:spacing w:line="480" w:lineRule="auto"/>
        <w:ind w:firstLine="480"/>
        <w:rPr>
          <w:rFonts w:cs="Times New Roman"/>
        </w:rPr>
      </w:pPr>
      <w:r w:rsidRPr="004E7E5A">
        <w:rPr>
          <w:rFonts w:cs="Times New Roman"/>
        </w:rPr>
        <w:t xml:space="preserve">Equation (5) is used to test hypothesis 5. Following prior literature </w:t>
      </w:r>
      <w:r w:rsidRPr="004E7E5A">
        <w:rPr>
          <w:rFonts w:cs="Times New Roman"/>
        </w:rPr>
        <w:fldChar w:fldCharType="begin"/>
      </w:r>
      <w:r w:rsidR="006F6C86" w:rsidRPr="004E7E5A">
        <w:rPr>
          <w:rFonts w:cs="Times New Roman"/>
        </w:rPr>
        <w:instrText xml:space="preserve"> ADDIN EN.CITE &lt;EndNote&gt;&lt;Cite&gt;&lt;Author&gt;Xia&lt;/Author&gt;&lt;Year&gt;2019&lt;/Year&gt;&lt;RecNum&gt;2038&lt;/RecNum&gt;&lt;DisplayText&gt;(Xia et al. 2019)&lt;/DisplayText&gt;&lt;record&gt;&lt;rec-number&gt;2038&lt;/rec-number&gt;&lt;foreign-keys&gt;&lt;key app="EN" db-id="trr00pfsbzzex0ezwf6v5swd9fpfpwfa90xp" timestamp="1627454795" guid="72eb9cb4-42b0-46ae-9aca-c1d1dfe92af6"&gt;2038&lt;/key&gt;&lt;/foreign-keys&gt;&lt;ref-type name="Journal Article"&gt;17&lt;/ref-type&gt;&lt;contributors&gt;&lt;authors&gt;&lt;author&gt;Xia, Xue&lt;/author&gt;&lt;author&gt;Teng, Fei&lt;/author&gt;&lt;author&gt;Gu, Xiaolong&lt;/author&gt;&lt;/authors&gt;&lt;/contributors&gt;&lt;titles&gt;&lt;title&gt;Reputation repair and corporate donations: An investigation of responses to regulatory penalties&lt;/title&gt;&lt;secondary-title&gt;China Journal of Accounting Research&lt;/secondary-title&gt;&lt;/titles&gt;&lt;periodical&gt;&lt;full-title&gt;China Journal of Accounting Research&lt;/full-title&gt;&lt;/periodical&gt;&lt;pages&gt;293-313&lt;/pages&gt;&lt;volume&gt;12&lt;/volume&gt;&lt;number&gt;3&lt;/number&gt;&lt;keywords&gt;&lt;keyword&gt;Regulatory penalty&lt;/keyword&gt;&lt;keyword&gt;Donation&lt;/keyword&gt;&lt;keyword&gt;Reputation repair&lt;/keyword&gt;&lt;/keywords&gt;&lt;dates&gt;&lt;year&gt;2019&lt;/year&gt;&lt;pub-dates&gt;&lt;date&gt;2019/09/01/&lt;/date&gt;&lt;/pub-dates&gt;&lt;/dates&gt;&lt;isbn&gt;1755-3091&lt;/isbn&gt;&lt;urls&gt;&lt;related-urls&gt;&lt;url&gt;https://www.sciencedirect.com/science/article/pii/S1755309118302508&lt;/url&gt;&lt;/related-urls&gt;&lt;/urls&gt;&lt;electronic-resource-num&gt;https://doi.org/10.1016/j.cjar.2019.06.001&lt;/electronic-resource-num&gt;&lt;/record&gt;&lt;/Cite&gt;&lt;/EndNote&gt;</w:instrText>
      </w:r>
      <w:r w:rsidRPr="004E7E5A">
        <w:rPr>
          <w:rFonts w:cs="Times New Roman"/>
        </w:rPr>
        <w:fldChar w:fldCharType="separate"/>
      </w:r>
      <w:r w:rsidRPr="004E7E5A">
        <w:rPr>
          <w:rFonts w:cs="Times New Roman"/>
          <w:noProof/>
        </w:rPr>
        <w:t>(Xia et al. 2019)</w:t>
      </w:r>
      <w:r w:rsidRPr="004E7E5A">
        <w:rPr>
          <w:rFonts w:cs="Times New Roman"/>
        </w:rPr>
        <w:fldChar w:fldCharType="end"/>
      </w:r>
      <w:r w:rsidRPr="004E7E5A">
        <w:rPr>
          <w:rFonts w:cs="Times New Roman"/>
        </w:rPr>
        <w:t xml:space="preserve">, and due to the lack of formal regulations on CSR in China, we use </w:t>
      </w:r>
      <w:r w:rsidRPr="004E7E5A">
        <w:rPr>
          <w:rFonts w:cs="Times New Roman"/>
          <w:shd w:val="clear" w:color="auto" w:fill="FFFFFF"/>
        </w:rPr>
        <w:t>environmental regulatory penalty (</w:t>
      </w:r>
      <w:r w:rsidRPr="004E7E5A">
        <w:rPr>
          <w:rFonts w:cs="Times New Roman"/>
          <w:i/>
          <w:iCs/>
          <w:shd w:val="clear" w:color="auto" w:fill="FFFFFF"/>
        </w:rPr>
        <w:t>Punish</w:t>
      </w:r>
      <w:r w:rsidRPr="004E7E5A">
        <w:rPr>
          <w:rFonts w:cs="Times New Roman"/>
          <w:shd w:val="clear" w:color="auto" w:fill="FFFFFF"/>
        </w:rPr>
        <w:t>)</w:t>
      </w:r>
      <w:r w:rsidRPr="004E7E5A">
        <w:rPr>
          <w:rFonts w:cs="Times New Roman"/>
        </w:rPr>
        <w:t xml:space="preserve"> as a proxy for external punishment pressure. </w:t>
      </w:r>
      <w:r w:rsidRPr="004E7E5A">
        <w:rPr>
          <w:rFonts w:cs="Times New Roman"/>
          <w:i/>
          <w:iCs/>
          <w:shd w:val="clear" w:color="auto" w:fill="FFFFFF"/>
        </w:rPr>
        <w:t>Punish</w:t>
      </w:r>
      <w:r w:rsidRPr="004E7E5A">
        <w:rPr>
          <w:rFonts w:eastAsia="Times New Roman" w:cs="Times New Roman"/>
          <w:szCs w:val="24"/>
          <w:lang w:eastAsia="en-GB"/>
        </w:rPr>
        <w:t xml:space="preserve"> is an indicator variable equal to 1 if </w:t>
      </w:r>
      <w:r w:rsidRPr="004E7E5A">
        <w:rPr>
          <w:rFonts w:cs="Times New Roman"/>
          <w:szCs w:val="24"/>
        </w:rPr>
        <w:t>there is statement about environmental regulatory penalty with respect to environmental protection in the annual report of the listed firm</w:t>
      </w:r>
      <w:r w:rsidRPr="004E7E5A">
        <w:rPr>
          <w:rFonts w:eastAsia="Times New Roman" w:cs="Times New Roman"/>
          <w:szCs w:val="24"/>
          <w:lang w:eastAsia="en-GB"/>
        </w:rPr>
        <w:t>, and 0 otherwise</w:t>
      </w:r>
      <w:r w:rsidRPr="004E7E5A">
        <w:rPr>
          <w:rFonts w:cs="Times New Roman"/>
          <w:szCs w:val="24"/>
        </w:rPr>
        <w:t xml:space="preserve">. </w:t>
      </w:r>
      <w:r w:rsidRPr="004E7E5A">
        <w:rPr>
          <w:rFonts w:cs="Times New Roman"/>
        </w:rPr>
        <w:t xml:space="preserve">Environmental </w:t>
      </w:r>
      <w:r w:rsidRPr="004E7E5A">
        <w:rPr>
          <w:rFonts w:cs="Times New Roman"/>
          <w:shd w:val="clear" w:color="auto" w:fill="FFFFFF"/>
        </w:rPr>
        <w:t xml:space="preserve">regulatory penalty refers to penalties received from the government environmental protection department for violating </w:t>
      </w:r>
      <w:r w:rsidRPr="004E7E5A">
        <w:rPr>
          <w:rFonts w:cs="Times New Roman"/>
        </w:rPr>
        <w:t xml:space="preserve">environmental protection laws, rules and regulations by polluting the environment, such as the breaches of littering industrial solid wastes, emitting toxic gases, polluting water resource. Environmental </w:t>
      </w:r>
      <w:r w:rsidRPr="004E7E5A">
        <w:rPr>
          <w:rFonts w:cs="Times New Roman"/>
          <w:shd w:val="clear" w:color="auto" w:fill="FFFFFF"/>
        </w:rPr>
        <w:t>regulatory penalty</w:t>
      </w:r>
      <w:r w:rsidRPr="004E7E5A">
        <w:rPr>
          <w:rFonts w:cs="Times New Roman"/>
        </w:rPr>
        <w:t xml:space="preserve"> includes warning, fines, stop production, close the firm, revoking licenses, confiscate illegal income, etc.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Punish</w:t>
      </w:r>
      <w:r w:rsidRPr="004E7E5A">
        <w:rPr>
          <w:rFonts w:cs="Times New Roman"/>
        </w:rPr>
        <w:t xml:space="preserve">) to Equation (5) to test the moderating role of external punishment pressure. A positive and significant coefficient on the interaction term of </w:t>
      </w:r>
      <w:r w:rsidRPr="004E7E5A">
        <w:rPr>
          <w:rFonts w:cs="Times New Roman"/>
          <w:i/>
          <w:iCs/>
        </w:rPr>
        <w:t>Score</w:t>
      </w:r>
      <w:r w:rsidRPr="004E7E5A">
        <w:rPr>
          <w:rFonts w:cs="Times New Roman"/>
        </w:rPr>
        <w:t xml:space="preserve"> × </w:t>
      </w:r>
      <w:r w:rsidRPr="004E7E5A">
        <w:rPr>
          <w:rFonts w:cs="Times New Roman"/>
          <w:i/>
          <w:iCs/>
          <w:shd w:val="clear" w:color="auto" w:fill="FFFFFF"/>
        </w:rPr>
        <w:t>Punish</w:t>
      </w:r>
      <w:r w:rsidRPr="004E7E5A">
        <w:rPr>
          <w:rFonts w:cs="Times New Roman"/>
        </w:rPr>
        <w:t xml:space="preserve"> will support hypothesis 5. We include the same control variables as in Equation (1).</w:t>
      </w:r>
    </w:p>
    <w:p w14:paraId="79BBA23A" w14:textId="77777777" w:rsidR="00502F25" w:rsidRPr="004E7E5A" w:rsidRDefault="00502F25" w:rsidP="00502F25">
      <w:pPr>
        <w:pStyle w:val="4"/>
        <w:spacing w:before="0" w:after="0" w:line="480" w:lineRule="auto"/>
        <w:rPr>
          <w:i/>
          <w:iCs/>
          <w:color w:val="000000" w:themeColor="text1"/>
        </w:rPr>
      </w:pPr>
      <w:r w:rsidRPr="004E7E5A">
        <w:rPr>
          <w:i/>
          <w:iCs/>
          <w:color w:val="000000" w:themeColor="text1"/>
        </w:rPr>
        <w:t>Model to Test the M</w:t>
      </w:r>
      <w:r w:rsidRPr="004E7E5A">
        <w:rPr>
          <w:rFonts w:hint="eastAsia"/>
          <w:i/>
          <w:iCs/>
          <w:color w:val="000000" w:themeColor="text1"/>
        </w:rPr>
        <w:t>oderating</w:t>
      </w:r>
      <w:r w:rsidRPr="004E7E5A">
        <w:rPr>
          <w:i/>
          <w:iCs/>
          <w:color w:val="000000" w:themeColor="text1"/>
        </w:rPr>
        <w:t xml:space="preserve"> E</w:t>
      </w:r>
      <w:r w:rsidRPr="004E7E5A">
        <w:rPr>
          <w:rFonts w:hint="eastAsia"/>
          <w:i/>
          <w:iCs/>
          <w:color w:val="000000" w:themeColor="text1"/>
        </w:rPr>
        <w:t>ffect</w:t>
      </w:r>
      <w:r w:rsidRPr="004E7E5A">
        <w:rPr>
          <w:i/>
          <w:iCs/>
          <w:color w:val="000000" w:themeColor="text1"/>
        </w:rPr>
        <w:t xml:space="preserve"> </w:t>
      </w:r>
      <w:r w:rsidRPr="004E7E5A">
        <w:rPr>
          <w:rFonts w:hint="eastAsia"/>
          <w:i/>
          <w:iCs/>
          <w:color w:val="000000" w:themeColor="text1"/>
        </w:rPr>
        <w:t>of</w:t>
      </w:r>
      <w:r w:rsidRPr="004E7E5A">
        <w:rPr>
          <w:i/>
          <w:iCs/>
          <w:color w:val="000000" w:themeColor="text1"/>
        </w:rPr>
        <w:t xml:space="preserve"> Financial Constraints</w:t>
      </w:r>
    </w:p>
    <w:p w14:paraId="43E10D70" w14:textId="77777777" w:rsidR="00555FD9" w:rsidRPr="004E7E5A" w:rsidRDefault="00555FD9" w:rsidP="00555FD9">
      <w:pPr>
        <w:pStyle w:val="a7"/>
        <w:spacing w:afterLines="50" w:after="156" w:line="480" w:lineRule="auto"/>
        <w:ind w:firstLine="480"/>
        <w:rPr>
          <w:rFonts w:cs="Times New Roman"/>
        </w:rPr>
      </w:pPr>
      <w:r w:rsidRPr="004E7E5A">
        <w:rPr>
          <w:rFonts w:cs="Times New Roman"/>
        </w:rPr>
        <w:t>We rely on the model below to test the moderating effect of financial constraints on the relationship between directors’ network and CSR disclosure quality:</w:t>
      </w:r>
    </w:p>
    <w:p w14:paraId="70F701C8" w14:textId="346FD949" w:rsidR="00D570DF" w:rsidRPr="004E7E5A" w:rsidRDefault="00D570DF" w:rsidP="00D570DF">
      <w:pPr>
        <w:adjustRightInd w:val="0"/>
        <w:snapToGrid w:val="0"/>
        <w:spacing w:line="480" w:lineRule="auto"/>
        <w:rPr>
          <w:rFonts w:ascii="Times New Roman" w:eastAsia="宋体" w:hAnsi="Times New Roman" w:cs="Times New Roman"/>
          <w:color w:val="000000" w:themeColor="text1"/>
          <w:kern w:val="0"/>
          <w:sz w:val="24"/>
          <w:szCs w:val="24"/>
        </w:rPr>
      </w:pPr>
      <m:oMath>
        <m:r>
          <w:rPr>
            <w:rFonts w:ascii="Cambria Math" w:eastAsia="宋体" w:hAnsi="Cambria Math" w:cs="Times New Roman"/>
            <w:color w:val="000000" w:themeColor="text1"/>
            <w:sz w:val="24"/>
            <w:szCs w:val="24"/>
          </w:rPr>
          <w:lastRenderedPageBreak/>
          <m:t>Csr =</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0</m:t>
            </m:r>
          </m:sub>
        </m:sSub>
        <m:r>
          <w:rPr>
            <w:rFonts w:ascii="Cambria Math" w:eastAsia="宋体" w:hAnsi="Cambria Math" w:cs="Times New Roman"/>
            <w:color w:val="000000" w:themeColor="text1"/>
            <w:sz w:val="24"/>
            <w:szCs w:val="24"/>
          </w:rPr>
          <m:t>+</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1</m:t>
            </m:r>
          </m:sub>
        </m:sSub>
        <m:r>
          <w:rPr>
            <w:rFonts w:ascii="Cambria Math" w:eastAsia="宋体" w:hAnsi="Cambria Math" w:cs="Times New Roman"/>
            <w:color w:val="000000" w:themeColor="text1"/>
            <w:sz w:val="24"/>
            <w:szCs w:val="24"/>
          </w:rPr>
          <m:t>Score+</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2</m:t>
            </m:r>
          </m:sub>
        </m:sSub>
        <m:r>
          <w:rPr>
            <w:rFonts w:ascii="Cambria Math" w:eastAsia="宋体" w:hAnsi="Cambria Math" w:cs="Times New Roman"/>
            <w:color w:val="000000" w:themeColor="text1"/>
            <w:sz w:val="24"/>
            <w:szCs w:val="24"/>
          </w:rPr>
          <m:t>FC index+</m:t>
        </m:r>
        <m:sSub>
          <m:sSubPr>
            <m:ctrlPr>
              <w:rPr>
                <w:rFonts w:ascii="Cambria Math" w:eastAsia="宋体" w:hAnsi="Cambria Math" w:cs="Times New Roman"/>
                <w:i/>
                <w:color w:val="000000" w:themeColor="text1"/>
                <w:sz w:val="24"/>
                <w:szCs w:val="24"/>
              </w:rPr>
            </m:ctrlPr>
          </m:sSubPr>
          <m:e>
            <m:r>
              <w:rPr>
                <w:rFonts w:ascii="Cambria Math" w:eastAsia="宋体" w:hAnsi="Cambria Math" w:cs="Times New Roman"/>
                <w:color w:val="000000" w:themeColor="text1"/>
                <w:sz w:val="24"/>
                <w:szCs w:val="24"/>
              </w:rPr>
              <m:t>β</m:t>
            </m:r>
          </m:e>
          <m:sub>
            <m:r>
              <w:rPr>
                <w:rFonts w:ascii="Cambria Math" w:eastAsia="宋体" w:hAnsi="Cambria Math" w:cs="Times New Roman"/>
                <w:color w:val="000000" w:themeColor="text1"/>
                <w:sz w:val="24"/>
                <w:szCs w:val="24"/>
              </w:rPr>
              <m:t>3</m:t>
            </m:r>
          </m:sub>
        </m:sSub>
        <m:r>
          <w:rPr>
            <w:rFonts w:ascii="Cambria Math" w:eastAsia="宋体" w:hAnsi="Cambria Math" w:cs="Times New Roman"/>
            <w:color w:val="000000" w:themeColor="text1"/>
            <w:sz w:val="24"/>
            <w:szCs w:val="24"/>
          </w:rPr>
          <m:t>Score×FC index+</m:t>
        </m:r>
        <m:r>
          <w:rPr>
            <w:rFonts w:ascii="Cambria Math" w:eastAsia="宋体" w:hAnsi="Cambria Math" w:cs="Times New Roman"/>
            <w:color w:val="000000" w:themeColor="text1"/>
            <w:kern w:val="0"/>
            <w:sz w:val="24"/>
            <w:szCs w:val="24"/>
          </w:rPr>
          <m:t>Control Variables</m:t>
        </m:r>
      </m:oMath>
      <w:r w:rsidR="00322D45" w:rsidRPr="004E7E5A">
        <w:rPr>
          <w:rFonts w:ascii="Times New Roman" w:eastAsia="宋体" w:hAnsi="Times New Roman" w:cs="Times New Roman"/>
          <w:color w:val="000000" w:themeColor="text1"/>
          <w:kern w:val="0"/>
          <w:sz w:val="24"/>
          <w:szCs w:val="24"/>
        </w:rPr>
        <w:t xml:space="preserve"> </w:t>
      </w:r>
    </w:p>
    <w:p w14:paraId="4F0C4AD8" w14:textId="77777777" w:rsidR="00D570DF" w:rsidRPr="004E7E5A" w:rsidRDefault="00D570DF" w:rsidP="00D570DF">
      <w:pPr>
        <w:adjustRightInd w:val="0"/>
        <w:snapToGrid w:val="0"/>
        <w:spacing w:line="480" w:lineRule="auto"/>
        <w:jc w:val="right"/>
        <w:rPr>
          <w:rFonts w:ascii="Times New Roman" w:eastAsia="宋体" w:hAnsi="Times New Roman" w:cs="Times New Roman"/>
          <w:iCs/>
          <w:color w:val="000000" w:themeColor="text1"/>
          <w:kern w:val="0"/>
          <w:sz w:val="24"/>
          <w:szCs w:val="24"/>
        </w:rPr>
      </w:pPr>
      <m:oMath>
        <m:r>
          <w:rPr>
            <w:rFonts w:ascii="Cambria Math" w:eastAsia="宋体" w:hAnsi="Cambria Math" w:cs="Times New Roman"/>
            <w:color w:val="000000" w:themeColor="text1"/>
            <w:kern w:val="0"/>
            <w:sz w:val="24"/>
            <w:szCs w:val="24"/>
          </w:rPr>
          <m:t>+Industry and Year Fixed Effects+ε</m:t>
        </m:r>
      </m:oMath>
      <w:r w:rsidRPr="004E7E5A">
        <w:rPr>
          <w:rFonts w:ascii="Times New Roman" w:eastAsia="宋体" w:hAnsi="Times New Roman" w:cs="Times New Roman"/>
          <w:i/>
          <w:color w:val="000000" w:themeColor="text1"/>
          <w:sz w:val="24"/>
          <w:szCs w:val="24"/>
        </w:rPr>
        <w:t xml:space="preserve">                              </w:t>
      </w:r>
      <w:r w:rsidRPr="004E7E5A">
        <w:rPr>
          <w:rFonts w:ascii="Times New Roman" w:eastAsia="宋体" w:hAnsi="Times New Roman" w:cs="Times New Roman"/>
          <w:iCs/>
          <w:color w:val="000000" w:themeColor="text1"/>
          <w:sz w:val="24"/>
          <w:szCs w:val="24"/>
        </w:rPr>
        <w:t xml:space="preserve"> (6)</w:t>
      </w:r>
    </w:p>
    <w:p w14:paraId="5595D36D" w14:textId="7921619A" w:rsidR="00555FD9" w:rsidRPr="004E7E5A" w:rsidRDefault="00555FD9" w:rsidP="00555FD9">
      <w:pPr>
        <w:pStyle w:val="a7"/>
        <w:spacing w:line="480" w:lineRule="auto"/>
        <w:ind w:firstLine="480"/>
        <w:rPr>
          <w:rFonts w:cs="Times New Roman"/>
        </w:rPr>
      </w:pPr>
      <w:r w:rsidRPr="004E7E5A">
        <w:rPr>
          <w:rFonts w:cs="Times New Roman"/>
        </w:rPr>
        <w:t xml:space="preserve">Equation (6) is used to test hypothesis 4. Since financial constraints can impose restrictions when firms making significant investments in CSR </w:t>
      </w:r>
      <w:r w:rsidRPr="004E7E5A">
        <w:rPr>
          <w:rFonts w:cs="Times New Roman"/>
        </w:rPr>
        <w:fldChar w:fldCharType="begin"/>
      </w:r>
      <w:r w:rsidR="006F6C86" w:rsidRPr="004E7E5A">
        <w:rPr>
          <w:rFonts w:cs="Times New Roman"/>
        </w:rPr>
        <w:instrText xml:space="preserve"> ADDIN EN.CITE &lt;EndNote&gt;&lt;Cite&gt;&lt;Author&gt;Campello&lt;/Author&gt;&lt;Year&gt;2010&lt;/Year&gt;&lt;RecNum&gt;2242&lt;/RecNum&gt;&lt;DisplayText&gt;(Campello et al. 2010; Torugsa et al. 2012)&lt;/DisplayText&gt;&lt;record&gt;&lt;rec-number&gt;2242&lt;/rec-number&gt;&lt;foreign-keys&gt;&lt;key app="EN" db-id="trr00pfsbzzex0ezwf6v5swd9fpfpwfa90xp" timestamp="1638348602" guid="c7360236-f08e-4300-8d22-8b0ec6633fff"&gt;2242&lt;/key&gt;&lt;/foreign-keys&gt;&lt;ref-type name="Journal Article"&gt;17&lt;/ref-type&gt;&lt;contributors&gt;&lt;authors&gt;&lt;author&gt;Campello, Murillo&lt;/author&gt;&lt;author&gt;Graham, John R&lt;/author&gt;&lt;author&gt;Harvey, Campbell R&lt;/author&gt;&lt;/authors&gt;&lt;/contributors&gt;&lt;titles&gt;&lt;title&gt;The real effects of financial constraints: Evidence from a financial crisis&lt;/title&gt;&lt;secondary-title&gt;Journal of financial Economics&lt;/secondary-title&gt;&lt;/titles&gt;&lt;periodical&gt;&lt;full-title&gt;Journal of Financial Economics&lt;/full-title&gt;&lt;/periodical&gt;&lt;pages&gt;470-487&lt;/pages&gt;&lt;volume&gt;97&lt;/volume&gt;&lt;number&gt;3&lt;/number&gt;&lt;dates&gt;&lt;year&gt;2010&lt;/year&gt;&lt;/dates&gt;&lt;isbn&gt;0304-405X&lt;/isbn&gt;&lt;urls&gt;&lt;/urls&gt;&lt;/record&gt;&lt;/Cite&gt;&lt;Cite&gt;&lt;Author&gt;Torugsa&lt;/Author&gt;&lt;Year&gt;2012&lt;/Year&gt;&lt;RecNum&gt;2248&lt;/RecNum&gt;&lt;record&gt;&lt;rec-number&gt;2248&lt;/rec-number&gt;&lt;foreign-keys&gt;&lt;key app="EN" db-id="trr00pfsbzzex0ezwf6v5swd9fpfpwfa90xp" timestamp="1638368570" guid="0403132d-f903-48de-9165-b535528099f1"&gt;2248&lt;/key&gt;&lt;/foreign-keys&gt;&lt;ref-type name="Journal Article"&gt;17&lt;/ref-type&gt;&lt;contributors&gt;&lt;authors&gt;&lt;author&gt;Torugsa, Nuttaneeya Ann&lt;/author&gt;&lt;author&gt;O’Donohue, Wayne&lt;/author&gt;&lt;author&gt;Hecker, Rob&lt;/author&gt;&lt;/authors&gt;&lt;/contributors&gt;&lt;titles&gt;&lt;title&gt;Capabilities, proactive CSR and financial performance in SMEs: Empirical evidence from an Australian manufacturing industry sector&lt;/title&gt;&lt;secondary-title&gt;Journal of business ethics&lt;/secondary-title&gt;&lt;/titles&gt;&lt;periodical&gt;&lt;full-title&gt;Journal of Business Ethics&lt;/full-title&gt;&lt;/periodical&gt;&lt;pages&gt;483-500&lt;/pages&gt;&lt;volume&gt;109&lt;/volume&gt;&lt;number&gt;4&lt;/number&gt;&lt;dates&gt;&lt;year&gt;2012&lt;/year&gt;&lt;/dates&gt;&lt;isbn&gt;1573-0697&lt;/isbn&gt;&lt;urls&gt;&lt;/urls&gt;&lt;/record&gt;&lt;/Cite&gt;&lt;/EndNote&gt;</w:instrText>
      </w:r>
      <w:r w:rsidRPr="004E7E5A">
        <w:rPr>
          <w:rFonts w:cs="Times New Roman"/>
        </w:rPr>
        <w:fldChar w:fldCharType="separate"/>
      </w:r>
      <w:r w:rsidRPr="004E7E5A">
        <w:rPr>
          <w:rFonts w:cs="Times New Roman"/>
          <w:noProof/>
        </w:rPr>
        <w:t>(Campello et al. 2010; Torugsa et al. 2012)</w:t>
      </w:r>
      <w:r w:rsidRPr="004E7E5A">
        <w:rPr>
          <w:rFonts w:cs="Times New Roman"/>
        </w:rPr>
        <w:fldChar w:fldCharType="end"/>
      </w:r>
      <w:r w:rsidRPr="004E7E5A">
        <w:rPr>
          <w:rFonts w:cs="Times New Roman"/>
        </w:rPr>
        <w:t>, financial constraints may influence directors’ decisions on CSR investments. We expect that directors’ decisions on CSR are limited by financial constraints.</w:t>
      </w:r>
      <w:r w:rsidRPr="004E7E5A">
        <w:rPr>
          <w:rFonts w:cs="Times New Roman" w:hint="eastAsia"/>
        </w:rPr>
        <w:t xml:space="preserve"> </w:t>
      </w:r>
      <w:r w:rsidRPr="004E7E5A">
        <w:rPr>
          <w:rFonts w:cs="Times New Roman"/>
        </w:rPr>
        <w:t xml:space="preserve">Following prior literature </w:t>
      </w:r>
      <w:r w:rsidRPr="004E7E5A">
        <w:rPr>
          <w:szCs w:val="24"/>
        </w:rPr>
        <w:fldChar w:fldCharType="begin">
          <w:fldData xml:space="preserve">PEVuZE5vdGU+PENpdGU+PEF1dGhvcj5LYXBsYW48L0F1dGhvcj48WWVhcj4xOTk3PC9ZZWFyPjxS
ZWNOdW0+MTc1NzwvUmVjTnVtPjxEaXNwbGF5VGV4dD4oS2FwbGFuIGFuZCBaaW5nYWxlcyAxOTk3
OyBBbG1laWRhIGV0IGFsLiAyMDA0OyBIYWRsb2NrIGFuZCBQaWVyY2UgMjAxMCk8L0Rpc3BsYXlU
ZXh0PjxyZWNvcmQ+PHJlYy1udW1iZXI+MTc1NzwvcmVjLW51bWJlcj48Zm9yZWlnbi1rZXlzPjxr
ZXkgYXBwPSJFTiIgZGItaWQ9InRycjAwcGZzYnp6ZXgwZXp3ZjZ2NXN3ZDlmcGZwd2ZhOTB4cCIg
dGltZXN0YW1wPSIxNTkxNjg5OTY1IiBndWlkPSJmYjE3NGE3OS05ZWRhLTQ1YTMtODkwMi01ZGZl
ODBhZmFjNGMiPjE3NTc8L2tleT48L2ZvcmVpZ24ta2V5cz48cmVmLXR5cGUgbmFtZT0iSm91cm5h
bCBBcnRpY2xlIj4xNzwvcmVmLXR5cGU+PGNvbnRyaWJ1dG9ycz48YXV0aG9ycz48YXV0aG9yPkth
cGxhbiwgU3RldmVuIE4uPC9hdXRob3I+PGF1dGhvcj5aaW5nYWxlcywgTHVpZ2kuIDwvYXV0aG9y
PjwvYXV0aG9ycz48L2NvbnRyaWJ1dG9ycz48dGl0bGVzPjx0aXRsZT5EbyBpbnZlc3RtZW50LWNh
c2ggZmxvdyBzZW5zaXRpdml0aWVzIHByb3ZpZGUgdXNlZnVsIG1lYXN1cmVzIG9mIGZpbmFuY2lu
ZyBjb25zdHJhaW50cz88L3RpdGxlPjxzZWNvbmRhcnktdGl0bGU+UXVhcnRlcmx5IEpvdXJuYWwg
b2YgRWNvbm9taWNzPC9zZWNvbmRhcnktdGl0bGU+PC90aXRsZXM+PHBlcmlvZGljYWw+PGZ1bGwt
dGl0bGU+UXVhcnRlcmx5IEpvdXJuYWwgb2YgRWNvbm9taWNzPC9mdWxsLXRpdGxlPjwvcGVyaW9k
aWNhbD48cGFnZXM+MTY5LTIxNTwvcGFnZXM+PHZvbHVtZT4xMTI8L3ZvbHVtZT48bnVtYmVyPjE8
L251bWJlcj48ZGF0ZXM+PHllYXI+MTk5NzwveWVhcj48L2RhdGVzPjx1cmxzPjwvdXJscz48ZWxl
Y3Ryb25pYy1yZXNvdXJjZS1udW0+MTAuMTE2Mi8wMDMzNTUzOTc1NTUxNjM8L2VsZWN0cm9uaWMt
cmVzb3VyY2UtbnVtPjwvcmVjb3JkPjwvQ2l0ZT48Q2l0ZT48QXV0aG9yPkFsbWVpZGE8L0F1dGhv
cj48WWVhcj4yMDA0PC9ZZWFyPjxSZWNOdW0+MTc2NTwvUmVjTnVtPjxyZWNvcmQ+PHJlYy1udW1i
ZXI+MTc2NTwvcmVjLW51bWJlcj48Zm9yZWlnbi1rZXlzPjxrZXkgYXBwPSJFTiIgZGItaWQ9InRy
cjAwcGZzYnp6ZXgwZXp3ZjZ2NXN3ZDlmcGZwd2ZhOTB4cCIgdGltZXN0YW1wPSIxNTkxNzc3MTQy
IiBndWlkPSI3NGY1MDI1My1jMDQzLTQ5ZWYtOGM1OS1jYTM3OTg5ZTBiNjAiPjE3NjU8L2tleT48
L2ZvcmVpZ24ta2V5cz48cmVmLXR5cGUgbmFtZT0iSm91cm5hbCBBcnRpY2xlIj4xNzwvcmVmLXR5
cGU+PGNvbnRyaWJ1dG9ycz48YXV0aG9ycz48YXV0aG9yPkFsbWVpZGEsIEhlaXRvciAgPC9hdXRo
b3I+PGF1dGhvcj5DYW1wZWxsbywgTXVyaWxsbyA8L2F1dGhvcj48YXV0aG9yPldlaXNiYWNoLCBN
aWNoYWVsIFMuIDwvYXV0aG9yPjwvYXV0aG9ycz48L2NvbnRyaWJ1dG9ycz48dGl0bGVzPjx0aXRs
ZT5UaGUgY2FzaCBmbG93IHNlbnNpdGl2aXR5IG9mIGNhc2g8L3RpdGxlPjxzZWNvbmRhcnktdGl0
bGU+VGhlIEpvdXJuYWwgb2YgRmluYW5jZSA8L3NlY29uZGFyeS10aXRsZT48L3RpdGxlcz48cGFn
ZXM+MTc3Ny0xODA0PC9wYWdlcz48dm9sdW1lPjU5PC92b2x1bWU+PG51bWJlcj40PC9udW1iZXI+
PGRhdGVzPjx5ZWFyPjIwMDQ8L3llYXI+PC9kYXRlcz48dXJscz48L3VybHM+PC9yZWNvcmQ+PC9D
aXRlPjxDaXRlPjxBdXRob3I+SGFkbG9jazwvQXV0aG9yPjxZZWFyPjIwMTA8L1llYXI+PFJlY051
bT4xNzYxPC9SZWNOdW0+PHJlY29yZD48cmVjLW51bWJlcj4xNzYxPC9yZWMtbnVtYmVyPjxmb3Jl
aWduLWtleXM+PGtleSBhcHA9IkVOIiBkYi1pZD0idHJyMDBwZnNienpleDBlendmNnY1c3dkOWZw
ZnB3ZmE5MHhwIiB0aW1lc3RhbXA9IjE1OTE2OTQ4MDUiIGd1aWQ9ImE3NjRlNmI1LWYzNWYtNGZk
Zi1iN2RjLTc1YmM2ZDdmZWY0YSI+MTc2MTwva2V5PjwvZm9yZWlnbi1rZXlzPjxyZWYtdHlwZSBu
YW1lPSJKb3VybmFsIEFydGljbGUiPjE3PC9yZWYtdHlwZT48Y29udHJpYnV0b3JzPjxhdXRob3Jz
PjxhdXRob3I+SGFkbG9jaywgQ2hhcmxlcyBKLjwvYXV0aG9yPjxhdXRob3I+UGllcmNlLCBKb3No
dWEgUi48L2F1dGhvcj48L2F1dGhvcnM+PC9jb250cmlidXRvcnM+PHRpdGxlcz48dGl0bGU+TmV3
IGV2aWRlbmNlIG9uIG1lYXN1cmluZyBmaW5hbmNpYWwgY29uc3RyYWludHM6IE1vdmluZyBiZXlv
bmQgdGhlIEtaIGluZGV4PC90aXRsZT48c2Vjb25kYXJ5LXRpdGxlPlJldmlldyBvZiBGaW5hbmNp
YWwgU3R1ZGllczwvc2Vjb25kYXJ5LXRpdGxlPjwvdGl0bGVzPjxwZXJpb2RpY2FsPjxmdWxsLXRp
dGxlPlJldmlldyBvZiBGaW5hbmNpYWwgU3R1ZGllczwvZnVsbC10aXRsZT48L3BlcmlvZGljYWw+
PHBhZ2VzPjE5MDktMTk0MDwvcGFnZXM+PHZvbHVtZT4yMzwvdm9sdW1lPjxudW1iZXI+NTwvbnVt
YmVyPjxzZWN0aW9uPjE5MDk8L3NlY3Rpb24+PGRhdGVzPjx5ZWFyPjIwMTA8L3llYXI+PC9kYXRl
cz48aXNibj4wODkzLTk0NTQmI3hEOzE0NjUtNzM2ODwvaXNibj48dXJscz48L3VybHM+PGVsZWN0
cm9uaWMtcmVzb3VyY2UtbnVtPjEwLjEwOTMvcmZzL2hocTAwOTwvZWxlY3Ryb25pYy1yZXNvdXJj
ZS1udW0+PC9yZWNvcmQ+PC9DaXRlPjwvRW5kTm90ZT5=
</w:fldData>
        </w:fldChar>
      </w:r>
      <w:r w:rsidR="001A1175" w:rsidRPr="004E7E5A">
        <w:rPr>
          <w:szCs w:val="24"/>
        </w:rPr>
        <w:instrText xml:space="preserve"> ADDIN EN.CITE </w:instrText>
      </w:r>
      <w:r w:rsidR="001A1175" w:rsidRPr="004E7E5A">
        <w:rPr>
          <w:szCs w:val="24"/>
        </w:rPr>
        <w:fldChar w:fldCharType="begin">
          <w:fldData xml:space="preserve">PEVuZE5vdGU+PENpdGU+PEF1dGhvcj5LYXBsYW48L0F1dGhvcj48WWVhcj4xOTk3PC9ZZWFyPjxS
ZWNOdW0+MTc1NzwvUmVjTnVtPjxEaXNwbGF5VGV4dD4oS2FwbGFuIGFuZCBaaW5nYWxlcyAxOTk3
OyBBbG1laWRhIGV0IGFsLiAyMDA0OyBIYWRsb2NrIGFuZCBQaWVyY2UgMjAxMCk8L0Rpc3BsYXlU
ZXh0PjxyZWNvcmQ+PHJlYy1udW1iZXI+MTc1NzwvcmVjLW51bWJlcj48Zm9yZWlnbi1rZXlzPjxr
ZXkgYXBwPSJFTiIgZGItaWQ9InRycjAwcGZzYnp6ZXgwZXp3ZjZ2NXN3ZDlmcGZwd2ZhOTB4cCIg
dGltZXN0YW1wPSIxNTkxNjg5OTY1IiBndWlkPSJmYjE3NGE3OS05ZWRhLTQ1YTMtODkwMi01ZGZl
ODBhZmFjNGMiPjE3NTc8L2tleT48L2ZvcmVpZ24ta2V5cz48cmVmLXR5cGUgbmFtZT0iSm91cm5h
bCBBcnRpY2xlIj4xNzwvcmVmLXR5cGU+PGNvbnRyaWJ1dG9ycz48YXV0aG9ycz48YXV0aG9yPkth
cGxhbiwgU3RldmVuIE4uPC9hdXRob3I+PGF1dGhvcj5aaW5nYWxlcywgTHVpZ2kuIDwvYXV0aG9y
PjwvYXV0aG9ycz48L2NvbnRyaWJ1dG9ycz48dGl0bGVzPjx0aXRsZT5EbyBpbnZlc3RtZW50LWNh
c2ggZmxvdyBzZW5zaXRpdml0aWVzIHByb3ZpZGUgdXNlZnVsIG1lYXN1cmVzIG9mIGZpbmFuY2lu
ZyBjb25zdHJhaW50cz88L3RpdGxlPjxzZWNvbmRhcnktdGl0bGU+UXVhcnRlcmx5IEpvdXJuYWwg
b2YgRWNvbm9taWNzPC9zZWNvbmRhcnktdGl0bGU+PC90aXRsZXM+PHBlcmlvZGljYWw+PGZ1bGwt
dGl0bGU+UXVhcnRlcmx5IEpvdXJuYWwgb2YgRWNvbm9taWNzPC9mdWxsLXRpdGxlPjwvcGVyaW9k
aWNhbD48cGFnZXM+MTY5LTIxNTwvcGFnZXM+PHZvbHVtZT4xMTI8L3ZvbHVtZT48bnVtYmVyPjE8
L251bWJlcj48ZGF0ZXM+PHllYXI+MTk5NzwveWVhcj48L2RhdGVzPjx1cmxzPjwvdXJscz48ZWxl
Y3Ryb25pYy1yZXNvdXJjZS1udW0+MTAuMTE2Mi8wMDMzNTUzOTc1NTUxNjM8L2VsZWN0cm9uaWMt
cmVzb3VyY2UtbnVtPjwvcmVjb3JkPjwvQ2l0ZT48Q2l0ZT48QXV0aG9yPkFsbWVpZGE8L0F1dGhv
cj48WWVhcj4yMDA0PC9ZZWFyPjxSZWNOdW0+MTc2NTwvUmVjTnVtPjxyZWNvcmQ+PHJlYy1udW1i
ZXI+MTc2NTwvcmVjLW51bWJlcj48Zm9yZWlnbi1rZXlzPjxrZXkgYXBwPSJFTiIgZGItaWQ9InRy
cjAwcGZzYnp6ZXgwZXp3ZjZ2NXN3ZDlmcGZwd2ZhOTB4cCIgdGltZXN0YW1wPSIxNTkxNzc3MTQy
IiBndWlkPSI3NGY1MDI1My1jMDQzLTQ5ZWYtOGM1OS1jYTM3OTg5ZTBiNjAiPjE3NjU8L2tleT48
L2ZvcmVpZ24ta2V5cz48cmVmLXR5cGUgbmFtZT0iSm91cm5hbCBBcnRpY2xlIj4xNzwvcmVmLXR5
cGU+PGNvbnRyaWJ1dG9ycz48YXV0aG9ycz48YXV0aG9yPkFsbWVpZGEsIEhlaXRvciAgPC9hdXRo
b3I+PGF1dGhvcj5DYW1wZWxsbywgTXVyaWxsbyA8L2F1dGhvcj48YXV0aG9yPldlaXNiYWNoLCBN
aWNoYWVsIFMuIDwvYXV0aG9yPjwvYXV0aG9ycz48L2NvbnRyaWJ1dG9ycz48dGl0bGVzPjx0aXRs
ZT5UaGUgY2FzaCBmbG93IHNlbnNpdGl2aXR5IG9mIGNhc2g8L3RpdGxlPjxzZWNvbmRhcnktdGl0
bGU+VGhlIEpvdXJuYWwgb2YgRmluYW5jZSA8L3NlY29uZGFyeS10aXRsZT48L3RpdGxlcz48cGFn
ZXM+MTc3Ny0xODA0PC9wYWdlcz48dm9sdW1lPjU5PC92b2x1bWU+PG51bWJlcj40PC9udW1iZXI+
PGRhdGVzPjx5ZWFyPjIwMDQ8L3llYXI+PC9kYXRlcz48dXJscz48L3VybHM+PC9yZWNvcmQ+PC9D
aXRlPjxDaXRlPjxBdXRob3I+SGFkbG9jazwvQXV0aG9yPjxZZWFyPjIwMTA8L1llYXI+PFJlY051
bT4xNzYxPC9SZWNOdW0+PHJlY29yZD48cmVjLW51bWJlcj4xNzYxPC9yZWMtbnVtYmVyPjxmb3Jl
aWduLWtleXM+PGtleSBhcHA9IkVOIiBkYi1pZD0idHJyMDBwZnNienpleDBlendmNnY1c3dkOWZw
ZnB3ZmE5MHhwIiB0aW1lc3RhbXA9IjE1OTE2OTQ4MDUiIGd1aWQ9ImE3NjRlNmI1LWYzNWYtNGZk
Zi1iN2RjLTc1YmM2ZDdmZWY0YSI+MTc2MTwva2V5PjwvZm9yZWlnbi1rZXlzPjxyZWYtdHlwZSBu
YW1lPSJKb3VybmFsIEFydGljbGUiPjE3PC9yZWYtdHlwZT48Y29udHJpYnV0b3JzPjxhdXRob3Jz
PjxhdXRob3I+SGFkbG9jaywgQ2hhcmxlcyBKLjwvYXV0aG9yPjxhdXRob3I+UGllcmNlLCBKb3No
dWEgUi48L2F1dGhvcj48L2F1dGhvcnM+PC9jb250cmlidXRvcnM+PHRpdGxlcz48dGl0bGU+TmV3
IGV2aWRlbmNlIG9uIG1lYXN1cmluZyBmaW5hbmNpYWwgY29uc3RyYWludHM6IE1vdmluZyBiZXlv
bmQgdGhlIEtaIGluZGV4PC90aXRsZT48c2Vjb25kYXJ5LXRpdGxlPlJldmlldyBvZiBGaW5hbmNp
YWwgU3R1ZGllczwvc2Vjb25kYXJ5LXRpdGxlPjwvdGl0bGVzPjxwZXJpb2RpY2FsPjxmdWxsLXRp
dGxlPlJldmlldyBvZiBGaW5hbmNpYWwgU3R1ZGllczwvZnVsbC10aXRsZT48L3BlcmlvZGljYWw+
PHBhZ2VzPjE5MDktMTk0MDwvcGFnZXM+PHZvbHVtZT4yMzwvdm9sdW1lPjxudW1iZXI+NTwvbnVt
YmVyPjxzZWN0aW9uPjE5MDk8L3NlY3Rpb24+PGRhdGVzPjx5ZWFyPjIwMTA8L3llYXI+PC9kYXRl
cz48aXNibj4wODkzLTk0NTQmI3hEOzE0NjUtNzM2ODwvaXNibj48dXJscz48L3VybHM+PGVsZWN0
cm9uaWMtcmVzb3VyY2UtbnVtPjEwLjEwOTMvcmZzL2hocTAwOTwvZWxlY3Ryb25pYy1yZXNvdXJj
ZS1udW0+PC9yZWNvcmQ+PC9DaXRlPjwvRW5kTm90ZT5=
</w:fldData>
        </w:fldChar>
      </w:r>
      <w:r w:rsidR="001A1175" w:rsidRPr="004E7E5A">
        <w:rPr>
          <w:szCs w:val="24"/>
        </w:rPr>
        <w:instrText xml:space="preserve"> ADDIN EN.CITE.DATA </w:instrText>
      </w:r>
      <w:r w:rsidR="001A1175" w:rsidRPr="004E7E5A">
        <w:rPr>
          <w:szCs w:val="24"/>
        </w:rPr>
      </w:r>
      <w:r w:rsidR="001A1175" w:rsidRPr="004E7E5A">
        <w:rPr>
          <w:szCs w:val="24"/>
        </w:rPr>
        <w:fldChar w:fldCharType="end"/>
      </w:r>
      <w:r w:rsidRPr="004E7E5A">
        <w:rPr>
          <w:szCs w:val="24"/>
        </w:rPr>
      </w:r>
      <w:r w:rsidRPr="004E7E5A">
        <w:rPr>
          <w:szCs w:val="24"/>
        </w:rPr>
        <w:fldChar w:fldCharType="separate"/>
      </w:r>
      <w:r w:rsidRPr="004E7E5A">
        <w:rPr>
          <w:noProof/>
          <w:szCs w:val="24"/>
        </w:rPr>
        <w:t>(Kaplan and Zingales 1997; Almeida et al. 2004; Hadlock and Pierce 2010)</w:t>
      </w:r>
      <w:r w:rsidRPr="004E7E5A">
        <w:rPr>
          <w:szCs w:val="24"/>
        </w:rPr>
        <w:fldChar w:fldCharType="end"/>
      </w:r>
      <w:r w:rsidRPr="004E7E5A">
        <w:rPr>
          <w:rFonts w:cs="Times New Roman"/>
        </w:rPr>
        <w:t xml:space="preserve">, we use </w:t>
      </w:r>
      <w:r w:rsidRPr="004E7E5A">
        <w:rPr>
          <w:rFonts w:cs="Times New Roman"/>
          <w:i/>
          <w:iCs/>
        </w:rPr>
        <w:t xml:space="preserve">FC index </w:t>
      </w:r>
      <w:r w:rsidRPr="004E7E5A">
        <w:rPr>
          <w:rFonts w:cs="Times New Roman"/>
        </w:rPr>
        <w:t>to measure financial constraints.</w:t>
      </w:r>
      <w:r w:rsidRPr="004E7E5A">
        <w:rPr>
          <w:rStyle w:val="af4"/>
          <w:rFonts w:cs="Times New Roman"/>
        </w:rPr>
        <w:footnoteReference w:id="10"/>
      </w:r>
      <w:r w:rsidRPr="004E7E5A">
        <w:rPr>
          <w:rFonts w:cs="Times New Roman"/>
        </w:rPr>
        <w:t xml:space="preserve"> Details for </w:t>
      </w:r>
      <w:r w:rsidRPr="004E7E5A">
        <w:rPr>
          <w:rFonts w:cs="Times New Roman"/>
          <w:i/>
          <w:iCs/>
        </w:rPr>
        <w:t>FC index</w:t>
      </w:r>
      <w:r w:rsidRPr="004E7E5A">
        <w:rPr>
          <w:rFonts w:cs="Times New Roman"/>
        </w:rPr>
        <w:t xml:space="preserve"> is provided in Appendix A.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FC index</w:t>
      </w:r>
      <w:r w:rsidRPr="004E7E5A">
        <w:rPr>
          <w:rFonts w:cs="Times New Roman"/>
        </w:rPr>
        <w:t xml:space="preserve">) to Equation (6) to test the moderating role of financial constraints. Given that firms with higher </w:t>
      </w:r>
      <w:r w:rsidRPr="004E7E5A">
        <w:rPr>
          <w:rFonts w:cs="Times New Roman"/>
          <w:i/>
          <w:iCs/>
          <w:szCs w:val="24"/>
        </w:rPr>
        <w:t>FC index</w:t>
      </w:r>
      <w:r w:rsidRPr="004E7E5A">
        <w:rPr>
          <w:rFonts w:cs="Times New Roman"/>
        </w:rPr>
        <w:t xml:space="preserve"> are financially constrained </w:t>
      </w:r>
      <w:r w:rsidRPr="004E7E5A">
        <w:rPr>
          <w:rFonts w:cs="Times New Roman"/>
        </w:rPr>
        <w:fldChar w:fldCharType="begin"/>
      </w:r>
      <w:r w:rsidR="001A1175" w:rsidRPr="004E7E5A">
        <w:rPr>
          <w:rFonts w:cs="Times New Roman"/>
        </w:rPr>
        <w:instrText xml:space="preserve"> ADDIN EN.CITE &lt;EndNote&gt;&lt;Cite&gt;&lt;Author&gt;Hadlock&lt;/Author&gt;&lt;Year&gt;2010&lt;/Year&gt;&lt;RecNum&gt;1761&lt;/RecNum&gt;&lt;DisplayText&gt;(Hadlock and Pierce 2010)&lt;/DisplayText&gt;&lt;record&gt;&lt;rec-number&gt;1761&lt;/rec-number&gt;&lt;foreign-keys&gt;&lt;key app="EN" db-id="trr00pfsbzzex0ezwf6v5swd9fpfpwfa90xp" timestamp="1591694805" guid="a764e6b5-f35f-4fdf-b7dc-75bc6d7fef4a"&gt;1761&lt;/key&gt;&lt;/foreign-keys&gt;&lt;ref-type name="Journal Article"&gt;17&lt;/ref-type&gt;&lt;contributors&gt;&lt;authors&gt;&lt;author&gt;Hadlock, Charles J.&lt;/author&gt;&lt;author&gt;Pierce, Joshua R.&lt;/author&gt;&lt;/authors&gt;&lt;/contributors&gt;&lt;titles&gt;&lt;title&gt;New evidence on measuring financial constraints: Moving beyond the KZ index&lt;/title&gt;&lt;secondary-title&gt;Review of Financial Studies&lt;/secondary-title&gt;&lt;/titles&gt;&lt;periodical&gt;&lt;full-title&gt;Review of Financial Studies&lt;/full-title&gt;&lt;/periodical&gt;&lt;pages&gt;1909-1940&lt;/pages&gt;&lt;volume&gt;23&lt;/volume&gt;&lt;number&gt;5&lt;/number&gt;&lt;section&gt;1909&lt;/section&gt;&lt;dates&gt;&lt;year&gt;2010&lt;/year&gt;&lt;/dates&gt;&lt;isbn&gt;0893-9454&amp;#xD;1465-7368&lt;/isbn&gt;&lt;urls&gt;&lt;/urls&gt;&lt;electronic-resource-num&gt;10.1093/rfs/hhq009&lt;/electronic-resource-num&gt;&lt;/record&gt;&lt;/Cite&gt;&lt;/EndNote&gt;</w:instrText>
      </w:r>
      <w:r w:rsidRPr="004E7E5A">
        <w:rPr>
          <w:rFonts w:cs="Times New Roman"/>
        </w:rPr>
        <w:fldChar w:fldCharType="separate"/>
      </w:r>
      <w:r w:rsidRPr="004E7E5A">
        <w:rPr>
          <w:rFonts w:cs="Times New Roman"/>
          <w:noProof/>
        </w:rPr>
        <w:t>(Hadlock and Pierce 2010)</w:t>
      </w:r>
      <w:r w:rsidRPr="004E7E5A">
        <w:rPr>
          <w:rFonts w:cs="Times New Roman"/>
        </w:rPr>
        <w:fldChar w:fldCharType="end"/>
      </w:r>
      <w:r w:rsidRPr="004E7E5A">
        <w:rPr>
          <w:rFonts w:cs="Times New Roman"/>
        </w:rPr>
        <w:t xml:space="preserve">, a negative and significant coefficient on the interaction term of </w:t>
      </w:r>
      <w:r w:rsidRPr="004E7E5A">
        <w:rPr>
          <w:rFonts w:cs="Times New Roman"/>
          <w:i/>
          <w:iCs/>
        </w:rPr>
        <w:t>Score</w:t>
      </w:r>
      <w:r w:rsidRPr="004E7E5A">
        <w:rPr>
          <w:rFonts w:cs="Times New Roman"/>
        </w:rPr>
        <w:t xml:space="preserve"> × </w:t>
      </w:r>
      <w:r w:rsidRPr="004E7E5A">
        <w:rPr>
          <w:rFonts w:cs="Times New Roman"/>
          <w:i/>
          <w:iCs/>
        </w:rPr>
        <w:t>FC index</w:t>
      </w:r>
      <w:r w:rsidRPr="004E7E5A">
        <w:rPr>
          <w:rFonts w:cs="Times New Roman"/>
        </w:rPr>
        <w:t xml:space="preserve"> will support hypothesis 6. We include the same control variables as in Equation (1).</w:t>
      </w:r>
    </w:p>
    <w:p w14:paraId="3C31717E" w14:textId="77777777" w:rsidR="00E72A9B" w:rsidRPr="004E7E5A" w:rsidRDefault="00E72A9B" w:rsidP="00E72A9B">
      <w:pPr>
        <w:pStyle w:val="4"/>
        <w:spacing w:before="0" w:after="0" w:line="480" w:lineRule="auto"/>
        <w:jc w:val="left"/>
        <w:rPr>
          <w:color w:val="000000" w:themeColor="text1"/>
        </w:rPr>
      </w:pPr>
      <w:r w:rsidRPr="004E7E5A">
        <w:rPr>
          <w:color w:val="000000" w:themeColor="text1"/>
        </w:rPr>
        <w:t>Endogeneity of Directors’ Network and CSR Disclosure Quality</w:t>
      </w:r>
    </w:p>
    <w:p w14:paraId="4FDBC6F7" w14:textId="370DF119" w:rsidR="00E72A9B" w:rsidRPr="004E7E5A" w:rsidRDefault="00E72A9B" w:rsidP="00E72A9B">
      <w:pPr>
        <w:pStyle w:val="a7"/>
        <w:spacing w:line="480" w:lineRule="auto"/>
        <w:ind w:firstLine="480"/>
        <w:rPr>
          <w:rFonts w:cs="Times New Roman"/>
        </w:rPr>
      </w:pPr>
      <w:r w:rsidRPr="004E7E5A">
        <w:rPr>
          <w:rFonts w:cs="Times New Roman"/>
        </w:rPr>
        <w:t xml:space="preserve">As other research on board of directors, this study is not exempt from the potential endogeneity problems </w:t>
      </w:r>
      <w:r w:rsidRPr="004E7E5A">
        <w:rPr>
          <w:rFonts w:cs="Times New Roman"/>
        </w:rPr>
        <w:fldChar w:fldCharType="begin">
          <w:fldData xml:space="preserve">PEVuZE5vdGU+PENpdGU+PEF1dGhvcj5IZXJtYWxpbjwvQXV0aG9yPjxZZWFyPjIwMDM8L1llYXI+
PFJlY051bT4yMDgyPC9SZWNOdW0+PERpc3BsYXlUZXh0PihIZXJtYWxpbiBhbmQgV2Vpc2JhY2gg
MjAwMzsgQ2hha3JhdmFydHkgYW5kIFJ1dGhlcmZvcmQgMjAxNyk8L0Rpc3BsYXlUZXh0PjxyZWNv
cmQ+PHJlYy1udW1iZXI+MjA4MjwvcmVjLW51bWJlcj48Zm9yZWlnbi1rZXlzPjxrZXkgYXBwPSJF
TiIgZGItaWQ9InRycjAwcGZzYnp6ZXgwZXp3ZjZ2NXN3ZDlmcGZwd2ZhOTB4cCIgdGltZXN0YW1w
PSIxNjI4ODQwNzg3IiBndWlkPSIzODY2OTU3Zi0zMzQ5LTRiYTktYTNhOC1jNmYzMWI3NDVlNGMi
PjIwODI8L2tleT48L2ZvcmVpZ24ta2V5cz48cmVmLXR5cGUgbmFtZT0iSm91cm5hbCBBcnRpY2xl
Ij4xNzwvcmVmLXR5cGU+PGNvbnRyaWJ1dG9ycz48YXV0aG9ycz48YXV0aG9yPkhlcm1hbGluLCBC
ZW5qYW1pbiBFLjwvYXV0aG9yPjxhdXRob3I+V2Vpc2JhY2gsIE1pY2hhZWwgUy48L2F1dGhvcj48
L2F1dGhvcnM+PC9jb250cmlidXRvcnM+PHRpdGxlcz48dGl0bGU+Qm9hcmRzIG9mIGRpcmVjdG9y
cyBhcyBhbiBlbmRvZ2Vub3VzbHkgZGV0ZXJtaW5lZCBpbnN0aXR1dGlvbjogQSBzdXJ2ZXkgb2Yg
dGhlIGVjb25vbWljIGxpdGVyYXR1cmU8L3RpdGxlPjxzZWNvbmRhcnktdGl0bGU+RWNvbm9taWMg
UG9saWN5IFJldmlldzwvc2Vjb25kYXJ5LXRpdGxlPjwvdGl0bGVzPjxwZXJpb2RpY2FsPjxmdWxs
LXRpdGxlPkVjb25vbWljIFBvbGljeSBSZXZpZXc8L2Z1bGwtdGl0bGU+PC9wZXJpb2RpY2FsPjxw
YWdlcz43LTI3PC9wYWdlcz48dm9sdW1lPjk8L3ZvbHVtZT48bnVtYmVyPjE8L251bWJlcj48a2V5
d29yZHM+PGtleXdvcmQ+Q29ycG9yYXRlIGRpcmVjdG9yczwva2V5d29yZD48a2V5d29yZD5Db3Jw
b3JhdGUgZ292ZXJuYW5jZTwva2V5d29yZD48L2tleXdvcmRzPjxkYXRlcz48eWVhcj4yMDAzPC95
ZWFyPjwvZGF0ZXM+PHB1Ymxpc2hlcj5GZWRlcmFsIFJlc2VydmUgQmFuayBvZiBOZXcgWW9yazwv
cHVibGlzaGVyPjxpc2JuPjE5MzIwNDI2PC9pc2JuPjxhY2Nlc3Npb24tbnVtPjk3NjUzOTQ8L2Fj
Y2Vzc2lvbi1udW0+PHVybHM+PC91cmxzPjxyZW1vdGUtZGF0YWJhc2UtbmFtZT5CdXNpbmVzcyBT
b3VyY2UgVWx0aW1hdGU8L3JlbW90ZS1kYXRhYmFzZS1uYW1lPjxyZW1vdGUtZGF0YWJhc2UtcHJv
dmlkZXI+RUJTQ09ob3N0PC9yZW1vdGUtZGF0YWJhc2UtcHJvdmlkZXI+PC9yZWNvcmQ+PC9DaXRl
PjxDaXRlPjxBdXRob3I+Q2hha3JhdmFydHk8L0F1dGhvcj48WWVhcj4yMDE3PC9ZZWFyPjxSZWNO
dW0+MTk4MjwvUmVjTnVtPjxyZWNvcmQ+PHJlYy1udW1iZXI+MTk4MjwvcmVjLW51bWJlcj48Zm9y
ZWlnbi1rZXlzPjxrZXkgYXBwPSJFTiIgZGItaWQ9InRycjAwcGZzYnp6ZXgwZXp3ZjZ2NXN3ZDlm
cGZwd2ZhOTB4cCIgdGltZXN0YW1wPSIxNjI1ODg1MTM5IiBndWlkPSJjOTg0NDNhYy1mNjdmLTQ5
N2ItODcwMC03N2Q2YWMwOTFmNmEiPjE5ODI8L2tleT48L2ZvcmVpZ24ta2V5cz48cmVmLXR5cGUg
bmFtZT0iSm91cm5hbCBBcnRpY2xlIj4xNzwvcmVmLXR5cGU+PGNvbnRyaWJ1dG9ycz48YXV0aG9y
cz48YXV0aG9yPkNoYWtyYXZhcnR5LCBTLjwvYXV0aG9yPjxhdXRob3I+UnV0aGVyZm9yZCwgTC4g
Ry48L2F1dGhvcj48L2F1dGhvcnM+PC9jb250cmlidXRvcnM+PHRpdGxlcz48dGl0bGU+RG8gYnVz
eSBkaXJlY3RvcnMgaW5mbHVlbmNlIHRoZSBjb3N0IG9mIGRlYnQ/IEFuIGV4YW1pbmF0aW9uIHRo
cm91Z2ggdGhlIGxlbnMgb2YgdGFrZW92ZXIgdnVsbmVyYWJpbGl0eTwvdGl0bGU+PHNlY29uZGFy
eS10aXRsZT5Kb3VybmFsIG9mIENvcnBvcmF0ZSBGaW5hbmNlPC9zZWNvbmRhcnktdGl0bGU+PC90
aXRsZXM+PHBlcmlvZGljYWw+PGZ1bGwtdGl0bGU+Sm91cm5hbCBvZiBDb3Jwb3JhdGUgRmluYW5j
ZTwvZnVsbC10aXRsZT48L3BlcmlvZGljYWw+PHBhZ2VzPjQyOS00NDM8L3BhZ2VzPjx2b2x1bWU+
NDM8L3ZvbHVtZT48ZGF0ZXM+PHllYXI+MjAxNzwveWVhcj48L2RhdGVzPjx1cmxzPjwvdXJscz48
ZWxlY3Ryb25pYy1yZXNvdXJjZS1udW0+ZG9pOjEwLjEwMTYvai5qY29ycGZpbi4yMDE3LjAyLjAw
MS48L2VsZWN0cm9uaWMtcmVzb3VyY2UtbnVtPjwvcmVjb3JkPjwvQ2l0ZT48L0VuZE5vdGU+AG==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IZXJtYWxpbjwvQXV0aG9yPjxZZWFyPjIwMDM8L1llYXI+
PFJlY051bT4yMDgyPC9SZWNOdW0+PERpc3BsYXlUZXh0PihIZXJtYWxpbiBhbmQgV2Vpc2JhY2gg
MjAwMzsgQ2hha3JhdmFydHkgYW5kIFJ1dGhlcmZvcmQgMjAxNyk8L0Rpc3BsYXlUZXh0PjxyZWNv
cmQ+PHJlYy1udW1iZXI+MjA4MjwvcmVjLW51bWJlcj48Zm9yZWlnbi1rZXlzPjxrZXkgYXBwPSJF
TiIgZGItaWQ9InRycjAwcGZzYnp6ZXgwZXp3ZjZ2NXN3ZDlmcGZwd2ZhOTB4cCIgdGltZXN0YW1w
PSIxNjI4ODQwNzg3IiBndWlkPSIzODY2OTU3Zi0zMzQ5LTRiYTktYTNhOC1jNmYzMWI3NDVlNGMi
PjIwODI8L2tleT48L2ZvcmVpZ24ta2V5cz48cmVmLXR5cGUgbmFtZT0iSm91cm5hbCBBcnRpY2xl
Ij4xNzwvcmVmLXR5cGU+PGNvbnRyaWJ1dG9ycz48YXV0aG9ycz48YXV0aG9yPkhlcm1hbGluLCBC
ZW5qYW1pbiBFLjwvYXV0aG9yPjxhdXRob3I+V2Vpc2JhY2gsIE1pY2hhZWwgUy48L2F1dGhvcj48
L2F1dGhvcnM+PC9jb250cmlidXRvcnM+PHRpdGxlcz48dGl0bGU+Qm9hcmRzIG9mIGRpcmVjdG9y
cyBhcyBhbiBlbmRvZ2Vub3VzbHkgZGV0ZXJtaW5lZCBpbnN0aXR1dGlvbjogQSBzdXJ2ZXkgb2Yg
dGhlIGVjb25vbWljIGxpdGVyYXR1cmU8L3RpdGxlPjxzZWNvbmRhcnktdGl0bGU+RWNvbm9taWMg
UG9saWN5IFJldmlldzwvc2Vjb25kYXJ5LXRpdGxlPjwvdGl0bGVzPjxwZXJpb2RpY2FsPjxmdWxs
LXRpdGxlPkVjb25vbWljIFBvbGljeSBSZXZpZXc8L2Z1bGwtdGl0bGU+PC9wZXJpb2RpY2FsPjxw
YWdlcz43LTI3PC9wYWdlcz48dm9sdW1lPjk8L3ZvbHVtZT48bnVtYmVyPjE8L251bWJlcj48a2V5
d29yZHM+PGtleXdvcmQ+Q29ycG9yYXRlIGRpcmVjdG9yczwva2V5d29yZD48a2V5d29yZD5Db3Jw
b3JhdGUgZ292ZXJuYW5jZTwva2V5d29yZD48L2tleXdvcmRzPjxkYXRlcz48eWVhcj4yMDAzPC95
ZWFyPjwvZGF0ZXM+PHB1Ymxpc2hlcj5GZWRlcmFsIFJlc2VydmUgQmFuayBvZiBOZXcgWW9yazwv
cHVibGlzaGVyPjxpc2JuPjE5MzIwNDI2PC9pc2JuPjxhY2Nlc3Npb24tbnVtPjk3NjUzOTQ8L2Fj
Y2Vzc2lvbi1udW0+PHVybHM+PC91cmxzPjxyZW1vdGUtZGF0YWJhc2UtbmFtZT5CdXNpbmVzcyBT
b3VyY2UgVWx0aW1hdGU8L3JlbW90ZS1kYXRhYmFzZS1uYW1lPjxyZW1vdGUtZGF0YWJhc2UtcHJv
dmlkZXI+RUJTQ09ob3N0PC9yZW1vdGUtZGF0YWJhc2UtcHJvdmlkZXI+PC9yZWNvcmQ+PC9DaXRl
PjxDaXRlPjxBdXRob3I+Q2hha3JhdmFydHk8L0F1dGhvcj48WWVhcj4yMDE3PC9ZZWFyPjxSZWNO
dW0+MTk4MjwvUmVjTnVtPjxyZWNvcmQ+PHJlYy1udW1iZXI+MTk4MjwvcmVjLW51bWJlcj48Zm9y
ZWlnbi1rZXlzPjxrZXkgYXBwPSJFTiIgZGItaWQ9InRycjAwcGZzYnp6ZXgwZXp3ZjZ2NXN3ZDlm
cGZwd2ZhOTB4cCIgdGltZXN0YW1wPSIxNjI1ODg1MTM5IiBndWlkPSJjOTg0NDNhYy1mNjdmLTQ5
N2ItODcwMC03N2Q2YWMwOTFmNmEiPjE5ODI8L2tleT48L2ZvcmVpZ24ta2V5cz48cmVmLXR5cGUg
bmFtZT0iSm91cm5hbCBBcnRpY2xlIj4xNzwvcmVmLXR5cGU+PGNvbnRyaWJ1dG9ycz48YXV0aG9y
cz48YXV0aG9yPkNoYWtyYXZhcnR5LCBTLjwvYXV0aG9yPjxhdXRob3I+UnV0aGVyZm9yZCwgTC4g
Ry48L2F1dGhvcj48L2F1dGhvcnM+PC9jb250cmlidXRvcnM+PHRpdGxlcz48dGl0bGU+RG8gYnVz
eSBkaXJlY3RvcnMgaW5mbHVlbmNlIHRoZSBjb3N0IG9mIGRlYnQ/IEFuIGV4YW1pbmF0aW9uIHRo
cm91Z2ggdGhlIGxlbnMgb2YgdGFrZW92ZXIgdnVsbmVyYWJpbGl0eTwvdGl0bGU+PHNlY29uZGFy
eS10aXRsZT5Kb3VybmFsIG9mIENvcnBvcmF0ZSBGaW5hbmNlPC9zZWNvbmRhcnktdGl0bGU+PC90
aXRsZXM+PHBlcmlvZGljYWw+PGZ1bGwtdGl0bGU+Sm91cm5hbCBvZiBDb3Jwb3JhdGUgRmluYW5j
ZTwvZnVsbC10aXRsZT48L3BlcmlvZGljYWw+PHBhZ2VzPjQyOS00NDM8L3BhZ2VzPjx2b2x1bWU+
NDM8L3ZvbHVtZT48ZGF0ZXM+PHllYXI+MjAxNzwveWVhcj48L2RhdGVzPjx1cmxzPjwvdXJscz48
ZWxlY3Ryb25pYy1yZXNvdXJjZS1udW0+ZG9pOjEwLjEwMTYvai5qY29ycGZpbi4yMDE3LjAyLjAw
MS48L2VsZWN0cm9uaWMtcmVzb3VyY2UtbnVtPjwvcmVjb3JkPjwvQ2l0ZT48L0VuZE5vdGU+AG==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Hermalin and Weisbach 2003; Chakravarty and Rutherford 2017)</w:t>
      </w:r>
      <w:r w:rsidRPr="004E7E5A">
        <w:rPr>
          <w:rFonts w:cs="Times New Roman"/>
        </w:rPr>
        <w:fldChar w:fldCharType="end"/>
      </w:r>
      <w:r w:rsidRPr="004E7E5A">
        <w:rPr>
          <w:rFonts w:cs="Times New Roman"/>
        </w:rPr>
        <w:t xml:space="preserve">. Specifically, logical arguments can be construed that businesses with high CSR disclosure quality may attract board members with a high network centrality, therefore, it is hard to conclude whether CSR disclosure quality depends on the directors’ network centrality or the network is influenced by the quality of CSR information. </w:t>
      </w:r>
    </w:p>
    <w:p w14:paraId="3D6CC38D" w14:textId="668B6918" w:rsidR="00E72A9B" w:rsidRPr="004E7E5A" w:rsidRDefault="00E72A9B" w:rsidP="00E72A9B">
      <w:pPr>
        <w:pStyle w:val="a7"/>
        <w:spacing w:line="480" w:lineRule="auto"/>
        <w:ind w:firstLine="480"/>
        <w:rPr>
          <w:rFonts w:cs="Times New Roman"/>
        </w:rPr>
      </w:pPr>
      <w:r w:rsidRPr="004E7E5A">
        <w:rPr>
          <w:rFonts w:cs="Times New Roman"/>
        </w:rPr>
        <w:t xml:space="preserve">The </w:t>
      </w:r>
      <w:r w:rsidRPr="004E7E5A">
        <w:rPr>
          <w:rFonts w:cs="Times New Roman"/>
          <w:lang w:bidi="ar"/>
        </w:rPr>
        <w:t>two-stage least squares (2SLS)</w:t>
      </w:r>
      <w:r w:rsidRPr="004E7E5A">
        <w:rPr>
          <w:rFonts w:cs="Times New Roman"/>
        </w:rPr>
        <w:t xml:space="preserve"> is one of the most potent and versatile tools available </w:t>
      </w:r>
      <w:r w:rsidRPr="004E7E5A">
        <w:rPr>
          <w:rFonts w:cs="Times New Roman"/>
        </w:rPr>
        <w:lastRenderedPageBreak/>
        <w:t xml:space="preserve">to alleviate endogeneity </w:t>
      </w:r>
      <w:r w:rsidRPr="004E7E5A">
        <w:rPr>
          <w:rFonts w:cs="Times New Roman"/>
          <w:lang w:eastAsia="en-US" w:bidi="ar"/>
        </w:rPr>
        <w:fldChar w:fldCharType="begin">
          <w:fldData xml:space="preserve">PEVuZE5vdGU+PENpdGU+PEF1dGhvcj5WaWxsaWVyczwvQXV0aG9yPjxZZWFyPjIwMTE8L1llYXI+
PFJlY051bT4yMDcyPC9SZWNOdW0+PERpc3BsYXlUZXh0PihWaWxsaWVycyBldCBhbC4gMjAxMTsg
UGFyayBhbmQgVnJldHRvcyAyMDE1OyBDaGFrcmF2YXJ0eSBhbmQgUnV0aGVyZm9yZCAyMDE3KTwv
RGlzcGxheVRleHQ+PHJlY29yZD48cmVjLW51bWJlcj4yMDcyPC9yZWMtbnVtYmVyPjxmb3JlaWdu
LWtleXM+PGtleSBhcHA9IkVOIiBkYi1pZD0idHJyMDBwZnNienpleDBlendmNnY1c3dkOWZwZnB3
ZmE5MHhwIiB0aW1lc3RhbXA9IjE2Mjc5NjUxOTMiIGd1aWQ9IjA2MDVhNGM5LWJiNzYtNGNmMC05
NzU1LTQ1NTgzNGU5NzI3MCI+MjA3Mjwva2V5PjwvZm9yZWlnbi1rZXlzPjxyZWYtdHlwZSBuYW1l
PSJKb3VybmFsIEFydGljbGUiPjE3PC9yZWYtdHlwZT48Y29udHJpYnV0b3JzPjxhdXRob3JzPjxh
dXRob3I+VmlsbGllcnMsIEMuIEQuPC9hdXRob3I+PGF1dGhvcj5OYWlrZXIsIFYuPC9hdXRob3I+
PGF1dGhvcj5TdGFkZW4sIENqdjwvYXV0aG9yPjwvYXV0aG9ycz48L2NvbnRyaWJ1dG9ycz48dGl0
bGVzPjx0aXRsZT5UaGUgZWZmZWN0IG9mIGJvYXJkIGNoYXJhY3RlcmlzdGljcyBvbiBmaXJtIGVu
dmlyb25tZW50YWwgcGVyZm9ybWFuY2U8L3RpdGxlPjxzZWNvbmRhcnktdGl0bGU+Sm91cm5hbCBv
ZiBNYW5hZ2VtZW50PC9zZWNvbmRhcnktdGl0bGU+PC90aXRsZXM+PHBlcmlvZGljYWw+PGZ1bGwt
dGl0bGU+Sm91cm5hbCBvZiBNYW5hZ2VtZW50PC9mdWxsLXRpdGxlPjwvcGVyaW9kaWNhbD48cGFn
ZXM+MTYzNi0xNjYzPC9wYWdlcz48dm9sdW1lPjM3PC92b2x1bWU+PG51bWJlcj42PC9udW1iZXI+
PGRhdGVzPjx5ZWFyPjIwMTE8L3llYXI+PC9kYXRlcz48dXJscz48L3VybHM+PC9yZWNvcmQ+PC9D
aXRlPjxDaXRlPjxBdXRob3I+UGFyazwvQXV0aG9yPjxZZWFyPjIwMTU8L1llYXI+PFJlY051bT4y
MzA8L1JlY051bT48cmVjb3JkPjxyZWMtbnVtYmVyPjIzMDwvcmVjLW51bWJlcj48Zm9yZWlnbi1r
ZXlzPjxrZXkgYXBwPSJFTiIgZGItaWQ9InRycjAwcGZzYnp6ZXgwZXp3ZjZ2NXN3ZDlmcGZwd2Zh
OTB4cCIgdGltZXN0YW1wPSIxNTgxMDc5Njg3IiBndWlkPSIzOWQ2ZWE4Zi03NjAzLTQ1ODEtOTcz
Yy03NGIzMzg1YmFkNWQiPjIzMDwva2V5PjwvZm9yZWlnbi1rZXlzPjxyZWYtdHlwZSBuYW1lPSJK
b3VybmFsIEFydGljbGUiPjE3PC9yZWYtdHlwZT48Y29udHJpYnV0b3JzPjxhdXRob3JzPjxhdXRo
b3I+UGFyaywgSHl1bmdzaGluPC9hdXRob3I+PGF1dGhvcj5WcmV0dG9zLCBEaW1pdHJpczwvYXV0
aG9yPjwvYXV0aG9ycz48L2NvbnRyaWJ1dG9ycz48dGl0bGVzPjx0aXRsZT5UaGUgbW9kZXJhdGlu
ZyBlZmZlY3Qgb2YgcmVsYXRpdmUgcGVyZm9ybWFuY2UgZXZhbHVhdGlvbiBvbiB0aGUgcmlzayBp
bmNlbnRpdmUgcHJvcGVydGllcyBvZiBleGVjdXRpdmVz4oCZIGVxdWl0eSBwb3J0Zm9saW9zPC90
aXRsZT48c2Vjb25kYXJ5LXRpdGxlPkpvdXJuYWwgb2YgQWNjb3VudGluZyBSZXNlYXJjaDwvc2Vj
b25kYXJ5LXRpdGxlPjwvdGl0bGVzPjxwZXJpb2RpY2FsPjxmdWxsLXRpdGxlPkpvdXJuYWwgb2Yg
QWNjb3VudGluZyBSZXNlYXJjaDwvZnVsbC10aXRsZT48L3BlcmlvZGljYWw+PHBhZ2VzPjEwNTUt
MTEwODwvcGFnZXM+PHZvbHVtZT41Mzwvdm9sdW1lPjxudW1iZXI+NTwvbnVtYmVyPjxzZWN0aW9u
PjEwNTU8L3NlY3Rpb24+PGRhdGVzPjx5ZWFyPjIwMTU8L3llYXI+PC9kYXRlcz48aXNibj4wMDIx
ODQ1NjwvaXNibj48dXJscz48L3VybHM+PGVsZWN0cm9uaWMtcmVzb3VyY2UtbnVtPjEwLjExMTEv
MTQ3NS02Nzl4LjEyMDkyPC9lbGVjdHJvbmljLXJlc291cmNlLW51bT48L3JlY29yZD48L0NpdGU+
PENpdGU+PEF1dGhvcj5DaGFrcmF2YXJ0eTwvQXV0aG9yPjxZZWFyPjIwMTc8L1llYXI+PFJlY051
bT4xOTgyPC9SZWNOdW0+PHJlY29yZD48cmVjLW51bWJlcj4xOTgyPC9yZWMtbnVtYmVyPjxmb3Jl
aWduLWtleXM+PGtleSBhcHA9IkVOIiBkYi1pZD0idHJyMDBwZnNienpleDBlendmNnY1c3dkOWZw
ZnB3ZmE5MHhwIiB0aW1lc3RhbXA9IjE2MjU4ODUxMzkiIGd1aWQ9ImM5ODQ0M2FjLWY2N2YtNDk3
Yi04NzAwLTc3ZDZhYzA5MWY2YSI+MTk4Mjwva2V5PjwvZm9yZWlnbi1rZXlzPjxyZWYtdHlwZSBu
YW1lPSJKb3VybmFsIEFydGljbGUiPjE3PC9yZWYtdHlwZT48Y29udHJpYnV0b3JzPjxhdXRob3Jz
PjxhdXRob3I+Q2hha3JhdmFydHksIFMuPC9hdXRob3I+PGF1dGhvcj5SdXRoZXJmb3JkLCBMLiBH
LjwvYXV0aG9yPjwvYXV0aG9ycz48L2NvbnRyaWJ1dG9ycz48dGl0bGVzPjx0aXRsZT5EbyBidXN5
IGRpcmVjdG9ycyBpbmZsdWVuY2UgdGhlIGNvc3Qgb2YgZGVidD8gQW4gZXhhbWluYXRpb24gdGhy
b3VnaCB0aGUgbGVucyBvZiB0YWtlb3ZlciB2dWxuZXJhYmlsaXR5PC90aXRsZT48c2Vjb25kYXJ5
LXRpdGxlPkpvdXJuYWwgb2YgQ29ycG9yYXRlIEZpbmFuY2U8L3NlY29uZGFyeS10aXRsZT48L3Rp
dGxlcz48cGVyaW9kaWNhbD48ZnVsbC10aXRsZT5Kb3VybmFsIG9mIENvcnBvcmF0ZSBGaW5hbmNl
PC9mdWxsLXRpdGxlPjwvcGVyaW9kaWNhbD48cGFnZXM+NDI5LTQ0MzwvcGFnZXM+PHZvbHVtZT40
Mzwvdm9sdW1lPjxkYXRlcz48eWVhcj4yMDE3PC95ZWFyPjwvZGF0ZXM+PHVybHM+PC91cmxzPjxl
bGVjdHJvbmljLXJlc291cmNlLW51bT5kb2k6MTAuMTAxNi9qLmpjb3JwZmluLjIwMTcuMDIuMDAx
LjwvZWxlY3Ryb25pYy1yZXNvdXJjZS1udW0+PC9yZWNvcmQ+PC9DaXRlPjwvRW5kTm90ZT4A
</w:fldData>
        </w:fldChar>
      </w:r>
      <w:r w:rsidR="00317C6A" w:rsidRPr="004E7E5A">
        <w:rPr>
          <w:rFonts w:cs="Times New Roman"/>
          <w:lang w:eastAsia="en-US" w:bidi="ar"/>
        </w:rPr>
        <w:instrText xml:space="preserve"> ADDIN EN.CITE </w:instrText>
      </w:r>
      <w:r w:rsidR="00317C6A" w:rsidRPr="004E7E5A">
        <w:rPr>
          <w:rFonts w:cs="Times New Roman"/>
          <w:lang w:eastAsia="en-US" w:bidi="ar"/>
        </w:rPr>
        <w:fldChar w:fldCharType="begin">
          <w:fldData xml:space="preserve">PEVuZE5vdGU+PENpdGU+PEF1dGhvcj5WaWxsaWVyczwvQXV0aG9yPjxZZWFyPjIwMTE8L1llYXI+
PFJlY051bT4yMDcyPC9SZWNOdW0+PERpc3BsYXlUZXh0PihWaWxsaWVycyBldCBhbC4gMjAxMTsg
UGFyayBhbmQgVnJldHRvcyAyMDE1OyBDaGFrcmF2YXJ0eSBhbmQgUnV0aGVyZm9yZCAyMDE3KTwv
RGlzcGxheVRleHQ+PHJlY29yZD48cmVjLW51bWJlcj4yMDcyPC9yZWMtbnVtYmVyPjxmb3JlaWdu
LWtleXM+PGtleSBhcHA9IkVOIiBkYi1pZD0idHJyMDBwZnNienpleDBlendmNnY1c3dkOWZwZnB3
ZmE5MHhwIiB0aW1lc3RhbXA9IjE2Mjc5NjUxOTMiIGd1aWQ9IjA2MDVhNGM5LWJiNzYtNGNmMC05
NzU1LTQ1NTgzNGU5NzI3MCI+MjA3Mjwva2V5PjwvZm9yZWlnbi1rZXlzPjxyZWYtdHlwZSBuYW1l
PSJKb3VybmFsIEFydGljbGUiPjE3PC9yZWYtdHlwZT48Y29udHJpYnV0b3JzPjxhdXRob3JzPjxh
dXRob3I+VmlsbGllcnMsIEMuIEQuPC9hdXRob3I+PGF1dGhvcj5OYWlrZXIsIFYuPC9hdXRob3I+
PGF1dGhvcj5TdGFkZW4sIENqdjwvYXV0aG9yPjwvYXV0aG9ycz48L2NvbnRyaWJ1dG9ycz48dGl0
bGVzPjx0aXRsZT5UaGUgZWZmZWN0IG9mIGJvYXJkIGNoYXJhY3RlcmlzdGljcyBvbiBmaXJtIGVu
dmlyb25tZW50YWwgcGVyZm9ybWFuY2U8L3RpdGxlPjxzZWNvbmRhcnktdGl0bGU+Sm91cm5hbCBv
ZiBNYW5hZ2VtZW50PC9zZWNvbmRhcnktdGl0bGU+PC90aXRsZXM+PHBlcmlvZGljYWw+PGZ1bGwt
dGl0bGU+Sm91cm5hbCBvZiBNYW5hZ2VtZW50PC9mdWxsLXRpdGxlPjwvcGVyaW9kaWNhbD48cGFn
ZXM+MTYzNi0xNjYzPC9wYWdlcz48dm9sdW1lPjM3PC92b2x1bWU+PG51bWJlcj42PC9udW1iZXI+
PGRhdGVzPjx5ZWFyPjIwMTE8L3llYXI+PC9kYXRlcz48dXJscz48L3VybHM+PC9yZWNvcmQ+PC9D
aXRlPjxDaXRlPjxBdXRob3I+UGFyazwvQXV0aG9yPjxZZWFyPjIwMTU8L1llYXI+PFJlY051bT4y
MzA8L1JlY051bT48cmVjb3JkPjxyZWMtbnVtYmVyPjIzMDwvcmVjLW51bWJlcj48Zm9yZWlnbi1r
ZXlzPjxrZXkgYXBwPSJFTiIgZGItaWQ9InRycjAwcGZzYnp6ZXgwZXp3ZjZ2NXN3ZDlmcGZwd2Zh
OTB4cCIgdGltZXN0YW1wPSIxNTgxMDc5Njg3IiBndWlkPSIzOWQ2ZWE4Zi03NjAzLTQ1ODEtOTcz
Yy03NGIzMzg1YmFkNWQiPjIzMDwva2V5PjwvZm9yZWlnbi1rZXlzPjxyZWYtdHlwZSBuYW1lPSJK
b3VybmFsIEFydGljbGUiPjE3PC9yZWYtdHlwZT48Y29udHJpYnV0b3JzPjxhdXRob3JzPjxhdXRo
b3I+UGFyaywgSHl1bmdzaGluPC9hdXRob3I+PGF1dGhvcj5WcmV0dG9zLCBEaW1pdHJpczwvYXV0
aG9yPjwvYXV0aG9ycz48L2NvbnRyaWJ1dG9ycz48dGl0bGVzPjx0aXRsZT5UaGUgbW9kZXJhdGlu
ZyBlZmZlY3Qgb2YgcmVsYXRpdmUgcGVyZm9ybWFuY2UgZXZhbHVhdGlvbiBvbiB0aGUgcmlzayBp
bmNlbnRpdmUgcHJvcGVydGllcyBvZiBleGVjdXRpdmVz4oCZIGVxdWl0eSBwb3J0Zm9saW9zPC90
aXRsZT48c2Vjb25kYXJ5LXRpdGxlPkpvdXJuYWwgb2YgQWNjb3VudGluZyBSZXNlYXJjaDwvc2Vj
b25kYXJ5LXRpdGxlPjwvdGl0bGVzPjxwZXJpb2RpY2FsPjxmdWxsLXRpdGxlPkpvdXJuYWwgb2Yg
QWNjb3VudGluZyBSZXNlYXJjaDwvZnVsbC10aXRsZT48L3BlcmlvZGljYWw+PHBhZ2VzPjEwNTUt
MTEwODwvcGFnZXM+PHZvbHVtZT41Mzwvdm9sdW1lPjxudW1iZXI+NTwvbnVtYmVyPjxzZWN0aW9u
PjEwNTU8L3NlY3Rpb24+PGRhdGVzPjx5ZWFyPjIwMTU8L3llYXI+PC9kYXRlcz48aXNibj4wMDIx
ODQ1NjwvaXNibj48dXJscz48L3VybHM+PGVsZWN0cm9uaWMtcmVzb3VyY2UtbnVtPjEwLjExMTEv
MTQ3NS02Nzl4LjEyMDkyPC9lbGVjdHJvbmljLXJlc291cmNlLW51bT48L3JlY29yZD48L0NpdGU+
PENpdGU+PEF1dGhvcj5DaGFrcmF2YXJ0eTwvQXV0aG9yPjxZZWFyPjIwMTc8L1llYXI+PFJlY051
bT4xOTgyPC9SZWNOdW0+PHJlY29yZD48cmVjLW51bWJlcj4xOTgyPC9yZWMtbnVtYmVyPjxmb3Jl
aWduLWtleXM+PGtleSBhcHA9IkVOIiBkYi1pZD0idHJyMDBwZnNienpleDBlendmNnY1c3dkOWZw
ZnB3ZmE5MHhwIiB0aW1lc3RhbXA9IjE2MjU4ODUxMzkiIGd1aWQ9ImM5ODQ0M2FjLWY2N2YtNDk3
Yi04NzAwLTc3ZDZhYzA5MWY2YSI+MTk4Mjwva2V5PjwvZm9yZWlnbi1rZXlzPjxyZWYtdHlwZSBu
YW1lPSJKb3VybmFsIEFydGljbGUiPjE3PC9yZWYtdHlwZT48Y29udHJpYnV0b3JzPjxhdXRob3Jz
PjxhdXRob3I+Q2hha3JhdmFydHksIFMuPC9hdXRob3I+PGF1dGhvcj5SdXRoZXJmb3JkLCBMLiBH
LjwvYXV0aG9yPjwvYXV0aG9ycz48L2NvbnRyaWJ1dG9ycz48dGl0bGVzPjx0aXRsZT5EbyBidXN5
IGRpcmVjdG9ycyBpbmZsdWVuY2UgdGhlIGNvc3Qgb2YgZGVidD8gQW4gZXhhbWluYXRpb24gdGhy
b3VnaCB0aGUgbGVucyBvZiB0YWtlb3ZlciB2dWxuZXJhYmlsaXR5PC90aXRsZT48c2Vjb25kYXJ5
LXRpdGxlPkpvdXJuYWwgb2YgQ29ycG9yYXRlIEZpbmFuY2U8L3NlY29uZGFyeS10aXRsZT48L3Rp
dGxlcz48cGVyaW9kaWNhbD48ZnVsbC10aXRsZT5Kb3VybmFsIG9mIENvcnBvcmF0ZSBGaW5hbmNl
PC9mdWxsLXRpdGxlPjwvcGVyaW9kaWNhbD48cGFnZXM+NDI5LTQ0MzwvcGFnZXM+PHZvbHVtZT40
Mzwvdm9sdW1lPjxkYXRlcz48eWVhcj4yMDE3PC95ZWFyPjwvZGF0ZXM+PHVybHM+PC91cmxzPjxl
bGVjdHJvbmljLXJlc291cmNlLW51bT5kb2k6MTAuMTAxNi9qLmpjb3JwZmluLjIwMTcuMDIuMDAx
LjwvZWxlY3Ryb25pYy1yZXNvdXJjZS1udW0+PC9yZWNvcmQ+PC9DaXRlPjwvRW5kTm90ZT4A
</w:fldData>
        </w:fldChar>
      </w:r>
      <w:r w:rsidR="00317C6A" w:rsidRPr="004E7E5A">
        <w:rPr>
          <w:rFonts w:cs="Times New Roman"/>
          <w:lang w:eastAsia="en-US" w:bidi="ar"/>
        </w:rPr>
        <w:instrText xml:space="preserve"> ADDIN EN.CITE.DATA </w:instrText>
      </w:r>
      <w:r w:rsidR="00317C6A" w:rsidRPr="004E7E5A">
        <w:rPr>
          <w:rFonts w:cs="Times New Roman"/>
          <w:lang w:eastAsia="en-US" w:bidi="ar"/>
        </w:rPr>
      </w:r>
      <w:r w:rsidR="00317C6A" w:rsidRPr="004E7E5A">
        <w:rPr>
          <w:rFonts w:cs="Times New Roman"/>
          <w:lang w:eastAsia="en-US" w:bidi="ar"/>
        </w:rPr>
        <w:fldChar w:fldCharType="end"/>
      </w:r>
      <w:r w:rsidRPr="004E7E5A">
        <w:rPr>
          <w:rFonts w:cs="Times New Roman"/>
          <w:lang w:eastAsia="en-US" w:bidi="ar"/>
        </w:rPr>
      </w:r>
      <w:r w:rsidRPr="004E7E5A">
        <w:rPr>
          <w:rFonts w:cs="Times New Roman"/>
          <w:lang w:eastAsia="en-US" w:bidi="ar"/>
        </w:rPr>
        <w:fldChar w:fldCharType="separate"/>
      </w:r>
      <w:r w:rsidRPr="004E7E5A">
        <w:rPr>
          <w:rFonts w:cs="Times New Roman"/>
          <w:noProof/>
          <w:lang w:eastAsia="en-US" w:bidi="ar"/>
        </w:rPr>
        <w:t>(Villiers et al. 2011; Park and Vrettos 2015; Chakravarty and Rutherford 2017)</w:t>
      </w:r>
      <w:r w:rsidRPr="004E7E5A">
        <w:rPr>
          <w:rFonts w:cs="Times New Roman"/>
          <w:lang w:eastAsia="en-US" w:bidi="ar"/>
        </w:rPr>
        <w:fldChar w:fldCharType="end"/>
      </w:r>
      <w:r w:rsidRPr="004E7E5A">
        <w:rPr>
          <w:rFonts w:cs="Times New Roman"/>
        </w:rPr>
        <w:t xml:space="preserve">. We estimate Equations (1)-(6) using </w:t>
      </w:r>
      <w:r w:rsidRPr="004E7E5A">
        <w:rPr>
          <w:rFonts w:cs="Times New Roman"/>
          <w:lang w:bidi="ar"/>
        </w:rPr>
        <w:t xml:space="preserve">2SLS to </w:t>
      </w:r>
      <w:r w:rsidRPr="004E7E5A">
        <w:rPr>
          <w:rFonts w:cs="Times New Roman"/>
        </w:rPr>
        <w:t xml:space="preserve">address this endogeneity issue </w:t>
      </w:r>
      <w:r w:rsidRPr="004E7E5A">
        <w:rPr>
          <w:rFonts w:cs="Times New Roman"/>
          <w:lang w:eastAsia="en-US" w:bidi="ar"/>
        </w:rPr>
        <w:fldChar w:fldCharType="begin"/>
      </w:r>
      <w:r w:rsidR="00317C6A" w:rsidRPr="004E7E5A">
        <w:rPr>
          <w:rFonts w:cs="Times New Roman"/>
          <w:lang w:eastAsia="en-US" w:bidi="ar"/>
        </w:rPr>
        <w:instrText xml:space="preserve"> ADDIN EN.CITE &lt;EndNote&gt;&lt;Cite&gt;&lt;Author&gt;Park&lt;/Author&gt;&lt;Year&gt;2015&lt;/Year&gt;&lt;RecNum&gt;230&lt;/RecNum&gt;&lt;DisplayText&gt;(Park and Vrettos 2015)&lt;/DisplayText&gt;&lt;record&gt;&lt;rec-number&gt;230&lt;/rec-number&gt;&lt;foreign-keys&gt;&lt;key app="EN" db-id="trr00pfsbzzex0ezwf6v5swd9fpfpwfa90xp" timestamp="1581079687" guid="39d6ea8f-7603-4581-973c-74b3385bad5d"&gt;230&lt;/key&gt;&lt;/foreign-keys&gt;&lt;ref-type name="Journal Article"&gt;17&lt;/ref-type&gt;&lt;contributors&gt;&lt;authors&gt;&lt;author&gt;Park, Hyungshin&lt;/author&gt;&lt;author&gt;Vrettos, Dimitris&lt;/author&gt;&lt;/authors&gt;&lt;/contributors&gt;&lt;titles&gt;&lt;title&gt;The moderating effect of relative performance evaluation on the risk incentive properties of executives’ equity portfolios&lt;/title&gt;&lt;secondary-title&gt;Journal of Accounting Research&lt;/secondary-title&gt;&lt;/titles&gt;&lt;periodical&gt;&lt;full-title&gt;Journal of Accounting Research&lt;/full-title&gt;&lt;/periodical&gt;&lt;pages&gt;1055-1108&lt;/pages&gt;&lt;volume&gt;53&lt;/volume&gt;&lt;number&gt;5&lt;/number&gt;&lt;section&gt;1055&lt;/section&gt;&lt;dates&gt;&lt;year&gt;2015&lt;/year&gt;&lt;/dates&gt;&lt;isbn&gt;00218456&lt;/isbn&gt;&lt;urls&gt;&lt;/urls&gt;&lt;electronic-resource-num&gt;10.1111/1475-679x.12092&lt;/electronic-resource-num&gt;&lt;/record&gt;&lt;/Cite&gt;&lt;/EndNote&gt;</w:instrText>
      </w:r>
      <w:r w:rsidRPr="004E7E5A">
        <w:rPr>
          <w:rFonts w:cs="Times New Roman"/>
          <w:lang w:eastAsia="en-US" w:bidi="ar"/>
        </w:rPr>
        <w:fldChar w:fldCharType="separate"/>
      </w:r>
      <w:r w:rsidRPr="004E7E5A">
        <w:rPr>
          <w:rFonts w:cs="Times New Roman"/>
          <w:noProof/>
          <w:lang w:eastAsia="en-US" w:bidi="ar"/>
        </w:rPr>
        <w:t>(Park and Vrettos 2015)</w:t>
      </w:r>
      <w:r w:rsidRPr="004E7E5A">
        <w:rPr>
          <w:rFonts w:cs="Times New Roman"/>
          <w:lang w:eastAsia="en-US" w:bidi="ar"/>
        </w:rPr>
        <w:fldChar w:fldCharType="end"/>
      </w:r>
      <w:r w:rsidRPr="004E7E5A">
        <w:rPr>
          <w:rFonts w:cs="Times New Roman"/>
          <w:lang w:eastAsia="en-US" w:bidi="ar"/>
        </w:rPr>
        <w:t xml:space="preserve">. </w:t>
      </w:r>
      <w:r w:rsidRPr="004E7E5A">
        <w:rPr>
          <w:rFonts w:cs="Times New Roman"/>
        </w:rPr>
        <w:t xml:space="preserve">The instrument for our endogenous variable is drawn from prior studies </w:t>
      </w:r>
      <w:r w:rsidRPr="004E7E5A">
        <w:rPr>
          <w:rFonts w:cs="Times New Roman"/>
        </w:rPr>
        <w:fldChar w:fldCharType="begin">
          <w:fldData xml:space="preserve">PEVuZE5vdGU+PENpdGU+PEF1dGhvcj5LbnlhemV2YTwvQXV0aG9yPjxZZWFyPjIwMTM8L1llYXI+
PFJlY051bT4yMTE3PC9SZWNOdW0+PERpc3BsYXlUZXh0PihLbnlhemV2YSBldCBhbC4gMjAxMzsg
QWxhbSBldCBhbC4gMjAxNDsgQ2hha3JhdmFydHkgYW5kIFJ1dGhlcmZvcmQgMjAxNyk8L0Rpc3Bs
YXlUZXh0PjxyZWNvcmQ+PHJlYy1udW1iZXI+MjExNzwvcmVjLW51bWJlcj48Zm9yZWlnbi1rZXlz
PjxrZXkgYXBwPSJFTiIgZGItaWQ9InRycjAwcGZzYnp6ZXgwZXp3ZjZ2NXN3ZDlmcGZwd2ZhOTB4
cCIgdGltZXN0YW1wPSIxNjMxMTgwMjA0IiBndWlkPSIxYmZhYzEyZS05ZWYyLTQ5ODItOTZmYi1l
ZjMzYjVmODZlOWIiPjIxMTc8L2tleT48L2ZvcmVpZ24ta2V5cz48cmVmLXR5cGUgbmFtZT0iSm91
cm5hbCBBcnRpY2xlIj4xNzwvcmVmLXR5cGU+PGNvbnRyaWJ1dG9ycz48YXV0aG9ycz48YXV0aG9y
PktueWF6ZXZhLCBBLjwvYXV0aG9yPjxhdXRob3I+S255YXpldmEsIEQuPC9hdXRob3I+PGF1dGhv
cj5NYXN1bGlzLCBSLiBXLjwvYXV0aG9yPjwvYXV0aG9ycz48L2NvbnRyaWJ1dG9ycz48dGl0bGVz
Pjx0aXRsZT5UaGUgc3VwcGx5IG9mIGNvcnBvcmF0ZSBkaXJlY3RvcnMgYW5kIGJvYXJkIGluZGVw
ZW5kZW5jZTwvdGl0bGU+PHNlY29uZGFyeS10aXRsZT5SZXZpZXcgb2YgRmluYW5jaWFsIFN0dWRp
ZXM8L3NlY29uZGFyeS10aXRsZT48L3RpdGxlcz48cGVyaW9kaWNhbD48ZnVsbC10aXRsZT5SZXZp
ZXcgb2YgRmluYW5jaWFsIFN0dWRpZXM8L2Z1bGwtdGl0bGU+PC9wZXJpb2RpY2FsPjxwYWdlcz4x
NTYxLTE2MDU8L3BhZ2VzPjx2b2x1bWU+MjY8L3ZvbHVtZT48bnVtYmVyPjY8L251bWJlcj48ZGF0
ZXM+PHllYXI+MjAxMzwveWVhcj48L2RhdGVzPjx1cmxzPjwvdXJscz48L3JlY29yZD48L0NpdGU+
PENpdGU+PEF1dGhvcj5BbGFtPC9BdXRob3I+PFllYXI+MjAxNDwvWWVhcj48UmVjTnVtPjIwNjY8
L1JlY051bT48cmVjb3JkPjxyZWMtbnVtYmVyPjIwNjY8L3JlYy1udW1iZXI+PGZvcmVpZ24ta2V5
cz48a2V5IGFwcD0iRU4iIGRiLWlkPSJ0cnIwMHBmc2J6emV4MGV6d2Y2djVzd2Q5ZnBmcHdmYTkw
eHAiIHRpbWVzdGFtcD0iMTYyNzkxMDgzMSIgZ3VpZD0iYzFmZDIxNDYtYjJlZC00ZTI3LTk5NjEt
YjI1YTg2ZmFhMjQ2Ij4yMDY2PC9rZXk+PC9mb3JlaWduLWtleXM+PHJlZi10eXBlIG5hbWU9Ikpv
dXJuYWwgQXJ0aWNsZSI+MTc8L3JlZi10eXBlPjxjb250cmlidXRvcnM+PGF1dGhvcnM+PGF1dGhv
cj5aaW5hdCBTLiBBbGFtPC9hdXRob3I+PGF1dGhvcj5NYXJrIEEuIENoZW48L2F1dGhvcj48YXV0
aG9yPkNvbnJhZCBTLiBDaWNjb3RlbGxvPC9hdXRob3I+PGF1dGhvcj5IYXJsZXkgRS4gUnlhbjwv
YXV0aG9yPjwvYXV0aG9ycz48L2NvbnRyaWJ1dG9ycz48dGl0bGVzPjx0aXRsZT5Eb2VzIHRoZSBs
b2NhdGlvbiBvZiBkaXJlY3RvcnMgbWF0dGVyPyBJbmZvcm1hdGlvbiBhY3F1aXNpdGlvbiBhbmQg
Ym9hcmQgZGVjaXNpb25zPC90aXRsZT48c2Vjb25kYXJ5LXRpdGxlPkpvdXJuYWwgb2YgRmluYW5j
aWFsICZhbXA7IFF1YW50aXRhdGl2ZSBBbmFseXNpczwvc2Vjb25kYXJ5LXRpdGxlPjwvdGl0bGVz
PjxwZXJpb2RpY2FsPjxmdWxsLXRpdGxlPkpvdXJuYWwgb2YgRmluYW5jaWFsICZhbXA7IFF1YW50
aXRhdGl2ZSBBbmFseXNpczwvZnVsbC10aXRsZT48L3BlcmlvZGljYWw+PHBhZ2VzPjEzMS0xNjQ8
L3BhZ2VzPjx2b2x1bWU+NDk8L3ZvbHVtZT48bnVtYmVyPjE8L251bWJlcj48ZGF0ZXM+PHllYXI+
MjAxNDwveWVhcj48L2RhdGVzPjx1cmxzPjwvdXJscz48L3JlY29yZD48L0NpdGU+PENpdGU+PEF1
dGhvcj5DaGFrcmF2YXJ0eTwvQXV0aG9yPjxZZWFyPjIwMTc8L1llYXI+PFJlY051bT4xOTgyPC9S
ZWNOdW0+PHJlY29yZD48cmVjLW51bWJlcj4xOTgyPC9yZWMtbnVtYmVyPjxmb3JlaWduLWtleXM+
PGtleSBhcHA9IkVOIiBkYi1pZD0idHJyMDBwZnNienpleDBlendmNnY1c3dkOWZwZnB3ZmE5MHhw
IiB0aW1lc3RhbXA9IjE2MjU4ODUxMzkiIGd1aWQ9ImM5ODQ0M2FjLWY2N2YtNDk3Yi04NzAwLTc3
ZDZhYzA5MWY2YSI+MTk4Mjwva2V5PjwvZm9yZWlnbi1rZXlzPjxyZWYtdHlwZSBuYW1lPSJKb3Vy
bmFsIEFydGljbGUiPjE3PC9yZWYtdHlwZT48Y29udHJpYnV0b3JzPjxhdXRob3JzPjxhdXRob3I+
Q2hha3JhdmFydHksIFMuPC9hdXRob3I+PGF1dGhvcj5SdXRoZXJmb3JkLCBMLiBHLjwvYXV0aG9y
PjwvYXV0aG9ycz48L2NvbnRyaWJ1dG9ycz48dGl0bGVzPjx0aXRsZT5EbyBidXN5IGRpcmVjdG9y
cyBpbmZsdWVuY2UgdGhlIGNvc3Qgb2YgZGVidD8gQW4gZXhhbWluYXRpb24gdGhyb3VnaCB0aGUg
bGVucyBvZiB0YWtlb3ZlciB2dWxuZXJhYmlsaXR5PC90aXRsZT48c2Vjb25kYXJ5LXRpdGxlPkpv
dXJuYWwgb2YgQ29ycG9yYXRlIEZpbmFuY2U8L3NlY29uZGFyeS10aXRsZT48L3RpdGxlcz48cGVy
aW9kaWNhbD48ZnVsbC10aXRsZT5Kb3VybmFsIG9mIENvcnBvcmF0ZSBGaW5hbmNlPC9mdWxsLXRp
dGxlPjwvcGVyaW9kaWNhbD48cGFnZXM+NDI5LTQ0MzwvcGFnZXM+PHZvbHVtZT40Mzwvdm9sdW1l
PjxkYXRlcz48eWVhcj4yMDE3PC95ZWFyPjwvZGF0ZXM+PHVybHM+PC91cmxzPjxlbGVjdHJvbmlj
LXJlc291cmNlLW51bT5kb2k6MTAuMTAxNi9qLmpjb3JwZmluLjIwMTcuMDIuMDAxLjwvZWxlY3Ry
b25pYy1yZXNvdXJjZS1udW0+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LbnlhemV2YTwvQXV0aG9yPjxZZWFyPjIwMTM8L1llYXI+
PFJlY051bT4yMTE3PC9SZWNOdW0+PERpc3BsYXlUZXh0PihLbnlhemV2YSBldCBhbC4gMjAxMzsg
QWxhbSBldCBhbC4gMjAxNDsgQ2hha3JhdmFydHkgYW5kIFJ1dGhlcmZvcmQgMjAxNyk8L0Rpc3Bs
YXlUZXh0PjxyZWNvcmQ+PHJlYy1udW1iZXI+MjExNzwvcmVjLW51bWJlcj48Zm9yZWlnbi1rZXlz
PjxrZXkgYXBwPSJFTiIgZGItaWQ9InRycjAwcGZzYnp6ZXgwZXp3ZjZ2NXN3ZDlmcGZwd2ZhOTB4
cCIgdGltZXN0YW1wPSIxNjMxMTgwMjA0IiBndWlkPSIxYmZhYzEyZS05ZWYyLTQ5ODItOTZmYi1l
ZjMzYjVmODZlOWIiPjIxMTc8L2tleT48L2ZvcmVpZ24ta2V5cz48cmVmLXR5cGUgbmFtZT0iSm91
cm5hbCBBcnRpY2xlIj4xNzwvcmVmLXR5cGU+PGNvbnRyaWJ1dG9ycz48YXV0aG9ycz48YXV0aG9y
PktueWF6ZXZhLCBBLjwvYXV0aG9yPjxhdXRob3I+S255YXpldmEsIEQuPC9hdXRob3I+PGF1dGhv
cj5NYXN1bGlzLCBSLiBXLjwvYXV0aG9yPjwvYXV0aG9ycz48L2NvbnRyaWJ1dG9ycz48dGl0bGVz
Pjx0aXRsZT5UaGUgc3VwcGx5IG9mIGNvcnBvcmF0ZSBkaXJlY3RvcnMgYW5kIGJvYXJkIGluZGVw
ZW5kZW5jZTwvdGl0bGU+PHNlY29uZGFyeS10aXRsZT5SZXZpZXcgb2YgRmluYW5jaWFsIFN0dWRp
ZXM8L3NlY29uZGFyeS10aXRsZT48L3RpdGxlcz48cGVyaW9kaWNhbD48ZnVsbC10aXRsZT5SZXZp
ZXcgb2YgRmluYW5jaWFsIFN0dWRpZXM8L2Z1bGwtdGl0bGU+PC9wZXJpb2RpY2FsPjxwYWdlcz4x
NTYxLTE2MDU8L3BhZ2VzPjx2b2x1bWU+MjY8L3ZvbHVtZT48bnVtYmVyPjY8L251bWJlcj48ZGF0
ZXM+PHllYXI+MjAxMzwveWVhcj48L2RhdGVzPjx1cmxzPjwvdXJscz48L3JlY29yZD48L0NpdGU+
PENpdGU+PEF1dGhvcj5BbGFtPC9BdXRob3I+PFllYXI+MjAxNDwvWWVhcj48UmVjTnVtPjIwNjY8
L1JlY051bT48cmVjb3JkPjxyZWMtbnVtYmVyPjIwNjY8L3JlYy1udW1iZXI+PGZvcmVpZ24ta2V5
cz48a2V5IGFwcD0iRU4iIGRiLWlkPSJ0cnIwMHBmc2J6emV4MGV6d2Y2djVzd2Q5ZnBmcHdmYTkw
eHAiIHRpbWVzdGFtcD0iMTYyNzkxMDgzMSIgZ3VpZD0iYzFmZDIxNDYtYjJlZC00ZTI3LTk5NjEt
YjI1YTg2ZmFhMjQ2Ij4yMDY2PC9rZXk+PC9mb3JlaWduLWtleXM+PHJlZi10eXBlIG5hbWU9Ikpv
dXJuYWwgQXJ0aWNsZSI+MTc8L3JlZi10eXBlPjxjb250cmlidXRvcnM+PGF1dGhvcnM+PGF1dGhv
cj5aaW5hdCBTLiBBbGFtPC9hdXRob3I+PGF1dGhvcj5NYXJrIEEuIENoZW48L2F1dGhvcj48YXV0
aG9yPkNvbnJhZCBTLiBDaWNjb3RlbGxvPC9hdXRob3I+PGF1dGhvcj5IYXJsZXkgRS4gUnlhbjwv
YXV0aG9yPjwvYXV0aG9ycz48L2NvbnRyaWJ1dG9ycz48dGl0bGVzPjx0aXRsZT5Eb2VzIHRoZSBs
b2NhdGlvbiBvZiBkaXJlY3RvcnMgbWF0dGVyPyBJbmZvcm1hdGlvbiBhY3F1aXNpdGlvbiBhbmQg
Ym9hcmQgZGVjaXNpb25zPC90aXRsZT48c2Vjb25kYXJ5LXRpdGxlPkpvdXJuYWwgb2YgRmluYW5j
aWFsICZhbXA7IFF1YW50aXRhdGl2ZSBBbmFseXNpczwvc2Vjb25kYXJ5LXRpdGxlPjwvdGl0bGVz
PjxwZXJpb2RpY2FsPjxmdWxsLXRpdGxlPkpvdXJuYWwgb2YgRmluYW5jaWFsICZhbXA7IFF1YW50
aXRhdGl2ZSBBbmFseXNpczwvZnVsbC10aXRsZT48L3BlcmlvZGljYWw+PHBhZ2VzPjEzMS0xNjQ8
L3BhZ2VzPjx2b2x1bWU+NDk8L3ZvbHVtZT48bnVtYmVyPjE8L251bWJlcj48ZGF0ZXM+PHllYXI+
MjAxNDwveWVhcj48L2RhdGVzPjx1cmxzPjwvdXJscz48L3JlY29yZD48L0NpdGU+PENpdGU+PEF1
dGhvcj5DaGFrcmF2YXJ0eTwvQXV0aG9yPjxZZWFyPjIwMTc8L1llYXI+PFJlY051bT4xOTgyPC9S
ZWNOdW0+PHJlY29yZD48cmVjLW51bWJlcj4xOTgyPC9yZWMtbnVtYmVyPjxmb3JlaWduLWtleXM+
PGtleSBhcHA9IkVOIiBkYi1pZD0idHJyMDBwZnNienpleDBlendmNnY1c3dkOWZwZnB3ZmE5MHhw
IiB0aW1lc3RhbXA9IjE2MjU4ODUxMzkiIGd1aWQ9ImM5ODQ0M2FjLWY2N2YtNDk3Yi04NzAwLTc3
ZDZhYzA5MWY2YSI+MTk4Mjwva2V5PjwvZm9yZWlnbi1rZXlzPjxyZWYtdHlwZSBuYW1lPSJKb3Vy
bmFsIEFydGljbGUiPjE3PC9yZWYtdHlwZT48Y29udHJpYnV0b3JzPjxhdXRob3JzPjxhdXRob3I+
Q2hha3JhdmFydHksIFMuPC9hdXRob3I+PGF1dGhvcj5SdXRoZXJmb3JkLCBMLiBHLjwvYXV0aG9y
PjwvYXV0aG9ycz48L2NvbnRyaWJ1dG9ycz48dGl0bGVzPjx0aXRsZT5EbyBidXN5IGRpcmVjdG9y
cyBpbmZsdWVuY2UgdGhlIGNvc3Qgb2YgZGVidD8gQW4gZXhhbWluYXRpb24gdGhyb3VnaCB0aGUg
bGVucyBvZiB0YWtlb3ZlciB2dWxuZXJhYmlsaXR5PC90aXRsZT48c2Vjb25kYXJ5LXRpdGxlPkpv
dXJuYWwgb2YgQ29ycG9yYXRlIEZpbmFuY2U8L3NlY29uZGFyeS10aXRsZT48L3RpdGxlcz48cGVy
aW9kaWNhbD48ZnVsbC10aXRsZT5Kb3VybmFsIG9mIENvcnBvcmF0ZSBGaW5hbmNlPC9mdWxsLXRp
dGxlPjwvcGVyaW9kaWNhbD48cGFnZXM+NDI5LTQ0MzwvcGFnZXM+PHZvbHVtZT40Mzwvdm9sdW1l
PjxkYXRlcz48eWVhcj4yMDE3PC95ZWFyPjwvZGF0ZXM+PHVybHM+PC91cmxzPjxlbGVjdHJvbmlj
LXJlc291cmNlLW51bT5kb2k6MTAuMTAxNi9qLmpjb3JwZmluLjIwMTcuMDIuMDAxLjwvZWxlY3Ry
b25pYy1yZXNvdXJjZS1udW0+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Knyazeva et al. 2013; Alam et al. 2014; Chakravarty and Rutherford 2017)</w:t>
      </w:r>
      <w:r w:rsidRPr="004E7E5A">
        <w:rPr>
          <w:rFonts w:cs="Times New Roman"/>
        </w:rPr>
        <w:fldChar w:fldCharType="end"/>
      </w:r>
      <w:r w:rsidRPr="004E7E5A">
        <w:rPr>
          <w:rFonts w:cs="Times New Roman"/>
        </w:rPr>
        <w:t>. We use the annual passenger throughput of the airport near the location of the listed company (</w:t>
      </w:r>
      <w:r w:rsidRPr="004E7E5A">
        <w:rPr>
          <w:rFonts w:cs="Times New Roman"/>
          <w:i/>
          <w:iCs/>
          <w:szCs w:val="24"/>
        </w:rPr>
        <w:t>Director convenience</w:t>
      </w:r>
      <w:r w:rsidRPr="004E7E5A">
        <w:rPr>
          <w:rFonts w:cs="Times New Roman"/>
        </w:rPr>
        <w:t xml:space="preserve">) as an instrument for the directors’ network centrality. Directors’ travel convenience is a measure of the cost to a potential director in terms of time and effort required to travel to attend board meetings </w:t>
      </w:r>
      <w:r w:rsidRPr="004E7E5A">
        <w:rPr>
          <w:rFonts w:cs="Times New Roman"/>
        </w:rPr>
        <w:fldChar w:fldCharType="begin"/>
      </w:r>
      <w:r w:rsidR="001A1175" w:rsidRPr="004E7E5A">
        <w:rPr>
          <w:rFonts w:cs="Times New Roman"/>
        </w:rPr>
        <w:instrText xml:space="preserve"> ADDIN EN.CITE &lt;EndNote&gt;&lt;Cite&gt;&lt;Author&gt;Alam&lt;/Author&gt;&lt;Year&gt;2014&lt;/Year&gt;&lt;RecNum&gt;2066&lt;/RecNum&gt;&lt;DisplayText&gt;(Alam et al. 2014; Chakravarty and Rutherford 2017)&lt;/DisplayText&gt;&lt;record&gt;&lt;rec-number&gt;2066&lt;/rec-number&gt;&lt;foreign-keys&gt;&lt;key app="EN" db-id="trr00pfsbzzex0ezwf6v5swd9fpfpwfa90xp" timestamp="1627910831" guid="c1fd2146-b2ed-4e27-9961-b25a86faa246"&gt;2066&lt;/key&gt;&lt;/foreign-keys&gt;&lt;ref-type name="Journal Article"&gt;17&lt;/ref-type&gt;&lt;contributors&gt;&lt;authors&gt;&lt;author&gt;Zinat S. Alam&lt;/author&gt;&lt;author&gt;Mark A. Chen&lt;/author&gt;&lt;author&gt;Conrad S. Ciccotello&lt;/author&gt;&lt;author&gt;Harley E. Ryan&lt;/author&gt;&lt;/authors&gt;&lt;/contributors&gt;&lt;titles&gt;&lt;title&gt;Does the location of directors matter? Information acquisition and board decisions&lt;/title&gt;&lt;secondary-title&gt;Journal of Financial &amp;amp; Quantitative Analysis&lt;/secondary-title&gt;&lt;/titles&gt;&lt;periodical&gt;&lt;full-title&gt;Journal of Financial &amp;amp; Quantitative Analysis&lt;/full-title&gt;&lt;/periodical&gt;&lt;pages&gt;131-164&lt;/pages&gt;&lt;volume&gt;49&lt;/volume&gt;&lt;number&gt;1&lt;/number&gt;&lt;dates&gt;&lt;year&gt;2014&lt;/year&gt;&lt;/dates&gt;&lt;urls&gt;&lt;/urls&gt;&lt;/record&gt;&lt;/Cite&gt;&lt;Cite&gt;&lt;Author&gt;Chakravarty&lt;/Author&gt;&lt;Year&gt;2017&lt;/Year&gt;&lt;RecNum&gt;1982&lt;/RecNum&gt;&lt;record&gt;&lt;rec-number&gt;1982&lt;/rec-number&gt;&lt;foreign-keys&gt;&lt;key app="EN" db-id="trr00pfsbzzex0ezwf6v5swd9fpfpwfa90xp" timestamp="1625885139" guid="c98443ac-f67f-497b-8700-77d6ac091f6a"&gt;1982&lt;/key&gt;&lt;/foreign-keys&gt;&lt;ref-type name="Journal Article"&gt;17&lt;/ref-type&gt;&lt;contributors&gt;&lt;authors&gt;&lt;author&gt;Chakravarty, S.&lt;/author&gt;&lt;author&gt;Rutherford, L. G.&lt;/author&gt;&lt;/authors&gt;&lt;/contributors&gt;&lt;titles&gt;&lt;title&gt;Do busy directors influence the cost of debt? An examination through the lens of takeover vulnerability&lt;/title&gt;&lt;secondary-title&gt;Journal of Corporate Finance&lt;/secondary-title&gt;&lt;/titles&gt;&lt;periodical&gt;&lt;full-title&gt;Journal of Corporate Finance&lt;/full-title&gt;&lt;/periodical&gt;&lt;pages&gt;429-443&lt;/pages&gt;&lt;volume&gt;43&lt;/volume&gt;&lt;dates&gt;&lt;year&gt;2017&lt;/year&gt;&lt;/dates&gt;&lt;urls&gt;&lt;/urls&gt;&lt;electronic-resource-num&gt;doi:10.1016/j.jcorpfin.2017.02.001.&lt;/electronic-resource-num&gt;&lt;/record&gt;&lt;/Cite&gt;&lt;/EndNote&gt;</w:instrText>
      </w:r>
      <w:r w:rsidRPr="004E7E5A">
        <w:rPr>
          <w:rFonts w:cs="Times New Roman"/>
        </w:rPr>
        <w:fldChar w:fldCharType="separate"/>
      </w:r>
      <w:r w:rsidRPr="004E7E5A">
        <w:rPr>
          <w:rFonts w:cs="Times New Roman"/>
          <w:noProof/>
        </w:rPr>
        <w:t>(Alam et al. 2014; Chakravarty and Rutherford 2017)</w:t>
      </w:r>
      <w:r w:rsidRPr="004E7E5A">
        <w:rPr>
          <w:rFonts w:cs="Times New Roman"/>
        </w:rPr>
        <w:fldChar w:fldCharType="end"/>
      </w:r>
      <w:r w:rsidRPr="004E7E5A">
        <w:rPr>
          <w:rFonts w:cs="Times New Roman"/>
        </w:rPr>
        <w:t>. The higher the throughput of the airport, the more convenient the director can travel to attend board meetings, which enables the company to hire directors with higher network centrality. The passenger throughput of the airport is expected to have a positive impact on directors’ network centrality.</w:t>
      </w:r>
    </w:p>
    <w:p w14:paraId="1096DF8D" w14:textId="554ADF1B" w:rsidR="00E72A9B" w:rsidRPr="004E7E5A" w:rsidRDefault="00E72A9B" w:rsidP="00E72A9B">
      <w:pPr>
        <w:pStyle w:val="a7"/>
        <w:spacing w:line="480" w:lineRule="auto"/>
        <w:ind w:firstLine="480"/>
        <w:rPr>
          <w:rFonts w:cs="Times New Roman"/>
        </w:rPr>
      </w:pPr>
      <w:r w:rsidRPr="004E7E5A">
        <w:rPr>
          <w:rFonts w:cs="Times New Roman"/>
        </w:rPr>
        <w:t xml:space="preserve">A valid instrument should be correlated with directors’ network centrality, but should not directly affect CSR disclosure quality. Prior research documented that a firm’s travel convenience is positively correlated with the hiring of directors </w:t>
      </w:r>
      <w:r w:rsidRPr="004E7E5A">
        <w:rPr>
          <w:rFonts w:cs="Times New Roman"/>
        </w:rPr>
        <w:fldChar w:fldCharType="begin"/>
      </w:r>
      <w:r w:rsidR="001A1175" w:rsidRPr="004E7E5A">
        <w:rPr>
          <w:rFonts w:cs="Times New Roman"/>
        </w:rPr>
        <w:instrText xml:space="preserve"> ADDIN EN.CITE &lt;EndNote&gt;&lt;Cite&gt;&lt;Author&gt;Alam&lt;/Author&gt;&lt;Year&gt;2014&lt;/Year&gt;&lt;RecNum&gt;2066&lt;/RecNum&gt;&lt;DisplayText&gt;(Alam et al. 2014; Chakravarty and Rutherford 2017)&lt;/DisplayText&gt;&lt;record&gt;&lt;rec-number&gt;2066&lt;/rec-number&gt;&lt;foreign-keys&gt;&lt;key app="EN" db-id="trr00pfsbzzex0ezwf6v5swd9fpfpwfa90xp" timestamp="1627910831" guid="c1fd2146-b2ed-4e27-9961-b25a86faa246"&gt;2066&lt;/key&gt;&lt;/foreign-keys&gt;&lt;ref-type name="Journal Article"&gt;17&lt;/ref-type&gt;&lt;contributors&gt;&lt;authors&gt;&lt;author&gt;Zinat S. Alam&lt;/author&gt;&lt;author&gt;Mark A. Chen&lt;/author&gt;&lt;author&gt;Conrad S. Ciccotello&lt;/author&gt;&lt;author&gt;Harley E. Ryan&lt;/author&gt;&lt;/authors&gt;&lt;/contributors&gt;&lt;titles&gt;&lt;title&gt;Does the location of directors matter? Information acquisition and board decisions&lt;/title&gt;&lt;secondary-title&gt;Journal of Financial &amp;amp; Quantitative Analysis&lt;/secondary-title&gt;&lt;/titles&gt;&lt;periodical&gt;&lt;full-title&gt;Journal of Financial &amp;amp; Quantitative Analysis&lt;/full-title&gt;&lt;/periodical&gt;&lt;pages&gt;131-164&lt;/pages&gt;&lt;volume&gt;49&lt;/volume&gt;&lt;number&gt;1&lt;/number&gt;&lt;dates&gt;&lt;year&gt;2014&lt;/year&gt;&lt;/dates&gt;&lt;urls&gt;&lt;/urls&gt;&lt;/record&gt;&lt;/Cite&gt;&lt;Cite&gt;&lt;Author&gt;Chakravarty&lt;/Author&gt;&lt;Year&gt;2017&lt;/Year&gt;&lt;RecNum&gt;1982&lt;/RecNum&gt;&lt;record&gt;&lt;rec-number&gt;1982&lt;/rec-number&gt;&lt;foreign-keys&gt;&lt;key app="EN" db-id="trr00pfsbzzex0ezwf6v5swd9fpfpwfa90xp" timestamp="1625885139" guid="c98443ac-f67f-497b-8700-77d6ac091f6a"&gt;1982&lt;/key&gt;&lt;/foreign-keys&gt;&lt;ref-type name="Journal Article"&gt;17&lt;/ref-type&gt;&lt;contributors&gt;&lt;authors&gt;&lt;author&gt;Chakravarty, S.&lt;/author&gt;&lt;author&gt;Rutherford, L. G.&lt;/author&gt;&lt;/authors&gt;&lt;/contributors&gt;&lt;titles&gt;&lt;title&gt;Do busy directors influence the cost of debt? An examination through the lens of takeover vulnerability&lt;/title&gt;&lt;secondary-title&gt;Journal of Corporate Finance&lt;/secondary-title&gt;&lt;/titles&gt;&lt;periodical&gt;&lt;full-title&gt;Journal of Corporate Finance&lt;/full-title&gt;&lt;/periodical&gt;&lt;pages&gt;429-443&lt;/pages&gt;&lt;volume&gt;43&lt;/volume&gt;&lt;dates&gt;&lt;year&gt;2017&lt;/year&gt;&lt;/dates&gt;&lt;urls&gt;&lt;/urls&gt;&lt;electronic-resource-num&gt;doi:10.1016/j.jcorpfin.2017.02.001.&lt;/electronic-resource-num&gt;&lt;/record&gt;&lt;/Cite&gt;&lt;/EndNote&gt;</w:instrText>
      </w:r>
      <w:r w:rsidRPr="004E7E5A">
        <w:rPr>
          <w:rFonts w:cs="Times New Roman"/>
        </w:rPr>
        <w:fldChar w:fldCharType="separate"/>
      </w:r>
      <w:r w:rsidRPr="004E7E5A">
        <w:rPr>
          <w:rFonts w:cs="Times New Roman"/>
          <w:noProof/>
        </w:rPr>
        <w:t>(Alam et al. 2014; Chakravarty and Rutherford 2017)</w:t>
      </w:r>
      <w:r w:rsidRPr="004E7E5A">
        <w:rPr>
          <w:rFonts w:cs="Times New Roman"/>
        </w:rPr>
        <w:fldChar w:fldCharType="end"/>
      </w:r>
      <w:r w:rsidRPr="004E7E5A">
        <w:rPr>
          <w:rFonts w:cs="Times New Roman"/>
        </w:rPr>
        <w:t>. But we do not observe and prior research documenting that a firm’s travel convenience will influence the CSR disclosure policy. Therefore, the variable of directors’ travel convenience may be a plausibly exogenous determinant of directors’ network.</w:t>
      </w:r>
    </w:p>
    <w:p w14:paraId="070AEA36" w14:textId="72CE384B" w:rsidR="00E72A9B" w:rsidRPr="004E7E5A" w:rsidRDefault="00E72A9B" w:rsidP="00E72A9B">
      <w:pPr>
        <w:pStyle w:val="a7"/>
        <w:spacing w:line="480" w:lineRule="auto"/>
        <w:ind w:firstLine="480"/>
        <w:rPr>
          <w:rFonts w:cs="Times New Roman"/>
        </w:rPr>
      </w:pPr>
      <w:r w:rsidRPr="004E7E5A">
        <w:rPr>
          <w:rFonts w:cs="Times New Roman"/>
        </w:rPr>
        <w:t xml:space="preserve">Following prior research </w:t>
      </w:r>
      <w:r w:rsidRPr="004E7E5A">
        <w:rPr>
          <w:rFonts w:cs="Times New Roman"/>
          <w:lang w:eastAsia="en-US" w:bidi="ar"/>
        </w:rPr>
        <w:fldChar w:fldCharType="begin">
          <w:fldData xml:space="preserve">PEVuZE5vdGU+PENpdGU+PEF1dGhvcj5Xb29sZHJpZGdlPC9BdXRob3I+PFllYXI+MjAwMjwvWWVh
cj48UmVjTnVtPjIxMjY8L1JlY051bT48RGlzcGxheVRleHQ+KFdvb2xkcmlkZ2UgMjAwMjsgUGFy
ayBhbmQgVnJldHRvcyAyMDE1OyBLYXRtb24gZXQgYWwuIDIwMTcpPC9EaXNwbGF5VGV4dD48cmVj
b3JkPjxyZWMtbnVtYmVyPjIxMjY8L3JlYy1udW1iZXI+PGZvcmVpZ24ta2V5cz48a2V5IGFwcD0i
RU4iIGRiLWlkPSJ0cnIwMHBmc2J6emV4MGV6d2Y2djVzd2Q5ZnBmcHdmYTkweHAiIHRpbWVzdGFt
cD0iMTYzMTQ0NDM2MyIgZ3VpZD0iMTQ3Y2MwNjctNmYyYi00ZDRkLTkyOTUtMjNjMmM3MWMxNzQ4
Ij4yMTI2PC9rZXk+PC9mb3JlaWduLWtleXM+PHJlZi10eXBlIG5hbWU9IkpvdXJuYWwgQXJ0aWNs
ZSI+MTc8L3JlZi10eXBlPjxjb250cmlidXRvcnM+PGF1dGhvcnM+PGF1dGhvcj5Xb29sZHJpZGdl
LCBKZWZmcmV5IE0uIFcuPC9hdXRob3I+PC9hdXRob3JzPjwvY29udHJpYnV0b3JzPjx0aXRsZXM+
PHRpdGxlPkVjb25vbWV0cmljIGFuYWx5c2lzIG9mIGNyb3NzIHNlY3Rpb24gYW5kIHBhbmVsIGRh
dGE8L3RpdGxlPjxzZWNvbmRhcnktdGl0bGU+TWFzc2FjaHVzZXR0czogTWFzc2FjaHVzZXR0cyBp
bnN0aXR1dGUgb2YgdGVjaG5vbG9neTwvc2Vjb25kYXJ5LXRpdGxlPjwvdGl0bGVzPjxwZXJpb2Rp
Y2FsPjxmdWxsLXRpdGxlPk1hc3NhY2h1c2V0dHM6IE1hc3NhY2h1c2V0dHMgaW5zdGl0dXRlIG9m
IHRlY2hub2xvZ3k8L2Z1bGwtdGl0bGU+PC9wZXJpb2RpY2FsPjxkYXRlcz48eWVhcj4yMDAyPC95
ZWFyPjwvZGF0ZXM+PHVybHM+PC91cmxzPjwvcmVjb3JkPjwvQ2l0ZT48Q2l0ZT48QXV0aG9yPlBh
cms8L0F1dGhvcj48WWVhcj4yMDE1PC9ZZWFyPjxSZWNOdW0+MjMwPC9SZWNOdW0+PHJlY29yZD48
cmVjLW51bWJlcj4yMzA8L3JlYy1udW1iZXI+PGZvcmVpZ24ta2V5cz48a2V5IGFwcD0iRU4iIGRi
LWlkPSJ0cnIwMHBmc2J6emV4MGV6d2Y2djVzd2Q5ZnBmcHdmYTkweHAiIHRpbWVzdGFtcD0iMTU4
MTA3OTY4NyIgZ3VpZD0iMzlkNmVhOGYtNzYwMy00NTgxLTk3M2MtNzRiMzM4NWJhZDVkIj4yMzA8
L2tleT48L2ZvcmVpZ24ta2V5cz48cmVmLXR5cGUgbmFtZT0iSm91cm5hbCBBcnRpY2xlIj4xNzwv
cmVmLXR5cGU+PGNvbnRyaWJ1dG9ycz48YXV0aG9ycz48YXV0aG9yPlBhcmssIEh5dW5nc2hpbjwv
YXV0aG9yPjxhdXRob3I+VnJldHRvcywgRGltaXRyaXM8L2F1dGhvcj48L2F1dGhvcnM+PC9jb250
cmlidXRvcnM+PHRpdGxlcz48dGl0bGU+VGhlIG1vZGVyYXRpbmcgZWZmZWN0IG9mIHJlbGF0aXZl
IHBlcmZvcm1hbmNlIGV2YWx1YXRpb24gb24gdGhlIHJpc2sgaW5jZW50aXZlIHByb3BlcnRpZXMg
b2YgZXhlY3V0aXZlc+KAmSBlcXVpdHkgcG9ydGZvbGlvczwvdGl0bGU+PHNlY29uZGFyeS10aXRs
ZT5Kb3VybmFsIG9mIEFjY291bnRpbmcgUmVzZWFyY2g8L3NlY29uZGFyeS10aXRsZT48L3RpdGxl
cz48cGVyaW9kaWNhbD48ZnVsbC10aXRsZT5Kb3VybmFsIG9mIEFjY291bnRpbmcgUmVzZWFyY2g8
L2Z1bGwtdGl0bGU+PC9wZXJpb2RpY2FsPjxwYWdlcz4xMDU1LTExMDg8L3BhZ2VzPjx2b2x1bWU+
NTM8L3ZvbHVtZT48bnVtYmVyPjU8L251bWJlcj48c2VjdGlvbj4xMDU1PC9zZWN0aW9uPjxkYXRl
cz48eWVhcj4yMDE1PC95ZWFyPjwvZGF0ZXM+PGlzYm4+MDAyMTg0NTY8L2lzYm4+PHVybHM+PC91
cmxzPjxlbGVjdHJvbmljLXJlc291cmNlLW51bT4xMC4xMTExLzE0NzUtNjc5eC4xMjA5MjwvZWxl
Y3Ryb25pYy1yZXNvdXJjZS1udW0+PC9yZWNvcmQ+PC9DaXRlPjxDaXRlPjxBdXRob3I+S2F0bW9u
PC9BdXRob3I+PFllYXI+MjAxNzwvWWVhcj48UmVjTnVtPjExNDwvUmVjTnVtPjxyZWNvcmQ+PHJl
Yy1udW1iZXI+MTE0PC9yZWMtbnVtYmVyPjxmb3JlaWduLWtleXM+PGtleSBhcHA9IkVOIiBkYi1p
ZD0idHJyMDBwZnNienpleDBlendmNnY1c3dkOWZwZnB3ZmE5MHhwIiB0aW1lc3RhbXA9IjE1ODA5
MTIxNTYiIGd1aWQ9ImE0NTJkZTg4LWQyMjgtNDNjNi1hOTQ3LWEwOGFiYWYwMzE3NyI+MTE0PC9r
ZXk+PC9mb3JlaWduLWtleXM+PHJlZi10eXBlIG5hbWU9IkpvdXJuYWwgQXJ0aWNsZSI+MTc8L3Jl
Zi10eXBlPjxjb250cmlidXRvcnM+PGF1dGhvcnM+PGF1dGhvcj5LYXRtb24sIE5vb3JhaXNhaDwv
YXV0aG9yPjxhdXRob3I+TW9oYW1hZCwgWmFtIFp1cml5YXRpPC9hdXRob3I+PGF1dGhvcj5Ob3J3
YW5pLCBOb3JsaWEgTWF0PC9hdXRob3I+PGF1dGhvcj5GYXJvb3F1ZSwgT21hciBBbDwvYXV0aG9y
PjwvYXV0aG9ycz48L2NvbnRyaWJ1dG9ycz48dGl0bGVzPjx0aXRsZT5Db21wcmVoZW5zaXZlIGJv
YXJkIGRpdmVyc2l0eSBhbmQgcXVhbGl0eSBvZiBjb3Jwb3JhdGUgc29jaWFsIHJlc3BvbnNpYmls
aXR5IGRpc2Nsb3N1cmU6IEV2aWRlbmNlIGZyb20gYW4gZW1lcmdpbmcgbWFya2V0PC90aXRsZT48
c2Vjb25kYXJ5LXRpdGxlPkpvdXJuYWwgb2YgQnVzaW5lc3MgRXRoaWNzPC9zZWNvbmRhcnktdGl0
bGU+PC90aXRsZXM+PHBlcmlvZGljYWw+PGZ1bGwtdGl0bGU+Sm91cm5hbCBvZiBCdXNpbmVzcyBF
dGhpY3M8L2Z1bGwtdGl0bGU+PC9wZXJpb2RpY2FsPjxwYWdlcz40NDctNDgxPC9wYWdlcz48dm9s
dW1lPjE1Nzwvdm9sdW1lPjxudW1iZXI+MjwvbnVtYmVyPjxzZWN0aW9uPjQ0Nzwvc2VjdGlvbj48
ZGF0ZXM+PHllYXI+MjAxNzwveWVhcj48L2RhdGVzPjxpc2JuPjAxNjctNDU0NCYjeEQ7MTU3My0w
Njk3PC9pc2JuPjx1cmxzPjwvdXJscz48ZWxlY3Ryb25pYy1yZXNvdXJjZS1udW0+MTAuMTAwNy9z
MTA1NTEtMDE3LTM2NzItNjwvZWxlY3Ryb25pYy1yZXNvdXJjZS1udW0+PC9yZWNvcmQ+PC9DaXRl
PjwvRW5kTm90ZT4A
</w:fldData>
        </w:fldChar>
      </w:r>
      <w:r w:rsidR="00317C6A" w:rsidRPr="004E7E5A">
        <w:rPr>
          <w:rFonts w:cs="Times New Roman"/>
          <w:lang w:eastAsia="en-US" w:bidi="ar"/>
        </w:rPr>
        <w:instrText xml:space="preserve"> ADDIN EN.CITE </w:instrText>
      </w:r>
      <w:r w:rsidR="00317C6A" w:rsidRPr="004E7E5A">
        <w:rPr>
          <w:rFonts w:cs="Times New Roman"/>
          <w:lang w:eastAsia="en-US" w:bidi="ar"/>
        </w:rPr>
        <w:fldChar w:fldCharType="begin">
          <w:fldData xml:space="preserve">PEVuZE5vdGU+PENpdGU+PEF1dGhvcj5Xb29sZHJpZGdlPC9BdXRob3I+PFllYXI+MjAwMjwvWWVh
cj48UmVjTnVtPjIxMjY8L1JlY051bT48RGlzcGxheVRleHQ+KFdvb2xkcmlkZ2UgMjAwMjsgUGFy
ayBhbmQgVnJldHRvcyAyMDE1OyBLYXRtb24gZXQgYWwuIDIwMTcpPC9EaXNwbGF5VGV4dD48cmVj
b3JkPjxyZWMtbnVtYmVyPjIxMjY8L3JlYy1udW1iZXI+PGZvcmVpZ24ta2V5cz48a2V5IGFwcD0i
RU4iIGRiLWlkPSJ0cnIwMHBmc2J6emV4MGV6d2Y2djVzd2Q5ZnBmcHdmYTkweHAiIHRpbWVzdGFt
cD0iMTYzMTQ0NDM2MyIgZ3VpZD0iMTQ3Y2MwNjctNmYyYi00ZDRkLTkyOTUtMjNjMmM3MWMxNzQ4
Ij4yMTI2PC9rZXk+PC9mb3JlaWduLWtleXM+PHJlZi10eXBlIG5hbWU9IkpvdXJuYWwgQXJ0aWNs
ZSI+MTc8L3JlZi10eXBlPjxjb250cmlidXRvcnM+PGF1dGhvcnM+PGF1dGhvcj5Xb29sZHJpZGdl
LCBKZWZmcmV5IE0uIFcuPC9hdXRob3I+PC9hdXRob3JzPjwvY29udHJpYnV0b3JzPjx0aXRsZXM+
PHRpdGxlPkVjb25vbWV0cmljIGFuYWx5c2lzIG9mIGNyb3NzIHNlY3Rpb24gYW5kIHBhbmVsIGRh
dGE8L3RpdGxlPjxzZWNvbmRhcnktdGl0bGU+TWFzc2FjaHVzZXR0czogTWFzc2FjaHVzZXR0cyBp
bnN0aXR1dGUgb2YgdGVjaG5vbG9neTwvc2Vjb25kYXJ5LXRpdGxlPjwvdGl0bGVzPjxwZXJpb2Rp
Y2FsPjxmdWxsLXRpdGxlPk1hc3NhY2h1c2V0dHM6IE1hc3NhY2h1c2V0dHMgaW5zdGl0dXRlIG9m
IHRlY2hub2xvZ3k8L2Z1bGwtdGl0bGU+PC9wZXJpb2RpY2FsPjxkYXRlcz48eWVhcj4yMDAyPC95
ZWFyPjwvZGF0ZXM+PHVybHM+PC91cmxzPjwvcmVjb3JkPjwvQ2l0ZT48Q2l0ZT48QXV0aG9yPlBh
cms8L0F1dGhvcj48WWVhcj4yMDE1PC9ZZWFyPjxSZWNOdW0+MjMwPC9SZWNOdW0+PHJlY29yZD48
cmVjLW51bWJlcj4yMzA8L3JlYy1udW1iZXI+PGZvcmVpZ24ta2V5cz48a2V5IGFwcD0iRU4iIGRi
LWlkPSJ0cnIwMHBmc2J6emV4MGV6d2Y2djVzd2Q5ZnBmcHdmYTkweHAiIHRpbWVzdGFtcD0iMTU4
MTA3OTY4NyIgZ3VpZD0iMzlkNmVhOGYtNzYwMy00NTgxLTk3M2MtNzRiMzM4NWJhZDVkIj4yMzA8
L2tleT48L2ZvcmVpZ24ta2V5cz48cmVmLXR5cGUgbmFtZT0iSm91cm5hbCBBcnRpY2xlIj4xNzwv
cmVmLXR5cGU+PGNvbnRyaWJ1dG9ycz48YXV0aG9ycz48YXV0aG9yPlBhcmssIEh5dW5nc2hpbjwv
YXV0aG9yPjxhdXRob3I+VnJldHRvcywgRGltaXRyaXM8L2F1dGhvcj48L2F1dGhvcnM+PC9jb250
cmlidXRvcnM+PHRpdGxlcz48dGl0bGU+VGhlIG1vZGVyYXRpbmcgZWZmZWN0IG9mIHJlbGF0aXZl
IHBlcmZvcm1hbmNlIGV2YWx1YXRpb24gb24gdGhlIHJpc2sgaW5jZW50aXZlIHByb3BlcnRpZXMg
b2YgZXhlY3V0aXZlc+KAmSBlcXVpdHkgcG9ydGZvbGlvczwvdGl0bGU+PHNlY29uZGFyeS10aXRs
ZT5Kb3VybmFsIG9mIEFjY291bnRpbmcgUmVzZWFyY2g8L3NlY29uZGFyeS10aXRsZT48L3RpdGxl
cz48cGVyaW9kaWNhbD48ZnVsbC10aXRsZT5Kb3VybmFsIG9mIEFjY291bnRpbmcgUmVzZWFyY2g8
L2Z1bGwtdGl0bGU+PC9wZXJpb2RpY2FsPjxwYWdlcz4xMDU1LTExMDg8L3BhZ2VzPjx2b2x1bWU+
NTM8L3ZvbHVtZT48bnVtYmVyPjU8L251bWJlcj48c2VjdGlvbj4xMDU1PC9zZWN0aW9uPjxkYXRl
cz48eWVhcj4yMDE1PC95ZWFyPjwvZGF0ZXM+PGlzYm4+MDAyMTg0NTY8L2lzYm4+PHVybHM+PC91
cmxzPjxlbGVjdHJvbmljLXJlc291cmNlLW51bT4xMC4xMTExLzE0NzUtNjc5eC4xMjA5MjwvZWxl
Y3Ryb25pYy1yZXNvdXJjZS1udW0+PC9yZWNvcmQ+PC9DaXRlPjxDaXRlPjxBdXRob3I+S2F0bW9u
PC9BdXRob3I+PFllYXI+MjAxNzwvWWVhcj48UmVjTnVtPjExNDwvUmVjTnVtPjxyZWNvcmQ+PHJl
Yy1udW1iZXI+MTE0PC9yZWMtbnVtYmVyPjxmb3JlaWduLWtleXM+PGtleSBhcHA9IkVOIiBkYi1p
ZD0idHJyMDBwZnNienpleDBlendmNnY1c3dkOWZwZnB3ZmE5MHhwIiB0aW1lc3RhbXA9IjE1ODA5
MTIxNTYiIGd1aWQ9ImE0NTJkZTg4LWQyMjgtNDNjNi1hOTQ3LWEwOGFiYWYwMzE3NyI+MTE0PC9r
ZXk+PC9mb3JlaWduLWtleXM+PHJlZi10eXBlIG5hbWU9IkpvdXJuYWwgQXJ0aWNsZSI+MTc8L3Jl
Zi10eXBlPjxjb250cmlidXRvcnM+PGF1dGhvcnM+PGF1dGhvcj5LYXRtb24sIE5vb3JhaXNhaDwv
YXV0aG9yPjxhdXRob3I+TW9oYW1hZCwgWmFtIFp1cml5YXRpPC9hdXRob3I+PGF1dGhvcj5Ob3J3
YW5pLCBOb3JsaWEgTWF0PC9hdXRob3I+PGF1dGhvcj5GYXJvb3F1ZSwgT21hciBBbDwvYXV0aG9y
PjwvYXV0aG9ycz48L2NvbnRyaWJ1dG9ycz48dGl0bGVzPjx0aXRsZT5Db21wcmVoZW5zaXZlIGJv
YXJkIGRpdmVyc2l0eSBhbmQgcXVhbGl0eSBvZiBjb3Jwb3JhdGUgc29jaWFsIHJlc3BvbnNpYmls
aXR5IGRpc2Nsb3N1cmU6IEV2aWRlbmNlIGZyb20gYW4gZW1lcmdpbmcgbWFya2V0PC90aXRsZT48
c2Vjb25kYXJ5LXRpdGxlPkpvdXJuYWwgb2YgQnVzaW5lc3MgRXRoaWNzPC9zZWNvbmRhcnktdGl0
bGU+PC90aXRsZXM+PHBlcmlvZGljYWw+PGZ1bGwtdGl0bGU+Sm91cm5hbCBvZiBCdXNpbmVzcyBF
dGhpY3M8L2Z1bGwtdGl0bGU+PC9wZXJpb2RpY2FsPjxwYWdlcz40NDctNDgxPC9wYWdlcz48dm9s
dW1lPjE1Nzwvdm9sdW1lPjxudW1iZXI+MjwvbnVtYmVyPjxzZWN0aW9uPjQ0Nzwvc2VjdGlvbj48
ZGF0ZXM+PHllYXI+MjAxNzwveWVhcj48L2RhdGVzPjxpc2JuPjAxNjctNDU0NCYjeEQ7MTU3My0w
Njk3PC9pc2JuPjx1cmxzPjwvdXJscz48ZWxlY3Ryb25pYy1yZXNvdXJjZS1udW0+MTAuMTAwNy9z
MTA1NTEtMDE3LTM2NzItNjwvZWxlY3Ryb25pYy1yZXNvdXJjZS1udW0+PC9yZWNvcmQ+PC9DaXRl
PjwvRW5kTm90ZT4A
</w:fldData>
        </w:fldChar>
      </w:r>
      <w:r w:rsidR="00317C6A" w:rsidRPr="004E7E5A">
        <w:rPr>
          <w:rFonts w:cs="Times New Roman"/>
          <w:lang w:eastAsia="en-US" w:bidi="ar"/>
        </w:rPr>
        <w:instrText xml:space="preserve"> ADDIN EN.CITE.DATA </w:instrText>
      </w:r>
      <w:r w:rsidR="00317C6A" w:rsidRPr="004E7E5A">
        <w:rPr>
          <w:rFonts w:cs="Times New Roman"/>
          <w:lang w:eastAsia="en-US" w:bidi="ar"/>
        </w:rPr>
      </w:r>
      <w:r w:rsidR="00317C6A" w:rsidRPr="004E7E5A">
        <w:rPr>
          <w:rFonts w:cs="Times New Roman"/>
          <w:lang w:eastAsia="en-US" w:bidi="ar"/>
        </w:rPr>
        <w:fldChar w:fldCharType="end"/>
      </w:r>
      <w:r w:rsidRPr="004E7E5A">
        <w:rPr>
          <w:rFonts w:cs="Times New Roman"/>
          <w:lang w:eastAsia="en-US" w:bidi="ar"/>
        </w:rPr>
      </w:r>
      <w:r w:rsidRPr="004E7E5A">
        <w:rPr>
          <w:rFonts w:cs="Times New Roman"/>
          <w:lang w:eastAsia="en-US" w:bidi="ar"/>
        </w:rPr>
        <w:fldChar w:fldCharType="separate"/>
      </w:r>
      <w:r w:rsidRPr="004E7E5A">
        <w:rPr>
          <w:rFonts w:cs="Times New Roman"/>
          <w:noProof/>
          <w:lang w:eastAsia="en-US" w:bidi="ar"/>
        </w:rPr>
        <w:t>(Wooldridge 2002; Park and Vrettos 2015; Katmon et al. 2017)</w:t>
      </w:r>
      <w:r w:rsidRPr="004E7E5A">
        <w:rPr>
          <w:rFonts w:cs="Times New Roman"/>
          <w:lang w:eastAsia="en-US" w:bidi="ar"/>
        </w:rPr>
        <w:fldChar w:fldCharType="end"/>
      </w:r>
      <w:r w:rsidRPr="004E7E5A">
        <w:rPr>
          <w:rFonts w:cs="Times New Roman"/>
        </w:rPr>
        <w:t xml:space="preserve">, we add the variable </w:t>
      </w:r>
      <w:r w:rsidRPr="004E7E5A">
        <w:rPr>
          <w:rFonts w:cs="Times New Roman"/>
          <w:i/>
          <w:iCs/>
          <w:szCs w:val="24"/>
        </w:rPr>
        <w:t>Director convenience</w:t>
      </w:r>
      <w:r w:rsidRPr="004E7E5A">
        <w:rPr>
          <w:rFonts w:cs="Times New Roman"/>
        </w:rPr>
        <w:t xml:space="preserve"> as an instrument in the 2SLS model while estimating Equations (1)-(6). We interact the instrument (</w:t>
      </w:r>
      <w:r w:rsidRPr="004E7E5A">
        <w:rPr>
          <w:rFonts w:cs="Times New Roman"/>
          <w:i/>
          <w:iCs/>
          <w:szCs w:val="24"/>
        </w:rPr>
        <w:t>Director convenience</w:t>
      </w:r>
      <w:r w:rsidRPr="004E7E5A">
        <w:rPr>
          <w:rFonts w:cs="Times New Roman"/>
        </w:rPr>
        <w:t>) with the moderating variables (</w:t>
      </w:r>
      <w:r w:rsidRPr="004E7E5A">
        <w:rPr>
          <w:rFonts w:cs="Times New Roman"/>
          <w:i/>
          <w:iCs/>
        </w:rPr>
        <w:t xml:space="preserve">Advertising, Analyst, Big4, </w:t>
      </w:r>
      <w:r w:rsidRPr="004E7E5A">
        <w:rPr>
          <w:rFonts w:cs="Times New Roman"/>
          <w:i/>
          <w:iCs/>
          <w:shd w:val="clear" w:color="auto" w:fill="FFFFFF"/>
        </w:rPr>
        <w:t>Punish and</w:t>
      </w:r>
      <w:r w:rsidRPr="004E7E5A">
        <w:rPr>
          <w:rFonts w:cs="Times New Roman"/>
          <w:i/>
          <w:iCs/>
        </w:rPr>
        <w:t xml:space="preserve"> FC index</w:t>
      </w:r>
      <w:r w:rsidRPr="004E7E5A">
        <w:rPr>
          <w:rFonts w:cs="Times New Roman"/>
        </w:rPr>
        <w:t xml:space="preserve">) and then add the interaction terms </w:t>
      </w:r>
      <w:r w:rsidRPr="004E7E5A">
        <w:rPr>
          <w:rFonts w:cs="Times New Roman"/>
        </w:rPr>
        <w:lastRenderedPageBreak/>
        <w:t>to the list of instruments in the 2SLS models while estimating equations (2)-(6). Therefore, the 2SLS model of equation (1) has one instrument (</w:t>
      </w:r>
      <w:r w:rsidRPr="004E7E5A">
        <w:rPr>
          <w:rFonts w:cs="Times New Roman"/>
          <w:i/>
          <w:iCs/>
          <w:szCs w:val="24"/>
        </w:rPr>
        <w:t>Director convenience</w:t>
      </w:r>
      <w:r w:rsidRPr="004E7E5A">
        <w:rPr>
          <w:rFonts w:cs="Times New Roman"/>
        </w:rPr>
        <w:t>), while the 2SLS models of equations (2)-(6) have two instruments (one original instruments and the interactions of the original instrument with the moderating variables). In the first stage of regression, we treat the endogenous variable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as a dependent variable, while other variables and instrumental variable (</w:t>
      </w:r>
      <w:r w:rsidRPr="004E7E5A">
        <w:rPr>
          <w:rFonts w:cs="Times New Roman"/>
          <w:i/>
          <w:iCs/>
          <w:szCs w:val="24"/>
        </w:rPr>
        <w:t>Director convenience</w:t>
      </w:r>
      <w:r w:rsidRPr="004E7E5A">
        <w:rPr>
          <w:rFonts w:cs="Times New Roman"/>
        </w:rPr>
        <w:t xml:space="preserve">) as independent variables. After that, we generate the “fitted value” of the endogenous variable, and in the second-stage regression, we replace our endogenous variable with its fitted value that was derived from the first-stage regression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 xml:space="preserve">. </w:t>
      </w:r>
    </w:p>
    <w:p w14:paraId="48C7BFC1" w14:textId="77777777" w:rsidR="00E72A9B" w:rsidRPr="004E7E5A" w:rsidRDefault="00E72A9B" w:rsidP="00E72A9B">
      <w:pPr>
        <w:pStyle w:val="a5"/>
        <w:rPr>
          <w:rFonts w:ascii="Times New Roman" w:hAnsi="Times New Roman" w:cs="Times New Roman"/>
          <w:color w:val="000000" w:themeColor="text1"/>
          <w:szCs w:val="28"/>
        </w:rPr>
      </w:pPr>
      <w:bookmarkStart w:id="0" w:name="_Toc53856544"/>
      <w:r w:rsidRPr="004E7E5A">
        <w:rPr>
          <w:rFonts w:ascii="Times New Roman" w:hAnsi="Times New Roman" w:cs="Times New Roman"/>
          <w:color w:val="000000" w:themeColor="text1"/>
          <w:szCs w:val="28"/>
        </w:rPr>
        <w:t>Empirical Results</w:t>
      </w:r>
    </w:p>
    <w:p w14:paraId="32143A69" w14:textId="77777777" w:rsidR="00E72A9B" w:rsidRPr="004E7E5A" w:rsidRDefault="00E72A9B" w:rsidP="00E72A9B">
      <w:pPr>
        <w:pStyle w:val="a9"/>
        <w:rPr>
          <w:iCs w:val="0"/>
          <w:sz w:val="24"/>
          <w:szCs w:val="24"/>
        </w:rPr>
      </w:pPr>
      <w:r w:rsidRPr="004E7E5A">
        <w:rPr>
          <w:iCs w:val="0"/>
          <w:sz w:val="24"/>
          <w:szCs w:val="24"/>
        </w:rPr>
        <w:t xml:space="preserve">Descriptive Statistics </w:t>
      </w:r>
    </w:p>
    <w:p w14:paraId="4D11AC2E" w14:textId="77777777" w:rsidR="00E72A9B" w:rsidRPr="004E7E5A" w:rsidRDefault="00E72A9B" w:rsidP="00E72A9B">
      <w:pPr>
        <w:pStyle w:val="a7"/>
        <w:spacing w:line="480" w:lineRule="auto"/>
        <w:ind w:firstLine="480"/>
        <w:rPr>
          <w:rFonts w:cs="Times New Roman"/>
        </w:rPr>
      </w:pPr>
      <w:r w:rsidRPr="004E7E5A">
        <w:rPr>
          <w:rFonts w:cs="Times New Roman"/>
        </w:rPr>
        <w:t>Table 2 provides descriptive statistics. The mean value of CSR disclosure quality (</w:t>
      </w:r>
      <w:proofErr w:type="spellStart"/>
      <w:r w:rsidRPr="004E7E5A">
        <w:rPr>
          <w:rFonts w:cs="Times New Roman"/>
          <w:i/>
          <w:iCs/>
        </w:rPr>
        <w:t>Csr</w:t>
      </w:r>
      <w:proofErr w:type="spellEnd"/>
      <w:r w:rsidRPr="004E7E5A">
        <w:rPr>
          <w:rFonts w:cs="Times New Roman"/>
        </w:rPr>
        <w:t xml:space="preserve">) is </w:t>
      </w:r>
      <w:r w:rsidRPr="004E7E5A">
        <w:rPr>
          <w:rFonts w:cs="Times New Roman"/>
          <w:szCs w:val="24"/>
        </w:rPr>
        <w:t>40.31,</w:t>
      </w:r>
      <w:r w:rsidRPr="004E7E5A">
        <w:rPr>
          <w:rFonts w:cs="Times New Roman"/>
        </w:rPr>
        <w:t xml:space="preserve"> with a variance of </w:t>
      </w:r>
      <w:r w:rsidRPr="004E7E5A">
        <w:rPr>
          <w:rFonts w:cs="Times New Roman"/>
          <w:szCs w:val="24"/>
        </w:rPr>
        <w:t>11.52,</w:t>
      </w:r>
      <w:r w:rsidRPr="004E7E5A">
        <w:rPr>
          <w:rFonts w:cs="Times New Roman"/>
        </w:rPr>
        <w:t xml:space="preserve"> which indicates that there is substantial difference in CSR disclosure quality across firms.</w:t>
      </w:r>
    </w:p>
    <w:p w14:paraId="3A0738FA" w14:textId="095FDEC4" w:rsidR="00E72A9B" w:rsidRPr="004E7E5A" w:rsidRDefault="00E72A9B" w:rsidP="00E72A9B">
      <w:pPr>
        <w:pStyle w:val="a7"/>
        <w:spacing w:line="480" w:lineRule="auto"/>
        <w:ind w:firstLine="480"/>
        <w:rPr>
          <w:rFonts w:cs="Times New Roman"/>
        </w:rPr>
      </w:pPr>
      <w:r w:rsidRPr="004E7E5A">
        <w:rPr>
          <w:rFonts w:cs="Times New Roman"/>
        </w:rPr>
        <w:t>The average of the proportion of independent directors (</w:t>
      </w:r>
      <w:proofErr w:type="spellStart"/>
      <w:r w:rsidRPr="004E7E5A">
        <w:rPr>
          <w:rFonts w:cs="Times New Roman"/>
          <w:i/>
          <w:iCs/>
        </w:rPr>
        <w:t>Inddirector</w:t>
      </w:r>
      <w:proofErr w:type="spellEnd"/>
      <w:r w:rsidRPr="004E7E5A">
        <w:rPr>
          <w:rFonts w:cs="Times New Roman"/>
        </w:rPr>
        <w:t xml:space="preserve">) is 37.5%. The variance of the proportion of independent director is 0.055, which indicates that the proportion of independent directors between firms is similar. This is consistent with the research conducted by Liao et al. (2016) based on Chinese firms. There are significant differences between the proportion of independent directors in China and in some developed countries. </w:t>
      </w:r>
      <w:proofErr w:type="spellStart"/>
      <w:r w:rsidRPr="004E7E5A">
        <w:rPr>
          <w:rFonts w:cs="Times New Roman"/>
        </w:rPr>
        <w:t>Beji</w:t>
      </w:r>
      <w:proofErr w:type="spellEnd"/>
      <w:r w:rsidRPr="004E7E5A">
        <w:rPr>
          <w:rFonts w:cs="Times New Roman"/>
        </w:rPr>
        <w:t xml:space="preserve"> et al. (2020) report 52.5% of independent directors with a sample of 120 French listed companies between the year 2003 and 2016, and the variance is 21.4%. In a sample of UK listed companies covering the period 2002-2010, about 52.0 % of the board members of an average firm are independent, </w:t>
      </w:r>
      <w:r w:rsidRPr="004E7E5A">
        <w:rPr>
          <w:rFonts w:cs="Times New Roman"/>
        </w:rPr>
        <w:lastRenderedPageBreak/>
        <w:t xml:space="preserve">and the variance is 14.0% (Shaukat et al. 2016). In a sample from the USA, during the period of 2007-2011, 58.0 % of the board members are independent (Macaulay et al. 2017). The proportion of independent directors used to be a very important </w:t>
      </w:r>
      <w:proofErr w:type="spellStart"/>
      <w:r w:rsidRPr="004E7E5A">
        <w:rPr>
          <w:rFonts w:cs="Times New Roman"/>
        </w:rPr>
        <w:t>virable</w:t>
      </w:r>
      <w:proofErr w:type="spellEnd"/>
      <w:r w:rsidRPr="004E7E5A">
        <w:rPr>
          <w:rFonts w:cs="Times New Roman"/>
        </w:rPr>
        <w:t xml:space="preserve"> to measure the independence of boards in China, however, according to a regulation issued by Chinese government, the proportion of independent directors should not be lower than 1/3 after the year 2003. This regulation makes the proportion of independent directors converge </w:t>
      </w:r>
      <w:r w:rsidRPr="004E7E5A">
        <w:rPr>
          <w:rFonts w:cs="Times New Roman"/>
        </w:rPr>
        <w:fldChar w:fldCharType="begin"/>
      </w:r>
      <w:r w:rsidR="006F6C86" w:rsidRPr="004E7E5A">
        <w:rPr>
          <w:rFonts w:cs="Times New Roman"/>
        </w:rPr>
        <w:instrText xml:space="preserve"> ADDIN EN.CITE &lt;EndNote&gt;&lt;Cite&gt;&lt;Author&gt;Jiang&lt;/Author&gt;&lt;Year&gt;2015&lt;/Year&gt;&lt;RecNum&gt;1793&lt;/RecNum&gt;&lt;DisplayText&gt;(Jiang and Kim 2015)&lt;/DisplayText&gt;&lt;record&gt;&lt;rec-number&gt;1793&lt;/rec-number&gt;&lt;foreign-keys&gt;&lt;key app="EN" db-id="trr00pfsbzzex0ezwf6v5swd9fpfpwfa90xp" timestamp="1595384884" guid="16671cf2-d904-48cb-bde2-0df4717436cf"&gt;179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section&gt;190&lt;/section&gt;&lt;dates&gt;&lt;year&gt;2015&lt;/year&gt;&lt;/dates&gt;&lt;isbn&gt;09291199&lt;/isbn&gt;&lt;urls&gt;&lt;/urls&gt;&lt;electronic-resource-num&gt;10.1016/j.jcorpfin.2014.10.010&lt;/electronic-resource-num&gt;&lt;/record&gt;&lt;/Cite&gt;&lt;/EndNote&gt;</w:instrText>
      </w:r>
      <w:r w:rsidRPr="004E7E5A">
        <w:rPr>
          <w:rFonts w:cs="Times New Roman"/>
        </w:rPr>
        <w:fldChar w:fldCharType="separate"/>
      </w:r>
      <w:r w:rsidRPr="004E7E5A">
        <w:rPr>
          <w:rFonts w:cs="Times New Roman"/>
          <w:noProof/>
        </w:rPr>
        <w:t>(Jiang and Kim 2015)</w:t>
      </w:r>
      <w:r w:rsidRPr="004E7E5A">
        <w:rPr>
          <w:rFonts w:cs="Times New Roman"/>
        </w:rPr>
        <w:fldChar w:fldCharType="end"/>
      </w:r>
      <w:r w:rsidRPr="004E7E5A">
        <w:rPr>
          <w:rFonts w:cs="Times New Roman"/>
        </w:rPr>
        <w:t xml:space="preserve">. </w:t>
      </w:r>
    </w:p>
    <w:p w14:paraId="4221A79C" w14:textId="77777777" w:rsidR="00E72A9B" w:rsidRPr="004E7E5A" w:rsidRDefault="00E72A9B" w:rsidP="00E72A9B">
      <w:pPr>
        <w:pStyle w:val="a7"/>
        <w:spacing w:line="480" w:lineRule="auto"/>
        <w:ind w:firstLine="480"/>
        <w:rPr>
          <w:rFonts w:cs="Times New Roman"/>
        </w:rPr>
      </w:pPr>
      <w:r w:rsidRPr="004E7E5A">
        <w:rPr>
          <w:rFonts w:cs="Times New Roman"/>
        </w:rPr>
        <w:t>Boards have around 9 members on average (</w:t>
      </w:r>
      <w:r w:rsidRPr="004E7E5A">
        <w:rPr>
          <w:rFonts w:cs="Times New Roman"/>
          <w:i/>
          <w:iCs/>
        </w:rPr>
        <w:t>Board size</w:t>
      </w:r>
      <w:r w:rsidRPr="004E7E5A">
        <w:rPr>
          <w:rFonts w:cs="Times New Roman"/>
        </w:rPr>
        <w:t xml:space="preserve">). This is consistent with the research conducted by Liao et al. (2016), which report 9 board members on average by examining 2054 firm-years observations of Chinese listed firms from 2008 to 2012. </w:t>
      </w:r>
      <w:proofErr w:type="spellStart"/>
      <w:r w:rsidRPr="004E7E5A">
        <w:rPr>
          <w:rFonts w:cs="Times New Roman"/>
        </w:rPr>
        <w:t>Beji</w:t>
      </w:r>
      <w:proofErr w:type="spellEnd"/>
      <w:r w:rsidRPr="004E7E5A">
        <w:rPr>
          <w:rFonts w:cs="Times New Roman"/>
        </w:rPr>
        <w:t xml:space="preserve"> et al. (2020) report a board size of 13 members with a sample of 120 French listed companies between the year 2003 and 2016, which is much higher than observed in our sample.</w:t>
      </w:r>
    </w:p>
    <w:p w14:paraId="2027EEE1" w14:textId="77777777" w:rsidR="00E72A9B" w:rsidRPr="004E7E5A" w:rsidRDefault="00E72A9B" w:rsidP="00E72A9B">
      <w:pPr>
        <w:pStyle w:val="a7"/>
        <w:spacing w:line="480" w:lineRule="auto"/>
        <w:ind w:firstLine="480"/>
        <w:rPr>
          <w:rFonts w:cs="Times New Roman"/>
          <w:shd w:val="clear" w:color="auto" w:fill="FFFFFF"/>
        </w:rPr>
      </w:pPr>
      <w:r w:rsidRPr="004E7E5A">
        <w:rPr>
          <w:rFonts w:cs="Times New Roman"/>
          <w:shd w:val="clear" w:color="auto" w:fill="FFFFFF"/>
        </w:rPr>
        <w:t>The average percentage of female board members is only 11.9% (</w:t>
      </w:r>
      <w:r w:rsidRPr="004E7E5A">
        <w:rPr>
          <w:rFonts w:cs="Times New Roman"/>
          <w:i/>
          <w:iCs/>
          <w:shd w:val="clear" w:color="auto" w:fill="FFFFFF"/>
        </w:rPr>
        <w:t>Female</w:t>
      </w:r>
      <w:r w:rsidRPr="004E7E5A">
        <w:rPr>
          <w:rFonts w:cs="Times New Roman"/>
          <w:shd w:val="clear" w:color="auto" w:fill="FFFFFF"/>
        </w:rPr>
        <w:t xml:space="preserve">), which is consistent with </w:t>
      </w:r>
      <w:r w:rsidRPr="004E7E5A">
        <w:rPr>
          <w:rFonts w:cs="Times New Roman"/>
        </w:rPr>
        <w:t>the research conducted by Liao et al. (2016) based on Chinese firms.</w:t>
      </w:r>
      <w:r w:rsidRPr="004E7E5A">
        <w:rPr>
          <w:rFonts w:cs="Times New Roman"/>
          <w:shd w:val="clear" w:color="auto" w:fill="FFFFFF"/>
        </w:rPr>
        <w:t xml:space="preserve"> The average percentage of female is much lower in </w:t>
      </w:r>
      <w:r w:rsidRPr="004E7E5A">
        <w:rPr>
          <w:rFonts w:cs="Times New Roman"/>
        </w:rPr>
        <w:t>this research</w:t>
      </w:r>
      <w:r w:rsidRPr="004E7E5A">
        <w:rPr>
          <w:rFonts w:cs="Times New Roman"/>
          <w:shd w:val="clear" w:color="auto" w:fill="FFFFFF"/>
        </w:rPr>
        <w:t xml:space="preserve"> than that in some developed countries. According to a sample of 120 French listed companies between the year 2003 and 2016, 22.2% firm directors are female (</w:t>
      </w:r>
      <w:proofErr w:type="spellStart"/>
      <w:r w:rsidRPr="004E7E5A">
        <w:rPr>
          <w:rFonts w:cs="Times New Roman"/>
          <w:shd w:val="clear" w:color="auto" w:fill="FFFFFF"/>
        </w:rPr>
        <w:t>Beji</w:t>
      </w:r>
      <w:proofErr w:type="spellEnd"/>
      <w:r w:rsidRPr="004E7E5A">
        <w:rPr>
          <w:rFonts w:cs="Times New Roman"/>
          <w:shd w:val="clear" w:color="auto" w:fill="FFFFFF"/>
        </w:rPr>
        <w:t xml:space="preserve"> et al. 2020). Using a sample of 1348 small and medium enterprises from Luxembourg, </w:t>
      </w:r>
      <w:proofErr w:type="spellStart"/>
      <w:r w:rsidRPr="004E7E5A">
        <w:rPr>
          <w:rFonts w:cs="Times New Roman"/>
          <w:shd w:val="clear" w:color="auto" w:fill="FFFFFF"/>
        </w:rPr>
        <w:t>Bocquest</w:t>
      </w:r>
      <w:proofErr w:type="spellEnd"/>
      <w:r w:rsidRPr="004E7E5A">
        <w:rPr>
          <w:rFonts w:cs="Times New Roman"/>
          <w:shd w:val="clear" w:color="auto" w:fill="FFFFFF"/>
        </w:rPr>
        <w:t xml:space="preserve"> et al. (2019) show that 28.7% firm directors are female. One possible reason for the different percentage of female board members may be that some developed countries have passed laws mandating that firms add more female directors on boards (</w:t>
      </w:r>
      <w:proofErr w:type="spellStart"/>
      <w:r w:rsidRPr="004E7E5A">
        <w:rPr>
          <w:rFonts w:cs="Times New Roman"/>
          <w:shd w:val="clear" w:color="auto" w:fill="FFFFFF"/>
        </w:rPr>
        <w:t>Katmon</w:t>
      </w:r>
      <w:proofErr w:type="spellEnd"/>
      <w:r w:rsidRPr="004E7E5A">
        <w:rPr>
          <w:rFonts w:cs="Times New Roman"/>
          <w:shd w:val="clear" w:color="auto" w:fill="FFFFFF"/>
        </w:rPr>
        <w:t xml:space="preserve"> et al., 2017).</w:t>
      </w:r>
      <w:r w:rsidRPr="004E7E5A">
        <w:rPr>
          <w:rStyle w:val="af4"/>
          <w:rFonts w:cs="Times New Roman"/>
          <w:shd w:val="clear" w:color="auto" w:fill="FFFFFF"/>
        </w:rPr>
        <w:footnoteReference w:id="11"/>
      </w:r>
      <w:r w:rsidRPr="004E7E5A">
        <w:rPr>
          <w:rFonts w:cs="Times New Roman"/>
          <w:shd w:val="clear" w:color="auto" w:fill="FFFFFF"/>
        </w:rPr>
        <w:t xml:space="preserve"> There is no such law in China.</w:t>
      </w:r>
    </w:p>
    <w:p w14:paraId="3703F419" w14:textId="77777777" w:rsidR="00E72A9B" w:rsidRPr="004E7E5A" w:rsidRDefault="00E72A9B" w:rsidP="00E72A9B">
      <w:pPr>
        <w:pStyle w:val="a7"/>
        <w:spacing w:line="480" w:lineRule="auto"/>
        <w:ind w:firstLine="480"/>
        <w:rPr>
          <w:rFonts w:cs="Times New Roman"/>
        </w:rPr>
      </w:pPr>
      <w:r w:rsidRPr="004E7E5A">
        <w:rPr>
          <w:rFonts w:cs="Times New Roman"/>
        </w:rPr>
        <w:lastRenderedPageBreak/>
        <w:t>Table 2 shows that 18.5% of firms displaying CEO-chair structure (</w:t>
      </w:r>
      <w:r w:rsidRPr="004E7E5A">
        <w:rPr>
          <w:rFonts w:cs="Times New Roman"/>
          <w:i/>
          <w:iCs/>
        </w:rPr>
        <w:t>Duality</w:t>
      </w:r>
      <w:r w:rsidRPr="004E7E5A">
        <w:rPr>
          <w:rFonts w:cs="Times New Roman"/>
        </w:rPr>
        <w:t xml:space="preserve">). The proportion of CEO duality is close to the research conclusion conducted by Liao et al. (2016) in Chinese setting. This is different from that in some developed countries. The research conducted by </w:t>
      </w:r>
      <w:proofErr w:type="spellStart"/>
      <w:r w:rsidRPr="004E7E5A">
        <w:rPr>
          <w:rFonts w:cs="Times New Roman"/>
        </w:rPr>
        <w:t>Beji</w:t>
      </w:r>
      <w:proofErr w:type="spellEnd"/>
      <w:r w:rsidRPr="004E7E5A">
        <w:rPr>
          <w:rFonts w:cs="Times New Roman"/>
        </w:rPr>
        <w:t xml:space="preserve"> et al. (2020) report 33.6% of duality with a sample of 120 French listed companies between the year 2003 and 2016. With a sample from the USA, during the period of 2007-2011, 64.0% of firms displaying CEO-chair structure (Macaulay et al. 2017). However, Shaukat et al. (2016) report 4.0% of duality with a sample of UK listed companies, covering the period 2002-2010.</w:t>
      </w:r>
    </w:p>
    <w:p w14:paraId="2DB82C10" w14:textId="2D662214" w:rsidR="00E72A9B" w:rsidRPr="004E7E5A" w:rsidRDefault="00E72A9B" w:rsidP="00E72A9B">
      <w:pPr>
        <w:pStyle w:val="a7"/>
        <w:spacing w:line="480" w:lineRule="auto"/>
        <w:ind w:firstLine="480"/>
        <w:rPr>
          <w:rFonts w:cs="Times New Roman"/>
        </w:rPr>
      </w:pPr>
      <w:r w:rsidRPr="004E7E5A">
        <w:rPr>
          <w:rFonts w:cs="Times New Roman"/>
        </w:rPr>
        <w:t>Regarding other control variables, the mean of</w:t>
      </w:r>
      <w:r w:rsidRPr="004E7E5A">
        <w:rPr>
          <w:rFonts w:cs="Times New Roman"/>
          <w:i/>
          <w:iCs/>
        </w:rPr>
        <w:t xml:space="preserve"> </w:t>
      </w:r>
      <w:proofErr w:type="spellStart"/>
      <w:r w:rsidRPr="004E7E5A">
        <w:rPr>
          <w:rFonts w:cs="Times New Roman"/>
          <w:i/>
          <w:iCs/>
        </w:rPr>
        <w:t>Roa</w:t>
      </w:r>
      <w:proofErr w:type="spellEnd"/>
      <w:r w:rsidRPr="004E7E5A">
        <w:rPr>
          <w:rFonts w:cs="Times New Roman"/>
        </w:rPr>
        <w:t xml:space="preserve"> is 4.2%, and this is similar to the research conducted by </w:t>
      </w:r>
      <w:proofErr w:type="spellStart"/>
      <w:r w:rsidRPr="004E7E5A">
        <w:rPr>
          <w:rFonts w:cs="Times New Roman"/>
        </w:rPr>
        <w:t>Beji</w:t>
      </w:r>
      <w:proofErr w:type="spellEnd"/>
      <w:r w:rsidRPr="004E7E5A">
        <w:rPr>
          <w:rFonts w:cs="Times New Roman"/>
        </w:rPr>
        <w:t xml:space="preserve"> et al. (2020) with a sample of 120 French listed companies, which reports a return on assets of 3.9%. The average mean of </w:t>
      </w:r>
      <w:r w:rsidRPr="004E7E5A">
        <w:rPr>
          <w:rFonts w:cs="Times New Roman"/>
          <w:i/>
          <w:iCs/>
        </w:rPr>
        <w:t>Lev</w:t>
      </w:r>
      <w:r w:rsidRPr="004E7E5A">
        <w:rPr>
          <w:rFonts w:cs="Times New Roman"/>
        </w:rPr>
        <w:t xml:space="preserve"> is 48.4%. We also observe that 58.6 % of firms are state owned (</w:t>
      </w:r>
      <w:proofErr w:type="spellStart"/>
      <w:r w:rsidRPr="004E7E5A">
        <w:rPr>
          <w:rFonts w:cs="Times New Roman"/>
          <w:i/>
          <w:iCs/>
        </w:rPr>
        <w:t>Soe</w:t>
      </w:r>
      <w:proofErr w:type="spellEnd"/>
      <w:r w:rsidRPr="004E7E5A">
        <w:rPr>
          <w:rFonts w:cs="Times New Roman"/>
        </w:rPr>
        <w:t>). In total, 2.0% of CSR reports are assured (</w:t>
      </w:r>
      <w:r w:rsidRPr="004E7E5A">
        <w:rPr>
          <w:rFonts w:cs="Times New Roman" w:hint="eastAsia"/>
          <w:i/>
          <w:iCs/>
        </w:rPr>
        <w:t>CSR</w:t>
      </w:r>
      <w:r w:rsidRPr="004E7E5A">
        <w:rPr>
          <w:rFonts w:cs="Times New Roman"/>
          <w:i/>
          <w:iCs/>
        </w:rPr>
        <w:t xml:space="preserve"> assurance</w:t>
      </w:r>
      <w:r w:rsidRPr="004E7E5A">
        <w:rPr>
          <w:rFonts w:cs="Times New Roman"/>
        </w:rPr>
        <w:t xml:space="preserve">) in the firms issuing CSR report. The total ratio of CSR reports assured is still lower than that in developed countries </w:t>
      </w:r>
      <w:r w:rsidRPr="004E7E5A">
        <w:rPr>
          <w:rFonts w:cs="Times New Roman"/>
        </w:rPr>
        <w:fldChar w:fldCharType="begin"/>
      </w:r>
      <w:r w:rsidR="001A1175" w:rsidRPr="004E7E5A">
        <w:rPr>
          <w:rFonts w:cs="Times New Roman"/>
        </w:rPr>
        <w:instrText xml:space="preserve"> ADDIN EN.CITE &lt;EndNote&gt;&lt;Cite&gt;&lt;Author&gt;Liao&lt;/Author&gt;&lt;Year&gt;2016&lt;/Year&gt;&lt;RecNum&gt;318&lt;/RecNum&gt;&lt;DisplayText&gt;(Liao et al. 2016)&lt;/DisplayText&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Liao et al. 2016)</w:t>
      </w:r>
      <w:r w:rsidRPr="004E7E5A">
        <w:rPr>
          <w:rFonts w:cs="Times New Roman"/>
        </w:rPr>
        <w:fldChar w:fldCharType="end"/>
      </w:r>
      <w:r w:rsidRPr="004E7E5A">
        <w:rPr>
          <w:rFonts w:cs="Times New Roman"/>
        </w:rPr>
        <w:t>. Finally, 74.2 % of firms are politically connected (</w:t>
      </w:r>
      <w:r w:rsidRPr="004E7E5A">
        <w:rPr>
          <w:rFonts w:cs="Times New Roman"/>
          <w:i/>
          <w:iCs/>
          <w:szCs w:val="24"/>
        </w:rPr>
        <w:t>Political connections</w:t>
      </w:r>
      <w:r w:rsidRPr="004E7E5A">
        <w:rPr>
          <w:rFonts w:cs="Times New Roman"/>
        </w:rPr>
        <w:t>).</w:t>
      </w:r>
    </w:p>
    <w:p w14:paraId="0D7F3882"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2 here]</w:t>
      </w:r>
    </w:p>
    <w:p w14:paraId="64A78CC5" w14:textId="77777777" w:rsidR="00E72A9B" w:rsidRPr="004E7E5A" w:rsidRDefault="00E72A9B" w:rsidP="00E72A9B">
      <w:pPr>
        <w:pStyle w:val="a7"/>
        <w:spacing w:line="480" w:lineRule="auto"/>
        <w:ind w:firstLine="480"/>
        <w:rPr>
          <w:rFonts w:cs="Times New Roman"/>
        </w:rPr>
      </w:pPr>
      <w:r w:rsidRPr="004E7E5A">
        <w:rPr>
          <w:rFonts w:cs="Times New Roman"/>
        </w:rPr>
        <w:t>Table 3 reports the pairwise correlation. All the coefficient values fell below 0.50 where the highest coefficient (0.49) is between directors’ ownership (</w:t>
      </w:r>
      <w:proofErr w:type="spellStart"/>
      <w:r w:rsidRPr="004E7E5A">
        <w:rPr>
          <w:rFonts w:cs="Times New Roman"/>
          <w:i/>
          <w:iCs/>
        </w:rPr>
        <w:t>Dirshare</w:t>
      </w:r>
      <w:proofErr w:type="spellEnd"/>
      <w:r w:rsidRPr="004E7E5A">
        <w:rPr>
          <w:rFonts w:cs="Times New Roman"/>
        </w:rPr>
        <w:t>) and the nature of firms’ ownership (</w:t>
      </w:r>
      <w:proofErr w:type="spellStart"/>
      <w:r w:rsidRPr="004E7E5A">
        <w:rPr>
          <w:rFonts w:cs="Times New Roman"/>
          <w:i/>
          <w:iCs/>
        </w:rPr>
        <w:t>Soe</w:t>
      </w:r>
      <w:proofErr w:type="spellEnd"/>
      <w:r w:rsidRPr="004E7E5A">
        <w:rPr>
          <w:rFonts w:cs="Times New Roman"/>
        </w:rPr>
        <w:t xml:space="preserve">). We also calculate the value of variance expansion factor and the maximum of variance expansion factor is 2.89, which indicates that there is no serious multicollinearity </w:t>
      </w:r>
      <w:r w:rsidRPr="004E7E5A">
        <w:rPr>
          <w:rFonts w:cs="Times New Roman"/>
        </w:rPr>
        <w:lastRenderedPageBreak/>
        <w:t>concern.</w:t>
      </w:r>
    </w:p>
    <w:p w14:paraId="0AD04E97"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3 here]</w:t>
      </w:r>
    </w:p>
    <w:p w14:paraId="7463B558" w14:textId="77777777" w:rsidR="00E72A9B" w:rsidRPr="004E7E5A" w:rsidRDefault="00E72A9B" w:rsidP="00E72A9B">
      <w:pPr>
        <w:pStyle w:val="a9"/>
        <w:rPr>
          <w:iCs w:val="0"/>
          <w:sz w:val="24"/>
          <w:szCs w:val="24"/>
        </w:rPr>
      </w:pPr>
      <w:r w:rsidRPr="004E7E5A">
        <w:rPr>
          <w:iCs w:val="0"/>
          <w:sz w:val="24"/>
          <w:szCs w:val="24"/>
        </w:rPr>
        <w:t>Main Regression Results</w:t>
      </w:r>
      <w:bookmarkEnd w:id="0"/>
    </w:p>
    <w:p w14:paraId="3030DD8B" w14:textId="3CDAC81A" w:rsidR="00E72A9B" w:rsidRPr="004E7E5A" w:rsidRDefault="00E72A9B" w:rsidP="00E72A9B">
      <w:pPr>
        <w:pStyle w:val="a7"/>
        <w:spacing w:line="480" w:lineRule="auto"/>
        <w:ind w:firstLine="480"/>
        <w:rPr>
          <w:rFonts w:cs="Times New Roman"/>
        </w:rPr>
      </w:pPr>
      <w:r w:rsidRPr="004E7E5A">
        <w:rPr>
          <w:rFonts w:cs="Times New Roman"/>
        </w:rPr>
        <w:t xml:space="preserve">We first conduct our main regression analysis using Equation (1). Consistent with </w:t>
      </w:r>
      <w:proofErr w:type="spellStart"/>
      <w:r w:rsidRPr="004E7E5A">
        <w:rPr>
          <w:rFonts w:cs="Times New Roman"/>
        </w:rPr>
        <w:t>Katmon</w:t>
      </w:r>
      <w:proofErr w:type="spellEnd"/>
      <w:r w:rsidRPr="004E7E5A">
        <w:rPr>
          <w:rFonts w:cs="Times New Roman"/>
          <w:noProof/>
        </w:rPr>
        <w:t xml:space="preserve"> et al. </w:t>
      </w:r>
      <w:r w:rsidRPr="004E7E5A">
        <w:rPr>
          <w:rFonts w:cs="Times New Roman"/>
        </w:rPr>
        <w:t xml:space="preserve">(2017), we perform Durbin and Wu-Hausman tests </w:t>
      </w:r>
      <w:r w:rsidRPr="004E7E5A">
        <w:rPr>
          <w:rFonts w:cs="Times New Roman"/>
        </w:rPr>
        <w:fldChar w:fldCharType="begin"/>
      </w:r>
      <w:r w:rsidR="001A1175" w:rsidRPr="004E7E5A">
        <w:rPr>
          <w:rFonts w:cs="Times New Roman"/>
        </w:rPr>
        <w:instrText xml:space="preserve"> ADDIN EN.CITE &lt;EndNote&gt;&lt;Cite&gt;&lt;Author&gt;Hausman&lt;/Author&gt;&lt;Year&gt;1978&lt;/Year&gt;&lt;RecNum&gt;2127&lt;/RecNum&gt;&lt;DisplayText&gt;(Hausman 1978)&lt;/DisplayText&gt;&lt;record&gt;&lt;rec-number&gt;2127&lt;/rec-number&gt;&lt;foreign-keys&gt;&lt;key app="EN" db-id="trr00pfsbzzex0ezwf6v5swd9fpfpwfa90xp" timestamp="1631525675" guid="efc1f948-7696-42d6-ad69-69dfd48f87e4"&gt;2127&lt;/key&gt;&lt;/foreign-keys&gt;&lt;ref-type name="Journal Article"&gt;17&lt;/ref-type&gt;&lt;contributors&gt;&lt;authors&gt;&lt;author&gt;Hausman, J. A.&lt;/author&gt;&lt;/authors&gt;&lt;/contributors&gt;&lt;titles&gt;&lt;title&gt;Specification tests in econometrics&lt;/title&gt;&lt;secondary-title&gt;Econometrica&lt;/secondary-title&gt;&lt;/titles&gt;&lt;periodical&gt;&lt;full-title&gt;Econometrica&lt;/full-title&gt;&lt;/periodical&gt;&lt;pages&gt;1251-1271&lt;/pages&gt;&lt;volume&gt;46&lt;/volume&gt;&lt;number&gt;6&lt;/number&gt;&lt;dates&gt;&lt;year&gt;1978&lt;/year&gt;&lt;/dates&gt;&lt;urls&gt;&lt;/urls&gt;&lt;/record&gt;&lt;/Cite&gt;&lt;/EndNote&gt;</w:instrText>
      </w:r>
      <w:r w:rsidRPr="004E7E5A">
        <w:rPr>
          <w:rFonts w:cs="Times New Roman"/>
        </w:rPr>
        <w:fldChar w:fldCharType="separate"/>
      </w:r>
      <w:r w:rsidRPr="004E7E5A">
        <w:rPr>
          <w:rFonts w:cs="Times New Roman"/>
          <w:noProof/>
        </w:rPr>
        <w:t>(Hausman 1978)</w:t>
      </w:r>
      <w:r w:rsidRPr="004E7E5A">
        <w:rPr>
          <w:rFonts w:cs="Times New Roman"/>
        </w:rPr>
        <w:fldChar w:fldCharType="end"/>
      </w:r>
      <w:r w:rsidRPr="004E7E5A">
        <w:rPr>
          <w:rFonts w:cs="Times New Roman"/>
        </w:rPr>
        <w:t xml:space="preserve"> to detect the presence of endogeneity. Our Durbin and Wu-Hausman tests reported below denote that network centrality measured by </w:t>
      </w:r>
      <w:proofErr w:type="spellStart"/>
      <w:r w:rsidRPr="004E7E5A">
        <w:rPr>
          <w:rFonts w:cs="Times New Roman"/>
          <w:i/>
          <w:iCs/>
        </w:rPr>
        <w:t>Score_max</w:t>
      </w:r>
      <w:proofErr w:type="spellEnd"/>
      <w:r w:rsidRPr="004E7E5A">
        <w:rPr>
          <w:rFonts w:cs="Times New Roman"/>
        </w:rPr>
        <w:t xml:space="preserve"> (Durbin = 10.760, p value = 0.001; Wu-Hausman = 10.540, p value = 0.001), </w:t>
      </w:r>
      <w:proofErr w:type="spellStart"/>
      <w:r w:rsidRPr="004E7E5A">
        <w:rPr>
          <w:rFonts w:cs="Times New Roman"/>
          <w:i/>
          <w:iCs/>
          <w:szCs w:val="24"/>
        </w:rPr>
        <w:t>Score_mean</w:t>
      </w:r>
      <w:proofErr w:type="spellEnd"/>
      <w:r w:rsidRPr="004E7E5A">
        <w:rPr>
          <w:rFonts w:cs="Times New Roman"/>
        </w:rPr>
        <w:t xml:space="preserve"> (Durbin = 9.626, p value = 0.002; Wu-Hausman = 9.427, p value = 0.002), </w:t>
      </w:r>
      <w:proofErr w:type="spellStart"/>
      <w:r w:rsidRPr="004E7E5A">
        <w:rPr>
          <w:rFonts w:cs="Times New Roman"/>
          <w:i/>
          <w:iCs/>
        </w:rPr>
        <w:t>Score_med</w:t>
      </w:r>
      <w:proofErr w:type="spellEnd"/>
      <w:r w:rsidRPr="004E7E5A">
        <w:rPr>
          <w:rFonts w:cs="Times New Roman"/>
        </w:rPr>
        <w:t xml:space="preserve"> (Durbin = 9.280, p value = 0.002; Wu-Hausman = 9.088, p value = 0.003) and </w:t>
      </w:r>
      <w:proofErr w:type="spellStart"/>
      <w:r w:rsidRPr="004E7E5A">
        <w:rPr>
          <w:rFonts w:cs="Times New Roman"/>
          <w:i/>
          <w:iCs/>
          <w:szCs w:val="24"/>
        </w:rPr>
        <w:t>Score_min</w:t>
      </w:r>
      <w:proofErr w:type="spellEnd"/>
      <w:r w:rsidRPr="004E7E5A">
        <w:rPr>
          <w:rFonts w:cs="Times New Roman"/>
        </w:rPr>
        <w:t xml:space="preserve"> (Durbin = 8.876, p value = 0.003; Wu-Hausman = 8.691, p value = 0.003) is subject to endogeneity bias.</w:t>
      </w:r>
    </w:p>
    <w:p w14:paraId="5DAFD89D" w14:textId="519B47F0" w:rsidR="00E72A9B" w:rsidRPr="004E7E5A" w:rsidRDefault="00E72A9B" w:rsidP="00E72A9B">
      <w:pPr>
        <w:pStyle w:val="a7"/>
        <w:spacing w:line="480" w:lineRule="auto"/>
        <w:ind w:firstLine="480"/>
        <w:rPr>
          <w:rFonts w:cs="Times New Roman"/>
          <w:szCs w:val="24"/>
        </w:rPr>
      </w:pPr>
      <w:r w:rsidRPr="004E7E5A">
        <w:rPr>
          <w:rFonts w:cs="Times New Roman"/>
        </w:rPr>
        <w:t xml:space="preserve">The results of the first-stage regression of Equation (1) are presented in Table 4. The </w:t>
      </w:r>
      <w:r w:rsidRPr="004E7E5A">
        <w:rPr>
          <w:rFonts w:cs="Times New Roman"/>
          <w:szCs w:val="20"/>
        </w:rPr>
        <w:t>dependent</w:t>
      </w:r>
      <w:r w:rsidRPr="004E7E5A">
        <w:rPr>
          <w:rFonts w:cs="Times New Roman"/>
        </w:rPr>
        <w:t xml:space="preserve"> variables in Columns (1) to (4) are network centrality measured b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respectively. The in</w:t>
      </w:r>
      <w:r w:rsidRPr="004E7E5A">
        <w:rPr>
          <w:rFonts w:cs="Times New Roman"/>
          <w:szCs w:val="20"/>
        </w:rPr>
        <w:t>dependent</w:t>
      </w:r>
      <w:r w:rsidRPr="004E7E5A">
        <w:rPr>
          <w:rFonts w:cs="Times New Roman"/>
        </w:rPr>
        <w:t xml:space="preserve"> variable is instrumental variable (</w:t>
      </w:r>
      <w:r w:rsidRPr="004E7E5A">
        <w:rPr>
          <w:rFonts w:cs="Times New Roman"/>
          <w:i/>
          <w:iCs/>
          <w:szCs w:val="24"/>
        </w:rPr>
        <w:t>Director convenience</w:t>
      </w:r>
      <w:r w:rsidRPr="004E7E5A">
        <w:rPr>
          <w:rFonts w:cs="Times New Roman"/>
          <w:szCs w:val="24"/>
        </w:rPr>
        <w:t>)</w:t>
      </w:r>
      <w:r w:rsidRPr="004E7E5A">
        <w:rPr>
          <w:rFonts w:cs="Times New Roman"/>
        </w:rPr>
        <w:t xml:space="preserve">. In the first-stage regressions, our instrumental variable </w:t>
      </w:r>
      <w:r w:rsidRPr="004E7E5A">
        <w:rPr>
          <w:rFonts w:cs="Times New Roman"/>
          <w:i/>
          <w:iCs/>
          <w:szCs w:val="24"/>
        </w:rPr>
        <w:t>Director convenience</w:t>
      </w:r>
      <w:r w:rsidRPr="004E7E5A">
        <w:rPr>
          <w:rFonts w:cs="Times New Roman"/>
        </w:rPr>
        <w:t xml:space="preserve"> has significantly positive influence on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rPr>
        <w:t>Score_mean</w:t>
      </w:r>
      <w:proofErr w:type="spellEnd"/>
      <w:r w:rsidRPr="004E7E5A">
        <w:rPr>
          <w:rFonts w:cs="Times New Roman"/>
          <w:i/>
          <w:iCs/>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rPr>
        <w:t>Score_min</w:t>
      </w:r>
      <w:proofErr w:type="spellEnd"/>
      <w:r w:rsidRPr="004E7E5A">
        <w:rPr>
          <w:rFonts w:cs="Times New Roman"/>
        </w:rPr>
        <w:t xml:space="preserve">). The directions of these associations are consistent with those in prior literature </w:t>
      </w:r>
      <w:r w:rsidRPr="004E7E5A">
        <w:rPr>
          <w:rFonts w:cs="Times New Roman"/>
          <w:szCs w:val="24"/>
        </w:rPr>
        <w:fldChar w:fldCharType="begin"/>
      </w:r>
      <w:r w:rsidR="001A1175" w:rsidRPr="004E7E5A">
        <w:rPr>
          <w:rFonts w:cs="Times New Roman"/>
          <w:szCs w:val="24"/>
        </w:rPr>
        <w:instrText xml:space="preserve"> ADDIN EN.CITE &lt;EndNote&gt;&lt;Cite&gt;&lt;Author&gt;Alam&lt;/Author&gt;&lt;Year&gt;2014&lt;/Year&gt;&lt;RecNum&gt;2066&lt;/RecNum&gt;&lt;DisplayText&gt;(Alam et al. 2014; Chakravarty and Rutherford 2017)&lt;/DisplayText&gt;&lt;record&gt;&lt;rec-number&gt;2066&lt;/rec-number&gt;&lt;foreign-keys&gt;&lt;key app="EN" db-id="trr00pfsbzzex0ezwf6v5swd9fpfpwfa90xp" timestamp="1627910831" guid="c1fd2146-b2ed-4e27-9961-b25a86faa246"&gt;2066&lt;/key&gt;&lt;/foreign-keys&gt;&lt;ref-type name="Journal Article"&gt;17&lt;/ref-type&gt;&lt;contributors&gt;&lt;authors&gt;&lt;author&gt;Zinat S. Alam&lt;/author&gt;&lt;author&gt;Mark A. Chen&lt;/author&gt;&lt;author&gt;Conrad S. Ciccotello&lt;/author&gt;&lt;author&gt;Harley E. Ryan&lt;/author&gt;&lt;/authors&gt;&lt;/contributors&gt;&lt;titles&gt;&lt;title&gt;Does the location of directors matter? Information acquisition and board decisions&lt;/title&gt;&lt;secondary-title&gt;Journal of Financial &amp;amp; Quantitative Analysis&lt;/secondary-title&gt;&lt;/titles&gt;&lt;periodical&gt;&lt;full-title&gt;Journal of Financial &amp;amp; Quantitative Analysis&lt;/full-title&gt;&lt;/periodical&gt;&lt;pages&gt;131-164&lt;/pages&gt;&lt;volume&gt;49&lt;/volume&gt;&lt;number&gt;1&lt;/number&gt;&lt;dates&gt;&lt;year&gt;2014&lt;/year&gt;&lt;/dates&gt;&lt;urls&gt;&lt;/urls&gt;&lt;/record&gt;&lt;/Cite&gt;&lt;Cite&gt;&lt;Author&gt;Chakravarty&lt;/Author&gt;&lt;Year&gt;2017&lt;/Year&gt;&lt;RecNum&gt;1982&lt;/RecNum&gt;&lt;record&gt;&lt;rec-number&gt;1982&lt;/rec-number&gt;&lt;foreign-keys&gt;&lt;key app="EN" db-id="trr00pfsbzzex0ezwf6v5swd9fpfpwfa90xp" timestamp="1625885139" guid="c98443ac-f67f-497b-8700-77d6ac091f6a"&gt;1982&lt;/key&gt;&lt;/foreign-keys&gt;&lt;ref-type name="Journal Article"&gt;17&lt;/ref-type&gt;&lt;contributors&gt;&lt;authors&gt;&lt;author&gt;Chakravarty, S.&lt;/author&gt;&lt;author&gt;Rutherford, L. G.&lt;/author&gt;&lt;/authors&gt;&lt;/contributors&gt;&lt;titles&gt;&lt;title&gt;Do busy directors influence the cost of debt? An examination through the lens of takeover vulnerability&lt;/title&gt;&lt;secondary-title&gt;Journal of Corporate Finance&lt;/secondary-title&gt;&lt;/titles&gt;&lt;periodical&gt;&lt;full-title&gt;Journal of Corporate Finance&lt;/full-title&gt;&lt;/periodical&gt;&lt;pages&gt;429-443&lt;/pages&gt;&lt;volume&gt;43&lt;/volume&gt;&lt;dates&gt;&lt;year&gt;2017&lt;/year&gt;&lt;/dates&gt;&lt;urls&gt;&lt;/urls&gt;&lt;electronic-resource-num&gt;doi:10.1016/j.jcorpfin.2017.02.001.&lt;/electronic-resource-num&gt;&lt;/record&gt;&lt;/Cite&gt;&lt;/EndNote&gt;</w:instrText>
      </w:r>
      <w:r w:rsidRPr="004E7E5A">
        <w:rPr>
          <w:rFonts w:cs="Times New Roman"/>
          <w:szCs w:val="24"/>
        </w:rPr>
        <w:fldChar w:fldCharType="separate"/>
      </w:r>
      <w:r w:rsidRPr="004E7E5A">
        <w:rPr>
          <w:rFonts w:cs="Times New Roman"/>
          <w:noProof/>
          <w:szCs w:val="24"/>
        </w:rPr>
        <w:t>(Alam et al. 2014; Chakravarty and Rutherford 2017)</w:t>
      </w:r>
      <w:r w:rsidRPr="004E7E5A">
        <w:rPr>
          <w:rFonts w:cs="Times New Roman"/>
          <w:szCs w:val="24"/>
        </w:rPr>
        <w:fldChar w:fldCharType="end"/>
      </w:r>
      <w:r w:rsidRPr="004E7E5A">
        <w:rPr>
          <w:rFonts w:cs="Times New Roman"/>
          <w:szCs w:val="24"/>
        </w:rPr>
        <w:t xml:space="preserve">. </w:t>
      </w:r>
    </w:p>
    <w:p w14:paraId="3E15E4F0"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4 here]</w:t>
      </w:r>
    </w:p>
    <w:p w14:paraId="68FCA639" w14:textId="20ED7EA5" w:rsidR="00E72A9B" w:rsidRPr="004E7E5A" w:rsidRDefault="00E72A9B" w:rsidP="00E72A9B">
      <w:pPr>
        <w:pStyle w:val="a7"/>
        <w:spacing w:line="480" w:lineRule="auto"/>
        <w:ind w:firstLine="480"/>
        <w:rPr>
          <w:rFonts w:cs="Times New Roman"/>
        </w:rPr>
      </w:pPr>
      <w:r w:rsidRPr="004E7E5A">
        <w:rPr>
          <w:rFonts w:cs="Times New Roman"/>
        </w:rPr>
        <w:t xml:space="preserve">The results of the second-stage regression of Equation (1) are presented in table 5. The </w:t>
      </w:r>
      <w:r w:rsidRPr="004E7E5A">
        <w:rPr>
          <w:rFonts w:cs="Times New Roman"/>
          <w:szCs w:val="20"/>
        </w:rPr>
        <w:t>dependent</w:t>
      </w:r>
      <w:r w:rsidRPr="004E7E5A">
        <w:rPr>
          <w:rFonts w:cs="Times New Roman"/>
        </w:rPr>
        <w:t xml:space="preserve"> variable is CSR disclosure quality (</w:t>
      </w:r>
      <w:proofErr w:type="spellStart"/>
      <w:r w:rsidRPr="004E7E5A">
        <w:rPr>
          <w:rFonts w:cs="Times New Roman"/>
          <w:i/>
          <w:iCs/>
        </w:rPr>
        <w:t>Csr</w:t>
      </w:r>
      <w:proofErr w:type="spellEnd"/>
      <w:r w:rsidRPr="004E7E5A">
        <w:rPr>
          <w:rFonts w:cs="Times New Roman"/>
        </w:rPr>
        <w:t>). The in</w:t>
      </w:r>
      <w:r w:rsidRPr="004E7E5A">
        <w:rPr>
          <w:rFonts w:cs="Times New Roman"/>
          <w:szCs w:val="20"/>
        </w:rPr>
        <w:t>dependent</w:t>
      </w:r>
      <w:r w:rsidRPr="004E7E5A">
        <w:rPr>
          <w:rFonts w:cs="Times New Roman"/>
        </w:rPr>
        <w:t xml:space="preserve"> variables in Columns (1) to (4) are network centrality measured b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w:t>
      </w:r>
      <w:r w:rsidRPr="004E7E5A">
        <w:rPr>
          <w:rFonts w:cs="Times New Roman"/>
        </w:rPr>
        <w:lastRenderedPageBreak/>
        <w:t>respectively. The results show that the coefficients of network centrality</w:t>
      </w:r>
      <w:r w:rsidRPr="004E7E5A">
        <w:rPr>
          <w:rFonts w:cs="Times New Roman"/>
          <w:i/>
          <w:iCs/>
        </w:rPr>
        <w:t xml:space="preserve"> </w:t>
      </w:r>
      <w:r w:rsidRPr="004E7E5A">
        <w:rPr>
          <w:rFonts w:cs="Times New Roman"/>
        </w:rPr>
        <w:t>(</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rPr>
        <w:t>Score_mean</w:t>
      </w:r>
      <w:proofErr w:type="spellEnd"/>
      <w:r w:rsidRPr="004E7E5A">
        <w:rPr>
          <w:rFonts w:cs="Times New Roman"/>
          <w:i/>
          <w:iCs/>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rPr>
        <w:t>Score_min</w:t>
      </w:r>
      <w:proofErr w:type="spellEnd"/>
      <w:r w:rsidRPr="004E7E5A">
        <w:rPr>
          <w:rFonts w:cs="Times New Roman"/>
        </w:rPr>
        <w:t xml:space="preserve">) are all positive and significant at 1%. The results support hypothesis 1 and suggests a positive role of directors’ network in enhancing CSR disclosure quality. This result is in line with a number of studies highlighting the positive association between the directors’ network and the quality of corporate governance </w:t>
      </w:r>
      <w:r w:rsidRPr="004E7E5A">
        <w:rPr>
          <w:rFonts w:cs="Times New Roman"/>
        </w:rPr>
        <w:fldChar w:fldCharType="begin">
          <w:fldData xml:space="preserve">PEVuZE5vdGU+PENpdGU+PEF1dGhvcj5Ib21yb3k8L0F1dGhvcj48WWVhcj4yMDE3PC9ZZWFyPjxS
ZWNOdW0+MTczOTwvUmVjTnVtPjxEaXNwbGF5VGV4dD4oSG9tcm95IGFuZCBTbGVjaHRlbiAyMDE3
OyBNYWNhdWxheSBldCBhbC4gMjAxNzsgT21lciBldCBhbC4gMjAxOTsgQ2hhbmcgYW5kIFd1IDIw
MjApPC9EaXNwbGF5VGV4dD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NYWNhdWxheTwvQXV0aG9yPjxZ
ZWFyPjIwMTc8L1llYXI+PFJlY051bT41NzI8L1JlY051bT48cmVjb3JkPjxyZWMtbnVtYmVyPjU3
MjwvcmVjLW51bWJlcj48Zm9yZWlnbi1rZXlzPjxrZXkgYXBwPSJFTiIgZGItaWQ9InRycjAwcGZz
Ynp6ZXgwZXp3ZjZ2NXN3ZDlmcGZwd2ZhOTB4cCIgdGltZXN0YW1wPSIxNTgxMDgwMTAwIiBndWlk
PSIxZmRjZjBjZi0xMjU2LTQ3N2EtODY0MC0zOGEzYWZhZDVhZjYiPjU3Mjwva2V5PjwvZm9yZWln
bi1rZXlzPjxyZWYtdHlwZSBuYW1lPSJKb3VybmFsIEFydGljbGUiPjE3PC9yZWYtdHlwZT48Y29u
dHJpYnV0b3JzPjxhdXRob3JzPjxhdXRob3I+TWFjYXVsYXksIENyYWlnIEQuPC9hdXRob3I+PGF1
dGhvcj5SaWNoYXJkLCBPcmxhbmRvIEMuPC9hdXRob3I+PGF1dGhvcj5QZW5nLCBNaWtlIFcuPC9h
dXRob3I+PGF1dGhvcj5IYXNlbmh1dHRsLCBNYXJpYTwvYXV0aG9yPjwvYXV0aG9ycz48L2NvbnRy
aWJ1dG9ycz48dGl0bGVzPjx0aXRsZT5BbGxpYW5jZSBuZXR3b3JrIGNlbnRyYWxpdHksIGJvYXJk
IGNvbXBvc2l0aW9uLCBhbmQgY29ycG9yYXRlIHNvY2lhbCBwZXJmb3JtYW5jZTwvdGl0bGU+PHNl
Y29uZGFyeS10aXRsZT5Kb3VybmFsIG9mIEJ1c2luZXNzIEV0aGljczwvc2Vjb25kYXJ5LXRpdGxl
PjwvdGl0bGVzPjxwZXJpb2RpY2FsPjxmdWxsLXRpdGxlPkpvdXJuYWwgb2YgQnVzaW5lc3MgRXRo
aWNzPC9mdWxsLXRpdGxlPjwvcGVyaW9kaWNhbD48cGFnZXM+OTk3LTEwMDg8L3BhZ2VzPjx2b2x1
bWU+MTUxPC92b2x1bWU+PG51bWJlcj40PC9udW1iZXI+PHNlY3Rpb24+OTk3PC9zZWN0aW9uPjxk
YXRlcz48eWVhcj4yMDE3PC95ZWFyPjwvZGF0ZXM+PGlzYm4+MDE2Ny00NTQ0JiN4RDsxNTczLTA2
OTc8L2lzYm4+PHVybHM+PC91cmxzPjxlbGVjdHJvbmljLXJlc291cmNlLW51bT4xMC4xMDA3L3Mx
MDU1MS0wMTctMzU2Ni03PC9lbGVjdHJvbmljLXJlc291cmNlLW51bT48L3JlY29yZD48L0NpdGU+
PENpdGU+PEF1dGhvcj5PbWVyPC9BdXRob3I+PFllYXI+MjAxOTwvWWVhcj48UmVjTnVtPjE4NjM8
L1JlY051bT48cmVjb3JkPjxyZWMtbnVtYmVyPjE4NjM8L3JlYy1udW1iZXI+PGZvcmVpZ24ta2V5
cz48a2V5IGFwcD0iRU4iIGRiLWlkPSJ0cnIwMHBmc2J6emV4MGV6d2Y2djVzd2Q5ZnBmcHdmYTkw
eHAiIHRpbWVzdGFtcD0iMTU5ODk1Mzc2NiIgZ3VpZD0iNDE0NzZkYzgtYzcyMC00Y2FkLTliY2Yt
ZjRkZTRlMGU0YzI4Ij4xODYzPC9rZXk+PC9mb3JlaWduLWtleXM+PHJlZi10eXBlIG5hbWU9Ikpv
dXJuYWwgQXJ0aWNsZSI+MTc8L3JlZi10eXBlPjxjb250cmlidXRvcnM+PGF1dGhvcnM+PGF1dGhv
cj5UaG9tYXMgQy4gT21lcjwvYXV0aG9yPjxhdXRob3I+TWFyam9yaWUgSy4gU2hlbGxleTwvYXV0
aG9yPjxhdXRob3I+RnJhbmNlcyBNLiBUaWNlPC9hdXRob3I+PC9hdXRob3JzPjwvY29udHJpYnV0
b3JzPjx0aXRsZXM+PHRpdGxlPkRvIGRpcmVjdG9yIG5ldHdvcmtzIG1hdHRlciBmb3IgZmluYW5j
aWFsIHJlcG9ydGluZyBxdWFsaXR5PyBFdmlkZW5jZSBmcm9tIGF1ZGl0IGNvbW1pdHRlZSBjb25u
ZWN0ZWRuZXNzIGFuZCByZXN0YXRlbWVudHM8L3RpdGxlPjxzZWNvbmRhcnktdGl0bGU+TWFuYWdl
bWVudCBzY2llbmNlPC9zZWNvbmRhcnktdGl0bGU+PC90aXRsZXM+PHBlcmlvZGljYWw+PGZ1bGwt
dGl0bGU+TWFuYWdlbWVudCBTY2llbmNlPC9mdWxsLXRpdGxlPjwvcGVyaW9kaWNhbD48cGFnZXM+
MzM2MS0zMzg4PC9wYWdlcz48dm9sdW1lPjY2PC92b2x1bWU+PG51bWJlcj44PC9udW1iZXI+PGRh
dGVzPjx5ZWFyPjIwMTk8L3llYXI+PC9kYXRlcz48dXJscz48L3VybHM+PC9yZWNvcmQ+PC9DaXRl
PjxDaXRlPjxBdXRob3I+Q2hhbmc8L0F1dGhvcj48WWVhcj4yMDIwPC9ZZWFyPjxSZWNOdW0+MTk4
NzwvUmVjTnVtPjxyZWNvcmQ+PHJlYy1udW1iZXI+MTk4NzwvcmVjLW51bWJlcj48Zm9yZWlnbi1r
ZXlzPjxrZXkgYXBwPSJFTiIgZGItaWQ9InRycjAwcGZzYnp6ZXgwZXp3ZjZ2NXN3ZDlmcGZwd2Zh
OTB4cCIgdGltZXN0YW1wPSIxNjI2MDU5NTc0IiBndWlkPSJiN2IyNjY3Zi1jOWM2LTQwZjAtYjEw
OS1hNTZjNjgxYTk0NDgiPjE5ODc8L2tleT48L2ZvcmVpZ24ta2V5cz48cmVmLXR5cGUgbmFtZT0i
Sm91cm5hbCBBcnRpY2xlIj4xNzwvcmVmLXR5cGU+PGNvbnRyaWJ1dG9ycz48YXV0aG9ycz48YXV0
aG9yPkNoYW5nLCBDLiBILjwvYXV0aG9yPjxhdXRob3I+V3UsIFEuPC9hdXRob3I+PC9hdXRob3Jz
PjwvY29udHJpYnV0b3JzPjx0aXRsZXM+PHRpdGxlPkJvYXJkIG5ldHdvcmtzIGFuZCBjb3Jwb3Jh
dGUgaW5ub3ZhdGlvbjwvdGl0bGU+PHNlY29uZGFyeS10aXRsZT5NYW5hZ2VtZW50IFNjaWVuY2U8
L3NlY29uZGFyeS10aXRsZT48L3RpdGxlcz48cGVyaW9kaWNhbD48ZnVsbC10aXRsZT5NYW5hZ2Vt
ZW50IFNjaWVuY2U8L2Z1bGwtdGl0bGU+PC9wZXJpb2RpY2FsPjxwYWdlcz4zNjE4LTM2NTQ8L3Bh
Z2VzPjx2b2x1bWU+Njc8L3ZvbHVtZT48bnVtYmVyPjY8L251bWJlcj48ZGF0ZXM+PHllYXI+MjAy
MDwveWVhcj48L2RhdGVzPjx1cmxzPjwvdXJscz48ZWxlY3Ryb25pYy1yZXNvdXJjZS1udW0+aHR0
cHM6Ly9kb2kub3JnLzEwLjEyODcvbW5zYy4yMDIwLjM1ODc8L2VsZWN0cm9uaWMtcmVzb3VyY2Ut
bnVtPjwvcmVjb3JkPjwvQ2l0ZT48L0VuZE5vdGU+AG==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b21yb3k8L0F1dGhvcj48WWVhcj4yMDE3PC9ZZWFyPjxS
ZWNOdW0+MTczOTwvUmVjTnVtPjxEaXNwbGF5VGV4dD4oSG9tcm95IGFuZCBTbGVjaHRlbiAyMDE3
OyBNYWNhdWxheSBldCBhbC4gMjAxNzsgT21lciBldCBhbC4gMjAxOTsgQ2hhbmcgYW5kIFd1IDIw
MjApPC9EaXNwbGF5VGV4dD48cmVjb3JkPjxyZWMtbnVtYmVyPjE3Mzk8L3JlYy1udW1iZXI+PGZv
cmVpZ24ta2V5cz48a2V5IGFwcD0iRU4iIGRiLWlkPSJ0cnIwMHBmc2J6emV4MGV6d2Y2djVzd2Q5
ZnBmcHdmYTkweHAiIHRpbWVzdGFtcD0iMTU4NzU0MTUwOSIgZ3VpZD0iNjZkMzE2OTgtMGVjMy00
N2Q5LTkyZjYtNDcyMDU5ODdiOGRhIj4xNzM5PC9rZXk+PC9mb3JlaWduLWtleXM+PHJlZi10eXBl
IG5hbWU9IkpvdXJuYWwgQXJ0aWNsZSI+MTc8L3JlZi10eXBlPjxjb250cmlidXRvcnM+PGF1dGhv
cnM+PGF1dGhvcj5Ib21yb3ksIFN3YXJub2RlZXA8L2F1dGhvcj48YXV0aG9yPlNsZWNodGVuLCBB
dXJlbGllPC9hdXRob3I+PC9hdXRob3JzPjwvY29udHJpYnV0b3JzPjx0aXRsZXM+PHRpdGxlPkRv
IGJvYXJkIGV4cGVydGlzZSBhbmQgbmV0d29ya2VkIGJvYXJkcyBhZmZlY3QgZW52aXJvbm1lbnRh
bCBwZXJmb3JtYW5jZT88L3RpdGxlPjxzZWNvbmRhcnktdGl0bGU+Sm91cm5hbCBvZiBCdXNpbmVz
cyBFdGhpY3M8L3NlY29uZGFyeS10aXRsZT48L3RpdGxlcz48cGVyaW9kaWNhbD48ZnVsbC10aXRs
ZT5Kb3VybmFsIG9mIEJ1c2luZXNzIEV0aGljczwvZnVsbC10aXRsZT48L3BlcmlvZGljYWw+PHBh
Z2VzPjI2OS0yOTI8L3BhZ2VzPjx2b2x1bWU+MTU4PC92b2x1bWU+PG51bWJlcj4xPC9udW1iZXI+
PHNlY3Rpb24+MjY5PC9zZWN0aW9uPjxkYXRlcz48eWVhcj4yMDE3PC95ZWFyPjwvZGF0ZXM+PGlz
Ym4+MDE2Ny00NTQ0JiN4RDsxNTczLTA2OTc8L2lzYm4+PHVybHM+PC91cmxzPjxlbGVjdHJvbmlj
LXJlc291cmNlLW51bT4xMC4xMDA3L3MxMDU1MS0wMTctMzc2OS15PC9lbGVjdHJvbmljLXJlc291
cmNlLW51bT48L3JlY29yZD48L0NpdGU+PENpdGU+PEF1dGhvcj5NYWNhdWxheTwvQXV0aG9yPjxZ
ZWFyPjIwMTc8L1llYXI+PFJlY051bT41NzI8L1JlY051bT48cmVjb3JkPjxyZWMtbnVtYmVyPjU3
MjwvcmVjLW51bWJlcj48Zm9yZWlnbi1rZXlzPjxrZXkgYXBwPSJFTiIgZGItaWQ9InRycjAwcGZz
Ynp6ZXgwZXp3ZjZ2NXN3ZDlmcGZwd2ZhOTB4cCIgdGltZXN0YW1wPSIxNTgxMDgwMTAwIiBndWlk
PSIxZmRjZjBjZi0xMjU2LTQ3N2EtODY0MC0zOGEzYWZhZDVhZjYiPjU3Mjwva2V5PjwvZm9yZWln
bi1rZXlzPjxyZWYtdHlwZSBuYW1lPSJKb3VybmFsIEFydGljbGUiPjE3PC9yZWYtdHlwZT48Y29u
dHJpYnV0b3JzPjxhdXRob3JzPjxhdXRob3I+TWFjYXVsYXksIENyYWlnIEQuPC9hdXRob3I+PGF1
dGhvcj5SaWNoYXJkLCBPcmxhbmRvIEMuPC9hdXRob3I+PGF1dGhvcj5QZW5nLCBNaWtlIFcuPC9h
dXRob3I+PGF1dGhvcj5IYXNlbmh1dHRsLCBNYXJpYTwvYXV0aG9yPjwvYXV0aG9ycz48L2NvbnRy
aWJ1dG9ycz48dGl0bGVzPjx0aXRsZT5BbGxpYW5jZSBuZXR3b3JrIGNlbnRyYWxpdHksIGJvYXJk
IGNvbXBvc2l0aW9uLCBhbmQgY29ycG9yYXRlIHNvY2lhbCBwZXJmb3JtYW5jZTwvdGl0bGU+PHNl
Y29uZGFyeS10aXRsZT5Kb3VybmFsIG9mIEJ1c2luZXNzIEV0aGljczwvc2Vjb25kYXJ5LXRpdGxl
PjwvdGl0bGVzPjxwZXJpb2RpY2FsPjxmdWxsLXRpdGxlPkpvdXJuYWwgb2YgQnVzaW5lc3MgRXRo
aWNzPC9mdWxsLXRpdGxlPjwvcGVyaW9kaWNhbD48cGFnZXM+OTk3LTEwMDg8L3BhZ2VzPjx2b2x1
bWU+MTUxPC92b2x1bWU+PG51bWJlcj40PC9udW1iZXI+PHNlY3Rpb24+OTk3PC9zZWN0aW9uPjxk
YXRlcz48eWVhcj4yMDE3PC95ZWFyPjwvZGF0ZXM+PGlzYm4+MDE2Ny00NTQ0JiN4RDsxNTczLTA2
OTc8L2lzYm4+PHVybHM+PC91cmxzPjxlbGVjdHJvbmljLXJlc291cmNlLW51bT4xMC4xMDA3L3Mx
MDU1MS0wMTctMzU2Ni03PC9lbGVjdHJvbmljLXJlc291cmNlLW51bT48L3JlY29yZD48L0NpdGU+
PENpdGU+PEF1dGhvcj5PbWVyPC9BdXRob3I+PFllYXI+MjAxOTwvWWVhcj48UmVjTnVtPjE4NjM8
L1JlY051bT48cmVjb3JkPjxyZWMtbnVtYmVyPjE4NjM8L3JlYy1udW1iZXI+PGZvcmVpZ24ta2V5
cz48a2V5IGFwcD0iRU4iIGRiLWlkPSJ0cnIwMHBmc2J6emV4MGV6d2Y2djVzd2Q5ZnBmcHdmYTkw
eHAiIHRpbWVzdGFtcD0iMTU5ODk1Mzc2NiIgZ3VpZD0iNDE0NzZkYzgtYzcyMC00Y2FkLTliY2Yt
ZjRkZTRlMGU0YzI4Ij4xODYzPC9rZXk+PC9mb3JlaWduLWtleXM+PHJlZi10eXBlIG5hbWU9Ikpv
dXJuYWwgQXJ0aWNsZSI+MTc8L3JlZi10eXBlPjxjb250cmlidXRvcnM+PGF1dGhvcnM+PGF1dGhv
cj5UaG9tYXMgQy4gT21lcjwvYXV0aG9yPjxhdXRob3I+TWFyam9yaWUgSy4gU2hlbGxleTwvYXV0
aG9yPjxhdXRob3I+RnJhbmNlcyBNLiBUaWNlPC9hdXRob3I+PC9hdXRob3JzPjwvY29udHJpYnV0
b3JzPjx0aXRsZXM+PHRpdGxlPkRvIGRpcmVjdG9yIG5ldHdvcmtzIG1hdHRlciBmb3IgZmluYW5j
aWFsIHJlcG9ydGluZyBxdWFsaXR5PyBFdmlkZW5jZSBmcm9tIGF1ZGl0IGNvbW1pdHRlZSBjb25u
ZWN0ZWRuZXNzIGFuZCByZXN0YXRlbWVudHM8L3RpdGxlPjxzZWNvbmRhcnktdGl0bGU+TWFuYWdl
bWVudCBzY2llbmNlPC9zZWNvbmRhcnktdGl0bGU+PC90aXRsZXM+PHBlcmlvZGljYWw+PGZ1bGwt
dGl0bGU+TWFuYWdlbWVudCBTY2llbmNlPC9mdWxsLXRpdGxlPjwvcGVyaW9kaWNhbD48cGFnZXM+
MzM2MS0zMzg4PC9wYWdlcz48dm9sdW1lPjY2PC92b2x1bWU+PG51bWJlcj44PC9udW1iZXI+PGRh
dGVzPjx5ZWFyPjIwMTk8L3llYXI+PC9kYXRlcz48dXJscz48L3VybHM+PC9yZWNvcmQ+PC9DaXRl
PjxDaXRlPjxBdXRob3I+Q2hhbmc8L0F1dGhvcj48WWVhcj4yMDIwPC9ZZWFyPjxSZWNOdW0+MTk4
NzwvUmVjTnVtPjxyZWNvcmQ+PHJlYy1udW1iZXI+MTk4NzwvcmVjLW51bWJlcj48Zm9yZWlnbi1r
ZXlzPjxrZXkgYXBwPSJFTiIgZGItaWQ9InRycjAwcGZzYnp6ZXgwZXp3ZjZ2NXN3ZDlmcGZwd2Zh
OTB4cCIgdGltZXN0YW1wPSIxNjI2MDU5NTc0IiBndWlkPSJiN2IyNjY3Zi1jOWM2LTQwZjAtYjEw
OS1hNTZjNjgxYTk0NDgiPjE5ODc8L2tleT48L2ZvcmVpZ24ta2V5cz48cmVmLXR5cGUgbmFtZT0i
Sm91cm5hbCBBcnRpY2xlIj4xNzwvcmVmLXR5cGU+PGNvbnRyaWJ1dG9ycz48YXV0aG9ycz48YXV0
aG9yPkNoYW5nLCBDLiBILjwvYXV0aG9yPjxhdXRob3I+V3UsIFEuPC9hdXRob3I+PC9hdXRob3Jz
PjwvY29udHJpYnV0b3JzPjx0aXRsZXM+PHRpdGxlPkJvYXJkIG5ldHdvcmtzIGFuZCBjb3Jwb3Jh
dGUgaW5ub3ZhdGlvbjwvdGl0bGU+PHNlY29uZGFyeS10aXRsZT5NYW5hZ2VtZW50IFNjaWVuY2U8
L3NlY29uZGFyeS10aXRsZT48L3RpdGxlcz48cGVyaW9kaWNhbD48ZnVsbC10aXRsZT5NYW5hZ2Vt
ZW50IFNjaWVuY2U8L2Z1bGwtdGl0bGU+PC9wZXJpb2RpY2FsPjxwYWdlcz4zNjE4LTM2NTQ8L3Bh
Z2VzPjx2b2x1bWU+Njc8L3ZvbHVtZT48bnVtYmVyPjY8L251bWJlcj48ZGF0ZXM+PHllYXI+MjAy
MDwveWVhcj48L2RhdGVzPjx1cmxzPjwvdXJscz48ZWxlY3Ryb25pYy1yZXNvdXJjZS1udW0+aHR0
cHM6Ly9kb2kub3JnLzEwLjEyODcvbW5zYy4yMDIwLjM1ODc8L2VsZWN0cm9uaWMtcmVzb3VyY2Ut
bnVtPjwvcmVjb3JkPjwvQ2l0ZT48L0VuZE5vdGU+AG==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Homroy and Slechten 2017; Macaulay et al. 2017; Omer et al. 2019; Chang and Wu 2020)</w:t>
      </w:r>
      <w:r w:rsidRPr="004E7E5A">
        <w:rPr>
          <w:rFonts w:cs="Times New Roman"/>
        </w:rPr>
        <w:fldChar w:fldCharType="end"/>
      </w:r>
      <w:r w:rsidRPr="004E7E5A">
        <w:rPr>
          <w:rFonts w:cs="Times New Roman"/>
        </w:rPr>
        <w:t xml:space="preserve">. According to the resource-based view, one explanation could be that well-connected directors possess the necessary skills, knowledge, expertise, and desire to perform their duties and to improve CSR disclosure quality of the firm </w:t>
      </w:r>
      <w:r w:rsidRPr="004E7E5A">
        <w:rPr>
          <w:rFonts w:cs="Times New Roman"/>
        </w:rPr>
        <w:fldChar w:fldCharType="begin"/>
      </w:r>
      <w:r w:rsidR="001A1175" w:rsidRPr="004E7E5A">
        <w:rPr>
          <w:rFonts w:cs="Times New Roman"/>
        </w:rPr>
        <w:instrText xml:space="preserve"> ADDIN EN.CITE &lt;EndNote&gt;&lt;Cite&gt;&lt;Author&gt;Larcker&lt;/Author&gt;&lt;Year&gt;2013&lt;/Year&gt;&lt;RecNum&gt;801&lt;/RecNum&gt;&lt;DisplayText&gt;(Larcker et al. 2013; Beji et al. 2020)&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Cite&gt;&lt;Author&gt;Beji&lt;/Author&gt;&lt;Year&gt;2020&lt;/Year&gt;&lt;RecNum&gt;1933&lt;/RecNum&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cs="Times New Roman"/>
        </w:rPr>
        <w:fldChar w:fldCharType="separate"/>
      </w:r>
      <w:r w:rsidRPr="004E7E5A">
        <w:rPr>
          <w:rFonts w:cs="Times New Roman"/>
          <w:noProof/>
        </w:rPr>
        <w:t>(Larcker et al. 2013; Beji et al. 2020)</w:t>
      </w:r>
      <w:r w:rsidRPr="004E7E5A">
        <w:rPr>
          <w:rFonts w:cs="Times New Roman"/>
        </w:rPr>
        <w:fldChar w:fldCharType="end"/>
      </w:r>
      <w:r w:rsidRPr="004E7E5A">
        <w:rPr>
          <w:rFonts w:cs="Times New Roman"/>
        </w:rPr>
        <w:t xml:space="preserve">. </w:t>
      </w:r>
    </w:p>
    <w:p w14:paraId="3F81CD25" w14:textId="7117CA31" w:rsidR="00E72A9B" w:rsidRPr="004E7E5A" w:rsidRDefault="00E72A9B" w:rsidP="00E72A9B">
      <w:pPr>
        <w:pStyle w:val="a7"/>
        <w:spacing w:line="480" w:lineRule="auto"/>
        <w:ind w:firstLine="480"/>
        <w:rPr>
          <w:rFonts w:cs="Times New Roman"/>
        </w:rPr>
      </w:pPr>
      <w:r w:rsidRPr="004E7E5A">
        <w:rPr>
          <w:rFonts w:cs="Times New Roman"/>
        </w:rPr>
        <w:t>With regard to control variables, geographic consistency between independent director and firm (</w:t>
      </w:r>
      <w:r w:rsidRPr="004E7E5A">
        <w:rPr>
          <w:rFonts w:cs="Times New Roman"/>
          <w:i/>
          <w:iCs/>
          <w:szCs w:val="24"/>
        </w:rPr>
        <w:t>Location</w:t>
      </w:r>
      <w:r w:rsidRPr="004E7E5A">
        <w:rPr>
          <w:rFonts w:cs="Times New Roman"/>
        </w:rPr>
        <w:t>), Directors’ ownership (</w:t>
      </w:r>
      <w:proofErr w:type="spellStart"/>
      <w:r w:rsidRPr="004E7E5A">
        <w:rPr>
          <w:rFonts w:cs="Times New Roman"/>
          <w:i/>
          <w:iCs/>
        </w:rPr>
        <w:t>Dirshare</w:t>
      </w:r>
      <w:proofErr w:type="spellEnd"/>
      <w:r w:rsidRPr="004E7E5A">
        <w:rPr>
          <w:rFonts w:cs="Times New Roman"/>
        </w:rPr>
        <w:t>), firm size (</w:t>
      </w:r>
      <w:r w:rsidRPr="004E7E5A">
        <w:rPr>
          <w:rFonts w:cs="Times New Roman"/>
          <w:i/>
          <w:iCs/>
          <w:szCs w:val="24"/>
        </w:rPr>
        <w:t>Firm size</w:t>
      </w:r>
      <w:r w:rsidRPr="004E7E5A">
        <w:rPr>
          <w:rFonts w:cs="Times New Roman"/>
        </w:rPr>
        <w:t>), leverage (</w:t>
      </w:r>
      <w:r w:rsidRPr="004E7E5A">
        <w:rPr>
          <w:rFonts w:cs="Times New Roman"/>
          <w:i/>
          <w:iCs/>
        </w:rPr>
        <w:t>Lev</w:t>
      </w:r>
      <w:r w:rsidRPr="004E7E5A">
        <w:rPr>
          <w:rFonts w:cs="Times New Roman"/>
        </w:rPr>
        <w:t xml:space="preserve">), </w:t>
      </w:r>
      <w:r w:rsidRPr="004E7E5A">
        <w:rPr>
          <w:rFonts w:cs="Times New Roman"/>
          <w:szCs w:val="20"/>
        </w:rPr>
        <w:t>the top ten majority shareholding ratio</w:t>
      </w:r>
      <w:r w:rsidRPr="004E7E5A">
        <w:rPr>
          <w:rFonts w:cs="Times New Roman"/>
        </w:rPr>
        <w:t xml:space="preserve"> (</w:t>
      </w:r>
      <w:r w:rsidRPr="004E7E5A">
        <w:rPr>
          <w:rFonts w:cs="Times New Roman"/>
          <w:i/>
          <w:iCs/>
        </w:rPr>
        <w:t>Share</w:t>
      </w:r>
      <w:r w:rsidRPr="004E7E5A">
        <w:rPr>
          <w:rFonts w:cs="Times New Roman"/>
        </w:rPr>
        <w:t xml:space="preserve">) and other indicators are significantly correlated with the quality of CSR disclosure quality. </w:t>
      </w:r>
      <w:r w:rsidRPr="004E7E5A">
        <w:rPr>
          <w:rFonts w:cs="Times New Roman"/>
          <w:shd w:val="clear" w:color="auto" w:fill="FFFFFF"/>
        </w:rPr>
        <w:t xml:space="preserve">However, </w:t>
      </w:r>
      <w:r w:rsidRPr="004E7E5A">
        <w:rPr>
          <w:rFonts w:cs="Times New Roman"/>
        </w:rPr>
        <w:t xml:space="preserve">ROA </w:t>
      </w:r>
      <w:r w:rsidR="00E12D2F">
        <w:rPr>
          <w:rFonts w:cs="Times New Roman"/>
        </w:rPr>
        <w:fldChar w:fldCharType="begin"/>
      </w:r>
      <w:r w:rsidR="00E12D2F">
        <w:rPr>
          <w:rFonts w:cs="Times New Roman"/>
        </w:rPr>
        <w:instrText xml:space="preserve"> ADDIN EN.CITE &lt;EndNote&gt;&lt;Cite ExcludeYear="1"&gt;&lt;Author&gt;Broadstock&lt;/Author&gt;&lt;Year&gt;2022&lt;/Year&gt;&lt;RecNum&gt;2390&lt;/RecNum&gt;&lt;DisplayText&gt;(Broadstock et al.)&lt;/DisplayText&gt;&lt;record&gt;&lt;rec-number&gt;2390&lt;/rec-number&gt;&lt;foreign-keys&gt;&lt;key app="EN" db-id="trr00pfsbzzex0ezwf6v5swd9fpfpwfa90xp" timestamp="1643170137" guid="858f4e7c-c5d8-485b-b018-1f1d674a49f4"&gt;2390&lt;/key&gt;&lt;/foreign-keys&gt;&lt;ref-type name="Journal Article"&gt;17&lt;/ref-type&gt;&lt;contributors&gt;&lt;authors&gt;&lt;author&gt;Broadstock, David C&lt;/author&gt;&lt;author&gt;Chen, Xiaoqi&lt;/author&gt;&lt;author&gt;Cheng, CS Agnes&lt;/author&gt;&lt;author&gt;Huang, Wenli&lt;/author&gt;&lt;author&gt;Ma, Yujing&lt;/author&gt;&lt;/authors&gt;&lt;/contributors&gt;&lt;titles&gt;&lt;title&gt;Do Corporate Site Visits Constrain Real Earnings Management?&lt;/title&gt;&lt;secondary-title&gt;Journal of Accounting, Auditing &amp;amp; Finance&lt;/secondary-title&gt;&lt;/titles&gt;&lt;periodical&gt;&lt;full-title&gt;Journal of Accounting, Auditing &amp;amp; Finance&lt;/full-title&gt;&lt;/periodical&gt;&lt;pages&gt;1-24&lt;/pages&gt;&lt;dates&gt;&lt;year&gt;2022&lt;/year&gt;&lt;/dates&gt;&lt;isbn&gt;0148-558X&lt;/isbn&gt;&lt;urls&gt;&lt;/urls&gt;&lt;/record&gt;&lt;/Cite&gt;&lt;/EndNote&gt;</w:instrText>
      </w:r>
      <w:r w:rsidR="00E12D2F">
        <w:rPr>
          <w:rFonts w:cs="Times New Roman"/>
        </w:rPr>
        <w:fldChar w:fldCharType="separate"/>
      </w:r>
      <w:r w:rsidR="00E12D2F">
        <w:rPr>
          <w:rFonts w:cs="Times New Roman"/>
          <w:noProof/>
        </w:rPr>
        <w:t>(Broadstock et al.)</w:t>
      </w:r>
      <w:r w:rsidR="00E12D2F">
        <w:rPr>
          <w:rFonts w:cs="Times New Roman"/>
        </w:rPr>
        <w:fldChar w:fldCharType="end"/>
      </w:r>
      <w:r w:rsidRPr="004E7E5A">
        <w:rPr>
          <w:rFonts w:cs="Times New Roman"/>
        </w:rPr>
        <w:t xml:space="preserve"> is statistically insignificant for the CSR disclosure quality. One explanation is that profitable companies may be tempted to increase their financial performance at the expense of their CSR performance </w:t>
      </w:r>
      <w:r w:rsidRPr="004E7E5A">
        <w:rPr>
          <w:rFonts w:cs="Times New Roman"/>
        </w:rPr>
        <w:fldChar w:fldCharType="begin"/>
      </w:r>
      <w:r w:rsidR="001A1175" w:rsidRPr="004E7E5A">
        <w:rPr>
          <w:rFonts w:cs="Times New Roman"/>
        </w:rPr>
        <w:instrText xml:space="preserve"> ADDIN EN.CITE &lt;EndNote&gt;&lt;Cite&gt;&lt;Author&gt;Beji&lt;/Author&gt;&lt;Year&gt;2020&lt;/Year&gt;&lt;RecNum&gt;1933&lt;/RecNum&gt;&lt;DisplayText&gt;(Beji et al. 2020)&lt;/DisplayText&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cs="Times New Roman"/>
        </w:rPr>
        <w:fldChar w:fldCharType="separate"/>
      </w:r>
      <w:r w:rsidRPr="004E7E5A">
        <w:rPr>
          <w:rFonts w:cs="Times New Roman"/>
          <w:noProof/>
        </w:rPr>
        <w:t>(Beji et al. 2020)</w:t>
      </w:r>
      <w:r w:rsidRPr="004E7E5A">
        <w:rPr>
          <w:rFonts w:cs="Times New Roman"/>
        </w:rPr>
        <w:fldChar w:fldCharType="end"/>
      </w:r>
      <w:r w:rsidRPr="004E7E5A">
        <w:rPr>
          <w:rFonts w:cs="Times New Roman"/>
        </w:rPr>
        <w:t xml:space="preserve">. </w:t>
      </w:r>
    </w:p>
    <w:p w14:paraId="71A7E89E" w14:textId="22C79396" w:rsidR="00E72A9B" w:rsidRPr="004E7E5A" w:rsidRDefault="00E72A9B" w:rsidP="00E72A9B">
      <w:pPr>
        <w:pStyle w:val="a7"/>
        <w:spacing w:line="480" w:lineRule="auto"/>
        <w:ind w:firstLine="480"/>
        <w:rPr>
          <w:rFonts w:cs="Times New Roman"/>
        </w:rPr>
      </w:pPr>
      <w:r w:rsidRPr="004E7E5A">
        <w:rPr>
          <w:rFonts w:cs="Times New Roman"/>
          <w:shd w:val="clear" w:color="auto" w:fill="FFFFFF"/>
        </w:rPr>
        <w:t>The</w:t>
      </w:r>
      <w:r w:rsidRPr="004E7E5A">
        <w:rPr>
          <w:rFonts w:cs="Times New Roman"/>
        </w:rPr>
        <w:t>re is</w:t>
      </w:r>
      <w:r w:rsidRPr="004E7E5A">
        <w:rPr>
          <w:rFonts w:cs="Times New Roman"/>
          <w:shd w:val="clear" w:color="auto" w:fill="FFFFFF"/>
        </w:rPr>
        <w:t xml:space="preserve"> </w:t>
      </w:r>
      <w:r w:rsidRPr="004E7E5A">
        <w:rPr>
          <w:rFonts w:cs="Times New Roman"/>
        </w:rPr>
        <w:t>no significant association between the percentage of independent directors (</w:t>
      </w:r>
      <w:proofErr w:type="spellStart"/>
      <w:r w:rsidRPr="004E7E5A">
        <w:rPr>
          <w:rFonts w:cs="Times New Roman"/>
          <w:i/>
          <w:iCs/>
          <w:szCs w:val="24"/>
        </w:rPr>
        <w:t>Inddirector</w:t>
      </w:r>
      <w:proofErr w:type="spellEnd"/>
      <w:r w:rsidRPr="004E7E5A">
        <w:rPr>
          <w:rFonts w:cs="Times New Roman"/>
        </w:rPr>
        <w:t>) and CSR disclosure quality (</w:t>
      </w:r>
      <w:proofErr w:type="spellStart"/>
      <w:r w:rsidRPr="004E7E5A">
        <w:rPr>
          <w:rFonts w:cs="Times New Roman"/>
          <w:i/>
          <w:iCs/>
        </w:rPr>
        <w:t>Csr</w:t>
      </w:r>
      <w:proofErr w:type="spellEnd"/>
      <w:r w:rsidRPr="004E7E5A">
        <w:rPr>
          <w:rFonts w:cs="Times New Roman"/>
        </w:rPr>
        <w:t xml:space="preserve">), which is not consistent with some prior studies </w:t>
      </w:r>
      <w:r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Harjoto and Jo 2011; Villiers et al. 2011; Shaukat et al. 2015; Beji et al. 2020)</w:t>
      </w:r>
      <w:r w:rsidRPr="004E7E5A">
        <w:rPr>
          <w:rFonts w:cs="Times New Roman"/>
        </w:rPr>
        <w:fldChar w:fldCharType="end"/>
      </w:r>
      <w:r w:rsidRPr="004E7E5A">
        <w:rPr>
          <w:rFonts w:cs="Times New Roman"/>
        </w:rPr>
        <w:t xml:space="preserve">. In line with Liao et al. (2016), this result further proves that the proportion of independent directors </w:t>
      </w:r>
      <w:proofErr w:type="spellStart"/>
      <w:r w:rsidRPr="004E7E5A">
        <w:rPr>
          <w:rFonts w:cs="Times New Roman"/>
        </w:rPr>
        <w:t>can not</w:t>
      </w:r>
      <w:proofErr w:type="spellEnd"/>
      <w:r w:rsidRPr="004E7E5A">
        <w:rPr>
          <w:rFonts w:cs="Times New Roman"/>
        </w:rPr>
        <w:t xml:space="preserve"> be used as an indicator to measure the independence of the directors in China due to its little variation. Before 2001, Chinese listed firms could decide freely whether to hire an independent </w:t>
      </w:r>
      <w:r w:rsidRPr="004E7E5A">
        <w:rPr>
          <w:rFonts w:cs="Times New Roman"/>
        </w:rPr>
        <w:lastRenderedPageBreak/>
        <w:t xml:space="preserve">director or not. On August 16, 2001, the China Securities Regulatory Commission (CSRC) issued the “Guidelines for Introducing Independent Directors to the Board of Directors of Listed Companies” (hereafter, the Guidelines). The Guidelines require that “by June 30, 2002, at least two members of the board of directors shall be independent directors”, and “by June 30, 2003, at least one third of board shall be independent directors”. </w:t>
      </w:r>
      <w:r w:rsidRPr="004E7E5A">
        <w:rPr>
          <w:rFonts w:cs="Times New Roman" w:hint="eastAsia"/>
        </w:rPr>
        <w:t>M</w:t>
      </w:r>
      <w:r w:rsidRPr="004E7E5A">
        <w:rPr>
          <w:rFonts w:cs="Times New Roman"/>
        </w:rPr>
        <w:t xml:space="preserve">ost firms keep the proportion of independent directors near the level required by the Guidelines, which makes the proportion of independent directors converge </w:t>
      </w:r>
      <w:r w:rsidRPr="004E7E5A">
        <w:rPr>
          <w:rFonts w:cs="Times New Roman"/>
        </w:rPr>
        <w:fldChar w:fldCharType="begin"/>
      </w:r>
      <w:r w:rsidR="006F6C86" w:rsidRPr="004E7E5A">
        <w:rPr>
          <w:rFonts w:cs="Times New Roman"/>
        </w:rPr>
        <w:instrText xml:space="preserve"> ADDIN EN.CITE &lt;EndNote&gt;&lt;Cite&gt;&lt;Author&gt;Jiang&lt;/Author&gt;&lt;Year&gt;2015&lt;/Year&gt;&lt;RecNum&gt;1793&lt;/RecNum&gt;&lt;DisplayText&gt;(Jiang and Kim 2015)&lt;/DisplayText&gt;&lt;record&gt;&lt;rec-number&gt;1793&lt;/rec-number&gt;&lt;foreign-keys&gt;&lt;key app="EN" db-id="trr00pfsbzzex0ezwf6v5swd9fpfpwfa90xp" timestamp="1595384884" guid="16671cf2-d904-48cb-bde2-0df4717436cf"&gt;179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section&gt;190&lt;/section&gt;&lt;dates&gt;&lt;year&gt;2015&lt;/year&gt;&lt;/dates&gt;&lt;isbn&gt;09291199&lt;/isbn&gt;&lt;urls&gt;&lt;/urls&gt;&lt;electronic-resource-num&gt;10.1016/j.jcorpfin.2014.10.010&lt;/electronic-resource-num&gt;&lt;/record&gt;&lt;/Cite&gt;&lt;/EndNote&gt;</w:instrText>
      </w:r>
      <w:r w:rsidRPr="004E7E5A">
        <w:rPr>
          <w:rFonts w:cs="Times New Roman"/>
        </w:rPr>
        <w:fldChar w:fldCharType="separate"/>
      </w:r>
      <w:r w:rsidRPr="004E7E5A">
        <w:rPr>
          <w:rFonts w:cs="Times New Roman"/>
          <w:noProof/>
        </w:rPr>
        <w:t>(Jiang and Kim 2015)</w:t>
      </w:r>
      <w:r w:rsidRPr="004E7E5A">
        <w:rPr>
          <w:rFonts w:cs="Times New Roman"/>
        </w:rPr>
        <w:fldChar w:fldCharType="end"/>
      </w:r>
      <w:r w:rsidRPr="004E7E5A">
        <w:rPr>
          <w:rFonts w:cs="Times New Roman"/>
        </w:rPr>
        <w:t>.</w:t>
      </w:r>
      <w:r w:rsidRPr="004E7E5A">
        <w:rPr>
          <w:rStyle w:val="af4"/>
          <w:rFonts w:cs="Times New Roman"/>
        </w:rPr>
        <w:footnoteReference w:id="12"/>
      </w:r>
    </w:p>
    <w:p w14:paraId="5193EFFB" w14:textId="5CC6F0EC" w:rsidR="00E72A9B" w:rsidRPr="004E7E5A" w:rsidRDefault="00E72A9B" w:rsidP="00E72A9B">
      <w:pPr>
        <w:pStyle w:val="a7"/>
        <w:spacing w:line="480" w:lineRule="auto"/>
        <w:ind w:firstLine="480"/>
        <w:rPr>
          <w:rFonts w:cs="Times New Roman"/>
        </w:rPr>
      </w:pPr>
      <w:r w:rsidRPr="004E7E5A">
        <w:rPr>
          <w:rFonts w:cs="Times New Roman"/>
        </w:rPr>
        <w:t>Table 5 shows a non-significant association between female directors (</w:t>
      </w:r>
      <w:r w:rsidRPr="004E7E5A">
        <w:rPr>
          <w:rFonts w:cs="Times New Roman"/>
          <w:i/>
          <w:iCs/>
        </w:rPr>
        <w:t>Female</w:t>
      </w:r>
      <w:r w:rsidRPr="004E7E5A">
        <w:rPr>
          <w:rFonts w:cs="Times New Roman"/>
        </w:rPr>
        <w:t xml:space="preserve">) and the quality of CSR disclosure which is not consistent with many studies on the positive effect of female directors on social performance </w:t>
      </w:r>
      <w:r w:rsidRPr="004E7E5A">
        <w:rPr>
          <w:rFonts w:cs="Times New Roman"/>
        </w:rPr>
        <w:fldChar w:fldCharType="begin">
          <w:fldData xml:space="preserve">PEVuZE5vdGU+PENpdGU+PEF1dGhvcj5LYXRtb248L0F1dGhvcj48WWVhcj4yMDE3PC9ZZWFyPjxS
ZWNOdW0+MTE0PC9SZWNOdW0+PERpc3BsYXlUZXh0PihLYXRtb24gZXQgYWwuIDIwMTc7IE1hY2F1
bGF5IGV0IGFsLiAyMDE3OyBCZWppIGV0IGFsLiAyMDIwKTwvRGlzcGxheVRleHQ+PHJlY29yZD48
cmVjLW51bWJlcj4xMTQ8L3JlYy1udW1iZXI+PGZvcmVpZ24ta2V5cz48a2V5IGFwcD0iRU4iIGRi
LWlkPSJ0cnIwMHBmc2J6emV4MGV6d2Y2djVzd2Q5ZnBmcHdmYTkweHAiIHRpbWVzdGFtcD0iMTU4
MDkxMjE1NiIgZ3VpZD0iYTQ1MmRlODgtZDIyOC00M2M2LWE5NDctYTA4YWJhZjAzMTc3Ij4xMTQ8
L2tleT48L2ZvcmVpZ24ta2V5cz48cmVmLXR5cGUgbmFtZT0iSm91cm5hbCBBcnRpY2xlIj4xNzwv
cmVmLXR5cGU+PGNvbnRyaWJ1dG9ycz48YXV0aG9ycz48YXV0aG9yPkthdG1vbiwgTm9vcmFpc2Fo
PC9hdXRob3I+PGF1dGhvcj5Nb2hhbWFkLCBaYW0gWnVyaXlhdGk8L2F1dGhvcj48YXV0aG9yPk5v
cndhbmksIE5vcmxpYSBNYXQ8L2F1dGhvcj48YXV0aG9yPkZhcm9vcXVlLCBPbWFyIEFsPC9hdXRo
b3I+PC9hdXRob3JzPjwvY29udHJpYnV0b3JzPjx0aXRsZXM+PHRpdGxlPkNvbXByZWhlbnNpdmUg
Ym9hcmQgZGl2ZXJzaXR5IGFuZCBxdWFsaXR5IG9mIGNvcnBvcmF0ZSBzb2NpYWwgcmVzcG9uc2li
aWxpdHkgZGlzY2xvc3VyZTogRXZpZGVuY2UgZnJvbSBhbiBlbWVyZ2luZyBtYXJrZXQ8L3RpdGxl
PjxzZWNvbmRhcnktdGl0bGU+Sm91cm5hbCBvZiBCdXNpbmVzcyBFdGhpY3M8L3NlY29uZGFyeS10
aXRsZT48L3RpdGxlcz48cGVyaW9kaWNhbD48ZnVsbC10aXRsZT5Kb3VybmFsIG9mIEJ1c2luZXNz
IEV0aGljczwvZnVsbC10aXRsZT48L3BlcmlvZGljYWw+PHBhZ2VzPjQ0Ny00ODE8L3BhZ2VzPjx2
b2x1bWU+MTU3PC92b2x1bWU+PG51bWJlcj4yPC9udW1iZXI+PHNlY3Rpb24+NDQ3PC9zZWN0aW9u
PjxkYXRlcz48eWVhcj4yMDE3PC95ZWFyPjwvZGF0ZXM+PGlzYm4+MDE2Ny00NTQ0JiN4RDsxNTcz
LTA2OTc8L2lzYm4+PHVybHM+PC91cmxzPjxlbGVjdHJvbmljLXJlc291cmNlLW51bT4xMC4xMDA3
L3MxMDU1MS0wMTctMzY3Mi02PC9lbGVjdHJvbmljLXJlc291cmNlLW51bT48L3JlY29yZD48L0Np
dGU+PENpdGU+PEF1dGhvcj5NYWNhdWxheTwvQXV0aG9yPjxZZWFyPjIwMTc8L1llYXI+PFJlY051
bT41NzI8L1JlY051bT48cmVjb3JkPjxyZWMtbnVtYmVyPjU3MjwvcmVjLW51bWJlcj48Zm9yZWln
bi1rZXlzPjxrZXkgYXBwPSJFTiIgZGItaWQ9InRycjAwcGZzYnp6ZXgwZXp3ZjZ2NXN3ZDlmcGZw
d2ZhOTB4cCIgdGltZXN0YW1wPSIxNTgxMDgwMTAwIiBndWlkPSIxZmRjZjBjZi0xMjU2LTQ3N2Et
ODY0MC0zOGEzYWZhZDVhZjYiPjU3Mjwva2V5PjwvZm9yZWlnbi1rZXlzPjxyZWYtdHlwZSBuYW1l
PSJKb3VybmFsIEFydGljbGUiPjE3PC9yZWYtdHlwZT48Y29udHJpYnV0b3JzPjxhdXRob3JzPjxh
dXRob3I+TWFjYXVsYXksIENyYWlnIEQuPC9hdXRob3I+PGF1dGhvcj5SaWNoYXJkLCBPcmxhbmRv
IEMuPC9hdXRob3I+PGF1dGhvcj5QZW5nLCBNaWtlIFcuPC9hdXRob3I+PGF1dGhvcj5IYXNlbmh1
dHRsLCBNYXJpYTwvYXV0aG9yPjwvYXV0aG9ycz48L2NvbnRyaWJ1dG9ycz48dGl0bGVzPjx0aXRs
ZT5BbGxpYW5jZSBuZXR3b3JrIGNlbnRyYWxpdHksIGJvYXJkIGNvbXBvc2l0aW9uLCBhbmQgY29y
cG9yYXRlIHNvY2lhbCBwZXJmb3JtYW5jZTwvdGl0bGU+PHNlY29uZGFyeS10aXRsZT5Kb3VybmFs
IG9mIEJ1c2luZXNzIEV0aGljczwvc2Vjb25kYXJ5LXRpdGxlPjwvdGl0bGVzPjxwZXJpb2RpY2Fs
PjxmdWxsLXRpdGxlPkpvdXJuYWwgb2YgQnVzaW5lc3MgRXRoaWNzPC9mdWxsLXRpdGxlPjwvcGVy
aW9kaWNhbD48cGFnZXM+OTk3LTEwMDg8L3BhZ2VzPjx2b2x1bWU+MTUxPC92b2x1bWU+PG51bWJl
cj40PC9udW1iZXI+PHNlY3Rpb24+OTk3PC9zZWN0aW9uPjxkYXRlcz48eWVhcj4yMDE3PC95ZWFy
PjwvZGF0ZXM+PGlzYm4+MDE2Ny00NTQ0JiN4RDsxNTczLTA2OTc8L2lzYm4+PHVybHM+PC91cmxz
PjxlbGVjdHJvbmljLXJlc291cmNlLW51bT4xMC4xMDA3L3MxMDU1MS0wMTctMzU2Ni03PC9lbGVj
dHJvbmljLXJlc291cmNlLW51bT48L3JlY29yZD48L0NpdGU+PENpdGU+PEF1dGhvcj5CZWppPC9B
dXRob3I+PFllYXI+MjAyMDwvWWVhcj48UmVjTnVtPjE5MzM8L1JlY051bT48cmVjb3JkPjxyZWMt
bnVtYmVyPjE5MzM8L3JlYy1udW1iZXI+PGZvcmVpZ24ta2V5cz48a2V5IGFwcD0iRU4iIGRiLWlk
PSJ0cnIwMHBmc2J6emV4MGV6d2Y2djVzd2Q5ZnBmcHdmYTkweHAiIHRpbWVzdGFtcD0iMTYwNjEy
MzYzMCIgZ3VpZD0iMmRhNTE1MTktNWY1OS00Y2UzLWI2ZDItYjI2MmM5OTA4MzU0Ij4xOTMzPC9r
ZXk+PC9mb3JlaWduLWtleXM+PHJlZi10eXBlIG5hbWU9IkpvdXJuYWwgQXJ0aWNsZSI+MTc8L3Jl
Zi10eXBlPjxjb250cmlidXRvcnM+PGF1dGhvcnM+PGF1dGhvcj5CZWppLCBSYW5pYTwvYXV0aG9y
PjxhdXRob3I+WW91c2ZpLCBPdWlkYWQ8L2F1dGhvcj48YXV0aG9yPkxvdWtpbCwgTmFkaWE8L2F1
dGhvcj48YXV0aG9yPk9tcmksIEFiZGVsd2FoZWQ8L2F1dGhvcj48L2F1dGhvcnM+PC9jb250cmli
dXRvcnM+PHRpdGxlcz48dGl0bGU+Qm9hcmQgZGl2ZXJzaXR5IGFuZCBjb3Jwb3JhdGUgc29jaWFs
IHJlc3BvbnNpYmlsaXR5OiBFbXBpcmljYWwgZXZpZGVuY2UgZnJvbSBGcmFuY2U8L3RpdGxlPjxz
ZWNvbmRhcnktdGl0bGU+Sm91cm5hbCBvZiBCdXNpbmVzcyBFdGhpY3M8L3NlY29uZGFyeS10aXRs
ZT48L3RpdGxlcz48cGVyaW9kaWNhbD48ZnVsbC10aXRsZT5Kb3VybmFsIG9mIEJ1c2luZXNzIEV0
aGljczwvZnVsbC10aXRsZT48L3BlcmlvZGljYWw+PHBhZ2VzPjEtMjM8L3BhZ2VzPjxudW1iZXI+
NjwvbnVtYmVyPjxkYXRlcz48eWVhcj4yMDIwPC95ZWFyPjwvZGF0ZXM+PHVybHM+PC91cmxzPjwv
cmVjb3JkPjwvQ2l0ZT48L0VuZE5vdGU+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LYXRtb248L0F1dGhvcj48WWVhcj4yMDE3PC9ZZWFyPjxS
ZWNOdW0+MTE0PC9SZWNOdW0+PERpc3BsYXlUZXh0PihLYXRtb24gZXQgYWwuIDIwMTc7IE1hY2F1
bGF5IGV0IGFsLiAyMDE3OyBCZWppIGV0IGFsLiAyMDIwKTwvRGlzcGxheVRleHQ+PHJlY29yZD48
cmVjLW51bWJlcj4xMTQ8L3JlYy1udW1iZXI+PGZvcmVpZ24ta2V5cz48a2V5IGFwcD0iRU4iIGRi
LWlkPSJ0cnIwMHBmc2J6emV4MGV6d2Y2djVzd2Q5ZnBmcHdmYTkweHAiIHRpbWVzdGFtcD0iMTU4
MDkxMjE1NiIgZ3VpZD0iYTQ1MmRlODgtZDIyOC00M2M2LWE5NDctYTA4YWJhZjAzMTc3Ij4xMTQ8
L2tleT48L2ZvcmVpZ24ta2V5cz48cmVmLXR5cGUgbmFtZT0iSm91cm5hbCBBcnRpY2xlIj4xNzwv
cmVmLXR5cGU+PGNvbnRyaWJ1dG9ycz48YXV0aG9ycz48YXV0aG9yPkthdG1vbiwgTm9vcmFpc2Fo
PC9hdXRob3I+PGF1dGhvcj5Nb2hhbWFkLCBaYW0gWnVyaXlhdGk8L2F1dGhvcj48YXV0aG9yPk5v
cndhbmksIE5vcmxpYSBNYXQ8L2F1dGhvcj48YXV0aG9yPkZhcm9vcXVlLCBPbWFyIEFsPC9hdXRo
b3I+PC9hdXRob3JzPjwvY29udHJpYnV0b3JzPjx0aXRsZXM+PHRpdGxlPkNvbXByZWhlbnNpdmUg
Ym9hcmQgZGl2ZXJzaXR5IGFuZCBxdWFsaXR5IG9mIGNvcnBvcmF0ZSBzb2NpYWwgcmVzcG9uc2li
aWxpdHkgZGlzY2xvc3VyZTogRXZpZGVuY2UgZnJvbSBhbiBlbWVyZ2luZyBtYXJrZXQ8L3RpdGxl
PjxzZWNvbmRhcnktdGl0bGU+Sm91cm5hbCBvZiBCdXNpbmVzcyBFdGhpY3M8L3NlY29uZGFyeS10
aXRsZT48L3RpdGxlcz48cGVyaW9kaWNhbD48ZnVsbC10aXRsZT5Kb3VybmFsIG9mIEJ1c2luZXNz
IEV0aGljczwvZnVsbC10aXRsZT48L3BlcmlvZGljYWw+PHBhZ2VzPjQ0Ny00ODE8L3BhZ2VzPjx2
b2x1bWU+MTU3PC92b2x1bWU+PG51bWJlcj4yPC9udW1iZXI+PHNlY3Rpb24+NDQ3PC9zZWN0aW9u
PjxkYXRlcz48eWVhcj4yMDE3PC95ZWFyPjwvZGF0ZXM+PGlzYm4+MDE2Ny00NTQ0JiN4RDsxNTcz
LTA2OTc8L2lzYm4+PHVybHM+PC91cmxzPjxlbGVjdHJvbmljLXJlc291cmNlLW51bT4xMC4xMDA3
L3MxMDU1MS0wMTctMzY3Mi02PC9lbGVjdHJvbmljLXJlc291cmNlLW51bT48L3JlY29yZD48L0Np
dGU+PENpdGU+PEF1dGhvcj5NYWNhdWxheTwvQXV0aG9yPjxZZWFyPjIwMTc8L1llYXI+PFJlY051
bT41NzI8L1JlY051bT48cmVjb3JkPjxyZWMtbnVtYmVyPjU3MjwvcmVjLW51bWJlcj48Zm9yZWln
bi1rZXlzPjxrZXkgYXBwPSJFTiIgZGItaWQ9InRycjAwcGZzYnp6ZXgwZXp3ZjZ2NXN3ZDlmcGZw
d2ZhOTB4cCIgdGltZXN0YW1wPSIxNTgxMDgwMTAwIiBndWlkPSIxZmRjZjBjZi0xMjU2LTQ3N2Et
ODY0MC0zOGEzYWZhZDVhZjYiPjU3Mjwva2V5PjwvZm9yZWlnbi1rZXlzPjxyZWYtdHlwZSBuYW1l
PSJKb3VybmFsIEFydGljbGUiPjE3PC9yZWYtdHlwZT48Y29udHJpYnV0b3JzPjxhdXRob3JzPjxh
dXRob3I+TWFjYXVsYXksIENyYWlnIEQuPC9hdXRob3I+PGF1dGhvcj5SaWNoYXJkLCBPcmxhbmRv
IEMuPC9hdXRob3I+PGF1dGhvcj5QZW5nLCBNaWtlIFcuPC9hdXRob3I+PGF1dGhvcj5IYXNlbmh1
dHRsLCBNYXJpYTwvYXV0aG9yPjwvYXV0aG9ycz48L2NvbnRyaWJ1dG9ycz48dGl0bGVzPjx0aXRs
ZT5BbGxpYW5jZSBuZXR3b3JrIGNlbnRyYWxpdHksIGJvYXJkIGNvbXBvc2l0aW9uLCBhbmQgY29y
cG9yYXRlIHNvY2lhbCBwZXJmb3JtYW5jZTwvdGl0bGU+PHNlY29uZGFyeS10aXRsZT5Kb3VybmFs
IG9mIEJ1c2luZXNzIEV0aGljczwvc2Vjb25kYXJ5LXRpdGxlPjwvdGl0bGVzPjxwZXJpb2RpY2Fs
PjxmdWxsLXRpdGxlPkpvdXJuYWwgb2YgQnVzaW5lc3MgRXRoaWNzPC9mdWxsLXRpdGxlPjwvcGVy
aW9kaWNhbD48cGFnZXM+OTk3LTEwMDg8L3BhZ2VzPjx2b2x1bWU+MTUxPC92b2x1bWU+PG51bWJl
cj40PC9udW1iZXI+PHNlY3Rpb24+OTk3PC9zZWN0aW9uPjxkYXRlcz48eWVhcj4yMDE3PC95ZWFy
PjwvZGF0ZXM+PGlzYm4+MDE2Ny00NTQ0JiN4RDsxNTczLTA2OTc8L2lzYm4+PHVybHM+PC91cmxz
PjxlbGVjdHJvbmljLXJlc291cmNlLW51bT4xMC4xMDA3L3MxMDU1MS0wMTctMzU2Ni03PC9lbGVj
dHJvbmljLXJlc291cmNlLW51bT48L3JlY29yZD48L0NpdGU+PENpdGU+PEF1dGhvcj5CZWppPC9B
dXRob3I+PFllYXI+MjAyMDwvWWVhcj48UmVjTnVtPjE5MzM8L1JlY051bT48cmVjb3JkPjxyZWMt
bnVtYmVyPjE5MzM8L3JlYy1udW1iZXI+PGZvcmVpZ24ta2V5cz48a2V5IGFwcD0iRU4iIGRiLWlk
PSJ0cnIwMHBmc2J6emV4MGV6d2Y2djVzd2Q5ZnBmcHdmYTkweHAiIHRpbWVzdGFtcD0iMTYwNjEy
MzYzMCIgZ3VpZD0iMmRhNTE1MTktNWY1OS00Y2UzLWI2ZDItYjI2MmM5OTA4MzU0Ij4xOTMzPC9r
ZXk+PC9mb3JlaWduLWtleXM+PHJlZi10eXBlIG5hbWU9IkpvdXJuYWwgQXJ0aWNsZSI+MTc8L3Jl
Zi10eXBlPjxjb250cmlidXRvcnM+PGF1dGhvcnM+PGF1dGhvcj5CZWppLCBSYW5pYTwvYXV0aG9y
PjxhdXRob3I+WW91c2ZpLCBPdWlkYWQ8L2F1dGhvcj48YXV0aG9yPkxvdWtpbCwgTmFkaWE8L2F1
dGhvcj48YXV0aG9yPk9tcmksIEFiZGVsd2FoZWQ8L2F1dGhvcj48L2F1dGhvcnM+PC9jb250cmli
dXRvcnM+PHRpdGxlcz48dGl0bGU+Qm9hcmQgZGl2ZXJzaXR5IGFuZCBjb3Jwb3JhdGUgc29jaWFs
IHJlc3BvbnNpYmlsaXR5OiBFbXBpcmljYWwgZXZpZGVuY2UgZnJvbSBGcmFuY2U8L3RpdGxlPjxz
ZWNvbmRhcnktdGl0bGU+Sm91cm5hbCBvZiBCdXNpbmVzcyBFdGhpY3M8L3NlY29uZGFyeS10aXRs
ZT48L3RpdGxlcz48cGVyaW9kaWNhbD48ZnVsbC10aXRsZT5Kb3VybmFsIG9mIEJ1c2luZXNzIEV0
aGljczwvZnVsbC10aXRsZT48L3BlcmlvZGljYWw+PHBhZ2VzPjEtMjM8L3BhZ2VzPjxudW1iZXI+
NjwvbnVtYmVyPjxkYXRlcz48eWVhcj4yMDIwPC95ZWFyPjwvZGF0ZXM+PHVybHM+PC91cmxzPjwv
cmVjb3JkPjwvQ2l0ZT48L0VuZE5vdGU+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Katmon et al. 2017; Macaulay et al. 2017; Beji et al. 2020)</w:t>
      </w:r>
      <w:r w:rsidRPr="004E7E5A">
        <w:rPr>
          <w:rFonts w:cs="Times New Roman"/>
        </w:rPr>
        <w:fldChar w:fldCharType="end"/>
      </w:r>
      <w:r w:rsidRPr="004E7E5A">
        <w:rPr>
          <w:rFonts w:cs="Times New Roman"/>
        </w:rPr>
        <w:t xml:space="preserve">. </w:t>
      </w:r>
      <w:r w:rsidRPr="004E7E5A">
        <w:rPr>
          <w:rFonts w:cs="Times New Roman"/>
          <w:shd w:val="clear" w:color="auto" w:fill="FFFFFF"/>
        </w:rPr>
        <w:t>As we can see in Table 2, the mean percentage of female board members in China is much lower than that in some developed countries. One explanation could be that low percentage of female board members contributes less to the ethical decision-making process</w:t>
      </w:r>
      <w:r w:rsidRPr="004E7E5A">
        <w:rPr>
          <w:rFonts w:cs="Times New Roman"/>
          <w:noProof/>
        </w:rPr>
        <w:t xml:space="preserve"> (Liao et al. 2016)</w:t>
      </w:r>
      <w:r w:rsidRPr="004E7E5A">
        <w:rPr>
          <w:rFonts w:cs="Times New Roman"/>
          <w:shd w:val="clear" w:color="auto" w:fill="FFFFFF"/>
        </w:rPr>
        <w:t>.</w:t>
      </w:r>
      <w:r w:rsidRPr="004E7E5A">
        <w:rPr>
          <w:rFonts w:cs="Times New Roman"/>
        </w:rPr>
        <w:t xml:space="preserve"> The critical mass theory on board gender diversity suggests that “one is a token, two is a presence, and three is a voice”</w:t>
      </w:r>
      <w:r w:rsidRPr="004E7E5A">
        <w:rPr>
          <w:rFonts w:cs="Times New Roman"/>
          <w:szCs w:val="24"/>
        </w:rPr>
        <w:t xml:space="preserve"> </w:t>
      </w:r>
      <w:r w:rsidRPr="004E7E5A">
        <w:rPr>
          <w:rFonts w:cs="Times New Roman"/>
        </w:rPr>
        <w:fldChar w:fldCharType="begin"/>
      </w:r>
      <w:r w:rsidR="001A1175" w:rsidRPr="004E7E5A">
        <w:rPr>
          <w:rFonts w:cs="Times New Roman"/>
        </w:rPr>
        <w:instrText xml:space="preserve"> ADDIN EN.CITE &lt;EndNote&gt;&lt;Cite&gt;&lt;Author&gt;Kristie&lt;/Author&gt;&lt;Year&gt;2011&lt;/Year&gt;&lt;RecNum&gt;1998&lt;/RecNum&gt;&lt;DisplayText&gt;(Kristie 2011; Liao et al. 2016)&lt;/DisplayText&gt;&lt;record&gt;&lt;rec-number&gt;1998&lt;/rec-number&gt;&lt;foreign-keys&gt;&lt;key app="EN" db-id="trr00pfsbzzex0ezwf6v5swd9fpfpwfa90xp" timestamp="1626409572" guid="3e6eecf6-296c-42b8-b48a-f0ee7cdb82bc"&gt;1998&lt;/key&gt;&lt;/foreign-keys&gt;&lt;ref-type name="Journal Article"&gt;17&lt;/ref-type&gt;&lt;contributors&gt;&lt;authors&gt;&lt;author&gt;Kristie, J.&lt;/author&gt;&lt;/authors&gt;&lt;/contributors&gt;&lt;titles&gt;&lt;title&gt;The power of three&lt;/title&gt;&lt;secondary-title&gt;Director Boards&lt;/secondary-title&gt;&lt;/titles&gt;&lt;periodical&gt;&lt;full-title&gt;Director Boards&lt;/full-title&gt;&lt;/periodical&gt;&lt;pages&gt;22-32&lt;/pages&gt;&lt;volume&gt;35&lt;/volume&gt;&lt;number&gt;5&lt;/number&gt;&lt;dates&gt;&lt;year&gt;2011&lt;/year&gt;&lt;/dates&gt;&lt;urls&gt;&lt;/urls&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Kristie 2011; Liao et al. 2016)</w:t>
      </w:r>
      <w:r w:rsidRPr="004E7E5A">
        <w:rPr>
          <w:rFonts w:cs="Times New Roman"/>
        </w:rPr>
        <w:fldChar w:fldCharType="end"/>
      </w:r>
      <w:r w:rsidRPr="004E7E5A">
        <w:rPr>
          <w:rFonts w:cs="Times New Roman"/>
        </w:rPr>
        <w:t xml:space="preserve">, which indicates that </w:t>
      </w:r>
      <w:r w:rsidRPr="004E7E5A">
        <w:rPr>
          <w:rFonts w:cs="Times New Roman"/>
          <w:shd w:val="clear" w:color="auto" w:fill="FFFFFF"/>
        </w:rPr>
        <w:t>a low percent of female directors’ influence on the board decisions may be rather limited.</w:t>
      </w:r>
      <w:r w:rsidRPr="004E7E5A">
        <w:rPr>
          <w:rFonts w:cs="Times New Roman"/>
        </w:rPr>
        <w:t xml:space="preserve"> </w:t>
      </w:r>
    </w:p>
    <w:p w14:paraId="336A5051"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5 here]</w:t>
      </w:r>
    </w:p>
    <w:p w14:paraId="10980EFE" w14:textId="56BD7915" w:rsidR="00E72A9B" w:rsidRPr="004E7E5A" w:rsidRDefault="00E72A9B" w:rsidP="00E72A9B">
      <w:pPr>
        <w:pStyle w:val="a7"/>
        <w:spacing w:line="480" w:lineRule="auto"/>
        <w:ind w:firstLine="480"/>
        <w:rPr>
          <w:rFonts w:cs="Times New Roman"/>
        </w:rPr>
      </w:pPr>
      <w:r w:rsidRPr="004E7E5A">
        <w:rPr>
          <w:rFonts w:cs="Times New Roman"/>
        </w:rPr>
        <w:t xml:space="preserve">We acknowledge that a strong and valid instrumental variable is important to cater for the endogeneity issue, hence we perform several post-estimation tests to analyze the strength of our instrumental variables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 xml:space="preserve">. First, we check the F-statistics for the first-stage regression. </w:t>
      </w:r>
      <w:r w:rsidRPr="004E7E5A">
        <w:rPr>
          <w:rFonts w:cs="Times New Roman"/>
          <w:szCs w:val="24"/>
        </w:rPr>
        <w:t xml:space="preserve">The F-statistics of the first-stage regressions with the dependent variables of </w:t>
      </w:r>
      <w:proofErr w:type="spellStart"/>
      <w:r w:rsidRPr="004E7E5A">
        <w:rPr>
          <w:rFonts w:cs="Times New Roman"/>
          <w:i/>
          <w:iCs/>
        </w:rPr>
        <w:lastRenderedPageBreak/>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szCs w:val="24"/>
        </w:rPr>
        <w:t xml:space="preserve"> are 15.892, 19.763, 35.110 and 35.570, respectively,</w:t>
      </w:r>
      <w:r w:rsidRPr="004E7E5A">
        <w:rPr>
          <w:rFonts w:cs="Times New Roman"/>
        </w:rPr>
        <w:t xml:space="preserve"> which are higher than the cutoff point of 10 suggested by prior research </w:t>
      </w:r>
      <w:r w:rsidRPr="004E7E5A">
        <w:rPr>
          <w:rFonts w:cs="Times New Roman"/>
        </w:rPr>
        <w:fldChar w:fldCharType="begin"/>
      </w:r>
      <w:r w:rsidR="00317C6A" w:rsidRPr="004E7E5A">
        <w:rPr>
          <w:rFonts w:cs="Times New Roman"/>
        </w:rPr>
        <w:instrText xml:space="preserve"> ADDIN EN.CITE &lt;EndNote&gt;&lt;Cite&gt;&lt;Author&gt;Staiger&lt;/Author&gt;&lt;Year&gt;1997&lt;/Year&gt;&lt;RecNum&gt;2128&lt;/RecNum&gt;&lt;DisplayText&gt;(Staiger and Stock 1997)&lt;/DisplayText&gt;&lt;record&gt;&lt;rec-number&gt;2128&lt;/rec-number&gt;&lt;foreign-keys&gt;&lt;key app="EN" db-id="trr00pfsbzzex0ezwf6v5swd9fpfpwfa90xp" timestamp="1631535826" guid="fc4b9440-494b-4ce8-871f-732c2e56c6ce"&gt;2128&lt;/key&gt;&lt;/foreign-keys&gt;&lt;ref-type name="Journal Article"&gt;17&lt;/ref-type&gt;&lt;contributors&gt;&lt;authors&gt;&lt;author&gt;Staiger, D.&lt;/author&gt;&lt;author&gt;Stock, J. H.&lt;/author&gt;&lt;/authors&gt;&lt;/contributors&gt;&lt;titles&gt;&lt;title&gt;Instrumental variables regression with weak instruments&lt;/title&gt;&lt;secondary-title&gt;Econometrica&lt;/secondary-title&gt;&lt;/titles&gt;&lt;periodical&gt;&lt;full-title&gt;Econometrica&lt;/full-title&gt;&lt;/periodical&gt;&lt;pages&gt;557-586&lt;/pages&gt;&lt;volume&gt;65&lt;/volume&gt;&lt;number&gt;3&lt;/number&gt;&lt;dates&gt;&lt;year&gt;1997&lt;/year&gt;&lt;/dates&gt;&lt;urls&gt;&lt;/urls&gt;&lt;/record&gt;&lt;/Cite&gt;&lt;/EndNote&gt;</w:instrText>
      </w:r>
      <w:r w:rsidRPr="004E7E5A">
        <w:rPr>
          <w:rFonts w:cs="Times New Roman"/>
        </w:rPr>
        <w:fldChar w:fldCharType="separate"/>
      </w:r>
      <w:r w:rsidRPr="004E7E5A">
        <w:rPr>
          <w:rFonts w:cs="Times New Roman"/>
          <w:noProof/>
        </w:rPr>
        <w:t>(Staiger and Stock 1997)</w:t>
      </w:r>
      <w:r w:rsidRPr="004E7E5A">
        <w:rPr>
          <w:rFonts w:cs="Times New Roman"/>
        </w:rPr>
        <w:fldChar w:fldCharType="end"/>
      </w:r>
      <w:r w:rsidRPr="004E7E5A">
        <w:rPr>
          <w:rFonts w:cs="Times New Roman"/>
        </w:rPr>
        <w:t xml:space="preserve">. Second, we check the t-statistics for the instrumental variable in the first-stage regression. We find that the t-statistics for the instrumental variable are </w:t>
      </w:r>
      <w:r w:rsidRPr="004E7E5A">
        <w:rPr>
          <w:rFonts w:cs="Times New Roman"/>
          <w:szCs w:val="24"/>
        </w:rPr>
        <w:t>6.13</w:t>
      </w:r>
      <w:r w:rsidRPr="004E7E5A">
        <w:rPr>
          <w:rFonts w:cs="Times New Roman"/>
        </w:rPr>
        <w:t xml:space="preserve"> in Column (1), </w:t>
      </w:r>
      <w:r w:rsidRPr="004E7E5A">
        <w:rPr>
          <w:rFonts w:cs="Times New Roman"/>
          <w:szCs w:val="24"/>
        </w:rPr>
        <w:t>7.34</w:t>
      </w:r>
      <w:r w:rsidRPr="004E7E5A">
        <w:rPr>
          <w:rFonts w:cs="Times New Roman"/>
        </w:rPr>
        <w:t xml:space="preserve"> in Column (2),</w:t>
      </w:r>
      <w:r w:rsidRPr="004E7E5A">
        <w:rPr>
          <w:rFonts w:cs="Times New Roman"/>
          <w:szCs w:val="24"/>
        </w:rPr>
        <w:t xml:space="preserve"> 7.38</w:t>
      </w:r>
      <w:r w:rsidRPr="004E7E5A">
        <w:rPr>
          <w:rFonts w:cs="Times New Roman"/>
        </w:rPr>
        <w:t xml:space="preserve"> in Column (3) and </w:t>
      </w:r>
      <w:r w:rsidRPr="004E7E5A">
        <w:rPr>
          <w:rFonts w:cs="Times New Roman"/>
          <w:szCs w:val="24"/>
        </w:rPr>
        <w:t>7.31</w:t>
      </w:r>
      <w:r w:rsidRPr="004E7E5A">
        <w:rPr>
          <w:rFonts w:cs="Times New Roman"/>
        </w:rPr>
        <w:t xml:space="preserve"> in Column (4), which are higher than the cutoff point of 3 suggested by prior research </w:t>
      </w:r>
      <w:r w:rsidRPr="004E7E5A">
        <w:rPr>
          <w:rFonts w:cs="Times New Roman"/>
        </w:rPr>
        <w:fldChar w:fldCharType="begin"/>
      </w:r>
      <w:r w:rsidR="001A1175" w:rsidRPr="004E7E5A">
        <w:rPr>
          <w:rFonts w:cs="Times New Roman"/>
        </w:rPr>
        <w:instrText xml:space="preserve"> ADDIN EN.CITE &lt;EndNote&gt;&lt;Cite&gt;&lt;Author&gt;Adkins&lt;/Author&gt;&lt;Year&gt;2008&lt;/Year&gt;&lt;RecNum&gt;2129&lt;/RecNum&gt;&lt;DisplayText&gt;(Adkins and Hill 2008)&lt;/DisplayText&gt;&lt;record&gt;&lt;rec-number&gt;2129&lt;/rec-number&gt;&lt;foreign-keys&gt;&lt;key app="EN" db-id="trr00pfsbzzex0ezwf6v5swd9fpfpwfa90xp" timestamp="1631536474" guid="56749385-0dbf-4d07-8607-0323b21ed569"&gt;2129&lt;/key&gt;&lt;/foreign-keys&gt;&lt;ref-type name="Book"&gt;6&lt;/ref-type&gt;&lt;contributors&gt;&lt;authors&gt;&lt;author&gt;Adkins, L. C.&lt;/author&gt;&lt;author&gt;Hill, R. C.&lt;/author&gt;&lt;/authors&gt;&lt;/contributors&gt;&lt;titles&gt;&lt;title&gt;Using stata for principles of econometrics (3rd edition)&lt;/title&gt;&lt;/titles&gt;&lt;dates&gt;&lt;year&gt;2008&lt;/year&gt;&lt;/dates&gt;&lt;pub-location&gt;New York&lt;/pub-location&gt;&lt;publisher&gt;Wiley&lt;/publisher&gt;&lt;urls&gt;&lt;/urls&gt;&lt;/record&gt;&lt;/Cite&gt;&lt;/EndNote&gt;</w:instrText>
      </w:r>
      <w:r w:rsidRPr="004E7E5A">
        <w:rPr>
          <w:rFonts w:cs="Times New Roman"/>
        </w:rPr>
        <w:fldChar w:fldCharType="separate"/>
      </w:r>
      <w:r w:rsidRPr="004E7E5A">
        <w:rPr>
          <w:rFonts w:cs="Times New Roman"/>
          <w:noProof/>
        </w:rPr>
        <w:t>(Adkins and Hill 2008)</w:t>
      </w:r>
      <w:r w:rsidRPr="004E7E5A">
        <w:rPr>
          <w:rFonts w:cs="Times New Roman"/>
        </w:rPr>
        <w:fldChar w:fldCharType="end"/>
      </w:r>
      <w:r w:rsidRPr="004E7E5A">
        <w:rPr>
          <w:rFonts w:cs="Times New Roman"/>
        </w:rPr>
        <w:t xml:space="preserve">. Thus, we conclude that the instrumental variable is valid, reliable and sufficiently strong to mitigate the endogeneity bias in our 2SLS regressions </w:t>
      </w:r>
      <w:r w:rsidRPr="004E7E5A">
        <w:rPr>
          <w:rFonts w:cs="Times New Roman"/>
        </w:rPr>
        <w:fldChar w:fldCharType="begin"/>
      </w:r>
      <w:r w:rsidR="001A1175" w:rsidRPr="004E7E5A">
        <w:rPr>
          <w:rFonts w:cs="Times New Roman"/>
        </w:rPr>
        <w:instrText xml:space="preserve"> ADDIN EN.CITE &lt;EndNote&gt;&lt;Cite&gt;&lt;Author&gt;Katmon&lt;/Author&gt;&lt;Year&gt;2017&lt;/Year&gt;&lt;RecNum&gt;114&lt;/RecNum&gt;&lt;DisplayText&gt;(Katmon et al. 2017)&lt;/DisplayText&gt;&lt;record&gt;&lt;rec-number&gt;114&lt;/rec-number&gt;&lt;foreign-keys&gt;&lt;key app="EN" db-id="trr00pfsbzzex0ezwf6v5swd9fpfpwfa90xp" timestamp="1580912156" guid="a452de88-d228-43c6-a947-a08abaf03177"&gt;114&lt;/key&gt;&lt;/foreign-keys&gt;&lt;ref-type name="Journal Article"&gt;17&lt;/ref-type&gt;&lt;contributors&gt;&lt;authors&gt;&lt;author&gt;Katmon, Nooraisah&lt;/author&gt;&lt;author&gt;Mohamad, Zam Zuriyati&lt;/author&gt;&lt;author&gt;Norwani, Norlia Mat&lt;/author&gt;&lt;author&gt;Farooque, Omar Al&lt;/author&gt;&lt;/authors&gt;&lt;/contributors&gt;&lt;titles&gt;&lt;title&gt;Comprehensive board diversity and quality of corporate social responsibility disclosure: Evidence from an emerging market&lt;/title&gt;&lt;secondary-title&gt;Journal of Business Ethics&lt;/secondary-title&gt;&lt;/titles&gt;&lt;periodical&gt;&lt;full-title&gt;Journal of Business Ethics&lt;/full-title&gt;&lt;/periodical&gt;&lt;pages&gt;447-481&lt;/pages&gt;&lt;volume&gt;157&lt;/volume&gt;&lt;number&gt;2&lt;/number&gt;&lt;section&gt;447&lt;/section&gt;&lt;dates&gt;&lt;year&gt;2017&lt;/year&gt;&lt;/dates&gt;&lt;isbn&gt;0167-4544&amp;#xD;1573-0697&lt;/isbn&gt;&lt;urls&gt;&lt;/urls&gt;&lt;electronic-resource-num&gt;10.1007/s10551-017-3672-6&lt;/electronic-resource-num&gt;&lt;/record&gt;&lt;/Cite&gt;&lt;/EndNote&gt;</w:instrText>
      </w:r>
      <w:r w:rsidRPr="004E7E5A">
        <w:rPr>
          <w:rFonts w:cs="Times New Roman"/>
        </w:rPr>
        <w:fldChar w:fldCharType="separate"/>
      </w:r>
      <w:r w:rsidRPr="004E7E5A">
        <w:rPr>
          <w:rFonts w:cs="Times New Roman"/>
          <w:noProof/>
        </w:rPr>
        <w:t>(Katmon et al. 2017)</w:t>
      </w:r>
      <w:r w:rsidRPr="004E7E5A">
        <w:rPr>
          <w:rFonts w:cs="Times New Roman"/>
        </w:rPr>
        <w:fldChar w:fldCharType="end"/>
      </w:r>
      <w:r w:rsidRPr="004E7E5A">
        <w:rPr>
          <w:rFonts w:cs="Times New Roman"/>
        </w:rPr>
        <w:t>.</w:t>
      </w:r>
    </w:p>
    <w:p w14:paraId="3483D867" w14:textId="77777777" w:rsidR="00E72A9B" w:rsidRPr="004E7E5A" w:rsidRDefault="00E72A9B" w:rsidP="00E72A9B">
      <w:pPr>
        <w:pStyle w:val="a9"/>
        <w:rPr>
          <w:iCs w:val="0"/>
          <w:sz w:val="24"/>
          <w:szCs w:val="24"/>
        </w:rPr>
      </w:pPr>
      <w:r w:rsidRPr="004E7E5A">
        <w:rPr>
          <w:iCs w:val="0"/>
          <w:sz w:val="24"/>
          <w:szCs w:val="24"/>
        </w:rPr>
        <w:t>Results of Testing H2</w:t>
      </w:r>
    </w:p>
    <w:p w14:paraId="4111AEC0" w14:textId="123EA350" w:rsidR="00E72A9B" w:rsidRPr="004E7E5A" w:rsidRDefault="00E72A9B" w:rsidP="00E72A9B">
      <w:pPr>
        <w:pStyle w:val="a7"/>
        <w:spacing w:line="480" w:lineRule="auto"/>
        <w:ind w:firstLine="480"/>
        <w:rPr>
          <w:rFonts w:cs="Times New Roman"/>
        </w:rPr>
      </w:pPr>
      <w:r w:rsidRPr="004E7E5A">
        <w:rPr>
          <w:rFonts w:cs="Times New Roman"/>
        </w:rPr>
        <w:t xml:space="preserve">We test whether the impact of directors’ network on CSR disclosure quality differs in firms with different marketing strategy in this section. Similar to </w:t>
      </w:r>
      <w:proofErr w:type="spellStart"/>
      <w:r w:rsidRPr="004E7E5A">
        <w:rPr>
          <w:rFonts w:cs="Times New Roman"/>
        </w:rPr>
        <w:t>Servaes</w:t>
      </w:r>
      <w:proofErr w:type="spellEnd"/>
      <w:r w:rsidRPr="004E7E5A">
        <w:rPr>
          <w:rFonts w:cs="Times New Roman"/>
        </w:rPr>
        <w:t xml:space="preserve"> and Tamayo (2013), we use advertising expenditures (</w:t>
      </w:r>
      <w:r w:rsidRPr="004E7E5A">
        <w:rPr>
          <w:rFonts w:cs="Times New Roman"/>
          <w:i/>
          <w:iCs/>
        </w:rPr>
        <w:t>Advertising</w:t>
      </w:r>
      <w:r w:rsidRPr="004E7E5A">
        <w:rPr>
          <w:rFonts w:cs="Times New Roman"/>
        </w:rPr>
        <w:t>) as a proxy for marketing strategy. Due to data availability, the sample size drops to 2621 in this test because of 1365 (34.24% of the total sample) missing observations in advertising expenditures.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Advertising</w:t>
      </w:r>
      <w:r w:rsidRPr="004E7E5A">
        <w:rPr>
          <w:rFonts w:cs="Times New Roman"/>
        </w:rPr>
        <w:t xml:space="preserve">) to Equation (2) to test the moderating role of marketing strategy </w:t>
      </w:r>
      <w:r w:rsidRPr="004E7E5A">
        <w:rPr>
          <w:rFonts w:cs="Times New Roman"/>
        </w:rPr>
        <w:fldChar w:fldCharType="begin"/>
      </w:r>
      <w:r w:rsidR="00317C6A" w:rsidRPr="004E7E5A">
        <w:rPr>
          <w:rFonts w:cs="Times New Roman"/>
        </w:rPr>
        <w:instrText xml:space="preserve"> ADDIN EN.CITE &lt;EndNote&gt;&lt;Cite&gt;&lt;Author&gt;Servaes&lt;/Author&gt;&lt;Year&gt;2013&lt;/Year&gt;&lt;RecNum&gt;2089&lt;/RecNum&gt;&lt;DisplayText&gt;(Servaes and Tamayo 2013)&lt;/DisplayText&gt;&lt;record&gt;&lt;rec-number&gt;2089&lt;/rec-number&gt;&lt;foreign-keys&gt;&lt;key app="EN" db-id="trr00pfsbzzex0ezwf6v5swd9fpfpwfa90xp" timestamp="1629466430" guid="5ba03db8-8af3-4bed-97d1-10d56735ef5b"&gt;2089&lt;/key&gt;&lt;/foreign-keys&gt;&lt;ref-type name="Journal Article"&gt;17&lt;/ref-type&gt;&lt;contributors&gt;&lt;authors&gt;&lt;author&gt;Servaes, H.&lt;/author&gt;&lt;author&gt;Tamayo, A.&lt;/author&gt;&lt;/authors&gt;&lt;/contributors&gt;&lt;titles&gt;&lt;title&gt;The impact of corporate social responsibility on firm value: The role of customer awareness&lt;/title&gt;&lt;secondary-title&gt;Management Science&lt;/secondary-title&gt;&lt;/titles&gt;&lt;periodical&gt;&lt;full-title&gt;Management Science&lt;/full-title&gt;&lt;/periodical&gt;&lt;pages&gt;1045-1061&lt;/pages&gt;&lt;volume&gt;59&lt;/volume&gt;&lt;number&gt;5&lt;/number&gt;&lt;dates&gt;&lt;year&gt;2013&lt;/year&gt;&lt;/dates&gt;&lt;urls&gt;&lt;/urls&gt;&lt;/record&gt;&lt;/Cite&gt;&lt;/EndNote&gt;</w:instrText>
      </w:r>
      <w:r w:rsidRPr="004E7E5A">
        <w:rPr>
          <w:rFonts w:cs="Times New Roman"/>
        </w:rPr>
        <w:fldChar w:fldCharType="separate"/>
      </w:r>
      <w:r w:rsidRPr="004E7E5A">
        <w:rPr>
          <w:rFonts w:cs="Times New Roman"/>
          <w:noProof/>
        </w:rPr>
        <w:t>(Servaes and Tamayo 2013)</w:t>
      </w:r>
      <w:r w:rsidRPr="004E7E5A">
        <w:rPr>
          <w:rFonts w:cs="Times New Roman"/>
        </w:rPr>
        <w:fldChar w:fldCharType="end"/>
      </w:r>
      <w:r w:rsidRPr="004E7E5A">
        <w:rPr>
          <w:rFonts w:cs="Times New Roman"/>
        </w:rPr>
        <w:t xml:space="preserve">. We add the variable </w:t>
      </w:r>
      <w:r w:rsidRPr="004E7E5A">
        <w:rPr>
          <w:rFonts w:cs="Times New Roman"/>
          <w:i/>
          <w:iCs/>
          <w:szCs w:val="24"/>
        </w:rPr>
        <w:t>Director convenience</w:t>
      </w:r>
      <w:r w:rsidRPr="004E7E5A">
        <w:rPr>
          <w:rFonts w:cs="Times New Roman"/>
        </w:rPr>
        <w:t xml:space="preserve"> as an instrument for network centrality (</w:t>
      </w:r>
      <w:r w:rsidRPr="004E7E5A">
        <w:rPr>
          <w:rFonts w:cs="Times New Roman"/>
          <w:i/>
          <w:iCs/>
        </w:rPr>
        <w:t>Score</w:t>
      </w:r>
      <w:r w:rsidRPr="004E7E5A">
        <w:rPr>
          <w:rFonts w:cs="Times New Roman"/>
        </w:rPr>
        <w:t>) in the 2SLS model while estimating Equations (2). We interact the instrument (</w:t>
      </w:r>
      <w:r w:rsidRPr="004E7E5A">
        <w:rPr>
          <w:rFonts w:cs="Times New Roman"/>
          <w:i/>
          <w:iCs/>
          <w:szCs w:val="24"/>
        </w:rPr>
        <w:t>Director convenience</w:t>
      </w:r>
      <w:r w:rsidRPr="004E7E5A">
        <w:rPr>
          <w:rFonts w:cs="Times New Roman"/>
        </w:rPr>
        <w:t>) with the moderating variable (</w:t>
      </w:r>
      <w:r w:rsidRPr="004E7E5A">
        <w:rPr>
          <w:rFonts w:cs="Times New Roman"/>
          <w:i/>
          <w:iCs/>
        </w:rPr>
        <w:t>Advertising</w:t>
      </w:r>
      <w:r w:rsidRPr="004E7E5A">
        <w:rPr>
          <w:rFonts w:cs="Times New Roman"/>
        </w:rPr>
        <w:t>) and then add the interaction term to the list of instruments in the 2SLS model while estimating Equations (2). We expect that the effect of directors’ network on CSR disclosure quality is more pronounced in the firms with less advertising expenditure. A negative and significant coefficient on the interaction term (</w:t>
      </w:r>
      <w:r w:rsidRPr="004E7E5A">
        <w:rPr>
          <w:rFonts w:cs="Times New Roman"/>
          <w:i/>
          <w:iCs/>
        </w:rPr>
        <w:t>Score</w:t>
      </w:r>
      <w:r w:rsidRPr="004E7E5A">
        <w:rPr>
          <w:rFonts w:cs="Times New Roman"/>
        </w:rPr>
        <w:t xml:space="preserve"> × </w:t>
      </w:r>
      <w:r w:rsidRPr="004E7E5A">
        <w:rPr>
          <w:rFonts w:cs="Times New Roman"/>
          <w:i/>
          <w:iCs/>
        </w:rPr>
        <w:t>Advertising</w:t>
      </w:r>
      <w:r w:rsidRPr="004E7E5A">
        <w:rPr>
          <w:rFonts w:cs="Times New Roman"/>
        </w:rPr>
        <w:t xml:space="preserve">) will support </w:t>
      </w:r>
      <w:r w:rsidRPr="004E7E5A">
        <w:rPr>
          <w:rFonts w:cs="Times New Roman"/>
        </w:rPr>
        <w:lastRenderedPageBreak/>
        <w:t>hypothesis 2.</w:t>
      </w:r>
    </w:p>
    <w:p w14:paraId="5E69D297" w14:textId="0E225922" w:rsidR="00E72A9B" w:rsidRPr="004E7E5A" w:rsidRDefault="00E72A9B" w:rsidP="00E72A9B">
      <w:pPr>
        <w:pStyle w:val="a7"/>
        <w:spacing w:line="480" w:lineRule="auto"/>
        <w:ind w:firstLine="480"/>
        <w:rPr>
          <w:rFonts w:cs="Times New Roman"/>
        </w:rPr>
      </w:pPr>
      <w:r w:rsidRPr="004E7E5A">
        <w:rPr>
          <w:rFonts w:cs="Times New Roman"/>
        </w:rPr>
        <w:t>Table 6 presents the second-stage regression results of estimating Equation (2).</w:t>
      </w:r>
      <w:r w:rsidRPr="004E7E5A">
        <w:rPr>
          <w:rStyle w:val="af4"/>
          <w:rFonts w:cs="Times New Roman"/>
        </w:rPr>
        <w:footnoteReference w:id="13"/>
      </w:r>
      <w:r w:rsidRPr="004E7E5A">
        <w:rPr>
          <w:rFonts w:cs="Times New Roman"/>
        </w:rPr>
        <w:t xml:space="preserve"> Columns (1) to (4) report the regression results for the 2SLS model using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as the key independent variable. It can be seen that the regression coefficients on the interaction terms of </w:t>
      </w:r>
      <w:proofErr w:type="spellStart"/>
      <w:r w:rsidRPr="004E7E5A">
        <w:rPr>
          <w:rFonts w:cs="Times New Roman"/>
          <w:i/>
          <w:iCs/>
        </w:rPr>
        <w:t>Score_max</w:t>
      </w:r>
      <w:proofErr w:type="spellEnd"/>
      <w:r w:rsidRPr="004E7E5A">
        <w:rPr>
          <w:rFonts w:cs="Times New Roman"/>
          <w:i/>
          <w:iCs/>
        </w:rPr>
        <w:t xml:space="preserve"> × Advertising,</w:t>
      </w:r>
      <w:r w:rsidRPr="004E7E5A">
        <w:rPr>
          <w:rFonts w:cs="Times New Roman"/>
        </w:rPr>
        <w:t xml:space="preserve"> </w:t>
      </w:r>
      <w:proofErr w:type="spellStart"/>
      <w:r w:rsidRPr="004E7E5A">
        <w:rPr>
          <w:rFonts w:cs="Times New Roman"/>
          <w:i/>
          <w:iCs/>
        </w:rPr>
        <w:t>Score_mean</w:t>
      </w:r>
      <w:proofErr w:type="spellEnd"/>
      <w:r w:rsidRPr="004E7E5A">
        <w:rPr>
          <w:rFonts w:cs="Times New Roman"/>
          <w:i/>
          <w:iCs/>
        </w:rPr>
        <w:t xml:space="preserve"> × Advertising,</w:t>
      </w:r>
      <w:r w:rsidRPr="004E7E5A">
        <w:rPr>
          <w:rFonts w:cs="Times New Roman"/>
        </w:rPr>
        <w:t xml:space="preserve"> </w:t>
      </w:r>
      <w:proofErr w:type="spellStart"/>
      <w:r w:rsidRPr="004E7E5A">
        <w:rPr>
          <w:rFonts w:cs="Times New Roman"/>
          <w:i/>
          <w:iCs/>
        </w:rPr>
        <w:t>Score_med</w:t>
      </w:r>
      <w:proofErr w:type="spellEnd"/>
      <w:r w:rsidRPr="004E7E5A">
        <w:rPr>
          <w:rFonts w:cs="Times New Roman"/>
          <w:i/>
          <w:iCs/>
        </w:rPr>
        <w:t xml:space="preserve"> × Advertising </w:t>
      </w:r>
      <w:r w:rsidRPr="004E7E5A">
        <w:rPr>
          <w:rFonts w:cs="Times New Roman"/>
        </w:rPr>
        <w:t xml:space="preserve">and </w:t>
      </w:r>
      <w:proofErr w:type="spellStart"/>
      <w:r w:rsidRPr="004E7E5A">
        <w:rPr>
          <w:rFonts w:cs="Times New Roman"/>
          <w:i/>
          <w:iCs/>
        </w:rPr>
        <w:t>Score_min</w:t>
      </w:r>
      <w:proofErr w:type="spellEnd"/>
      <w:r w:rsidRPr="004E7E5A">
        <w:rPr>
          <w:rFonts w:cs="Times New Roman"/>
          <w:i/>
          <w:iCs/>
        </w:rPr>
        <w:t xml:space="preserve"> × Advertising</w:t>
      </w:r>
      <w:r w:rsidRPr="004E7E5A">
        <w:rPr>
          <w:rFonts w:cs="Times New Roman"/>
        </w:rPr>
        <w:t xml:space="preserve"> are negative and significant at the 5% or 10% level. The results support the argument that directors’ network may improve CSR disclosure quality, and such a positive impact is found to be stronger among firms with less advertising expenditure. Hypothesis 2 is supported. This result is </w:t>
      </w:r>
      <w:r w:rsidRPr="004E7E5A">
        <w:rPr>
          <w:rFonts w:cs="Times New Roman" w:hint="eastAsia"/>
        </w:rPr>
        <w:t>in</w:t>
      </w:r>
      <w:r w:rsidRPr="004E7E5A">
        <w:rPr>
          <w:rFonts w:cs="Times New Roman"/>
        </w:rPr>
        <w:t xml:space="preserve"> line with the literature that advertising may create public awareness among buyers about the company </w:t>
      </w:r>
      <w:r w:rsidRPr="004E7E5A">
        <w:rPr>
          <w:rFonts w:cs="Times New Roman"/>
        </w:rPr>
        <w:fldChar w:fldCharType="begin"/>
      </w:r>
      <w:r w:rsidR="00317C6A" w:rsidRPr="004E7E5A">
        <w:rPr>
          <w:rFonts w:cs="Times New Roman"/>
        </w:rPr>
        <w:instrText xml:space="preserve"> ADDIN EN.CITE &lt;EndNote&gt;&lt;Cite&gt;&lt;Author&gt;Servaes&lt;/Author&gt;&lt;Year&gt;2013&lt;/Year&gt;&lt;RecNum&gt;2089&lt;/RecNum&gt;&lt;DisplayText&gt;(Servaes and Tamayo 2013)&lt;/DisplayText&gt;&lt;record&gt;&lt;rec-number&gt;2089&lt;/rec-number&gt;&lt;foreign-keys&gt;&lt;key app="EN" db-id="trr00pfsbzzex0ezwf6v5swd9fpfpwfa90xp" timestamp="1629466430" guid="5ba03db8-8af3-4bed-97d1-10d56735ef5b"&gt;2089&lt;/key&gt;&lt;/foreign-keys&gt;&lt;ref-type name="Journal Article"&gt;17&lt;/ref-type&gt;&lt;contributors&gt;&lt;authors&gt;&lt;author&gt;Servaes, H.&lt;/author&gt;&lt;author&gt;Tamayo, A.&lt;/author&gt;&lt;/authors&gt;&lt;/contributors&gt;&lt;titles&gt;&lt;title&gt;The impact of corporate social responsibility on firm value: The role of customer awareness&lt;/title&gt;&lt;secondary-title&gt;Management Science&lt;/secondary-title&gt;&lt;/titles&gt;&lt;periodical&gt;&lt;full-title&gt;Management Science&lt;/full-title&gt;&lt;/periodical&gt;&lt;pages&gt;1045-1061&lt;/pages&gt;&lt;volume&gt;59&lt;/volume&gt;&lt;number&gt;5&lt;/number&gt;&lt;dates&gt;&lt;year&gt;2013&lt;/year&gt;&lt;/dates&gt;&lt;urls&gt;&lt;/urls&gt;&lt;/record&gt;&lt;/Cite&gt;&lt;/EndNote&gt;</w:instrText>
      </w:r>
      <w:r w:rsidRPr="004E7E5A">
        <w:rPr>
          <w:rFonts w:cs="Times New Roman"/>
        </w:rPr>
        <w:fldChar w:fldCharType="separate"/>
      </w:r>
      <w:r w:rsidRPr="004E7E5A">
        <w:rPr>
          <w:rFonts w:cs="Times New Roman"/>
          <w:noProof/>
        </w:rPr>
        <w:t>(Servaes and Tamayo 2013)</w:t>
      </w:r>
      <w:r w:rsidRPr="004E7E5A">
        <w:rPr>
          <w:rFonts w:cs="Times New Roman"/>
        </w:rPr>
        <w:fldChar w:fldCharType="end"/>
      </w:r>
      <w:r w:rsidRPr="004E7E5A">
        <w:rPr>
          <w:rFonts w:cs="Times New Roman"/>
        </w:rPr>
        <w:t xml:space="preserve">, and well networked directors value their status or acceptance in their networks </w:t>
      </w:r>
      <w:r w:rsidRPr="004E7E5A">
        <w:rPr>
          <w:rFonts w:cs="Times New Roman"/>
        </w:rPr>
        <w:fldChar w:fldCharType="begin">
          <w:fldData xml:space="preserve">PEVuZE5vdGU+PENpdGU+PEF1dGhvcj5Vc2VlbTwvQXV0aG9yPjxZZWFyPjE5ODQ8L1llYXI+PFJl
Y051bT4yMDEwPC9SZWNOdW0+PERpc3BsYXlUZXh0PihVc2VlbSAxOTg0OyBHYWxhc2tpZXdpY3og
MTk4NTsgTWl6cnVjaGkgMTk5NjsgTHUgZXQgYWwuIDIwMTYpPC9EaXNwbGF5VGV4dD48cmVjb3Jk
PjxyZWMtbnVtYmVyPjIwMTA8L3JlYy1udW1iZXI+PGZvcmVpZ24ta2V5cz48a2V5IGFwcD0iRU4i
IGRiLWlkPSJ0cnIwMHBmc2J6emV4MGV6d2Y2djVzd2Q5ZnBmcHdmYTkweHAiIHRpbWVzdGFtcD0i
MTYyNjc2NjEwMCIgZ3VpZD0iMTllYjFlZjgtNDM1Mi00MGNhLTgyNTAtOWExZTZmM2Y1NDQwIj4y
MDEwPC9rZXk+PC9mb3JlaWduLWtleXM+PHJlZi10eXBlIG5hbWU9IkpvdXJuYWwgQXJ0aWNsZSI+
MTc8L3JlZi10eXBlPjxjb250cmlidXRvcnM+PGF1dGhvcnM+PGF1dGhvcj5NaWNoYWVsIFVzZWVt
PC9hdXRob3I+PC9hdXRob3JzPjwvY29udHJpYnV0b3JzPjx0aXRsZXM+PHRpdGxlPlRoZSBpbm5l
ciBjaXJjbGU6IExhcmdlIGNvcnBvcmF0aW9ucyBhbmQgdGhlIHJpc2Ugb2YgYnVzaW5lc3MgcG9s
aXRpY2FsIGFjdGl2aXR5IGluIHRoZSBVLlMuIGFuZCBVLksuPC90aXRsZT48c2Vjb25kYXJ5LXRp
dGxlPk5ldyBZb3JrOiBPeGZvcmQgVW5pdmVyc2l0eSBQcmVzczwvc2Vjb25kYXJ5LXRpdGxlPjwv
dGl0bGVzPjxwZXJpb2RpY2FsPjxmdWxsLXRpdGxlPk5ldyBZb3JrOiBPeGZvcmQgVW5pdmVyc2l0
eSBQcmVzczwvZnVsbC10aXRsZT48L3BlcmlvZGljYWw+PGRhdGVzPjx5ZWFyPjE5ODQ8L3llYXI+
PC9kYXRlcz48dXJscz48L3VybHM+PC9yZWNvcmQ+PC9DaXRlPjxDaXRlPjxBdXRob3I+R2FsYXNr
aWV3aWN6PC9BdXRob3I+PFllYXI+MTk4NTwvWWVhcj48UmVjTnVtPjIwMTY8L1JlY051bT48cmVj
b3JkPjxyZWMtbnVtYmVyPjIwMTY8L3JlYy1udW1iZXI+PGZvcmVpZ24ta2V5cz48a2V5IGFwcD0i
RU4iIGRiLWlkPSJ0cnIwMHBmc2J6emV4MGV6d2Y2djVzd2Q5ZnBmcHdmYTkweHAiIHRpbWVzdGFt
cD0iMTYyNjk0MzM1NyIgZ3VpZD0iYmU3NmFlYjEtNTg2NC00YTA5LWI2YzMtYjc3MGYxNjRjNDcx
Ij4yMDE2PC9rZXk+PC9mb3JlaWduLWtleXM+PHJlZi10eXBlIG5hbWU9IkpvdXJuYWwgQXJ0aWNs
ZSI+MTc8L3JlZi10eXBlPjxjb250cmlidXRvcnM+PGF1dGhvcnM+PGF1dGhvcj5HYWxhc2tpZXdp
Y3osIEpvc2VwaDwvYXV0aG9yPjwvYXV0aG9ycz48L2NvbnRyaWJ1dG9ycz48dGl0bGVzPjx0aXRs
ZT5Tb2NpYWwgb3JnYW5pemF0aW9uIGluIGFuIHVyYmFuIGdyYW50cyBlY29ub215OiBBIHN0dWR5
IG9mIGJ1c2luZXNzIHBoaWxhbnRocm9weSBhbmQgbm9ucHJvZml0IG9yZ2FuaXphdGlvbnM8L3Rp
dGxlPjxzZWNvbmRhcnktdGl0bGU+TmV3IFlvcms6IEFjYWRlbWljIFByZXNzPC9zZWNvbmRhcnkt
dGl0bGU+PC90aXRsZXM+PHBlcmlvZGljYWw+PGZ1bGwtdGl0bGU+TmV3IFlvcms6IEFjYWRlbWlj
IFByZXNzPC9mdWxsLXRpdGxlPjwvcGVyaW9kaWNhbD48ZGF0ZXM+PHllYXI+MTk4NTwveWVhcj48
L2RhdGVzPjx1cmxzPjwvdXJscz48L3JlY29yZD48L0NpdGU+PENpdGU+PEF1dGhvcj5NaXpydWNo
aTwvQXV0aG9yPjxZZWFyPjE5OTY8L1llYXI+PFJlY051bT4xNzAxPC9SZWNOdW0+PHJlY29yZD48
cmVjLW51bWJlcj4xNzAxPC9yZWMtbnVtYmVyPjxmb3JlaWduLWtleXM+PGtleSBhcHA9IkVOIiBk
Yi1pZD0idHJyMDBwZnNienpleDBlendmNnY1c3dkOWZwZnB3ZmE5MHhwIiB0aW1lc3RhbXA9IjE1
ODIxMDc4OTEiIGd1aWQ9Ijk2MzdlM2RmLTBmZDctNGI3NS1hYjMxLTUwM2U1ZmI4ZTM1YyI+MTcw
MTwva2V5PjwvZm9yZWlnbi1rZXlzPjxyZWYtdHlwZSBuYW1lPSJKb3VybmFsIEFydGljbGUiPjE3
PC9yZWYtdHlwZT48Y29udHJpYnV0b3JzPjxhdXRob3JzPjxhdXRob3I+TWl6cnVjaGksIE1hcmsg
UzwvYXV0aG9yPjwvYXV0aG9ycz48L2NvbnRyaWJ1dG9ycz48dGl0bGVzPjx0aXRsZT5XaGF0IGRv
IGludGVybG9ja3MgZG8/IEFuIGFuYWx5c2lzLCBjcml0aXF1ZSwgYW5kIGFzc2Vzc21lbnQgb2Yg
cmVzZWFyY2ggb24gaW50ZXJsb2NraW5nIGRpcmVjdG9yYXRlczwvdGl0bGU+PHNlY29uZGFyeS10
aXRsZT5Bbm51YWwgcmV2aWV3IG9mIHNvY2lvbG9neTwvc2Vjb25kYXJ5LXRpdGxlPjwvdGl0bGVz
PjxwZXJpb2RpY2FsPjxmdWxsLXRpdGxlPkFubnVhbCByZXZpZXcgb2Ygc29jaW9sb2d5PC9mdWxs
LXRpdGxlPjwvcGVyaW9kaWNhbD48cGFnZXM+MjcxLTI5ODwvcGFnZXM+PHZvbHVtZT4yMjwvdm9s
dW1lPjxudW1iZXI+MTwvbnVtYmVyPjxkYXRlcz48eWVhcj4xOTk2PC95ZWFyPjwvZGF0ZXM+PHVy
bHM+PC91cmxzPjwvcmVjb3JkPjwvQ2l0ZT48Q2l0ZT48QXV0aG9yPkx1PC9BdXRob3I+PFllYXI+
MjAxNjwvWWVhcj48UmVjTnVtPjE4NjU8L1JlY051bT48cmVjb3JkPjxyZWMtbnVtYmVyPjE4NjU8
L3JlYy1udW1iZXI+PGZvcmVpZ24ta2V5cz48a2V5IGFwcD0iRU4iIGRiLWlkPSJ0cnIwMHBmc2J6
emV4MGV6d2Y2djVzd2Q5ZnBmcHdmYTkweHAiIHRpbWVzdGFtcD0iMTU5ODk1NTY3MiIgZ3VpZD0i
MjE3YjYzYTAtZDc4OC00ZDg2LWI5OWEtNWM1NTJhYzA1NzUzIj4xODY1PC9rZXk+PC9mb3JlaWdu
LWtleXM+PHJlZi10eXBlIG5hbWU9IkpvdXJuYWwgQXJ0aWNsZSI+MTc8L3JlZi10eXBlPjxjb250
cmlidXRvcnM+PGF1dGhvcnM+PGF1dGhvcj5MdSwgWWk8L2F1dGhvcj48YXV0aG9yPlNoYWlsZXIs
IEdyZWc8L2F1dGhvcj48YXV0aG9yPldpbHNvbiwgTWFyazwvYXV0aG9yPjwvYXV0aG9ycz48L2Nv
bnRyaWJ1dG9ycz48dGl0bGVzPjx0aXRsZT5Db3Jwb3JhdGUgcG9saXRpY2FsIGRvbmF0aW9uczog
SW5mbHVlbmNlcyBmcm9tIGRpcmVjdG9ycyZhcG9zOyBuZXR3b3JrczwvdGl0bGU+PHNlY29uZGFy
eS10aXRsZT5Kb3VybmFsIG9mIEJ1c2luZXNzIEV0aGljczwvc2Vjb25kYXJ5LXRpdGxlPjwvdGl0
bGVzPjxwZXJpb2RpY2FsPjxmdWxsLXRpdGxlPkpvdXJuYWwgb2YgQnVzaW5lc3MgRXRoaWNzPC9m
dWxsLXRpdGxlPjwvcGVyaW9kaWNhbD48cGFnZXM+NDYxLTQ4MTwvcGFnZXM+PHZvbHVtZT4xMzU8
L3ZvbHVtZT48bnVtYmVyPjM8L251bWJlcj48ZGF0ZXM+PHllYXI+MjAxNjwveWVhcj48L2RhdGVz
Pjx1cmxzPjwvdXJscz48L3JlY29yZD48L0NpdGU+PC9FbmROb3RlPgB=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Vc2VlbTwvQXV0aG9yPjxZZWFyPjE5ODQ8L1llYXI+PFJl
Y051bT4yMDEwPC9SZWNOdW0+PERpc3BsYXlUZXh0PihVc2VlbSAxOTg0OyBHYWxhc2tpZXdpY3og
MTk4NTsgTWl6cnVjaGkgMTk5NjsgTHUgZXQgYWwuIDIwMTYpPC9EaXNwbGF5VGV4dD48cmVjb3Jk
PjxyZWMtbnVtYmVyPjIwMTA8L3JlYy1udW1iZXI+PGZvcmVpZ24ta2V5cz48a2V5IGFwcD0iRU4i
IGRiLWlkPSJ0cnIwMHBmc2J6emV4MGV6d2Y2djVzd2Q5ZnBmcHdmYTkweHAiIHRpbWVzdGFtcD0i
MTYyNjc2NjEwMCIgZ3VpZD0iMTllYjFlZjgtNDM1Mi00MGNhLTgyNTAtOWExZTZmM2Y1NDQwIj4y
MDEwPC9rZXk+PC9mb3JlaWduLWtleXM+PHJlZi10eXBlIG5hbWU9IkpvdXJuYWwgQXJ0aWNsZSI+
MTc8L3JlZi10eXBlPjxjb250cmlidXRvcnM+PGF1dGhvcnM+PGF1dGhvcj5NaWNoYWVsIFVzZWVt
PC9hdXRob3I+PC9hdXRob3JzPjwvY29udHJpYnV0b3JzPjx0aXRsZXM+PHRpdGxlPlRoZSBpbm5l
ciBjaXJjbGU6IExhcmdlIGNvcnBvcmF0aW9ucyBhbmQgdGhlIHJpc2Ugb2YgYnVzaW5lc3MgcG9s
aXRpY2FsIGFjdGl2aXR5IGluIHRoZSBVLlMuIGFuZCBVLksuPC90aXRsZT48c2Vjb25kYXJ5LXRp
dGxlPk5ldyBZb3JrOiBPeGZvcmQgVW5pdmVyc2l0eSBQcmVzczwvc2Vjb25kYXJ5LXRpdGxlPjwv
dGl0bGVzPjxwZXJpb2RpY2FsPjxmdWxsLXRpdGxlPk5ldyBZb3JrOiBPeGZvcmQgVW5pdmVyc2l0
eSBQcmVzczwvZnVsbC10aXRsZT48L3BlcmlvZGljYWw+PGRhdGVzPjx5ZWFyPjE5ODQ8L3llYXI+
PC9kYXRlcz48dXJscz48L3VybHM+PC9yZWNvcmQ+PC9DaXRlPjxDaXRlPjxBdXRob3I+R2FsYXNr
aWV3aWN6PC9BdXRob3I+PFllYXI+MTk4NTwvWWVhcj48UmVjTnVtPjIwMTY8L1JlY051bT48cmVj
b3JkPjxyZWMtbnVtYmVyPjIwMTY8L3JlYy1udW1iZXI+PGZvcmVpZ24ta2V5cz48a2V5IGFwcD0i
RU4iIGRiLWlkPSJ0cnIwMHBmc2J6emV4MGV6d2Y2djVzd2Q5ZnBmcHdmYTkweHAiIHRpbWVzdGFt
cD0iMTYyNjk0MzM1NyIgZ3VpZD0iYmU3NmFlYjEtNTg2NC00YTA5LWI2YzMtYjc3MGYxNjRjNDcx
Ij4yMDE2PC9rZXk+PC9mb3JlaWduLWtleXM+PHJlZi10eXBlIG5hbWU9IkpvdXJuYWwgQXJ0aWNs
ZSI+MTc8L3JlZi10eXBlPjxjb250cmlidXRvcnM+PGF1dGhvcnM+PGF1dGhvcj5HYWxhc2tpZXdp
Y3osIEpvc2VwaDwvYXV0aG9yPjwvYXV0aG9ycz48L2NvbnRyaWJ1dG9ycz48dGl0bGVzPjx0aXRs
ZT5Tb2NpYWwgb3JnYW5pemF0aW9uIGluIGFuIHVyYmFuIGdyYW50cyBlY29ub215OiBBIHN0dWR5
IG9mIGJ1c2luZXNzIHBoaWxhbnRocm9weSBhbmQgbm9ucHJvZml0IG9yZ2FuaXphdGlvbnM8L3Rp
dGxlPjxzZWNvbmRhcnktdGl0bGU+TmV3IFlvcms6IEFjYWRlbWljIFByZXNzPC9zZWNvbmRhcnkt
dGl0bGU+PC90aXRsZXM+PHBlcmlvZGljYWw+PGZ1bGwtdGl0bGU+TmV3IFlvcms6IEFjYWRlbWlj
IFByZXNzPC9mdWxsLXRpdGxlPjwvcGVyaW9kaWNhbD48ZGF0ZXM+PHllYXI+MTk4NTwveWVhcj48
L2RhdGVzPjx1cmxzPjwvdXJscz48L3JlY29yZD48L0NpdGU+PENpdGU+PEF1dGhvcj5NaXpydWNo
aTwvQXV0aG9yPjxZZWFyPjE5OTY8L1llYXI+PFJlY051bT4xNzAxPC9SZWNOdW0+PHJlY29yZD48
cmVjLW51bWJlcj4xNzAxPC9yZWMtbnVtYmVyPjxmb3JlaWduLWtleXM+PGtleSBhcHA9IkVOIiBk
Yi1pZD0idHJyMDBwZnNienpleDBlendmNnY1c3dkOWZwZnB3ZmE5MHhwIiB0aW1lc3RhbXA9IjE1
ODIxMDc4OTEiIGd1aWQ9Ijk2MzdlM2RmLTBmZDctNGI3NS1hYjMxLTUwM2U1ZmI4ZTM1YyI+MTcw
MTwva2V5PjwvZm9yZWlnbi1rZXlzPjxyZWYtdHlwZSBuYW1lPSJKb3VybmFsIEFydGljbGUiPjE3
PC9yZWYtdHlwZT48Y29udHJpYnV0b3JzPjxhdXRob3JzPjxhdXRob3I+TWl6cnVjaGksIE1hcmsg
UzwvYXV0aG9yPjwvYXV0aG9ycz48L2NvbnRyaWJ1dG9ycz48dGl0bGVzPjx0aXRsZT5XaGF0IGRv
IGludGVybG9ja3MgZG8/IEFuIGFuYWx5c2lzLCBjcml0aXF1ZSwgYW5kIGFzc2Vzc21lbnQgb2Yg
cmVzZWFyY2ggb24gaW50ZXJsb2NraW5nIGRpcmVjdG9yYXRlczwvdGl0bGU+PHNlY29uZGFyeS10
aXRsZT5Bbm51YWwgcmV2aWV3IG9mIHNvY2lvbG9neTwvc2Vjb25kYXJ5LXRpdGxlPjwvdGl0bGVz
PjxwZXJpb2RpY2FsPjxmdWxsLXRpdGxlPkFubnVhbCByZXZpZXcgb2Ygc29jaW9sb2d5PC9mdWxs
LXRpdGxlPjwvcGVyaW9kaWNhbD48cGFnZXM+MjcxLTI5ODwvcGFnZXM+PHZvbHVtZT4yMjwvdm9s
dW1lPjxudW1iZXI+MTwvbnVtYmVyPjxkYXRlcz48eWVhcj4xOTk2PC95ZWFyPjwvZGF0ZXM+PHVy
bHM+PC91cmxzPjwvcmVjb3JkPjwvQ2l0ZT48Q2l0ZT48QXV0aG9yPkx1PC9BdXRob3I+PFllYXI+
MjAxNjwvWWVhcj48UmVjTnVtPjE4NjU8L1JlY051bT48cmVjb3JkPjxyZWMtbnVtYmVyPjE4NjU8
L3JlYy1udW1iZXI+PGZvcmVpZ24ta2V5cz48a2V5IGFwcD0iRU4iIGRiLWlkPSJ0cnIwMHBmc2J6
emV4MGV6d2Y2djVzd2Q5ZnBmcHdmYTkweHAiIHRpbWVzdGFtcD0iMTU5ODk1NTY3MiIgZ3VpZD0i
MjE3YjYzYTAtZDc4OC00ZDg2LWI5OWEtNWM1NTJhYzA1NzUzIj4xODY1PC9rZXk+PC9mb3JlaWdu
LWtleXM+PHJlZi10eXBlIG5hbWU9IkpvdXJuYWwgQXJ0aWNsZSI+MTc8L3JlZi10eXBlPjxjb250
cmlidXRvcnM+PGF1dGhvcnM+PGF1dGhvcj5MdSwgWWk8L2F1dGhvcj48YXV0aG9yPlNoYWlsZXIs
IEdyZWc8L2F1dGhvcj48YXV0aG9yPldpbHNvbiwgTWFyazwvYXV0aG9yPjwvYXV0aG9ycz48L2Nv
bnRyaWJ1dG9ycz48dGl0bGVzPjx0aXRsZT5Db3Jwb3JhdGUgcG9saXRpY2FsIGRvbmF0aW9uczog
SW5mbHVlbmNlcyBmcm9tIGRpcmVjdG9ycyZhcG9zOyBuZXR3b3JrczwvdGl0bGU+PHNlY29uZGFy
eS10aXRsZT5Kb3VybmFsIG9mIEJ1c2luZXNzIEV0aGljczwvc2Vjb25kYXJ5LXRpdGxlPjwvdGl0
bGVzPjxwZXJpb2RpY2FsPjxmdWxsLXRpdGxlPkpvdXJuYWwgb2YgQnVzaW5lc3MgRXRoaWNzPC9m
dWxsLXRpdGxlPjwvcGVyaW9kaWNhbD48cGFnZXM+NDYxLTQ4MTwvcGFnZXM+PHZvbHVtZT4xMzU8
L3ZvbHVtZT48bnVtYmVyPjM8L251bWJlcj48ZGF0ZXM+PHllYXI+MjAxNjwveWVhcj48L2RhdGVz
Pjx1cmxzPjwvdXJscz48L3JlY29yZD48L0NpdGU+PC9FbmROb3RlPgB=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Useem 1984; Galaskiewicz 1985; Mizruchi 1996; Lu et al. 2016)</w:t>
      </w:r>
      <w:r w:rsidRPr="004E7E5A">
        <w:rPr>
          <w:rFonts w:cs="Times New Roman"/>
        </w:rPr>
        <w:fldChar w:fldCharType="end"/>
      </w:r>
      <w:r w:rsidRPr="004E7E5A">
        <w:rPr>
          <w:rFonts w:cs="Times New Roman"/>
        </w:rPr>
        <w:t>.</w:t>
      </w:r>
    </w:p>
    <w:p w14:paraId="1CC0D8B4"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6 here]</w:t>
      </w:r>
    </w:p>
    <w:p w14:paraId="2D462FCF" w14:textId="77777777" w:rsidR="00E72A9B" w:rsidRPr="004E7E5A" w:rsidRDefault="00E72A9B" w:rsidP="00E72A9B">
      <w:pPr>
        <w:pStyle w:val="a9"/>
        <w:rPr>
          <w:iCs w:val="0"/>
          <w:sz w:val="24"/>
          <w:szCs w:val="24"/>
        </w:rPr>
      </w:pPr>
      <w:r w:rsidRPr="004E7E5A">
        <w:rPr>
          <w:iCs w:val="0"/>
          <w:sz w:val="24"/>
          <w:szCs w:val="24"/>
        </w:rPr>
        <w:t>Results of Testing H3</w:t>
      </w:r>
    </w:p>
    <w:p w14:paraId="78A4D770" w14:textId="5583C2A0" w:rsidR="00E72A9B" w:rsidRPr="004E7E5A" w:rsidRDefault="00E72A9B" w:rsidP="00E72A9B">
      <w:pPr>
        <w:pStyle w:val="a7"/>
        <w:spacing w:line="480" w:lineRule="auto"/>
        <w:ind w:firstLine="480"/>
        <w:rPr>
          <w:rFonts w:cs="Times New Roman"/>
        </w:rPr>
      </w:pPr>
      <w:r w:rsidRPr="004E7E5A">
        <w:rPr>
          <w:rFonts w:cs="Times New Roman"/>
        </w:rPr>
        <w:t xml:space="preserve">In this section we </w:t>
      </w:r>
      <w:r w:rsidRPr="004E7E5A">
        <w:rPr>
          <w:rFonts w:cs="Times New Roman"/>
          <w:szCs w:val="24"/>
        </w:rPr>
        <w:t>test the impact of analysts’ attention on the relationship between directors’ network and CSR disclosure quality</w:t>
      </w:r>
      <w:r w:rsidRPr="004E7E5A">
        <w:rPr>
          <w:rFonts w:cs="Times New Roman"/>
        </w:rPr>
        <w:t xml:space="preserve">. Following the literature </w:t>
      </w:r>
      <w:r w:rsidRPr="004E7E5A">
        <w:rPr>
          <w:rFonts w:cs="Times New Roman"/>
        </w:rPr>
        <w:fldChar w:fldCharType="begin"/>
      </w:r>
      <w:r w:rsidR="006F6C86" w:rsidRPr="004E7E5A">
        <w:rPr>
          <w:rFonts w:cs="Times New Roman"/>
        </w:rPr>
        <w:instrText xml:space="preserve"> ADDIN EN.CITE &lt;EndNote&gt;&lt;Cite&gt;&lt;Author&gt;Chen&lt;/Author&gt;&lt;Year&gt;2011&lt;/Year&gt;&lt;RecNum&gt;2092&lt;/RecNum&gt;&lt;DisplayText&gt;(Chen et al. 2011; Ding et al. 2021)&lt;/DisplayText&gt;&lt;record&gt;&lt;rec-number&gt;2092&lt;/rec-number&gt;&lt;foreign-keys&gt;&lt;key app="EN" db-id="trr00pfsbzzex0ezwf6v5swd9fpfpwfa90xp" timestamp="1629554300" guid="33319abb-6738-43c8-bcbf-622dcc9aca93"&gt;2092&lt;/key&gt;&lt;/foreign-keys&gt;&lt;ref-type name="Journal Article"&gt;17&lt;/ref-type&gt;&lt;contributors&gt;&lt;authors&gt;&lt;author&gt;Chen, Shu Ping &lt;/author&gt;&lt;author&gt;Matsumoto, Dawn &lt;/author&gt;&lt;author&gt;Rajgopal, Shiva &lt;/author&gt;&lt;/authors&gt;&lt;/contributors&gt;&lt;titles&gt;&lt;title&gt;Is silence golden? An empirical analysis of firms that stop giving quarterly earnings guidance&lt;/title&gt;&lt;secondary-title&gt;Journal of Accounting &amp;amp; Economics&lt;/secondary-title&gt;&lt;/titles&gt;&lt;periodical&gt;&lt;full-title&gt;Journal of Accounting &amp;amp; Economics&lt;/full-title&gt;&lt;/periodical&gt;&lt;pages&gt;134-150&lt;/pages&gt;&lt;volume&gt;51&lt;/volume&gt;&lt;number&gt;1&lt;/number&gt;&lt;dates&gt;&lt;year&gt;2011&lt;/year&gt;&lt;/dates&gt;&lt;urls&gt;&lt;/urls&gt;&lt;/record&gt;&lt;/Cite&gt;&lt;Cite&gt;&lt;Author&gt;Ding&lt;/Author&gt;&lt;Year&gt;2021&lt;/Year&gt;&lt;RecNum&gt;2020&lt;/RecNum&gt;&lt;record&gt;&lt;rec-number&gt;2020&lt;/rec-number&gt;&lt;foreign-keys&gt;&lt;key app="EN" db-id="trr00pfsbzzex0ezwf6v5swd9fpfpwfa90xp" timestamp="1627289792" guid="b00706dc-5243-4d75-80ce-c24f17c93ead"&gt;2020&lt;/key&gt;&lt;/foreign-keys&gt;&lt;ref-type name="Journal Article"&gt;17&lt;/ref-type&gt;&lt;contributors&gt;&lt;authors&gt;&lt;author&gt;Rong Ding&lt;/author&gt;&lt;author&gt;Sushil Sainani&lt;/author&gt;&lt;author&gt;Ziyang (John) Zhang&lt;/author&gt;&lt;/authors&gt;&lt;/contributors&gt;&lt;titles&gt;&lt;title&gt;Protection of trade secrets and corporate tax avoidance: Evidence from the inevitable disclosure doctrine&lt;/title&gt;&lt;secondary-title&gt;Journal of Business Research&lt;/secondary-title&gt;&lt;/titles&gt;&lt;periodical&gt;&lt;full-title&gt;Journal of Business Research&lt;/full-title&gt;&lt;/periodical&gt;&lt;pages&gt;221-232&lt;/pages&gt;&lt;volume&gt;132&lt;/volume&gt;&lt;number&gt;5&lt;/number&gt;&lt;dates&gt;&lt;year&gt;2021&lt;/year&gt;&lt;/dates&gt;&lt;urls&gt;&lt;/urls&gt;&lt;/record&gt;&lt;/Cite&gt;&lt;/EndNote&gt;</w:instrText>
      </w:r>
      <w:r w:rsidRPr="004E7E5A">
        <w:rPr>
          <w:rFonts w:cs="Times New Roman"/>
        </w:rPr>
        <w:fldChar w:fldCharType="separate"/>
      </w:r>
      <w:r w:rsidR="004922F5" w:rsidRPr="004E7E5A">
        <w:rPr>
          <w:rFonts w:cs="Times New Roman"/>
          <w:noProof/>
        </w:rPr>
        <w:t>(Chen et al. 2011; Ding et al. 2021)</w:t>
      </w:r>
      <w:r w:rsidRPr="004E7E5A">
        <w:rPr>
          <w:rFonts w:cs="Times New Roman"/>
        </w:rPr>
        <w:fldChar w:fldCharType="end"/>
      </w:r>
      <w:r w:rsidRPr="004E7E5A">
        <w:rPr>
          <w:rFonts w:cs="Times New Roman"/>
        </w:rPr>
        <w:t>, we use analyst coverage (</w:t>
      </w:r>
      <w:r w:rsidRPr="004E7E5A">
        <w:rPr>
          <w:rFonts w:cs="Times New Roman"/>
          <w:i/>
          <w:iCs/>
        </w:rPr>
        <w:t>Analyst</w:t>
      </w:r>
      <w:r w:rsidRPr="004E7E5A">
        <w:rPr>
          <w:rFonts w:cs="Times New Roman"/>
        </w:rPr>
        <w:t xml:space="preserve">) as the proxy of analysts’ attention. Due to data availability, we get </w:t>
      </w:r>
      <w:r w:rsidRPr="004E7E5A">
        <w:rPr>
          <w:rFonts w:cs="Times New Roman"/>
          <w:szCs w:val="24"/>
        </w:rPr>
        <w:t>3496</w:t>
      </w:r>
      <w:r w:rsidRPr="004E7E5A">
        <w:rPr>
          <w:rFonts w:cs="Times New Roman"/>
        </w:rPr>
        <w:t xml:space="preserve"> sample observations for analyst coverage, and delete 500 (12.54% of the total sample) observations where analyst coverage data is missing. We add the interaction </w:t>
      </w:r>
      <w:r w:rsidRPr="004E7E5A">
        <w:rPr>
          <w:rFonts w:cs="Times New Roman"/>
        </w:rPr>
        <w:lastRenderedPageBreak/>
        <w:t>between our variable of interest (</w:t>
      </w:r>
      <w:r w:rsidRPr="004E7E5A">
        <w:rPr>
          <w:rFonts w:cs="Times New Roman"/>
          <w:i/>
          <w:iCs/>
        </w:rPr>
        <w:t>Score</w:t>
      </w:r>
      <w:r w:rsidRPr="004E7E5A">
        <w:rPr>
          <w:rFonts w:cs="Times New Roman"/>
        </w:rPr>
        <w:t>) and our moderating variable (</w:t>
      </w:r>
      <w:r w:rsidRPr="004E7E5A">
        <w:rPr>
          <w:rFonts w:cs="Times New Roman"/>
          <w:i/>
          <w:iCs/>
        </w:rPr>
        <w:t>Analyst</w:t>
      </w:r>
      <w:r w:rsidRPr="004E7E5A">
        <w:rPr>
          <w:rFonts w:cs="Times New Roman"/>
        </w:rPr>
        <w:t xml:space="preserve">) to Equation (3) to test the moderating role of </w:t>
      </w:r>
      <w:r w:rsidRPr="004E7E5A">
        <w:rPr>
          <w:rFonts w:cs="Times New Roman"/>
          <w:szCs w:val="24"/>
        </w:rPr>
        <w:t>analysts’ attention</w:t>
      </w:r>
      <w:r w:rsidRPr="004E7E5A">
        <w:rPr>
          <w:rFonts w:cs="Times New Roman"/>
        </w:rPr>
        <w:t xml:space="preserve">. We add the variable </w:t>
      </w:r>
      <w:r w:rsidRPr="004E7E5A">
        <w:rPr>
          <w:rFonts w:cs="Times New Roman"/>
          <w:i/>
          <w:iCs/>
          <w:szCs w:val="24"/>
        </w:rPr>
        <w:t>Director convenience</w:t>
      </w:r>
      <w:r w:rsidRPr="004E7E5A">
        <w:rPr>
          <w:rFonts w:cs="Times New Roman"/>
        </w:rPr>
        <w:t xml:space="preserve"> as an instrument for network centrality (</w:t>
      </w:r>
      <w:r w:rsidRPr="004E7E5A">
        <w:rPr>
          <w:rFonts w:cs="Times New Roman"/>
          <w:i/>
          <w:iCs/>
        </w:rPr>
        <w:t>Score</w:t>
      </w:r>
      <w:r w:rsidRPr="004E7E5A">
        <w:rPr>
          <w:rFonts w:cs="Times New Roman"/>
        </w:rPr>
        <w:t>) in the 2SLS model while estimating Equations (3). We interact the instrument (</w:t>
      </w:r>
      <w:r w:rsidRPr="004E7E5A">
        <w:rPr>
          <w:rFonts w:cs="Times New Roman"/>
          <w:i/>
          <w:iCs/>
          <w:szCs w:val="24"/>
        </w:rPr>
        <w:t>Director convenience</w:t>
      </w:r>
      <w:r w:rsidRPr="004E7E5A">
        <w:rPr>
          <w:rFonts w:cs="Times New Roman"/>
        </w:rPr>
        <w:t>) with the moderating variable (</w:t>
      </w:r>
      <w:r w:rsidRPr="004E7E5A">
        <w:rPr>
          <w:rFonts w:cs="Times New Roman"/>
          <w:i/>
          <w:iCs/>
        </w:rPr>
        <w:t>Analyst</w:t>
      </w:r>
      <w:r w:rsidRPr="004E7E5A">
        <w:rPr>
          <w:rFonts w:cs="Times New Roman"/>
        </w:rPr>
        <w:t xml:space="preserve">) and then add the interaction term to the list of instruments in the 2SLS model while estimating Equations (3). We expect the effect of directors’ network on CSR disclosure quality to be more pronounced in the firms </w:t>
      </w:r>
      <w:proofErr w:type="spellStart"/>
      <w:r w:rsidRPr="004E7E5A">
        <w:rPr>
          <w:rFonts w:cs="Times New Roman"/>
        </w:rPr>
        <w:t>characterised</w:t>
      </w:r>
      <w:proofErr w:type="spellEnd"/>
      <w:r w:rsidRPr="004E7E5A">
        <w:rPr>
          <w:rFonts w:cs="Times New Roman"/>
        </w:rPr>
        <w:t xml:space="preserve"> with lower analyst coverage. A </w:t>
      </w:r>
      <w:r w:rsidRPr="004E7E5A">
        <w:rPr>
          <w:rFonts w:cs="Times New Roman" w:hint="eastAsia"/>
        </w:rPr>
        <w:t>nega</w:t>
      </w:r>
      <w:r w:rsidRPr="004E7E5A">
        <w:rPr>
          <w:rFonts w:cs="Times New Roman"/>
        </w:rPr>
        <w:t>tive and significant coefficient on the interaction term (</w:t>
      </w:r>
      <w:r w:rsidRPr="004E7E5A">
        <w:rPr>
          <w:rFonts w:cs="Times New Roman"/>
          <w:i/>
          <w:iCs/>
        </w:rPr>
        <w:t>Score</w:t>
      </w:r>
      <w:r w:rsidRPr="004E7E5A">
        <w:rPr>
          <w:rFonts w:cs="Times New Roman"/>
        </w:rPr>
        <w:t xml:space="preserve"> × </w:t>
      </w:r>
      <w:r w:rsidRPr="004E7E5A">
        <w:rPr>
          <w:rFonts w:cs="Times New Roman"/>
          <w:i/>
          <w:iCs/>
        </w:rPr>
        <w:t>Analyst</w:t>
      </w:r>
      <w:r w:rsidRPr="004E7E5A">
        <w:rPr>
          <w:rFonts w:cs="Times New Roman"/>
        </w:rPr>
        <w:t>) will support hypothesis 3.</w:t>
      </w:r>
    </w:p>
    <w:p w14:paraId="66E9C937" w14:textId="424BDDB1" w:rsidR="00E72A9B" w:rsidRPr="004E7E5A" w:rsidRDefault="00E72A9B" w:rsidP="00E72A9B">
      <w:pPr>
        <w:pStyle w:val="a7"/>
        <w:spacing w:line="480" w:lineRule="auto"/>
        <w:ind w:firstLine="480"/>
        <w:rPr>
          <w:rFonts w:cs="Times New Roman"/>
        </w:rPr>
      </w:pPr>
      <w:r w:rsidRPr="004E7E5A">
        <w:rPr>
          <w:rFonts w:cs="Times New Roman"/>
        </w:rPr>
        <w:t>Table 7 presents the second-stage regression results of estimating Equation (3). Columns (1) to (4) report the regression results for the 2SLS model using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as the key independent variable. The regression coefficients on the interaction terms of </w:t>
      </w:r>
      <w:proofErr w:type="spellStart"/>
      <w:r w:rsidRPr="004E7E5A">
        <w:rPr>
          <w:rFonts w:cs="Times New Roman"/>
          <w:i/>
          <w:iCs/>
        </w:rPr>
        <w:t>Score_max</w:t>
      </w:r>
      <w:proofErr w:type="spellEnd"/>
      <w:r w:rsidRPr="004E7E5A">
        <w:rPr>
          <w:rFonts w:cs="Times New Roman"/>
          <w:i/>
          <w:iCs/>
        </w:rPr>
        <w:t xml:space="preserve"> × Analyst,</w:t>
      </w:r>
      <w:r w:rsidRPr="004E7E5A">
        <w:rPr>
          <w:rFonts w:cs="Times New Roman"/>
        </w:rPr>
        <w:t xml:space="preserve"> </w:t>
      </w:r>
      <w:proofErr w:type="spellStart"/>
      <w:r w:rsidRPr="004E7E5A">
        <w:rPr>
          <w:rFonts w:cs="Times New Roman"/>
          <w:i/>
          <w:iCs/>
        </w:rPr>
        <w:t>Score_mean</w:t>
      </w:r>
      <w:proofErr w:type="spellEnd"/>
      <w:r w:rsidRPr="004E7E5A">
        <w:rPr>
          <w:rFonts w:cs="Times New Roman"/>
          <w:i/>
          <w:iCs/>
        </w:rPr>
        <w:t xml:space="preserve"> × Analyst,</w:t>
      </w:r>
      <w:r w:rsidRPr="004E7E5A">
        <w:rPr>
          <w:rFonts w:cs="Times New Roman"/>
        </w:rPr>
        <w:t xml:space="preserve"> </w:t>
      </w:r>
      <w:proofErr w:type="spellStart"/>
      <w:r w:rsidRPr="004E7E5A">
        <w:rPr>
          <w:rFonts w:cs="Times New Roman"/>
          <w:i/>
          <w:iCs/>
        </w:rPr>
        <w:t>Score_med</w:t>
      </w:r>
      <w:proofErr w:type="spellEnd"/>
      <w:r w:rsidRPr="004E7E5A">
        <w:rPr>
          <w:rFonts w:cs="Times New Roman"/>
          <w:i/>
          <w:iCs/>
        </w:rPr>
        <w:t xml:space="preserve"> × Analyst </w:t>
      </w:r>
      <w:r w:rsidRPr="004E7E5A">
        <w:rPr>
          <w:rFonts w:cs="Times New Roman"/>
        </w:rPr>
        <w:t xml:space="preserve">and </w:t>
      </w:r>
      <w:proofErr w:type="spellStart"/>
      <w:r w:rsidRPr="004E7E5A">
        <w:rPr>
          <w:rFonts w:cs="Times New Roman"/>
          <w:i/>
          <w:iCs/>
        </w:rPr>
        <w:t>Score_min</w:t>
      </w:r>
      <w:proofErr w:type="spellEnd"/>
      <w:r w:rsidRPr="004E7E5A">
        <w:rPr>
          <w:rFonts w:cs="Times New Roman"/>
          <w:i/>
          <w:iCs/>
        </w:rPr>
        <w:t xml:space="preserve"> × Analyst</w:t>
      </w:r>
      <w:r w:rsidRPr="004E7E5A">
        <w:rPr>
          <w:rFonts w:cs="Times New Roman"/>
        </w:rPr>
        <w:t xml:space="preserve"> are </w:t>
      </w:r>
      <w:r w:rsidRPr="004E7E5A">
        <w:rPr>
          <w:rFonts w:cs="Times New Roman" w:hint="eastAsia"/>
        </w:rPr>
        <w:t>nega</w:t>
      </w:r>
      <w:r w:rsidRPr="004E7E5A">
        <w:rPr>
          <w:rFonts w:cs="Times New Roman"/>
        </w:rPr>
        <w:t>tive and significant at the 5% level. Hypothesis 3 is supported. The result is consistent with the argument that directors’ network may improve CSR disclosure quality, and such a positive impact is found to be more salient among firms with lower analysts’ attention. This result support that analysts c</w:t>
      </w:r>
      <w:r w:rsidRPr="004E7E5A">
        <w:rPr>
          <w:rFonts w:cs="Times New Roman" w:hint="eastAsia"/>
        </w:rPr>
        <w:t>an</w:t>
      </w:r>
      <w:r w:rsidRPr="004E7E5A">
        <w:rPr>
          <w:rFonts w:cs="Times New Roman"/>
        </w:rPr>
        <w:t xml:space="preserve"> attract investors’ attention and improve the recognition of firms among investors </w:t>
      </w:r>
      <w:r w:rsidRPr="004E7E5A">
        <w:rPr>
          <w:rFonts w:cs="Times New Roman"/>
        </w:rPr>
        <w:fldChar w:fldCharType="begin"/>
      </w:r>
      <w:r w:rsidR="006F6C86" w:rsidRPr="004E7E5A">
        <w:rPr>
          <w:rFonts w:cs="Times New Roman"/>
        </w:rPr>
        <w:instrText xml:space="preserve"> ADDIN EN.CITE &lt;EndNote&gt;&lt;Cite&gt;&lt;Author&gt;Merton&lt;/Author&gt;&lt;Year&gt;1987&lt;/Year&gt;&lt;RecNum&gt;2108&lt;/RecNum&gt;&lt;DisplayText&gt;(Merton 1987)&lt;/DisplayText&gt;&lt;record&gt;&lt;rec-number&gt;2108&lt;/rec-number&gt;&lt;foreign-keys&gt;&lt;key app="EN" db-id="trr00pfsbzzex0ezwf6v5swd9fpfpwfa90xp" timestamp="1630380024" guid="566e5080-78fb-4f5e-87a1-d5518ebbe4f1"&gt;2108&lt;/key&gt;&lt;/foreign-keys&gt;&lt;ref-type name="Journal Article"&gt;17&lt;/ref-type&gt;&lt;contributors&gt;&lt;authors&gt;&lt;author&gt;Merton, R.&lt;/author&gt;&lt;/authors&gt;&lt;/contributors&gt;&lt;titles&gt;&lt;title&gt;An equilibrium market model with incomplete information&lt;/title&gt;&lt;secondary-title&gt;The Journal of Finance&lt;/secondary-title&gt;&lt;/titles&gt;&lt;periodical&gt;&lt;full-title&gt;The Journal of Finance&lt;/full-title&gt;&lt;/periodical&gt;&lt;pages&gt;483-511&lt;/pages&gt;&lt;volume&gt;42&lt;/volume&gt;&lt;dates&gt;&lt;year&gt;1987&lt;/year&gt;&lt;/dates&gt;&lt;urls&gt;&lt;/urls&gt;&lt;/record&gt;&lt;/Cite&gt;&lt;/EndNote&gt;</w:instrText>
      </w:r>
      <w:r w:rsidRPr="004E7E5A">
        <w:rPr>
          <w:rFonts w:cs="Times New Roman"/>
        </w:rPr>
        <w:fldChar w:fldCharType="separate"/>
      </w:r>
      <w:r w:rsidRPr="004E7E5A">
        <w:rPr>
          <w:rFonts w:cs="Times New Roman"/>
          <w:noProof/>
        </w:rPr>
        <w:t>(Merton 1987)</w:t>
      </w:r>
      <w:r w:rsidRPr="004E7E5A">
        <w:rPr>
          <w:rFonts w:cs="Times New Roman"/>
        </w:rPr>
        <w:fldChar w:fldCharType="end"/>
      </w:r>
      <w:r w:rsidRPr="004E7E5A">
        <w:rPr>
          <w:rFonts w:cs="Times New Roman"/>
        </w:rPr>
        <w:t>.</w:t>
      </w:r>
    </w:p>
    <w:p w14:paraId="31D9219E"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7 here]</w:t>
      </w:r>
    </w:p>
    <w:p w14:paraId="71EB6DAE" w14:textId="77777777" w:rsidR="00E72A9B" w:rsidRPr="004E7E5A" w:rsidRDefault="00E72A9B" w:rsidP="00E72A9B">
      <w:pPr>
        <w:pStyle w:val="a9"/>
        <w:rPr>
          <w:iCs w:val="0"/>
          <w:sz w:val="24"/>
          <w:szCs w:val="24"/>
        </w:rPr>
      </w:pPr>
      <w:r w:rsidRPr="004E7E5A">
        <w:rPr>
          <w:iCs w:val="0"/>
          <w:sz w:val="24"/>
          <w:szCs w:val="24"/>
        </w:rPr>
        <w:t>Results of Testing H4</w:t>
      </w:r>
    </w:p>
    <w:p w14:paraId="6FDBB0C2" w14:textId="1733E4DA" w:rsidR="00E72A9B" w:rsidRPr="004E7E5A" w:rsidRDefault="00E72A9B" w:rsidP="00E72A9B">
      <w:pPr>
        <w:pStyle w:val="a7"/>
        <w:spacing w:line="480" w:lineRule="auto"/>
        <w:ind w:firstLine="480"/>
        <w:rPr>
          <w:rFonts w:cs="Times New Roman"/>
          <w:i/>
          <w:iCs/>
        </w:rPr>
      </w:pPr>
      <w:r w:rsidRPr="004E7E5A">
        <w:rPr>
          <w:rFonts w:cs="Times New Roman"/>
        </w:rPr>
        <w:t xml:space="preserve">In this section we test whether the impact of directors’ network on CSR disclosure quality differs in firms with different auditors. Similar to the literature </w:t>
      </w:r>
      <w:r w:rsidRPr="004E7E5A">
        <w:rPr>
          <w:rFonts w:cs="Times New Roman"/>
        </w:rPr>
        <w:fldChar w:fldCharType="begin"/>
      </w:r>
      <w:r w:rsidR="00317C6A" w:rsidRPr="004E7E5A">
        <w:rPr>
          <w:rFonts w:cs="Times New Roman"/>
        </w:rPr>
        <w:instrText xml:space="preserve"> ADDIN EN.CITE &lt;EndNote&gt;&lt;Cite&gt;&lt;Author&gt;Simnett&lt;/Author&gt;&lt;Year&gt;2009&lt;/Year&gt;&lt;RecNum&gt;2062&lt;/RecNum&gt;&lt;DisplayText&gt;(Simnett et al. 2009; Liao et al. 2016)&lt;/DisplayText&gt;&lt;record&gt;&lt;rec-number&gt;2062&lt;/rec-number&gt;&lt;foreign-keys&gt;&lt;key app="EN" db-id="trr00pfsbzzex0ezwf6v5swd9fpfpwfa90xp" timestamp="1627809955" guid="4dc6f8bf-0de1-4269-8813-55d1a3db074b"&gt;2062&lt;/key&gt;&lt;/foreign-keys&gt;&lt;ref-type name="Journal Article"&gt;17&lt;/ref-type&gt;&lt;contributors&gt;&lt;authors&gt;&lt;author&gt;Simnett, R.&lt;/author&gt;&lt;author&gt;Vanstraelen, A.&lt;/author&gt;&lt;author&gt;Chua, W. F.&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dates&gt;&lt;year&gt;2009&lt;/year&gt;&lt;/dates&gt;&lt;urls&gt;&lt;/urls&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Simnett et al. 2009; Liao et al. 2016)</w:t>
      </w:r>
      <w:r w:rsidRPr="004E7E5A">
        <w:rPr>
          <w:rFonts w:cs="Times New Roman"/>
        </w:rPr>
        <w:fldChar w:fldCharType="end"/>
      </w:r>
      <w:r w:rsidRPr="004E7E5A">
        <w:rPr>
          <w:rFonts w:cs="Times New Roman"/>
        </w:rPr>
        <w:t xml:space="preserve">, we use assurance over CSR reports as the proxy of auditors. </w:t>
      </w:r>
      <w:r w:rsidR="00113A81" w:rsidRPr="004E7E5A">
        <w:rPr>
          <w:rFonts w:cs="Times New Roman"/>
        </w:rPr>
        <w:t xml:space="preserve">Due to data availability, the </w:t>
      </w:r>
      <w:r w:rsidR="00113A81" w:rsidRPr="004E7E5A">
        <w:rPr>
          <w:rFonts w:cs="Times New Roman"/>
        </w:rPr>
        <w:lastRenderedPageBreak/>
        <w:t xml:space="preserve">sample size drops to </w:t>
      </w:r>
      <w:r w:rsidR="00113A81" w:rsidRPr="004E7E5A">
        <w:rPr>
          <w:rFonts w:cs="Times New Roman"/>
          <w:szCs w:val="24"/>
        </w:rPr>
        <w:t>3956</w:t>
      </w:r>
      <w:r w:rsidR="00113A81" w:rsidRPr="004E7E5A">
        <w:rPr>
          <w:rFonts w:cs="Times New Roman"/>
        </w:rPr>
        <w:t xml:space="preserve"> in this test because of missing observations in </w:t>
      </w:r>
      <w:r w:rsidR="004E09CD" w:rsidRPr="004E7E5A">
        <w:rPr>
          <w:rFonts w:cs="Times New Roman"/>
        </w:rPr>
        <w:t>assurance over CSR reports</w:t>
      </w:r>
      <w:r w:rsidR="00113A81" w:rsidRPr="004E7E5A">
        <w:rPr>
          <w:rFonts w:cs="Times New Roman"/>
        </w:rPr>
        <w:t xml:space="preserve">. </w:t>
      </w:r>
      <w:r w:rsidRPr="004E7E5A">
        <w:rPr>
          <w:rFonts w:cs="Times New Roman"/>
        </w:rPr>
        <w:t>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hint="eastAsia"/>
          <w:i/>
          <w:iCs/>
        </w:rPr>
        <w:t>CSR</w:t>
      </w:r>
      <w:r w:rsidRPr="004E7E5A">
        <w:rPr>
          <w:rFonts w:cs="Times New Roman"/>
          <w:i/>
          <w:iCs/>
        </w:rPr>
        <w:t xml:space="preserve"> assurance</w:t>
      </w:r>
      <w:r w:rsidRPr="004E7E5A">
        <w:rPr>
          <w:rFonts w:cs="Times New Roman"/>
        </w:rPr>
        <w:t xml:space="preserve">) to Equation (4) to test the moderating role of auditors. We add the variable </w:t>
      </w:r>
      <w:r w:rsidRPr="004E7E5A">
        <w:rPr>
          <w:rFonts w:cs="Times New Roman"/>
          <w:i/>
          <w:iCs/>
          <w:szCs w:val="24"/>
        </w:rPr>
        <w:t>Director convenience</w:t>
      </w:r>
      <w:r w:rsidRPr="004E7E5A">
        <w:rPr>
          <w:rFonts w:cs="Times New Roman"/>
        </w:rPr>
        <w:t xml:space="preserve"> as an instrument for network centrality (</w:t>
      </w:r>
      <w:r w:rsidRPr="004E7E5A">
        <w:rPr>
          <w:rFonts w:cs="Times New Roman"/>
          <w:i/>
          <w:iCs/>
        </w:rPr>
        <w:t>Score</w:t>
      </w:r>
      <w:r w:rsidRPr="004E7E5A">
        <w:rPr>
          <w:rFonts w:cs="Times New Roman"/>
        </w:rPr>
        <w:t>) in the 2SLS model while estimating Equations (4). We interact the instrument (</w:t>
      </w:r>
      <w:r w:rsidRPr="004E7E5A">
        <w:rPr>
          <w:rFonts w:cs="Times New Roman"/>
          <w:i/>
          <w:iCs/>
          <w:szCs w:val="24"/>
        </w:rPr>
        <w:t>Director convenience</w:t>
      </w:r>
      <w:r w:rsidRPr="004E7E5A">
        <w:rPr>
          <w:rFonts w:cs="Times New Roman"/>
        </w:rPr>
        <w:t>) with the moderating variable (</w:t>
      </w:r>
      <w:r w:rsidRPr="004E7E5A">
        <w:rPr>
          <w:rFonts w:cs="Times New Roman" w:hint="eastAsia"/>
          <w:i/>
          <w:iCs/>
        </w:rPr>
        <w:t>CSR</w:t>
      </w:r>
      <w:r w:rsidRPr="004E7E5A">
        <w:rPr>
          <w:rFonts w:cs="Times New Roman"/>
          <w:i/>
          <w:iCs/>
        </w:rPr>
        <w:t xml:space="preserve"> assurance</w:t>
      </w:r>
      <w:r w:rsidRPr="004E7E5A">
        <w:rPr>
          <w:rFonts w:cs="Times New Roman"/>
        </w:rPr>
        <w:t xml:space="preserve">) and then add the interaction term to the list of instruments in the 2SLS model while estimating Equations (4). We expect the effect of directors’ network on CSR disclosure quality to be more pronounced when a firm’ CSR report is not assured. A </w:t>
      </w:r>
      <w:r w:rsidRPr="004E7E5A">
        <w:rPr>
          <w:rFonts w:cs="Times New Roman" w:hint="eastAsia"/>
        </w:rPr>
        <w:t>nega</w:t>
      </w:r>
      <w:r w:rsidRPr="004E7E5A">
        <w:rPr>
          <w:rFonts w:cs="Times New Roman"/>
        </w:rPr>
        <w:t>tive and significant coefficient on the interaction term (</w:t>
      </w:r>
      <w:r w:rsidRPr="004E7E5A">
        <w:rPr>
          <w:rFonts w:cs="Times New Roman"/>
          <w:i/>
          <w:iCs/>
        </w:rPr>
        <w:t>Score</w:t>
      </w:r>
      <w:r w:rsidRPr="004E7E5A">
        <w:rPr>
          <w:rFonts w:cs="Times New Roman"/>
        </w:rPr>
        <w:t xml:space="preserve"> × </w:t>
      </w:r>
      <w:r w:rsidRPr="004E7E5A">
        <w:rPr>
          <w:rFonts w:cs="Times New Roman" w:hint="eastAsia"/>
          <w:i/>
          <w:iCs/>
        </w:rPr>
        <w:t>CSR</w:t>
      </w:r>
      <w:r w:rsidRPr="004E7E5A">
        <w:rPr>
          <w:rFonts w:cs="Times New Roman"/>
          <w:i/>
          <w:iCs/>
        </w:rPr>
        <w:t xml:space="preserve"> assurance</w:t>
      </w:r>
      <w:r w:rsidRPr="004E7E5A">
        <w:rPr>
          <w:rFonts w:cs="Times New Roman"/>
        </w:rPr>
        <w:t>) will support hypothesis 4.</w:t>
      </w:r>
      <w:r w:rsidRPr="004E7E5A">
        <w:rPr>
          <w:rFonts w:cs="Times New Roman"/>
          <w:i/>
          <w:iCs/>
        </w:rPr>
        <w:t xml:space="preserve"> </w:t>
      </w:r>
    </w:p>
    <w:p w14:paraId="5A18E8C1" w14:textId="77777777" w:rsidR="00E72A9B" w:rsidRPr="004E7E5A" w:rsidRDefault="00E72A9B" w:rsidP="00E72A9B">
      <w:pPr>
        <w:pStyle w:val="a7"/>
        <w:spacing w:line="480" w:lineRule="auto"/>
        <w:ind w:firstLine="480"/>
        <w:rPr>
          <w:rFonts w:cs="Times New Roman"/>
        </w:rPr>
      </w:pPr>
      <w:r w:rsidRPr="004E7E5A">
        <w:rPr>
          <w:rFonts w:cs="Times New Roman"/>
        </w:rPr>
        <w:t>Table 8 presents the second-stage regression results of estimating Equation (4). Columns (1) to (4) report the regression results for the 2SLS model using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as the key independent variable. The coefficients on the interaction terms of </w:t>
      </w:r>
      <w:proofErr w:type="spellStart"/>
      <w:r w:rsidRPr="004E7E5A">
        <w:rPr>
          <w:rFonts w:cs="Times New Roman"/>
          <w:i/>
          <w:iCs/>
        </w:rPr>
        <w:t>Score_max</w:t>
      </w:r>
      <w:proofErr w:type="spellEnd"/>
      <w:r w:rsidRPr="004E7E5A">
        <w:rPr>
          <w:rFonts w:cs="Times New Roman"/>
          <w:i/>
          <w:iCs/>
        </w:rPr>
        <w:t xml:space="preserve"> × </w:t>
      </w:r>
      <w:r w:rsidRPr="004E7E5A">
        <w:rPr>
          <w:rFonts w:cs="Times New Roman" w:hint="eastAsia"/>
          <w:i/>
          <w:iCs/>
        </w:rPr>
        <w:t>CSR</w:t>
      </w:r>
      <w:r w:rsidRPr="004E7E5A">
        <w:rPr>
          <w:rFonts w:cs="Times New Roman"/>
          <w:i/>
          <w:iCs/>
        </w:rPr>
        <w:t xml:space="preserve"> assurance,</w:t>
      </w:r>
      <w:r w:rsidRPr="004E7E5A">
        <w:rPr>
          <w:rFonts w:cs="Times New Roman"/>
        </w:rPr>
        <w:t xml:space="preserve"> </w:t>
      </w:r>
      <w:proofErr w:type="spellStart"/>
      <w:r w:rsidRPr="004E7E5A">
        <w:rPr>
          <w:rFonts w:cs="Times New Roman"/>
          <w:i/>
          <w:iCs/>
        </w:rPr>
        <w:t>Score_mean</w:t>
      </w:r>
      <w:proofErr w:type="spellEnd"/>
      <w:r w:rsidRPr="004E7E5A">
        <w:rPr>
          <w:rFonts w:cs="Times New Roman"/>
          <w:i/>
          <w:iCs/>
        </w:rPr>
        <w:t xml:space="preserve"> × </w:t>
      </w:r>
      <w:r w:rsidRPr="004E7E5A">
        <w:rPr>
          <w:rFonts w:cs="Times New Roman" w:hint="eastAsia"/>
          <w:i/>
          <w:iCs/>
        </w:rPr>
        <w:t>CSR</w:t>
      </w:r>
      <w:r w:rsidRPr="004E7E5A">
        <w:rPr>
          <w:rFonts w:cs="Times New Roman"/>
          <w:i/>
          <w:iCs/>
        </w:rPr>
        <w:t xml:space="preserve"> assurance,</w:t>
      </w:r>
      <w:r w:rsidRPr="004E7E5A">
        <w:rPr>
          <w:rFonts w:cs="Times New Roman"/>
        </w:rPr>
        <w:t xml:space="preserve"> </w:t>
      </w:r>
      <w:proofErr w:type="spellStart"/>
      <w:r w:rsidRPr="004E7E5A">
        <w:rPr>
          <w:rFonts w:cs="Times New Roman"/>
          <w:i/>
          <w:iCs/>
        </w:rPr>
        <w:t>Score_med</w:t>
      </w:r>
      <w:proofErr w:type="spellEnd"/>
      <w:r w:rsidRPr="004E7E5A">
        <w:rPr>
          <w:rFonts w:cs="Times New Roman"/>
          <w:i/>
          <w:iCs/>
        </w:rPr>
        <w:t xml:space="preserve"> × </w:t>
      </w:r>
      <w:r w:rsidRPr="004E7E5A">
        <w:rPr>
          <w:rFonts w:cs="Times New Roman" w:hint="eastAsia"/>
          <w:i/>
          <w:iCs/>
        </w:rPr>
        <w:t>CSR</w:t>
      </w:r>
      <w:r w:rsidRPr="004E7E5A">
        <w:rPr>
          <w:rFonts w:cs="Times New Roman"/>
          <w:i/>
          <w:iCs/>
        </w:rPr>
        <w:t xml:space="preserve"> assurance </w:t>
      </w:r>
      <w:r w:rsidRPr="004E7E5A">
        <w:rPr>
          <w:rFonts w:cs="Times New Roman"/>
        </w:rPr>
        <w:t xml:space="preserve">and </w:t>
      </w:r>
      <w:proofErr w:type="spellStart"/>
      <w:r w:rsidRPr="004E7E5A">
        <w:rPr>
          <w:rFonts w:cs="Times New Roman"/>
          <w:i/>
          <w:iCs/>
        </w:rPr>
        <w:t>Score_min</w:t>
      </w:r>
      <w:proofErr w:type="spellEnd"/>
      <w:r w:rsidRPr="004E7E5A">
        <w:rPr>
          <w:rFonts w:cs="Times New Roman"/>
          <w:i/>
          <w:iCs/>
        </w:rPr>
        <w:t xml:space="preserve"> × </w:t>
      </w:r>
      <w:r w:rsidRPr="004E7E5A">
        <w:rPr>
          <w:rFonts w:cs="Times New Roman" w:hint="eastAsia"/>
          <w:i/>
          <w:iCs/>
        </w:rPr>
        <w:t>CSR</w:t>
      </w:r>
      <w:r w:rsidRPr="004E7E5A">
        <w:rPr>
          <w:rFonts w:cs="Times New Roman"/>
          <w:i/>
          <w:iCs/>
        </w:rPr>
        <w:t xml:space="preserve"> assurance</w:t>
      </w:r>
      <w:r w:rsidRPr="004E7E5A">
        <w:rPr>
          <w:rFonts w:cs="Times New Roman"/>
        </w:rPr>
        <w:t xml:space="preserve"> are significantly negative. This result supports the argument that the positive impact of directors’ network on CSR disclosure quality is stronger among firms whose CSR report is not assured. Hypothesis 4 is supported.</w:t>
      </w:r>
    </w:p>
    <w:p w14:paraId="08A60BB5"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8 here]</w:t>
      </w:r>
    </w:p>
    <w:p w14:paraId="651BDF31" w14:textId="77777777" w:rsidR="00E72A9B" w:rsidRPr="004E7E5A" w:rsidRDefault="00E72A9B" w:rsidP="00E72A9B">
      <w:pPr>
        <w:pStyle w:val="a9"/>
        <w:rPr>
          <w:iCs w:val="0"/>
          <w:sz w:val="24"/>
          <w:szCs w:val="24"/>
        </w:rPr>
      </w:pPr>
      <w:r w:rsidRPr="004E7E5A">
        <w:rPr>
          <w:iCs w:val="0"/>
          <w:sz w:val="24"/>
          <w:szCs w:val="24"/>
        </w:rPr>
        <w:t>Results of Testing H5</w:t>
      </w:r>
    </w:p>
    <w:p w14:paraId="794E3CBB" w14:textId="2C8A0E98" w:rsidR="00E72A9B" w:rsidRPr="004E7E5A" w:rsidRDefault="00E72A9B" w:rsidP="00E72A9B">
      <w:pPr>
        <w:pStyle w:val="a7"/>
        <w:spacing w:line="480" w:lineRule="auto"/>
        <w:ind w:firstLine="480"/>
        <w:rPr>
          <w:rFonts w:cs="Times New Roman"/>
        </w:rPr>
      </w:pPr>
      <w:r w:rsidRPr="004E7E5A">
        <w:rPr>
          <w:rFonts w:cs="Times New Roman"/>
        </w:rPr>
        <w:t xml:space="preserve">We test whether the impact of directors’ network on CSR disclosure quality differs in firms with different levels of external punishment pressure in this section. We used </w:t>
      </w:r>
      <w:r w:rsidRPr="004E7E5A">
        <w:rPr>
          <w:rFonts w:cs="Times New Roman"/>
          <w:shd w:val="clear" w:color="auto" w:fill="FFFFFF"/>
        </w:rPr>
        <w:t>environmental regulatory penalty</w:t>
      </w:r>
      <w:r w:rsidRPr="004E7E5A">
        <w:rPr>
          <w:rFonts w:cs="Times New Roman"/>
        </w:rPr>
        <w:t xml:space="preserve"> as a proxy for external punishment pressure </w:t>
      </w:r>
      <w:r w:rsidRPr="004E7E5A">
        <w:rPr>
          <w:rFonts w:cs="Times New Roman"/>
        </w:rPr>
        <w:fldChar w:fldCharType="begin"/>
      </w:r>
      <w:r w:rsidR="006F6C86" w:rsidRPr="004E7E5A">
        <w:rPr>
          <w:rFonts w:cs="Times New Roman"/>
        </w:rPr>
        <w:instrText xml:space="preserve"> ADDIN EN.CITE &lt;EndNote&gt;&lt;Cite&gt;&lt;Author&gt;Xia&lt;/Author&gt;&lt;Year&gt;2019&lt;/Year&gt;&lt;RecNum&gt;2038&lt;/RecNum&gt;&lt;DisplayText&gt;(Xia et al. 2019)&lt;/DisplayText&gt;&lt;record&gt;&lt;rec-number&gt;2038&lt;/rec-number&gt;&lt;foreign-keys&gt;&lt;key app="EN" db-id="trr00pfsbzzex0ezwf6v5swd9fpfpwfa90xp" timestamp="1627454795" guid="72eb9cb4-42b0-46ae-9aca-c1d1dfe92af6"&gt;2038&lt;/key&gt;&lt;/foreign-keys&gt;&lt;ref-type name="Journal Article"&gt;17&lt;/ref-type&gt;&lt;contributors&gt;&lt;authors&gt;&lt;author&gt;Xia, Xue&lt;/author&gt;&lt;author&gt;Teng, Fei&lt;/author&gt;&lt;author&gt;Gu, Xiaolong&lt;/author&gt;&lt;/authors&gt;&lt;/contributors&gt;&lt;titles&gt;&lt;title&gt;Reputation repair and corporate donations: An investigation of responses to regulatory penalties&lt;/title&gt;&lt;secondary-title&gt;China Journal of Accounting Research&lt;/secondary-title&gt;&lt;/titles&gt;&lt;periodical&gt;&lt;full-title&gt;China Journal of Accounting Research&lt;/full-title&gt;&lt;/periodical&gt;&lt;pages&gt;293-313&lt;/pages&gt;&lt;volume&gt;12&lt;/volume&gt;&lt;number&gt;3&lt;/number&gt;&lt;keywords&gt;&lt;keyword&gt;Regulatory penalty&lt;/keyword&gt;&lt;keyword&gt;Donation&lt;/keyword&gt;&lt;keyword&gt;Reputation repair&lt;/keyword&gt;&lt;/keywords&gt;&lt;dates&gt;&lt;year&gt;2019&lt;/year&gt;&lt;pub-dates&gt;&lt;date&gt;2019/09/01/&lt;/date&gt;&lt;/pub-dates&gt;&lt;/dates&gt;&lt;isbn&gt;1755-3091&lt;/isbn&gt;&lt;urls&gt;&lt;related-urls&gt;&lt;url&gt;https://www.sciencedirect.com/science/article/pii/S1755309118302508&lt;/url&gt;&lt;/related-urls&gt;&lt;/urls&gt;&lt;electronic-resource-num&gt;https://doi.org/10.1016/j.cjar.2019.06.001&lt;/electronic-resource-num&gt;&lt;/record&gt;&lt;/Cite&gt;&lt;/EndNote&gt;</w:instrText>
      </w:r>
      <w:r w:rsidRPr="004E7E5A">
        <w:rPr>
          <w:rFonts w:cs="Times New Roman"/>
        </w:rPr>
        <w:fldChar w:fldCharType="separate"/>
      </w:r>
      <w:r w:rsidRPr="004E7E5A">
        <w:rPr>
          <w:rFonts w:cs="Times New Roman"/>
          <w:noProof/>
        </w:rPr>
        <w:t>(Xia et al. 2019)</w:t>
      </w:r>
      <w:r w:rsidRPr="004E7E5A">
        <w:rPr>
          <w:rFonts w:cs="Times New Roman"/>
        </w:rPr>
        <w:fldChar w:fldCharType="end"/>
      </w:r>
      <w:r w:rsidRPr="004E7E5A">
        <w:rPr>
          <w:rFonts w:cs="Times New Roman"/>
        </w:rPr>
        <w:t xml:space="preserve">. We add the </w:t>
      </w:r>
      <w:r w:rsidRPr="004E7E5A">
        <w:rPr>
          <w:rFonts w:cs="Times New Roman"/>
        </w:rPr>
        <w:lastRenderedPageBreak/>
        <w:t>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Punish</w:t>
      </w:r>
      <w:r w:rsidRPr="004E7E5A">
        <w:rPr>
          <w:rFonts w:cs="Times New Roman"/>
        </w:rPr>
        <w:t xml:space="preserve">) to Equation (5) to test the moderating role of external punishment pressure. We add the variable </w:t>
      </w:r>
      <w:r w:rsidRPr="004E7E5A">
        <w:rPr>
          <w:rFonts w:cs="Times New Roman"/>
          <w:i/>
          <w:iCs/>
          <w:szCs w:val="24"/>
        </w:rPr>
        <w:t>Director convenience</w:t>
      </w:r>
      <w:r w:rsidRPr="004E7E5A">
        <w:rPr>
          <w:rFonts w:cs="Times New Roman"/>
        </w:rPr>
        <w:t xml:space="preserve"> as an instrument for network centrality (</w:t>
      </w:r>
      <w:r w:rsidRPr="004E7E5A">
        <w:rPr>
          <w:rFonts w:cs="Times New Roman"/>
          <w:i/>
          <w:iCs/>
        </w:rPr>
        <w:t>Score</w:t>
      </w:r>
      <w:r w:rsidRPr="004E7E5A">
        <w:rPr>
          <w:rFonts w:cs="Times New Roman"/>
        </w:rPr>
        <w:t>) in the 2SLS model while estimating Equations (5). We interact the instrument (</w:t>
      </w:r>
      <w:r w:rsidRPr="004E7E5A">
        <w:rPr>
          <w:rFonts w:cs="Times New Roman"/>
          <w:i/>
          <w:iCs/>
          <w:szCs w:val="24"/>
        </w:rPr>
        <w:t>Director convenience</w:t>
      </w:r>
      <w:r w:rsidRPr="004E7E5A">
        <w:rPr>
          <w:rFonts w:cs="Times New Roman"/>
        </w:rPr>
        <w:t>) with the moderating variable (</w:t>
      </w:r>
      <w:r w:rsidRPr="004E7E5A">
        <w:rPr>
          <w:rFonts w:cs="Times New Roman"/>
          <w:i/>
          <w:iCs/>
        </w:rPr>
        <w:t>Punish</w:t>
      </w:r>
      <w:r w:rsidRPr="004E7E5A">
        <w:rPr>
          <w:rFonts w:cs="Times New Roman"/>
        </w:rPr>
        <w:t xml:space="preserve">) and then add the interaction term to the list of instruments in the 2SLS model while estimating Equations (5). We expect the effect of directors’ network on CSR disclosure quality to be more pronounced in the </w:t>
      </w:r>
      <w:r w:rsidRPr="004E7E5A">
        <w:rPr>
          <w:rFonts w:cs="Times New Roman"/>
          <w:shd w:val="clear" w:color="auto" w:fill="FFFFFF"/>
        </w:rPr>
        <w:t>penalized</w:t>
      </w:r>
      <w:r w:rsidRPr="004E7E5A">
        <w:rPr>
          <w:rFonts w:cs="Times New Roman"/>
        </w:rPr>
        <w:t xml:space="preserve"> firms. </w:t>
      </w:r>
    </w:p>
    <w:p w14:paraId="497CBB48" w14:textId="372EFE6C" w:rsidR="00E72A9B" w:rsidRPr="004E7E5A" w:rsidRDefault="00E72A9B" w:rsidP="00E72A9B">
      <w:pPr>
        <w:pStyle w:val="a7"/>
        <w:spacing w:line="480" w:lineRule="auto"/>
        <w:ind w:firstLine="480"/>
        <w:rPr>
          <w:rFonts w:cs="Times New Roman"/>
        </w:rPr>
      </w:pPr>
      <w:r w:rsidRPr="004E7E5A">
        <w:rPr>
          <w:rFonts w:cs="Times New Roman"/>
        </w:rPr>
        <w:t>Table 9 presents the second-stage regression results of estimating Equation (5). Columns (1) to (4) report the regression results for the 2SLS model using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as the key independent variable. The regression coefficients on </w:t>
      </w:r>
      <w:proofErr w:type="spellStart"/>
      <w:r w:rsidRPr="004E7E5A">
        <w:rPr>
          <w:rFonts w:cs="Times New Roman"/>
          <w:i/>
          <w:iCs/>
        </w:rPr>
        <w:t>Score_max</w:t>
      </w:r>
      <w:proofErr w:type="spellEnd"/>
      <w:r w:rsidRPr="004E7E5A">
        <w:rPr>
          <w:rFonts w:cs="Times New Roman"/>
          <w:i/>
          <w:iCs/>
        </w:rPr>
        <w:t xml:space="preserve"> × Punish,</w:t>
      </w:r>
      <w:r w:rsidRPr="004E7E5A">
        <w:rPr>
          <w:rFonts w:cs="Times New Roman"/>
        </w:rPr>
        <w:t xml:space="preserve"> </w:t>
      </w:r>
      <w:proofErr w:type="spellStart"/>
      <w:r w:rsidRPr="004E7E5A">
        <w:rPr>
          <w:rFonts w:cs="Times New Roman"/>
          <w:i/>
          <w:iCs/>
        </w:rPr>
        <w:t>Score_mean</w:t>
      </w:r>
      <w:proofErr w:type="spellEnd"/>
      <w:r w:rsidRPr="004E7E5A">
        <w:rPr>
          <w:rFonts w:cs="Times New Roman"/>
          <w:i/>
          <w:iCs/>
        </w:rPr>
        <w:t xml:space="preserve"> × Punish,</w:t>
      </w:r>
      <w:r w:rsidRPr="004E7E5A">
        <w:rPr>
          <w:rFonts w:cs="Times New Roman"/>
        </w:rPr>
        <w:t xml:space="preserve"> </w:t>
      </w:r>
      <w:proofErr w:type="spellStart"/>
      <w:r w:rsidRPr="004E7E5A">
        <w:rPr>
          <w:rFonts w:cs="Times New Roman"/>
          <w:i/>
          <w:iCs/>
        </w:rPr>
        <w:t>Score_med</w:t>
      </w:r>
      <w:proofErr w:type="spellEnd"/>
      <w:r w:rsidRPr="004E7E5A">
        <w:rPr>
          <w:rFonts w:cs="Times New Roman"/>
          <w:i/>
          <w:iCs/>
        </w:rPr>
        <w:t xml:space="preserve"> × Punish </w:t>
      </w:r>
      <w:r w:rsidRPr="004E7E5A">
        <w:rPr>
          <w:rFonts w:cs="Times New Roman"/>
        </w:rPr>
        <w:t xml:space="preserve">and </w:t>
      </w:r>
      <w:proofErr w:type="spellStart"/>
      <w:r w:rsidRPr="004E7E5A">
        <w:rPr>
          <w:rFonts w:cs="Times New Roman"/>
          <w:i/>
          <w:iCs/>
        </w:rPr>
        <w:t>Score_min</w:t>
      </w:r>
      <w:proofErr w:type="spellEnd"/>
      <w:r w:rsidRPr="004E7E5A">
        <w:rPr>
          <w:rFonts w:cs="Times New Roman"/>
          <w:i/>
          <w:iCs/>
        </w:rPr>
        <w:t xml:space="preserve"> × Punish</w:t>
      </w:r>
      <w:r w:rsidRPr="004E7E5A">
        <w:rPr>
          <w:rFonts w:cs="Times New Roman"/>
        </w:rPr>
        <w:t xml:space="preserve"> are not significant. The result doesn’t support H5. There is no obvious influence of external punishment pressure (</w:t>
      </w:r>
      <w:r w:rsidRPr="004E7E5A">
        <w:rPr>
          <w:rFonts w:cs="Times New Roman"/>
          <w:i/>
          <w:iCs/>
        </w:rPr>
        <w:t>Punish</w:t>
      </w:r>
      <w:r w:rsidRPr="004E7E5A">
        <w:rPr>
          <w:rFonts w:cs="Times New Roman"/>
        </w:rPr>
        <w:t xml:space="preserve">) on the relationship between directors’ network and CSR disclosure quality. One possible reason for this is </w:t>
      </w:r>
      <w:r w:rsidRPr="004E7E5A">
        <w:rPr>
          <w:rFonts w:cs="Times New Roman"/>
          <w:shd w:val="clear" w:color="auto" w:fill="FFFFFF"/>
        </w:rPr>
        <w:t xml:space="preserve">the weak legal </w:t>
      </w:r>
      <w:r w:rsidRPr="004E7E5A">
        <w:rPr>
          <w:rFonts w:cs="Times New Roman"/>
        </w:rPr>
        <w:t>environment</w:t>
      </w:r>
      <w:r w:rsidRPr="004E7E5A">
        <w:rPr>
          <w:rFonts w:cs="Times New Roman"/>
          <w:shd w:val="clear" w:color="auto" w:fill="FFFFFF"/>
        </w:rPr>
        <w:t xml:space="preserve"> in China </w:t>
      </w:r>
      <w:r w:rsidRPr="004E7E5A">
        <w:rPr>
          <w:rFonts w:cs="Times New Roman"/>
        </w:rPr>
        <w:fldChar w:fldCharType="begin"/>
      </w:r>
      <w:r w:rsidR="006F6C86" w:rsidRPr="004E7E5A">
        <w:rPr>
          <w:rFonts w:cs="Times New Roman"/>
        </w:rPr>
        <w:instrText xml:space="preserve"> ADDIN EN.CITE &lt;EndNote&gt;&lt;Cite&gt;&lt;Author&gt;Jiang&lt;/Author&gt;&lt;Year&gt;2015&lt;/Year&gt;&lt;RecNum&gt;1793&lt;/RecNum&gt;&lt;DisplayText&gt;(Jiang and Kim 2015)&lt;/DisplayText&gt;&lt;record&gt;&lt;rec-number&gt;1793&lt;/rec-number&gt;&lt;foreign-keys&gt;&lt;key app="EN" db-id="trr00pfsbzzex0ezwf6v5swd9fpfpwfa90xp" timestamp="1595384884" guid="16671cf2-d904-48cb-bde2-0df4717436cf"&gt;179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section&gt;190&lt;/section&gt;&lt;dates&gt;&lt;year&gt;2015&lt;/year&gt;&lt;/dates&gt;&lt;isbn&gt;09291199&lt;/isbn&gt;&lt;urls&gt;&lt;/urls&gt;&lt;electronic-resource-num&gt;10.1016/j.jcorpfin.2014.10.010&lt;/electronic-resource-num&gt;&lt;/record&gt;&lt;/Cite&gt;&lt;/EndNote&gt;</w:instrText>
      </w:r>
      <w:r w:rsidRPr="004E7E5A">
        <w:rPr>
          <w:rFonts w:cs="Times New Roman"/>
        </w:rPr>
        <w:fldChar w:fldCharType="separate"/>
      </w:r>
      <w:r w:rsidRPr="004E7E5A">
        <w:rPr>
          <w:rFonts w:cs="Times New Roman"/>
          <w:noProof/>
        </w:rPr>
        <w:t>(Jiang and Kim 2015)</w:t>
      </w:r>
      <w:r w:rsidRPr="004E7E5A">
        <w:rPr>
          <w:rFonts w:cs="Times New Roman"/>
        </w:rPr>
        <w:fldChar w:fldCharType="end"/>
      </w:r>
      <w:r w:rsidRPr="004E7E5A">
        <w:rPr>
          <w:rFonts w:cs="Times New Roman"/>
          <w:shd w:val="clear" w:color="auto" w:fill="FFFFFF"/>
        </w:rPr>
        <w:t>.</w:t>
      </w:r>
      <w:r w:rsidRPr="004E7E5A">
        <w:rPr>
          <w:rFonts w:cs="Times New Roman"/>
        </w:rPr>
        <w:t xml:space="preserve"> Except for the legal environment of laws and enforcement, punishment also plays an important role in </w:t>
      </w:r>
      <w:r w:rsidRPr="004E7E5A">
        <w:rPr>
          <w:rFonts w:cs="Times New Roman"/>
          <w:shd w:val="clear" w:color="auto" w:fill="FFFFFF"/>
        </w:rPr>
        <w:t xml:space="preserve">legal </w:t>
      </w:r>
      <w:r w:rsidRPr="004E7E5A">
        <w:rPr>
          <w:rFonts w:cs="Times New Roman"/>
        </w:rPr>
        <w:t xml:space="preserve">environment. In China, fines and punishments for violations of securities regulations and company laws are light. This low level of punishment leads to weak legal enforcement </w:t>
      </w:r>
      <w:r w:rsidRPr="004E7E5A">
        <w:rPr>
          <w:rFonts w:cs="Times New Roman"/>
        </w:rPr>
        <w:fldChar w:fldCharType="begin"/>
      </w:r>
      <w:r w:rsidR="006F6C86" w:rsidRPr="004E7E5A">
        <w:rPr>
          <w:rFonts w:cs="Times New Roman"/>
        </w:rPr>
        <w:instrText xml:space="preserve"> ADDIN EN.CITE &lt;EndNote&gt;&lt;Cite&gt;&lt;Author&gt;Jiang&lt;/Author&gt;&lt;Year&gt;2015&lt;/Year&gt;&lt;RecNum&gt;1793&lt;/RecNum&gt;&lt;DisplayText&gt;(Jiang and Kim 2015)&lt;/DisplayText&gt;&lt;record&gt;&lt;rec-number&gt;1793&lt;/rec-number&gt;&lt;foreign-keys&gt;&lt;key app="EN" db-id="trr00pfsbzzex0ezwf6v5swd9fpfpwfa90xp" timestamp="1595384884" guid="16671cf2-d904-48cb-bde2-0df4717436cf"&gt;1793&lt;/key&gt;&lt;/foreign-keys&gt;&lt;ref-type name="Journal Article"&gt;17&lt;/ref-type&gt;&lt;contributors&gt;&lt;authors&gt;&lt;author&gt;Jiang, Fuxiu&lt;/author&gt;&lt;author&gt;Kim, Kenneth A.&lt;/author&gt;&lt;/authors&gt;&lt;/contributors&gt;&lt;titles&gt;&lt;title&gt;Corporate governance in China: A modern perspective&lt;/title&gt;&lt;secondary-title&gt;Journal of Corporate Finance&lt;/secondary-title&gt;&lt;/titles&gt;&lt;periodical&gt;&lt;full-title&gt;Journal of Corporate Finance&lt;/full-title&gt;&lt;/periodical&gt;&lt;pages&gt;190-216&lt;/pages&gt;&lt;volume&gt;32&lt;/volume&gt;&lt;section&gt;190&lt;/section&gt;&lt;dates&gt;&lt;year&gt;2015&lt;/year&gt;&lt;/dates&gt;&lt;isbn&gt;09291199&lt;/isbn&gt;&lt;urls&gt;&lt;/urls&gt;&lt;electronic-resource-num&gt;10.1016/j.jcorpfin.2014.10.010&lt;/electronic-resource-num&gt;&lt;/record&gt;&lt;/Cite&gt;&lt;/EndNote&gt;</w:instrText>
      </w:r>
      <w:r w:rsidRPr="004E7E5A">
        <w:rPr>
          <w:rFonts w:cs="Times New Roman"/>
        </w:rPr>
        <w:fldChar w:fldCharType="separate"/>
      </w:r>
      <w:r w:rsidRPr="004E7E5A">
        <w:rPr>
          <w:rFonts w:cs="Times New Roman"/>
          <w:noProof/>
        </w:rPr>
        <w:t>(Jiang and Kim 2015)</w:t>
      </w:r>
      <w:r w:rsidRPr="004E7E5A">
        <w:rPr>
          <w:rFonts w:cs="Times New Roman"/>
        </w:rPr>
        <w:fldChar w:fldCharType="end"/>
      </w:r>
      <w:r w:rsidRPr="004E7E5A">
        <w:rPr>
          <w:rFonts w:cs="Times New Roman"/>
        </w:rPr>
        <w:t xml:space="preserve">. </w:t>
      </w:r>
    </w:p>
    <w:p w14:paraId="5129A1FB"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9 here]</w:t>
      </w:r>
    </w:p>
    <w:p w14:paraId="4537F872" w14:textId="77777777" w:rsidR="00E72A9B" w:rsidRPr="004E7E5A" w:rsidRDefault="00E72A9B" w:rsidP="00E72A9B">
      <w:pPr>
        <w:pStyle w:val="a9"/>
        <w:rPr>
          <w:iCs w:val="0"/>
          <w:sz w:val="24"/>
          <w:szCs w:val="24"/>
        </w:rPr>
      </w:pPr>
      <w:r w:rsidRPr="004E7E5A">
        <w:rPr>
          <w:iCs w:val="0"/>
          <w:sz w:val="24"/>
          <w:szCs w:val="24"/>
        </w:rPr>
        <w:t>Results of Testing H6</w:t>
      </w:r>
    </w:p>
    <w:p w14:paraId="0F42F439" w14:textId="797D799E" w:rsidR="00E72A9B" w:rsidRPr="004E7E5A" w:rsidRDefault="00E72A9B" w:rsidP="00E72A9B">
      <w:pPr>
        <w:pStyle w:val="a7"/>
        <w:spacing w:line="480" w:lineRule="auto"/>
        <w:ind w:firstLine="480"/>
        <w:rPr>
          <w:rFonts w:cs="Times New Roman"/>
        </w:rPr>
      </w:pPr>
      <w:r w:rsidRPr="004E7E5A">
        <w:rPr>
          <w:rFonts w:cs="Times New Roman"/>
        </w:rPr>
        <w:t xml:space="preserve">We test whether the impact of directors’ network on CSR disclosure quality differs in firms with different levels of financial constraints in this section. We add the interaction between our </w:t>
      </w:r>
      <w:r w:rsidRPr="004E7E5A">
        <w:rPr>
          <w:rFonts w:cs="Times New Roman"/>
        </w:rPr>
        <w:lastRenderedPageBreak/>
        <w:t>variable of interest (</w:t>
      </w:r>
      <w:r w:rsidRPr="004E7E5A">
        <w:rPr>
          <w:rFonts w:cs="Times New Roman"/>
          <w:i/>
          <w:iCs/>
        </w:rPr>
        <w:t>Score</w:t>
      </w:r>
      <w:r w:rsidRPr="004E7E5A">
        <w:rPr>
          <w:rFonts w:cs="Times New Roman"/>
        </w:rPr>
        <w:t>) and our moderating variable (</w:t>
      </w:r>
      <w:r w:rsidRPr="004E7E5A">
        <w:rPr>
          <w:rFonts w:cs="Times New Roman"/>
          <w:i/>
          <w:iCs/>
        </w:rPr>
        <w:t>FC index</w:t>
      </w:r>
      <w:r w:rsidRPr="004E7E5A">
        <w:rPr>
          <w:rFonts w:cs="Times New Roman"/>
        </w:rPr>
        <w:t xml:space="preserve">) to Equation (6) to test the moderating role of financial constraints. We add the variable </w:t>
      </w:r>
      <w:r w:rsidRPr="004E7E5A">
        <w:rPr>
          <w:rFonts w:cs="Times New Roman"/>
          <w:i/>
          <w:iCs/>
          <w:szCs w:val="24"/>
        </w:rPr>
        <w:t>Director convenience</w:t>
      </w:r>
      <w:r w:rsidRPr="004E7E5A">
        <w:rPr>
          <w:rFonts w:cs="Times New Roman"/>
        </w:rPr>
        <w:t xml:space="preserve"> as an instrument for network centrality (</w:t>
      </w:r>
      <w:r w:rsidRPr="004E7E5A">
        <w:rPr>
          <w:rFonts w:cs="Times New Roman"/>
          <w:i/>
          <w:iCs/>
        </w:rPr>
        <w:t>Score</w:t>
      </w:r>
      <w:r w:rsidRPr="004E7E5A">
        <w:rPr>
          <w:rFonts w:cs="Times New Roman"/>
        </w:rPr>
        <w:t>) in the 2SLS model while estimating Equations (6). We interact the instrument (</w:t>
      </w:r>
      <w:r w:rsidRPr="004E7E5A">
        <w:rPr>
          <w:rFonts w:cs="Times New Roman"/>
          <w:i/>
          <w:iCs/>
          <w:szCs w:val="24"/>
        </w:rPr>
        <w:t>Director convenience</w:t>
      </w:r>
      <w:r w:rsidRPr="004E7E5A">
        <w:rPr>
          <w:rFonts w:cs="Times New Roman"/>
        </w:rPr>
        <w:t>) with the moderating variable (</w:t>
      </w:r>
      <w:r w:rsidRPr="004E7E5A">
        <w:rPr>
          <w:rFonts w:cs="Times New Roman"/>
          <w:i/>
          <w:iCs/>
        </w:rPr>
        <w:t>FC index</w:t>
      </w:r>
      <w:r w:rsidRPr="004E7E5A">
        <w:rPr>
          <w:rFonts w:cs="Times New Roman"/>
        </w:rPr>
        <w:t>) and then add the interaction term to the list of instruments in the 2SLS model while estimating Equations (6). With the assumption that firms with higher FC index (</w:t>
      </w:r>
      <w:r w:rsidRPr="004E7E5A">
        <w:rPr>
          <w:rFonts w:cs="Times New Roman"/>
          <w:i/>
          <w:iCs/>
          <w:szCs w:val="24"/>
        </w:rPr>
        <w:t>FC index</w:t>
      </w:r>
      <w:r w:rsidRPr="004E7E5A">
        <w:rPr>
          <w:rFonts w:cs="Times New Roman"/>
        </w:rPr>
        <w:t xml:space="preserve">) are highly financial constrained </w:t>
      </w:r>
      <w:r w:rsidRPr="004E7E5A">
        <w:rPr>
          <w:rFonts w:cs="Times New Roman"/>
        </w:rPr>
        <w:fldChar w:fldCharType="begin"/>
      </w:r>
      <w:r w:rsidR="001A1175" w:rsidRPr="004E7E5A">
        <w:rPr>
          <w:rFonts w:cs="Times New Roman"/>
        </w:rPr>
        <w:instrText xml:space="preserve"> ADDIN EN.CITE &lt;EndNote&gt;&lt;Cite&gt;&lt;Author&gt;Kaplan&lt;/Author&gt;&lt;Year&gt;1997&lt;/Year&gt;&lt;RecNum&gt;1757&lt;/RecNum&gt;&lt;DisplayText&gt;(Kaplan and Zingales 1997)&lt;/DisplayText&gt;&lt;record&gt;&lt;rec-number&gt;1757&lt;/rec-number&gt;&lt;foreign-keys&gt;&lt;key app="EN" db-id="trr00pfsbzzex0ezwf6v5swd9fpfpwfa90xp" timestamp="1591689965" guid="fb174a79-9eda-45a3-8902-5dfe80afac4c"&gt;1757&lt;/key&gt;&lt;/foreign-keys&gt;&lt;ref-type name="Journal Article"&gt;17&lt;/ref-type&gt;&lt;contributors&gt;&lt;authors&gt;&lt;author&gt;Kaplan, Steven N.&lt;/author&gt;&lt;author&gt;Zingales, Luigi. &lt;/author&gt;&lt;/authors&gt;&lt;/contributors&gt;&lt;titles&gt;&lt;title&gt;Do investment-cash flow sensitivities provide useful measures of financing constraints?&lt;/title&gt;&lt;secondary-title&gt;Quarterly Journal of Economics&lt;/secondary-title&gt;&lt;/titles&gt;&lt;periodical&gt;&lt;full-title&gt;Quarterly Journal of Economics&lt;/full-title&gt;&lt;/periodical&gt;&lt;pages&gt;169-215&lt;/pages&gt;&lt;volume&gt;112&lt;/volume&gt;&lt;number&gt;1&lt;/number&gt;&lt;dates&gt;&lt;year&gt;1997&lt;/year&gt;&lt;/dates&gt;&lt;urls&gt;&lt;/urls&gt;&lt;electronic-resource-num&gt;10.1162/003355397555163&lt;/electronic-resource-num&gt;&lt;/record&gt;&lt;/Cite&gt;&lt;/EndNote&gt;</w:instrText>
      </w:r>
      <w:r w:rsidRPr="004E7E5A">
        <w:rPr>
          <w:rFonts w:cs="Times New Roman"/>
        </w:rPr>
        <w:fldChar w:fldCharType="separate"/>
      </w:r>
      <w:r w:rsidRPr="004E7E5A">
        <w:rPr>
          <w:rFonts w:cs="Times New Roman"/>
          <w:noProof/>
        </w:rPr>
        <w:t>(Kaplan and Zingales 1997)</w:t>
      </w:r>
      <w:r w:rsidRPr="004E7E5A">
        <w:rPr>
          <w:rFonts w:cs="Times New Roman"/>
        </w:rPr>
        <w:fldChar w:fldCharType="end"/>
      </w:r>
      <w:r w:rsidRPr="004E7E5A">
        <w:rPr>
          <w:rFonts w:cs="Times New Roman"/>
        </w:rPr>
        <w:t xml:space="preserve">, we expect the effect of directors’ network on CSR disclosure quality to be more pronounced in the firms </w:t>
      </w:r>
      <w:proofErr w:type="spellStart"/>
      <w:r w:rsidRPr="004E7E5A">
        <w:rPr>
          <w:rFonts w:cs="Times New Roman"/>
        </w:rPr>
        <w:t>characterised</w:t>
      </w:r>
      <w:proofErr w:type="spellEnd"/>
      <w:r w:rsidRPr="004E7E5A">
        <w:rPr>
          <w:rFonts w:cs="Times New Roman"/>
        </w:rPr>
        <w:t xml:space="preserve"> with </w:t>
      </w:r>
      <w:r w:rsidRPr="004E7E5A">
        <w:rPr>
          <w:rFonts w:cs="Times New Roman" w:hint="eastAsia"/>
        </w:rPr>
        <w:t>low</w:t>
      </w:r>
      <w:r w:rsidRPr="004E7E5A">
        <w:rPr>
          <w:rFonts w:cs="Times New Roman"/>
        </w:rPr>
        <w:t>er FC index.</w:t>
      </w:r>
    </w:p>
    <w:p w14:paraId="169FFB23" w14:textId="7CB70386" w:rsidR="00E72A9B" w:rsidRPr="004E7E5A" w:rsidRDefault="00E72A9B" w:rsidP="00E72A9B">
      <w:pPr>
        <w:pStyle w:val="a7"/>
        <w:spacing w:line="480" w:lineRule="auto"/>
        <w:ind w:firstLine="480"/>
        <w:rPr>
          <w:rFonts w:cs="Times New Roman"/>
        </w:rPr>
      </w:pPr>
      <w:r w:rsidRPr="004E7E5A">
        <w:rPr>
          <w:rFonts w:cs="Times New Roman"/>
        </w:rPr>
        <w:t>The second-stage regression results of estimating Equation (6) presented in Table 10 are consistent with our prediction. Columns (1) to (4) report the regression results for the 2SLS model using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as the independent variable. We find that the coefficients on </w:t>
      </w:r>
      <w:proofErr w:type="spellStart"/>
      <w:r w:rsidRPr="004E7E5A">
        <w:rPr>
          <w:rFonts w:cs="Times New Roman"/>
          <w:i/>
          <w:iCs/>
        </w:rPr>
        <w:t>Score_max</w:t>
      </w:r>
      <w:proofErr w:type="spellEnd"/>
      <w:r w:rsidRPr="004E7E5A">
        <w:rPr>
          <w:rFonts w:cs="Times New Roman"/>
          <w:i/>
          <w:iCs/>
        </w:rPr>
        <w:t xml:space="preserve"> × FC index,</w:t>
      </w:r>
      <w:r w:rsidRPr="004E7E5A">
        <w:rPr>
          <w:rFonts w:cs="Times New Roman"/>
        </w:rPr>
        <w:t xml:space="preserve"> </w:t>
      </w:r>
      <w:proofErr w:type="spellStart"/>
      <w:r w:rsidRPr="004E7E5A">
        <w:rPr>
          <w:rFonts w:cs="Times New Roman"/>
          <w:i/>
          <w:iCs/>
        </w:rPr>
        <w:t>Score_mean</w:t>
      </w:r>
      <w:proofErr w:type="spellEnd"/>
      <w:r w:rsidRPr="004E7E5A">
        <w:rPr>
          <w:rFonts w:cs="Times New Roman"/>
          <w:i/>
          <w:iCs/>
        </w:rPr>
        <w:t xml:space="preserve"> × FC index,</w:t>
      </w:r>
      <w:r w:rsidRPr="004E7E5A">
        <w:rPr>
          <w:rFonts w:cs="Times New Roman"/>
        </w:rPr>
        <w:t xml:space="preserve"> </w:t>
      </w:r>
      <w:proofErr w:type="spellStart"/>
      <w:r w:rsidRPr="004E7E5A">
        <w:rPr>
          <w:rFonts w:cs="Times New Roman"/>
          <w:i/>
          <w:iCs/>
        </w:rPr>
        <w:t>Score_med</w:t>
      </w:r>
      <w:proofErr w:type="spellEnd"/>
      <w:r w:rsidRPr="004E7E5A">
        <w:rPr>
          <w:rFonts w:cs="Times New Roman"/>
          <w:i/>
          <w:iCs/>
        </w:rPr>
        <w:t xml:space="preserve"> × FC index </w:t>
      </w:r>
      <w:r w:rsidRPr="004E7E5A">
        <w:rPr>
          <w:rFonts w:cs="Times New Roman"/>
        </w:rPr>
        <w:t xml:space="preserve">and </w:t>
      </w:r>
      <w:proofErr w:type="spellStart"/>
      <w:r w:rsidRPr="004E7E5A">
        <w:rPr>
          <w:rFonts w:cs="Times New Roman"/>
          <w:i/>
          <w:iCs/>
        </w:rPr>
        <w:t>Score_min</w:t>
      </w:r>
      <w:proofErr w:type="spellEnd"/>
      <w:r w:rsidRPr="004E7E5A">
        <w:rPr>
          <w:rFonts w:cs="Times New Roman"/>
          <w:i/>
          <w:iCs/>
        </w:rPr>
        <w:t xml:space="preserve"> × FC index</w:t>
      </w:r>
      <w:r w:rsidRPr="004E7E5A">
        <w:rPr>
          <w:rFonts w:cs="Times New Roman"/>
        </w:rPr>
        <w:t xml:space="preserve"> are negative and significant, which supports hypothesis 6. The results are consistent with the argument that directors’ network may benefit CSR disclosure quality, and such a positive impact is found to be more salient among firms with lower financial </w:t>
      </w:r>
      <w:proofErr w:type="spellStart"/>
      <w:r w:rsidRPr="004E7E5A">
        <w:rPr>
          <w:rFonts w:cs="Times New Roman"/>
        </w:rPr>
        <w:t>constrains</w:t>
      </w:r>
      <w:proofErr w:type="spellEnd"/>
      <w:r w:rsidRPr="004E7E5A">
        <w:rPr>
          <w:rFonts w:cs="Times New Roman"/>
        </w:rPr>
        <w:t xml:space="preserve">. The results are in line with the literature that financial constraints may affect firm behavior, and financially constrained firms are forced to cut back investment more than unconstrained peers </w:t>
      </w:r>
      <w:r w:rsidRPr="004E7E5A">
        <w:rPr>
          <w:rFonts w:cs="Times New Roman"/>
        </w:rPr>
        <w:fldChar w:fldCharType="begin">
          <w:fldData xml:space="preserve">PEVuZE5vdGU+PENpdGU+PEF1dGhvcj5GYXp6YXJpPC9BdXRob3I+PFllYXI+MTk4ODwvWWVhcj48
UmVjTnVtPjE3Nzk8L1JlY051bT48RGlzcGxheVRleHQ+KEZhenphcmkgZXQgYWwuIDE5ODg7IEth
cGxhbiBhbmQgWmluZ2FsZXMgMTk5NzsgV2hpdGVkIGFuZCBXdSAyMDA2OyBKb2FuIGFuZCBBbGV4
YW5kZXIgMjAxNik8L0Rpc3BsYXlUZXh0PjxyZWNvcmQ+PHJlYy1udW1iZXI+MTc3OTwvcmVjLW51
bWJlcj48Zm9yZWlnbi1rZXlzPjxrZXkgYXBwPSJFTiIgZGItaWQ9InRycjAwcGZzYnp6ZXgwZXp3
ZjZ2NXN3ZDlmcGZwd2ZhOTB4cCIgdGltZXN0YW1wPSIxNTk0MzU1MzcwIiBndWlkPSJiZjcxNzg3
Ni04MDRhLTRkODgtYTEwZS0xY2Y4MzgwYWRjM2MiPjE3Nzk8L2tleT48L2ZvcmVpZ24ta2V5cz48
cmVmLXR5cGUgbmFtZT0iSm91cm5hbCBBcnRpY2xlIj4xNzwvcmVmLXR5cGU+PGNvbnRyaWJ1dG9y
cz48YXV0aG9ycz48YXV0aG9yPkZhenphcmksIFN0ZXZlbiBNLjwvYXV0aG9yPjxhdXRob3I+SHVi
YmFyZCwgUi4gR2xlbm48L2F1dGhvcj48YXV0aG9yPlBldGVyc2VuLCBCcnVjZSBDLjwvYXV0aG9y
PjxhdXRob3I+QmxpbmRlciwgQWxhbiBTLjwvYXV0aG9yPjxhdXRob3I+UG90ZXJiYSwgSmFtZXMg
TS48L2F1dGhvcj48L2F1dGhvcnM+PC9jb250cmlidXRvcnM+PHRpdGxlcz48dGl0bGU+RmluYW5j
aW5nIGNvbnN0cmFpbnRzIGFuZCBjb3Jwb3JhdGUgaW52ZXN0bWVudDwvdGl0bGU+PHNlY29uZGFy
eS10aXRsZT5Ccm9va2luZ3MgUGFwZXJzIG9uIEVjb25vbWljIEFjdGl2aXR5PC9zZWNvbmRhcnkt
dGl0bGU+PC90aXRsZXM+PHBhZ2VzPjE0MS0yMDY8L3BhZ2VzPjx2b2x1bWU+MTk4ODwvdm9sdW1l
PjxudW1iZXI+MTwvbnVtYmVyPjxzZWN0aW9uPjE0MTwvc2VjdGlvbj48ZGF0ZXM+PHllYXI+MTk4
ODwveWVhcj48L2RhdGVzPjxpc2JuPjAwMDcyMzAzPC9pc2JuPjx1cmxzPjwvdXJscz48ZWxlY3Ry
b25pYy1yZXNvdXJjZS1udW0+MTAuMjMwNy8yNTM0NDI2PC9lbGVjdHJvbmljLXJlc291cmNlLW51
bT48L3JlY29yZD48L0NpdGU+PENpdGU+PEF1dGhvcj5LYXBsYW48L0F1dGhvcj48WWVhcj4xOTk3
PC9ZZWFyPjxSZWNOdW0+MTc1NzwvUmVjTnVtPjxyZWNvcmQ+PHJlYy1udW1iZXI+MTc1NzwvcmVj
LW51bWJlcj48Zm9yZWlnbi1rZXlzPjxrZXkgYXBwPSJFTiIgZGItaWQ9InRycjAwcGZzYnp6ZXgw
ZXp3ZjZ2NXN3ZDlmcGZwd2ZhOTB4cCIgdGltZXN0YW1wPSIxNTkxNjg5OTY1IiBndWlkPSJmYjE3
NGE3OS05ZWRhLTQ1YTMtODkwMi01ZGZlODBhZmFjNGMiPjE3NTc8L2tleT48L2ZvcmVpZ24ta2V5
cz48cmVmLXR5cGUgbmFtZT0iSm91cm5hbCBBcnRpY2xlIj4xNzwvcmVmLXR5cGU+PGNvbnRyaWJ1
dG9ycz48YXV0aG9ycz48YXV0aG9yPkthcGxhbiwgU3RldmVuIE4uPC9hdXRob3I+PGF1dGhvcj5a
aW5nYWxlcywgTHVpZ2kuIDwvYXV0aG9yPjwvYXV0aG9ycz48L2NvbnRyaWJ1dG9ycz48dGl0bGVz
Pjx0aXRsZT5EbyBpbnZlc3RtZW50LWNhc2ggZmxvdyBzZW5zaXRpdml0aWVzIHByb3ZpZGUgdXNl
ZnVsIG1lYXN1cmVzIG9mIGZpbmFuY2luZyBjb25zdHJhaW50cz88L3RpdGxlPjxzZWNvbmRhcnkt
dGl0bGU+UXVhcnRlcmx5IEpvdXJuYWwgb2YgRWNvbm9taWNzPC9zZWNvbmRhcnktdGl0bGU+PC90
aXRsZXM+PHBlcmlvZGljYWw+PGZ1bGwtdGl0bGU+UXVhcnRlcmx5IEpvdXJuYWwgb2YgRWNvbm9t
aWNzPC9mdWxsLXRpdGxlPjwvcGVyaW9kaWNhbD48cGFnZXM+MTY5LTIxNTwvcGFnZXM+PHZvbHVt
ZT4xMTI8L3ZvbHVtZT48bnVtYmVyPjE8L251bWJlcj48ZGF0ZXM+PHllYXI+MTk5NzwveWVhcj48
L2RhdGVzPjx1cmxzPjwvdXJscz48ZWxlY3Ryb25pYy1yZXNvdXJjZS1udW0+MTAuMTE2Mi8wMDMz
NTUzOTc1NTUxNjM8L2VsZWN0cm9uaWMtcmVzb3VyY2UtbnVtPjwvcmVjb3JkPjwvQ2l0ZT48Q2l0
ZT48QXV0aG9yPldoaXRlZDwvQXV0aG9yPjxZZWFyPjIwMDY8L1llYXI+PFJlY051bT4xNzYyPC9S
ZWNOdW0+PHJlY29yZD48cmVjLW51bWJlcj4xNzYyPC9yZWMtbnVtYmVyPjxmb3JlaWduLWtleXM+
PGtleSBhcHA9IkVOIiBkYi1pZD0idHJyMDBwZnNienpleDBlendmNnY1c3dkOWZwZnB3ZmE5MHhw
IiB0aW1lc3RhbXA9IjE1OTE2OTQ5OTYiIGd1aWQ9IjU0YjFkYzExLTM1ZjAtNGRjMi05ODE3LWNk
NzM1ZGIzMGY5ZiI+MTc2Mjwva2V5PjwvZm9yZWlnbi1rZXlzPjxyZWYtdHlwZSBuYW1lPSJKb3Vy
bmFsIEFydGljbGUiPjE3PC9yZWYtdHlwZT48Y29udHJpYnV0b3JzPjxhdXRob3JzPjxhdXRob3I+
V2hpdGVkLCBUb25pIE0uPC9hdXRob3I+PGF1dGhvcj5XdSwgR3VvanVuPC9hdXRob3I+PC9hdXRo
b3JzPjwvY29udHJpYnV0b3JzPjx0aXRsZXM+PHRpdGxlPkZpbmFuY2lhbCBjb25zdHJhaW50cyBy
aXNrPC90aXRsZT48c2Vjb25kYXJ5LXRpdGxlPlJldmlldyBvZiBGaW5hbmNpYWwgU3R1ZGllczwv
c2Vjb25kYXJ5LXRpdGxlPjwvdGl0bGVzPjxwZXJpb2RpY2FsPjxmdWxsLXRpdGxlPlJldmlldyBv
ZiBGaW5hbmNpYWwgU3R1ZGllczwvZnVsbC10aXRsZT48L3BlcmlvZGljYWw+PHBhZ2VzPjUzMS01
NTk8L3BhZ2VzPjx2b2x1bWU+MTk8L3ZvbHVtZT48bnVtYmVyPjI8L251bWJlcj48c2VjdGlvbj41
MzE8L3NlY3Rpb24+PGRhdGVzPjx5ZWFyPjIwMDY8L3llYXI+PC9kYXRlcz48aXNibj4wODkzLTk0
NTQmI3hEOzE0NjUtNzM2ODwvaXNibj48dXJscz48L3VybHM+PGVsZWN0cm9uaWMtcmVzb3VyY2Ut
bnVtPjEwLjEwOTMvcmZzL2hoajAxMjwvZWxlY3Ryb25pYy1yZXNvdXJjZS1udW0+PC9yZWNvcmQ+
PC9DaXRlPjxDaXRlPjxBdXRob3I+Sm9hbjwvQXV0aG9yPjxZZWFyPjIwMTY8L1llYXI+PFJlY051
bT4xNzU5PC9SZWNOdW0+PHJlY29yZD48cmVjLW51bWJlcj4xNzU5PC9yZWMtbnVtYmVyPjxmb3Jl
aWduLWtleXM+PGtleSBhcHA9IkVOIiBkYi1pZD0idHJyMDBwZnNienpleDBlendmNnY1c3dkOWZw
ZnB3ZmE5MHhwIiB0aW1lc3RhbXA9IjE1OTE2OTQzMTgiIGd1aWQ9IjZkZjI5NWRlLTFiMTgtNGNl
MS1hYWY2LTNjMGY2NmFmNWJjMCI+MTc1OTwva2V5PjwvZm9yZWlnbi1rZXlzPjxyZWYtdHlwZSBu
YW1lPSJKb3VybmFsIEFydGljbGUiPjE3PC9yZWYtdHlwZT48Y29udHJpYnV0b3JzPjxhdXRob3Jz
PjxhdXRob3I+RmFycmUgTWVuc2EgSm9hbjwvYXV0aG9yPjxhdXRob3I+TGp1bmdxdmlzdCBBbGV4
YW5kZXI8L2F1dGhvcj48L2F1dGhvcnM+PC9jb250cmlidXRvcnM+PHRpdGxlcz48dGl0bGU+RG8g
bWVhc3VyZXMgb2YgZmluYW5jaWFsIGNvbnN0cmFpbnRzIG1lYXN1cmUgZmluYW5jaWFsIGNvbnN0
cmFpbnRzPzwvdGl0bGU+PHNlY29uZGFyeS10aXRsZT5SZXZpZXcgb2YgRmluYW5jaWFsIFN0dWRp
ZXM8L3NlY29uZGFyeS10aXRsZT48L3RpdGxlcz48cGVyaW9kaWNhbD48ZnVsbC10aXRsZT5SZXZp
ZXcgb2YgRmluYW5jaWFsIFN0dWRpZXM8L2Z1bGwtdGl0bGU+PC9wZXJpb2RpY2FsPjxwYWdlcz4y
NzEtMzA4PC9wYWdlcz48dm9sdW1lPjI5PC92b2x1bWU+PG51bWJlcj4yPC9udW1iZXI+PHNlY3Rp
b24+MjcxPC9zZWN0aW9uPjxkYXRlcz48eWVhcj4yMDE2PC95ZWFyPjwvZGF0ZXM+PGlzYm4+MDg5
My05NDU0JiN4RDsxNDY1LTczNjg8L2lzYm4+PHVybHM+PC91cmxzPjxlbGVjdHJvbmljLXJlc291
cmNlLW51bT4xMC4xMDkzL3Jmcy9oaHYwNTI8L2VsZWN0cm9uaWMtcmVzb3VyY2UtbnVtPjwvcmVj
b3JkPjwvQ2l0ZT48L0VuZE5vdGU+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GYXp6YXJpPC9BdXRob3I+PFllYXI+MTk4ODwvWWVhcj48
UmVjTnVtPjE3Nzk8L1JlY051bT48RGlzcGxheVRleHQ+KEZhenphcmkgZXQgYWwuIDE5ODg7IEth
cGxhbiBhbmQgWmluZ2FsZXMgMTk5NzsgV2hpdGVkIGFuZCBXdSAyMDA2OyBKb2FuIGFuZCBBbGV4
YW5kZXIgMjAxNik8L0Rpc3BsYXlUZXh0PjxyZWNvcmQ+PHJlYy1udW1iZXI+MTc3OTwvcmVjLW51
bWJlcj48Zm9yZWlnbi1rZXlzPjxrZXkgYXBwPSJFTiIgZGItaWQ9InRycjAwcGZzYnp6ZXgwZXp3
ZjZ2NXN3ZDlmcGZwd2ZhOTB4cCIgdGltZXN0YW1wPSIxNTk0MzU1MzcwIiBndWlkPSJiZjcxNzg3
Ni04MDRhLTRkODgtYTEwZS0xY2Y4MzgwYWRjM2MiPjE3Nzk8L2tleT48L2ZvcmVpZ24ta2V5cz48
cmVmLXR5cGUgbmFtZT0iSm91cm5hbCBBcnRpY2xlIj4xNzwvcmVmLXR5cGU+PGNvbnRyaWJ1dG9y
cz48YXV0aG9ycz48YXV0aG9yPkZhenphcmksIFN0ZXZlbiBNLjwvYXV0aG9yPjxhdXRob3I+SHVi
YmFyZCwgUi4gR2xlbm48L2F1dGhvcj48YXV0aG9yPlBldGVyc2VuLCBCcnVjZSBDLjwvYXV0aG9y
PjxhdXRob3I+QmxpbmRlciwgQWxhbiBTLjwvYXV0aG9yPjxhdXRob3I+UG90ZXJiYSwgSmFtZXMg
TS48L2F1dGhvcj48L2F1dGhvcnM+PC9jb250cmlidXRvcnM+PHRpdGxlcz48dGl0bGU+RmluYW5j
aW5nIGNvbnN0cmFpbnRzIGFuZCBjb3Jwb3JhdGUgaW52ZXN0bWVudDwvdGl0bGU+PHNlY29uZGFy
eS10aXRsZT5Ccm9va2luZ3MgUGFwZXJzIG9uIEVjb25vbWljIEFjdGl2aXR5PC9zZWNvbmRhcnkt
dGl0bGU+PC90aXRsZXM+PHBhZ2VzPjE0MS0yMDY8L3BhZ2VzPjx2b2x1bWU+MTk4ODwvdm9sdW1l
PjxudW1iZXI+MTwvbnVtYmVyPjxzZWN0aW9uPjE0MTwvc2VjdGlvbj48ZGF0ZXM+PHllYXI+MTk4
ODwveWVhcj48L2RhdGVzPjxpc2JuPjAwMDcyMzAzPC9pc2JuPjx1cmxzPjwvdXJscz48ZWxlY3Ry
b25pYy1yZXNvdXJjZS1udW0+MTAuMjMwNy8yNTM0NDI2PC9lbGVjdHJvbmljLXJlc291cmNlLW51
bT48L3JlY29yZD48L0NpdGU+PENpdGU+PEF1dGhvcj5LYXBsYW48L0F1dGhvcj48WWVhcj4xOTk3
PC9ZZWFyPjxSZWNOdW0+MTc1NzwvUmVjTnVtPjxyZWNvcmQ+PHJlYy1udW1iZXI+MTc1NzwvcmVj
LW51bWJlcj48Zm9yZWlnbi1rZXlzPjxrZXkgYXBwPSJFTiIgZGItaWQ9InRycjAwcGZzYnp6ZXgw
ZXp3ZjZ2NXN3ZDlmcGZwd2ZhOTB4cCIgdGltZXN0YW1wPSIxNTkxNjg5OTY1IiBndWlkPSJmYjE3
NGE3OS05ZWRhLTQ1YTMtODkwMi01ZGZlODBhZmFjNGMiPjE3NTc8L2tleT48L2ZvcmVpZ24ta2V5
cz48cmVmLXR5cGUgbmFtZT0iSm91cm5hbCBBcnRpY2xlIj4xNzwvcmVmLXR5cGU+PGNvbnRyaWJ1
dG9ycz48YXV0aG9ycz48YXV0aG9yPkthcGxhbiwgU3RldmVuIE4uPC9hdXRob3I+PGF1dGhvcj5a
aW5nYWxlcywgTHVpZ2kuIDwvYXV0aG9yPjwvYXV0aG9ycz48L2NvbnRyaWJ1dG9ycz48dGl0bGVz
Pjx0aXRsZT5EbyBpbnZlc3RtZW50LWNhc2ggZmxvdyBzZW5zaXRpdml0aWVzIHByb3ZpZGUgdXNl
ZnVsIG1lYXN1cmVzIG9mIGZpbmFuY2luZyBjb25zdHJhaW50cz88L3RpdGxlPjxzZWNvbmRhcnkt
dGl0bGU+UXVhcnRlcmx5IEpvdXJuYWwgb2YgRWNvbm9taWNzPC9zZWNvbmRhcnktdGl0bGU+PC90
aXRsZXM+PHBlcmlvZGljYWw+PGZ1bGwtdGl0bGU+UXVhcnRlcmx5IEpvdXJuYWwgb2YgRWNvbm9t
aWNzPC9mdWxsLXRpdGxlPjwvcGVyaW9kaWNhbD48cGFnZXM+MTY5LTIxNTwvcGFnZXM+PHZvbHVt
ZT4xMTI8L3ZvbHVtZT48bnVtYmVyPjE8L251bWJlcj48ZGF0ZXM+PHllYXI+MTk5NzwveWVhcj48
L2RhdGVzPjx1cmxzPjwvdXJscz48ZWxlY3Ryb25pYy1yZXNvdXJjZS1udW0+MTAuMTE2Mi8wMDMz
NTUzOTc1NTUxNjM8L2VsZWN0cm9uaWMtcmVzb3VyY2UtbnVtPjwvcmVjb3JkPjwvQ2l0ZT48Q2l0
ZT48QXV0aG9yPldoaXRlZDwvQXV0aG9yPjxZZWFyPjIwMDY8L1llYXI+PFJlY051bT4xNzYyPC9S
ZWNOdW0+PHJlY29yZD48cmVjLW51bWJlcj4xNzYyPC9yZWMtbnVtYmVyPjxmb3JlaWduLWtleXM+
PGtleSBhcHA9IkVOIiBkYi1pZD0idHJyMDBwZnNienpleDBlendmNnY1c3dkOWZwZnB3ZmE5MHhw
IiB0aW1lc3RhbXA9IjE1OTE2OTQ5OTYiIGd1aWQ9IjU0YjFkYzExLTM1ZjAtNGRjMi05ODE3LWNk
NzM1ZGIzMGY5ZiI+MTc2Mjwva2V5PjwvZm9yZWlnbi1rZXlzPjxyZWYtdHlwZSBuYW1lPSJKb3Vy
bmFsIEFydGljbGUiPjE3PC9yZWYtdHlwZT48Y29udHJpYnV0b3JzPjxhdXRob3JzPjxhdXRob3I+
V2hpdGVkLCBUb25pIE0uPC9hdXRob3I+PGF1dGhvcj5XdSwgR3VvanVuPC9hdXRob3I+PC9hdXRo
b3JzPjwvY29udHJpYnV0b3JzPjx0aXRsZXM+PHRpdGxlPkZpbmFuY2lhbCBjb25zdHJhaW50cyBy
aXNrPC90aXRsZT48c2Vjb25kYXJ5LXRpdGxlPlJldmlldyBvZiBGaW5hbmNpYWwgU3R1ZGllczwv
c2Vjb25kYXJ5LXRpdGxlPjwvdGl0bGVzPjxwZXJpb2RpY2FsPjxmdWxsLXRpdGxlPlJldmlldyBv
ZiBGaW5hbmNpYWwgU3R1ZGllczwvZnVsbC10aXRsZT48L3BlcmlvZGljYWw+PHBhZ2VzPjUzMS01
NTk8L3BhZ2VzPjx2b2x1bWU+MTk8L3ZvbHVtZT48bnVtYmVyPjI8L251bWJlcj48c2VjdGlvbj41
MzE8L3NlY3Rpb24+PGRhdGVzPjx5ZWFyPjIwMDY8L3llYXI+PC9kYXRlcz48aXNibj4wODkzLTk0
NTQmI3hEOzE0NjUtNzM2ODwvaXNibj48dXJscz48L3VybHM+PGVsZWN0cm9uaWMtcmVzb3VyY2Ut
bnVtPjEwLjEwOTMvcmZzL2hoajAxMjwvZWxlY3Ryb25pYy1yZXNvdXJjZS1udW0+PC9yZWNvcmQ+
PC9DaXRlPjxDaXRlPjxBdXRob3I+Sm9hbjwvQXV0aG9yPjxZZWFyPjIwMTY8L1llYXI+PFJlY051
bT4xNzU5PC9SZWNOdW0+PHJlY29yZD48cmVjLW51bWJlcj4xNzU5PC9yZWMtbnVtYmVyPjxmb3Jl
aWduLWtleXM+PGtleSBhcHA9IkVOIiBkYi1pZD0idHJyMDBwZnNienpleDBlendmNnY1c3dkOWZw
ZnB3ZmE5MHhwIiB0aW1lc3RhbXA9IjE1OTE2OTQzMTgiIGd1aWQ9IjZkZjI5NWRlLTFiMTgtNGNl
MS1hYWY2LTNjMGY2NmFmNWJjMCI+MTc1OTwva2V5PjwvZm9yZWlnbi1rZXlzPjxyZWYtdHlwZSBu
YW1lPSJKb3VybmFsIEFydGljbGUiPjE3PC9yZWYtdHlwZT48Y29udHJpYnV0b3JzPjxhdXRob3Jz
PjxhdXRob3I+RmFycmUgTWVuc2EgSm9hbjwvYXV0aG9yPjxhdXRob3I+TGp1bmdxdmlzdCBBbGV4
YW5kZXI8L2F1dGhvcj48L2F1dGhvcnM+PC9jb250cmlidXRvcnM+PHRpdGxlcz48dGl0bGU+RG8g
bWVhc3VyZXMgb2YgZmluYW5jaWFsIGNvbnN0cmFpbnRzIG1lYXN1cmUgZmluYW5jaWFsIGNvbnN0
cmFpbnRzPzwvdGl0bGU+PHNlY29uZGFyeS10aXRsZT5SZXZpZXcgb2YgRmluYW5jaWFsIFN0dWRp
ZXM8L3NlY29uZGFyeS10aXRsZT48L3RpdGxlcz48cGVyaW9kaWNhbD48ZnVsbC10aXRsZT5SZXZp
ZXcgb2YgRmluYW5jaWFsIFN0dWRpZXM8L2Z1bGwtdGl0bGU+PC9wZXJpb2RpY2FsPjxwYWdlcz4y
NzEtMzA4PC9wYWdlcz48dm9sdW1lPjI5PC92b2x1bWU+PG51bWJlcj4yPC9udW1iZXI+PHNlY3Rp
b24+MjcxPC9zZWN0aW9uPjxkYXRlcz48eWVhcj4yMDE2PC95ZWFyPjwvZGF0ZXM+PGlzYm4+MDg5
My05NDU0JiN4RDsxNDY1LTczNjg8L2lzYm4+PHVybHM+PC91cmxzPjxlbGVjdHJvbmljLXJlc291
cmNlLW51bT4xMC4xMDkzL3Jmcy9oaHYwNTI8L2VsZWN0cm9uaWMtcmVzb3VyY2UtbnVtPjwvcmVj
b3JkPjwvQ2l0ZT48L0VuZE5vdGU+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Fazzari et al. 1988; Kaplan and Zingales 1997; Whited and Wu 2006; Joan and Alexander 2016)</w:t>
      </w:r>
      <w:r w:rsidRPr="004E7E5A">
        <w:rPr>
          <w:rFonts w:cs="Times New Roman"/>
        </w:rPr>
        <w:fldChar w:fldCharType="end"/>
      </w:r>
      <w:r w:rsidRPr="004E7E5A">
        <w:rPr>
          <w:rFonts w:cs="Times New Roman"/>
        </w:rPr>
        <w:t>.</w:t>
      </w:r>
    </w:p>
    <w:p w14:paraId="12722BAF"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10 here]</w:t>
      </w:r>
    </w:p>
    <w:p w14:paraId="4102945E" w14:textId="77777777" w:rsidR="00E72A9B" w:rsidRPr="004E7E5A" w:rsidRDefault="00E72A9B" w:rsidP="00E72A9B">
      <w:pPr>
        <w:pStyle w:val="a9"/>
        <w:rPr>
          <w:iCs w:val="0"/>
          <w:sz w:val="24"/>
          <w:szCs w:val="24"/>
        </w:rPr>
      </w:pPr>
      <w:r w:rsidRPr="004E7E5A">
        <w:rPr>
          <w:iCs w:val="0"/>
          <w:sz w:val="24"/>
          <w:szCs w:val="24"/>
        </w:rPr>
        <w:lastRenderedPageBreak/>
        <w:t xml:space="preserve">Further Analyses </w:t>
      </w:r>
    </w:p>
    <w:p w14:paraId="1B02B20B" w14:textId="77777777" w:rsidR="00E72A9B" w:rsidRPr="004E7E5A" w:rsidRDefault="00E72A9B" w:rsidP="00E72A9B">
      <w:pPr>
        <w:pStyle w:val="4"/>
        <w:spacing w:before="0" w:after="0" w:line="480" w:lineRule="auto"/>
        <w:rPr>
          <w:i/>
          <w:iCs/>
          <w:color w:val="000000" w:themeColor="text1"/>
        </w:rPr>
      </w:pPr>
      <w:r w:rsidRPr="004E7E5A">
        <w:rPr>
          <w:i/>
          <w:iCs/>
          <w:color w:val="000000" w:themeColor="text1"/>
        </w:rPr>
        <w:t>Further Analysis Based on Independent Directors’ Network</w:t>
      </w:r>
    </w:p>
    <w:p w14:paraId="517505F2" w14:textId="62897285" w:rsidR="00E72A9B" w:rsidRPr="004E7E5A" w:rsidRDefault="00E72A9B" w:rsidP="00E72A9B">
      <w:pPr>
        <w:pStyle w:val="a7"/>
        <w:spacing w:line="480" w:lineRule="auto"/>
        <w:ind w:firstLine="480"/>
        <w:rPr>
          <w:rFonts w:cs="Times New Roman"/>
        </w:rPr>
      </w:pPr>
      <w:r w:rsidRPr="004E7E5A">
        <w:rPr>
          <w:rFonts w:cs="Times New Roman"/>
        </w:rPr>
        <w:t xml:space="preserve">Independent directors are good at management and decision-making, which enables them to be effective supervisors </w:t>
      </w:r>
      <w:r w:rsidRPr="004E7E5A">
        <w:rPr>
          <w:rFonts w:cs="Times New Roman"/>
        </w:rPr>
        <w:fldChar w:fldCharType="begin"/>
      </w:r>
      <w:r w:rsidRPr="004E7E5A">
        <w:rPr>
          <w:rFonts w:cs="Times New Roman"/>
        </w:rPr>
        <w:instrText xml:space="preserve"> ADDIN EN.CITE &lt;EndNote&gt;&lt;Cite&gt;&lt;Author&gt;Fama&lt;/Author&gt;&lt;Year&gt;1983&lt;/Year&gt;&lt;RecNum&gt;1695&lt;/RecNum&gt;&lt;DisplayText&gt;(Fama 1983; Nguyen and Nielsen 2010)&lt;/DisplayText&gt;&lt;record&gt;&lt;rec-number&gt;1695&lt;/rec-number&gt;&lt;foreign-keys&gt;&lt;key app="EN" db-id="trr00pfsbzzex0ezwf6v5swd9fpfpwfa90xp" timestamp="1582024502" guid="c5760cc6-f927-40f9-9610-c7138b7ee420"&gt;1695&lt;/key&gt;&lt;/foreign-keys&gt;&lt;ref-type name="Journal Article"&gt;17&lt;/ref-type&gt;&lt;contributors&gt;&lt;authors&gt;&lt;author&gt;Fama, Eugene F., and Michael C. Jensen.&lt;/author&gt;&lt;/authors&gt;&lt;/contributors&gt;&lt;titles&gt;&lt;title&gt;Separation of ownership and control&lt;/title&gt;&lt;secondary-title&gt;The journal of law and Economics&lt;/secondary-title&gt;&lt;/titles&gt;&lt;periodical&gt;&lt;full-title&gt;The journal of law and Economics&lt;/full-title&gt;&lt;/periodical&gt;&lt;pages&gt;301-325&lt;/pages&gt;&lt;volume&gt;26&lt;/volume&gt;&lt;number&gt;2&lt;/number&gt;&lt;dates&gt;&lt;year&gt;1983&lt;/year&gt;&lt;/dates&gt;&lt;urls&gt;&lt;/urls&gt;&lt;/record&gt;&lt;/Cite&gt;&lt;Cite&gt;&lt;Author&gt;Nguyen&lt;/Author&gt;&lt;Year&gt;2010&lt;/Year&gt;&lt;RecNum&gt;1693&lt;/RecNum&gt;&lt;record&gt;&lt;rec-number&gt;1693&lt;/rec-number&gt;&lt;foreign-keys&gt;&lt;key app="EN" db-id="trr00pfsbzzex0ezwf6v5swd9fpfpwfa90xp" timestamp="1582018483" guid="35c2e6d5-5627-4729-a575-c0d13d6781df"&gt;1693&lt;/key&gt;&lt;/foreign-keys&gt;&lt;ref-type name="Journal Article"&gt;17&lt;/ref-type&gt;&lt;contributors&gt;&lt;authors&gt;&lt;author&gt;Nguyen, Bang Dang&lt;/author&gt;&lt;author&gt;Nielsen, Kasper Meisner&lt;/author&gt;&lt;/authors&gt;&lt;/contributors&gt;&lt;titles&gt;&lt;title&gt;The value of independent directors: Evidence from sudden deaths&lt;/title&gt;&lt;secondary-title&gt;Journal of Financial Economics&lt;/secondary-title&gt;&lt;/titles&gt;&lt;periodical&gt;&lt;full-title&gt;Journal of Financial Economics&lt;/full-title&gt;&lt;/periodical&gt;&lt;pages&gt;550-567&lt;/pages&gt;&lt;volume&gt;98&lt;/volume&gt;&lt;number&gt;3&lt;/number&gt;&lt;section&gt;550&lt;/section&gt;&lt;dates&gt;&lt;year&gt;2010&lt;/year&gt;&lt;/dates&gt;&lt;isbn&gt;0304405X&lt;/isbn&gt;&lt;urls&gt;&lt;/urls&gt;&lt;electronic-resource-num&gt;10.1016/j.jfineco.2010.07.004&lt;/electronic-resource-num&gt;&lt;/record&gt;&lt;/Cite&gt;&lt;/EndNote&gt;</w:instrText>
      </w:r>
      <w:r w:rsidRPr="004E7E5A">
        <w:rPr>
          <w:rFonts w:cs="Times New Roman"/>
        </w:rPr>
        <w:fldChar w:fldCharType="separate"/>
      </w:r>
      <w:r w:rsidRPr="004E7E5A">
        <w:rPr>
          <w:rFonts w:cs="Times New Roman"/>
          <w:noProof/>
        </w:rPr>
        <w:t>(Fama 1983; Nguyen and Nielsen 2010)</w:t>
      </w:r>
      <w:r w:rsidRPr="004E7E5A">
        <w:rPr>
          <w:rFonts w:cs="Times New Roman"/>
        </w:rPr>
        <w:fldChar w:fldCharType="end"/>
      </w:r>
      <w:r w:rsidRPr="004E7E5A">
        <w:rPr>
          <w:rFonts w:cs="Times New Roman"/>
        </w:rPr>
        <w:t xml:space="preserve">. Therefore, we further explore the influence of independent directors’ network on CSR disclosure quality. Based on prior literature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 we choose degree, betweenness, and closeness centrality to measure independent directors’ position in the network. In the same way as the calculation of directors’ network, we calculate the sum of the maximum (</w:t>
      </w:r>
      <w:proofErr w:type="spellStart"/>
      <w:r w:rsidRPr="004E7E5A">
        <w:rPr>
          <w:rFonts w:cs="Times New Roman"/>
          <w:i/>
          <w:iCs/>
        </w:rPr>
        <w:t>Score_max</w:t>
      </w:r>
      <w:r w:rsidRPr="004E7E5A">
        <w:rPr>
          <w:rFonts w:cs="Times New Roman"/>
          <w:i/>
          <w:iCs/>
          <w:szCs w:val="24"/>
        </w:rPr>
        <w:t>_ind</w:t>
      </w:r>
      <w:proofErr w:type="spellEnd"/>
      <w:r w:rsidRPr="004E7E5A">
        <w:rPr>
          <w:rFonts w:cs="Times New Roman"/>
        </w:rPr>
        <w:t>), mean (</w:t>
      </w:r>
      <w:proofErr w:type="spellStart"/>
      <w:r w:rsidRPr="004E7E5A">
        <w:rPr>
          <w:rFonts w:cs="Times New Roman"/>
          <w:i/>
          <w:iCs/>
        </w:rPr>
        <w:t>Score_mean</w:t>
      </w:r>
      <w:r w:rsidRPr="004E7E5A">
        <w:rPr>
          <w:rFonts w:cs="Times New Roman"/>
          <w:i/>
          <w:iCs/>
          <w:szCs w:val="24"/>
        </w:rPr>
        <w:t>_ind</w:t>
      </w:r>
      <w:proofErr w:type="spellEnd"/>
      <w:r w:rsidRPr="004E7E5A">
        <w:rPr>
          <w:rFonts w:cs="Times New Roman"/>
        </w:rPr>
        <w:t>), median (</w:t>
      </w:r>
      <w:proofErr w:type="spellStart"/>
      <w:r w:rsidRPr="004E7E5A">
        <w:rPr>
          <w:rFonts w:cs="Times New Roman"/>
          <w:i/>
          <w:iCs/>
        </w:rPr>
        <w:t>Score_med</w:t>
      </w:r>
      <w:r w:rsidRPr="004E7E5A">
        <w:rPr>
          <w:rFonts w:cs="Times New Roman"/>
          <w:i/>
          <w:iCs/>
          <w:szCs w:val="24"/>
        </w:rPr>
        <w:t>_ind</w:t>
      </w:r>
      <w:proofErr w:type="spellEnd"/>
      <w:r w:rsidRPr="004E7E5A">
        <w:rPr>
          <w:rFonts w:cs="Times New Roman"/>
        </w:rPr>
        <w:t>) and minimum (</w:t>
      </w:r>
      <w:proofErr w:type="spellStart"/>
      <w:r w:rsidRPr="004E7E5A">
        <w:rPr>
          <w:rFonts w:cs="Times New Roman"/>
          <w:i/>
          <w:iCs/>
        </w:rPr>
        <w:t>Score_min</w:t>
      </w:r>
      <w:r w:rsidRPr="004E7E5A">
        <w:rPr>
          <w:rFonts w:cs="Times New Roman"/>
          <w:i/>
          <w:iCs/>
          <w:szCs w:val="24"/>
        </w:rPr>
        <w:t>_ind</w:t>
      </w:r>
      <w:proofErr w:type="spellEnd"/>
      <w:r w:rsidRPr="004E7E5A">
        <w:rPr>
          <w:rFonts w:cs="Times New Roman"/>
        </w:rPr>
        <w:t>) values of the three centrality measures of each firm to measure independent directors’ network centrality.</w:t>
      </w:r>
    </w:p>
    <w:p w14:paraId="1171E65D" w14:textId="7A66BBD8" w:rsidR="00E72A9B" w:rsidRPr="004E7E5A" w:rsidRDefault="00E72A9B" w:rsidP="00E72A9B">
      <w:pPr>
        <w:pStyle w:val="a7"/>
        <w:spacing w:line="480" w:lineRule="auto"/>
        <w:ind w:firstLine="480"/>
        <w:rPr>
          <w:rFonts w:cs="Times New Roman"/>
        </w:rPr>
      </w:pPr>
      <w:r w:rsidRPr="004E7E5A">
        <w:rPr>
          <w:rFonts w:cs="Times New Roman"/>
        </w:rPr>
        <w:t xml:space="preserve">We examine the impact of independent directors’ network on CSR disclosure quality by estimating Equations (1) using </w:t>
      </w:r>
      <w:r w:rsidRPr="004E7E5A">
        <w:rPr>
          <w:rFonts w:cs="Times New Roman"/>
          <w:lang w:bidi="ar"/>
        </w:rPr>
        <w:t xml:space="preserve">2SLS. </w:t>
      </w:r>
      <w:r w:rsidRPr="004E7E5A">
        <w:rPr>
          <w:rFonts w:cs="Times New Roman"/>
        </w:rPr>
        <w:t>The in</w:t>
      </w:r>
      <w:r w:rsidRPr="004E7E5A">
        <w:rPr>
          <w:rFonts w:cs="Times New Roman"/>
          <w:szCs w:val="20"/>
        </w:rPr>
        <w:t>dependent</w:t>
      </w:r>
      <w:r w:rsidRPr="004E7E5A">
        <w:rPr>
          <w:rFonts w:cs="Times New Roman"/>
        </w:rPr>
        <w:t xml:space="preserve"> variable is independent directors’ network centrality (</w:t>
      </w:r>
      <w:proofErr w:type="spellStart"/>
      <w:r w:rsidRPr="004E7E5A">
        <w:rPr>
          <w:rFonts w:cs="Times New Roman"/>
          <w:i/>
          <w:iCs/>
        </w:rPr>
        <w:t>Score_max</w:t>
      </w:r>
      <w:r w:rsidRPr="004E7E5A">
        <w:rPr>
          <w:rFonts w:cs="Times New Roman"/>
          <w:i/>
          <w:iCs/>
          <w:szCs w:val="24"/>
        </w:rPr>
        <w:t>_ind</w:t>
      </w:r>
      <w:proofErr w:type="spellEnd"/>
      <w:r w:rsidRPr="004E7E5A">
        <w:rPr>
          <w:rFonts w:cs="Times New Roman"/>
        </w:rPr>
        <w:t xml:space="preserve">, </w:t>
      </w:r>
      <w:proofErr w:type="spellStart"/>
      <w:r w:rsidRPr="004E7E5A">
        <w:rPr>
          <w:rFonts w:cs="Times New Roman"/>
          <w:i/>
          <w:iCs/>
        </w:rPr>
        <w:t>Score_mean</w:t>
      </w:r>
      <w:r w:rsidRPr="004E7E5A">
        <w:rPr>
          <w:rFonts w:cs="Times New Roman"/>
          <w:i/>
          <w:iCs/>
          <w:szCs w:val="24"/>
        </w:rPr>
        <w:t>_ind</w:t>
      </w:r>
      <w:proofErr w:type="spellEnd"/>
      <w:r w:rsidRPr="004E7E5A">
        <w:rPr>
          <w:rFonts w:cs="Times New Roman"/>
        </w:rPr>
        <w:t xml:space="preserve">, </w:t>
      </w:r>
      <w:proofErr w:type="spellStart"/>
      <w:r w:rsidRPr="004E7E5A">
        <w:rPr>
          <w:rFonts w:cs="Times New Roman"/>
          <w:i/>
          <w:iCs/>
        </w:rPr>
        <w:t>Score_med</w:t>
      </w:r>
      <w:r w:rsidRPr="004E7E5A">
        <w:rPr>
          <w:rFonts w:cs="Times New Roman"/>
          <w:i/>
          <w:iCs/>
          <w:szCs w:val="24"/>
        </w:rPr>
        <w:t>_ind</w:t>
      </w:r>
      <w:proofErr w:type="spellEnd"/>
      <w:r w:rsidRPr="004E7E5A">
        <w:rPr>
          <w:rFonts w:cs="Times New Roman"/>
        </w:rPr>
        <w:t xml:space="preserve"> and </w:t>
      </w:r>
      <w:proofErr w:type="spellStart"/>
      <w:r w:rsidRPr="004E7E5A">
        <w:rPr>
          <w:rFonts w:cs="Times New Roman"/>
          <w:i/>
          <w:iCs/>
        </w:rPr>
        <w:t>Score_min</w:t>
      </w:r>
      <w:r w:rsidRPr="004E7E5A">
        <w:rPr>
          <w:rFonts w:cs="Times New Roman"/>
          <w:i/>
          <w:iCs/>
          <w:szCs w:val="24"/>
        </w:rPr>
        <w:t>_ind</w:t>
      </w:r>
      <w:proofErr w:type="spellEnd"/>
      <w:r w:rsidRPr="004E7E5A">
        <w:rPr>
          <w:rFonts w:cs="Times New Roman"/>
        </w:rPr>
        <w:t xml:space="preserve">). The </w:t>
      </w:r>
      <w:r w:rsidRPr="004E7E5A">
        <w:rPr>
          <w:rFonts w:cs="Times New Roman"/>
          <w:szCs w:val="20"/>
        </w:rPr>
        <w:t>dependent</w:t>
      </w:r>
      <w:r w:rsidRPr="004E7E5A">
        <w:rPr>
          <w:rFonts w:cs="Times New Roman"/>
        </w:rPr>
        <w:t xml:space="preserve"> variable is CSR disclosure quality (</w:t>
      </w:r>
      <w:proofErr w:type="spellStart"/>
      <w:r w:rsidRPr="004E7E5A">
        <w:rPr>
          <w:rFonts w:cs="Times New Roman"/>
          <w:i/>
          <w:iCs/>
        </w:rPr>
        <w:t>Csr</w:t>
      </w:r>
      <w:proofErr w:type="spellEnd"/>
      <w:r w:rsidRPr="004E7E5A">
        <w:rPr>
          <w:rFonts w:cs="Times New Roman"/>
        </w:rPr>
        <w:t>). The second-stage regression results in Table 11 shows that the coefficients on the network centrality of the independent directors’ network (</w:t>
      </w:r>
      <w:proofErr w:type="spellStart"/>
      <w:r w:rsidRPr="004E7E5A">
        <w:rPr>
          <w:rFonts w:cs="Times New Roman"/>
          <w:i/>
          <w:iCs/>
        </w:rPr>
        <w:t>Score_max</w:t>
      </w:r>
      <w:r w:rsidRPr="004E7E5A">
        <w:rPr>
          <w:rFonts w:cs="Times New Roman"/>
          <w:i/>
          <w:iCs/>
          <w:szCs w:val="24"/>
        </w:rPr>
        <w:t>_ind</w:t>
      </w:r>
      <w:proofErr w:type="spellEnd"/>
      <w:r w:rsidRPr="004E7E5A">
        <w:rPr>
          <w:rFonts w:cs="Times New Roman"/>
        </w:rPr>
        <w:t xml:space="preserve">, </w:t>
      </w:r>
      <w:proofErr w:type="spellStart"/>
      <w:r w:rsidRPr="004E7E5A">
        <w:rPr>
          <w:rFonts w:cs="Times New Roman"/>
          <w:i/>
          <w:iCs/>
        </w:rPr>
        <w:t>Score_mean</w:t>
      </w:r>
      <w:r w:rsidRPr="004E7E5A">
        <w:rPr>
          <w:rFonts w:cs="Times New Roman"/>
          <w:i/>
          <w:iCs/>
          <w:szCs w:val="24"/>
        </w:rPr>
        <w:t>_ind</w:t>
      </w:r>
      <w:proofErr w:type="spellEnd"/>
      <w:r w:rsidRPr="004E7E5A">
        <w:rPr>
          <w:rFonts w:cs="Times New Roman"/>
          <w:i/>
          <w:iCs/>
          <w:szCs w:val="24"/>
        </w:rPr>
        <w:t>,</w:t>
      </w:r>
      <w:r w:rsidRPr="004E7E5A">
        <w:rPr>
          <w:rFonts w:cs="Times New Roman"/>
        </w:rPr>
        <w:t xml:space="preserve"> </w:t>
      </w:r>
      <w:proofErr w:type="spellStart"/>
      <w:r w:rsidRPr="004E7E5A">
        <w:rPr>
          <w:rFonts w:cs="Times New Roman"/>
          <w:i/>
          <w:iCs/>
        </w:rPr>
        <w:t>Score_med</w:t>
      </w:r>
      <w:r w:rsidRPr="004E7E5A">
        <w:rPr>
          <w:rFonts w:cs="Times New Roman"/>
          <w:i/>
          <w:iCs/>
          <w:szCs w:val="24"/>
        </w:rPr>
        <w:t>_ind</w:t>
      </w:r>
      <w:proofErr w:type="spellEnd"/>
      <w:r w:rsidRPr="004E7E5A">
        <w:rPr>
          <w:rFonts w:cs="Times New Roman"/>
        </w:rPr>
        <w:t xml:space="preserve"> and </w:t>
      </w:r>
      <w:proofErr w:type="spellStart"/>
      <w:r w:rsidRPr="004E7E5A">
        <w:rPr>
          <w:rFonts w:cs="Times New Roman"/>
          <w:i/>
          <w:iCs/>
        </w:rPr>
        <w:t>Score_min</w:t>
      </w:r>
      <w:r w:rsidRPr="004E7E5A">
        <w:rPr>
          <w:rFonts w:cs="Times New Roman"/>
          <w:i/>
          <w:iCs/>
          <w:szCs w:val="24"/>
        </w:rPr>
        <w:t>_ind</w:t>
      </w:r>
      <w:proofErr w:type="spellEnd"/>
      <w:r w:rsidRPr="004E7E5A">
        <w:rPr>
          <w:rFonts w:cs="Times New Roman"/>
        </w:rPr>
        <w:t xml:space="preserve">) are positive and significant at 1% or 5% level. The network centrality of independent directors has significant and positive effects on CSR disclosure quality, which is in line with the prior research documenting a positive effect of directors’ independence on social performance </w:t>
      </w:r>
      <w:r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Harjoto and Jo 2011; Villiers et al. 2011; Shaukat et al. 2015; Beji et al. 2020)</w:t>
      </w:r>
      <w:r w:rsidRPr="004E7E5A">
        <w:rPr>
          <w:rFonts w:cs="Times New Roman"/>
        </w:rPr>
        <w:fldChar w:fldCharType="end"/>
      </w:r>
      <w:r w:rsidRPr="004E7E5A">
        <w:rPr>
          <w:rFonts w:cs="Times New Roman"/>
        </w:rPr>
        <w:t>.</w:t>
      </w:r>
    </w:p>
    <w:p w14:paraId="599F4245"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11 here]</w:t>
      </w:r>
    </w:p>
    <w:p w14:paraId="4DBE2BA7" w14:textId="3EEE18ED" w:rsidR="00E72A9B" w:rsidRPr="004E7E5A" w:rsidRDefault="00E72A9B" w:rsidP="00E72A9B">
      <w:pPr>
        <w:pStyle w:val="a7"/>
        <w:spacing w:line="480" w:lineRule="auto"/>
        <w:ind w:firstLine="480"/>
        <w:rPr>
          <w:rFonts w:cs="Times New Roman"/>
        </w:rPr>
      </w:pPr>
      <w:r w:rsidRPr="004E7E5A">
        <w:rPr>
          <w:rFonts w:cs="Times New Roman"/>
        </w:rPr>
        <w:lastRenderedPageBreak/>
        <w:t xml:space="preserve">Board independence has been recognized as an important corporate governance structure in enhancing information transparency </w:t>
      </w:r>
      <w:r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IYXJqb3RvPC9BdXRob3I+PFllYXI+MjAxMTwvWWVhcj48
UmVjTnVtPjIwNzM8L1JlY051bT48RGlzcGxheVRleHQ+KEhhcmpvdG8gYW5kIEpvIDIwMTE7IFZp
bGxpZXJzIGV0IGFsLiAyMDExOyBTaGF1a2F0IGV0IGFsLiAyMDE1OyBCZWppIGV0IGFsLiAyMDIw
KTwvRGlzcGxheVRleHQ+PHJlY29yZD48cmVjLW51bWJlcj4yMDczPC9yZWMtbnVtYmVyPjxmb3Jl
aWduLWtleXM+PGtleSBhcHA9IkVOIiBkYi1pZD0idHJyMDBwZnNienpleDBlendmNnY1c3dkOWZw
ZnB3ZmE5MHhwIiB0aW1lc3RhbXA9IjE2Mjc5NjUzMDQiIGd1aWQ9IjI3YmY2OTY0LWM0ODItNDEw
YS1hZmQyLWE2MmIyOGE5ZTU1NCI+MjA3Mzwva2V5PjwvZm9yZWlnbi1rZXlzPjxyZWYtdHlwZSBu
YW1lPSJKb3VybmFsIEFydGljbGUiPjE3PC9yZWYtdHlwZT48Y29udHJpYnV0b3JzPjxhdXRob3Jz
PjxhdXRob3I+SGFyam90bywgTWFyZXRubyBBLjwvYXV0aG9yPjxhdXRob3I+Sm8sIEhvamU8L2F1
dGhvcj48L2F1dGhvcnM+PC9jb250cmlidXRvcnM+PHRpdGxlcz48dGl0bGU+Q29ycG9yYXRlIGdv
dmVybmFuY2UgYW5kIENTUiBuZXh1czwvdGl0bGU+PHNlY29uZGFyeS10aXRsZT5Kb3VybmFsIG9m
IEJ1c2luZXNzIEV0aGljczwvc2Vjb25kYXJ5LXRpdGxlPjwvdGl0bGVzPjxwZXJpb2RpY2FsPjxm
dWxsLXRpdGxlPkpvdXJuYWwgb2YgQnVzaW5lc3MgRXRoaWNzPC9mdWxsLXRpdGxlPjwvcGVyaW9k
aWNhbD48cGFnZXM+NDUtNjc8L3BhZ2VzPjx2b2x1bWU+MTAwPC92b2x1bWU+PG51bWJlcj4xPC9u
dW1iZXI+PGRhdGVzPjx5ZWFyPjIwMTE8L3llYXI+PC9kYXRlcz48dXJscz48L3VybHM+PC9yZWNv
cmQ+PC9DaXRlPjxDaXRlPjxBdXRob3I+VmlsbGllcnM8L0F1dGhvcj48WWVhcj4yMDExPC9ZZWFy
PjxSZWNOdW0+MjA3MjwvUmVjTnVtPjxyZWNvcmQ+PHJlYy1udW1iZXI+MjA3MjwvcmVjLW51bWJl
cj48Zm9yZWlnbi1rZXlzPjxrZXkgYXBwPSJFTiIgZGItaWQ9InRycjAwcGZzYnp6ZXgwZXp3ZjZ2
NXN3ZDlmcGZwd2ZhOTB4cCIgdGltZXN0YW1wPSIxNjI3OTY1MTkzIiBndWlkPSIwNjA1YTRjOS1i
Yjc2LTRjZjAtOTc1NS00NTU4MzRlOTcyNzAiPjIwNzI8L2tleT48L2ZvcmVpZ24ta2V5cz48cmVm
LXR5cGUgbmFtZT0iSm91cm5hbCBBcnRpY2xlIj4xNzwvcmVmLXR5cGU+PGNvbnRyaWJ1dG9ycz48
YXV0aG9ycz48YXV0aG9yPlZpbGxpZXJzLCBDLiBELjwvYXV0aG9yPjxhdXRob3I+TmFpa2VyLCBW
LjwvYXV0aG9yPjxhdXRob3I+U3RhZGVuLCBDanY8L2F1dGhvcj48L2F1dGhvcnM+PC9jb250cmli
dXRvcnM+PHRpdGxlcz48dGl0bGU+VGhlIGVmZmVjdCBvZiBib2FyZCBjaGFyYWN0ZXJpc3RpY3Mg
b24gZmlybSBlbnZpcm9ubWVudGFsIHBlcmZvcm1hbmNlPC90aXRsZT48c2Vjb25kYXJ5LXRpdGxl
PkpvdXJuYWwgb2YgTWFuYWdlbWVudDwvc2Vjb25kYXJ5LXRpdGxlPjwvdGl0bGVzPjxwZXJpb2Rp
Y2FsPjxmdWxsLXRpdGxlPkpvdXJuYWwgb2YgTWFuYWdlbWVudDwvZnVsbC10aXRsZT48L3Blcmlv
ZGljYWw+PHBhZ2VzPjE2MzYtMTY2MzwvcGFnZXM+PHZvbHVtZT4zNzwvdm9sdW1lPjxudW1iZXI+
NjwvbnVtYmVyPjxkYXRlcz48eWVhcj4yMDExPC95ZWFyPjwvZGF0ZXM+PHVybHM+PC91cmxzPjwv
cmVjb3JkPjwvQ2l0ZT48Q2l0ZT48QXV0aG9yPlNoYXVrYXQ8L0F1dGhvcj48WWVhcj4yMDE1PC9Z
ZWFyPjxSZWNOdW0+MTYxNTwvUmVjTnVtPjxyZWNvcmQ+PHJlYy1udW1iZXI+MTYxNTwvcmVjLW51
bWJlcj48Zm9yZWlnbi1rZXlzPjxrZXkgYXBwPSJFTiIgZGItaWQ9InRycjAwcGZzYnp6ZXgwZXp3
ZjZ2NXN3ZDlmcGZwd2ZhOTB4cCIgdGltZXN0YW1wPSIxNTgxMzI5NjYzIiBndWlkPSJhODg5NWI4
My0xMjdmLTQzNTQtOWJiYy00ZDcwYTIwYjJjZDgiPjE2MTU8L2tleT48L2ZvcmVpZ24ta2V5cz48
cmVmLXR5cGUgbmFtZT0iSm91cm5hbCBBcnRpY2xlIj4xNzwvcmVmLXR5cGU+PGNvbnRyaWJ1dG9y
cz48YXV0aG9ycz48YXV0aG9yPlNoYXVrYXQsIEFtYW1hPC9hdXRob3I+PGF1dGhvcj5RaXUsIFlh
bjwvYXV0aG9yPjxhdXRob3I+VHJvamFub3dza2ksIEdyemVnb3J6PC9hdXRob3I+PC9hdXRob3Jz
PjwvY29udHJpYnV0b3JzPjx0aXRsZXM+PHRpdGxlPkJvYXJkIGF0dHJpYnV0ZXMsIGNvcnBvcmF0
ZSBzb2NpYWwgcmVzcG9uc2liaWxpdHkgc3RyYXRlZ3ksIGFuZCBjb3Jwb3JhdGUgZW52aXJvbm1l
bnRhbCBhbmQgc29jaWFsIHBlcmZvcm1hbmNlPC90aXRsZT48c2Vjb25kYXJ5LXRpdGxlPkpvdXJu
YWwgb2YgQnVzaW5lc3MgRXRoaWNzPC9zZWNvbmRhcnktdGl0bGU+PC90aXRsZXM+PHBlcmlvZGlj
YWw+PGZ1bGwtdGl0bGU+Sm91cm5hbCBvZiBCdXNpbmVzcyBFdGhpY3M8L2Z1bGwtdGl0bGU+PC9w
ZXJpb2RpY2FsPjxwYWdlcz41NjktNTg1PC9wYWdlcz48dm9sdW1lPjEzNTwvdm9sdW1lPjxudW1i
ZXI+MzwvbnVtYmVyPjxzZWN0aW9uPjU2OTwvc2VjdGlvbj48ZGF0ZXM+PHllYXI+MjAxNTwveWVh
cj48L2RhdGVzPjxpc2JuPjAxNjctNDU0NCYjeEQ7MTU3My0wNjk3PC9pc2JuPjx1cmxzPjwvdXJs
cz48ZWxlY3Ryb25pYy1yZXNvdXJjZS1udW0+MTAuMTAwNy9zMTA1NTEtMDE0LTI0NjAtOTwvZWxl
Y3Ryb25pYy1yZXNvdXJjZS1udW0+PC9yZWNvcmQ+PC9DaXRlPjxDaXRlPjxBdXRob3I+QmVqaTwv
QXV0aG9yPjxZZWFyPjIwMjA8L1llYXI+PFJlY051bT4xOTMzPC9SZWNOdW0+PHJlY29yZD48cmVj
LW51bWJlcj4xOTMzPC9yZWMtbnVtYmVyPjxmb3JlaWduLWtleXM+PGtleSBhcHA9IkVOIiBkYi1p
ZD0idHJyMDBwZnNienpleDBlendmNnY1c3dkOWZwZnB3ZmE5MHhwIiB0aW1lc3RhbXA9IjE2MDYx
MjM2MzAiIGd1aWQ9IjJkYTUxNTE5LTVmNTktNGNlMy1iNmQyLWIyNjJjOTkwODM1NCI+MTkzMzwv
a2V5PjwvZm9yZWlnbi1rZXlzPjxyZWYtdHlwZSBuYW1lPSJKb3VybmFsIEFydGljbGUiPjE3PC9y
ZWYtdHlwZT48Y29udHJpYnV0b3JzPjxhdXRob3JzPjxhdXRob3I+QmVqaSwgUmFuaWE8L2F1dGhv
cj48YXV0aG9yPllvdXNmaSwgT3VpZGFkPC9hdXRob3I+PGF1dGhvcj5Mb3VraWwsIE5hZGlhPC9h
dXRob3I+PGF1dGhvcj5PbXJpLCBBYmRlbHdhaGVkPC9hdXRob3I+PC9hdXRob3JzPjwvY29udHJp
YnV0b3JzPjx0aXRsZXM+PHRpdGxlPkJvYXJkIGRpdmVyc2l0eSBhbmQgY29ycG9yYXRlIHNvY2lh
bCByZXNwb25zaWJpbGl0eTogRW1waXJpY2FsIGV2aWRlbmNlIGZyb20gRnJhbmNlPC90aXRsZT48
c2Vjb25kYXJ5LXRpdGxlPkpvdXJuYWwgb2YgQnVzaW5lc3MgRXRoaWNzPC9zZWNvbmRhcnktdGl0
bGU+PC90aXRsZXM+PHBlcmlvZGljYWw+PGZ1bGwtdGl0bGU+Sm91cm5hbCBvZiBCdXNpbmVzcyBF
dGhpY3M8L2Z1bGwtdGl0bGU+PC9wZXJpb2RpY2FsPjxwYWdlcz4xLTIzPC9wYWdlcz48bnVtYmVy
PjY8L251bWJlcj48ZGF0ZXM+PHllYXI+MjAyMDwveWVhcj48L2RhdGVzPjx1cmxzPjwvdXJscz48
L3JlY29yZD48L0NpdGU+PC9FbmROb3RlPn==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6F6C86" w:rsidRPr="004E7E5A">
        <w:rPr>
          <w:rFonts w:cs="Times New Roman"/>
          <w:noProof/>
        </w:rPr>
        <w:t>(Harjoto and Jo 2011; Villiers et al. 2011; Shaukat et al. 2015; Beji et al. 2020)</w:t>
      </w:r>
      <w:r w:rsidRPr="004E7E5A">
        <w:rPr>
          <w:rFonts w:cs="Times New Roman"/>
        </w:rPr>
        <w:fldChar w:fldCharType="end"/>
      </w:r>
      <w:r w:rsidRPr="004E7E5A">
        <w:rPr>
          <w:rFonts w:cs="Times New Roman"/>
        </w:rPr>
        <w:t xml:space="preserve">. Using the percentage of independent directors in the board as the proxy of board independence, Liao et al. (2016) show that board independence has insignificant impact on CSR decisions at least in the Chinese setting, suggesting that independence is more for appearances and is in reality more of a “token” symbol. In line with Liao et al. (2016), our findings indicate that </w:t>
      </w:r>
      <w:r w:rsidRPr="004E7E5A">
        <w:rPr>
          <w:rFonts w:cs="Times New Roman"/>
          <w:shd w:val="clear" w:color="auto" w:fill="FFFFFF"/>
        </w:rPr>
        <w:t>the</w:t>
      </w:r>
      <w:r w:rsidRPr="004E7E5A">
        <w:rPr>
          <w:rFonts w:cs="Times New Roman"/>
        </w:rPr>
        <w:t>re is</w:t>
      </w:r>
      <w:r w:rsidRPr="004E7E5A">
        <w:rPr>
          <w:rFonts w:cs="Times New Roman"/>
          <w:shd w:val="clear" w:color="auto" w:fill="FFFFFF"/>
        </w:rPr>
        <w:t xml:space="preserve"> an </w:t>
      </w:r>
      <w:r w:rsidRPr="004E7E5A">
        <w:rPr>
          <w:rFonts w:cs="Times New Roman"/>
        </w:rPr>
        <w:t>insignificant association between the percentage of independent directors in the board and the quality of CSR disclosure. However, we report that independent directors’ network centrality is positively associated with CSR disclosure quality.</w:t>
      </w:r>
      <w:r w:rsidRPr="004E7E5A">
        <w:rPr>
          <w:rFonts w:eastAsia="Times New Roman"/>
          <w:szCs w:val="24"/>
        </w:rPr>
        <w:t xml:space="preserve"> </w:t>
      </w:r>
      <w:r w:rsidRPr="004E7E5A">
        <w:rPr>
          <w:rFonts w:cs="Times New Roman"/>
        </w:rPr>
        <w:t>To explain the token effect of independent members, we conduct mean difference tests on the network centrality between independent and executive members. No significant difference is found between independent and executive directors with regard to network centrality (when network centrality is calculated based on the maximum, mean, median and minimum values</w:t>
      </w:r>
      <w:r w:rsidRPr="004E7E5A">
        <w:rPr>
          <w:rStyle w:val="fontstyle01"/>
          <w:rFonts w:ascii="Times New Roman" w:hAnsi="Times New Roman" w:cs="Times New Roman" w:hint="default"/>
          <w:color w:val="000000" w:themeColor="text1"/>
          <w:sz w:val="24"/>
          <w:szCs w:val="24"/>
        </w:rPr>
        <w:t>,</w:t>
      </w:r>
      <w:r w:rsidRPr="004E7E5A">
        <w:rPr>
          <w:rFonts w:cs="Times New Roman"/>
        </w:rPr>
        <w:t xml:space="preserve"> p value = 0.967, p value = 0.718, p value = 0.235, p value = 0.242, </w:t>
      </w:r>
      <w:r w:rsidRPr="004E7E5A">
        <w:rPr>
          <w:rStyle w:val="fontstyle01"/>
          <w:rFonts w:ascii="Times New Roman" w:hAnsi="Times New Roman" w:cs="Times New Roman" w:hint="default"/>
          <w:color w:val="000000" w:themeColor="text1"/>
          <w:sz w:val="24"/>
          <w:szCs w:val="24"/>
        </w:rPr>
        <w:t>respectively</w:t>
      </w:r>
      <w:r w:rsidRPr="004E7E5A">
        <w:rPr>
          <w:rFonts w:cs="Times New Roman"/>
        </w:rPr>
        <w:t xml:space="preserve">). </w:t>
      </w:r>
      <w:r w:rsidRPr="004E7E5A">
        <w:rPr>
          <w:rFonts w:eastAsia="Times New Roman"/>
          <w:szCs w:val="24"/>
        </w:rPr>
        <w:t>Therefore, we believe that board independence has significant and positive impact on CSR disclosure, but the proportion of independent directors may not be used as a reliable indicator to measure the independence of directors in the Chinese setting</w:t>
      </w:r>
      <w:r w:rsidRPr="004E7E5A">
        <w:rPr>
          <w:rFonts w:ascii="宋体" w:hAnsi="宋体"/>
          <w:szCs w:val="24"/>
        </w:rPr>
        <w:t>.</w:t>
      </w:r>
    </w:p>
    <w:p w14:paraId="139D96AA" w14:textId="77777777" w:rsidR="00E72A9B" w:rsidRPr="004E7E5A" w:rsidRDefault="00E72A9B" w:rsidP="00E72A9B">
      <w:pPr>
        <w:pStyle w:val="4"/>
        <w:spacing w:before="0" w:after="0" w:line="480" w:lineRule="auto"/>
        <w:rPr>
          <w:i/>
          <w:iCs/>
          <w:color w:val="000000" w:themeColor="text1"/>
        </w:rPr>
      </w:pPr>
      <w:r w:rsidRPr="004E7E5A">
        <w:rPr>
          <w:i/>
          <w:iCs/>
          <w:color w:val="000000" w:themeColor="text1"/>
        </w:rPr>
        <w:t>Further Analysis Based on Political Connections</w:t>
      </w:r>
    </w:p>
    <w:p w14:paraId="1FA9A7F0" w14:textId="176DB2B3" w:rsidR="00E72A9B" w:rsidRPr="004E7E5A" w:rsidRDefault="00E72A9B" w:rsidP="00E72A9B">
      <w:pPr>
        <w:pStyle w:val="a7"/>
        <w:spacing w:line="480" w:lineRule="auto"/>
        <w:ind w:firstLine="480"/>
        <w:rPr>
          <w:rFonts w:cs="Times New Roman"/>
        </w:rPr>
      </w:pPr>
      <w:r w:rsidRPr="004E7E5A">
        <w:rPr>
          <w:rFonts w:cs="Times New Roman"/>
        </w:rPr>
        <w:t xml:space="preserve">The majority of sample firms are </w:t>
      </w:r>
      <w:r w:rsidR="00F253FA" w:rsidRPr="004E7E5A">
        <w:rPr>
          <w:rFonts w:cs="Times New Roman"/>
          <w:szCs w:val="28"/>
        </w:rPr>
        <w:t>state-owned-enterprises</w:t>
      </w:r>
      <w:r w:rsidRPr="004E7E5A">
        <w:rPr>
          <w:rFonts w:cs="Times New Roman"/>
        </w:rPr>
        <w:t xml:space="preserve"> (2334 observations) where directors are politically connected in Chinese corporate settings. We could understand the extensity of networking relationship among politically linked directors. Even in private firms (1652 observations), we cannot rule out the influence of political ties or involvement in </w:t>
      </w:r>
      <w:r w:rsidRPr="004E7E5A">
        <w:rPr>
          <w:rFonts w:cs="Times New Roman"/>
        </w:rPr>
        <w:lastRenderedPageBreak/>
        <w:t xml:space="preserve">acquiring board membership or directorship. Political connections may have considerable influence on corporate governance </w:t>
      </w:r>
      <w:r w:rsidRPr="004E7E5A">
        <w:rPr>
          <w:rFonts w:cs="Times New Roman"/>
        </w:rPr>
        <w:fldChar w:fldCharType="begin"/>
      </w:r>
      <w:r w:rsidR="001A1175" w:rsidRPr="004E7E5A">
        <w:rPr>
          <w:rFonts w:cs="Times New Roman"/>
        </w:rPr>
        <w:instrText xml:space="preserve"> ADDIN EN.CITE &lt;EndNote&gt;&lt;Cite&gt;&lt;Author&gt;Hillman&lt;/Author&gt;&lt;Year&gt;2005&lt;/Year&gt;&lt;RecNum&gt;1674&lt;/RecNum&gt;&lt;DisplayText&gt;(Hillman 2005; Claessens et al. 2008)&lt;/DisplayText&gt;&lt;record&gt;&lt;rec-number&gt;1674&lt;/rec-number&gt;&lt;foreign-keys&gt;&lt;key app="EN" db-id="trr00pfsbzzex0ezwf6v5swd9fpfpwfa90xp" timestamp="1581619288" guid="bc872f3c-d415-45df-900f-17445698b0c0"&gt;1674&lt;/key&gt;&lt;/foreign-keys&gt;&lt;ref-type name="Journal Article"&gt;17&lt;/ref-type&gt;&lt;contributors&gt;&lt;authors&gt;&lt;author&gt;Amy J. Hillman&lt;/author&gt;&lt;/authors&gt;&lt;/contributors&gt;&lt;titles&gt;&lt;title&gt;Politicians on the board of directors: Do connections affect the bottom line?&lt;/title&gt;&lt;secondary-title&gt;Journal of Management&lt;/secondary-title&gt;&lt;/titles&gt;&lt;periodical&gt;&lt;full-title&gt;Journal of Management&lt;/full-title&gt;&lt;/periodical&gt;&lt;pages&gt;464-481&lt;/pages&gt;&lt;volume&gt;31&lt;/volume&gt;&lt;number&gt;3&lt;/number&gt;&lt;section&gt;464&lt;/section&gt;&lt;dates&gt;&lt;year&gt;2005&lt;/year&gt;&lt;/dates&gt;&lt;isbn&gt;0149-2063&amp;#xD;1557-1211&lt;/isbn&gt;&lt;urls&gt;&lt;/urls&gt;&lt;electronic-resource-num&gt;10.1177/0149206304272187&lt;/electronic-resource-num&gt;&lt;/record&gt;&lt;/Cite&gt;&lt;Cite&gt;&lt;Author&gt;Claessens&lt;/Author&gt;&lt;Year&gt;2008&lt;/Year&gt;&lt;RecNum&gt;1869&lt;/RecNum&gt;&lt;record&gt;&lt;rec-number&gt;1869&lt;/rec-number&gt;&lt;foreign-keys&gt;&lt;key app="EN" db-id="trr00pfsbzzex0ezwf6v5swd9fpfpwfa90xp" timestamp="1599013325" guid="8ca8ee8f-3788-4ea3-b996-e9aeb46039a4"&gt;1869&lt;/key&gt;&lt;/foreign-keys&gt;&lt;ref-type name="Journal Article"&gt;17&lt;/ref-type&gt;&lt;contributors&gt;&lt;authors&gt;&lt;author&gt;Claessens, Stijn&lt;/author&gt;&lt;author&gt;Feijen, Erik&lt;/author&gt;&lt;author&gt;Laeven, Luc&lt;/author&gt;&lt;/authors&gt;&lt;/contributors&gt;&lt;titles&gt;&lt;title&gt;Political connections and preferential access to finance: The role of campaign contributions&lt;/title&gt;&lt;secondary-title&gt;Journal of Financial Economics&lt;/secondary-title&gt;&lt;/titles&gt;&lt;periodical&gt;&lt;full-title&gt;Journal of Financial Economics&lt;/full-title&gt;&lt;/periodical&gt;&lt;pages&gt;554-580&lt;/pages&gt;&lt;volume&gt;88&lt;/volume&gt;&lt;number&gt;3&lt;/number&gt;&lt;dates&gt;&lt;year&gt;2008&lt;/year&gt;&lt;/dates&gt;&lt;urls&gt;&lt;/urls&gt;&lt;/record&gt;&lt;/Cite&gt;&lt;/EndNote&gt;</w:instrText>
      </w:r>
      <w:r w:rsidRPr="004E7E5A">
        <w:rPr>
          <w:rFonts w:cs="Times New Roman"/>
        </w:rPr>
        <w:fldChar w:fldCharType="separate"/>
      </w:r>
      <w:r w:rsidRPr="004E7E5A">
        <w:rPr>
          <w:rFonts w:cs="Times New Roman"/>
          <w:noProof/>
        </w:rPr>
        <w:t>(Hillman 2005; Claessens et al. 2008)</w:t>
      </w:r>
      <w:r w:rsidRPr="004E7E5A">
        <w:rPr>
          <w:rFonts w:cs="Times New Roman"/>
        </w:rPr>
        <w:fldChar w:fldCharType="end"/>
      </w:r>
      <w:r w:rsidRPr="004E7E5A">
        <w:rPr>
          <w:rFonts w:cs="Times New Roman"/>
        </w:rPr>
        <w:t xml:space="preserve">, hence we further discuss the influence that political connections may have on the relationship between directors’ network and CSR disclosure quality. </w:t>
      </w:r>
      <w:r w:rsidRPr="004E7E5A">
        <w:rPr>
          <w:rFonts w:cs="Times New Roman"/>
          <w:szCs w:val="24"/>
        </w:rPr>
        <w:t xml:space="preserve">We </w:t>
      </w:r>
      <w:r w:rsidRPr="004E7E5A">
        <w:rPr>
          <w:rFonts w:cs="Times New Roman"/>
          <w:szCs w:val="24"/>
          <w:lang w:val="en-GB"/>
        </w:rPr>
        <w:t>rerun regression</w:t>
      </w:r>
      <w:r w:rsidRPr="004E7E5A">
        <w:rPr>
          <w:rFonts w:cs="Times New Roman"/>
        </w:rPr>
        <w:t xml:space="preserve"> Equation (1) using </w:t>
      </w:r>
      <w:r w:rsidRPr="004E7E5A">
        <w:rPr>
          <w:rFonts w:cs="Times New Roman"/>
          <w:lang w:bidi="ar"/>
        </w:rPr>
        <w:t>2SLS</w:t>
      </w:r>
      <w:r w:rsidRPr="004E7E5A">
        <w:rPr>
          <w:rFonts w:cs="Times New Roman"/>
        </w:rPr>
        <w:t xml:space="preserve"> by excluding the 2957 observations that directors, supervisors, and senior executives are politically connected.</w:t>
      </w:r>
    </w:p>
    <w:p w14:paraId="4A9C7429" w14:textId="07C3EE2A" w:rsidR="00E72A9B" w:rsidRPr="004E7E5A" w:rsidRDefault="00E72A9B" w:rsidP="00E72A9B">
      <w:pPr>
        <w:pStyle w:val="a7"/>
        <w:spacing w:line="480" w:lineRule="auto"/>
        <w:ind w:firstLine="480"/>
        <w:rPr>
          <w:rFonts w:cs="Times New Roman"/>
        </w:rPr>
      </w:pPr>
      <w:r w:rsidRPr="004E7E5A">
        <w:rPr>
          <w:rFonts w:cs="Times New Roman"/>
        </w:rPr>
        <w:t xml:space="preserve">Table 12 presents the second-stage regression results of estimating Equation (1) by excluding politically connected observations. </w:t>
      </w:r>
      <w:r w:rsidRPr="004E7E5A">
        <w:rPr>
          <w:rFonts w:cs="Times New Roman" w:hint="eastAsia"/>
        </w:rPr>
        <w:t>W</w:t>
      </w:r>
      <w:r w:rsidRPr="004E7E5A">
        <w:rPr>
          <w:rFonts w:cs="Times New Roman"/>
        </w:rPr>
        <w:t>e find that the directors’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still has a significant promoting effect on CSR disclosure quality (</w:t>
      </w:r>
      <w:proofErr w:type="spellStart"/>
      <w:r w:rsidRPr="004E7E5A">
        <w:rPr>
          <w:rFonts w:cs="Times New Roman"/>
          <w:i/>
          <w:iCs/>
        </w:rPr>
        <w:t>Csr</w:t>
      </w:r>
      <w:proofErr w:type="spellEnd"/>
      <w:r w:rsidRPr="004E7E5A">
        <w:rPr>
          <w:rFonts w:cs="Times New Roman"/>
        </w:rPr>
        <w:t xml:space="preserve">) and our result is still holding. Coefficients on directors’ network in the non-politically connected sample (Table 12) are lower than those in the total sample (Table 5), and the significance of directors’ network coefficients (Table 12) is lower in the non-politically connected sample than that in total sample (Table 5). The influence of </w:t>
      </w:r>
      <w:r w:rsidRPr="004E7E5A">
        <w:rPr>
          <w:rFonts w:cs="Times New Roman"/>
          <w:shd w:val="clear" w:color="auto" w:fill="FFFFFF"/>
        </w:rPr>
        <w:t>non-politically connected</w:t>
      </w:r>
      <w:r w:rsidRPr="004E7E5A">
        <w:rPr>
          <w:rFonts w:cs="Times New Roman"/>
        </w:rPr>
        <w:t xml:space="preserve"> directors appears to be less than that of their politically connected counterparts. One explanation could be that non-politically connected directors have less access to political resources </w:t>
      </w:r>
      <w:r w:rsidRPr="004E7E5A">
        <w:rPr>
          <w:rFonts w:cs="Times New Roman"/>
        </w:rPr>
        <w:fldChar w:fldCharType="begin"/>
      </w:r>
      <w:r w:rsidR="006F6C86" w:rsidRPr="004E7E5A">
        <w:rPr>
          <w:rFonts w:cs="Times New Roman"/>
        </w:rPr>
        <w:instrText xml:space="preserve"> ADDIN EN.CITE &lt;EndNote&gt;&lt;Cite&gt;&lt;Author&gt;Claessens&lt;/Author&gt;&lt;Year&gt;2008&lt;/Year&gt;&lt;RecNum&gt;1869&lt;/RecNum&gt;&lt;DisplayText&gt;(Claessens et al. 2008)&lt;/DisplayText&gt;&lt;record&gt;&lt;rec-number&gt;1869&lt;/rec-number&gt;&lt;foreign-keys&gt;&lt;key app="EN" db-id="trr00pfsbzzex0ezwf6v5swd9fpfpwfa90xp" timestamp="1599013325" guid="8ca8ee8f-3788-4ea3-b996-e9aeb46039a4"&gt;1869&lt;/key&gt;&lt;/foreign-keys&gt;&lt;ref-type name="Journal Article"&gt;17&lt;/ref-type&gt;&lt;contributors&gt;&lt;authors&gt;&lt;author&gt;Claessens, Stijn&lt;/author&gt;&lt;author&gt;Feijen, Erik&lt;/author&gt;&lt;author&gt;Laeven, Luc&lt;/author&gt;&lt;/authors&gt;&lt;/contributors&gt;&lt;titles&gt;&lt;title&gt;Political connections and preferential access to finance: The role of campaign contributions&lt;/title&gt;&lt;secondary-title&gt;Journal of Financial Economics&lt;/secondary-title&gt;&lt;/titles&gt;&lt;periodical&gt;&lt;full-title&gt;Journal of Financial Economics&lt;/full-title&gt;&lt;/periodical&gt;&lt;pages&gt;554-580&lt;/pages&gt;&lt;volume&gt;88&lt;/volume&gt;&lt;number&gt;3&lt;/number&gt;&lt;dates&gt;&lt;year&gt;2008&lt;/year&gt;&lt;/dates&gt;&lt;urls&gt;&lt;/urls&gt;&lt;/record&gt;&lt;/Cite&gt;&lt;/EndNote&gt;</w:instrText>
      </w:r>
      <w:r w:rsidRPr="004E7E5A">
        <w:rPr>
          <w:rFonts w:cs="Times New Roman"/>
        </w:rPr>
        <w:fldChar w:fldCharType="separate"/>
      </w:r>
      <w:r w:rsidRPr="004E7E5A">
        <w:rPr>
          <w:rFonts w:cs="Times New Roman"/>
          <w:noProof/>
        </w:rPr>
        <w:t>(Claessens et al. 2008)</w:t>
      </w:r>
      <w:r w:rsidRPr="004E7E5A">
        <w:rPr>
          <w:rFonts w:cs="Times New Roman"/>
        </w:rPr>
        <w:fldChar w:fldCharType="end"/>
      </w:r>
      <w:r w:rsidRPr="004E7E5A">
        <w:rPr>
          <w:rFonts w:cs="Times New Roman"/>
        </w:rPr>
        <w:t xml:space="preserve">, which may reduce their ability to improve CSR </w:t>
      </w:r>
      <w:r w:rsidRPr="004E7E5A">
        <w:rPr>
          <w:rFonts w:cs="Times New Roman"/>
          <w:szCs w:val="24"/>
        </w:rPr>
        <w:t xml:space="preserve">disclosure </w:t>
      </w:r>
      <w:r w:rsidRPr="004E7E5A">
        <w:rPr>
          <w:rFonts w:cs="Times New Roman"/>
        </w:rPr>
        <w:t xml:space="preserve">quality. </w:t>
      </w:r>
    </w:p>
    <w:p w14:paraId="6F2117CB"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12 here]</w:t>
      </w:r>
    </w:p>
    <w:p w14:paraId="639AAAD9" w14:textId="77777777" w:rsidR="00E72A9B" w:rsidRPr="004E7E5A" w:rsidRDefault="00E72A9B" w:rsidP="00E72A9B">
      <w:pPr>
        <w:pStyle w:val="4"/>
        <w:spacing w:before="0" w:after="0" w:line="480" w:lineRule="auto"/>
        <w:rPr>
          <w:i/>
          <w:iCs/>
          <w:color w:val="000000" w:themeColor="text1"/>
        </w:rPr>
      </w:pPr>
      <w:r w:rsidRPr="004E7E5A">
        <w:rPr>
          <w:i/>
          <w:iCs/>
          <w:color w:val="000000" w:themeColor="text1"/>
        </w:rPr>
        <w:t>Further Analysis Based on CEO Duality</w:t>
      </w:r>
    </w:p>
    <w:p w14:paraId="3F993A72" w14:textId="2E79D102" w:rsidR="00E72A9B" w:rsidRPr="004E7E5A" w:rsidRDefault="00E72A9B" w:rsidP="00E72A9B">
      <w:pPr>
        <w:pStyle w:val="a7"/>
        <w:spacing w:line="480" w:lineRule="auto"/>
        <w:ind w:firstLine="480"/>
        <w:rPr>
          <w:rFonts w:cs="Times New Roman"/>
        </w:rPr>
      </w:pPr>
      <w:r w:rsidRPr="004E7E5A">
        <w:rPr>
          <w:rFonts w:cs="Times New Roman"/>
        </w:rPr>
        <w:t xml:space="preserve">The descriptive statistics in Table 2 shows 18.5% of firms displaying CEO-chair structure. It could be valuable to examine how duality influences the network centrality and therefore the quality of CSR disclosure. When the chairman of the board is also the CEO, the effectiveness </w:t>
      </w:r>
      <w:r w:rsidRPr="004E7E5A">
        <w:rPr>
          <w:rFonts w:cs="Times New Roman"/>
        </w:rPr>
        <w:lastRenderedPageBreak/>
        <w:t xml:space="preserve">of the board to monitor top management can be undermined due to the dominating power of the board chairman and CEO duality </w:t>
      </w:r>
      <w:r w:rsidRPr="004E7E5A">
        <w:rPr>
          <w:rFonts w:cs="Times New Roman"/>
        </w:rPr>
        <w:fldChar w:fldCharType="begin"/>
      </w:r>
      <w:r w:rsidR="001A1175" w:rsidRPr="004E7E5A">
        <w:rPr>
          <w:rFonts w:cs="Times New Roman"/>
        </w:rPr>
        <w:instrText xml:space="preserve"> ADDIN EN.CITE &lt;EndNote&gt;&lt;Cite&gt;&lt;Author&gt;Firth&lt;/Author&gt;&lt;Year&gt;2007&lt;/Year&gt;&lt;RecNum&gt;2087&lt;/RecNum&gt;&lt;DisplayText&gt;(Firth et al. 2007; Liao et al. 2016)&lt;/DisplayText&gt;&lt;record&gt;&lt;rec-number&gt;2087&lt;/rec-number&gt;&lt;foreign-keys&gt;&lt;key app="EN" db-id="trr00pfsbzzex0ezwf6v5swd9fpfpwfa90xp" timestamp="1629361063" guid="f59129d6-1525-4a1a-8d3a-bb2b2f06afa3"&gt;2087&lt;/key&gt;&lt;/foreign-keys&gt;&lt;ref-type name="Journal Article"&gt;17&lt;/ref-type&gt;&lt;contributors&gt;&lt;authors&gt;&lt;author&gt;Firth, M.&lt;/author&gt;&lt;author&gt;Fung, Pmy&lt;/author&gt;&lt;author&gt;Rui, O. M.&lt;/author&gt;&lt;/authors&gt;&lt;/contributors&gt;&lt;titles&gt;&lt;title&gt;Ownership, two-tier board structure, and the informativeness of earnings - Evidence from China&lt;/title&gt;&lt;secondary-title&gt;Journal of Accounting &amp;amp; Public Policy&lt;/secondary-title&gt;&lt;/titles&gt;&lt;periodical&gt;&lt;full-title&gt;Journal of Accounting &amp;amp; Public Policy&lt;/full-title&gt;&lt;/periodical&gt;&lt;pages&gt;463-496&lt;/pages&gt;&lt;volume&gt;26&lt;/volume&gt;&lt;number&gt;4&lt;/number&gt;&lt;dates&gt;&lt;year&gt;2007&lt;/year&gt;&lt;/dates&gt;&lt;urls&gt;&lt;/urls&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Pr="004E7E5A">
        <w:rPr>
          <w:rFonts w:cs="Times New Roman"/>
        </w:rPr>
        <w:fldChar w:fldCharType="separate"/>
      </w:r>
      <w:r w:rsidRPr="004E7E5A">
        <w:rPr>
          <w:rFonts w:cs="Times New Roman"/>
          <w:noProof/>
        </w:rPr>
        <w:t>(Firth et al. 2007; Liao et al. 2016)</w:t>
      </w:r>
      <w:r w:rsidRPr="004E7E5A">
        <w:rPr>
          <w:rFonts w:cs="Times New Roman"/>
        </w:rPr>
        <w:fldChar w:fldCharType="end"/>
      </w:r>
      <w:r w:rsidRPr="004E7E5A">
        <w:rPr>
          <w:rFonts w:cs="Times New Roman"/>
        </w:rPr>
        <w:t xml:space="preserve">. The CEO duality structure could also limit the board effectiveness, specifically in terms of control and monitoring </w:t>
      </w:r>
      <w:r w:rsidRPr="004E7E5A">
        <w:rPr>
          <w:rFonts w:cs="Times New Roman"/>
        </w:rPr>
        <w:fldChar w:fldCharType="begin"/>
      </w:r>
      <w:r w:rsidR="001A1175" w:rsidRPr="004E7E5A">
        <w:rPr>
          <w:rFonts w:cs="Times New Roman"/>
        </w:rPr>
        <w:instrText xml:space="preserve"> ADDIN EN.CITE &lt;EndNote&gt;&lt;Cite&gt;&lt;Author&gt;Agrawal&lt;/Author&gt;&lt;Year&gt;2005&lt;/Year&gt;&lt;RecNum&gt;2086&lt;/RecNum&gt;&lt;DisplayText&gt;(Agrawal and Chadha 2005; Beji et al. 2020)&lt;/DisplayText&gt;&lt;record&gt;&lt;rec-number&gt;2086&lt;/rec-number&gt;&lt;foreign-keys&gt;&lt;key app="EN" db-id="trr00pfsbzzex0ezwf6v5swd9fpfpwfa90xp" timestamp="1629360912" guid="46547485-958c-4f18-bcaa-ab5584da4af9"&gt;2086&lt;/key&gt;&lt;/foreign-keys&gt;&lt;ref-type name="Journal Article"&gt;17&lt;/ref-type&gt;&lt;contributors&gt;&lt;authors&gt;&lt;author&gt;Agrawal, A.,&lt;/author&gt;&lt;author&gt;Chadha, S.&lt;/author&gt;&lt;/authors&gt;&lt;/contributors&gt;&lt;titles&gt;&lt;title&gt;Corporate governance and accounting scandals&lt;/title&gt;&lt;secondary-title&gt;Journal of Law &amp;amp; Economics&lt;/secondary-title&gt;&lt;/titles&gt;&lt;periodical&gt;&lt;full-title&gt;Journal of Law &amp;amp; Economics&lt;/full-title&gt;&lt;/periodical&gt;&lt;pages&gt;371-406&lt;/pages&gt;&lt;volume&gt;48&lt;/volume&gt;&lt;number&gt;2&lt;/number&gt;&lt;dates&gt;&lt;year&gt;2005&lt;/year&gt;&lt;/dates&gt;&lt;urls&gt;&lt;/urls&gt;&lt;/record&gt;&lt;/Cite&gt;&lt;Cite&gt;&lt;Author&gt;Beji&lt;/Author&gt;&lt;Year&gt;2020&lt;/Year&gt;&lt;RecNum&gt;1933&lt;/RecNum&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cs="Times New Roman"/>
        </w:rPr>
        <w:fldChar w:fldCharType="separate"/>
      </w:r>
      <w:r w:rsidRPr="004E7E5A">
        <w:rPr>
          <w:rFonts w:cs="Times New Roman"/>
          <w:noProof/>
        </w:rPr>
        <w:t>(Agrawal and Chadha 2005; Beji et al. 2020)</w:t>
      </w:r>
      <w:r w:rsidRPr="004E7E5A">
        <w:rPr>
          <w:rFonts w:cs="Times New Roman"/>
        </w:rPr>
        <w:fldChar w:fldCharType="end"/>
      </w:r>
      <w:r w:rsidRPr="004E7E5A">
        <w:rPr>
          <w:rFonts w:cs="Times New Roman"/>
        </w:rPr>
        <w:t xml:space="preserve">. </w:t>
      </w:r>
    </w:p>
    <w:p w14:paraId="74640BAA" w14:textId="41B54E3C" w:rsidR="00E72A9B" w:rsidRPr="004E7E5A" w:rsidRDefault="00E72A9B" w:rsidP="00E72A9B">
      <w:pPr>
        <w:pStyle w:val="a7"/>
        <w:spacing w:line="480" w:lineRule="auto"/>
        <w:ind w:firstLine="480"/>
        <w:rPr>
          <w:rFonts w:cs="Times New Roman"/>
          <w:szCs w:val="24"/>
          <w:lang w:val="en-GB"/>
        </w:rPr>
      </w:pPr>
      <w:r w:rsidRPr="004E7E5A">
        <w:rPr>
          <w:rFonts w:cs="Times New Roman"/>
        </w:rPr>
        <w:t xml:space="preserve">To test the influence of duality structure, we divide the sample into two groups based on whether the firm displays CEO duality structure and </w:t>
      </w:r>
      <w:r w:rsidRPr="004E7E5A">
        <w:rPr>
          <w:rFonts w:cs="Times New Roman"/>
          <w:szCs w:val="24"/>
          <w:lang w:val="en-GB"/>
        </w:rPr>
        <w:t>rerun regression</w:t>
      </w:r>
      <w:r w:rsidRPr="004E7E5A">
        <w:rPr>
          <w:rFonts w:cs="Times New Roman"/>
        </w:rPr>
        <w:t xml:space="preserve"> Equation (1) using </w:t>
      </w:r>
      <w:r w:rsidRPr="004E7E5A">
        <w:rPr>
          <w:rFonts w:cs="Times New Roman"/>
          <w:lang w:bidi="ar"/>
        </w:rPr>
        <w:t>2SLS</w:t>
      </w:r>
      <w:r w:rsidRPr="004E7E5A">
        <w:rPr>
          <w:rFonts w:cs="Times New Roman"/>
        </w:rPr>
        <w:t>.</w:t>
      </w:r>
      <w:r w:rsidRPr="004E7E5A">
        <w:rPr>
          <w:rFonts w:cs="Times New Roman"/>
          <w:szCs w:val="24"/>
        </w:rPr>
        <w:t xml:space="preserve"> </w:t>
      </w:r>
      <w:r w:rsidRPr="004E7E5A">
        <w:rPr>
          <w:rFonts w:cs="Times New Roman"/>
        </w:rPr>
        <w:t>Table 13 presents the second-stage regression results of estimating Equation (1).</w:t>
      </w:r>
      <w:r w:rsidRPr="004E7E5A">
        <w:rPr>
          <w:rFonts w:cs="Times New Roman"/>
          <w:szCs w:val="24"/>
          <w:lang w:val="en-GB"/>
        </w:rPr>
        <w:t xml:space="preserve"> </w:t>
      </w:r>
      <w:r w:rsidRPr="004E7E5A">
        <w:rPr>
          <w:rFonts w:cs="Times New Roman"/>
        </w:rPr>
        <w:t xml:space="preserve">We find that </w:t>
      </w:r>
      <w:r w:rsidRPr="004E7E5A">
        <w:rPr>
          <w:rFonts w:cs="Times New Roman"/>
          <w:shd w:val="clear" w:color="auto" w:fill="FFFFFF"/>
        </w:rPr>
        <w:t xml:space="preserve">coefficients on </w:t>
      </w:r>
      <w:r w:rsidRPr="004E7E5A">
        <w:rPr>
          <w:rFonts w:cs="Times New Roman"/>
        </w:rPr>
        <w:t>directors’ network</w:t>
      </w:r>
      <w:r w:rsidRPr="004E7E5A">
        <w:rPr>
          <w:rFonts w:cs="Times New Roman"/>
          <w:shd w:val="clear" w:color="auto" w:fill="FFFFFF"/>
        </w:rPr>
        <w:t xml:space="preserve"> in the </w:t>
      </w:r>
      <w:r w:rsidRPr="004E7E5A">
        <w:rPr>
          <w:rFonts w:cs="Times New Roman"/>
        </w:rPr>
        <w:t>duality structure</w:t>
      </w:r>
      <w:r w:rsidRPr="004E7E5A">
        <w:rPr>
          <w:rFonts w:cs="Times New Roman"/>
          <w:shd w:val="clear" w:color="auto" w:fill="FFFFFF"/>
        </w:rPr>
        <w:t xml:space="preserve"> sample are different from those in the non-</w:t>
      </w:r>
      <w:r w:rsidRPr="004E7E5A">
        <w:rPr>
          <w:rFonts w:cs="Times New Roman"/>
        </w:rPr>
        <w:t>duality structure</w:t>
      </w:r>
      <w:r w:rsidRPr="004E7E5A">
        <w:rPr>
          <w:rFonts w:cs="Times New Roman"/>
          <w:shd w:val="clear" w:color="auto" w:fill="FFFFFF"/>
        </w:rPr>
        <w:t xml:space="preserve"> sample, and the significance of </w:t>
      </w:r>
      <w:r w:rsidRPr="004E7E5A">
        <w:rPr>
          <w:rFonts w:cs="Times New Roman"/>
        </w:rPr>
        <w:t>directors’ network</w:t>
      </w:r>
      <w:r w:rsidRPr="004E7E5A">
        <w:rPr>
          <w:rFonts w:cs="Times New Roman"/>
          <w:shd w:val="clear" w:color="auto" w:fill="FFFFFF"/>
        </w:rPr>
        <w:t xml:space="preserve"> coefficient is lower in the sub-sample with </w:t>
      </w:r>
      <w:r w:rsidRPr="004E7E5A">
        <w:rPr>
          <w:rFonts w:cs="Times New Roman"/>
        </w:rPr>
        <w:t xml:space="preserve">duality structure than that in the </w:t>
      </w:r>
      <w:r w:rsidRPr="004E7E5A">
        <w:rPr>
          <w:rFonts w:cs="Times New Roman"/>
          <w:shd w:val="clear" w:color="auto" w:fill="FFFFFF"/>
        </w:rPr>
        <w:t>sub-sample with non-</w:t>
      </w:r>
      <w:r w:rsidRPr="004E7E5A">
        <w:rPr>
          <w:rFonts w:cs="Times New Roman"/>
        </w:rPr>
        <w:t>duality structure. The influence of directors’ network</w:t>
      </w:r>
      <w:r w:rsidRPr="004E7E5A">
        <w:rPr>
          <w:rFonts w:cs="Times New Roman"/>
          <w:shd w:val="clear" w:color="auto" w:fill="FFFFFF"/>
        </w:rPr>
        <w:t xml:space="preserve"> on CSR disclosure quality </w:t>
      </w:r>
      <w:r w:rsidRPr="004E7E5A">
        <w:rPr>
          <w:rFonts w:cs="Times New Roman"/>
        </w:rPr>
        <w:t>appears to be less</w:t>
      </w:r>
      <w:r w:rsidRPr="004E7E5A">
        <w:rPr>
          <w:rFonts w:cs="Times New Roman"/>
          <w:shd w:val="clear" w:color="auto" w:fill="FFFFFF"/>
        </w:rPr>
        <w:t xml:space="preserve"> in the sub-sample with </w:t>
      </w:r>
      <w:r w:rsidRPr="004E7E5A">
        <w:rPr>
          <w:rFonts w:cs="Times New Roman"/>
        </w:rPr>
        <w:t xml:space="preserve">duality structure than that in the </w:t>
      </w:r>
      <w:r w:rsidRPr="004E7E5A">
        <w:rPr>
          <w:rFonts w:cs="Times New Roman"/>
          <w:shd w:val="clear" w:color="auto" w:fill="FFFFFF"/>
        </w:rPr>
        <w:t>sub-sample with non-</w:t>
      </w:r>
      <w:r w:rsidRPr="004E7E5A">
        <w:rPr>
          <w:rFonts w:cs="Times New Roman"/>
        </w:rPr>
        <w:t>duality structure.</w:t>
      </w:r>
      <w:r w:rsidRPr="004E7E5A">
        <w:rPr>
          <w:rFonts w:cs="Times New Roman"/>
          <w:shd w:val="clear" w:color="auto" w:fill="FFFFFF"/>
        </w:rPr>
        <w:t xml:space="preserve"> </w:t>
      </w:r>
      <w:r w:rsidRPr="004E7E5A">
        <w:rPr>
          <w:rFonts w:cs="Times New Roman"/>
        </w:rPr>
        <w:t xml:space="preserve">One possible explanation is that the CEO-chair structure increases the CEO power </w:t>
      </w:r>
      <w:r w:rsidRPr="004E7E5A">
        <w:rPr>
          <w:rFonts w:cs="Times New Roman"/>
        </w:rPr>
        <w:fldChar w:fldCharType="begin"/>
      </w:r>
      <w:r w:rsidR="006F6C86" w:rsidRPr="004E7E5A">
        <w:rPr>
          <w:rFonts w:cs="Times New Roman"/>
        </w:rPr>
        <w:instrText xml:space="preserve"> ADDIN EN.CITE &lt;EndNote&gt;&lt;Cite&gt;&lt;Author&gt;Firth&lt;/Author&gt;&lt;Year&gt;2007&lt;/Year&gt;&lt;RecNum&gt;2087&lt;/RecNum&gt;&lt;DisplayText&gt;(Firth et al. 2007)&lt;/DisplayText&gt;&lt;record&gt;&lt;rec-number&gt;2087&lt;/rec-number&gt;&lt;foreign-keys&gt;&lt;key app="EN" db-id="trr00pfsbzzex0ezwf6v5swd9fpfpwfa90xp" timestamp="1629361063" guid="f59129d6-1525-4a1a-8d3a-bb2b2f06afa3"&gt;2087&lt;/key&gt;&lt;/foreign-keys&gt;&lt;ref-type name="Journal Article"&gt;17&lt;/ref-type&gt;&lt;contributors&gt;&lt;authors&gt;&lt;author&gt;Firth, M.&lt;/author&gt;&lt;author&gt;Fung, Pmy&lt;/author&gt;&lt;author&gt;Rui, O. M.&lt;/author&gt;&lt;/authors&gt;&lt;/contributors&gt;&lt;titles&gt;&lt;title&gt;Ownership, two-tier board structure, and the informativeness of earnings - Evidence from China&lt;/title&gt;&lt;secondary-title&gt;Journal of Accounting &amp;amp; Public Policy&lt;/secondary-title&gt;&lt;/titles&gt;&lt;periodical&gt;&lt;full-title&gt;Journal of Accounting &amp;amp; Public Policy&lt;/full-title&gt;&lt;/periodical&gt;&lt;pages&gt;463-496&lt;/pages&gt;&lt;volume&gt;26&lt;/volume&gt;&lt;number&gt;4&lt;/number&gt;&lt;dates&gt;&lt;year&gt;2007&lt;/year&gt;&lt;/dates&gt;&lt;urls&gt;&lt;/urls&gt;&lt;/record&gt;&lt;/Cite&gt;&lt;/EndNote&gt;</w:instrText>
      </w:r>
      <w:r w:rsidRPr="004E7E5A">
        <w:rPr>
          <w:rFonts w:cs="Times New Roman"/>
        </w:rPr>
        <w:fldChar w:fldCharType="separate"/>
      </w:r>
      <w:r w:rsidRPr="004E7E5A">
        <w:rPr>
          <w:rFonts w:cs="Times New Roman"/>
          <w:noProof/>
        </w:rPr>
        <w:t>(Firth et al. 2007)</w:t>
      </w:r>
      <w:r w:rsidRPr="004E7E5A">
        <w:rPr>
          <w:rFonts w:cs="Times New Roman"/>
        </w:rPr>
        <w:fldChar w:fldCharType="end"/>
      </w:r>
      <w:r w:rsidRPr="004E7E5A">
        <w:rPr>
          <w:rFonts w:cs="Times New Roman"/>
        </w:rPr>
        <w:t xml:space="preserve">. The presence of a dual CEO-chair may reduce the likelihood of the board approving immediate investments in CSR activities with long payback periods </w:t>
      </w:r>
      <w:r w:rsidRPr="004E7E5A">
        <w:rPr>
          <w:rFonts w:cs="Times New Roman"/>
        </w:rPr>
        <w:fldChar w:fldCharType="begin"/>
      </w:r>
      <w:r w:rsidR="00317C6A" w:rsidRPr="004E7E5A">
        <w:rPr>
          <w:rFonts w:cs="Times New Roman"/>
        </w:rPr>
        <w:instrText xml:space="preserve"> ADDIN EN.CITE &lt;EndNote&gt;&lt;Cite&gt;&lt;Author&gt;Villiers&lt;/Author&gt;&lt;Year&gt;2011&lt;/Year&gt;&lt;RecNum&gt;2072&lt;/RecNum&gt;&lt;DisplayText&gt;(Villiers et al. 2011)&lt;/DisplayText&gt;&lt;record&gt;&lt;rec-number&gt;2072&lt;/rec-number&gt;&lt;foreign-keys&gt;&lt;key app="EN" db-id="trr00pfsbzzex0ezwf6v5swd9fpfpwfa90xp" timestamp="1627965193" guid="0605a4c9-bb76-4cf0-9755-455834e97270"&gt;2072&lt;/key&gt;&lt;/foreign-keys&gt;&lt;ref-type name="Journal Article"&gt;17&lt;/ref-type&gt;&lt;contributors&gt;&lt;authors&gt;&lt;author&gt;Villiers, C. D.&lt;/author&gt;&lt;author&gt;Naiker, V.&lt;/author&gt;&lt;author&gt;Staden, Cjv&lt;/author&gt;&lt;/authors&gt;&lt;/contributors&gt;&lt;titles&gt;&lt;title&gt;The effect of board characteristics on firm environmental performance&lt;/title&gt;&lt;secondary-title&gt;Journal of Management&lt;/secondary-title&gt;&lt;/titles&gt;&lt;periodical&gt;&lt;full-title&gt;Journal of Management&lt;/full-title&gt;&lt;/periodical&gt;&lt;pages&gt;1636-1663&lt;/pages&gt;&lt;volume&gt;37&lt;/volume&gt;&lt;number&gt;6&lt;/number&gt;&lt;dates&gt;&lt;year&gt;2011&lt;/year&gt;&lt;/dates&gt;&lt;urls&gt;&lt;/urls&gt;&lt;/record&gt;&lt;/Cite&gt;&lt;/EndNote&gt;</w:instrText>
      </w:r>
      <w:r w:rsidRPr="004E7E5A">
        <w:rPr>
          <w:rFonts w:cs="Times New Roman"/>
        </w:rPr>
        <w:fldChar w:fldCharType="separate"/>
      </w:r>
      <w:r w:rsidRPr="004E7E5A">
        <w:rPr>
          <w:rFonts w:cs="Times New Roman"/>
          <w:noProof/>
        </w:rPr>
        <w:t>(Villiers et al. 2011)</w:t>
      </w:r>
      <w:r w:rsidRPr="004E7E5A">
        <w:rPr>
          <w:rFonts w:cs="Times New Roman"/>
        </w:rPr>
        <w:fldChar w:fldCharType="end"/>
      </w:r>
      <w:r w:rsidRPr="004E7E5A">
        <w:rPr>
          <w:rFonts w:cs="Times New Roman"/>
        </w:rPr>
        <w:t xml:space="preserve">. The CEO/chairman may hide some information from directors, specifically, when he or she could enjoy private benefits at the expense of CSR investments </w:t>
      </w:r>
      <w:r w:rsidRPr="004E7E5A">
        <w:rPr>
          <w:rFonts w:cs="Times New Roman"/>
        </w:rPr>
        <w:fldChar w:fldCharType="begin"/>
      </w:r>
      <w:r w:rsidR="001A1175" w:rsidRPr="004E7E5A">
        <w:rPr>
          <w:rFonts w:cs="Times New Roman"/>
        </w:rPr>
        <w:instrText xml:space="preserve"> ADDIN EN.CITE &lt;EndNote&gt;&lt;Cite&gt;&lt;Author&gt;Firth&lt;/Author&gt;&lt;Year&gt;2007&lt;/Year&gt;&lt;RecNum&gt;2087&lt;/RecNum&gt;&lt;DisplayText&gt;(Firth et al. 2007; Beji et al. 2020)&lt;/DisplayText&gt;&lt;record&gt;&lt;rec-number&gt;2087&lt;/rec-number&gt;&lt;foreign-keys&gt;&lt;key app="EN" db-id="trr00pfsbzzex0ezwf6v5swd9fpfpwfa90xp" timestamp="1629361063" guid="f59129d6-1525-4a1a-8d3a-bb2b2f06afa3"&gt;2087&lt;/key&gt;&lt;/foreign-keys&gt;&lt;ref-type name="Journal Article"&gt;17&lt;/ref-type&gt;&lt;contributors&gt;&lt;authors&gt;&lt;author&gt;Firth, M.&lt;/author&gt;&lt;author&gt;Fung, Pmy&lt;/author&gt;&lt;author&gt;Rui, O. M.&lt;/author&gt;&lt;/authors&gt;&lt;/contributors&gt;&lt;titles&gt;&lt;title&gt;Ownership, two-tier board structure, and the informativeness of earnings - Evidence from China&lt;/title&gt;&lt;secondary-title&gt;Journal of Accounting &amp;amp; Public Policy&lt;/secondary-title&gt;&lt;/titles&gt;&lt;periodical&gt;&lt;full-title&gt;Journal of Accounting &amp;amp; Public Policy&lt;/full-title&gt;&lt;/periodical&gt;&lt;pages&gt;463-496&lt;/pages&gt;&lt;volume&gt;26&lt;/volume&gt;&lt;number&gt;4&lt;/number&gt;&lt;dates&gt;&lt;year&gt;2007&lt;/year&gt;&lt;/dates&gt;&lt;urls&gt;&lt;/urls&gt;&lt;/record&gt;&lt;/Cite&gt;&lt;Cite&gt;&lt;Author&gt;Beji&lt;/Author&gt;&lt;Year&gt;2020&lt;/Year&gt;&lt;RecNum&gt;1933&lt;/RecNum&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cs="Times New Roman"/>
        </w:rPr>
        <w:fldChar w:fldCharType="separate"/>
      </w:r>
      <w:r w:rsidRPr="004E7E5A">
        <w:rPr>
          <w:rFonts w:cs="Times New Roman"/>
          <w:noProof/>
        </w:rPr>
        <w:t>(Firth et al. 2007; Beji et al. 2020)</w:t>
      </w:r>
      <w:r w:rsidRPr="004E7E5A">
        <w:rPr>
          <w:rFonts w:cs="Times New Roman"/>
        </w:rPr>
        <w:fldChar w:fldCharType="end"/>
      </w:r>
      <w:r w:rsidRPr="004E7E5A">
        <w:rPr>
          <w:rFonts w:cs="Times New Roman"/>
        </w:rPr>
        <w:t xml:space="preserve">. </w:t>
      </w:r>
    </w:p>
    <w:p w14:paraId="3D207A4F" w14:textId="77777777" w:rsidR="00E72A9B" w:rsidRPr="004E7E5A" w:rsidRDefault="00E72A9B" w:rsidP="00E72A9B">
      <w:pPr>
        <w:pStyle w:val="a7"/>
        <w:spacing w:line="480" w:lineRule="auto"/>
        <w:ind w:firstLineChars="0" w:firstLine="0"/>
        <w:jc w:val="center"/>
        <w:rPr>
          <w:rFonts w:cs="Times New Roman"/>
        </w:rPr>
      </w:pPr>
      <w:r w:rsidRPr="004E7E5A">
        <w:rPr>
          <w:rFonts w:cs="Times New Roman"/>
        </w:rPr>
        <w:t>[Insert Table 13 here]</w:t>
      </w:r>
    </w:p>
    <w:p w14:paraId="220104CA" w14:textId="77777777" w:rsidR="00E72A9B" w:rsidRPr="004E7E5A" w:rsidRDefault="00E72A9B" w:rsidP="00E72A9B">
      <w:pPr>
        <w:pStyle w:val="a9"/>
        <w:rPr>
          <w:iCs w:val="0"/>
          <w:sz w:val="24"/>
          <w:szCs w:val="24"/>
        </w:rPr>
      </w:pPr>
      <w:r w:rsidRPr="004E7E5A">
        <w:rPr>
          <w:iCs w:val="0"/>
          <w:sz w:val="24"/>
          <w:szCs w:val="24"/>
        </w:rPr>
        <w:t>Robustness Tests</w:t>
      </w:r>
    </w:p>
    <w:p w14:paraId="67AA547A" w14:textId="0640D2A9" w:rsidR="006B774E" w:rsidRPr="004E7E5A" w:rsidRDefault="006B774E" w:rsidP="006B774E">
      <w:pPr>
        <w:pStyle w:val="a7"/>
        <w:spacing w:line="480" w:lineRule="auto"/>
        <w:ind w:firstLine="480"/>
        <w:rPr>
          <w:rFonts w:cs="Times New Roman"/>
        </w:rPr>
      </w:pPr>
      <w:r w:rsidRPr="004E7E5A">
        <w:rPr>
          <w:rFonts w:cs="Times New Roman"/>
        </w:rPr>
        <w:t>In order to ensure that our findings are not incidental, we perform additional procedures to test for the robustness of our results. We use generalized method of moments (GMM) to eliminate endogeneity problems, including two-step</w:t>
      </w:r>
      <w:r w:rsidRPr="004E7E5A">
        <w:rPr>
          <w:rFonts w:eastAsia="Times New Roman" w:cs="Times New Roman"/>
          <w:szCs w:val="24"/>
        </w:rPr>
        <w:t xml:space="preserve"> Difference GMM</w:t>
      </w:r>
      <w:r w:rsidRPr="004E7E5A">
        <w:rPr>
          <w:rFonts w:cs="Times New Roman"/>
        </w:rPr>
        <w:t xml:space="preserve"> and</w:t>
      </w:r>
      <w:r w:rsidRPr="004E7E5A">
        <w:rPr>
          <w:rFonts w:eastAsia="Times New Roman" w:cs="Times New Roman" w:hint="eastAsia"/>
          <w:szCs w:val="24"/>
        </w:rPr>
        <w:t xml:space="preserve"> </w:t>
      </w:r>
      <w:r w:rsidRPr="004E7E5A">
        <w:rPr>
          <w:rFonts w:cs="Times New Roman"/>
        </w:rPr>
        <w:t xml:space="preserve">System GMM </w:t>
      </w:r>
      <w:r w:rsidRPr="004E7E5A">
        <w:rPr>
          <w:rFonts w:cs="Times New Roman"/>
        </w:rPr>
        <w:lastRenderedPageBreak/>
        <w:t>approach</w:t>
      </w:r>
      <w:r w:rsidRPr="004E7E5A">
        <w:rPr>
          <w:rFonts w:cs="Times New Roman" w:hint="eastAsia"/>
        </w:rPr>
        <w:t>es</w:t>
      </w:r>
      <w:r w:rsidRPr="004E7E5A">
        <w:rPr>
          <w:rFonts w:cs="Times New Roman"/>
        </w:rPr>
        <w:t>.</w:t>
      </w:r>
      <w:r w:rsidRPr="004E7E5A">
        <w:rPr>
          <w:rFonts w:eastAsia="Times New Roman" w:cs="Times New Roman"/>
          <w:szCs w:val="24"/>
        </w:rPr>
        <w:t xml:space="preserve"> </w:t>
      </w:r>
      <w:r w:rsidR="00841120" w:rsidRPr="004E7E5A">
        <w:rPr>
          <w:rFonts w:eastAsia="Times New Roman" w:cs="Times New Roman"/>
          <w:szCs w:val="24"/>
        </w:rPr>
        <w:t>Difference GMM</w:t>
      </w:r>
      <w:r w:rsidR="00841120" w:rsidRPr="004E7E5A">
        <w:rPr>
          <w:rFonts w:cs="Times New Roman"/>
        </w:rPr>
        <w:t xml:space="preserve"> and</w:t>
      </w:r>
      <w:r w:rsidR="00841120" w:rsidRPr="004E7E5A">
        <w:rPr>
          <w:rFonts w:eastAsia="Times New Roman" w:cs="Times New Roman" w:hint="eastAsia"/>
          <w:szCs w:val="24"/>
        </w:rPr>
        <w:t xml:space="preserve"> </w:t>
      </w:r>
      <w:r w:rsidR="00841120" w:rsidRPr="004E7E5A">
        <w:rPr>
          <w:rFonts w:cs="Times New Roman"/>
        </w:rPr>
        <w:t>System GMM approach</w:t>
      </w:r>
      <w:r w:rsidR="00841120" w:rsidRPr="004E7E5A">
        <w:rPr>
          <w:rFonts w:cs="Times New Roman" w:hint="eastAsia"/>
        </w:rPr>
        <w:t>es</w:t>
      </w:r>
      <w:r w:rsidRPr="004E7E5A">
        <w:rPr>
          <w:rFonts w:cs="Times New Roman"/>
        </w:rPr>
        <w:t xml:space="preserve"> </w:t>
      </w:r>
      <w:r w:rsidRPr="004E7E5A">
        <w:rPr>
          <w:rFonts w:eastAsia="Times New Roman" w:cs="Times New Roman"/>
          <w:szCs w:val="24"/>
        </w:rPr>
        <w:t xml:space="preserve">can </w:t>
      </w:r>
      <w:r w:rsidRPr="004E7E5A">
        <w:rPr>
          <w:rFonts w:eastAsia="Times New Roman"/>
          <w:szCs w:val="24"/>
        </w:rPr>
        <w:t xml:space="preserve">not only </w:t>
      </w:r>
      <w:r w:rsidRPr="004E7E5A">
        <w:rPr>
          <w:rFonts w:eastAsia="Times New Roman" w:cs="Times New Roman"/>
          <w:szCs w:val="24"/>
        </w:rPr>
        <w:t xml:space="preserve">control endogeneity relating to unobservable heterogeneity, but can also mitigate endogeneity relating to simultaneity/causality </w:t>
      </w:r>
      <w:r w:rsidRPr="004E7E5A">
        <w:rPr>
          <w:rFonts w:eastAsia="Times New Roman" w:cs="Times New Roman"/>
          <w:szCs w:val="24"/>
        </w:rPr>
        <w:fldChar w:fldCharType="begin"/>
      </w:r>
      <w:r w:rsidR="006F6C86" w:rsidRPr="004E7E5A">
        <w:rPr>
          <w:rFonts w:eastAsia="Times New Roman" w:cs="Times New Roman"/>
          <w:szCs w:val="24"/>
        </w:rPr>
        <w:instrText xml:space="preserve"> ADDIN EN.CITE &lt;EndNote&gt;&lt;Cite&gt;&lt;Author&gt;Wintoki&lt;/Author&gt;&lt;Year&gt;2012&lt;/Year&gt;&lt;RecNum&gt;2236&lt;/RecNum&gt;&lt;DisplayText&gt;(Wintoki et al. 2012; Windmeijer 2005)&lt;/DisplayText&gt;&lt;record&gt;&lt;rec-number&gt;2236&lt;/rec-number&gt;&lt;foreign-keys&gt;&lt;key app="EN" db-id="trr00pfsbzzex0ezwf6v5swd9fpfpwfa90xp" timestamp="1637830923" guid="2254b475-c13a-44ab-a1f8-13d5e0f476a6"&gt;223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Cite&gt;&lt;Author&gt;Windmeijer&lt;/Author&gt;&lt;Year&gt;2005&lt;/Year&gt;&lt;RecNum&gt;2112&lt;/RecNum&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4E7E5A">
        <w:rPr>
          <w:rFonts w:eastAsia="Times New Roman" w:cs="Times New Roman"/>
          <w:szCs w:val="24"/>
        </w:rPr>
        <w:fldChar w:fldCharType="separate"/>
      </w:r>
      <w:r w:rsidRPr="004E7E5A">
        <w:rPr>
          <w:rFonts w:eastAsia="Times New Roman" w:cs="Times New Roman"/>
          <w:noProof/>
          <w:szCs w:val="24"/>
        </w:rPr>
        <w:t>(Wintoki et al. 2012; Windmeijer 2005)</w:t>
      </w:r>
      <w:r w:rsidRPr="004E7E5A">
        <w:rPr>
          <w:rFonts w:eastAsia="Times New Roman" w:cs="Times New Roman"/>
          <w:szCs w:val="24"/>
        </w:rPr>
        <w:fldChar w:fldCharType="end"/>
      </w:r>
      <w:r w:rsidRPr="004E7E5A">
        <w:rPr>
          <w:rFonts w:cs="Times New Roman"/>
          <w:szCs w:val="24"/>
        </w:rPr>
        <w:t>.</w:t>
      </w:r>
      <w:r w:rsidRPr="004E7E5A">
        <w:rPr>
          <w:rStyle w:val="af4"/>
          <w:rFonts w:cs="Times New Roman"/>
          <w:szCs w:val="24"/>
        </w:rPr>
        <w:footnoteReference w:id="14"/>
      </w:r>
      <w:r w:rsidRPr="004E7E5A">
        <w:rPr>
          <w:rFonts w:cs="Times New Roman"/>
          <w:szCs w:val="24"/>
        </w:rPr>
        <w:t xml:space="preserve"> </w:t>
      </w:r>
      <w:r w:rsidRPr="004E7E5A">
        <w:rPr>
          <w:rFonts w:eastAsia="Times New Roman" w:cs="Times New Roman"/>
          <w:szCs w:val="24"/>
        </w:rPr>
        <w:t>Besides GMM, we also conducted additional robustness test</w:t>
      </w:r>
      <w:r w:rsidRPr="004E7E5A">
        <w:rPr>
          <w:rFonts w:eastAsia="Times New Roman" w:cs="Times New Roman" w:hint="eastAsia"/>
          <w:szCs w:val="24"/>
        </w:rPr>
        <w:t>s</w:t>
      </w:r>
      <w:r w:rsidRPr="004E7E5A">
        <w:rPr>
          <w:rFonts w:eastAsia="Times New Roman" w:cs="Times New Roman"/>
          <w:szCs w:val="24"/>
        </w:rPr>
        <w:t xml:space="preserve"> </w:t>
      </w:r>
      <w:r w:rsidRPr="004E7E5A">
        <w:rPr>
          <w:rFonts w:cs="Times New Roman" w:hint="eastAsia"/>
        </w:rPr>
        <w:t>taking</w:t>
      </w:r>
      <w:r w:rsidRPr="004E7E5A">
        <w:rPr>
          <w:rFonts w:cs="Times New Roman"/>
        </w:rPr>
        <w:t xml:space="preserve"> </w:t>
      </w:r>
      <w:r w:rsidR="00F253FA" w:rsidRPr="004E7E5A">
        <w:rPr>
          <w:rFonts w:cs="Times New Roman"/>
          <w:szCs w:val="28"/>
        </w:rPr>
        <w:t>state-owned-enterprises</w:t>
      </w:r>
      <w:r w:rsidRPr="004E7E5A">
        <w:rPr>
          <w:rFonts w:cs="Times New Roman"/>
        </w:rPr>
        <w:t xml:space="preserve"> and exogenous event into consideration</w:t>
      </w:r>
      <w:r w:rsidR="00833063" w:rsidRPr="004E7E5A">
        <w:rPr>
          <w:rFonts w:cs="Times New Roman"/>
        </w:rPr>
        <w:t>. W</w:t>
      </w:r>
      <w:r w:rsidRPr="004E7E5A">
        <w:rPr>
          <w:rFonts w:cs="Times New Roman"/>
        </w:rPr>
        <w:t xml:space="preserve">e find that our results are robust to these various alternative </w:t>
      </w:r>
      <w:proofErr w:type="spellStart"/>
      <w:r w:rsidRPr="004E7E5A">
        <w:rPr>
          <w:rFonts w:cs="Times New Roman"/>
        </w:rPr>
        <w:t>specfications</w:t>
      </w:r>
      <w:proofErr w:type="spellEnd"/>
      <w:r w:rsidRPr="004E7E5A">
        <w:rPr>
          <w:rFonts w:cs="Times New Roman"/>
        </w:rPr>
        <w:t>.</w:t>
      </w:r>
    </w:p>
    <w:p w14:paraId="4AB5D5F2" w14:textId="19A78AE2" w:rsidR="00E72A9B" w:rsidRPr="004E7E5A" w:rsidRDefault="00E72A9B" w:rsidP="00E72A9B">
      <w:pPr>
        <w:pStyle w:val="4"/>
        <w:spacing w:before="0" w:after="0" w:line="480" w:lineRule="auto"/>
        <w:rPr>
          <w:i/>
          <w:iCs/>
          <w:color w:val="000000" w:themeColor="text1"/>
        </w:rPr>
      </w:pPr>
      <w:r w:rsidRPr="004E7E5A">
        <w:rPr>
          <w:i/>
          <w:iCs/>
          <w:color w:val="000000" w:themeColor="text1"/>
        </w:rPr>
        <w:t xml:space="preserve">Generalized Method of Moments </w:t>
      </w:r>
    </w:p>
    <w:p w14:paraId="5CA6AFCB" w14:textId="6D3600FF" w:rsidR="00BE3E27" w:rsidRPr="004E7E5A" w:rsidRDefault="00BE3E27" w:rsidP="00BE3E27">
      <w:pPr>
        <w:pStyle w:val="4"/>
        <w:spacing w:before="0" w:after="0" w:line="480" w:lineRule="auto"/>
        <w:rPr>
          <w:b w:val="0"/>
          <w:bCs w:val="0"/>
          <w:i/>
          <w:iCs/>
          <w:color w:val="000000" w:themeColor="text1"/>
        </w:rPr>
      </w:pPr>
      <w:r w:rsidRPr="004E7E5A">
        <w:rPr>
          <w:rFonts w:hint="eastAsia"/>
          <w:b w:val="0"/>
          <w:bCs w:val="0"/>
          <w:i/>
          <w:iCs/>
          <w:color w:val="000000" w:themeColor="text1"/>
        </w:rPr>
        <w:t>Difference</w:t>
      </w:r>
      <w:r w:rsidRPr="004E7E5A">
        <w:rPr>
          <w:b w:val="0"/>
          <w:bCs w:val="0"/>
          <w:i/>
          <w:iCs/>
          <w:color w:val="000000" w:themeColor="text1"/>
        </w:rPr>
        <w:t xml:space="preserve"> </w:t>
      </w:r>
      <w:r w:rsidRPr="004E7E5A">
        <w:rPr>
          <w:rFonts w:hint="eastAsia"/>
          <w:b w:val="0"/>
          <w:bCs w:val="0"/>
          <w:i/>
          <w:iCs/>
          <w:color w:val="000000" w:themeColor="text1"/>
        </w:rPr>
        <w:t>GMM</w:t>
      </w:r>
    </w:p>
    <w:p w14:paraId="5A4C3C11" w14:textId="1A237386" w:rsidR="00C73AFE" w:rsidRPr="004E7E5A" w:rsidRDefault="006B7953" w:rsidP="007C623A">
      <w:pPr>
        <w:pStyle w:val="a7"/>
        <w:spacing w:line="480" w:lineRule="auto"/>
        <w:ind w:firstLine="480"/>
        <w:rPr>
          <w:rFonts w:cs="Times New Roman"/>
        </w:rPr>
      </w:pPr>
      <w:r w:rsidRPr="004E7E5A">
        <w:rPr>
          <w:rFonts w:cs="Times New Roman"/>
        </w:rPr>
        <w:t xml:space="preserve">Examining the effect of </w:t>
      </w:r>
      <w:r w:rsidR="00157563" w:rsidRPr="004E7E5A">
        <w:rPr>
          <w:rFonts w:cs="Times New Roman"/>
        </w:rPr>
        <w:t>directors’ network</w:t>
      </w:r>
      <w:r w:rsidRPr="004E7E5A">
        <w:rPr>
          <w:rFonts w:cs="Times New Roman"/>
        </w:rPr>
        <w:t xml:space="preserve"> on </w:t>
      </w:r>
      <w:r w:rsidR="00157563" w:rsidRPr="004E7E5A">
        <w:rPr>
          <w:rFonts w:cs="Times New Roman"/>
        </w:rPr>
        <w:t>CSR disclosure quality</w:t>
      </w:r>
      <w:r w:rsidRPr="004E7E5A">
        <w:rPr>
          <w:rFonts w:cs="Times New Roman"/>
        </w:rPr>
        <w:t xml:space="preserve"> </w:t>
      </w:r>
      <w:r w:rsidR="00157563" w:rsidRPr="004E7E5A">
        <w:rPr>
          <w:rFonts w:cs="Times New Roman"/>
        </w:rPr>
        <w:t>may be</w:t>
      </w:r>
      <w:r w:rsidRPr="004E7E5A">
        <w:rPr>
          <w:rFonts w:cs="Times New Roman"/>
        </w:rPr>
        <w:t xml:space="preserve"> clouded by endogeneity problems such as unobservable heterogeneity and simultaneity</w:t>
      </w:r>
      <w:r w:rsidR="00157563" w:rsidRPr="004E7E5A">
        <w:rPr>
          <w:rFonts w:eastAsia="Times New Roman" w:cs="Times New Roman"/>
          <w:szCs w:val="24"/>
        </w:rPr>
        <w:t xml:space="preserve">/causality </w:t>
      </w:r>
      <w:r w:rsidR="00AA6E83" w:rsidRPr="004E7E5A">
        <w:rPr>
          <w:rFonts w:cs="Times New Roman"/>
        </w:rPr>
        <w:fldChar w:fldCharType="begin">
          <w:fldData xml:space="preserve">PEVuZE5vdGU+PENpdGU+PEF1dGhvcj5XaW50b2tpPC9BdXRob3I+PFllYXI+MjAxMjwvWWVhcj48
UmVjTnVtPjIyMzY8L1JlY051bT48RGlzcGxheVRleHQ+KFdpbnRva2kgZXQgYWwuIDIwMTI7IEJl
amkgZXQgYWwuIDIwMjA7IEV1Z3N0ZXIgMjAyMCk8L0Rpc3BsYXlUZXh0PjxyZWNvcmQ+PHJlYy1u
dW1iZXI+MjIzNjwvcmVjLW51bWJlcj48Zm9yZWlnbi1rZXlzPjxrZXkgYXBwPSJFTiIgZGItaWQ9
InRycjAwcGZzYnp6ZXgwZXp3ZjZ2NXN3ZDlmcGZwd2ZhOTB4cCIgdGltZXN0YW1wPSIxNjM3ODMw
OTIzIiBndWlkPSIyMjU0YjQ3NS1jMTNhLTQ0YWItYTFmOC0xM2Q1ZTBmNDc2YTYiPjIyMzY8L2tl
eT48L2ZvcmVpZ24ta2V5cz48cmVmLXR5cGUgbmFtZT0iSm91cm5hbCBBcnRpY2xlIj4xNzwvcmVm
LXR5cGU+PGNvbnRyaWJ1dG9ycz48YXV0aG9ycz48YXV0aG9yPldpbnRva2ksIE0gQmFiYWppZGU8
L2F1dGhvcj48YXV0aG9yPkxpbmNrLCBKYW1lcyBTPC9hdXRob3I+PGF1dGhvcj5OZXR0ZXIsIEpl
ZmZyeSBNPC9hdXRob3I+PC9hdXRob3JzPjwvY29udHJpYnV0b3JzPjx0aXRsZXM+PHRpdGxlPkVu
ZG9nZW5laXR5IGFuZCB0aGUgZHluYW1pY3Mgb2YgaW50ZXJuYWwgY29ycG9yYXRlIGdvdmVybmFu
Y2U8L3RpdGxlPjxzZWNvbmRhcnktdGl0bGU+Sm91cm5hbCBvZiBmaW5hbmNpYWwgZWNvbm9taWNz
PC9zZWNvbmRhcnktdGl0bGU+PC90aXRsZXM+PHBlcmlvZGljYWw+PGZ1bGwtdGl0bGU+Sm91cm5h
bCBvZiBGaW5hbmNpYWwgRWNvbm9taWNzPC9mdWxsLXRpdGxlPjwvcGVyaW9kaWNhbD48cGFnZXM+
NTgxLTYwNjwvcGFnZXM+PHZvbHVtZT4xMDU8L3ZvbHVtZT48bnVtYmVyPjM8L251bWJlcj48ZGF0
ZXM+PHllYXI+MjAxMjwveWVhcj48L2RhdGVzPjxpc2JuPjAzMDQtNDA1WDwvaXNibj48dXJscz48
L3VybHM+PC9yZWNvcmQ+PC9DaXRlPjxDaXRlPjxBdXRob3I+QmVqaTwvQXV0aG9yPjxZZWFyPjIw
MjA8L1llYXI+PFJlY051bT4xOTMzPC9SZWNOdW0+PHJlY29yZD48cmVjLW51bWJlcj4xOTMzPC9y
ZWMtbnVtYmVyPjxmb3JlaWduLWtleXM+PGtleSBhcHA9IkVOIiBkYi1pZD0idHJyMDBwZnNienpl
eDBlendmNnY1c3dkOWZwZnB3ZmE5MHhwIiB0aW1lc3RhbXA9IjE2MDYxMjM2MzAiIGd1aWQ9IjJk
YTUxNTE5LTVmNTktNGNlMy1iNmQyLWIyNjJjOTkwODM1NCI+MTkzMzwva2V5PjwvZm9yZWlnbi1r
ZXlzPjxyZWYtdHlwZSBuYW1lPSJKb3VybmFsIEFydGljbGUiPjE3PC9yZWYtdHlwZT48Y29udHJp
YnV0b3JzPjxhdXRob3JzPjxhdXRob3I+QmVqaSwgUmFuaWE8L2F1dGhvcj48YXV0aG9yPllvdXNm
aSwgT3VpZGFkPC9hdXRob3I+PGF1dGhvcj5Mb3VraWwsIE5hZGlhPC9hdXRob3I+PGF1dGhvcj5P
bXJpLCBBYmRlbHdhaGVkPC9hdXRob3I+PC9hdXRob3JzPjwvY29udHJpYnV0b3JzPjx0aXRsZXM+
PHRpdGxlPkJvYXJkIGRpdmVyc2l0eSBhbmQgY29ycG9yYXRlIHNvY2lhbCByZXNwb25zaWJpbGl0
eTogRW1waXJpY2FsIGV2aWRlbmNlIGZyb20gRnJhbmNlPC90aXRsZT48c2Vjb25kYXJ5LXRpdGxl
PkpvdXJuYWwgb2YgQnVzaW5lc3MgRXRoaWNzPC9zZWNvbmRhcnktdGl0bGU+PC90aXRsZXM+PHBl
cmlvZGljYWw+PGZ1bGwtdGl0bGU+Sm91cm5hbCBvZiBCdXNpbmVzcyBFdGhpY3M8L2Z1bGwtdGl0
bGU+PC9wZXJpb2RpY2FsPjxwYWdlcz4xLTIzPC9wYWdlcz48bnVtYmVyPjY8L251bWJlcj48ZGF0
ZXM+PHllYXI+MjAyMDwveWVhcj48L2RhdGVzPjx1cmxzPjwvdXJscz48L3JlY29yZD48L0NpdGU+
PENpdGU+PEF1dGhvcj5FdWdzdGVyPC9BdXRob3I+PFllYXI+MjAyMDwvWWVhcj48UmVjTnVtPjIy
Mzk8L1JlY051bT48cmVjb3JkPjxyZWMtbnVtYmVyPjIyMzk8L3JlYy1udW1iZXI+PGZvcmVpZ24t
a2V5cz48a2V5IGFwcD0iRU4iIGRiLWlkPSJ0cnIwMHBmc2J6emV4MGV6d2Y2djVzd2Q5ZnBmcHdm
YTkweHAiIHRpbWVzdGFtcD0iMTYzNzgzOTcwOCIgZ3VpZD0iZGJlZWViOGItNGQzNC00Yjg0LWFl
MmQtY2EwZDJiY2QzODA1Ij4yMjM5PC9rZXk+PC9mb3JlaWduLWtleXM+PHJlZi10eXBlIG5hbWU9
IkpvdXJuYWwgQXJ0aWNsZSI+MTc8L3JlZi10eXBlPjxjb250cmlidXRvcnM+PGF1dGhvcnM+PGF1
dGhvcj5FdWdzdGVyLCBGbG9yaWFuPC9hdXRob3I+PC9hdXRob3JzPjwvY29udHJpYnV0b3JzPjx0
aXRsZXM+PHRpdGxlPkVuZG9nZW5laXR5IGFuZCB0aGUgZHluYW1pY3Mgb2Ygdm9sdW50YXJ5IGRp
c2Nsb3N1cmUgcXVhbGl0eTogaXMgdGhlcmUgcmVhbGx5IGFuIGVmZmVjdCBvbiB0aGUgY29zdCBv
ZiBlcXVpdHkgY2FwaXRhbD88L3RpdGxlPjxzZWNvbmRhcnktdGl0bGU+Q29udGVtcG9yYXJ5IEFj
Y291bnRpbmcgUmVzZWFyY2g8L3NlY29uZGFyeS10aXRsZT48L3RpdGxlcz48cGVyaW9kaWNhbD48
ZnVsbC10aXRsZT5Db250ZW1wb3JhcnkgQWNjb3VudGluZyBSZXNlYXJjaDwvZnVsbC10aXRsZT48
L3BlcmlvZGljYWw+PHBhZ2VzPjI1OTAtMjYxNDwvcGFnZXM+PHZvbHVtZT4zNzwvdm9sdW1lPjxu
dW1iZXI+NDwvbnVtYmVyPjxkYXRlcz48eWVhcj4yMDIwPC95ZWFyPjwvZGF0ZXM+PGlzYm4+MDgy
My05MTUwPC9pc2JuPjx1cmxzPjwvdXJscz48L3JlY29yZD48L0NpdGU+PC9FbmROb3RlPgB=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XaW50b2tpPC9BdXRob3I+PFllYXI+MjAxMjwvWWVhcj48
UmVjTnVtPjIyMzY8L1JlY051bT48RGlzcGxheVRleHQ+KFdpbnRva2kgZXQgYWwuIDIwMTI7IEJl
amkgZXQgYWwuIDIwMjA7IEV1Z3N0ZXIgMjAyMCk8L0Rpc3BsYXlUZXh0PjxyZWNvcmQ+PHJlYy1u
dW1iZXI+MjIzNjwvcmVjLW51bWJlcj48Zm9yZWlnbi1rZXlzPjxrZXkgYXBwPSJFTiIgZGItaWQ9
InRycjAwcGZzYnp6ZXgwZXp3ZjZ2NXN3ZDlmcGZwd2ZhOTB4cCIgdGltZXN0YW1wPSIxNjM3ODMw
OTIzIiBndWlkPSIyMjU0YjQ3NS1jMTNhLTQ0YWItYTFmOC0xM2Q1ZTBmNDc2YTYiPjIyMzY8L2tl
eT48L2ZvcmVpZ24ta2V5cz48cmVmLXR5cGUgbmFtZT0iSm91cm5hbCBBcnRpY2xlIj4xNzwvcmVm
LXR5cGU+PGNvbnRyaWJ1dG9ycz48YXV0aG9ycz48YXV0aG9yPldpbnRva2ksIE0gQmFiYWppZGU8
L2F1dGhvcj48YXV0aG9yPkxpbmNrLCBKYW1lcyBTPC9hdXRob3I+PGF1dGhvcj5OZXR0ZXIsIEpl
ZmZyeSBNPC9hdXRob3I+PC9hdXRob3JzPjwvY29udHJpYnV0b3JzPjx0aXRsZXM+PHRpdGxlPkVu
ZG9nZW5laXR5IGFuZCB0aGUgZHluYW1pY3Mgb2YgaW50ZXJuYWwgY29ycG9yYXRlIGdvdmVybmFu
Y2U8L3RpdGxlPjxzZWNvbmRhcnktdGl0bGU+Sm91cm5hbCBvZiBmaW5hbmNpYWwgZWNvbm9taWNz
PC9zZWNvbmRhcnktdGl0bGU+PC90aXRsZXM+PHBlcmlvZGljYWw+PGZ1bGwtdGl0bGU+Sm91cm5h
bCBvZiBGaW5hbmNpYWwgRWNvbm9taWNzPC9mdWxsLXRpdGxlPjwvcGVyaW9kaWNhbD48cGFnZXM+
NTgxLTYwNjwvcGFnZXM+PHZvbHVtZT4xMDU8L3ZvbHVtZT48bnVtYmVyPjM8L251bWJlcj48ZGF0
ZXM+PHllYXI+MjAxMjwveWVhcj48L2RhdGVzPjxpc2JuPjAzMDQtNDA1WDwvaXNibj48dXJscz48
L3VybHM+PC9yZWNvcmQ+PC9DaXRlPjxDaXRlPjxBdXRob3I+QmVqaTwvQXV0aG9yPjxZZWFyPjIw
MjA8L1llYXI+PFJlY051bT4xOTMzPC9SZWNOdW0+PHJlY29yZD48cmVjLW51bWJlcj4xOTMzPC9y
ZWMtbnVtYmVyPjxmb3JlaWduLWtleXM+PGtleSBhcHA9IkVOIiBkYi1pZD0idHJyMDBwZnNienpl
eDBlendmNnY1c3dkOWZwZnB3ZmE5MHhwIiB0aW1lc3RhbXA9IjE2MDYxMjM2MzAiIGd1aWQ9IjJk
YTUxNTE5LTVmNTktNGNlMy1iNmQyLWIyNjJjOTkwODM1NCI+MTkzMzwva2V5PjwvZm9yZWlnbi1r
ZXlzPjxyZWYtdHlwZSBuYW1lPSJKb3VybmFsIEFydGljbGUiPjE3PC9yZWYtdHlwZT48Y29udHJp
YnV0b3JzPjxhdXRob3JzPjxhdXRob3I+QmVqaSwgUmFuaWE8L2F1dGhvcj48YXV0aG9yPllvdXNm
aSwgT3VpZGFkPC9hdXRob3I+PGF1dGhvcj5Mb3VraWwsIE5hZGlhPC9hdXRob3I+PGF1dGhvcj5P
bXJpLCBBYmRlbHdhaGVkPC9hdXRob3I+PC9hdXRob3JzPjwvY29udHJpYnV0b3JzPjx0aXRsZXM+
PHRpdGxlPkJvYXJkIGRpdmVyc2l0eSBhbmQgY29ycG9yYXRlIHNvY2lhbCByZXNwb25zaWJpbGl0
eTogRW1waXJpY2FsIGV2aWRlbmNlIGZyb20gRnJhbmNlPC90aXRsZT48c2Vjb25kYXJ5LXRpdGxl
PkpvdXJuYWwgb2YgQnVzaW5lc3MgRXRoaWNzPC9zZWNvbmRhcnktdGl0bGU+PC90aXRsZXM+PHBl
cmlvZGljYWw+PGZ1bGwtdGl0bGU+Sm91cm5hbCBvZiBCdXNpbmVzcyBFdGhpY3M8L2Z1bGwtdGl0
bGU+PC9wZXJpb2RpY2FsPjxwYWdlcz4xLTIzPC9wYWdlcz48bnVtYmVyPjY8L251bWJlcj48ZGF0
ZXM+PHllYXI+MjAyMDwveWVhcj48L2RhdGVzPjx1cmxzPjwvdXJscz48L3JlY29yZD48L0NpdGU+
PENpdGU+PEF1dGhvcj5FdWdzdGVyPC9BdXRob3I+PFllYXI+MjAyMDwvWWVhcj48UmVjTnVtPjIy
Mzk8L1JlY051bT48cmVjb3JkPjxyZWMtbnVtYmVyPjIyMzk8L3JlYy1udW1iZXI+PGZvcmVpZ24t
a2V5cz48a2V5IGFwcD0iRU4iIGRiLWlkPSJ0cnIwMHBmc2J6emV4MGV6d2Y2djVzd2Q5ZnBmcHdm
YTkweHAiIHRpbWVzdGFtcD0iMTYzNzgzOTcwOCIgZ3VpZD0iZGJlZWViOGItNGQzNC00Yjg0LWFl
MmQtY2EwZDJiY2QzODA1Ij4yMjM5PC9rZXk+PC9mb3JlaWduLWtleXM+PHJlZi10eXBlIG5hbWU9
IkpvdXJuYWwgQXJ0aWNsZSI+MTc8L3JlZi10eXBlPjxjb250cmlidXRvcnM+PGF1dGhvcnM+PGF1
dGhvcj5FdWdzdGVyLCBGbG9yaWFuPC9hdXRob3I+PC9hdXRob3JzPjwvY29udHJpYnV0b3JzPjx0
aXRsZXM+PHRpdGxlPkVuZG9nZW5laXR5IGFuZCB0aGUgZHluYW1pY3Mgb2Ygdm9sdW50YXJ5IGRp
c2Nsb3N1cmUgcXVhbGl0eTogaXMgdGhlcmUgcmVhbGx5IGFuIGVmZmVjdCBvbiB0aGUgY29zdCBv
ZiBlcXVpdHkgY2FwaXRhbD88L3RpdGxlPjxzZWNvbmRhcnktdGl0bGU+Q29udGVtcG9yYXJ5IEFj
Y291bnRpbmcgUmVzZWFyY2g8L3NlY29uZGFyeS10aXRsZT48L3RpdGxlcz48cGVyaW9kaWNhbD48
ZnVsbC10aXRsZT5Db250ZW1wb3JhcnkgQWNjb3VudGluZyBSZXNlYXJjaDwvZnVsbC10aXRsZT48
L3BlcmlvZGljYWw+PHBhZ2VzPjI1OTAtMjYxNDwvcGFnZXM+PHZvbHVtZT4zNzwvdm9sdW1lPjxu
dW1iZXI+NDwvbnVtYmVyPjxkYXRlcz48eWVhcj4yMDIwPC95ZWFyPjwvZGF0ZXM+PGlzYm4+MDgy
My05MTUwPC9pc2JuPjx1cmxzPjwvdXJscz48L3JlY29yZD48L0NpdGU+PC9FbmROb3RlPgB=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00AA6E83" w:rsidRPr="004E7E5A">
        <w:rPr>
          <w:rFonts w:cs="Times New Roman"/>
        </w:rPr>
      </w:r>
      <w:r w:rsidR="00AA6E83" w:rsidRPr="004E7E5A">
        <w:rPr>
          <w:rFonts w:cs="Times New Roman"/>
        </w:rPr>
        <w:fldChar w:fldCharType="separate"/>
      </w:r>
      <w:r w:rsidR="00AA6E83" w:rsidRPr="004E7E5A">
        <w:rPr>
          <w:rFonts w:cs="Times New Roman"/>
          <w:noProof/>
        </w:rPr>
        <w:t>(Wintoki et al. 2012; Beji et al. 2020; Eugster 2020)</w:t>
      </w:r>
      <w:r w:rsidR="00AA6E83" w:rsidRPr="004E7E5A">
        <w:rPr>
          <w:rFonts w:cs="Times New Roman"/>
        </w:rPr>
        <w:fldChar w:fldCharType="end"/>
      </w:r>
      <w:r w:rsidRPr="004E7E5A">
        <w:rPr>
          <w:rFonts w:cs="Times New Roman"/>
        </w:rPr>
        <w:t xml:space="preserve">. </w:t>
      </w:r>
      <w:r w:rsidR="001265EA" w:rsidRPr="004E7E5A">
        <w:rPr>
          <w:rFonts w:cs="Times New Roman"/>
        </w:rPr>
        <w:t>W</w:t>
      </w:r>
      <w:r w:rsidR="009B38FA" w:rsidRPr="004E7E5A">
        <w:rPr>
          <w:rFonts w:cs="Times New Roman"/>
        </w:rPr>
        <w:t xml:space="preserve">e </w:t>
      </w:r>
      <w:r w:rsidR="007C623A" w:rsidRPr="004E7E5A">
        <w:rPr>
          <w:rFonts w:cs="Times New Roman"/>
        </w:rPr>
        <w:t xml:space="preserve">use </w:t>
      </w:r>
      <w:r w:rsidR="007C623A" w:rsidRPr="004E7E5A">
        <w:rPr>
          <w:rFonts w:cs="Times New Roman" w:hint="eastAsia"/>
        </w:rPr>
        <w:t>a</w:t>
      </w:r>
      <w:r w:rsidR="007C623A" w:rsidRPr="004E7E5A">
        <w:rPr>
          <w:rFonts w:cs="Times New Roman"/>
        </w:rPr>
        <w:t xml:space="preserve"> dynamic panel </w:t>
      </w:r>
      <w:r w:rsidR="009B38FA" w:rsidRPr="004E7E5A">
        <w:rPr>
          <w:rFonts w:cs="Times New Roman"/>
        </w:rPr>
        <w:t xml:space="preserve">that controls for the past value of the dependent variable and deals with potential endogeneity issues. </w:t>
      </w:r>
      <w:r w:rsidR="00DB0C68" w:rsidRPr="004E7E5A">
        <w:rPr>
          <w:rFonts w:cs="Times New Roman"/>
        </w:rPr>
        <w:t xml:space="preserve">Because the presence of lags of dependent variable on the side of explanatory variables and the existence of endogenous regressors </w:t>
      </w:r>
      <w:r w:rsidR="00602FD0" w:rsidRPr="004E7E5A">
        <w:rPr>
          <w:rFonts w:cs="Times New Roman"/>
        </w:rPr>
        <w:t>in the model</w:t>
      </w:r>
      <w:r w:rsidR="00380C1E" w:rsidRPr="004E7E5A">
        <w:rPr>
          <w:rFonts w:cs="Times New Roman"/>
        </w:rPr>
        <w:t>,</w:t>
      </w:r>
      <w:r w:rsidR="00380C1E" w:rsidRPr="004E7E5A">
        <w:rPr>
          <w:rStyle w:val="fontstyle01"/>
          <w:rFonts w:ascii="Times New Roman" w:hAnsi="Times New Roman" w:cs="Times New Roman" w:hint="default"/>
          <w:color w:val="000000" w:themeColor="text1"/>
          <w:sz w:val="24"/>
          <w:szCs w:val="24"/>
        </w:rPr>
        <w:t xml:space="preserve"> </w:t>
      </w:r>
      <w:r w:rsidR="004F0FE8" w:rsidRPr="004E7E5A">
        <w:rPr>
          <w:rStyle w:val="fontstyle01"/>
          <w:rFonts w:ascii="Times New Roman" w:hAnsi="Times New Roman" w:cs="Times New Roman" w:hint="default"/>
          <w:color w:val="000000" w:themeColor="text1"/>
          <w:sz w:val="24"/>
          <w:szCs w:val="24"/>
        </w:rPr>
        <w:t>two-stage least squares</w:t>
      </w:r>
      <w:r w:rsidR="004F0FE8" w:rsidRPr="004E7E5A">
        <w:rPr>
          <w:rFonts w:cs="Times New Roman"/>
        </w:rPr>
        <w:t xml:space="preserve"> </w:t>
      </w:r>
      <w:r w:rsidR="00DB4C4B" w:rsidRPr="004E7E5A">
        <w:rPr>
          <w:rFonts w:cs="Times New Roman"/>
        </w:rPr>
        <w:t xml:space="preserve">(2SLS) </w:t>
      </w:r>
      <w:r w:rsidR="004F0FE8" w:rsidRPr="004E7E5A">
        <w:rPr>
          <w:rFonts w:cs="Times New Roman"/>
        </w:rPr>
        <w:t xml:space="preserve">estimates of the lagged dependent variable’s coefficient in a dynamic panel model </w:t>
      </w:r>
      <w:r w:rsidR="00DB0C68" w:rsidRPr="004E7E5A">
        <w:rPr>
          <w:rFonts w:cs="Times New Roman"/>
        </w:rPr>
        <w:t>are</w:t>
      </w:r>
      <w:r w:rsidR="004F0FE8" w:rsidRPr="004E7E5A">
        <w:rPr>
          <w:rFonts w:cs="Times New Roman"/>
        </w:rPr>
        <w:t xml:space="preserve"> biased due to the correlation between the fixed effects and the lagged dependent variable </w:t>
      </w:r>
      <w:r w:rsidR="00AA6E83" w:rsidRPr="004E7E5A">
        <w:rPr>
          <w:rFonts w:cs="Times New Roman"/>
        </w:rPr>
        <w:fldChar w:fldCharType="begin"/>
      </w:r>
      <w:r w:rsidR="006F6C86" w:rsidRPr="004E7E5A">
        <w:rPr>
          <w:rFonts w:cs="Times New Roman"/>
        </w:rPr>
        <w:instrText xml:space="preserve"> ADDIN EN.CITE &lt;EndNote&gt;&lt;Cite&gt;&lt;Author&gt;Nickell&lt;/Author&gt;&lt;Year&gt;1981&lt;/Year&gt;&lt;RecNum&gt;2330&lt;/RecNum&gt;&lt;DisplayText&gt;(Nickell 1981; Flannery and Hankins 2013)&lt;/DisplayText&gt;&lt;record&gt;&lt;rec-number&gt;2330&lt;/rec-number&gt;&lt;foreign-keys&gt;&lt;key app="EN" db-id="trr00pfsbzzex0ezwf6v5swd9fpfpwfa90xp" timestamp="1640493226" guid="8b2314c4-1f61-4e44-a7dd-b34a920125e8"&gt;2330&lt;/key&gt;&lt;/foreign-keys&gt;&lt;ref-type name="Journal Article"&gt;17&lt;/ref-type&gt;&lt;contributors&gt;&lt;authors&gt;&lt;author&gt;Nickell, Stephen&lt;/author&gt;&lt;/authors&gt;&lt;/contributors&gt;&lt;titles&gt;&lt;title&gt;Biases in dynamic models with fixed effects&lt;/title&gt;&lt;secondary-title&gt;Econometrica: Journal of the econometric society&lt;/secondary-title&gt;&lt;/titles&gt;&lt;periodical&gt;&lt;full-title&gt;Econometrica: Journal of the econometric society&lt;/full-title&gt;&lt;/periodical&gt;&lt;pages&gt;1417-1426&lt;/pages&gt;&lt;dates&gt;&lt;year&gt;1981&lt;/year&gt;&lt;/dates&gt;&lt;isbn&gt;0012-9682&lt;/isbn&gt;&lt;urls&gt;&lt;/urls&gt;&lt;/record&gt;&lt;/Cite&gt;&lt;Cite&gt;&lt;Author&gt;Flannery&lt;/Author&gt;&lt;Year&gt;2013&lt;/Year&gt;&lt;RecNum&gt;2228&lt;/RecNum&gt;&lt;record&gt;&lt;rec-number&gt;2228&lt;/rec-number&gt;&lt;foreign-keys&gt;&lt;key app="EN" db-id="trr00pfsbzzex0ezwf6v5swd9fpfpwfa90xp" timestamp="1637660255" guid="9f257f22-3d33-476b-8a84-df1e7a3b323b"&gt;2228&lt;/key&gt;&lt;/foreign-keys&gt;&lt;ref-type name="Journal Article"&gt;17&lt;/ref-type&gt;&lt;contributors&gt;&lt;authors&gt;&lt;author&gt;Flannery, Mark J&lt;/author&gt;&lt;author&gt;Hankins, Kristine Watson&lt;/author&gt;&lt;/authors&gt;&lt;/contributors&gt;&lt;titles&gt;&lt;title&gt;Estimating dynamic panel models in corporate finance&lt;/title&gt;&lt;secondary-title&gt;Journal of Corporate Finance&lt;/secondary-title&gt;&lt;/titles&gt;&lt;periodical&gt;&lt;full-title&gt;Journal of Corporate Finance&lt;/full-title&gt;&lt;/periodical&gt;&lt;pages&gt;1-19&lt;/pages&gt;&lt;volume&gt;19&lt;/volume&gt;&lt;dates&gt;&lt;year&gt;2013&lt;/year&gt;&lt;/dates&gt;&lt;isbn&gt;0929-1199&lt;/isbn&gt;&lt;urls&gt;&lt;/urls&gt;&lt;/record&gt;&lt;/Cite&gt;&lt;/EndNote&gt;</w:instrText>
      </w:r>
      <w:r w:rsidR="00AA6E83" w:rsidRPr="004E7E5A">
        <w:rPr>
          <w:rFonts w:cs="Times New Roman"/>
        </w:rPr>
        <w:fldChar w:fldCharType="separate"/>
      </w:r>
      <w:r w:rsidR="00AA6E83" w:rsidRPr="004E7E5A">
        <w:rPr>
          <w:rFonts w:cs="Times New Roman"/>
          <w:noProof/>
        </w:rPr>
        <w:t>(Nickell 1981; Flannery and Hankins 2013)</w:t>
      </w:r>
      <w:r w:rsidR="00AA6E83" w:rsidRPr="004E7E5A">
        <w:rPr>
          <w:rFonts w:cs="Times New Roman"/>
        </w:rPr>
        <w:fldChar w:fldCharType="end"/>
      </w:r>
      <w:r w:rsidR="004F0FE8" w:rsidRPr="004E7E5A">
        <w:rPr>
          <w:rFonts w:cs="Times New Roman"/>
        </w:rPr>
        <w:t>.</w:t>
      </w:r>
      <w:r w:rsidR="00FF256A" w:rsidRPr="004E7E5A">
        <w:rPr>
          <w:rFonts w:cs="Times New Roman" w:hint="eastAsia"/>
          <w:szCs w:val="24"/>
        </w:rPr>
        <w:t xml:space="preserve"> </w:t>
      </w:r>
      <w:r w:rsidR="00DB0C68" w:rsidRPr="004E7E5A">
        <w:rPr>
          <w:rFonts w:cs="Times New Roman"/>
        </w:rPr>
        <w:t xml:space="preserve">Arellano and Bond (1991) presented a GMM estimator as an instrumental variable estimator where the lags of endogenous regressors and the current values of exogenous </w:t>
      </w:r>
      <w:r w:rsidR="00DB0C68" w:rsidRPr="004E7E5A">
        <w:rPr>
          <w:rFonts w:cs="Times New Roman"/>
        </w:rPr>
        <w:lastRenderedPageBreak/>
        <w:t>variables are used as instruments</w:t>
      </w:r>
      <w:r w:rsidR="0015609D" w:rsidRPr="004E7E5A">
        <w:rPr>
          <w:rFonts w:cs="Times New Roman"/>
        </w:rPr>
        <w:t xml:space="preserve">, </w:t>
      </w:r>
      <w:r w:rsidR="0015609D" w:rsidRPr="004E7E5A">
        <w:rPr>
          <w:rFonts w:cs="Times New Roman"/>
          <w:szCs w:val="24"/>
        </w:rPr>
        <w:t xml:space="preserve">which may resolve </w:t>
      </w:r>
      <w:r w:rsidR="0015609D" w:rsidRPr="004E7E5A">
        <w:rPr>
          <w:rFonts w:cs="Times New Roman"/>
        </w:rPr>
        <w:t>the problem caused by 2SLS</w:t>
      </w:r>
      <w:r w:rsidR="00DB0C68" w:rsidRPr="004E7E5A">
        <w:rPr>
          <w:rFonts w:cs="Times New Roman"/>
        </w:rPr>
        <w:t>.</w:t>
      </w:r>
      <w:r w:rsidR="00B169C6" w:rsidRPr="004E7E5A">
        <w:rPr>
          <w:rFonts w:cs="Times New Roman" w:hint="eastAsia"/>
        </w:rPr>
        <w:t xml:space="preserve"> </w:t>
      </w:r>
      <w:r w:rsidR="001125E6" w:rsidRPr="004E7E5A">
        <w:rPr>
          <w:rFonts w:cs="Times New Roman"/>
        </w:rPr>
        <w:t xml:space="preserve">They </w:t>
      </w:r>
      <w:r w:rsidR="00B606FB" w:rsidRPr="004E7E5A">
        <w:rPr>
          <w:rFonts w:cs="Times New Roman"/>
        </w:rPr>
        <w:t xml:space="preserve">first-differences </w:t>
      </w:r>
      <w:r w:rsidR="00FD0718" w:rsidRPr="004E7E5A">
        <w:rPr>
          <w:rFonts w:cs="Times New Roman"/>
        </w:rPr>
        <w:t>the panel data to remove the time-invariant fixed effect</w:t>
      </w:r>
      <w:r w:rsidR="002A72EF" w:rsidRPr="004E7E5A">
        <w:rPr>
          <w:rFonts w:cs="Times New Roman"/>
        </w:rPr>
        <w:t>. Further, they show that</w:t>
      </w:r>
      <w:r w:rsidR="00FD0718" w:rsidRPr="004E7E5A">
        <w:rPr>
          <w:rFonts w:cs="Times New Roman"/>
        </w:rPr>
        <w:t xml:space="preserve"> the lagged dependent variables’ values (levels) constitute legitimate instruments for the first-differenced variable, provided that the residuals are free from second-order serial correlation </w:t>
      </w:r>
      <w:r w:rsidR="00FD0718" w:rsidRPr="004E7E5A">
        <w:rPr>
          <w:rFonts w:cs="Times New Roman"/>
        </w:rPr>
        <w:fldChar w:fldCharType="begin"/>
      </w:r>
      <w:r w:rsidR="006F6C86" w:rsidRPr="004E7E5A">
        <w:rPr>
          <w:rFonts w:cs="Times New Roman"/>
        </w:rPr>
        <w:instrText xml:space="preserve"> ADDIN EN.CITE &lt;EndNote&gt;&lt;Cite&gt;&lt;Author&gt;Arellano&lt;/Author&gt;&lt;Year&gt;1991&lt;/Year&gt;&lt;RecNum&gt;2226&lt;/RecNum&gt;&lt;DisplayText&gt;(Arellano and Bond 1991; Flannery and Hankins 2013)&lt;/DisplayText&gt;&lt;record&gt;&lt;rec-number&gt;2226&lt;/rec-number&gt;&lt;foreign-keys&gt;&lt;key app="EN" db-id="trr00pfsbzzex0ezwf6v5swd9fpfpwfa90xp" timestamp="1637660068" guid="a66d7eab-a179-4229-a61d-998fea2610db"&gt;222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Cite&gt;&lt;Author&gt;Flannery&lt;/Author&gt;&lt;Year&gt;2013&lt;/Year&gt;&lt;RecNum&gt;2228&lt;/RecNum&gt;&lt;record&gt;&lt;rec-number&gt;2228&lt;/rec-number&gt;&lt;foreign-keys&gt;&lt;key app="EN" db-id="trr00pfsbzzex0ezwf6v5swd9fpfpwfa90xp" timestamp="1637660255" guid="9f257f22-3d33-476b-8a84-df1e7a3b323b"&gt;2228&lt;/key&gt;&lt;/foreign-keys&gt;&lt;ref-type name="Journal Article"&gt;17&lt;/ref-type&gt;&lt;contributors&gt;&lt;authors&gt;&lt;author&gt;Flannery, Mark J&lt;/author&gt;&lt;author&gt;Hankins, Kristine Watson&lt;/author&gt;&lt;/authors&gt;&lt;/contributors&gt;&lt;titles&gt;&lt;title&gt;Estimating dynamic panel models in corporate finance&lt;/title&gt;&lt;secondary-title&gt;Journal of Corporate Finance&lt;/secondary-title&gt;&lt;/titles&gt;&lt;periodical&gt;&lt;full-title&gt;Journal of Corporate Finance&lt;/full-title&gt;&lt;/periodical&gt;&lt;pages&gt;1-19&lt;/pages&gt;&lt;volume&gt;19&lt;/volume&gt;&lt;dates&gt;&lt;year&gt;2013&lt;/year&gt;&lt;/dates&gt;&lt;isbn&gt;0929-1199&lt;/isbn&gt;&lt;urls&gt;&lt;/urls&gt;&lt;/record&gt;&lt;/Cite&gt;&lt;/EndNote&gt;</w:instrText>
      </w:r>
      <w:r w:rsidR="00FD0718" w:rsidRPr="004E7E5A">
        <w:rPr>
          <w:rFonts w:cs="Times New Roman"/>
        </w:rPr>
        <w:fldChar w:fldCharType="separate"/>
      </w:r>
      <w:r w:rsidR="00FD0718" w:rsidRPr="004E7E5A">
        <w:rPr>
          <w:rFonts w:cs="Times New Roman"/>
          <w:noProof/>
        </w:rPr>
        <w:t>(Arellano and Bond 1991; Flannery and Hankins 2013)</w:t>
      </w:r>
      <w:r w:rsidR="00FD0718" w:rsidRPr="004E7E5A">
        <w:rPr>
          <w:rFonts w:cs="Times New Roman"/>
        </w:rPr>
        <w:fldChar w:fldCharType="end"/>
      </w:r>
      <w:r w:rsidR="00FD0718" w:rsidRPr="004E7E5A">
        <w:rPr>
          <w:rFonts w:cs="Times New Roman"/>
        </w:rPr>
        <w:t xml:space="preserve">. </w:t>
      </w:r>
    </w:p>
    <w:p w14:paraId="05215B33" w14:textId="79D076D9" w:rsidR="008F32E5" w:rsidRPr="004E7E5A" w:rsidRDefault="008F32E5" w:rsidP="008F32E5">
      <w:pPr>
        <w:pStyle w:val="a7"/>
        <w:spacing w:line="480" w:lineRule="auto"/>
        <w:ind w:firstLine="480"/>
        <w:rPr>
          <w:rFonts w:eastAsia="Times New Roman" w:cs="Times New Roman"/>
          <w:szCs w:val="24"/>
        </w:rPr>
      </w:pPr>
      <w:r w:rsidRPr="004E7E5A">
        <w:t>We assume that CSR disclosure quality (</w:t>
      </w:r>
      <w:proofErr w:type="spellStart"/>
      <w:r w:rsidRPr="004E7E5A">
        <w:rPr>
          <w:i/>
          <w:iCs/>
        </w:rPr>
        <w:t>Csr</w:t>
      </w:r>
      <w:proofErr w:type="spellEnd"/>
      <w:r w:rsidRPr="004E7E5A">
        <w:t>) and director’s centrality indicator (</w:t>
      </w:r>
      <w:r w:rsidRPr="004E7E5A">
        <w:rPr>
          <w:i/>
          <w:iCs/>
        </w:rPr>
        <w:t>Score</w:t>
      </w:r>
      <w:r w:rsidRPr="004E7E5A">
        <w:t xml:space="preserve">) are endogenous. The remaining variables are </w:t>
      </w:r>
      <w:r w:rsidRPr="004E7E5A">
        <w:rPr>
          <w:rFonts w:hint="eastAsia"/>
        </w:rPr>
        <w:t>assumed</w:t>
      </w:r>
      <w:r w:rsidRPr="004E7E5A">
        <w:t xml:space="preserve"> </w:t>
      </w:r>
      <w:r w:rsidRPr="004E7E5A">
        <w:rPr>
          <w:rFonts w:hint="eastAsia"/>
        </w:rPr>
        <w:t>to</w:t>
      </w:r>
      <w:r w:rsidRPr="004E7E5A">
        <w:t xml:space="preserve"> </w:t>
      </w:r>
      <w:r w:rsidRPr="004E7E5A">
        <w:rPr>
          <w:rFonts w:hint="eastAsia"/>
        </w:rPr>
        <w:t>be</w:t>
      </w:r>
      <w:r w:rsidRPr="004E7E5A">
        <w:t xml:space="preserve"> exogenous</w:t>
      </w:r>
      <w:r w:rsidRPr="004E7E5A">
        <w:rPr>
          <w:i/>
          <w:iCs/>
          <w:vertAlign w:val="subscript"/>
        </w:rPr>
        <w:t xml:space="preserve"> </w:t>
      </w:r>
      <w:r w:rsidRPr="004E7E5A">
        <w:rPr>
          <w:rFonts w:cs="Times New Roman"/>
        </w:rPr>
        <w:fldChar w:fldCharType="begin">
          <w:fldData xml:space="preserve">PEVuZE5vdGU+PENpdGU+PEF1dGhvcj5BcmVsbGFubzwvQXV0aG9yPjxZZWFyPjE5OTE8L1llYXI+
PFJlY051bT4yMjI2PC9SZWNOdW0+PERpc3BsYXlUZXh0PihBcmVsbGFubyBhbmQgQm9uZCAxOTkx
OyBXaW50b2tpIGV0IGFsLiAyMDEyOyBFdWdzdGVyIDIwMjApPC9EaXNwbGF5VGV4dD48cmVjb3Jk
PjxyZWMtbnVtYmVyPjIyMjY8L3JlYy1udW1iZXI+PGZvcmVpZ24ta2V5cz48a2V5IGFwcD0iRU4i
IGRiLWlkPSJ0cnIwMHBmc2J6emV4MGV6d2Y2djVzd2Q5ZnBmcHdmYTkweHAiIHRpbWVzdGFtcD0i
MTYzNzY2MDA2OCIgZ3VpZD0iYTY2ZDdlYWItYTE3OS00MjI5LWE2MWQtOTk4ZmVhMjYxMGRiIj4y
MjI2PC9rZXk+PC9mb3JlaWduLWtleXM+PHJlZi10eXBlIG5hbWU9IkpvdXJuYWwgQXJ0aWNsZSI+
MTc8L3JlZi10eXBlPjxjb250cmlidXRvcnM+PGF1dGhvcnM+PGF1dGhvcj5BcmVsbGFubywgTWFu
dWVsPC9hdXRob3I+PGF1dGhvcj5Cb25kLCBTdGVwaGVuPC9hdXRob3I+PC9hdXRob3JzPjwvY29u
dHJpYnV0b3JzPjx0aXRsZXM+PHRpdGxlPlNvbWUgdGVzdHMgb2Ygc3BlY2lmaWNhdGlvbiBmb3Ig
cGFuZWwgZGF0YTogTW9udGUgQ2FybG8gZXZpZGVuY2UgYW5kIGFuIGFwcGxpY2F0aW9uIHRvIGVt
cGxveW1lbnQgZXF1YXRpb25zPC90aXRsZT48c2Vjb25kYXJ5LXRpdGxlPlRoZSByZXZpZXcgb2Yg
ZWNvbm9taWMgc3R1ZGllczwvc2Vjb25kYXJ5LXRpdGxlPjwvdGl0bGVzPjxwZXJpb2RpY2FsPjxm
dWxsLXRpdGxlPlRoZSBSZXZpZXcgb2YgRWNvbm9taWMgU3R1ZGllczwvZnVsbC10aXRsZT48L3Bl
cmlvZGljYWw+PHBhZ2VzPjI3Ny0yOTc8L3BhZ2VzPjx2b2x1bWU+NTg8L3ZvbHVtZT48bnVtYmVy
PjI8L251bWJlcj48ZGF0ZXM+PHllYXI+MTk5MTwveWVhcj48L2RhdGVzPjxpc2JuPjE0NjctOTM3
WDwvaXNibj48dXJscz48L3VybHM+PC9yZWNvcmQ+PC9DaXRlPjxDaXRlPjxBdXRob3I+V2ludG9r
aTwvQXV0aG9yPjxZZWFyPjIwMTI8L1llYXI+PFJlY051bT4yMjM2PC9SZWNOdW0+PHJlY29yZD48
cmVjLW51bWJlcj4yMjM2PC9yZWMtbnVtYmVyPjxmb3JlaWduLWtleXM+PGtleSBhcHA9IkVOIiBk
Yi1pZD0idHJyMDBwZnNienpleDBlendmNnY1c3dkOWZwZnB3ZmE5MHhwIiB0aW1lc3RhbXA9IjE2
Mzc4MzA5MjMiIGd1aWQ9IjIyNTRiNDc1LWMxM2EtNDRhYi1hMWY4LTEzZDVlMGY0NzZhNiI+MjIz
Njwva2V5PjwvZm9yZWlnbi1rZXlzPjxyZWYtdHlwZSBuYW1lPSJKb3VybmFsIEFydGljbGUiPjE3
PC9yZWYtdHlwZT48Y29udHJpYnV0b3JzPjxhdXRob3JzPjxhdXRob3I+V2ludG9raSwgTSBCYWJh
amlkZTwvYXV0aG9yPjxhdXRob3I+TGluY2ssIEphbWVzIFM8L2F1dGhvcj48YXV0aG9yPk5ldHRl
ciwgSmVmZnJ5IE08L2F1dGhvcj48L2F1dGhvcnM+PC9jb250cmlidXRvcnM+PHRpdGxlcz48dGl0
bGU+RW5kb2dlbmVpdHkgYW5kIHRoZSBkeW5hbWljcyBvZiBpbnRlcm5hbCBjb3Jwb3JhdGUgZ292
ZXJuYW5jZTwvdGl0bGU+PHNlY29uZGFyeS10aXRsZT5Kb3VybmFsIG9mIGZpbmFuY2lhbCBlY29u
b21pY3M8L3NlY29uZGFyeS10aXRsZT48L3RpdGxlcz48cGVyaW9kaWNhbD48ZnVsbC10aXRsZT5K
b3VybmFsIG9mIEZpbmFuY2lhbCBFY29ub21pY3M8L2Z1bGwtdGl0bGU+PC9wZXJpb2RpY2FsPjxw
YWdlcz41ODEtNjA2PC9wYWdlcz48dm9sdW1lPjEwNTwvdm9sdW1lPjxudW1iZXI+MzwvbnVtYmVy
PjxkYXRlcz48eWVhcj4yMDEyPC95ZWFyPjwvZGF0ZXM+PGlzYm4+MDMwNC00MDVYPC9pc2JuPjx1
cmxzPjwvdXJscz48L3JlY29yZD48L0NpdGU+PENpdGU+PEF1dGhvcj5FdWdzdGVyPC9BdXRob3I+
PFllYXI+MjAyMDwvWWVhcj48UmVjTnVtPjIyMzk8L1JlY051bT48cmVjb3JkPjxyZWMtbnVtYmVy
PjIyMzk8L3JlYy1udW1iZXI+PGZvcmVpZ24ta2V5cz48a2V5IGFwcD0iRU4iIGRiLWlkPSJ0cnIw
MHBmc2J6emV4MGV6d2Y2djVzd2Q5ZnBmcHdmYTkweHAiIHRpbWVzdGFtcD0iMTYzNzgzOTcwOCIg
Z3VpZD0iZGJlZWViOGItNGQzNC00Yjg0LWFlMmQtY2EwZDJiY2QzODA1Ij4yMjM5PC9rZXk+PC9m
b3JlaWduLWtleXM+PHJlZi10eXBlIG5hbWU9IkpvdXJuYWwgQXJ0aWNsZSI+MTc8L3JlZi10eXBl
Pjxjb250cmlidXRvcnM+PGF1dGhvcnM+PGF1dGhvcj5FdWdzdGVyLCBGbG9yaWFuPC9hdXRob3I+
PC9hdXRob3JzPjwvY29udHJpYnV0b3JzPjx0aXRsZXM+PHRpdGxlPkVuZG9nZW5laXR5IGFuZCB0
aGUgZHluYW1pY3Mgb2Ygdm9sdW50YXJ5IGRpc2Nsb3N1cmUgcXVhbGl0eTogaXMgdGhlcmUgcmVh
bGx5IGFuIGVmZmVjdCBvbiB0aGUgY29zdCBvZiBlcXVpdHkgY2FwaXRhbD88L3RpdGxlPjxzZWNv
bmRhcnktdGl0bGU+Q29udGVtcG9yYXJ5IEFjY291bnRpbmcgUmVzZWFyY2g8L3NlY29uZGFyeS10
aXRsZT48L3RpdGxlcz48cGVyaW9kaWNhbD48ZnVsbC10aXRsZT5Db250ZW1wb3JhcnkgQWNjb3Vu
dGluZyBSZXNlYXJjaDwvZnVsbC10aXRsZT48L3BlcmlvZGljYWw+PHBhZ2VzPjI1OTAtMjYxNDwv
cGFnZXM+PHZvbHVtZT4zNzwvdm9sdW1lPjxudW1iZXI+NDwvbnVtYmVyPjxkYXRlcz48eWVhcj4y
MDIwPC95ZWFyPjwvZGF0ZXM+PGlzYm4+MDgyMy05MTUwPC9pc2JuPjx1cmxzPjwvdXJscz48L3Jl
Y29yZD48L0NpdGU+PC9FbmROb3RlPn==
</w:fldData>
        </w:fldChar>
      </w:r>
      <w:r w:rsidR="006F6C86" w:rsidRPr="004E7E5A">
        <w:rPr>
          <w:rFonts w:cs="Times New Roman"/>
        </w:rPr>
        <w:instrText xml:space="preserve"> ADDIN EN.CITE </w:instrText>
      </w:r>
      <w:r w:rsidR="006F6C86" w:rsidRPr="004E7E5A">
        <w:rPr>
          <w:rFonts w:cs="Times New Roman"/>
        </w:rPr>
        <w:fldChar w:fldCharType="begin">
          <w:fldData xml:space="preserve">PEVuZE5vdGU+PENpdGU+PEF1dGhvcj5BcmVsbGFubzwvQXV0aG9yPjxZZWFyPjE5OTE8L1llYXI+
PFJlY051bT4yMjI2PC9SZWNOdW0+PERpc3BsYXlUZXh0PihBcmVsbGFubyBhbmQgQm9uZCAxOTkx
OyBXaW50b2tpIGV0IGFsLiAyMDEyOyBFdWdzdGVyIDIwMjApPC9EaXNwbGF5VGV4dD48cmVjb3Jk
PjxyZWMtbnVtYmVyPjIyMjY8L3JlYy1udW1iZXI+PGZvcmVpZ24ta2V5cz48a2V5IGFwcD0iRU4i
IGRiLWlkPSJ0cnIwMHBmc2J6emV4MGV6d2Y2djVzd2Q5ZnBmcHdmYTkweHAiIHRpbWVzdGFtcD0i
MTYzNzY2MDA2OCIgZ3VpZD0iYTY2ZDdlYWItYTE3OS00MjI5LWE2MWQtOTk4ZmVhMjYxMGRiIj4y
MjI2PC9rZXk+PC9mb3JlaWduLWtleXM+PHJlZi10eXBlIG5hbWU9IkpvdXJuYWwgQXJ0aWNsZSI+
MTc8L3JlZi10eXBlPjxjb250cmlidXRvcnM+PGF1dGhvcnM+PGF1dGhvcj5BcmVsbGFubywgTWFu
dWVsPC9hdXRob3I+PGF1dGhvcj5Cb25kLCBTdGVwaGVuPC9hdXRob3I+PC9hdXRob3JzPjwvY29u
dHJpYnV0b3JzPjx0aXRsZXM+PHRpdGxlPlNvbWUgdGVzdHMgb2Ygc3BlY2lmaWNhdGlvbiBmb3Ig
cGFuZWwgZGF0YTogTW9udGUgQ2FybG8gZXZpZGVuY2UgYW5kIGFuIGFwcGxpY2F0aW9uIHRvIGVt
cGxveW1lbnQgZXF1YXRpb25zPC90aXRsZT48c2Vjb25kYXJ5LXRpdGxlPlRoZSByZXZpZXcgb2Yg
ZWNvbm9taWMgc3R1ZGllczwvc2Vjb25kYXJ5LXRpdGxlPjwvdGl0bGVzPjxwZXJpb2RpY2FsPjxm
dWxsLXRpdGxlPlRoZSBSZXZpZXcgb2YgRWNvbm9taWMgU3R1ZGllczwvZnVsbC10aXRsZT48L3Bl
cmlvZGljYWw+PHBhZ2VzPjI3Ny0yOTc8L3BhZ2VzPjx2b2x1bWU+NTg8L3ZvbHVtZT48bnVtYmVy
PjI8L251bWJlcj48ZGF0ZXM+PHllYXI+MTk5MTwveWVhcj48L2RhdGVzPjxpc2JuPjE0NjctOTM3
WDwvaXNibj48dXJscz48L3VybHM+PC9yZWNvcmQ+PC9DaXRlPjxDaXRlPjxBdXRob3I+V2ludG9r
aTwvQXV0aG9yPjxZZWFyPjIwMTI8L1llYXI+PFJlY051bT4yMjM2PC9SZWNOdW0+PHJlY29yZD48
cmVjLW51bWJlcj4yMjM2PC9yZWMtbnVtYmVyPjxmb3JlaWduLWtleXM+PGtleSBhcHA9IkVOIiBk
Yi1pZD0idHJyMDBwZnNienpleDBlendmNnY1c3dkOWZwZnB3ZmE5MHhwIiB0aW1lc3RhbXA9IjE2
Mzc4MzA5MjMiIGd1aWQ9IjIyNTRiNDc1LWMxM2EtNDRhYi1hMWY4LTEzZDVlMGY0NzZhNiI+MjIz
Njwva2V5PjwvZm9yZWlnbi1rZXlzPjxyZWYtdHlwZSBuYW1lPSJKb3VybmFsIEFydGljbGUiPjE3
PC9yZWYtdHlwZT48Y29udHJpYnV0b3JzPjxhdXRob3JzPjxhdXRob3I+V2ludG9raSwgTSBCYWJh
amlkZTwvYXV0aG9yPjxhdXRob3I+TGluY2ssIEphbWVzIFM8L2F1dGhvcj48YXV0aG9yPk5ldHRl
ciwgSmVmZnJ5IE08L2F1dGhvcj48L2F1dGhvcnM+PC9jb250cmlidXRvcnM+PHRpdGxlcz48dGl0
bGU+RW5kb2dlbmVpdHkgYW5kIHRoZSBkeW5hbWljcyBvZiBpbnRlcm5hbCBjb3Jwb3JhdGUgZ292
ZXJuYW5jZTwvdGl0bGU+PHNlY29uZGFyeS10aXRsZT5Kb3VybmFsIG9mIGZpbmFuY2lhbCBlY29u
b21pY3M8L3NlY29uZGFyeS10aXRsZT48L3RpdGxlcz48cGVyaW9kaWNhbD48ZnVsbC10aXRsZT5K
b3VybmFsIG9mIEZpbmFuY2lhbCBFY29ub21pY3M8L2Z1bGwtdGl0bGU+PC9wZXJpb2RpY2FsPjxw
YWdlcz41ODEtNjA2PC9wYWdlcz48dm9sdW1lPjEwNTwvdm9sdW1lPjxudW1iZXI+MzwvbnVtYmVy
PjxkYXRlcz48eWVhcj4yMDEyPC95ZWFyPjwvZGF0ZXM+PGlzYm4+MDMwNC00MDVYPC9pc2JuPjx1
cmxzPjwvdXJscz48L3JlY29yZD48L0NpdGU+PENpdGU+PEF1dGhvcj5FdWdzdGVyPC9BdXRob3I+
PFllYXI+MjAyMDwvWWVhcj48UmVjTnVtPjIyMzk8L1JlY051bT48cmVjb3JkPjxyZWMtbnVtYmVy
PjIyMzk8L3JlYy1udW1iZXI+PGZvcmVpZ24ta2V5cz48a2V5IGFwcD0iRU4iIGRiLWlkPSJ0cnIw
MHBmc2J6emV4MGV6d2Y2djVzd2Q5ZnBmcHdmYTkweHAiIHRpbWVzdGFtcD0iMTYzNzgzOTcwOCIg
Z3VpZD0iZGJlZWViOGItNGQzNC00Yjg0LWFlMmQtY2EwZDJiY2QzODA1Ij4yMjM5PC9rZXk+PC9m
b3JlaWduLWtleXM+PHJlZi10eXBlIG5hbWU9IkpvdXJuYWwgQXJ0aWNsZSI+MTc8L3JlZi10eXBl
Pjxjb250cmlidXRvcnM+PGF1dGhvcnM+PGF1dGhvcj5FdWdzdGVyLCBGbG9yaWFuPC9hdXRob3I+
PC9hdXRob3JzPjwvY29udHJpYnV0b3JzPjx0aXRsZXM+PHRpdGxlPkVuZG9nZW5laXR5IGFuZCB0
aGUgZHluYW1pY3Mgb2Ygdm9sdW50YXJ5IGRpc2Nsb3N1cmUgcXVhbGl0eTogaXMgdGhlcmUgcmVh
bGx5IGFuIGVmZmVjdCBvbiB0aGUgY29zdCBvZiBlcXVpdHkgY2FwaXRhbD88L3RpdGxlPjxzZWNv
bmRhcnktdGl0bGU+Q29udGVtcG9yYXJ5IEFjY291bnRpbmcgUmVzZWFyY2g8L3NlY29uZGFyeS10
aXRsZT48L3RpdGxlcz48cGVyaW9kaWNhbD48ZnVsbC10aXRsZT5Db250ZW1wb3JhcnkgQWNjb3Vu
dGluZyBSZXNlYXJjaDwvZnVsbC10aXRsZT48L3BlcmlvZGljYWw+PHBhZ2VzPjI1OTAtMjYxNDwv
cGFnZXM+PHZvbHVtZT4zNzwvdm9sdW1lPjxudW1iZXI+NDwvbnVtYmVyPjxkYXRlcz48eWVhcj4y
MDIwPC95ZWFyPjwvZGF0ZXM+PGlzYm4+MDgyMy05MTUwPC9pc2JuPjx1cmxzPjwvdXJscz48L3Jl
Y29yZD48L0NpdGU+PC9FbmROb3RlPn==
</w:fldData>
        </w:fldChar>
      </w:r>
      <w:r w:rsidR="006F6C86" w:rsidRPr="004E7E5A">
        <w:rPr>
          <w:rFonts w:cs="Times New Roman"/>
        </w:rPr>
        <w:instrText xml:space="preserve"> ADDIN EN.CITE.DATA </w:instrText>
      </w:r>
      <w:r w:rsidR="006F6C86" w:rsidRPr="004E7E5A">
        <w:rPr>
          <w:rFonts w:cs="Times New Roman"/>
        </w:rPr>
      </w:r>
      <w:r w:rsidR="006F6C86" w:rsidRPr="004E7E5A">
        <w:rPr>
          <w:rFonts w:cs="Times New Roman"/>
        </w:rPr>
        <w:fldChar w:fldCharType="end"/>
      </w:r>
      <w:r w:rsidRPr="004E7E5A">
        <w:rPr>
          <w:rFonts w:cs="Times New Roman"/>
        </w:rPr>
      </w:r>
      <w:r w:rsidRPr="004E7E5A">
        <w:rPr>
          <w:rFonts w:cs="Times New Roman"/>
        </w:rPr>
        <w:fldChar w:fldCharType="separate"/>
      </w:r>
      <w:r w:rsidRPr="004E7E5A">
        <w:rPr>
          <w:rFonts w:cs="Times New Roman"/>
          <w:noProof/>
        </w:rPr>
        <w:t>(Arellano and Bond 1991; Wintoki et al. 2012; Eugster 2020)</w:t>
      </w:r>
      <w:r w:rsidRPr="004E7E5A">
        <w:rPr>
          <w:rFonts w:cs="Times New Roman"/>
        </w:rPr>
        <w:fldChar w:fldCharType="end"/>
      </w:r>
      <w:r w:rsidRPr="004E7E5A">
        <w:t xml:space="preserve">. </w:t>
      </w:r>
      <w:r w:rsidR="00E9658F" w:rsidRPr="004E7E5A">
        <w:rPr>
          <w:rFonts w:eastAsia="Times New Roman" w:cs="Times New Roman"/>
          <w:szCs w:val="24"/>
        </w:rPr>
        <w:t xml:space="preserve">Following </w:t>
      </w:r>
      <w:proofErr w:type="spellStart"/>
      <w:r w:rsidR="00E9658F" w:rsidRPr="004E7E5A">
        <w:rPr>
          <w:rFonts w:eastAsia="Times New Roman" w:cs="Times New Roman"/>
          <w:szCs w:val="24"/>
        </w:rPr>
        <w:t>Beji</w:t>
      </w:r>
      <w:proofErr w:type="spellEnd"/>
      <w:r w:rsidR="00E9658F" w:rsidRPr="004E7E5A">
        <w:rPr>
          <w:rFonts w:eastAsia="Times New Roman" w:cs="Times New Roman" w:hint="eastAsia"/>
          <w:szCs w:val="24"/>
        </w:rPr>
        <w:t xml:space="preserve"> </w:t>
      </w:r>
      <w:r w:rsidR="00E9658F" w:rsidRPr="004E7E5A">
        <w:rPr>
          <w:rFonts w:eastAsia="Times New Roman" w:cs="Times New Roman"/>
          <w:szCs w:val="24"/>
        </w:rPr>
        <w:t>et al. (2020), we add only one lag of the dependent variable (</w:t>
      </w:r>
      <w:proofErr w:type="spellStart"/>
      <w:r w:rsidR="00E9658F" w:rsidRPr="004E7E5A">
        <w:rPr>
          <w:rFonts w:eastAsia="Times New Roman" w:cs="Times New Roman"/>
          <w:i/>
          <w:iCs/>
          <w:szCs w:val="24"/>
        </w:rPr>
        <w:t>Csr</w:t>
      </w:r>
      <w:proofErr w:type="spellEnd"/>
      <w:r w:rsidR="00E9658F" w:rsidRPr="004E7E5A">
        <w:rPr>
          <w:rFonts w:eastAsia="Times New Roman" w:cs="Times New Roman"/>
          <w:szCs w:val="24"/>
        </w:rPr>
        <w:t>) on the right-hand side of our regression model.</w:t>
      </w:r>
      <w:r w:rsidR="00E9658F" w:rsidRPr="004E7E5A">
        <w:t xml:space="preserve"> </w:t>
      </w:r>
      <w:r w:rsidR="005B2D57" w:rsidRPr="004E7E5A">
        <w:t xml:space="preserve">As to instrument variables, </w:t>
      </w:r>
      <w:r w:rsidR="005B2D57" w:rsidRPr="004E7E5A">
        <w:rPr>
          <w:rFonts w:eastAsia="Times New Roman"/>
          <w:szCs w:val="24"/>
        </w:rPr>
        <w:t>w</w:t>
      </w:r>
      <w:r w:rsidRPr="004E7E5A">
        <w:rPr>
          <w:rFonts w:eastAsia="Times New Roman"/>
          <w:szCs w:val="24"/>
        </w:rPr>
        <w:t xml:space="preserve">e use </w:t>
      </w:r>
      <w:r w:rsidRPr="004E7E5A">
        <w:rPr>
          <w:rFonts w:eastAsia="Times New Roman" w:cs="Times New Roman"/>
          <w:szCs w:val="24"/>
        </w:rPr>
        <w:t>the lagged value of the dependent variable (</w:t>
      </w:r>
      <w:proofErr w:type="spellStart"/>
      <w:r w:rsidRPr="004E7E5A">
        <w:rPr>
          <w:rFonts w:eastAsia="Times New Roman" w:cs="Times New Roman"/>
          <w:i/>
          <w:iCs/>
          <w:szCs w:val="24"/>
        </w:rPr>
        <w:t>C</w:t>
      </w:r>
      <w:r w:rsidRPr="004E7E5A">
        <w:rPr>
          <w:rFonts w:eastAsia="Times New Roman"/>
          <w:i/>
          <w:iCs/>
          <w:szCs w:val="24"/>
        </w:rPr>
        <w:t>sr</w:t>
      </w:r>
      <w:proofErr w:type="spellEnd"/>
      <w:r w:rsidRPr="004E7E5A">
        <w:rPr>
          <w:rFonts w:eastAsia="Times New Roman" w:cs="Times New Roman"/>
          <w:szCs w:val="24"/>
        </w:rPr>
        <w:t>) and lagged value of the endogenous independent variable (</w:t>
      </w:r>
      <w:r w:rsidRPr="004E7E5A">
        <w:rPr>
          <w:rFonts w:eastAsia="Times New Roman" w:cs="Times New Roman"/>
          <w:i/>
          <w:iCs/>
          <w:szCs w:val="24"/>
        </w:rPr>
        <w:t>Score</w:t>
      </w:r>
      <w:r w:rsidRPr="004E7E5A">
        <w:rPr>
          <w:rFonts w:eastAsia="Times New Roman" w:cs="Times New Roman"/>
          <w:szCs w:val="24"/>
        </w:rPr>
        <w:t>)</w:t>
      </w:r>
      <w:r w:rsidRPr="004E7E5A">
        <w:rPr>
          <w:rFonts w:eastAsia="Times New Roman"/>
          <w:szCs w:val="24"/>
        </w:rPr>
        <w:t xml:space="preserve"> as </w:t>
      </w:r>
      <w:r w:rsidRPr="004E7E5A">
        <w:rPr>
          <w:rFonts w:eastAsia="Times New Roman" w:cs="Times New Roman"/>
          <w:szCs w:val="24"/>
        </w:rPr>
        <w:t xml:space="preserve">instruments in the </w:t>
      </w:r>
      <w:r w:rsidRPr="004E7E5A">
        <w:rPr>
          <w:rFonts w:eastAsia="Times New Roman"/>
          <w:szCs w:val="24"/>
        </w:rPr>
        <w:t xml:space="preserve">process of </w:t>
      </w:r>
      <w:r w:rsidR="005A4C86" w:rsidRPr="004E7E5A">
        <w:rPr>
          <w:rFonts w:cs="Times New Roman"/>
        </w:rPr>
        <w:t>Difference</w:t>
      </w:r>
      <w:r w:rsidR="005A4C86" w:rsidRPr="004E7E5A">
        <w:rPr>
          <w:rFonts w:eastAsia="Times New Roman"/>
          <w:szCs w:val="24"/>
        </w:rPr>
        <w:t xml:space="preserve"> </w:t>
      </w:r>
      <w:r w:rsidRPr="004E7E5A">
        <w:rPr>
          <w:rFonts w:eastAsia="Times New Roman"/>
          <w:szCs w:val="24"/>
        </w:rPr>
        <w:t>GMM</w:t>
      </w:r>
      <w:r w:rsidRPr="004E7E5A">
        <w:rPr>
          <w:rFonts w:eastAsia="Times New Roman" w:cs="Times New Roman"/>
          <w:szCs w:val="24"/>
        </w:rPr>
        <w:t>.</w:t>
      </w:r>
      <w:r w:rsidR="00C64EF1" w:rsidRPr="004E7E5A">
        <w:rPr>
          <w:rStyle w:val="af4"/>
          <w:rFonts w:eastAsia="Times New Roman" w:cs="Times New Roman"/>
          <w:szCs w:val="24"/>
        </w:rPr>
        <w:footnoteReference w:id="15"/>
      </w:r>
      <w:r w:rsidRPr="004E7E5A">
        <w:rPr>
          <w:rFonts w:eastAsia="Times New Roman" w:cs="Times New Roman" w:hint="eastAsia"/>
          <w:szCs w:val="24"/>
        </w:rPr>
        <w:t xml:space="preserve"> </w:t>
      </w:r>
      <w:r w:rsidR="009D1EF4" w:rsidRPr="004E7E5A">
        <w:t>That is, we use historical values of CSR disclosure quality (</w:t>
      </w:r>
      <w:proofErr w:type="spellStart"/>
      <w:r w:rsidR="009D1EF4" w:rsidRPr="004E7E5A">
        <w:rPr>
          <w:i/>
          <w:iCs/>
        </w:rPr>
        <w:t>Csr</w:t>
      </w:r>
      <w:proofErr w:type="spellEnd"/>
      <w:r w:rsidR="009D1EF4" w:rsidRPr="004E7E5A">
        <w:t>) and director’s centrality indicator (</w:t>
      </w:r>
      <w:r w:rsidR="009D1EF4" w:rsidRPr="004E7E5A">
        <w:rPr>
          <w:i/>
          <w:iCs/>
        </w:rPr>
        <w:t>Score</w:t>
      </w:r>
      <w:r w:rsidR="009D1EF4" w:rsidRPr="004E7E5A">
        <w:t>) as instruments for current changes in these variables.</w:t>
      </w:r>
    </w:p>
    <w:p w14:paraId="01AA2CD2" w14:textId="73A8D2C8" w:rsidR="00B33E03" w:rsidRPr="004E7E5A" w:rsidRDefault="00B33E03" w:rsidP="00B33E03">
      <w:pPr>
        <w:pStyle w:val="a7"/>
        <w:spacing w:line="480" w:lineRule="auto"/>
        <w:ind w:firstLine="480"/>
        <w:rPr>
          <w:rFonts w:cs="Times New Roman"/>
        </w:rPr>
      </w:pPr>
      <w:r w:rsidRPr="004E7E5A">
        <w:rPr>
          <w:rFonts w:cs="Times New Roman"/>
        </w:rPr>
        <w:t xml:space="preserve">Table 14 presents the results using the two-step Difference GMM estimators </w:t>
      </w:r>
      <w:r w:rsidRPr="004E7E5A">
        <w:t>for the baseline hypothesis (hypothesis 1)</w:t>
      </w:r>
      <w:r w:rsidR="00E37824" w:rsidRPr="004E7E5A">
        <w:t>.</w:t>
      </w:r>
      <w:r w:rsidR="008165F6" w:rsidRPr="004E7E5A">
        <w:rPr>
          <w:rStyle w:val="af4"/>
        </w:rPr>
        <w:footnoteReference w:id="16"/>
      </w:r>
      <w:r w:rsidRPr="004E7E5A">
        <w:rPr>
          <w:rFonts w:cs="Times New Roman"/>
        </w:rPr>
        <w:t xml:space="preserve"> </w:t>
      </w:r>
      <w:r w:rsidRPr="004E7E5A">
        <w:t xml:space="preserve">GMM estimation comes with a cost because it reduces the sample size. Due to the data requirements (lagged variables), the sample size is reduced </w:t>
      </w:r>
      <w:r w:rsidRPr="004E7E5A">
        <w:lastRenderedPageBreak/>
        <w:t>from 3986 to 2222. Applying the</w:t>
      </w:r>
      <w:r w:rsidRPr="004E7E5A">
        <w:rPr>
          <w:rFonts w:cs="Times New Roman"/>
        </w:rPr>
        <w:t xml:space="preserve"> Difference</w:t>
      </w:r>
      <w:r w:rsidRPr="004E7E5A">
        <w:t xml:space="preserve"> GMM estimator for the baseline hypothesis indicates that the coefficient of</w:t>
      </w:r>
      <w:r w:rsidRPr="004E7E5A">
        <w:rPr>
          <w:rFonts w:cs="Times New Roman"/>
        </w:rPr>
        <w:t xml:space="preserve"> directors’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xml:space="preserve">) is positively significant. Our findings remain robust after controlling for unobserved </w:t>
      </w:r>
      <w:r w:rsidR="00DB4C4B" w:rsidRPr="004E7E5A">
        <w:rPr>
          <w:rFonts w:cs="Times New Roman"/>
        </w:rPr>
        <w:t>heterogeneity and simultaneity</w:t>
      </w:r>
      <w:r w:rsidR="00DB4C4B" w:rsidRPr="004E7E5A">
        <w:rPr>
          <w:rFonts w:eastAsia="Times New Roman" w:cs="Times New Roman"/>
          <w:szCs w:val="24"/>
        </w:rPr>
        <w:t>/causality</w:t>
      </w:r>
      <w:r w:rsidRPr="004E7E5A">
        <w:rPr>
          <w:rFonts w:cs="Times New Roman"/>
        </w:rPr>
        <w:t>.</w:t>
      </w:r>
    </w:p>
    <w:p w14:paraId="1F9A4D1F" w14:textId="55F3B90B" w:rsidR="00FA13F8" w:rsidRPr="004E7E5A" w:rsidRDefault="007012DD" w:rsidP="007012DD">
      <w:pPr>
        <w:pStyle w:val="a7"/>
        <w:spacing w:line="480" w:lineRule="auto"/>
        <w:ind w:firstLineChars="0" w:firstLine="0"/>
        <w:jc w:val="center"/>
        <w:rPr>
          <w:rFonts w:cs="Times New Roman"/>
        </w:rPr>
      </w:pPr>
      <w:r w:rsidRPr="004E7E5A">
        <w:rPr>
          <w:rFonts w:cs="Times New Roman"/>
        </w:rPr>
        <w:t>[Insert Table 14 here]</w:t>
      </w:r>
    </w:p>
    <w:p w14:paraId="3337401B" w14:textId="1DB02D9A" w:rsidR="00BE3E27" w:rsidRPr="004E7E5A" w:rsidRDefault="00BE3E27" w:rsidP="00BE3E27">
      <w:pPr>
        <w:pStyle w:val="4"/>
        <w:spacing w:before="0" w:after="0" w:line="480" w:lineRule="auto"/>
        <w:rPr>
          <w:b w:val="0"/>
          <w:bCs w:val="0"/>
          <w:i/>
          <w:iCs/>
          <w:color w:val="000000" w:themeColor="text1"/>
        </w:rPr>
      </w:pPr>
      <w:r w:rsidRPr="004E7E5A">
        <w:rPr>
          <w:rFonts w:hint="eastAsia"/>
          <w:b w:val="0"/>
          <w:bCs w:val="0"/>
          <w:i/>
          <w:iCs/>
          <w:color w:val="000000" w:themeColor="text1"/>
        </w:rPr>
        <w:t>System</w:t>
      </w:r>
      <w:r w:rsidRPr="004E7E5A">
        <w:rPr>
          <w:b w:val="0"/>
          <w:bCs w:val="0"/>
          <w:i/>
          <w:iCs/>
          <w:color w:val="000000" w:themeColor="text1"/>
        </w:rPr>
        <w:t xml:space="preserve"> </w:t>
      </w:r>
      <w:r w:rsidRPr="004E7E5A">
        <w:rPr>
          <w:rFonts w:hint="eastAsia"/>
          <w:b w:val="0"/>
          <w:bCs w:val="0"/>
          <w:i/>
          <w:iCs/>
          <w:color w:val="000000" w:themeColor="text1"/>
        </w:rPr>
        <w:t>GMM</w:t>
      </w:r>
    </w:p>
    <w:p w14:paraId="3C8C3C98" w14:textId="4AB79ACF" w:rsidR="00B606FB" w:rsidRPr="004E7E5A" w:rsidRDefault="00FF256A" w:rsidP="00B606FB">
      <w:pPr>
        <w:pStyle w:val="a7"/>
        <w:spacing w:line="480" w:lineRule="auto"/>
        <w:ind w:firstLine="480"/>
        <w:rPr>
          <w:rFonts w:cs="Times New Roman"/>
        </w:rPr>
      </w:pPr>
      <w:r w:rsidRPr="004E7E5A">
        <w:rPr>
          <w:rFonts w:cs="Times New Roman"/>
        </w:rPr>
        <w:t>Sometimes, the instruments used in Difference GMM approach are weak</w:t>
      </w:r>
      <w:r w:rsidR="005C5239" w:rsidRPr="004E7E5A">
        <w:rPr>
          <w:rFonts w:cs="Times New Roman"/>
        </w:rPr>
        <w:t xml:space="preserve"> and provide little information about the first-differenced variable</w:t>
      </w:r>
      <w:r w:rsidRPr="004E7E5A">
        <w:rPr>
          <w:rFonts w:cs="Times New Roman"/>
        </w:rPr>
        <w:t xml:space="preserve">, which may cause the problem of biased coefficients </w:t>
      </w:r>
      <w:r w:rsidR="005C5239" w:rsidRPr="004E7E5A">
        <w:rPr>
          <w:rFonts w:cs="Times New Roman"/>
        </w:rPr>
        <w:fldChar w:fldCharType="begin">
          <w:fldData xml:space="preserve">PEVuZE5vdGU+PENpdGU+PEF1dGhvcj5BcmVsbGFubzwvQXV0aG9yPjxZZWFyPjE5OTU8L1llYXI+
PFJlY051bT4yMjI1PC9SZWNOdW0+PERpc3BsYXlUZXh0PihBcmVsbGFubyBhbmQgQm92ZXIgMTk5
NTsgQmx1bmRlbGwgYW5kIEJvbmQgMTk5ODsgRmxhbm5lcnkgYW5kIEhhbmtpbnMgMjAxMyk8L0Rp
c3BsYXlUZXh0PjxyZWNvcmQ+PHJlYy1udW1iZXI+MjIyNTwvcmVjLW51bWJlcj48Zm9yZWlnbi1r
ZXlzPjxrZXkgYXBwPSJFTiIgZGItaWQ9InRycjAwcGZzYnp6ZXgwZXp3ZjZ2NXN3ZDlmcGZwd2Zh
OTB4cCIgdGltZXN0YW1wPSIxNjM3NjU5ODg2IiBndWlkPSI0NDkyODEyMy01ZDg5LTQyMTctOWEy
OS0wZjhiYTgwY2E1M2QiPjIyMjU8L2tleT48L2ZvcmVpZ24ta2V5cz48cmVmLXR5cGUgbmFtZT0i
Sm91cm5hbCBBcnRpY2xlIj4xNzwvcmVmLXR5cGU+PGNvbnRyaWJ1dG9ycz48YXV0aG9ycz48YXV0
aG9yPkFyZWxsYW5vLCBNYW51ZWw8L2F1dGhvcj48YXV0aG9yPkJvdmVyLCBPbHltcGlhPC9hdXRo
b3I+PC9hdXRob3JzPjwvY29udHJpYnV0b3JzPjx0aXRsZXM+PHRpdGxlPkFub3RoZXIgbG9vayBh
dCB0aGUgaW5zdHJ1bWVudGFsIHZhcmlhYmxlIGVzdGltYXRpb24gb2YgZXJyb3ItY29tcG9uZW50
cyBtb2RlbHM8L3RpdGxlPjxzZWNvbmRhcnktdGl0bGU+Sm91cm5hbCBvZiBlY29ub21ldHJpY3M8
L3NlY29uZGFyeS10aXRsZT48L3RpdGxlcz48cGVyaW9kaWNhbD48ZnVsbC10aXRsZT5Kb3VybmFs
IG9mIEVjb25vbWV0cmljczwvZnVsbC10aXRsZT48L3BlcmlvZGljYWw+PHBhZ2VzPjI5LTUxPC9w
YWdlcz48dm9sdW1lPjY4PC92b2x1bWU+PG51bWJlcj4xPC9udW1iZXI+PGRhdGVzPjx5ZWFyPjE5
OTU8L3llYXI+PC9kYXRlcz48aXNibj4wMzA0LTQwNzY8L2lzYm4+PHVybHM+PC91cmxzPjwvcmVj
b3JkPjwvQ2l0ZT48Q2l0ZT48QXV0aG9yPkJsdW5kZWxsPC9BdXRob3I+PFllYXI+MTk5ODwvWWVh
cj48UmVjTnVtPjIyMjQ8L1JlY051bT48cmVjb3JkPjxyZWMtbnVtYmVyPjIyMjQ8L3JlYy1udW1i
ZXI+PGZvcmVpZ24ta2V5cz48a2V5IGFwcD0iRU4iIGRiLWlkPSJ0cnIwMHBmc2J6emV4MGV6d2Y2
djVzd2Q5ZnBmcHdmYTkweHAiIHRpbWVzdGFtcD0iMTYzNzY1OTcyMyIgZ3VpZD0iNWExYTEwN2Ut
MTQ4Ny00MjIyLThkNWQtNmM2YTZiMDVjZWEyIj4yMjI0PC9rZXk+PC9mb3JlaWduLWtleXM+PHJl
Zi10eXBlIG5hbWU9IkpvdXJuYWwgQXJ0aWNsZSI+MTc8L3JlZi10eXBlPjxjb250cmlidXRvcnM+
PGF1dGhvcnM+PGF1dGhvcj5CbHVuZGVsbCwgUmljaGFyZDwvYXV0aG9yPjxhdXRob3I+Qm9uZCwg
U3RlcGhlbjwvYXV0aG9yPjwvYXV0aG9ycz48L2NvbnRyaWJ1dG9ycz48dGl0bGVzPjx0aXRsZT5J
bml0aWFsIGNvbmRpdGlvbnMgYW5kIG1vbWVudCByZXN0cmljdGlvbnMgaW4gZHluYW1pYyBwYW5l
bCBkYXRhIG1vZGVsczwvdGl0bGU+PHNlY29uZGFyeS10aXRsZT5Kb3VybmFsIG9mIEVjb25vbWV0
cmljczwvc2Vjb25kYXJ5LXRpdGxlPjwvdGl0bGVzPjxwZXJpb2RpY2FsPjxmdWxsLXRpdGxlPkpv
dXJuYWwgb2YgRWNvbm9tZXRyaWNzPC9mdWxsLXRpdGxlPjwvcGVyaW9kaWNhbD48cGFnZXM+MTE1
LTE0MzwvcGFnZXM+PHZvbHVtZT44Nzwvdm9sdW1lPjxudW1iZXI+MTwvbnVtYmVyPjxrZXl3b3Jk
cz48a2V5d29yZD5EeW5hbWljIHBhbmVsIGRhdGE8L2tleXdvcmQ+PGtleXdvcmQ+RXJyb3IgY29t
cG9uZW50czwva2V5d29yZD48a2V5d29yZD5XZWFrIGluc3RydW1lbnRzPC9rZXl3b3JkPjxrZXl3
b3JkPkluaXRpYWwgY29uZGl0aW9uczwva2V5d29yZD48a2V5d29yZD5HTU08L2tleXdvcmQ+PC9r
ZXl3b3Jkcz48ZGF0ZXM+PHllYXI+MTk5ODwveWVhcj48cHViLWRhdGVzPjxkYXRlPjE5OTgvMTEv
MDEvPC9kYXRlPjwvcHViLWRhdGVzPjwvZGF0ZXM+PGlzYm4+MDMwNC00MDc2PC9pc2JuPjx1cmxz
PjxyZWxhdGVkLXVybHM+PHVybD5odHRwczovL3d3dy5zY2llbmNlZGlyZWN0LmNvbS9zY2llbmNl
L2FydGljbGUvcGlpL1MwMzA0NDA3Njk4MDAwMDk4PC91cmw+PC9yZWxhdGVkLXVybHM+PC91cmxz
PjxlbGVjdHJvbmljLXJlc291cmNlLW51bT5odHRwczovL2RvaS5vcmcvMTAuMTAxNi9TMDMwNC00
MDc2KDk4KTAwMDA5LTg8L2VsZWN0cm9uaWMtcmVzb3VyY2UtbnVtPjwvcmVjb3JkPjwvQ2l0ZT48
Q2l0ZT48QXV0aG9yPkZsYW5uZXJ5PC9BdXRob3I+PFllYXI+MjAxMzwvWWVhcj48UmVjTnVtPjIy
Mjg8L1JlY051bT48cmVjb3JkPjxyZWMtbnVtYmVyPjIyMjg8L3JlYy1udW1iZXI+PGZvcmVpZ24t
a2V5cz48a2V5IGFwcD0iRU4iIGRiLWlkPSJ0cnIwMHBmc2J6emV4MGV6d2Y2djVzd2Q5ZnBmcHdm
YTkweHAiIHRpbWVzdGFtcD0iMTYzNzY2MDI1NSIgZ3VpZD0iOWYyNTdmMjItM2QzMy00NzZiLThh
ODQtZGYxZTdhM2IzMjNiIj4yMjI4PC9rZXk+PC9mb3JlaWduLWtleXM+PHJlZi10eXBlIG5hbWU9
IkpvdXJuYWwgQXJ0aWNsZSI+MTc8L3JlZi10eXBlPjxjb250cmlidXRvcnM+PGF1dGhvcnM+PGF1
dGhvcj5GbGFubmVyeSwgTWFyayBKPC9hdXRob3I+PGF1dGhvcj5IYW5raW5zLCBLcmlzdGluZSBX
YXRzb248L2F1dGhvcj48L2F1dGhvcnM+PC9jb250cmlidXRvcnM+PHRpdGxlcz48dGl0bGU+RXN0
aW1hdGluZyBkeW5hbWljIHBhbmVsIG1vZGVscyBpbiBjb3Jwb3JhdGUgZmluYW5jZTwvdGl0bGU+
PHNlY29uZGFyeS10aXRsZT5Kb3VybmFsIG9mIENvcnBvcmF0ZSBGaW5hbmNlPC9zZWNvbmRhcnkt
dGl0bGU+PC90aXRsZXM+PHBlcmlvZGljYWw+PGZ1bGwtdGl0bGU+Sm91cm5hbCBvZiBDb3Jwb3Jh
dGUgRmluYW5jZTwvZnVsbC10aXRsZT48L3BlcmlvZGljYWw+PHBhZ2VzPjEtMTk8L3BhZ2VzPjx2
b2x1bWU+MTk8L3ZvbHVtZT48ZGF0ZXM+PHllYXI+MjAxMzwveWVhcj48L2RhdGVzPjxpc2JuPjA5
MjktMTE5OTwvaXNibj48dXJscz48L3VybHM+PC9yZWNvcmQ+PC9DaXRlPjwvRW5kTm90ZT5=
</w:fldData>
        </w:fldChar>
      </w:r>
      <w:r w:rsidR="006F6C86" w:rsidRPr="004E7E5A">
        <w:rPr>
          <w:rFonts w:cs="Times New Roman"/>
        </w:rPr>
        <w:instrText xml:space="preserve"> ADDIN EN.CITE </w:instrText>
      </w:r>
      <w:r w:rsidR="006F6C86" w:rsidRPr="004E7E5A">
        <w:rPr>
          <w:rFonts w:cs="Times New Roman"/>
        </w:rPr>
        <w:fldChar w:fldCharType="begin">
          <w:fldData xml:space="preserve">PEVuZE5vdGU+PENpdGU+PEF1dGhvcj5BcmVsbGFubzwvQXV0aG9yPjxZZWFyPjE5OTU8L1llYXI+
PFJlY051bT4yMjI1PC9SZWNOdW0+PERpc3BsYXlUZXh0PihBcmVsbGFubyBhbmQgQm92ZXIgMTk5
NTsgQmx1bmRlbGwgYW5kIEJvbmQgMTk5ODsgRmxhbm5lcnkgYW5kIEhhbmtpbnMgMjAxMyk8L0Rp
c3BsYXlUZXh0PjxyZWNvcmQ+PHJlYy1udW1iZXI+MjIyNTwvcmVjLW51bWJlcj48Zm9yZWlnbi1r
ZXlzPjxrZXkgYXBwPSJFTiIgZGItaWQ9InRycjAwcGZzYnp6ZXgwZXp3ZjZ2NXN3ZDlmcGZwd2Zh
OTB4cCIgdGltZXN0YW1wPSIxNjM3NjU5ODg2IiBndWlkPSI0NDkyODEyMy01ZDg5LTQyMTctOWEy
OS0wZjhiYTgwY2E1M2QiPjIyMjU8L2tleT48L2ZvcmVpZ24ta2V5cz48cmVmLXR5cGUgbmFtZT0i
Sm91cm5hbCBBcnRpY2xlIj4xNzwvcmVmLXR5cGU+PGNvbnRyaWJ1dG9ycz48YXV0aG9ycz48YXV0
aG9yPkFyZWxsYW5vLCBNYW51ZWw8L2F1dGhvcj48YXV0aG9yPkJvdmVyLCBPbHltcGlhPC9hdXRo
b3I+PC9hdXRob3JzPjwvY29udHJpYnV0b3JzPjx0aXRsZXM+PHRpdGxlPkFub3RoZXIgbG9vayBh
dCB0aGUgaW5zdHJ1bWVudGFsIHZhcmlhYmxlIGVzdGltYXRpb24gb2YgZXJyb3ItY29tcG9uZW50
cyBtb2RlbHM8L3RpdGxlPjxzZWNvbmRhcnktdGl0bGU+Sm91cm5hbCBvZiBlY29ub21ldHJpY3M8
L3NlY29uZGFyeS10aXRsZT48L3RpdGxlcz48cGVyaW9kaWNhbD48ZnVsbC10aXRsZT5Kb3VybmFs
IG9mIEVjb25vbWV0cmljczwvZnVsbC10aXRsZT48L3BlcmlvZGljYWw+PHBhZ2VzPjI5LTUxPC9w
YWdlcz48dm9sdW1lPjY4PC92b2x1bWU+PG51bWJlcj4xPC9udW1iZXI+PGRhdGVzPjx5ZWFyPjE5
OTU8L3llYXI+PC9kYXRlcz48aXNibj4wMzA0LTQwNzY8L2lzYm4+PHVybHM+PC91cmxzPjwvcmVj
b3JkPjwvQ2l0ZT48Q2l0ZT48QXV0aG9yPkJsdW5kZWxsPC9BdXRob3I+PFllYXI+MTk5ODwvWWVh
cj48UmVjTnVtPjIyMjQ8L1JlY051bT48cmVjb3JkPjxyZWMtbnVtYmVyPjIyMjQ8L3JlYy1udW1i
ZXI+PGZvcmVpZ24ta2V5cz48a2V5IGFwcD0iRU4iIGRiLWlkPSJ0cnIwMHBmc2J6emV4MGV6d2Y2
djVzd2Q5ZnBmcHdmYTkweHAiIHRpbWVzdGFtcD0iMTYzNzY1OTcyMyIgZ3VpZD0iNWExYTEwN2Ut
MTQ4Ny00MjIyLThkNWQtNmM2YTZiMDVjZWEyIj4yMjI0PC9rZXk+PC9mb3JlaWduLWtleXM+PHJl
Zi10eXBlIG5hbWU9IkpvdXJuYWwgQXJ0aWNsZSI+MTc8L3JlZi10eXBlPjxjb250cmlidXRvcnM+
PGF1dGhvcnM+PGF1dGhvcj5CbHVuZGVsbCwgUmljaGFyZDwvYXV0aG9yPjxhdXRob3I+Qm9uZCwg
U3RlcGhlbjwvYXV0aG9yPjwvYXV0aG9ycz48L2NvbnRyaWJ1dG9ycz48dGl0bGVzPjx0aXRsZT5J
bml0aWFsIGNvbmRpdGlvbnMgYW5kIG1vbWVudCByZXN0cmljdGlvbnMgaW4gZHluYW1pYyBwYW5l
bCBkYXRhIG1vZGVsczwvdGl0bGU+PHNlY29uZGFyeS10aXRsZT5Kb3VybmFsIG9mIEVjb25vbWV0
cmljczwvc2Vjb25kYXJ5LXRpdGxlPjwvdGl0bGVzPjxwZXJpb2RpY2FsPjxmdWxsLXRpdGxlPkpv
dXJuYWwgb2YgRWNvbm9tZXRyaWNzPC9mdWxsLXRpdGxlPjwvcGVyaW9kaWNhbD48cGFnZXM+MTE1
LTE0MzwvcGFnZXM+PHZvbHVtZT44Nzwvdm9sdW1lPjxudW1iZXI+MTwvbnVtYmVyPjxrZXl3b3Jk
cz48a2V5d29yZD5EeW5hbWljIHBhbmVsIGRhdGE8L2tleXdvcmQ+PGtleXdvcmQ+RXJyb3IgY29t
cG9uZW50czwva2V5d29yZD48a2V5d29yZD5XZWFrIGluc3RydW1lbnRzPC9rZXl3b3JkPjxrZXl3
b3JkPkluaXRpYWwgY29uZGl0aW9uczwva2V5d29yZD48a2V5d29yZD5HTU08L2tleXdvcmQ+PC9r
ZXl3b3Jkcz48ZGF0ZXM+PHllYXI+MTk5ODwveWVhcj48cHViLWRhdGVzPjxkYXRlPjE5OTgvMTEv
MDEvPC9kYXRlPjwvcHViLWRhdGVzPjwvZGF0ZXM+PGlzYm4+MDMwNC00MDc2PC9pc2JuPjx1cmxz
PjxyZWxhdGVkLXVybHM+PHVybD5odHRwczovL3d3dy5zY2llbmNlZGlyZWN0LmNvbS9zY2llbmNl
L2FydGljbGUvcGlpL1MwMzA0NDA3Njk4MDAwMDk4PC91cmw+PC9yZWxhdGVkLXVybHM+PC91cmxz
PjxlbGVjdHJvbmljLXJlc291cmNlLW51bT5odHRwczovL2RvaS5vcmcvMTAuMTAxNi9TMDMwNC00
MDc2KDk4KTAwMDA5LTg8L2VsZWN0cm9uaWMtcmVzb3VyY2UtbnVtPjwvcmVjb3JkPjwvQ2l0ZT48
Q2l0ZT48QXV0aG9yPkZsYW5uZXJ5PC9BdXRob3I+PFllYXI+MjAxMzwvWWVhcj48UmVjTnVtPjIy
Mjg8L1JlY051bT48cmVjb3JkPjxyZWMtbnVtYmVyPjIyMjg8L3JlYy1udW1iZXI+PGZvcmVpZ24t
a2V5cz48a2V5IGFwcD0iRU4iIGRiLWlkPSJ0cnIwMHBmc2J6emV4MGV6d2Y2djVzd2Q5ZnBmcHdm
YTkweHAiIHRpbWVzdGFtcD0iMTYzNzY2MDI1NSIgZ3VpZD0iOWYyNTdmMjItM2QzMy00NzZiLThh
ODQtZGYxZTdhM2IzMjNiIj4yMjI4PC9rZXk+PC9mb3JlaWduLWtleXM+PHJlZi10eXBlIG5hbWU9
IkpvdXJuYWwgQXJ0aWNsZSI+MTc8L3JlZi10eXBlPjxjb250cmlidXRvcnM+PGF1dGhvcnM+PGF1
dGhvcj5GbGFubmVyeSwgTWFyayBKPC9hdXRob3I+PGF1dGhvcj5IYW5raW5zLCBLcmlzdGluZSBX
YXRzb248L2F1dGhvcj48L2F1dGhvcnM+PC9jb250cmlidXRvcnM+PHRpdGxlcz48dGl0bGU+RXN0
aW1hdGluZyBkeW5hbWljIHBhbmVsIG1vZGVscyBpbiBjb3Jwb3JhdGUgZmluYW5jZTwvdGl0bGU+
PHNlY29uZGFyeS10aXRsZT5Kb3VybmFsIG9mIENvcnBvcmF0ZSBGaW5hbmNlPC9zZWNvbmRhcnkt
dGl0bGU+PC90aXRsZXM+PHBlcmlvZGljYWw+PGZ1bGwtdGl0bGU+Sm91cm5hbCBvZiBDb3Jwb3Jh
dGUgRmluYW5jZTwvZnVsbC10aXRsZT48L3BlcmlvZGljYWw+PHBhZ2VzPjEtMTk8L3BhZ2VzPjx2
b2x1bWU+MTk8L3ZvbHVtZT48ZGF0ZXM+PHllYXI+MjAxMzwveWVhcj48L2RhdGVzPjxpc2JuPjA5
MjktMTE5OTwvaXNibj48dXJscz48L3VybHM+PC9yZWNvcmQ+PC9DaXRlPjwvRW5kTm90ZT5=
</w:fldData>
        </w:fldChar>
      </w:r>
      <w:r w:rsidR="006F6C86" w:rsidRPr="004E7E5A">
        <w:rPr>
          <w:rFonts w:cs="Times New Roman"/>
        </w:rPr>
        <w:instrText xml:space="preserve"> ADDIN EN.CITE.DATA </w:instrText>
      </w:r>
      <w:r w:rsidR="006F6C86" w:rsidRPr="004E7E5A">
        <w:rPr>
          <w:rFonts w:cs="Times New Roman"/>
        </w:rPr>
      </w:r>
      <w:r w:rsidR="006F6C86" w:rsidRPr="004E7E5A">
        <w:rPr>
          <w:rFonts w:cs="Times New Roman"/>
        </w:rPr>
        <w:fldChar w:fldCharType="end"/>
      </w:r>
      <w:r w:rsidR="005C5239" w:rsidRPr="004E7E5A">
        <w:rPr>
          <w:rFonts w:cs="Times New Roman"/>
        </w:rPr>
      </w:r>
      <w:r w:rsidR="005C5239" w:rsidRPr="004E7E5A">
        <w:rPr>
          <w:rFonts w:cs="Times New Roman"/>
        </w:rPr>
        <w:fldChar w:fldCharType="separate"/>
      </w:r>
      <w:r w:rsidR="005C5239" w:rsidRPr="004E7E5A">
        <w:rPr>
          <w:rFonts w:cs="Times New Roman"/>
          <w:noProof/>
        </w:rPr>
        <w:t>(Arellano and Bover 1995; Blundell and Bond 1998; Flannery and Hankins 2013)</w:t>
      </w:r>
      <w:r w:rsidR="005C5239" w:rsidRPr="004E7E5A">
        <w:rPr>
          <w:rFonts w:cs="Times New Roman"/>
        </w:rPr>
        <w:fldChar w:fldCharType="end"/>
      </w:r>
      <w:r w:rsidR="005C5239" w:rsidRPr="004E7E5A">
        <w:rPr>
          <w:rFonts w:cs="Times New Roman"/>
        </w:rPr>
        <w:t xml:space="preserve">. </w:t>
      </w:r>
      <w:r w:rsidR="00FD0718" w:rsidRPr="004E7E5A">
        <w:rPr>
          <w:rFonts w:cs="Times New Roman"/>
        </w:rPr>
        <w:t>Blundell and Bond (1998) suggest an alternative System GMM estimator which utilize the lagged first differences as instruments in a non-transformed (levels) equation in addition to the first-differencing used by Arellano and Bond</w:t>
      </w:r>
      <w:r w:rsidR="008C6FC6" w:rsidRPr="004E7E5A">
        <w:rPr>
          <w:rFonts w:cs="Times New Roman"/>
        </w:rPr>
        <w:t xml:space="preserve"> (1991)</w:t>
      </w:r>
      <w:r w:rsidR="005C5239" w:rsidRPr="004E7E5A">
        <w:rPr>
          <w:rFonts w:cs="Times New Roman"/>
        </w:rPr>
        <w:t>,</w:t>
      </w:r>
      <w:r w:rsidR="00FD0718" w:rsidRPr="004E7E5A">
        <w:rPr>
          <w:rFonts w:cs="Times New Roman" w:hint="eastAsia"/>
        </w:rPr>
        <w:t xml:space="preserve"> </w:t>
      </w:r>
      <w:r w:rsidR="005C5239" w:rsidRPr="004E7E5A">
        <w:rPr>
          <w:rFonts w:cs="Times New Roman"/>
        </w:rPr>
        <w:t xml:space="preserve">which can relieve the weakness of the Difference GMM approach and improve the efficiency of coefficients. </w:t>
      </w:r>
      <w:r w:rsidR="00B606FB" w:rsidRPr="004E7E5A">
        <w:rPr>
          <w:rFonts w:cs="Times New Roman"/>
        </w:rPr>
        <w:t xml:space="preserve">Blundell and Bond’s (1998) </w:t>
      </w:r>
      <w:r w:rsidR="00B606FB" w:rsidRPr="004E7E5A">
        <w:rPr>
          <w:rFonts w:cs="Times New Roman" w:hint="eastAsia"/>
        </w:rPr>
        <w:t>S</w:t>
      </w:r>
      <w:r w:rsidR="00B606FB" w:rsidRPr="004E7E5A">
        <w:rPr>
          <w:rFonts w:cs="Times New Roman"/>
        </w:rPr>
        <w:t xml:space="preserve">ystem GMM estimates a two-equation system of the regression in levels and in first differences </w:t>
      </w:r>
      <w:r w:rsidR="00B606FB" w:rsidRPr="004E7E5A">
        <w:rPr>
          <w:rFonts w:cs="Times New Roman"/>
        </w:rPr>
        <w:fldChar w:fldCharType="begin"/>
      </w:r>
      <w:r w:rsidR="006F6C86" w:rsidRPr="004E7E5A">
        <w:rPr>
          <w:rFonts w:cs="Times New Roman"/>
        </w:rPr>
        <w:instrText xml:space="preserve"> ADDIN EN.CITE &lt;EndNote&gt;&lt;Cite&gt;&lt;Author&gt;Flannery&lt;/Author&gt;&lt;Year&gt;2013&lt;/Year&gt;&lt;RecNum&gt;2228&lt;/RecNum&gt;&lt;DisplayText&gt;(Flannery and Hankins 2013)&lt;/DisplayText&gt;&lt;record&gt;&lt;rec-number&gt;2228&lt;/rec-number&gt;&lt;foreign-keys&gt;&lt;key app="EN" db-id="trr00pfsbzzex0ezwf6v5swd9fpfpwfa90xp" timestamp="1637660255" guid="9f257f22-3d33-476b-8a84-df1e7a3b323b"&gt;2228&lt;/key&gt;&lt;/foreign-keys&gt;&lt;ref-type name="Journal Article"&gt;17&lt;/ref-type&gt;&lt;contributors&gt;&lt;authors&gt;&lt;author&gt;Flannery, Mark J&lt;/author&gt;&lt;author&gt;Hankins, Kristine Watson&lt;/author&gt;&lt;/authors&gt;&lt;/contributors&gt;&lt;titles&gt;&lt;title&gt;Estimating dynamic panel models in corporate finance&lt;/title&gt;&lt;secondary-title&gt;Journal of Corporate Finance&lt;/secondary-title&gt;&lt;/titles&gt;&lt;periodical&gt;&lt;full-title&gt;Journal of Corporate Finance&lt;/full-title&gt;&lt;/periodical&gt;&lt;pages&gt;1-19&lt;/pages&gt;&lt;volume&gt;19&lt;/volume&gt;&lt;dates&gt;&lt;year&gt;2013&lt;/year&gt;&lt;/dates&gt;&lt;isbn&gt;0929-1199&lt;/isbn&gt;&lt;urls&gt;&lt;/urls&gt;&lt;/record&gt;&lt;/Cite&gt;&lt;/EndNote&gt;</w:instrText>
      </w:r>
      <w:r w:rsidR="00B606FB" w:rsidRPr="004E7E5A">
        <w:rPr>
          <w:rFonts w:cs="Times New Roman"/>
        </w:rPr>
        <w:fldChar w:fldCharType="separate"/>
      </w:r>
      <w:r w:rsidR="00B606FB" w:rsidRPr="004E7E5A">
        <w:rPr>
          <w:rFonts w:cs="Times New Roman"/>
          <w:noProof/>
        </w:rPr>
        <w:t>(Flannery and Hankins 2013)</w:t>
      </w:r>
      <w:r w:rsidR="00B606FB" w:rsidRPr="004E7E5A">
        <w:rPr>
          <w:rFonts w:cs="Times New Roman"/>
        </w:rPr>
        <w:fldChar w:fldCharType="end"/>
      </w:r>
      <w:r w:rsidR="00B606FB" w:rsidRPr="004E7E5A">
        <w:rPr>
          <w:rFonts w:cs="Times New Roman"/>
        </w:rPr>
        <w:t xml:space="preserve">. </w:t>
      </w:r>
      <w:r w:rsidR="00B606FB" w:rsidRPr="004E7E5A">
        <w:rPr>
          <w:rFonts w:eastAsia="Times New Roman" w:cs="Times New Roman"/>
          <w:szCs w:val="24"/>
        </w:rPr>
        <w:t xml:space="preserve">The System GMM augments Difference GMM by estimating simultaneously/causality in differences and levels </w:t>
      </w:r>
      <w:r w:rsidR="00B606FB" w:rsidRPr="004E7E5A">
        <w:rPr>
          <w:rFonts w:cs="Times New Roman"/>
        </w:rPr>
        <w:fldChar w:fldCharType="begin">
          <w:fldData xml:space="preserve">PEVuZE5vdGU+PENpdGU+PEF1dGhvcj5CbHVuZGVsbDwvQXV0aG9yPjxZZWFyPjE5OTg8L1llYXI+
PFJlY051bT4yMjI0PC9SZWNOdW0+PERpc3BsYXlUZXh0PihCbHVuZGVsbCBhbmQgQm9uZCAxOTk4
OyBXaW50b2tpIGV0IGFsLiAyMDEyOyBFdWdzdGVyIDIwMjApPC9EaXNwbGF5VGV4dD48cmVjb3Jk
PjxyZWMtbnVtYmVyPjIyMjQ8L3JlYy1udW1iZXI+PGZvcmVpZ24ta2V5cz48a2V5IGFwcD0iRU4i
IGRiLWlkPSJ0cnIwMHBmc2J6emV4MGV6d2Y2djVzd2Q5ZnBmcHdmYTkweHAiIHRpbWVzdGFtcD0i
MTYzNzY1OTcyMyIgZ3VpZD0iNWExYTEwN2UtMTQ4Ny00MjIyLThkNWQtNmM2YTZiMDVjZWEyIj4y
MjI0PC9rZXk+PC9mb3JlaWduLWtleXM+PHJlZi10eXBlIG5hbWU9IkpvdXJuYWwgQXJ0aWNsZSI+
MTc8L3JlZi10eXBlPjxjb250cmlidXRvcnM+PGF1dGhvcnM+PGF1dGhvcj5CbHVuZGVsbCwgUmlj
aGFyZDwvYXV0aG9yPjxhdXRob3I+Qm9uZCwgU3RlcGhlbjwvYXV0aG9yPjwvYXV0aG9ycz48L2Nv
bnRyaWJ1dG9ycz48dGl0bGVzPjx0aXRsZT5Jbml0aWFsIGNvbmRpdGlvbnMgYW5kIG1vbWVudCBy
ZXN0cmljdGlvbnMgaW4gZHluYW1pYyBwYW5lbCBkYXRhIG1vZGVsczwvdGl0bGU+PHNlY29uZGFy
eS10aXRsZT5Kb3VybmFsIG9mIEVjb25vbWV0cmljczwvc2Vjb25kYXJ5LXRpdGxlPjwvdGl0bGVz
PjxwZXJpb2RpY2FsPjxmdWxsLXRpdGxlPkpvdXJuYWwgb2YgRWNvbm9tZXRyaWNzPC9mdWxsLXRp
dGxlPjwvcGVyaW9kaWNhbD48cGFnZXM+MTE1LTE0MzwvcGFnZXM+PHZvbHVtZT44Nzwvdm9sdW1l
PjxudW1iZXI+MTwvbnVtYmVyPjxrZXl3b3Jkcz48a2V5d29yZD5EeW5hbWljIHBhbmVsIGRhdGE8
L2tleXdvcmQ+PGtleXdvcmQ+RXJyb3IgY29tcG9uZW50czwva2V5d29yZD48a2V5d29yZD5XZWFr
IGluc3RydW1lbnRzPC9rZXl3b3JkPjxrZXl3b3JkPkluaXRpYWwgY29uZGl0aW9uczwva2V5d29y
ZD48a2V5d29yZD5HTU08L2tleXdvcmQ+PC9rZXl3b3Jkcz48ZGF0ZXM+PHllYXI+MTk5ODwveWVh
cj48cHViLWRhdGVzPjxkYXRlPjE5OTgvMTEvMDEvPC9kYXRlPjwvcHViLWRhdGVzPjwvZGF0ZXM+
PGlzYm4+MDMwNC00MDc2PC9pc2JuPjx1cmxzPjxyZWxhdGVkLXVybHM+PHVybD5odHRwczovL3d3
dy5zY2llbmNlZGlyZWN0LmNvbS9zY2llbmNlL2FydGljbGUvcGlpL1MwMzA0NDA3Njk4MDAwMDk4
PC91cmw+PC9yZWxhdGVkLXVybHM+PC91cmxzPjxlbGVjdHJvbmljLXJlc291cmNlLW51bT5odHRw
czovL2RvaS5vcmcvMTAuMTAxNi9TMDMwNC00MDc2KDk4KTAwMDA5LTg8L2VsZWN0cm9uaWMtcmVz
b3VyY2UtbnVtPjwvcmVjb3JkPjwvQ2l0ZT48Q2l0ZT48QXV0aG9yPldpbnRva2k8L0F1dGhvcj48
WWVhcj4yMDEyPC9ZZWFyPjxSZWNOdW0+MjIzNjwvUmVjTnVtPjxyZWNvcmQ+PHJlYy1udW1iZXI+
MjIzNjwvcmVjLW51bWJlcj48Zm9yZWlnbi1rZXlzPjxrZXkgYXBwPSJFTiIgZGItaWQ9InRycjAw
cGZzYnp6ZXgwZXp3ZjZ2NXN3ZDlmcGZwd2ZhOTB4cCIgdGltZXN0YW1wPSIxNjM3ODMwOTIzIiBn
dWlkPSIyMjU0YjQ3NS1jMTNhLTQ0YWItYTFmOC0xM2Q1ZTBmNDc2YTYiPjIyMzY8L2tleT48L2Zv
cmVpZ24ta2V5cz48cmVmLXR5cGUgbmFtZT0iSm91cm5hbCBBcnRpY2xlIj4xNzwvcmVmLXR5cGU+
PGNvbnRyaWJ1dG9ycz48YXV0aG9ycz48YXV0aG9yPldpbnRva2ksIE0gQmFiYWppZGU8L2F1dGhv
cj48YXV0aG9yPkxpbmNrLCBKYW1lcyBTPC9hdXRob3I+PGF1dGhvcj5OZXR0ZXIsIEplZmZyeSBN
PC9hdXRob3I+PC9hdXRob3JzPjwvY29udHJpYnV0b3JzPjx0aXRsZXM+PHRpdGxlPkVuZG9nZW5l
aXR5IGFuZCB0aGUgZHluYW1pY3Mgb2YgaW50ZXJuYWwgY29ycG9yYXRlIGdvdmVybmFuY2U8L3Rp
dGxlPjxzZWNvbmRhcnktdGl0bGU+Sm91cm5hbCBvZiBmaW5hbmNpYWwgZWNvbm9taWNzPC9zZWNv
bmRhcnktdGl0bGU+PC90aXRsZXM+PHBlcmlvZGljYWw+PGZ1bGwtdGl0bGU+Sm91cm5hbCBvZiBG
aW5hbmNpYWwgRWNvbm9taWNzPC9mdWxsLXRpdGxlPjwvcGVyaW9kaWNhbD48cGFnZXM+NTgxLTYw
NjwvcGFnZXM+PHZvbHVtZT4xMDU8L3ZvbHVtZT48bnVtYmVyPjM8L251bWJlcj48ZGF0ZXM+PHll
YXI+MjAxMjwveWVhcj48L2RhdGVzPjxpc2JuPjAzMDQtNDA1WDwvaXNibj48dXJscz48L3VybHM+
PC9yZWNvcmQ+PC9DaXRlPjxDaXRlPjxBdXRob3I+RXVnc3RlcjwvQXV0aG9yPjxZZWFyPjIwMjA8
L1llYXI+PFJlY051bT4yMjM5PC9SZWNOdW0+PHJlY29yZD48cmVjLW51bWJlcj4yMjM5PC9yZWMt
bnVtYmVyPjxmb3JlaWduLWtleXM+PGtleSBhcHA9IkVOIiBkYi1pZD0idHJyMDBwZnNienpleDBl
endmNnY1c3dkOWZwZnB3ZmE5MHhwIiB0aW1lc3RhbXA9IjE2Mzc4Mzk3MDgiIGd1aWQ9ImRiZWVl
YjhiLTRkMzQtNGI4NC1hZTJkLWNhMGQyYmNkMzgwNSI+MjIzOTwva2V5PjwvZm9yZWlnbi1rZXlz
PjxyZWYtdHlwZSBuYW1lPSJKb3VybmFsIEFydGljbGUiPjE3PC9yZWYtdHlwZT48Y29udHJpYnV0
b3JzPjxhdXRob3JzPjxhdXRob3I+RXVnc3RlciwgRmxvcmlhbjwvYXV0aG9yPjwvYXV0aG9ycz48
L2NvbnRyaWJ1dG9ycz48dGl0bGVzPjx0aXRsZT5FbmRvZ2VuZWl0eSBhbmQgdGhlIGR5bmFtaWNz
IG9mIHZvbHVudGFyeSBkaXNjbG9zdXJlIHF1YWxpdHk6IGlzIHRoZXJlIHJlYWxseSBhbiBlZmZl
Y3Qgb24gdGhlIGNvc3Qgb2YgZXF1aXR5IGNhcGl0YWw/PC90aXRsZT48c2Vjb25kYXJ5LXRpdGxl
PkNvbnRlbXBvcmFyeSBBY2NvdW50aW5nIFJlc2VhcmNoPC9zZWNvbmRhcnktdGl0bGU+PC90aXRs
ZXM+PHBlcmlvZGljYWw+PGZ1bGwtdGl0bGU+Q29udGVtcG9yYXJ5IEFjY291bnRpbmcgUmVzZWFy
Y2g8L2Z1bGwtdGl0bGU+PC9wZXJpb2RpY2FsPjxwYWdlcz4yNTkwLTI2MTQ8L3BhZ2VzPjx2b2x1
bWU+Mzc8L3ZvbHVtZT48bnVtYmVyPjQ8L251bWJlcj48ZGF0ZXM+PHllYXI+MjAyMDwveWVhcj48
L2RhdGVzPjxpc2JuPjA4MjMtOTE1MDwvaXNibj48dXJscz48L3VybHM+PC9yZWNvcmQ+PC9DaXRl
PjwvRW5kTm90ZT5=
</w:fldData>
        </w:fldChar>
      </w:r>
      <w:r w:rsidR="006F6C86" w:rsidRPr="004E7E5A">
        <w:rPr>
          <w:rFonts w:cs="Times New Roman"/>
        </w:rPr>
        <w:instrText xml:space="preserve"> ADDIN EN.CITE </w:instrText>
      </w:r>
      <w:r w:rsidR="006F6C86" w:rsidRPr="004E7E5A">
        <w:rPr>
          <w:rFonts w:cs="Times New Roman"/>
        </w:rPr>
        <w:fldChar w:fldCharType="begin">
          <w:fldData xml:space="preserve">PEVuZE5vdGU+PENpdGU+PEF1dGhvcj5CbHVuZGVsbDwvQXV0aG9yPjxZZWFyPjE5OTg8L1llYXI+
PFJlY051bT4yMjI0PC9SZWNOdW0+PERpc3BsYXlUZXh0PihCbHVuZGVsbCBhbmQgQm9uZCAxOTk4
OyBXaW50b2tpIGV0IGFsLiAyMDEyOyBFdWdzdGVyIDIwMjApPC9EaXNwbGF5VGV4dD48cmVjb3Jk
PjxyZWMtbnVtYmVyPjIyMjQ8L3JlYy1udW1iZXI+PGZvcmVpZ24ta2V5cz48a2V5IGFwcD0iRU4i
IGRiLWlkPSJ0cnIwMHBmc2J6emV4MGV6d2Y2djVzd2Q5ZnBmcHdmYTkweHAiIHRpbWVzdGFtcD0i
MTYzNzY1OTcyMyIgZ3VpZD0iNWExYTEwN2UtMTQ4Ny00MjIyLThkNWQtNmM2YTZiMDVjZWEyIj4y
MjI0PC9rZXk+PC9mb3JlaWduLWtleXM+PHJlZi10eXBlIG5hbWU9IkpvdXJuYWwgQXJ0aWNsZSI+
MTc8L3JlZi10eXBlPjxjb250cmlidXRvcnM+PGF1dGhvcnM+PGF1dGhvcj5CbHVuZGVsbCwgUmlj
aGFyZDwvYXV0aG9yPjxhdXRob3I+Qm9uZCwgU3RlcGhlbjwvYXV0aG9yPjwvYXV0aG9ycz48L2Nv
bnRyaWJ1dG9ycz48dGl0bGVzPjx0aXRsZT5Jbml0aWFsIGNvbmRpdGlvbnMgYW5kIG1vbWVudCBy
ZXN0cmljdGlvbnMgaW4gZHluYW1pYyBwYW5lbCBkYXRhIG1vZGVsczwvdGl0bGU+PHNlY29uZGFy
eS10aXRsZT5Kb3VybmFsIG9mIEVjb25vbWV0cmljczwvc2Vjb25kYXJ5LXRpdGxlPjwvdGl0bGVz
PjxwZXJpb2RpY2FsPjxmdWxsLXRpdGxlPkpvdXJuYWwgb2YgRWNvbm9tZXRyaWNzPC9mdWxsLXRp
dGxlPjwvcGVyaW9kaWNhbD48cGFnZXM+MTE1LTE0MzwvcGFnZXM+PHZvbHVtZT44Nzwvdm9sdW1l
PjxudW1iZXI+MTwvbnVtYmVyPjxrZXl3b3Jkcz48a2V5d29yZD5EeW5hbWljIHBhbmVsIGRhdGE8
L2tleXdvcmQ+PGtleXdvcmQ+RXJyb3IgY29tcG9uZW50czwva2V5d29yZD48a2V5d29yZD5XZWFr
IGluc3RydW1lbnRzPC9rZXl3b3JkPjxrZXl3b3JkPkluaXRpYWwgY29uZGl0aW9uczwva2V5d29y
ZD48a2V5d29yZD5HTU08L2tleXdvcmQ+PC9rZXl3b3Jkcz48ZGF0ZXM+PHllYXI+MTk5ODwveWVh
cj48cHViLWRhdGVzPjxkYXRlPjE5OTgvMTEvMDEvPC9kYXRlPjwvcHViLWRhdGVzPjwvZGF0ZXM+
PGlzYm4+MDMwNC00MDc2PC9pc2JuPjx1cmxzPjxyZWxhdGVkLXVybHM+PHVybD5odHRwczovL3d3
dy5zY2llbmNlZGlyZWN0LmNvbS9zY2llbmNlL2FydGljbGUvcGlpL1MwMzA0NDA3Njk4MDAwMDk4
PC91cmw+PC9yZWxhdGVkLXVybHM+PC91cmxzPjxlbGVjdHJvbmljLXJlc291cmNlLW51bT5odHRw
czovL2RvaS5vcmcvMTAuMTAxNi9TMDMwNC00MDc2KDk4KTAwMDA5LTg8L2VsZWN0cm9uaWMtcmVz
b3VyY2UtbnVtPjwvcmVjb3JkPjwvQ2l0ZT48Q2l0ZT48QXV0aG9yPldpbnRva2k8L0F1dGhvcj48
WWVhcj4yMDEyPC9ZZWFyPjxSZWNOdW0+MjIzNjwvUmVjTnVtPjxyZWNvcmQ+PHJlYy1udW1iZXI+
MjIzNjwvcmVjLW51bWJlcj48Zm9yZWlnbi1rZXlzPjxrZXkgYXBwPSJFTiIgZGItaWQ9InRycjAw
cGZzYnp6ZXgwZXp3ZjZ2NXN3ZDlmcGZwd2ZhOTB4cCIgdGltZXN0YW1wPSIxNjM3ODMwOTIzIiBn
dWlkPSIyMjU0YjQ3NS1jMTNhLTQ0YWItYTFmOC0xM2Q1ZTBmNDc2YTYiPjIyMzY8L2tleT48L2Zv
cmVpZ24ta2V5cz48cmVmLXR5cGUgbmFtZT0iSm91cm5hbCBBcnRpY2xlIj4xNzwvcmVmLXR5cGU+
PGNvbnRyaWJ1dG9ycz48YXV0aG9ycz48YXV0aG9yPldpbnRva2ksIE0gQmFiYWppZGU8L2F1dGhv
cj48YXV0aG9yPkxpbmNrLCBKYW1lcyBTPC9hdXRob3I+PGF1dGhvcj5OZXR0ZXIsIEplZmZyeSBN
PC9hdXRob3I+PC9hdXRob3JzPjwvY29udHJpYnV0b3JzPjx0aXRsZXM+PHRpdGxlPkVuZG9nZW5l
aXR5IGFuZCB0aGUgZHluYW1pY3Mgb2YgaW50ZXJuYWwgY29ycG9yYXRlIGdvdmVybmFuY2U8L3Rp
dGxlPjxzZWNvbmRhcnktdGl0bGU+Sm91cm5hbCBvZiBmaW5hbmNpYWwgZWNvbm9taWNzPC9zZWNv
bmRhcnktdGl0bGU+PC90aXRsZXM+PHBlcmlvZGljYWw+PGZ1bGwtdGl0bGU+Sm91cm5hbCBvZiBG
aW5hbmNpYWwgRWNvbm9taWNzPC9mdWxsLXRpdGxlPjwvcGVyaW9kaWNhbD48cGFnZXM+NTgxLTYw
NjwvcGFnZXM+PHZvbHVtZT4xMDU8L3ZvbHVtZT48bnVtYmVyPjM8L251bWJlcj48ZGF0ZXM+PHll
YXI+MjAxMjwveWVhcj48L2RhdGVzPjxpc2JuPjAzMDQtNDA1WDwvaXNibj48dXJscz48L3VybHM+
PC9yZWNvcmQ+PC9DaXRlPjxDaXRlPjxBdXRob3I+RXVnc3RlcjwvQXV0aG9yPjxZZWFyPjIwMjA8
L1llYXI+PFJlY051bT4yMjM5PC9SZWNOdW0+PHJlY29yZD48cmVjLW51bWJlcj4yMjM5PC9yZWMt
bnVtYmVyPjxmb3JlaWduLWtleXM+PGtleSBhcHA9IkVOIiBkYi1pZD0idHJyMDBwZnNienpleDBl
endmNnY1c3dkOWZwZnB3ZmE5MHhwIiB0aW1lc3RhbXA9IjE2Mzc4Mzk3MDgiIGd1aWQ9ImRiZWVl
YjhiLTRkMzQtNGI4NC1hZTJkLWNhMGQyYmNkMzgwNSI+MjIzOTwva2V5PjwvZm9yZWlnbi1rZXlz
PjxyZWYtdHlwZSBuYW1lPSJKb3VybmFsIEFydGljbGUiPjE3PC9yZWYtdHlwZT48Y29udHJpYnV0
b3JzPjxhdXRob3JzPjxhdXRob3I+RXVnc3RlciwgRmxvcmlhbjwvYXV0aG9yPjwvYXV0aG9ycz48
L2NvbnRyaWJ1dG9ycz48dGl0bGVzPjx0aXRsZT5FbmRvZ2VuZWl0eSBhbmQgdGhlIGR5bmFtaWNz
IG9mIHZvbHVudGFyeSBkaXNjbG9zdXJlIHF1YWxpdHk6IGlzIHRoZXJlIHJlYWxseSBhbiBlZmZl
Y3Qgb24gdGhlIGNvc3Qgb2YgZXF1aXR5IGNhcGl0YWw/PC90aXRsZT48c2Vjb25kYXJ5LXRpdGxl
PkNvbnRlbXBvcmFyeSBBY2NvdW50aW5nIFJlc2VhcmNoPC9zZWNvbmRhcnktdGl0bGU+PC90aXRs
ZXM+PHBlcmlvZGljYWw+PGZ1bGwtdGl0bGU+Q29udGVtcG9yYXJ5IEFjY291bnRpbmcgUmVzZWFy
Y2g8L2Z1bGwtdGl0bGU+PC9wZXJpb2RpY2FsPjxwYWdlcz4yNTkwLTI2MTQ8L3BhZ2VzPjx2b2x1
bWU+Mzc8L3ZvbHVtZT48bnVtYmVyPjQ8L251bWJlcj48ZGF0ZXM+PHllYXI+MjAyMDwveWVhcj48
L2RhdGVzPjxpc2JuPjA4MjMtOTE1MDwvaXNibj48dXJscz48L3VybHM+PC9yZWNvcmQ+PC9DaXRl
PjwvRW5kTm90ZT5=
</w:fldData>
        </w:fldChar>
      </w:r>
      <w:r w:rsidR="006F6C86" w:rsidRPr="004E7E5A">
        <w:rPr>
          <w:rFonts w:cs="Times New Roman"/>
        </w:rPr>
        <w:instrText xml:space="preserve"> ADDIN EN.CITE.DATA </w:instrText>
      </w:r>
      <w:r w:rsidR="006F6C86" w:rsidRPr="004E7E5A">
        <w:rPr>
          <w:rFonts w:cs="Times New Roman"/>
        </w:rPr>
      </w:r>
      <w:r w:rsidR="006F6C86" w:rsidRPr="004E7E5A">
        <w:rPr>
          <w:rFonts w:cs="Times New Roman"/>
        </w:rPr>
        <w:fldChar w:fldCharType="end"/>
      </w:r>
      <w:r w:rsidR="00B606FB" w:rsidRPr="004E7E5A">
        <w:rPr>
          <w:rFonts w:cs="Times New Roman"/>
        </w:rPr>
      </w:r>
      <w:r w:rsidR="00B606FB" w:rsidRPr="004E7E5A">
        <w:rPr>
          <w:rFonts w:cs="Times New Roman"/>
        </w:rPr>
        <w:fldChar w:fldCharType="separate"/>
      </w:r>
      <w:r w:rsidR="00B606FB" w:rsidRPr="004E7E5A">
        <w:rPr>
          <w:rFonts w:cs="Times New Roman"/>
          <w:noProof/>
        </w:rPr>
        <w:t>(Blundell and Bond 1998; Wintoki et al. 2012; Eugster 2020)</w:t>
      </w:r>
      <w:r w:rsidR="00B606FB" w:rsidRPr="004E7E5A">
        <w:rPr>
          <w:rFonts w:cs="Times New Roman"/>
        </w:rPr>
        <w:fldChar w:fldCharType="end"/>
      </w:r>
      <w:r w:rsidR="00B606FB" w:rsidRPr="004E7E5A">
        <w:rPr>
          <w:rFonts w:eastAsia="Times New Roman" w:cs="Times New Roman"/>
          <w:szCs w:val="24"/>
        </w:rPr>
        <w:t>.</w:t>
      </w:r>
    </w:p>
    <w:p w14:paraId="076258AC" w14:textId="28725518" w:rsidR="00FD0718" w:rsidRPr="004E7E5A" w:rsidRDefault="00FD0718" w:rsidP="00FD0718">
      <w:pPr>
        <w:pStyle w:val="a7"/>
        <w:spacing w:line="480" w:lineRule="auto"/>
        <w:ind w:firstLine="480"/>
      </w:pPr>
      <w:r w:rsidRPr="004E7E5A">
        <w:t>The System GMM constrains the coefficients to match both in levels and in differences</w:t>
      </w:r>
      <w:r w:rsidR="00234984" w:rsidRPr="004E7E5A">
        <w:t xml:space="preserve"> </w:t>
      </w:r>
      <w:r w:rsidR="00234984" w:rsidRPr="004E7E5A">
        <w:fldChar w:fldCharType="begin">
          <w:fldData xml:space="preserve">PEVuZE5vdGU+PENpdGU+PEF1dGhvcj5CbHVuZGVsbDwvQXV0aG9yPjxZZWFyPjE5OTg8L1llYXI+
PFJlY051bT4yMjI0PC9SZWNOdW0+PERpc3BsYXlUZXh0PihCbHVuZGVsbCBhbmQgQm9uZCAxOTk4
OyBFdWdzdGVyIDIwMjApPC9EaXNwbGF5VGV4dD48cmVjb3JkPjxyZWMtbnVtYmVyPjIyMjQ8L3Jl
Yy1udW1iZXI+PGZvcmVpZ24ta2V5cz48a2V5IGFwcD0iRU4iIGRiLWlkPSJ0cnIwMHBmc2J6emV4
MGV6d2Y2djVzd2Q5ZnBmcHdmYTkweHAiIHRpbWVzdGFtcD0iMTYzNzY1OTcyMyIgZ3VpZD0iNWEx
YTEwN2UtMTQ4Ny00MjIyLThkNWQtNmM2YTZiMDVjZWEyIj4yMjI0PC9rZXk+PC9mb3JlaWduLWtl
eXM+PHJlZi10eXBlIG5hbWU9IkpvdXJuYWwgQXJ0aWNsZSI+MTc8L3JlZi10eXBlPjxjb250cmli
dXRvcnM+PGF1dGhvcnM+PGF1dGhvcj5CbHVuZGVsbCwgUmljaGFyZDwvYXV0aG9yPjxhdXRob3I+
Qm9uZCwgU3RlcGhlbjwvYXV0aG9yPjwvYXV0aG9ycz48L2NvbnRyaWJ1dG9ycz48dGl0bGVzPjx0
aXRsZT5Jbml0aWFsIGNvbmRpdGlvbnMgYW5kIG1vbWVudCByZXN0cmljdGlvbnMgaW4gZHluYW1p
YyBwYW5lbCBkYXRhIG1vZGVsczwvdGl0bGU+PHNlY29uZGFyeS10aXRsZT5Kb3VybmFsIG9mIEVj
b25vbWV0cmljczwvc2Vjb25kYXJ5LXRpdGxlPjwvdGl0bGVzPjxwZXJpb2RpY2FsPjxmdWxsLXRp
dGxlPkpvdXJuYWwgb2YgRWNvbm9tZXRyaWNzPC9mdWxsLXRpdGxlPjwvcGVyaW9kaWNhbD48cGFn
ZXM+MTE1LTE0MzwvcGFnZXM+PHZvbHVtZT44Nzwvdm9sdW1lPjxudW1iZXI+MTwvbnVtYmVyPjxr
ZXl3b3Jkcz48a2V5d29yZD5EeW5hbWljIHBhbmVsIGRhdGE8L2tleXdvcmQ+PGtleXdvcmQ+RXJy
b3IgY29tcG9uZW50czwva2V5d29yZD48a2V5d29yZD5XZWFrIGluc3RydW1lbnRzPC9rZXl3b3Jk
PjxrZXl3b3JkPkluaXRpYWwgY29uZGl0aW9uczwva2V5d29yZD48a2V5d29yZD5HTU08L2tleXdv
cmQ+PC9rZXl3b3Jkcz48ZGF0ZXM+PHllYXI+MTk5ODwveWVhcj48cHViLWRhdGVzPjxkYXRlPjE5
OTgvMTEvMDEvPC9kYXRlPjwvcHViLWRhdGVzPjwvZGF0ZXM+PGlzYm4+MDMwNC00MDc2PC9pc2Ju
Pjx1cmxzPjxyZWxhdGVkLXVybHM+PHVybD5odHRwczovL3d3dy5zY2llbmNlZGlyZWN0LmNvbS9z
Y2llbmNlL2FydGljbGUvcGlpL1MwMzA0NDA3Njk4MDAwMDk4PC91cmw+PC9yZWxhdGVkLXVybHM+
PC91cmxzPjxlbGVjdHJvbmljLXJlc291cmNlLW51bT5odHRwczovL2RvaS5vcmcvMTAuMTAxNi9T
MDMwNC00MDc2KDk4KTAwMDA5LTg8L2VsZWN0cm9uaWMtcmVzb3VyY2UtbnVtPjwvcmVjb3JkPjwv
Q2l0ZT48Q2l0ZT48QXV0aG9yPkV1Z3N0ZXI8L0F1dGhvcj48WWVhcj4yMDIwPC9ZZWFyPjxSZWNO
dW0+MjIzOTwvUmVjTnVtPjxyZWNvcmQ+PHJlYy1udW1iZXI+MjIzOTwvcmVjLW51bWJlcj48Zm9y
ZWlnbi1rZXlzPjxrZXkgYXBwPSJFTiIgZGItaWQ9InRycjAwcGZzYnp6ZXgwZXp3ZjZ2NXN3ZDlm
cGZwd2ZhOTB4cCIgdGltZXN0YW1wPSIxNjM3ODM5NzA4IiBndWlkPSJkYmVlZWI4Yi00ZDM0LTRi
ODQtYWUyZC1jYTBkMmJjZDM4MDUiPjIyMzk8L2tleT48L2ZvcmVpZ24ta2V5cz48cmVmLXR5cGUg
bmFtZT0iSm91cm5hbCBBcnRpY2xlIj4xNzwvcmVmLXR5cGU+PGNvbnRyaWJ1dG9ycz48YXV0aG9y
cz48YXV0aG9yPkV1Z3N0ZXIsIEZsb3JpYW48L2F1dGhvcj48L2F1dGhvcnM+PC9jb250cmlidXRv
cnM+PHRpdGxlcz48dGl0bGU+RW5kb2dlbmVpdHkgYW5kIHRoZSBkeW5hbWljcyBvZiB2b2x1bnRh
cnkgZGlzY2xvc3VyZSBxdWFsaXR5OiBpcyB0aGVyZSByZWFsbHkgYW4gZWZmZWN0IG9uIHRoZSBj
b3N0IG9mIGVxdWl0eSBjYXBpdGFsPzwvdGl0bGU+PHNlY29uZGFyeS10aXRsZT5Db250ZW1wb3Jh
cnkgQWNjb3VudGluZyBSZXNlYXJjaDwvc2Vjb25kYXJ5LXRpdGxlPjwvdGl0bGVzPjxwZXJpb2Rp
Y2FsPjxmdWxsLXRpdGxlPkNvbnRlbXBvcmFyeSBBY2NvdW50aW5nIFJlc2VhcmNoPC9mdWxsLXRp
dGxlPjwvcGVyaW9kaWNhbD48cGFnZXM+MjU5MC0yNjE0PC9wYWdlcz48dm9sdW1lPjM3PC92b2x1
bWU+PG51bWJlcj40PC9udW1iZXI+PGRhdGVzPjx5ZWFyPjIwMjA8L3llYXI+PC9kYXRlcz48aXNi
bj4wODIzLTkxNTA8L2lzYm4+PHVybHM+PC91cmxzPjwvcmVjb3JkPjwvQ2l0ZT48L0VuZE5vdGU+
</w:fldData>
        </w:fldChar>
      </w:r>
      <w:r w:rsidR="006F6C86" w:rsidRPr="004E7E5A">
        <w:instrText xml:space="preserve"> ADDIN EN.CITE </w:instrText>
      </w:r>
      <w:r w:rsidR="006F6C86" w:rsidRPr="004E7E5A">
        <w:fldChar w:fldCharType="begin">
          <w:fldData xml:space="preserve">PEVuZE5vdGU+PENpdGU+PEF1dGhvcj5CbHVuZGVsbDwvQXV0aG9yPjxZZWFyPjE5OTg8L1llYXI+
PFJlY051bT4yMjI0PC9SZWNOdW0+PERpc3BsYXlUZXh0PihCbHVuZGVsbCBhbmQgQm9uZCAxOTk4
OyBFdWdzdGVyIDIwMjApPC9EaXNwbGF5VGV4dD48cmVjb3JkPjxyZWMtbnVtYmVyPjIyMjQ8L3Jl
Yy1udW1iZXI+PGZvcmVpZ24ta2V5cz48a2V5IGFwcD0iRU4iIGRiLWlkPSJ0cnIwMHBmc2J6emV4
MGV6d2Y2djVzd2Q5ZnBmcHdmYTkweHAiIHRpbWVzdGFtcD0iMTYzNzY1OTcyMyIgZ3VpZD0iNWEx
YTEwN2UtMTQ4Ny00MjIyLThkNWQtNmM2YTZiMDVjZWEyIj4yMjI0PC9rZXk+PC9mb3JlaWduLWtl
eXM+PHJlZi10eXBlIG5hbWU9IkpvdXJuYWwgQXJ0aWNsZSI+MTc8L3JlZi10eXBlPjxjb250cmli
dXRvcnM+PGF1dGhvcnM+PGF1dGhvcj5CbHVuZGVsbCwgUmljaGFyZDwvYXV0aG9yPjxhdXRob3I+
Qm9uZCwgU3RlcGhlbjwvYXV0aG9yPjwvYXV0aG9ycz48L2NvbnRyaWJ1dG9ycz48dGl0bGVzPjx0
aXRsZT5Jbml0aWFsIGNvbmRpdGlvbnMgYW5kIG1vbWVudCByZXN0cmljdGlvbnMgaW4gZHluYW1p
YyBwYW5lbCBkYXRhIG1vZGVsczwvdGl0bGU+PHNlY29uZGFyeS10aXRsZT5Kb3VybmFsIG9mIEVj
b25vbWV0cmljczwvc2Vjb25kYXJ5LXRpdGxlPjwvdGl0bGVzPjxwZXJpb2RpY2FsPjxmdWxsLXRp
dGxlPkpvdXJuYWwgb2YgRWNvbm9tZXRyaWNzPC9mdWxsLXRpdGxlPjwvcGVyaW9kaWNhbD48cGFn
ZXM+MTE1LTE0MzwvcGFnZXM+PHZvbHVtZT44Nzwvdm9sdW1lPjxudW1iZXI+MTwvbnVtYmVyPjxr
ZXl3b3Jkcz48a2V5d29yZD5EeW5hbWljIHBhbmVsIGRhdGE8L2tleXdvcmQ+PGtleXdvcmQ+RXJy
b3IgY29tcG9uZW50czwva2V5d29yZD48a2V5d29yZD5XZWFrIGluc3RydW1lbnRzPC9rZXl3b3Jk
PjxrZXl3b3JkPkluaXRpYWwgY29uZGl0aW9uczwva2V5d29yZD48a2V5d29yZD5HTU08L2tleXdv
cmQ+PC9rZXl3b3Jkcz48ZGF0ZXM+PHllYXI+MTk5ODwveWVhcj48cHViLWRhdGVzPjxkYXRlPjE5
OTgvMTEvMDEvPC9kYXRlPjwvcHViLWRhdGVzPjwvZGF0ZXM+PGlzYm4+MDMwNC00MDc2PC9pc2Ju
Pjx1cmxzPjxyZWxhdGVkLXVybHM+PHVybD5odHRwczovL3d3dy5zY2llbmNlZGlyZWN0LmNvbS9z
Y2llbmNlL2FydGljbGUvcGlpL1MwMzA0NDA3Njk4MDAwMDk4PC91cmw+PC9yZWxhdGVkLXVybHM+
PC91cmxzPjxlbGVjdHJvbmljLXJlc291cmNlLW51bT5odHRwczovL2RvaS5vcmcvMTAuMTAxNi9T
MDMwNC00MDc2KDk4KTAwMDA5LTg8L2VsZWN0cm9uaWMtcmVzb3VyY2UtbnVtPjwvcmVjb3JkPjwv
Q2l0ZT48Q2l0ZT48QXV0aG9yPkV1Z3N0ZXI8L0F1dGhvcj48WWVhcj4yMDIwPC9ZZWFyPjxSZWNO
dW0+MjIzOTwvUmVjTnVtPjxyZWNvcmQ+PHJlYy1udW1iZXI+MjIzOTwvcmVjLW51bWJlcj48Zm9y
ZWlnbi1rZXlzPjxrZXkgYXBwPSJFTiIgZGItaWQ9InRycjAwcGZzYnp6ZXgwZXp3ZjZ2NXN3ZDlm
cGZwd2ZhOTB4cCIgdGltZXN0YW1wPSIxNjM3ODM5NzA4IiBndWlkPSJkYmVlZWI4Yi00ZDM0LTRi
ODQtYWUyZC1jYTBkMmJjZDM4MDUiPjIyMzk8L2tleT48L2ZvcmVpZ24ta2V5cz48cmVmLXR5cGUg
bmFtZT0iSm91cm5hbCBBcnRpY2xlIj4xNzwvcmVmLXR5cGU+PGNvbnRyaWJ1dG9ycz48YXV0aG9y
cz48YXV0aG9yPkV1Z3N0ZXIsIEZsb3JpYW48L2F1dGhvcj48L2F1dGhvcnM+PC9jb250cmlidXRv
cnM+PHRpdGxlcz48dGl0bGU+RW5kb2dlbmVpdHkgYW5kIHRoZSBkeW5hbWljcyBvZiB2b2x1bnRh
cnkgZGlzY2xvc3VyZSBxdWFsaXR5OiBpcyB0aGVyZSByZWFsbHkgYW4gZWZmZWN0IG9uIHRoZSBj
b3N0IG9mIGVxdWl0eSBjYXBpdGFsPzwvdGl0bGU+PHNlY29uZGFyeS10aXRsZT5Db250ZW1wb3Jh
cnkgQWNjb3VudGluZyBSZXNlYXJjaDwvc2Vjb25kYXJ5LXRpdGxlPjwvdGl0bGVzPjxwZXJpb2Rp
Y2FsPjxmdWxsLXRpdGxlPkNvbnRlbXBvcmFyeSBBY2NvdW50aW5nIFJlc2VhcmNoPC9mdWxsLXRp
dGxlPjwvcGVyaW9kaWNhbD48cGFnZXM+MjU5MC0yNjE0PC9wYWdlcz48dm9sdW1lPjM3PC92b2x1
bWU+PG51bWJlcj40PC9udW1iZXI+PGRhdGVzPjx5ZWFyPjIwMjA8L3llYXI+PC9kYXRlcz48aXNi
bj4wODIzLTkxNTA8L2lzYm4+PHVybHM+PC91cmxzPjwvcmVjb3JkPjwvQ2l0ZT48L0VuZE5vdGU+
</w:fldData>
        </w:fldChar>
      </w:r>
      <w:r w:rsidR="006F6C86" w:rsidRPr="004E7E5A">
        <w:instrText xml:space="preserve"> ADDIN EN.CITE.DATA </w:instrText>
      </w:r>
      <w:r w:rsidR="006F6C86" w:rsidRPr="004E7E5A">
        <w:fldChar w:fldCharType="end"/>
      </w:r>
      <w:r w:rsidR="00234984" w:rsidRPr="004E7E5A">
        <w:fldChar w:fldCharType="separate"/>
      </w:r>
      <w:r w:rsidR="00234984" w:rsidRPr="004E7E5A">
        <w:rPr>
          <w:noProof/>
        </w:rPr>
        <w:t>(Blundell and Bond 1998; Eugster 2020)</w:t>
      </w:r>
      <w:r w:rsidR="00234984" w:rsidRPr="004E7E5A">
        <w:fldChar w:fldCharType="end"/>
      </w:r>
      <w:r w:rsidRPr="004E7E5A">
        <w:t xml:space="preserve">. </w:t>
      </w:r>
      <w:r w:rsidRPr="004E7E5A">
        <w:rPr>
          <w:rFonts w:cs="Times New Roman"/>
        </w:rPr>
        <w:t xml:space="preserve">The </w:t>
      </w:r>
      <w:r w:rsidRPr="004E7E5A">
        <w:t>System GMM</w:t>
      </w:r>
      <w:r w:rsidRPr="004E7E5A">
        <w:rPr>
          <w:rFonts w:cs="Times New Roman"/>
        </w:rPr>
        <w:t xml:space="preserve"> estimator mak</w:t>
      </w:r>
      <w:r w:rsidRPr="004E7E5A">
        <w:rPr>
          <w:rFonts w:cs="Times New Roman" w:hint="eastAsia"/>
        </w:rPr>
        <w:t>es</w:t>
      </w:r>
      <w:r w:rsidRPr="004E7E5A">
        <w:rPr>
          <w:rFonts w:cs="Times New Roman"/>
        </w:rPr>
        <w:t xml:space="preserve"> an additional assumption that first differences of instrument variables are uncorrelated with the fixed effects, which allows the introduction of more instruments and can dramatically improve efficiency</w:t>
      </w:r>
      <w:r w:rsidR="00B87332" w:rsidRPr="004E7E5A">
        <w:rPr>
          <w:rFonts w:cs="Times New Roman"/>
        </w:rPr>
        <w:t>, which</w:t>
      </w:r>
      <w:r w:rsidRPr="004E7E5A">
        <w:rPr>
          <w:rFonts w:cs="Times New Roman"/>
        </w:rPr>
        <w:t xml:space="preserve"> builds a system of two equations (the original equation and the transformed one) </w:t>
      </w:r>
      <w:r w:rsidRPr="004E7E5A">
        <w:rPr>
          <w:rFonts w:cs="Times New Roman"/>
        </w:rPr>
        <w:lastRenderedPageBreak/>
        <w:fldChar w:fldCharType="begin"/>
      </w:r>
      <w:r w:rsidR="006F6C86" w:rsidRPr="004E7E5A">
        <w:rPr>
          <w:rFonts w:cs="Times New Roman"/>
        </w:rPr>
        <w:instrText xml:space="preserve"> ADDIN EN.CITE &lt;EndNote&gt;&lt;Cite&gt;&lt;Author&gt;Roodman&lt;/Author&gt;&lt;Year&gt;2009&lt;/Year&gt;&lt;RecNum&gt;2265&lt;/RecNum&gt;&lt;DisplayText&gt;(Roodman 2009)&lt;/DisplayText&gt;&lt;record&gt;&lt;rec-number&gt;2265&lt;/rec-number&gt;&lt;foreign-keys&gt;&lt;key app="EN" db-id="trr00pfsbzzex0ezwf6v5swd9fpfpwfa90xp" timestamp="1638533944" guid="ca23d0b7-e4d3-427d-bea4-828ec53071dd"&gt;2265&lt;/key&gt;&lt;/foreign-keys&gt;&lt;ref-type name="Journal Article"&gt;17&lt;/ref-type&gt;&lt;contributors&gt;&lt;authors&gt;&lt;author&gt;Roodman, David&lt;/author&gt;&lt;/authors&gt;&lt;/contributors&gt;&lt;titles&gt;&lt;title&gt;How to do xtabond2: An introduction to difference and system GMM in Stata&lt;/title&gt;&lt;secondary-title&gt;The stata journal&lt;/secondary-title&gt;&lt;/titles&gt;&lt;periodical&gt;&lt;full-title&gt;The stata journal&lt;/full-title&gt;&lt;/periodical&gt;&lt;pages&gt;86-136&lt;/pages&gt;&lt;volume&gt;9&lt;/volume&gt;&lt;number&gt;1&lt;/number&gt;&lt;dates&gt;&lt;year&gt;2009&lt;/year&gt;&lt;/dates&gt;&lt;isbn&gt;1536-867X&lt;/isbn&gt;&lt;urls&gt;&lt;/urls&gt;&lt;/record&gt;&lt;/Cite&gt;&lt;/EndNote&gt;</w:instrText>
      </w:r>
      <w:r w:rsidRPr="004E7E5A">
        <w:rPr>
          <w:rFonts w:cs="Times New Roman"/>
        </w:rPr>
        <w:fldChar w:fldCharType="separate"/>
      </w:r>
      <w:r w:rsidRPr="004E7E5A">
        <w:rPr>
          <w:rFonts w:cs="Times New Roman"/>
          <w:noProof/>
        </w:rPr>
        <w:t>(Roodman 2009)</w:t>
      </w:r>
      <w:r w:rsidRPr="004E7E5A">
        <w:rPr>
          <w:rFonts w:cs="Times New Roman"/>
        </w:rPr>
        <w:fldChar w:fldCharType="end"/>
      </w:r>
      <w:r w:rsidRPr="004E7E5A">
        <w:rPr>
          <w:rFonts w:cs="Times New Roman"/>
        </w:rPr>
        <w:t>.</w:t>
      </w:r>
      <w:r w:rsidRPr="004E7E5A">
        <w:rPr>
          <w:rFonts w:eastAsia="Times New Roman" w:cs="Times New Roman"/>
          <w:szCs w:val="24"/>
        </w:rPr>
        <w:t xml:space="preserve"> </w:t>
      </w:r>
      <w:r w:rsidRPr="004E7E5A">
        <w:rPr>
          <w:rFonts w:eastAsia="Times New Roman"/>
          <w:szCs w:val="24"/>
        </w:rPr>
        <w:t xml:space="preserve">We </w:t>
      </w:r>
      <w:r w:rsidRPr="004E7E5A">
        <w:rPr>
          <w:rFonts w:eastAsia="Times New Roman" w:hint="eastAsia"/>
          <w:szCs w:val="24"/>
        </w:rPr>
        <w:t>also</w:t>
      </w:r>
      <w:r w:rsidRPr="004E7E5A">
        <w:rPr>
          <w:rFonts w:eastAsia="Times New Roman"/>
          <w:szCs w:val="24"/>
        </w:rPr>
        <w:t xml:space="preserve"> use </w:t>
      </w:r>
      <w:r w:rsidRPr="004E7E5A">
        <w:rPr>
          <w:rFonts w:eastAsia="Times New Roman" w:cs="Times New Roman"/>
          <w:szCs w:val="24"/>
        </w:rPr>
        <w:t>the lagged value of the dependent variable (</w:t>
      </w:r>
      <w:proofErr w:type="spellStart"/>
      <w:r w:rsidRPr="004E7E5A">
        <w:rPr>
          <w:rFonts w:eastAsia="Times New Roman" w:cs="Times New Roman"/>
          <w:i/>
          <w:iCs/>
          <w:szCs w:val="24"/>
        </w:rPr>
        <w:t>C</w:t>
      </w:r>
      <w:r w:rsidRPr="004E7E5A">
        <w:rPr>
          <w:rFonts w:eastAsia="Times New Roman"/>
          <w:i/>
          <w:iCs/>
          <w:szCs w:val="24"/>
        </w:rPr>
        <w:t>sr</w:t>
      </w:r>
      <w:proofErr w:type="spellEnd"/>
      <w:r w:rsidRPr="004E7E5A">
        <w:rPr>
          <w:rFonts w:eastAsia="Times New Roman" w:cs="Times New Roman"/>
          <w:szCs w:val="24"/>
        </w:rPr>
        <w:t>) and lagged value of the endogenous independent variable (</w:t>
      </w:r>
      <w:r w:rsidRPr="004E7E5A">
        <w:rPr>
          <w:rFonts w:eastAsia="Times New Roman" w:cs="Times New Roman"/>
          <w:i/>
          <w:iCs/>
          <w:szCs w:val="24"/>
        </w:rPr>
        <w:t>Score</w:t>
      </w:r>
      <w:r w:rsidRPr="004E7E5A">
        <w:rPr>
          <w:rFonts w:eastAsia="Times New Roman" w:cs="Times New Roman"/>
          <w:szCs w:val="24"/>
        </w:rPr>
        <w:t>)</w:t>
      </w:r>
      <w:r w:rsidRPr="004E7E5A">
        <w:rPr>
          <w:rFonts w:eastAsia="Times New Roman"/>
          <w:szCs w:val="24"/>
        </w:rPr>
        <w:t xml:space="preserve"> as </w:t>
      </w:r>
      <w:r w:rsidRPr="004E7E5A">
        <w:rPr>
          <w:rFonts w:eastAsia="Times New Roman" w:cs="Times New Roman"/>
          <w:szCs w:val="24"/>
        </w:rPr>
        <w:t xml:space="preserve">instrument variables in the </w:t>
      </w:r>
      <w:r w:rsidRPr="004E7E5A">
        <w:rPr>
          <w:rFonts w:eastAsia="Times New Roman"/>
          <w:szCs w:val="24"/>
        </w:rPr>
        <w:t>process of System GMM</w:t>
      </w:r>
      <w:r w:rsidRPr="004E7E5A">
        <w:rPr>
          <w:rFonts w:eastAsia="Times New Roman" w:cs="Times New Roman"/>
          <w:szCs w:val="24"/>
        </w:rPr>
        <w:t>.</w:t>
      </w:r>
      <w:r w:rsidR="0014221B" w:rsidRPr="004E7E5A">
        <w:rPr>
          <w:rStyle w:val="af4"/>
          <w:rFonts w:eastAsia="Times New Roman" w:cs="Times New Roman"/>
          <w:szCs w:val="24"/>
        </w:rPr>
        <w:footnoteReference w:id="17"/>
      </w:r>
      <w:r w:rsidRPr="004E7E5A">
        <w:rPr>
          <w:rFonts w:eastAsia="Times New Roman" w:cs="Times New Roman"/>
          <w:szCs w:val="24"/>
        </w:rPr>
        <w:t xml:space="preserve"> </w:t>
      </w:r>
    </w:p>
    <w:p w14:paraId="75CF9AEA" w14:textId="17405806" w:rsidR="00FD0718" w:rsidRPr="004E7E5A" w:rsidRDefault="00FD0718" w:rsidP="00FD0718">
      <w:pPr>
        <w:pStyle w:val="a7"/>
        <w:spacing w:line="480" w:lineRule="auto"/>
        <w:ind w:firstLine="480"/>
        <w:rPr>
          <w:rFonts w:cs="Times New Roman"/>
        </w:rPr>
      </w:pPr>
      <w:r w:rsidRPr="004E7E5A">
        <w:rPr>
          <w:rFonts w:cs="Times New Roman"/>
        </w:rPr>
        <w:t xml:space="preserve">Table 15 presents the results using the two-step System GMM estimators. </w:t>
      </w:r>
      <w:r w:rsidRPr="004E7E5A">
        <w:t>Due to the data requirements (lagged variables), the sample size is reduced from 3986 to 2996. Results from the System GMM suggest that the coefficient of</w:t>
      </w:r>
      <w:r w:rsidRPr="004E7E5A">
        <w:rPr>
          <w:rFonts w:cs="Times New Roman"/>
        </w:rPr>
        <w:t xml:space="preserve"> directors’ 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 is positively significant, which reinforces the finding that directors’ network has a positive and statistically significant effect on CSR disclosure quality (</w:t>
      </w:r>
      <w:proofErr w:type="spellStart"/>
      <w:r w:rsidRPr="004E7E5A">
        <w:rPr>
          <w:rFonts w:cs="Times New Roman"/>
          <w:i/>
          <w:iCs/>
        </w:rPr>
        <w:t>Csr</w:t>
      </w:r>
      <w:proofErr w:type="spellEnd"/>
      <w:r w:rsidRPr="004E7E5A">
        <w:rPr>
          <w:rFonts w:cs="Times New Roman"/>
        </w:rPr>
        <w:t>).</w:t>
      </w:r>
    </w:p>
    <w:p w14:paraId="3D67CA63" w14:textId="1B45A406" w:rsidR="00FD0718" w:rsidRPr="004E7E5A" w:rsidRDefault="00FD0718" w:rsidP="00FD0718">
      <w:pPr>
        <w:pStyle w:val="a7"/>
        <w:spacing w:line="480" w:lineRule="auto"/>
        <w:ind w:firstLine="480"/>
      </w:pPr>
      <w:r w:rsidRPr="004E7E5A">
        <w:t>There are several robustness-checks to perform for a dynamic panel System GMM model.</w:t>
      </w:r>
      <w:r w:rsidRPr="004E7E5A">
        <w:rPr>
          <w:rFonts w:hint="eastAsia"/>
        </w:rPr>
        <w:t xml:space="preserve"> </w:t>
      </w:r>
      <w:r w:rsidRPr="004E7E5A">
        <w:t xml:space="preserve">First, the model should have less instruments than the number of firms, which is the case </w:t>
      </w:r>
      <w:r w:rsidR="0039185C" w:rsidRPr="004E7E5A">
        <w:t>in this research</w:t>
      </w:r>
      <w:r w:rsidRPr="004E7E5A">
        <w:t xml:space="preserve"> </w:t>
      </w:r>
      <w:r w:rsidRPr="004E7E5A">
        <w:fldChar w:fldCharType="begin"/>
      </w:r>
      <w:r w:rsidR="006F6C86" w:rsidRPr="004E7E5A">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4E7E5A">
        <w:fldChar w:fldCharType="separate"/>
      </w:r>
      <w:r w:rsidRPr="004E7E5A">
        <w:rPr>
          <w:noProof/>
        </w:rPr>
        <w:t>(Eugster 2020)</w:t>
      </w:r>
      <w:r w:rsidRPr="004E7E5A">
        <w:fldChar w:fldCharType="end"/>
      </w:r>
      <w:r w:rsidRPr="004E7E5A">
        <w:t>.</w:t>
      </w:r>
      <w:r w:rsidR="0039185C" w:rsidRPr="004E7E5A">
        <w:rPr>
          <w:rStyle w:val="af4"/>
        </w:rPr>
        <w:footnoteReference w:id="18"/>
      </w:r>
      <w:r w:rsidRPr="004E7E5A">
        <w:rPr>
          <w:rFonts w:hint="eastAsia"/>
        </w:rPr>
        <w:t xml:space="preserve"> </w:t>
      </w:r>
      <w:r w:rsidRPr="004E7E5A">
        <w:t>Second, we perform the test of overidentification restrictions (</w:t>
      </w:r>
      <w:r w:rsidRPr="004E7E5A">
        <w:rPr>
          <w:i/>
          <w:iCs/>
        </w:rPr>
        <w:t>Hansen test of overidentification</w:t>
      </w:r>
      <w:r w:rsidRPr="004E7E5A">
        <w:t xml:space="preserve">), and all the models pass with p values higher than 0.100. This indicates that the instruments are valid. Third, we investigate whether the residuals have a second-order serial correlation with the AR(2) test </w:t>
      </w:r>
      <w:r w:rsidRPr="004E7E5A">
        <w:fldChar w:fldCharType="begin"/>
      </w:r>
      <w:r w:rsidR="006F6C86" w:rsidRPr="004E7E5A">
        <w:instrText xml:space="preserve"> ADDIN EN.CITE &lt;EndNote&gt;&lt;Cite&gt;&lt;Author&gt;Arellano&lt;/Author&gt;&lt;Year&gt;1991&lt;/Year&gt;&lt;RecNum&gt;2226&lt;/RecNum&gt;&lt;DisplayText&gt;(Arellano and Bond 1991)&lt;/DisplayText&gt;&lt;record&gt;&lt;rec-number&gt;2226&lt;/rec-number&gt;&lt;foreign-keys&gt;&lt;key app="EN" db-id="trr00pfsbzzex0ezwf6v5swd9fpfpwfa90xp" timestamp="1637660068" guid="a66d7eab-a179-4229-a61d-998fea2610db"&gt;222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Pr="004E7E5A">
        <w:fldChar w:fldCharType="separate"/>
      </w:r>
      <w:r w:rsidRPr="004E7E5A">
        <w:rPr>
          <w:noProof/>
        </w:rPr>
        <w:t>(Arellano and Bond 1991)</w:t>
      </w:r>
      <w:r w:rsidRPr="004E7E5A">
        <w:fldChar w:fldCharType="end"/>
      </w:r>
      <w:r w:rsidRPr="004E7E5A">
        <w:t xml:space="preserve">. The </w:t>
      </w:r>
      <w:proofErr w:type="gramStart"/>
      <w:r w:rsidRPr="004E7E5A">
        <w:t>AR(</w:t>
      </w:r>
      <w:proofErr w:type="gramEnd"/>
      <w:r w:rsidRPr="004E7E5A">
        <w:t>2) test</w:t>
      </w:r>
      <w:r w:rsidR="0039185C" w:rsidRPr="004E7E5A">
        <w:t xml:space="preserve"> </w:t>
      </w:r>
      <w:r w:rsidRPr="004E7E5A">
        <w:t>indicates that the model-generated instruments are exogenous. Forth, since multiple lags are used as instruments, we apply the Diff-in-Hansen tests for exogeneity.</w:t>
      </w:r>
      <w:r w:rsidR="0039185C" w:rsidRPr="004E7E5A">
        <w:rPr>
          <w:rStyle w:val="af4"/>
          <w:rFonts w:cs="Times New Roman"/>
        </w:rPr>
        <w:footnoteReference w:id="19"/>
      </w:r>
      <w:r w:rsidR="0039185C" w:rsidRPr="004E7E5A">
        <w:rPr>
          <w:rFonts w:cs="Times New Roman"/>
        </w:rPr>
        <w:t xml:space="preserve"> </w:t>
      </w:r>
      <w:r w:rsidRPr="004E7E5A">
        <w:t xml:space="preserve">The Diff-in-Hansen </w:t>
      </w:r>
      <w:r w:rsidRPr="004E7E5A">
        <w:lastRenderedPageBreak/>
        <w:t>tests of exogeneity</w:t>
      </w:r>
      <w:r w:rsidRPr="004E7E5A">
        <w:rPr>
          <w:i/>
          <w:iCs/>
          <w:szCs w:val="24"/>
        </w:rPr>
        <w:t xml:space="preserve"> </w:t>
      </w:r>
      <w:r w:rsidRPr="004E7E5A">
        <w:t>indicate that the instrumental variables tend to be exogenous.</w:t>
      </w:r>
      <w:r w:rsidRPr="004E7E5A">
        <w:rPr>
          <w:rFonts w:hint="eastAsia"/>
        </w:rPr>
        <w:t xml:space="preserve"> W</w:t>
      </w:r>
      <w:r w:rsidRPr="004E7E5A">
        <w:t xml:space="preserve">e also tested the robustness of moderating effect </w:t>
      </w:r>
      <w:r w:rsidRPr="004E7E5A">
        <w:rPr>
          <w:rFonts w:cs="Times New Roman"/>
        </w:rPr>
        <w:t>using the two-step</w:t>
      </w:r>
      <w:r w:rsidRPr="004E7E5A">
        <w:rPr>
          <w:rFonts w:eastAsia="Times New Roman" w:cs="Times New Roman"/>
          <w:szCs w:val="24"/>
        </w:rPr>
        <w:t xml:space="preserve"> Difference GMM</w:t>
      </w:r>
      <w:r w:rsidRPr="004E7E5A">
        <w:rPr>
          <w:rFonts w:cs="Times New Roman"/>
        </w:rPr>
        <w:t xml:space="preserve"> and System GMM approach</w:t>
      </w:r>
      <w:r w:rsidRPr="004E7E5A">
        <w:t xml:space="preserve">, and find that the main results </w:t>
      </w:r>
      <w:r w:rsidR="0099684E" w:rsidRPr="004E7E5A">
        <w:t>persist</w:t>
      </w:r>
      <w:r w:rsidRPr="004E7E5A">
        <w:t>.</w:t>
      </w:r>
      <w:r w:rsidR="004A4233" w:rsidRPr="004E7E5A">
        <w:t xml:space="preserve"> For </w:t>
      </w:r>
      <w:r w:rsidR="00AF7DF3" w:rsidRPr="004E7E5A">
        <w:t>brevity</w:t>
      </w:r>
      <w:r w:rsidR="004A4233" w:rsidRPr="004E7E5A">
        <w:t>, we did not report the results</w:t>
      </w:r>
      <w:r w:rsidR="00AF7DF3" w:rsidRPr="004E7E5A">
        <w:t xml:space="preserve"> in the paper.</w:t>
      </w:r>
    </w:p>
    <w:p w14:paraId="17C3678B" w14:textId="748CB01E" w:rsidR="00360734" w:rsidRPr="004E7E5A" w:rsidRDefault="00360734" w:rsidP="00360734">
      <w:pPr>
        <w:pStyle w:val="a7"/>
        <w:spacing w:line="480" w:lineRule="auto"/>
        <w:ind w:firstLineChars="0" w:firstLine="0"/>
        <w:jc w:val="center"/>
        <w:rPr>
          <w:rFonts w:cs="Times New Roman"/>
        </w:rPr>
      </w:pPr>
      <w:r w:rsidRPr="004E7E5A">
        <w:rPr>
          <w:rFonts w:cs="Times New Roman"/>
        </w:rPr>
        <w:t>[Insert Table 1</w:t>
      </w:r>
      <w:r w:rsidR="007012DD" w:rsidRPr="004E7E5A">
        <w:rPr>
          <w:rFonts w:cs="Times New Roman"/>
        </w:rPr>
        <w:t>5</w:t>
      </w:r>
      <w:r w:rsidRPr="004E7E5A">
        <w:rPr>
          <w:rFonts w:cs="Times New Roman"/>
        </w:rPr>
        <w:t xml:space="preserve"> here]</w:t>
      </w:r>
    </w:p>
    <w:p w14:paraId="3E67F2E6" w14:textId="77777777" w:rsidR="00360734" w:rsidRPr="004E7E5A" w:rsidRDefault="00360734" w:rsidP="00360734">
      <w:pPr>
        <w:pStyle w:val="4"/>
        <w:spacing w:before="0" w:after="0" w:line="480" w:lineRule="auto"/>
        <w:rPr>
          <w:i/>
          <w:iCs/>
          <w:color w:val="000000" w:themeColor="text1"/>
        </w:rPr>
      </w:pPr>
      <w:r w:rsidRPr="004E7E5A">
        <w:rPr>
          <w:i/>
          <w:iCs/>
          <w:color w:val="000000" w:themeColor="text1"/>
        </w:rPr>
        <w:t>Other Robustness Tests</w:t>
      </w:r>
    </w:p>
    <w:p w14:paraId="34DE2C42" w14:textId="70D651FB" w:rsidR="00360734" w:rsidRPr="004E7E5A" w:rsidRDefault="00360734" w:rsidP="00360734">
      <w:pPr>
        <w:pStyle w:val="a7"/>
        <w:spacing w:line="480" w:lineRule="auto"/>
        <w:ind w:firstLine="480"/>
        <w:rPr>
          <w:rFonts w:cs="Times New Roman"/>
        </w:rPr>
      </w:pPr>
      <w:r w:rsidRPr="004E7E5A">
        <w:rPr>
          <w:rFonts w:cs="Times New Roman"/>
        </w:rPr>
        <w:t xml:space="preserve">We conduct several other robustness tests: 1) In January 2008, The </w:t>
      </w:r>
      <w:r w:rsidRPr="004E7E5A">
        <w:rPr>
          <w:rFonts w:cs="Times New Roman"/>
          <w:szCs w:val="24"/>
        </w:rPr>
        <w:t>Guideline for CSR of State-owned-enterprises controlled by the central government</w:t>
      </w:r>
      <w:r w:rsidRPr="004E7E5A">
        <w:rPr>
          <w:rFonts w:cs="Times New Roman"/>
        </w:rPr>
        <w:t xml:space="preserve"> was issued by State Council. CSR disclosure quality in state-owned firms may be affected by this policy. In order to avoid the possible impact of the policy, we excluded the state-owned firms (</w:t>
      </w:r>
      <w:proofErr w:type="spellStart"/>
      <w:r w:rsidRPr="004E7E5A">
        <w:rPr>
          <w:rFonts w:cs="Times New Roman"/>
          <w:i/>
          <w:iCs/>
        </w:rPr>
        <w:t>Soe</w:t>
      </w:r>
      <w:proofErr w:type="spellEnd"/>
      <w:r w:rsidRPr="004E7E5A">
        <w:rPr>
          <w:rFonts w:cs="Times New Roman"/>
        </w:rPr>
        <w:t>) and kept 1652 observations of private firms for analysis.</w:t>
      </w:r>
      <w:r w:rsidRPr="004E7E5A">
        <w:rPr>
          <w:rStyle w:val="af4"/>
          <w:rFonts w:cs="Times New Roman"/>
        </w:rPr>
        <w:footnoteReference w:id="20"/>
      </w:r>
      <w:r w:rsidRPr="004E7E5A">
        <w:rPr>
          <w:rFonts w:cs="Times New Roman"/>
        </w:rPr>
        <w:t xml:space="preserve"> 2) Directors with foreign experience may affect their firms’ CSR decisions </w:t>
      </w:r>
      <w:r w:rsidRPr="004E7E5A">
        <w:rPr>
          <w:rFonts w:cs="Times New Roman"/>
        </w:rPr>
        <w:fldChar w:fldCharType="begin"/>
      </w:r>
      <w:r w:rsidR="006F6C86" w:rsidRPr="004E7E5A">
        <w:rPr>
          <w:rFonts w:cs="Times New Roman"/>
        </w:rPr>
        <w:instrText xml:space="preserve"> ADDIN EN.CITE &lt;EndNote&gt;&lt;Cite&gt;&lt;Author&gt;Wen&lt;/Author&gt;&lt;Year&gt;2020&lt;/Year&gt;&lt;RecNum&gt;1789&lt;/RecNum&gt;&lt;DisplayText&gt;(Wen et al. 2020)&lt;/DisplayText&gt;&lt;record&gt;&lt;rec-number&gt;1789&lt;/rec-number&gt;&lt;foreign-keys&gt;&lt;key app="EN" db-id="trr00pfsbzzex0ezwf6v5swd9fpfpwfa90xp" timestamp="1595380134" guid="3da8f351-e64a-41b5-914c-640e496a4aad"&gt;1789&lt;/key&gt;&lt;/foreign-keys&gt;&lt;ref-type name="Journal Article"&gt;17&lt;/ref-type&gt;&lt;contributors&gt;&lt;authors&gt;&lt;author&gt;Wen Wen&lt;/author&gt;&lt;author&gt;Huijie Cui&lt;/author&gt;&lt;author&gt;Yun Ke&lt;/author&gt;&lt;/authors&gt;&lt;/contributors&gt;&lt;titles&gt;&lt;title&gt;Directors with foreign experience and corporate tax avoidance&lt;/title&gt;&lt;secondary-title&gt;Journal of Corporate Finance&lt;/secondary-title&gt;&lt;/titles&gt;&lt;periodical&gt;&lt;full-title&gt;Journal of Corporate Finance&lt;/full-title&gt;&lt;/periodical&gt;&lt;pages&gt;1-28&lt;/pages&gt;&lt;volume&gt;62&lt;/volume&gt;&lt;dates&gt;&lt;year&gt;2020&lt;/year&gt;&lt;/dates&gt;&lt;isbn&gt;09291199&lt;/isbn&gt;&lt;urls&gt;&lt;/urls&gt;&lt;electronic-resource-num&gt;10.1016/j.jcorpfin.2020.101624&lt;/electronic-resource-num&gt;&lt;/record&gt;&lt;/Cite&gt;&lt;/EndNote&gt;</w:instrText>
      </w:r>
      <w:r w:rsidRPr="004E7E5A">
        <w:rPr>
          <w:rFonts w:cs="Times New Roman"/>
        </w:rPr>
        <w:fldChar w:fldCharType="separate"/>
      </w:r>
      <w:r w:rsidRPr="004E7E5A">
        <w:rPr>
          <w:rFonts w:cs="Times New Roman"/>
          <w:noProof/>
        </w:rPr>
        <w:t>(Wen et al. 2020)</w:t>
      </w:r>
      <w:r w:rsidRPr="004E7E5A">
        <w:rPr>
          <w:rFonts w:cs="Times New Roman"/>
        </w:rPr>
        <w:fldChar w:fldCharType="end"/>
      </w:r>
      <w:r w:rsidRPr="004E7E5A">
        <w:rPr>
          <w:rFonts w:cs="Times New Roman"/>
        </w:rPr>
        <w:t xml:space="preserve">. </w:t>
      </w:r>
      <w:proofErr w:type="spellStart"/>
      <w:r w:rsidRPr="004E7E5A">
        <w:rPr>
          <w:rFonts w:cs="Times New Roman"/>
        </w:rPr>
        <w:t>Beji</w:t>
      </w:r>
      <w:proofErr w:type="spellEnd"/>
      <w:r w:rsidRPr="004E7E5A">
        <w:rPr>
          <w:rFonts w:cs="Times New Roman"/>
        </w:rPr>
        <w:t xml:space="preserve"> et al. (2020) also found that the presence of foreign directors is positively associated with CSR performance. Therefore, we excluded firms that have directors with overseas-background directors (</w:t>
      </w:r>
      <w:r w:rsidRPr="004E7E5A">
        <w:rPr>
          <w:rFonts w:cs="Times New Roman"/>
          <w:i/>
          <w:iCs/>
        </w:rPr>
        <w:t>Overseas</w:t>
      </w:r>
      <w:r w:rsidRPr="004E7E5A">
        <w:rPr>
          <w:rFonts w:cs="Times New Roman"/>
        </w:rPr>
        <w:t>). 3) In October 2013, China issued a document on the appointment of leading officials in firms (Document No. 18 for short).</w:t>
      </w:r>
      <w:r w:rsidRPr="004E7E5A">
        <w:rPr>
          <w:rStyle w:val="af4"/>
          <w:rFonts w:cs="Times New Roman"/>
        </w:rPr>
        <w:footnoteReference w:id="21"/>
      </w:r>
      <w:r w:rsidRPr="004E7E5A">
        <w:rPr>
          <w:rFonts w:cs="Times New Roman"/>
        </w:rPr>
        <w:t xml:space="preserve"> The document strictly restricts leading government officials from taking directorship in firms, and independent directors who do not meet the requirements must resign within three months. This exogenous event randomly changes the directors’ network. We collect data of directors who resigned because of Document No. 18 and delete these observations. We continue to find that the directors’ network centrality still has a significant promoting effect on CSR </w:t>
      </w:r>
      <w:r w:rsidRPr="004E7E5A">
        <w:rPr>
          <w:rFonts w:cs="Times New Roman"/>
        </w:rPr>
        <w:lastRenderedPageBreak/>
        <w:t>disclosure quality.</w:t>
      </w:r>
    </w:p>
    <w:p w14:paraId="2FF63243" w14:textId="77777777" w:rsidR="00360734" w:rsidRPr="004E7E5A" w:rsidRDefault="00360734" w:rsidP="00360734">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t>Discussion of main findings</w:t>
      </w:r>
    </w:p>
    <w:p w14:paraId="301777CB" w14:textId="36129564" w:rsidR="00B9622B" w:rsidRPr="002B34F7" w:rsidRDefault="00B9622B" w:rsidP="00B9622B">
      <w:pPr>
        <w:pStyle w:val="a7"/>
        <w:spacing w:line="480" w:lineRule="auto"/>
        <w:ind w:firstLine="480"/>
        <w:rPr>
          <w:rFonts w:cs="Times New Roman"/>
        </w:rPr>
      </w:pPr>
      <w:r w:rsidRPr="004E7E5A">
        <w:rPr>
          <w:rFonts w:cs="Times New Roman"/>
        </w:rPr>
        <w:t xml:space="preserve">Using a sample of 3,986 firm-year observations </w:t>
      </w:r>
      <w:r>
        <w:rPr>
          <w:rFonts w:cs="Times New Roman"/>
        </w:rPr>
        <w:t>between</w:t>
      </w:r>
      <w:r w:rsidRPr="004E7E5A">
        <w:rPr>
          <w:rFonts w:cs="Times New Roman"/>
        </w:rPr>
        <w:t xml:space="preserve"> 2010 </w:t>
      </w:r>
      <w:r>
        <w:rPr>
          <w:rFonts w:cs="Times New Roman"/>
        </w:rPr>
        <w:t>and</w:t>
      </w:r>
      <w:r w:rsidRPr="004E7E5A">
        <w:rPr>
          <w:rFonts w:cs="Times New Roman"/>
        </w:rPr>
        <w:t xml:space="preserve"> 2018 in China, we investigate the association between directors’ network and a firm’s CSR disclosure quality. We find that directors’ network centrality is positively associated with a firm’s CSR disclosure quality, which is </w:t>
      </w:r>
      <w:r>
        <w:rPr>
          <w:rFonts w:cs="Times New Roman"/>
        </w:rPr>
        <w:t>accordance</w:t>
      </w:r>
      <w:r w:rsidRPr="004E7E5A">
        <w:rPr>
          <w:rFonts w:cs="Times New Roman"/>
        </w:rPr>
        <w:t xml:space="preserve"> with the prediction of </w:t>
      </w:r>
      <w:r>
        <w:rPr>
          <w:rFonts w:cs="Times New Roman"/>
        </w:rPr>
        <w:t>the</w:t>
      </w:r>
      <w:r w:rsidRPr="004E7E5A">
        <w:rPr>
          <w:rFonts w:cs="Times New Roman"/>
        </w:rPr>
        <w:t xml:space="preserve"> view that resources transfer in a network contribute to the </w:t>
      </w:r>
      <w:r>
        <w:rPr>
          <w:rFonts w:cs="Times New Roman"/>
        </w:rPr>
        <w:t>corporate</w:t>
      </w:r>
      <w:r w:rsidRPr="004E7E5A">
        <w:rPr>
          <w:rFonts w:cs="Times New Roman"/>
        </w:rPr>
        <w:t xml:space="preserve"> decision. </w:t>
      </w:r>
      <w:r w:rsidRPr="004E7E5A">
        <w:rPr>
          <w:rFonts w:cs="Times New Roman"/>
          <w:shd w:val="clear" w:color="auto" w:fill="FFFFFF"/>
        </w:rPr>
        <w:t>Furthermore, we find that the positive association between directors’ network and quality of CSR disclosure is moderated by firm’s marketing strategy, analysts’ attention, financial constraints and the absence of sustainability report assur</w:t>
      </w:r>
      <w:r>
        <w:rPr>
          <w:rFonts w:cs="Times New Roman"/>
          <w:shd w:val="clear" w:color="auto" w:fill="FFFFFF"/>
        </w:rPr>
        <w:t>a</w:t>
      </w:r>
      <w:r w:rsidRPr="004E7E5A">
        <w:rPr>
          <w:rFonts w:cs="Times New Roman"/>
          <w:shd w:val="clear" w:color="auto" w:fill="FFFFFF"/>
        </w:rPr>
        <w:t xml:space="preserve">nce, but is not moderated by </w:t>
      </w:r>
      <w:r w:rsidRPr="004E7E5A">
        <w:rPr>
          <w:rFonts w:cs="Times New Roman"/>
        </w:rPr>
        <w:t>extern</w:t>
      </w:r>
      <w:r w:rsidRPr="002B34F7">
        <w:rPr>
          <w:rFonts w:cs="Times New Roman"/>
        </w:rPr>
        <w:t xml:space="preserve">al punishment pressure. Our findings are generally consistent with the framework of the resource-based view. </w:t>
      </w:r>
      <w:r w:rsidRPr="002B34F7">
        <w:rPr>
          <w:rFonts w:ascii="Times" w:hAnsi="Times" w:cs="Times"/>
          <w:iCs/>
        </w:rPr>
        <w:t xml:space="preserve">According to the resource-based view, firms are able to benefit from resources </w:t>
      </w:r>
      <w:r w:rsidR="006760C8" w:rsidRPr="002B34F7">
        <w:rPr>
          <w:rFonts w:ascii="Times" w:hAnsi="Times" w:cs="Times"/>
          <w:iCs/>
        </w:rPr>
        <w:t xml:space="preserve">that </w:t>
      </w:r>
      <w:r w:rsidR="006760C8" w:rsidRPr="002B34F7">
        <w:rPr>
          <w:rFonts w:cs="Times New Roman"/>
        </w:rPr>
        <w:t>comply with certain criteria which are valuable, rare and hard to imitate,</w:t>
      </w:r>
      <w:r w:rsidR="006760C8" w:rsidRPr="002B34F7">
        <w:rPr>
          <w:rFonts w:ascii="Times" w:hAnsi="Times" w:cs="Times"/>
          <w:iCs/>
        </w:rPr>
        <w:t xml:space="preserve"> </w:t>
      </w:r>
      <w:r w:rsidRPr="002B34F7">
        <w:rPr>
          <w:rFonts w:ascii="Times" w:hAnsi="Times" w:cs="Times"/>
          <w:iCs/>
        </w:rPr>
        <w:t>and consequently achieve superior performance. In our study, firms with d</w:t>
      </w:r>
      <w:r w:rsidRPr="002B34F7">
        <w:rPr>
          <w:rFonts w:cs="Times New Roman"/>
        </w:rPr>
        <w:t xml:space="preserve">irectors in the center of their network are more likely to be influenced by such directors to report their CSR activities with higher quality, so that they can access the tangible and intangible resources controlled by these directors to realize better performance. </w:t>
      </w:r>
    </w:p>
    <w:p w14:paraId="0F5B84DC" w14:textId="1638F055" w:rsidR="00B9622B" w:rsidRPr="009160E2" w:rsidRDefault="00B9622B" w:rsidP="00B9622B">
      <w:pPr>
        <w:pStyle w:val="a7"/>
        <w:spacing w:line="480" w:lineRule="auto"/>
        <w:ind w:firstLine="480"/>
        <w:rPr>
          <w:rFonts w:cs="Times New Roman"/>
          <w:color w:val="0432FF"/>
        </w:rPr>
      </w:pPr>
      <w:r w:rsidRPr="002B34F7">
        <w:rPr>
          <w:rFonts w:cs="Times New Roman"/>
          <w:szCs w:val="24"/>
          <w:shd w:val="clear" w:color="auto" w:fill="FFFFFF"/>
        </w:rPr>
        <w:t>Our findings have implication</w:t>
      </w:r>
      <w:r w:rsidRPr="004E7E5A">
        <w:rPr>
          <w:rFonts w:cs="Times New Roman"/>
          <w:szCs w:val="24"/>
          <w:shd w:val="clear" w:color="auto" w:fill="FFFFFF"/>
        </w:rPr>
        <w:t xml:space="preserve">s for practitioners. Our results, which are in line with the literature that resource gained through directors’ network influences firms’ decision-making, suggest that it is worthwhile spending effort and resources </w:t>
      </w:r>
      <w:r>
        <w:rPr>
          <w:rFonts w:cs="Times New Roman"/>
          <w:szCs w:val="24"/>
          <w:shd w:val="clear" w:color="auto" w:fill="FFFFFF"/>
        </w:rPr>
        <w:t>attracting</w:t>
      </w:r>
      <w:r w:rsidRPr="004E7E5A">
        <w:rPr>
          <w:rFonts w:cs="Times New Roman"/>
          <w:szCs w:val="24"/>
          <w:shd w:val="clear" w:color="auto" w:fill="FFFFFF"/>
        </w:rPr>
        <w:t xml:space="preserve"> directors with advantageous position in the social network. Our results are of interest to policymakers and regulators, be</w:t>
      </w:r>
      <w:r w:rsidRPr="002B34F7">
        <w:rPr>
          <w:rFonts w:cs="Times New Roman"/>
          <w:szCs w:val="24"/>
          <w:shd w:val="clear" w:color="auto" w:fill="FFFFFF"/>
        </w:rPr>
        <w:t>cause regulatory bodies may</w:t>
      </w:r>
      <w:r w:rsidR="00A723CC" w:rsidRPr="002B34F7">
        <w:t xml:space="preserve"> </w:t>
      </w:r>
      <w:r w:rsidRPr="002B34F7">
        <w:t xml:space="preserve">release the restriction on the number of </w:t>
      </w:r>
      <w:proofErr w:type="gramStart"/>
      <w:r w:rsidRPr="002B34F7">
        <w:t>directorship</w:t>
      </w:r>
      <w:proofErr w:type="gramEnd"/>
      <w:r w:rsidRPr="002B34F7">
        <w:t xml:space="preserve"> an individual can hold at the same time, and specify in the “Corporate Governance Code” that </w:t>
      </w:r>
      <w:r w:rsidRPr="002B34F7">
        <w:lastRenderedPageBreak/>
        <w:t>firms are recommended to recruit directors who are already sitting in the board of other firms, s</w:t>
      </w:r>
      <w:r w:rsidRPr="002B34F7">
        <w:rPr>
          <w:rFonts w:cs="Times New Roman"/>
          <w:szCs w:val="24"/>
          <w:shd w:val="clear" w:color="auto" w:fill="FFFFFF"/>
        </w:rPr>
        <w:t>o that the diffusion of best practices such as high quality disclosure of financial as well as non-financial information could be accelerated.</w:t>
      </w:r>
    </w:p>
    <w:p w14:paraId="1EE245E9" w14:textId="77777777" w:rsidR="00360734" w:rsidRPr="004E7E5A" w:rsidRDefault="00360734" w:rsidP="00360734">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t>Conclusion</w:t>
      </w:r>
    </w:p>
    <w:p w14:paraId="69A0C539" w14:textId="77777777" w:rsidR="00360734" w:rsidRPr="004E7E5A" w:rsidRDefault="00360734" w:rsidP="00360734">
      <w:pPr>
        <w:pStyle w:val="a7"/>
        <w:spacing w:line="480" w:lineRule="auto"/>
        <w:ind w:firstLine="480"/>
        <w:rPr>
          <w:rFonts w:cs="Times New Roman"/>
        </w:rPr>
      </w:pPr>
      <w:r w:rsidRPr="004E7E5A">
        <w:rPr>
          <w:rFonts w:cs="Times New Roman"/>
        </w:rPr>
        <w:t>In this study we document a positive association between directors’ network and the quality of CSR disclosure. We also find that the positive association between directors’ network centrality and CSR disclosure quality is more salient when the firm 1) invests less in advertising; 2) is followed by less analysts; 3</w:t>
      </w:r>
      <w:r w:rsidRPr="004E7E5A">
        <w:rPr>
          <w:rFonts w:eastAsia="MS Mincho" w:cs="Times New Roman"/>
        </w:rPr>
        <w:t>)</w:t>
      </w:r>
      <w:r w:rsidRPr="004E7E5A">
        <w:rPr>
          <w:rFonts w:cs="Times New Roman"/>
        </w:rPr>
        <w:t xml:space="preserve"> is less financially constrained</w:t>
      </w:r>
      <w:r w:rsidRPr="004E7E5A">
        <w:rPr>
          <w:rFonts w:eastAsia="MS Mincho" w:cs="Times New Roman"/>
        </w:rPr>
        <w:t>; and 4) has no assurance of sustainability report</w:t>
      </w:r>
      <w:r w:rsidRPr="004E7E5A">
        <w:rPr>
          <w:rFonts w:cs="Times New Roman"/>
        </w:rPr>
        <w:t>. In addition, we explore the independent directors’ network on CSR disclosure quality, and show that independent directors’ network centrality is positively associated with CSR disclosure quality. Our results are robust to a battery of sensitivity check.</w:t>
      </w:r>
    </w:p>
    <w:p w14:paraId="1E90C49F" w14:textId="57BB03C8" w:rsidR="00222255" w:rsidRPr="004E7E5A" w:rsidRDefault="00360734" w:rsidP="00360734">
      <w:pPr>
        <w:pStyle w:val="a7"/>
        <w:spacing w:line="480" w:lineRule="auto"/>
        <w:ind w:firstLine="480"/>
        <w:rPr>
          <w:rFonts w:cs="Times New Roman"/>
        </w:rPr>
      </w:pPr>
      <w:r w:rsidRPr="004E7E5A">
        <w:rPr>
          <w:rFonts w:cs="Times New Roman"/>
          <w:szCs w:val="20"/>
        </w:rPr>
        <w:t>Our study, however, is subject to the following limitations.</w:t>
      </w:r>
      <w:r w:rsidRPr="004E7E5A">
        <w:rPr>
          <w:rFonts w:cs="Times New Roman"/>
        </w:rPr>
        <w:t xml:space="preserve"> First, we use Chinese listed firms to test our hypotheses. Consequently, we caution the generalization of our findings to other developing countries with different institutional infrastructure. Second, although we employed the 2SLS and GMM approach to alleviate the endogeneity concern, we are unable to completely rule out the possibility that firms with better quality of CSR disclosure attract directors with higher network centrality. We therefore encourage more researchers to pursue the challenging research agenda in this area</w:t>
      </w:r>
      <w:r w:rsidR="00222255" w:rsidRPr="004E7E5A">
        <w:rPr>
          <w:rFonts w:cs="Times New Roman"/>
        </w:rPr>
        <w:t>.</w:t>
      </w:r>
    </w:p>
    <w:p w14:paraId="7F4FEA00" w14:textId="77777777" w:rsidR="00222255" w:rsidRPr="004E7E5A" w:rsidRDefault="00222255" w:rsidP="00222255">
      <w:pPr>
        <w:pStyle w:val="a7"/>
        <w:spacing w:line="480" w:lineRule="auto"/>
        <w:ind w:firstLine="480"/>
        <w:rPr>
          <w:rFonts w:cs="Times New Roman"/>
        </w:rPr>
        <w:sectPr w:rsidR="00222255" w:rsidRPr="004E7E5A" w:rsidSect="008F110D">
          <w:headerReference w:type="even" r:id="rId12"/>
          <w:headerReference w:type="default" r:id="rId13"/>
          <w:footerReference w:type="even" r:id="rId14"/>
          <w:footerReference w:type="default" r:id="rId15"/>
          <w:pgSz w:w="11906" w:h="16838"/>
          <w:pgMar w:top="1701" w:right="1418" w:bottom="1361" w:left="1418" w:header="1134" w:footer="1134" w:gutter="0"/>
          <w:cols w:space="425"/>
          <w:docGrid w:type="lines" w:linePitch="312"/>
        </w:sectPr>
      </w:pPr>
    </w:p>
    <w:p w14:paraId="37D10D25" w14:textId="77777777" w:rsidR="00222255" w:rsidRPr="004E7E5A" w:rsidRDefault="00222255" w:rsidP="00222255">
      <w:pPr>
        <w:pStyle w:val="a5"/>
        <w:rPr>
          <w:rFonts w:ascii="Times New Roman" w:hAnsi="Times New Roman" w:cs="Times New Roman"/>
          <w:color w:val="000000" w:themeColor="text1"/>
          <w:szCs w:val="28"/>
        </w:rPr>
      </w:pPr>
      <w:r w:rsidRPr="004E7E5A">
        <w:rPr>
          <w:rFonts w:ascii="Times New Roman" w:hAnsi="Times New Roman" w:cs="Times New Roman"/>
          <w:color w:val="000000" w:themeColor="text1"/>
          <w:szCs w:val="28"/>
        </w:rPr>
        <w:lastRenderedPageBreak/>
        <w:t>References</w:t>
      </w:r>
    </w:p>
    <w:p w14:paraId="300948C3" w14:textId="77777777" w:rsidR="00E607F4" w:rsidRPr="00E11B2D" w:rsidRDefault="00222255"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color w:val="000000" w:themeColor="text1"/>
          <w:sz w:val="24"/>
          <w:szCs w:val="24"/>
        </w:rPr>
        <w:fldChar w:fldCharType="begin"/>
      </w:r>
      <w:r w:rsidRPr="00E11B2D">
        <w:rPr>
          <w:rFonts w:ascii="Times New Roman" w:hAnsi="Times New Roman" w:cs="Times New Roman"/>
          <w:color w:val="000000" w:themeColor="text1"/>
          <w:sz w:val="24"/>
          <w:szCs w:val="24"/>
        </w:rPr>
        <w:instrText xml:space="preserve"> ADDIN EN.REFLIST </w:instrText>
      </w:r>
      <w:r w:rsidRPr="00E11B2D">
        <w:rPr>
          <w:rFonts w:ascii="Times New Roman" w:hAnsi="Times New Roman" w:cs="Times New Roman"/>
          <w:color w:val="000000" w:themeColor="text1"/>
          <w:sz w:val="24"/>
          <w:szCs w:val="24"/>
        </w:rPr>
        <w:fldChar w:fldCharType="separate"/>
      </w:r>
      <w:r w:rsidR="00E607F4" w:rsidRPr="00E11B2D">
        <w:rPr>
          <w:rFonts w:ascii="Times New Roman" w:hAnsi="Times New Roman" w:cs="Times New Roman"/>
          <w:noProof/>
          <w:sz w:val="24"/>
          <w:szCs w:val="24"/>
        </w:rPr>
        <w:t xml:space="preserve">Adams, C. A., &amp; Whelan, G. (2009). Conceptualising future change in corporate sustainability reporting. </w:t>
      </w:r>
      <w:r w:rsidR="00E607F4" w:rsidRPr="00E11B2D">
        <w:rPr>
          <w:rFonts w:ascii="Times New Roman" w:hAnsi="Times New Roman" w:cs="Times New Roman"/>
          <w:i/>
          <w:noProof/>
          <w:sz w:val="24"/>
          <w:szCs w:val="24"/>
        </w:rPr>
        <w:t>Accounting, Auditing &amp; Accountability Journal</w:t>
      </w:r>
      <w:r w:rsidR="00E607F4" w:rsidRPr="00E11B2D">
        <w:rPr>
          <w:rFonts w:ascii="Times New Roman" w:hAnsi="Times New Roman" w:cs="Times New Roman"/>
          <w:noProof/>
          <w:sz w:val="24"/>
          <w:szCs w:val="24"/>
        </w:rPr>
        <w:t>.</w:t>
      </w:r>
    </w:p>
    <w:p w14:paraId="0C9DDA4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dams, R. B., &amp; Ferreira, D. (2009). Women in the boardroom and their impact on governance and performance. </w:t>
      </w:r>
      <w:r w:rsidRPr="00E11B2D">
        <w:rPr>
          <w:rFonts w:ascii="Times New Roman" w:hAnsi="Times New Roman" w:cs="Times New Roman"/>
          <w:i/>
          <w:noProof/>
          <w:sz w:val="24"/>
          <w:szCs w:val="24"/>
        </w:rPr>
        <w:t>Journal of Financial Economics, 94</w:t>
      </w:r>
      <w:r w:rsidRPr="00E11B2D">
        <w:rPr>
          <w:rFonts w:ascii="Times New Roman" w:hAnsi="Times New Roman" w:cs="Times New Roman"/>
          <w:noProof/>
          <w:sz w:val="24"/>
          <w:szCs w:val="24"/>
        </w:rPr>
        <w:t>(2), 291-309.</w:t>
      </w:r>
    </w:p>
    <w:p w14:paraId="19261BD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dkins, L. C., &amp; Hill, R. C. (2008). </w:t>
      </w:r>
      <w:r w:rsidRPr="00E11B2D">
        <w:rPr>
          <w:rFonts w:ascii="Times New Roman" w:hAnsi="Times New Roman" w:cs="Times New Roman"/>
          <w:i/>
          <w:noProof/>
          <w:sz w:val="24"/>
          <w:szCs w:val="24"/>
        </w:rPr>
        <w:t>Using stata for principles of econometrics (3rd edition)</w:t>
      </w:r>
      <w:r w:rsidRPr="00E11B2D">
        <w:rPr>
          <w:rFonts w:ascii="Times New Roman" w:hAnsi="Times New Roman" w:cs="Times New Roman"/>
          <w:noProof/>
          <w:sz w:val="24"/>
          <w:szCs w:val="24"/>
        </w:rPr>
        <w:t>. New York: Wiley.</w:t>
      </w:r>
    </w:p>
    <w:p w14:paraId="428FFA9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grawal, A., &amp; Chadha, S. (2005). Corporate governance and accounting scandals. </w:t>
      </w:r>
      <w:r w:rsidRPr="00E11B2D">
        <w:rPr>
          <w:rFonts w:ascii="Times New Roman" w:hAnsi="Times New Roman" w:cs="Times New Roman"/>
          <w:i/>
          <w:noProof/>
          <w:sz w:val="24"/>
          <w:szCs w:val="24"/>
        </w:rPr>
        <w:t>Journal of Law &amp; Economics, 48</w:t>
      </w:r>
      <w:r w:rsidRPr="00E11B2D">
        <w:rPr>
          <w:rFonts w:ascii="Times New Roman" w:hAnsi="Times New Roman" w:cs="Times New Roman"/>
          <w:noProof/>
          <w:sz w:val="24"/>
          <w:szCs w:val="24"/>
        </w:rPr>
        <w:t>(2), 371-406.</w:t>
      </w:r>
    </w:p>
    <w:p w14:paraId="27C2472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kbas, F., Meschke, F., &amp; Wintoki, M. B. (2016). Director networks and informed traders. </w:t>
      </w:r>
      <w:r w:rsidRPr="00E11B2D">
        <w:rPr>
          <w:rFonts w:ascii="Times New Roman" w:hAnsi="Times New Roman" w:cs="Times New Roman"/>
          <w:i/>
          <w:noProof/>
          <w:sz w:val="24"/>
          <w:szCs w:val="24"/>
        </w:rPr>
        <w:t>Journal of Accounting and Economics, 62</w:t>
      </w:r>
      <w:r w:rsidRPr="00E11B2D">
        <w:rPr>
          <w:rFonts w:ascii="Times New Roman" w:hAnsi="Times New Roman" w:cs="Times New Roman"/>
          <w:noProof/>
          <w:sz w:val="24"/>
          <w:szCs w:val="24"/>
        </w:rPr>
        <w:t>(1), 1-23.</w:t>
      </w:r>
    </w:p>
    <w:p w14:paraId="74360A4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l-Shaer, H., &amp; Zaman, M. (2016). Board gender diversity and sustainability reporting quality. </w:t>
      </w:r>
      <w:r w:rsidRPr="00E11B2D">
        <w:rPr>
          <w:rFonts w:ascii="Times New Roman" w:hAnsi="Times New Roman" w:cs="Times New Roman"/>
          <w:i/>
          <w:noProof/>
          <w:sz w:val="24"/>
          <w:szCs w:val="24"/>
        </w:rPr>
        <w:t>Journal of Contemporary Accounting &amp; Economics, 12</w:t>
      </w:r>
      <w:r w:rsidRPr="00E11B2D">
        <w:rPr>
          <w:rFonts w:ascii="Times New Roman" w:hAnsi="Times New Roman" w:cs="Times New Roman"/>
          <w:noProof/>
          <w:sz w:val="24"/>
          <w:szCs w:val="24"/>
        </w:rPr>
        <w:t>(3), 210-222.</w:t>
      </w:r>
    </w:p>
    <w:p w14:paraId="700988D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lam, Z. S., Chen, M. A., Ciccotello, C. S., &amp; Ryan, H. E. (2014). Does the location of directors matter? Information acquisition and board decisions. </w:t>
      </w:r>
      <w:r w:rsidRPr="00E11B2D">
        <w:rPr>
          <w:rFonts w:ascii="Times New Roman" w:hAnsi="Times New Roman" w:cs="Times New Roman"/>
          <w:i/>
          <w:noProof/>
          <w:sz w:val="24"/>
          <w:szCs w:val="24"/>
        </w:rPr>
        <w:t>Journal of Financial &amp; Quantitative Analysis, 49</w:t>
      </w:r>
      <w:r w:rsidRPr="00E11B2D">
        <w:rPr>
          <w:rFonts w:ascii="Times New Roman" w:hAnsi="Times New Roman" w:cs="Times New Roman"/>
          <w:noProof/>
          <w:sz w:val="24"/>
          <w:szCs w:val="24"/>
        </w:rPr>
        <w:t>(1), 131-164.</w:t>
      </w:r>
    </w:p>
    <w:p w14:paraId="42F1E5F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lmeida, H., Campello, M., &amp; Weisbach, M. S. (2004). The cash flow sensitivity of cash. </w:t>
      </w:r>
      <w:r w:rsidRPr="00E11B2D">
        <w:rPr>
          <w:rFonts w:ascii="Times New Roman" w:hAnsi="Times New Roman" w:cs="Times New Roman"/>
          <w:i/>
          <w:noProof/>
          <w:sz w:val="24"/>
          <w:szCs w:val="24"/>
        </w:rPr>
        <w:t>The Journal of Finance 59</w:t>
      </w:r>
      <w:r w:rsidRPr="00E11B2D">
        <w:rPr>
          <w:rFonts w:ascii="Times New Roman" w:hAnsi="Times New Roman" w:cs="Times New Roman"/>
          <w:noProof/>
          <w:sz w:val="24"/>
          <w:szCs w:val="24"/>
        </w:rPr>
        <w:t>(4), 1777-1804.</w:t>
      </w:r>
    </w:p>
    <w:p w14:paraId="6E67CF2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rellano, M., &amp; Bond, S. (1991). Some tests of specification for panel data: Monte Carlo evidence and an application to employment equations. </w:t>
      </w:r>
      <w:r w:rsidRPr="00E11B2D">
        <w:rPr>
          <w:rFonts w:ascii="Times New Roman" w:hAnsi="Times New Roman" w:cs="Times New Roman"/>
          <w:i/>
          <w:noProof/>
          <w:sz w:val="24"/>
          <w:szCs w:val="24"/>
        </w:rPr>
        <w:t>The Review of Economic Studies, 58</w:t>
      </w:r>
      <w:r w:rsidRPr="00E11B2D">
        <w:rPr>
          <w:rFonts w:ascii="Times New Roman" w:hAnsi="Times New Roman" w:cs="Times New Roman"/>
          <w:noProof/>
          <w:sz w:val="24"/>
          <w:szCs w:val="24"/>
        </w:rPr>
        <w:t>(2), 277-297.</w:t>
      </w:r>
    </w:p>
    <w:p w14:paraId="0842BD9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Arellano, M., &amp; Bover, O. (1995). Another look at the instrumental variable estimation of error-components models. </w:t>
      </w:r>
      <w:r w:rsidRPr="00E11B2D">
        <w:rPr>
          <w:rFonts w:ascii="Times New Roman" w:hAnsi="Times New Roman" w:cs="Times New Roman"/>
          <w:i/>
          <w:noProof/>
          <w:sz w:val="24"/>
          <w:szCs w:val="24"/>
        </w:rPr>
        <w:t>Journal of Econometrics, 68</w:t>
      </w:r>
      <w:r w:rsidRPr="00E11B2D">
        <w:rPr>
          <w:rFonts w:ascii="Times New Roman" w:hAnsi="Times New Roman" w:cs="Times New Roman"/>
          <w:noProof/>
          <w:sz w:val="24"/>
          <w:szCs w:val="24"/>
        </w:rPr>
        <w:t>(1), 29-51.</w:t>
      </w:r>
    </w:p>
    <w:p w14:paraId="0D965BC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ansal, P. (2005). Evolving sustainably: A longitudinal study of corporate sustainable development. </w:t>
      </w:r>
      <w:r w:rsidRPr="00E11B2D">
        <w:rPr>
          <w:rFonts w:ascii="Times New Roman" w:hAnsi="Times New Roman" w:cs="Times New Roman"/>
          <w:i/>
          <w:noProof/>
          <w:sz w:val="24"/>
          <w:szCs w:val="24"/>
        </w:rPr>
        <w:t>Strategic Management Journal, 26</w:t>
      </w:r>
      <w:r w:rsidRPr="00E11B2D">
        <w:rPr>
          <w:rFonts w:ascii="Times New Roman" w:hAnsi="Times New Roman" w:cs="Times New Roman"/>
          <w:noProof/>
          <w:sz w:val="24"/>
          <w:szCs w:val="24"/>
        </w:rPr>
        <w:t>(3), 197-218.</w:t>
      </w:r>
    </w:p>
    <w:p w14:paraId="478BF69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arney, J. (1991). Firm resources and sustained competitive advantage. </w:t>
      </w:r>
      <w:r w:rsidRPr="00E11B2D">
        <w:rPr>
          <w:rFonts w:ascii="Times New Roman" w:hAnsi="Times New Roman" w:cs="Times New Roman"/>
          <w:i/>
          <w:noProof/>
          <w:sz w:val="24"/>
          <w:szCs w:val="24"/>
        </w:rPr>
        <w:t>Journal of Management, 17</w:t>
      </w:r>
      <w:r w:rsidRPr="00E11B2D">
        <w:rPr>
          <w:rFonts w:ascii="Times New Roman" w:hAnsi="Times New Roman" w:cs="Times New Roman"/>
          <w:noProof/>
          <w:sz w:val="24"/>
          <w:szCs w:val="24"/>
        </w:rPr>
        <w:t>(1), 99-120.</w:t>
      </w:r>
    </w:p>
    <w:p w14:paraId="6C7134B6"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arney, J. B., Ketchen Jr, D. J., &amp; Wright, M. (2011). The future of resource-based theory: revitalization or decline? </w:t>
      </w:r>
      <w:r w:rsidRPr="00E11B2D">
        <w:rPr>
          <w:rFonts w:ascii="Times New Roman" w:hAnsi="Times New Roman" w:cs="Times New Roman"/>
          <w:i/>
          <w:noProof/>
          <w:sz w:val="24"/>
          <w:szCs w:val="24"/>
        </w:rPr>
        <w:t>Journal of Management, 37</w:t>
      </w:r>
      <w:r w:rsidRPr="00E11B2D">
        <w:rPr>
          <w:rFonts w:ascii="Times New Roman" w:hAnsi="Times New Roman" w:cs="Times New Roman"/>
          <w:noProof/>
          <w:sz w:val="24"/>
          <w:szCs w:val="24"/>
        </w:rPr>
        <w:t>(5), 1299-1315.</w:t>
      </w:r>
    </w:p>
    <w:p w14:paraId="66B84EB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ear, S., Rahman, N., &amp; Post, C. (2010). The impact of board diversity and gender composition on corporate social responsibility and firm reputation. </w:t>
      </w:r>
      <w:r w:rsidRPr="00E11B2D">
        <w:rPr>
          <w:rFonts w:ascii="Times New Roman" w:hAnsi="Times New Roman" w:cs="Times New Roman"/>
          <w:i/>
          <w:noProof/>
          <w:sz w:val="24"/>
          <w:szCs w:val="24"/>
        </w:rPr>
        <w:t>Journal of Business Ethics, 97</w:t>
      </w:r>
      <w:r w:rsidRPr="00E11B2D">
        <w:rPr>
          <w:rFonts w:ascii="Times New Roman" w:hAnsi="Times New Roman" w:cs="Times New Roman"/>
          <w:noProof/>
          <w:sz w:val="24"/>
          <w:szCs w:val="24"/>
        </w:rPr>
        <w:t>(2), 207-221.</w:t>
      </w:r>
    </w:p>
    <w:p w14:paraId="537326BD"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eji, R., Yousfi, O., Loukil, N., &amp; Omri, A. (2020). Board diversity and corporate social responsibility: Empirical evidence from France. </w:t>
      </w:r>
      <w:r w:rsidRPr="00E11B2D">
        <w:rPr>
          <w:rFonts w:ascii="Times New Roman" w:hAnsi="Times New Roman" w:cs="Times New Roman"/>
          <w:i/>
          <w:noProof/>
          <w:sz w:val="24"/>
          <w:szCs w:val="24"/>
        </w:rPr>
        <w:t>Journal of Business Ethics</w:t>
      </w:r>
      <w:r w:rsidRPr="00E11B2D">
        <w:rPr>
          <w:rFonts w:ascii="Times New Roman" w:hAnsi="Times New Roman" w:cs="Times New Roman"/>
          <w:noProof/>
          <w:sz w:val="24"/>
          <w:szCs w:val="24"/>
        </w:rPr>
        <w:t>(6), 1-23.</w:t>
      </w:r>
    </w:p>
    <w:p w14:paraId="7B276EB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lundell, R., &amp; Bond, S. (1998). Initial conditions and moment restrictions in dynamic </w:t>
      </w:r>
      <w:r w:rsidRPr="00E11B2D">
        <w:rPr>
          <w:rFonts w:ascii="Times New Roman" w:hAnsi="Times New Roman" w:cs="Times New Roman"/>
          <w:noProof/>
          <w:sz w:val="24"/>
          <w:szCs w:val="24"/>
        </w:rPr>
        <w:lastRenderedPageBreak/>
        <w:t xml:space="preserve">panel data models. </w:t>
      </w:r>
      <w:r w:rsidRPr="00E11B2D">
        <w:rPr>
          <w:rFonts w:ascii="Times New Roman" w:hAnsi="Times New Roman" w:cs="Times New Roman"/>
          <w:i/>
          <w:noProof/>
          <w:sz w:val="24"/>
          <w:szCs w:val="24"/>
        </w:rPr>
        <w:t>Journal of Econometrics, 87</w:t>
      </w:r>
      <w:r w:rsidRPr="00E11B2D">
        <w:rPr>
          <w:rFonts w:ascii="Times New Roman" w:hAnsi="Times New Roman" w:cs="Times New Roman"/>
          <w:noProof/>
          <w:sz w:val="24"/>
          <w:szCs w:val="24"/>
        </w:rPr>
        <w:t>(1), 115-143.</w:t>
      </w:r>
    </w:p>
    <w:p w14:paraId="6B84B42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ocquet, R., Le Bas, C., Mothe, C., &amp; Poussing, N. (2017). CSR, innovation, and firm performance in sluggish growth contexts: A firm-level empirical analysis. </w:t>
      </w:r>
      <w:r w:rsidRPr="00E11B2D">
        <w:rPr>
          <w:rFonts w:ascii="Times New Roman" w:hAnsi="Times New Roman" w:cs="Times New Roman"/>
          <w:i/>
          <w:noProof/>
          <w:sz w:val="24"/>
          <w:szCs w:val="24"/>
        </w:rPr>
        <w:t>Journal of Business Ethics, 146</w:t>
      </w:r>
      <w:r w:rsidRPr="00E11B2D">
        <w:rPr>
          <w:rFonts w:ascii="Times New Roman" w:hAnsi="Times New Roman" w:cs="Times New Roman"/>
          <w:noProof/>
          <w:sz w:val="24"/>
          <w:szCs w:val="24"/>
        </w:rPr>
        <w:t>(1), 241-254.</w:t>
      </w:r>
    </w:p>
    <w:p w14:paraId="1C7ED9D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ocquet, R., Le Bas, C., Mothe, C., &amp; Poussing, N. (2019). Strategic CSR for innovation in SMEs: Does diversity matter? </w:t>
      </w:r>
      <w:r w:rsidRPr="00E11B2D">
        <w:rPr>
          <w:rFonts w:ascii="Times New Roman" w:hAnsi="Times New Roman" w:cs="Times New Roman"/>
          <w:i/>
          <w:noProof/>
          <w:sz w:val="24"/>
          <w:szCs w:val="24"/>
        </w:rPr>
        <w:t>Long Range Planning, 52</w:t>
      </w:r>
      <w:r w:rsidRPr="00E11B2D">
        <w:rPr>
          <w:rFonts w:ascii="Times New Roman" w:hAnsi="Times New Roman" w:cs="Times New Roman"/>
          <w:noProof/>
          <w:sz w:val="24"/>
          <w:szCs w:val="24"/>
        </w:rPr>
        <w:t>(6), 1-14.</w:t>
      </w:r>
    </w:p>
    <w:p w14:paraId="31553E8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adshaw, M. T., Lock, B., Wang, X., &amp; Zhou, D. (2021). Soft information in the financial press and analyst revisions. </w:t>
      </w:r>
      <w:r w:rsidRPr="00E11B2D">
        <w:rPr>
          <w:rFonts w:ascii="Times New Roman" w:hAnsi="Times New Roman" w:cs="Times New Roman"/>
          <w:i/>
          <w:noProof/>
          <w:sz w:val="24"/>
          <w:szCs w:val="24"/>
        </w:rPr>
        <w:t>The Accounting Review, 96</w:t>
      </w:r>
      <w:r w:rsidRPr="00E11B2D">
        <w:rPr>
          <w:rFonts w:ascii="Times New Roman" w:hAnsi="Times New Roman" w:cs="Times New Roman"/>
          <w:noProof/>
          <w:sz w:val="24"/>
          <w:szCs w:val="24"/>
        </w:rPr>
        <w:t>(5), 107-132.</w:t>
      </w:r>
    </w:p>
    <w:p w14:paraId="0C15926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anco, M. C., &amp; Rodrigues, L. L. (2006). Corporate social responsibility and resource-based perspectives. </w:t>
      </w:r>
      <w:r w:rsidRPr="00E11B2D">
        <w:rPr>
          <w:rFonts w:ascii="Times New Roman" w:hAnsi="Times New Roman" w:cs="Times New Roman"/>
          <w:i/>
          <w:noProof/>
          <w:sz w:val="24"/>
          <w:szCs w:val="24"/>
        </w:rPr>
        <w:t>Journal of Business Ethics, 69</w:t>
      </w:r>
      <w:r w:rsidRPr="00E11B2D">
        <w:rPr>
          <w:rFonts w:ascii="Times New Roman" w:hAnsi="Times New Roman" w:cs="Times New Roman"/>
          <w:noProof/>
          <w:sz w:val="24"/>
          <w:szCs w:val="24"/>
        </w:rPr>
        <w:t>(2), 111-132.</w:t>
      </w:r>
    </w:p>
    <w:p w14:paraId="0D9413E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ick, I. E., Palmon, O., &amp; Wald, J. K. (2006). CEO compensation, director compensation, and firm performance: Evidence of cronyism. </w:t>
      </w:r>
      <w:r w:rsidRPr="00E11B2D">
        <w:rPr>
          <w:rFonts w:ascii="Times New Roman" w:hAnsi="Times New Roman" w:cs="Times New Roman"/>
          <w:i/>
          <w:noProof/>
          <w:sz w:val="24"/>
          <w:szCs w:val="24"/>
        </w:rPr>
        <w:t>Journal of Corporate Finance, 12</w:t>
      </w:r>
      <w:r w:rsidRPr="00E11B2D">
        <w:rPr>
          <w:rFonts w:ascii="Times New Roman" w:hAnsi="Times New Roman" w:cs="Times New Roman"/>
          <w:noProof/>
          <w:sz w:val="24"/>
          <w:szCs w:val="24"/>
        </w:rPr>
        <w:t>(3), 403-423.</w:t>
      </w:r>
    </w:p>
    <w:p w14:paraId="2A3FB61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oadstock, D. C., Chen, X., Cheng, C. A., Huang, W., &amp; Ma, Y. (2022). Do Corporate Site Visits Constrain Real Earnings Management? </w:t>
      </w:r>
      <w:r w:rsidRPr="00E11B2D">
        <w:rPr>
          <w:rFonts w:ascii="Times New Roman" w:hAnsi="Times New Roman" w:cs="Times New Roman"/>
          <w:i/>
          <w:noProof/>
          <w:sz w:val="24"/>
          <w:szCs w:val="24"/>
        </w:rPr>
        <w:t>Journal of Accounting, Auditing &amp; Finance</w:t>
      </w:r>
      <w:r w:rsidRPr="00E11B2D">
        <w:rPr>
          <w:rFonts w:ascii="Times New Roman" w:hAnsi="Times New Roman" w:cs="Times New Roman"/>
          <w:noProof/>
          <w:sz w:val="24"/>
          <w:szCs w:val="24"/>
        </w:rPr>
        <w:t>, 1-24.</w:t>
      </w:r>
    </w:p>
    <w:p w14:paraId="3286E07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ochet, F., &amp; Srinivasan, S. (2014). Accountability of independent directors: Evidence from firms subject to securities litigation. </w:t>
      </w:r>
      <w:r w:rsidRPr="00E11B2D">
        <w:rPr>
          <w:rFonts w:ascii="Times New Roman" w:hAnsi="Times New Roman" w:cs="Times New Roman"/>
          <w:i/>
          <w:noProof/>
          <w:sz w:val="24"/>
          <w:szCs w:val="24"/>
        </w:rPr>
        <w:t>Journal of Financial Economics, 111</w:t>
      </w:r>
      <w:r w:rsidRPr="00E11B2D">
        <w:rPr>
          <w:rFonts w:ascii="Times New Roman" w:hAnsi="Times New Roman" w:cs="Times New Roman"/>
          <w:noProof/>
          <w:sz w:val="24"/>
          <w:szCs w:val="24"/>
        </w:rPr>
        <w:t>(2), 430-449.</w:t>
      </w:r>
    </w:p>
    <w:p w14:paraId="5A8BCFF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own, J. L. (2011). The spread of aggressive corporate tax reporting: A detailed examination of the corporate-owned life insurance shelter. </w:t>
      </w:r>
      <w:r w:rsidRPr="00E11B2D">
        <w:rPr>
          <w:rFonts w:ascii="Times New Roman" w:hAnsi="Times New Roman" w:cs="Times New Roman"/>
          <w:i/>
          <w:noProof/>
          <w:sz w:val="24"/>
          <w:szCs w:val="24"/>
        </w:rPr>
        <w:t>The Accounting Review, 86</w:t>
      </w:r>
      <w:r w:rsidRPr="00E11B2D">
        <w:rPr>
          <w:rFonts w:ascii="Times New Roman" w:hAnsi="Times New Roman" w:cs="Times New Roman"/>
          <w:noProof/>
          <w:sz w:val="24"/>
          <w:szCs w:val="24"/>
        </w:rPr>
        <w:t>(1), 23-57.</w:t>
      </w:r>
    </w:p>
    <w:p w14:paraId="527087C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rown, J. L., &amp; Drake, K. D. (2014). Network ties among low-tax firms. </w:t>
      </w:r>
      <w:r w:rsidRPr="00E11B2D">
        <w:rPr>
          <w:rFonts w:ascii="Times New Roman" w:hAnsi="Times New Roman" w:cs="Times New Roman"/>
          <w:i/>
          <w:noProof/>
          <w:sz w:val="24"/>
          <w:szCs w:val="24"/>
        </w:rPr>
        <w:t>The Accounting Review, 89</w:t>
      </w:r>
      <w:r w:rsidRPr="00E11B2D">
        <w:rPr>
          <w:rFonts w:ascii="Times New Roman" w:hAnsi="Times New Roman" w:cs="Times New Roman"/>
          <w:noProof/>
          <w:sz w:val="24"/>
          <w:szCs w:val="24"/>
        </w:rPr>
        <w:t>(2), 483-510.</w:t>
      </w:r>
    </w:p>
    <w:p w14:paraId="06311B6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Burt, R. S. (1992). </w:t>
      </w:r>
      <w:r w:rsidRPr="00E11B2D">
        <w:rPr>
          <w:rFonts w:ascii="Times New Roman" w:hAnsi="Times New Roman" w:cs="Times New Roman"/>
          <w:i/>
          <w:noProof/>
          <w:sz w:val="24"/>
          <w:szCs w:val="24"/>
        </w:rPr>
        <w:t>Structural Holes: The social structure of competition</w:t>
      </w:r>
      <w:r w:rsidRPr="00E11B2D">
        <w:rPr>
          <w:rFonts w:ascii="Times New Roman" w:hAnsi="Times New Roman" w:cs="Times New Roman"/>
          <w:noProof/>
          <w:sz w:val="24"/>
          <w:szCs w:val="24"/>
        </w:rPr>
        <w:t>. Cambridge: Harvard University Press.</w:t>
      </w:r>
    </w:p>
    <w:p w14:paraId="4DAF0A2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ai, Y., Dhaliwal, D. S., Kim, Y., &amp; Pan, C. (2014). Board interlocks and the diffusion of disclosure policy. </w:t>
      </w:r>
      <w:r w:rsidRPr="00E11B2D">
        <w:rPr>
          <w:rFonts w:ascii="Times New Roman" w:hAnsi="Times New Roman" w:cs="Times New Roman"/>
          <w:i/>
          <w:noProof/>
          <w:sz w:val="24"/>
          <w:szCs w:val="24"/>
        </w:rPr>
        <w:t>Review of Accounting Studies, 19</w:t>
      </w:r>
      <w:r w:rsidRPr="00E11B2D">
        <w:rPr>
          <w:rFonts w:ascii="Times New Roman" w:hAnsi="Times New Roman" w:cs="Times New Roman"/>
          <w:noProof/>
          <w:sz w:val="24"/>
          <w:szCs w:val="24"/>
        </w:rPr>
        <w:t>(3), 1086-1119.</w:t>
      </w:r>
    </w:p>
    <w:p w14:paraId="355E6D0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ampbell, J. L. (2007). Why would corporations behave in socially responsible ways? An institutional theory of corporate social responsibility. </w:t>
      </w:r>
      <w:r w:rsidRPr="00E11B2D">
        <w:rPr>
          <w:rFonts w:ascii="Times New Roman" w:hAnsi="Times New Roman" w:cs="Times New Roman"/>
          <w:i/>
          <w:noProof/>
          <w:sz w:val="24"/>
          <w:szCs w:val="24"/>
        </w:rPr>
        <w:t>Academy of management review, 32</w:t>
      </w:r>
      <w:r w:rsidRPr="00E11B2D">
        <w:rPr>
          <w:rFonts w:ascii="Times New Roman" w:hAnsi="Times New Roman" w:cs="Times New Roman"/>
          <w:noProof/>
          <w:sz w:val="24"/>
          <w:szCs w:val="24"/>
        </w:rPr>
        <w:t>(3), 946-967.</w:t>
      </w:r>
    </w:p>
    <w:p w14:paraId="283C191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ampello, M., Graham, J. R., &amp; Harvey, C. R. (2010). The real effects of financial constraints: Evidence from a financial crisis. </w:t>
      </w:r>
      <w:r w:rsidRPr="00E11B2D">
        <w:rPr>
          <w:rFonts w:ascii="Times New Roman" w:hAnsi="Times New Roman" w:cs="Times New Roman"/>
          <w:i/>
          <w:noProof/>
          <w:sz w:val="24"/>
          <w:szCs w:val="24"/>
        </w:rPr>
        <w:t>Journal of Financial Economics, 97</w:t>
      </w:r>
      <w:r w:rsidRPr="00E11B2D">
        <w:rPr>
          <w:rFonts w:ascii="Times New Roman" w:hAnsi="Times New Roman" w:cs="Times New Roman"/>
          <w:noProof/>
          <w:sz w:val="24"/>
          <w:szCs w:val="24"/>
        </w:rPr>
        <w:t>(3), 470-487.</w:t>
      </w:r>
    </w:p>
    <w:p w14:paraId="647CCCB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anace, T. G., Cianci, A. M., Liu, X., &amp; Tsakumis, G. T. (2020). Paid for looks when others are looking: CEO facial traits, compensation, and corporate visibility. </w:t>
      </w:r>
      <w:r w:rsidRPr="00E11B2D">
        <w:rPr>
          <w:rFonts w:ascii="Times New Roman" w:hAnsi="Times New Roman" w:cs="Times New Roman"/>
          <w:i/>
          <w:noProof/>
          <w:sz w:val="24"/>
          <w:szCs w:val="24"/>
        </w:rPr>
        <w:t>Journal of Business Research, 115</w:t>
      </w:r>
      <w:r w:rsidRPr="00E11B2D">
        <w:rPr>
          <w:rFonts w:ascii="Times New Roman" w:hAnsi="Times New Roman" w:cs="Times New Roman"/>
          <w:noProof/>
          <w:sz w:val="24"/>
          <w:szCs w:val="24"/>
        </w:rPr>
        <w:t>, 85-100.</w:t>
      </w:r>
    </w:p>
    <w:p w14:paraId="24F982C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akravarty, S., &amp; Rutherford, L. G. (2017). Do busy directors influence the cost of debt? An examination through the lens of takeover vulnerability. </w:t>
      </w:r>
      <w:r w:rsidRPr="00E11B2D">
        <w:rPr>
          <w:rFonts w:ascii="Times New Roman" w:hAnsi="Times New Roman" w:cs="Times New Roman"/>
          <w:i/>
          <w:noProof/>
          <w:sz w:val="24"/>
          <w:szCs w:val="24"/>
        </w:rPr>
        <w:t>Journal of Corporate Finance, 43</w:t>
      </w:r>
      <w:r w:rsidRPr="00E11B2D">
        <w:rPr>
          <w:rFonts w:ascii="Times New Roman" w:hAnsi="Times New Roman" w:cs="Times New Roman"/>
          <w:noProof/>
          <w:sz w:val="24"/>
          <w:szCs w:val="24"/>
        </w:rPr>
        <w:t xml:space="preserve">, </w:t>
      </w:r>
      <w:r w:rsidRPr="00E11B2D">
        <w:rPr>
          <w:rFonts w:ascii="Times New Roman" w:hAnsi="Times New Roman" w:cs="Times New Roman"/>
          <w:noProof/>
          <w:sz w:val="24"/>
          <w:szCs w:val="24"/>
        </w:rPr>
        <w:lastRenderedPageBreak/>
        <w:t>429-443.</w:t>
      </w:r>
    </w:p>
    <w:p w14:paraId="5DAF529D"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ang, C. H., &amp; Wu, Q. (2020). Board networks and corporate innovation. </w:t>
      </w:r>
      <w:r w:rsidRPr="00E11B2D">
        <w:rPr>
          <w:rFonts w:ascii="Times New Roman" w:hAnsi="Times New Roman" w:cs="Times New Roman"/>
          <w:i/>
          <w:noProof/>
          <w:sz w:val="24"/>
          <w:szCs w:val="24"/>
        </w:rPr>
        <w:t>Management Science, 67</w:t>
      </w:r>
      <w:r w:rsidRPr="00E11B2D">
        <w:rPr>
          <w:rFonts w:ascii="Times New Roman" w:hAnsi="Times New Roman" w:cs="Times New Roman"/>
          <w:noProof/>
          <w:sz w:val="24"/>
          <w:szCs w:val="24"/>
        </w:rPr>
        <w:t>(6), 3618-3654.</w:t>
      </w:r>
    </w:p>
    <w:p w14:paraId="0D20DF2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apple, W., &amp; Moon, J. (2005). Corporate social responsibility (CSR) in Asia: A seven-country study of CSR web site reporting. </w:t>
      </w:r>
      <w:r w:rsidRPr="00E11B2D">
        <w:rPr>
          <w:rFonts w:ascii="Times New Roman" w:hAnsi="Times New Roman" w:cs="Times New Roman"/>
          <w:i/>
          <w:noProof/>
          <w:sz w:val="24"/>
          <w:szCs w:val="24"/>
        </w:rPr>
        <w:t>Business &amp; Society, 44</w:t>
      </w:r>
      <w:r w:rsidRPr="00E11B2D">
        <w:rPr>
          <w:rFonts w:ascii="Times New Roman" w:hAnsi="Times New Roman" w:cs="Times New Roman"/>
          <w:noProof/>
          <w:sz w:val="24"/>
          <w:szCs w:val="24"/>
        </w:rPr>
        <w:t>(4), 415-441.</w:t>
      </w:r>
    </w:p>
    <w:p w14:paraId="459EEEB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en, S. P., Matsumoto, D., &amp; Rajgopal, S. (2011). Is silence golden? An empirical analysis of firms that stop giving quarterly earnings guidance. </w:t>
      </w:r>
      <w:r w:rsidRPr="00E11B2D">
        <w:rPr>
          <w:rFonts w:ascii="Times New Roman" w:hAnsi="Times New Roman" w:cs="Times New Roman"/>
          <w:i/>
          <w:noProof/>
          <w:sz w:val="24"/>
          <w:szCs w:val="24"/>
        </w:rPr>
        <w:t>Journal of Accounting &amp; Economics, 51</w:t>
      </w:r>
      <w:r w:rsidRPr="00E11B2D">
        <w:rPr>
          <w:rFonts w:ascii="Times New Roman" w:hAnsi="Times New Roman" w:cs="Times New Roman"/>
          <w:noProof/>
          <w:sz w:val="24"/>
          <w:szCs w:val="24"/>
        </w:rPr>
        <w:t>(1), 134-150.</w:t>
      </w:r>
    </w:p>
    <w:p w14:paraId="5DE6256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iu, P. C., Teoh, S. H., &amp; Tian, F. (2013). Board interlocks and earnings management contagion. </w:t>
      </w:r>
      <w:r w:rsidRPr="00E11B2D">
        <w:rPr>
          <w:rFonts w:ascii="Times New Roman" w:hAnsi="Times New Roman" w:cs="Times New Roman"/>
          <w:i/>
          <w:noProof/>
          <w:sz w:val="24"/>
          <w:szCs w:val="24"/>
        </w:rPr>
        <w:t>The Accounting Review, 88</w:t>
      </w:r>
      <w:r w:rsidRPr="00E11B2D">
        <w:rPr>
          <w:rFonts w:ascii="Times New Roman" w:hAnsi="Times New Roman" w:cs="Times New Roman"/>
          <w:noProof/>
          <w:sz w:val="24"/>
          <w:szCs w:val="24"/>
        </w:rPr>
        <w:t>(3), 915-944.</w:t>
      </w:r>
    </w:p>
    <w:p w14:paraId="28E31F21" w14:textId="6D90B074"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Chiu, T.</w:t>
      </w:r>
      <w:r w:rsidR="00241D18">
        <w:rPr>
          <w:rFonts w:ascii="Times New Roman" w:hAnsi="Times New Roman" w:cs="Times New Roman"/>
          <w:noProof/>
          <w:sz w:val="24"/>
          <w:szCs w:val="24"/>
        </w:rPr>
        <w:t xml:space="preserve"> </w:t>
      </w:r>
      <w:r w:rsidRPr="00E11B2D">
        <w:rPr>
          <w:rFonts w:ascii="Times New Roman" w:hAnsi="Times New Roman" w:cs="Times New Roman"/>
          <w:noProof/>
          <w:sz w:val="24"/>
          <w:szCs w:val="24"/>
        </w:rPr>
        <w:t>K., &amp; Wang, Y.</w:t>
      </w:r>
      <w:r w:rsidR="00241D18">
        <w:rPr>
          <w:rFonts w:ascii="Times New Roman" w:hAnsi="Times New Roman" w:cs="Times New Roman"/>
          <w:noProof/>
          <w:sz w:val="24"/>
          <w:szCs w:val="24"/>
        </w:rPr>
        <w:t xml:space="preserve"> </w:t>
      </w:r>
      <w:r w:rsidRPr="00E11B2D">
        <w:rPr>
          <w:rFonts w:ascii="Times New Roman" w:hAnsi="Times New Roman" w:cs="Times New Roman"/>
          <w:noProof/>
          <w:sz w:val="24"/>
          <w:szCs w:val="24"/>
        </w:rPr>
        <w:t xml:space="preserve">H. (2015). Determinants of social disclosure quality in Taiwan: An application of stakeholder theory. </w:t>
      </w:r>
      <w:r w:rsidRPr="00E11B2D">
        <w:rPr>
          <w:rFonts w:ascii="Times New Roman" w:hAnsi="Times New Roman" w:cs="Times New Roman"/>
          <w:i/>
          <w:noProof/>
          <w:sz w:val="24"/>
          <w:szCs w:val="24"/>
        </w:rPr>
        <w:t>Journal of Business Ethics, 129</w:t>
      </w:r>
      <w:r w:rsidRPr="00E11B2D">
        <w:rPr>
          <w:rFonts w:ascii="Times New Roman" w:hAnsi="Times New Roman" w:cs="Times New Roman"/>
          <w:noProof/>
          <w:sz w:val="24"/>
          <w:szCs w:val="24"/>
        </w:rPr>
        <w:t>(2), 379-398.</w:t>
      </w:r>
    </w:p>
    <w:p w14:paraId="02606517"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ho, C. H., &amp; Patten, D. M. (2007). The role of environmental disclosures as tools of legitimacy: A research note. </w:t>
      </w:r>
      <w:r w:rsidRPr="00E11B2D">
        <w:rPr>
          <w:rFonts w:ascii="Times New Roman" w:hAnsi="Times New Roman" w:cs="Times New Roman"/>
          <w:i/>
          <w:noProof/>
          <w:sz w:val="24"/>
          <w:szCs w:val="24"/>
        </w:rPr>
        <w:t>Accounting, Organizations and Society, 32</w:t>
      </w:r>
      <w:r w:rsidRPr="00E11B2D">
        <w:rPr>
          <w:rFonts w:ascii="Times New Roman" w:hAnsi="Times New Roman" w:cs="Times New Roman"/>
          <w:noProof/>
          <w:sz w:val="24"/>
          <w:szCs w:val="24"/>
        </w:rPr>
        <w:t>(7-8), 639-647.</w:t>
      </w:r>
    </w:p>
    <w:p w14:paraId="140A47AD"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Claessens, S., Feijen, E., &amp; Laeven, L. (2008). Political connections and preferential access to finance: The role of campaign contributions. </w:t>
      </w:r>
      <w:r w:rsidRPr="00E11B2D">
        <w:rPr>
          <w:rFonts w:ascii="Times New Roman" w:hAnsi="Times New Roman" w:cs="Times New Roman"/>
          <w:i/>
          <w:noProof/>
          <w:sz w:val="24"/>
          <w:szCs w:val="24"/>
        </w:rPr>
        <w:t>Journal of Financial Economics, 88</w:t>
      </w:r>
      <w:r w:rsidRPr="00E11B2D">
        <w:rPr>
          <w:rFonts w:ascii="Times New Roman" w:hAnsi="Times New Roman" w:cs="Times New Roman"/>
          <w:noProof/>
          <w:sz w:val="24"/>
          <w:szCs w:val="24"/>
        </w:rPr>
        <w:t>(3), 554-580.</w:t>
      </w:r>
    </w:p>
    <w:p w14:paraId="00CE1046"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Deegan, C., &amp; Gordon, B. (1996). A study of the environmental disclosure practices of Australian corporations. </w:t>
      </w:r>
      <w:r w:rsidRPr="00E11B2D">
        <w:rPr>
          <w:rFonts w:ascii="Times New Roman" w:hAnsi="Times New Roman" w:cs="Times New Roman"/>
          <w:i/>
          <w:noProof/>
          <w:sz w:val="24"/>
          <w:szCs w:val="24"/>
        </w:rPr>
        <w:t>Accounting and Business Research, 26</w:t>
      </w:r>
      <w:r w:rsidRPr="00E11B2D">
        <w:rPr>
          <w:rFonts w:ascii="Times New Roman" w:hAnsi="Times New Roman" w:cs="Times New Roman"/>
          <w:noProof/>
          <w:sz w:val="24"/>
          <w:szCs w:val="24"/>
        </w:rPr>
        <w:t>(3), 187-199.</w:t>
      </w:r>
    </w:p>
    <w:p w14:paraId="7D520D3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Ding, R., Sainani, S., &amp; Zhang, Z. J. (2021). Protection of trade secrets and corporate tax avoidance: Evidence from the inevitable disclosure doctrine. </w:t>
      </w:r>
      <w:r w:rsidRPr="00E11B2D">
        <w:rPr>
          <w:rFonts w:ascii="Times New Roman" w:hAnsi="Times New Roman" w:cs="Times New Roman"/>
          <w:i/>
          <w:noProof/>
          <w:sz w:val="24"/>
          <w:szCs w:val="24"/>
        </w:rPr>
        <w:t>Journal of Business Research, 132</w:t>
      </w:r>
      <w:r w:rsidRPr="00E11B2D">
        <w:rPr>
          <w:rFonts w:ascii="Times New Roman" w:hAnsi="Times New Roman" w:cs="Times New Roman"/>
          <w:noProof/>
          <w:sz w:val="24"/>
          <w:szCs w:val="24"/>
        </w:rPr>
        <w:t>(5), 221-232.</w:t>
      </w:r>
    </w:p>
    <w:p w14:paraId="6D324D9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Du, S., Bhattacharya, C. B., &amp; Sen, S. (2010). Maximizing business returns to corporate social responsibility  (CSR): The role of CSR communication. </w:t>
      </w:r>
      <w:r w:rsidRPr="00E11B2D">
        <w:rPr>
          <w:rFonts w:ascii="Times New Roman" w:hAnsi="Times New Roman" w:cs="Times New Roman"/>
          <w:i/>
          <w:noProof/>
          <w:sz w:val="24"/>
          <w:szCs w:val="24"/>
        </w:rPr>
        <w:t>International journal of management reviews, 12</w:t>
      </w:r>
      <w:r w:rsidRPr="00E11B2D">
        <w:rPr>
          <w:rFonts w:ascii="Times New Roman" w:hAnsi="Times New Roman" w:cs="Times New Roman"/>
          <w:noProof/>
          <w:sz w:val="24"/>
          <w:szCs w:val="24"/>
        </w:rPr>
        <w:t>(1), 8-19.</w:t>
      </w:r>
    </w:p>
    <w:p w14:paraId="190380B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Duan, T., Ding, R., Hou, W., &amp; Zhang, J. Z. (2018). The burden of attention: CEO publicity and tax avoidance. </w:t>
      </w:r>
      <w:r w:rsidRPr="00E11B2D">
        <w:rPr>
          <w:rFonts w:ascii="Times New Roman" w:hAnsi="Times New Roman" w:cs="Times New Roman"/>
          <w:i/>
          <w:noProof/>
          <w:sz w:val="24"/>
          <w:szCs w:val="24"/>
        </w:rPr>
        <w:t>Journal of Business Research, 87</w:t>
      </w:r>
      <w:r w:rsidRPr="00E11B2D">
        <w:rPr>
          <w:rFonts w:ascii="Times New Roman" w:hAnsi="Times New Roman" w:cs="Times New Roman"/>
          <w:noProof/>
          <w:sz w:val="24"/>
          <w:szCs w:val="24"/>
        </w:rPr>
        <w:t>(6), 90-101.</w:t>
      </w:r>
    </w:p>
    <w:p w14:paraId="5FF1D9C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Elkington, J. (2006). Governance for sustainability. </w:t>
      </w:r>
      <w:r w:rsidRPr="00E11B2D">
        <w:rPr>
          <w:rFonts w:ascii="Times New Roman" w:hAnsi="Times New Roman" w:cs="Times New Roman"/>
          <w:i/>
          <w:noProof/>
          <w:sz w:val="24"/>
          <w:szCs w:val="24"/>
        </w:rPr>
        <w:t>Corporate Governance: An International Review, 14</w:t>
      </w:r>
      <w:r w:rsidRPr="00E11B2D">
        <w:rPr>
          <w:rFonts w:ascii="Times New Roman" w:hAnsi="Times New Roman" w:cs="Times New Roman"/>
          <w:noProof/>
          <w:sz w:val="24"/>
          <w:szCs w:val="24"/>
        </w:rPr>
        <w:t>(6), 522-529.</w:t>
      </w:r>
    </w:p>
    <w:p w14:paraId="1438644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Eugster, F. (2020). Endogeneity and the dynamics of voluntary disclosure quality: is there really an effect on the cost of equity capital? </w:t>
      </w:r>
      <w:r w:rsidRPr="00E11B2D">
        <w:rPr>
          <w:rFonts w:ascii="Times New Roman" w:hAnsi="Times New Roman" w:cs="Times New Roman"/>
          <w:i/>
          <w:noProof/>
          <w:sz w:val="24"/>
          <w:szCs w:val="24"/>
        </w:rPr>
        <w:t>Contemporary Accounting Research, 37</w:t>
      </w:r>
      <w:r w:rsidRPr="00E11B2D">
        <w:rPr>
          <w:rFonts w:ascii="Times New Roman" w:hAnsi="Times New Roman" w:cs="Times New Roman"/>
          <w:noProof/>
          <w:sz w:val="24"/>
          <w:szCs w:val="24"/>
        </w:rPr>
        <w:t>(4), 2590-2614.</w:t>
      </w:r>
    </w:p>
    <w:p w14:paraId="7C6FE82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ama, E. F., and Michael C. Jensen. (1983). Separation of ownership and control. </w:t>
      </w:r>
      <w:r w:rsidRPr="00E11B2D">
        <w:rPr>
          <w:rFonts w:ascii="Times New Roman" w:hAnsi="Times New Roman" w:cs="Times New Roman"/>
          <w:i/>
          <w:noProof/>
          <w:sz w:val="24"/>
          <w:szCs w:val="24"/>
        </w:rPr>
        <w:t>The journal of law and Economics, 26</w:t>
      </w:r>
      <w:r w:rsidRPr="00E11B2D">
        <w:rPr>
          <w:rFonts w:ascii="Times New Roman" w:hAnsi="Times New Roman" w:cs="Times New Roman"/>
          <w:noProof/>
          <w:sz w:val="24"/>
          <w:szCs w:val="24"/>
        </w:rPr>
        <w:t>(2), 301-325.</w:t>
      </w:r>
    </w:p>
    <w:p w14:paraId="09607FB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azzari, S. M., Hubbard, R. G., Petersen, B. C., Blinder, A. S., &amp; Poterba, J. M. (1988). Financing constraints and corporate investment. </w:t>
      </w:r>
      <w:r w:rsidRPr="00E11B2D">
        <w:rPr>
          <w:rFonts w:ascii="Times New Roman" w:hAnsi="Times New Roman" w:cs="Times New Roman"/>
          <w:i/>
          <w:noProof/>
          <w:sz w:val="24"/>
          <w:szCs w:val="24"/>
        </w:rPr>
        <w:t xml:space="preserve">Brookings Papers on Economic Activity, </w:t>
      </w:r>
      <w:r w:rsidRPr="00E11B2D">
        <w:rPr>
          <w:rFonts w:ascii="Times New Roman" w:hAnsi="Times New Roman" w:cs="Times New Roman"/>
          <w:i/>
          <w:noProof/>
          <w:sz w:val="24"/>
          <w:szCs w:val="24"/>
        </w:rPr>
        <w:lastRenderedPageBreak/>
        <w:t>1988</w:t>
      </w:r>
      <w:r w:rsidRPr="00E11B2D">
        <w:rPr>
          <w:rFonts w:ascii="Times New Roman" w:hAnsi="Times New Roman" w:cs="Times New Roman"/>
          <w:noProof/>
          <w:sz w:val="24"/>
          <w:szCs w:val="24"/>
        </w:rPr>
        <w:t>(1), 141-206.</w:t>
      </w:r>
    </w:p>
    <w:p w14:paraId="619E14A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irth, M., Fung, P., &amp; Rui, O. M. (2007). Ownership, two-tier board structure, and the informativeness of earnings - Evidence from China. </w:t>
      </w:r>
      <w:r w:rsidRPr="00E11B2D">
        <w:rPr>
          <w:rFonts w:ascii="Times New Roman" w:hAnsi="Times New Roman" w:cs="Times New Roman"/>
          <w:i/>
          <w:noProof/>
          <w:sz w:val="24"/>
          <w:szCs w:val="24"/>
        </w:rPr>
        <w:t>Journal of Accounting &amp; Public Policy, 26</w:t>
      </w:r>
      <w:r w:rsidRPr="00E11B2D">
        <w:rPr>
          <w:rFonts w:ascii="Times New Roman" w:hAnsi="Times New Roman" w:cs="Times New Roman"/>
          <w:noProof/>
          <w:sz w:val="24"/>
          <w:szCs w:val="24"/>
        </w:rPr>
        <w:t>(4), 463-496.</w:t>
      </w:r>
    </w:p>
    <w:p w14:paraId="37EB0C3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lannery, M. J., &amp; Hankins, K. W. (2013). Estimating dynamic panel models in corporate finance. </w:t>
      </w:r>
      <w:r w:rsidRPr="00E11B2D">
        <w:rPr>
          <w:rFonts w:ascii="Times New Roman" w:hAnsi="Times New Roman" w:cs="Times New Roman"/>
          <w:i/>
          <w:noProof/>
          <w:sz w:val="24"/>
          <w:szCs w:val="24"/>
        </w:rPr>
        <w:t>Journal of Corporate Finance, 19</w:t>
      </w:r>
      <w:r w:rsidRPr="00E11B2D">
        <w:rPr>
          <w:rFonts w:ascii="Times New Roman" w:hAnsi="Times New Roman" w:cs="Times New Roman"/>
          <w:noProof/>
          <w:sz w:val="24"/>
          <w:szCs w:val="24"/>
        </w:rPr>
        <w:t>, 1-19.</w:t>
      </w:r>
    </w:p>
    <w:p w14:paraId="0B01CFA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ombrun, C., &amp; Shanley, M. (1990). What's in a name? Reputation building and corporate strategy. </w:t>
      </w:r>
      <w:r w:rsidRPr="00E11B2D">
        <w:rPr>
          <w:rFonts w:ascii="Times New Roman" w:hAnsi="Times New Roman" w:cs="Times New Roman"/>
          <w:i/>
          <w:noProof/>
          <w:sz w:val="24"/>
          <w:szCs w:val="24"/>
        </w:rPr>
        <w:t>Academy of management Journal, 33</w:t>
      </w:r>
      <w:r w:rsidRPr="00E11B2D">
        <w:rPr>
          <w:rFonts w:ascii="Times New Roman" w:hAnsi="Times New Roman" w:cs="Times New Roman"/>
          <w:noProof/>
          <w:sz w:val="24"/>
          <w:szCs w:val="24"/>
        </w:rPr>
        <w:t>(2), 233-258.</w:t>
      </w:r>
    </w:p>
    <w:p w14:paraId="1ACD3A9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reeman, L. C. (1978). Centrality in social networks: Conceptual clarification. </w:t>
      </w:r>
      <w:r w:rsidRPr="00E11B2D">
        <w:rPr>
          <w:rFonts w:ascii="Times New Roman" w:hAnsi="Times New Roman" w:cs="Times New Roman"/>
          <w:i/>
          <w:noProof/>
          <w:sz w:val="24"/>
          <w:szCs w:val="24"/>
        </w:rPr>
        <w:t>Social Networks, 1</w:t>
      </w:r>
      <w:r w:rsidRPr="00E11B2D">
        <w:rPr>
          <w:rFonts w:ascii="Times New Roman" w:hAnsi="Times New Roman" w:cs="Times New Roman"/>
          <w:noProof/>
          <w:sz w:val="24"/>
          <w:szCs w:val="24"/>
        </w:rPr>
        <w:t>(3), 215-239.</w:t>
      </w:r>
    </w:p>
    <w:p w14:paraId="100B5566"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reeman, R. E. (1984). </w:t>
      </w:r>
      <w:r w:rsidRPr="00E11B2D">
        <w:rPr>
          <w:rFonts w:ascii="Times New Roman" w:hAnsi="Times New Roman" w:cs="Times New Roman"/>
          <w:i/>
          <w:noProof/>
          <w:sz w:val="24"/>
          <w:szCs w:val="24"/>
        </w:rPr>
        <w:t>Strategic management: A stakeholder approach</w:t>
      </w:r>
      <w:r w:rsidRPr="00E11B2D">
        <w:rPr>
          <w:rFonts w:ascii="Times New Roman" w:hAnsi="Times New Roman" w:cs="Times New Roman"/>
          <w:noProof/>
          <w:sz w:val="24"/>
          <w:szCs w:val="24"/>
        </w:rPr>
        <w:t>. Marshfield, Massachusetts: Pitman Publishing Inc.</w:t>
      </w:r>
    </w:p>
    <w:p w14:paraId="7FCD1FE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Freeman, R. E., &amp; Reed, D. L. (1983). Stockholders and stakeholders: A new perspective on corporate governance. </w:t>
      </w:r>
      <w:r w:rsidRPr="00E11B2D">
        <w:rPr>
          <w:rFonts w:ascii="Times New Roman" w:hAnsi="Times New Roman" w:cs="Times New Roman"/>
          <w:i/>
          <w:noProof/>
          <w:sz w:val="24"/>
          <w:szCs w:val="24"/>
        </w:rPr>
        <w:t>California management review, 25</w:t>
      </w:r>
      <w:r w:rsidRPr="00E11B2D">
        <w:rPr>
          <w:rFonts w:ascii="Times New Roman" w:hAnsi="Times New Roman" w:cs="Times New Roman"/>
          <w:noProof/>
          <w:sz w:val="24"/>
          <w:szCs w:val="24"/>
        </w:rPr>
        <w:t>(3), 88-106.</w:t>
      </w:r>
    </w:p>
    <w:p w14:paraId="31AC291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Galaskiewicz, J. (1985). Social organization in an urban grants economy: A study of business philanthropy and nonprofit organizations. </w:t>
      </w:r>
      <w:r w:rsidRPr="00E11B2D">
        <w:rPr>
          <w:rFonts w:ascii="Times New Roman" w:hAnsi="Times New Roman" w:cs="Times New Roman"/>
          <w:i/>
          <w:noProof/>
          <w:sz w:val="24"/>
          <w:szCs w:val="24"/>
        </w:rPr>
        <w:t>New York: Academic Press</w:t>
      </w:r>
      <w:r w:rsidRPr="00E11B2D">
        <w:rPr>
          <w:rFonts w:ascii="Times New Roman" w:hAnsi="Times New Roman" w:cs="Times New Roman"/>
          <w:noProof/>
          <w:sz w:val="24"/>
          <w:szCs w:val="24"/>
        </w:rPr>
        <w:t>.</w:t>
      </w:r>
    </w:p>
    <w:p w14:paraId="32CC864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Goergen, M., Renneboog, L., &amp; Zhao, Y. (2019). Insider trading and networked directors. </w:t>
      </w:r>
      <w:r w:rsidRPr="00E11B2D">
        <w:rPr>
          <w:rFonts w:ascii="Times New Roman" w:hAnsi="Times New Roman" w:cs="Times New Roman"/>
          <w:i/>
          <w:noProof/>
          <w:sz w:val="24"/>
          <w:szCs w:val="24"/>
        </w:rPr>
        <w:t>Journal of Corporate Finance, 56</w:t>
      </w:r>
      <w:r w:rsidRPr="00E11B2D">
        <w:rPr>
          <w:rFonts w:ascii="Times New Roman" w:hAnsi="Times New Roman" w:cs="Times New Roman"/>
          <w:noProof/>
          <w:sz w:val="24"/>
          <w:szCs w:val="24"/>
        </w:rPr>
        <w:t>, 152-175.</w:t>
      </w:r>
    </w:p>
    <w:p w14:paraId="2B8D62D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Graham, J. R., Hanlon, M., Shevlin, T., &amp; Shroff, N. (2014). Incentives for tax planning and avoidance: Evidence from the field. </w:t>
      </w:r>
      <w:r w:rsidRPr="00E11B2D">
        <w:rPr>
          <w:rFonts w:ascii="Times New Roman" w:hAnsi="Times New Roman" w:cs="Times New Roman"/>
          <w:i/>
          <w:noProof/>
          <w:sz w:val="24"/>
          <w:szCs w:val="24"/>
        </w:rPr>
        <w:t>The Accounting Review, 89</w:t>
      </w:r>
      <w:r w:rsidRPr="00E11B2D">
        <w:rPr>
          <w:rFonts w:ascii="Times New Roman" w:hAnsi="Times New Roman" w:cs="Times New Roman"/>
          <w:noProof/>
          <w:sz w:val="24"/>
          <w:szCs w:val="24"/>
        </w:rPr>
        <w:t>(3), 991-1023.</w:t>
      </w:r>
    </w:p>
    <w:p w14:paraId="3D9782F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ąbek, P., &amp; Wolniak, R. (2016). Assessing the quality of corporate social responsibility reports: the case of reporting practices in selected European Union member states. </w:t>
      </w:r>
      <w:r w:rsidRPr="00E11B2D">
        <w:rPr>
          <w:rFonts w:ascii="Times New Roman" w:hAnsi="Times New Roman" w:cs="Times New Roman"/>
          <w:i/>
          <w:noProof/>
          <w:sz w:val="24"/>
          <w:szCs w:val="24"/>
        </w:rPr>
        <w:t>Quality &amp; quantity, 50</w:t>
      </w:r>
      <w:r w:rsidRPr="00E11B2D">
        <w:rPr>
          <w:rFonts w:ascii="Times New Roman" w:hAnsi="Times New Roman" w:cs="Times New Roman"/>
          <w:noProof/>
          <w:sz w:val="24"/>
          <w:szCs w:val="24"/>
        </w:rPr>
        <w:t>(1), 399-420.</w:t>
      </w:r>
    </w:p>
    <w:p w14:paraId="5AEFAA7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dlock, C. J., &amp; Pierce, J. R. (2010). New evidence on measuring financial constraints: Moving beyond the KZ index. </w:t>
      </w:r>
      <w:r w:rsidRPr="00E11B2D">
        <w:rPr>
          <w:rFonts w:ascii="Times New Roman" w:hAnsi="Times New Roman" w:cs="Times New Roman"/>
          <w:i/>
          <w:noProof/>
          <w:sz w:val="24"/>
          <w:szCs w:val="24"/>
        </w:rPr>
        <w:t>Review of Financial Studies, 23</w:t>
      </w:r>
      <w:r w:rsidRPr="00E11B2D">
        <w:rPr>
          <w:rFonts w:ascii="Times New Roman" w:hAnsi="Times New Roman" w:cs="Times New Roman"/>
          <w:noProof/>
          <w:sz w:val="24"/>
          <w:szCs w:val="24"/>
        </w:rPr>
        <w:t>(5), 1909-1940.</w:t>
      </w:r>
    </w:p>
    <w:p w14:paraId="3EDB049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ley, U. (1991). Corporate contributions as managerial masques: Reframing corporate contributions as strategies to influence society. </w:t>
      </w:r>
      <w:r w:rsidRPr="00E11B2D">
        <w:rPr>
          <w:rFonts w:ascii="Times New Roman" w:hAnsi="Times New Roman" w:cs="Times New Roman"/>
          <w:i/>
          <w:noProof/>
          <w:sz w:val="24"/>
          <w:szCs w:val="24"/>
        </w:rPr>
        <w:t>Journal of Management Studies, 28</w:t>
      </w:r>
      <w:r w:rsidRPr="00E11B2D">
        <w:rPr>
          <w:rFonts w:ascii="Times New Roman" w:hAnsi="Times New Roman" w:cs="Times New Roman"/>
          <w:noProof/>
          <w:sz w:val="24"/>
          <w:szCs w:val="24"/>
        </w:rPr>
        <w:t>(5), 485-510.</w:t>
      </w:r>
    </w:p>
    <w:p w14:paraId="058CFA1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rjoto, M., Laksmana, I., &amp; Lee, R. (2014). Board diversity and corporate social responsibility. </w:t>
      </w:r>
      <w:r w:rsidRPr="00E11B2D">
        <w:rPr>
          <w:rFonts w:ascii="Times New Roman" w:hAnsi="Times New Roman" w:cs="Times New Roman"/>
          <w:i/>
          <w:noProof/>
          <w:sz w:val="24"/>
          <w:szCs w:val="24"/>
        </w:rPr>
        <w:t>Journal of Business Ethics, 132</w:t>
      </w:r>
      <w:r w:rsidRPr="00E11B2D">
        <w:rPr>
          <w:rFonts w:ascii="Times New Roman" w:hAnsi="Times New Roman" w:cs="Times New Roman"/>
          <w:noProof/>
          <w:sz w:val="24"/>
          <w:szCs w:val="24"/>
        </w:rPr>
        <w:t>(4), 641-660.</w:t>
      </w:r>
    </w:p>
    <w:p w14:paraId="3F062B1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rjoto, M. A., &amp; Jo, H. (2011). Corporate governance and CSR nexus. </w:t>
      </w:r>
      <w:r w:rsidRPr="00E11B2D">
        <w:rPr>
          <w:rFonts w:ascii="Times New Roman" w:hAnsi="Times New Roman" w:cs="Times New Roman"/>
          <w:i/>
          <w:noProof/>
          <w:sz w:val="24"/>
          <w:szCs w:val="24"/>
        </w:rPr>
        <w:t>Journal of Business Ethics, 100</w:t>
      </w:r>
      <w:r w:rsidRPr="00E11B2D">
        <w:rPr>
          <w:rFonts w:ascii="Times New Roman" w:hAnsi="Times New Roman" w:cs="Times New Roman"/>
          <w:noProof/>
          <w:sz w:val="24"/>
          <w:szCs w:val="24"/>
        </w:rPr>
        <w:t>(1), 45-67.</w:t>
      </w:r>
    </w:p>
    <w:p w14:paraId="7B9ACC0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rt, O. D. (1995). </w:t>
      </w:r>
      <w:r w:rsidRPr="00E11B2D">
        <w:rPr>
          <w:rFonts w:ascii="Times New Roman" w:hAnsi="Times New Roman" w:cs="Times New Roman"/>
          <w:i/>
          <w:noProof/>
          <w:sz w:val="24"/>
          <w:szCs w:val="24"/>
        </w:rPr>
        <w:t>Firms, contracts and financial structure</w:t>
      </w:r>
      <w:r w:rsidRPr="00E11B2D">
        <w:rPr>
          <w:rFonts w:ascii="Times New Roman" w:hAnsi="Times New Roman" w:cs="Times New Roman"/>
          <w:noProof/>
          <w:sz w:val="24"/>
          <w:szCs w:val="24"/>
        </w:rPr>
        <w:t>. Oxford: Clarendon Press.</w:t>
      </w:r>
    </w:p>
    <w:p w14:paraId="2159EAE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ausman, J. A. (1978). Specification tests in econometrics. </w:t>
      </w:r>
      <w:r w:rsidRPr="00E11B2D">
        <w:rPr>
          <w:rFonts w:ascii="Times New Roman" w:hAnsi="Times New Roman" w:cs="Times New Roman"/>
          <w:i/>
          <w:noProof/>
          <w:sz w:val="24"/>
          <w:szCs w:val="24"/>
        </w:rPr>
        <w:t>Econometrica, 46</w:t>
      </w:r>
      <w:r w:rsidRPr="00E11B2D">
        <w:rPr>
          <w:rFonts w:ascii="Times New Roman" w:hAnsi="Times New Roman" w:cs="Times New Roman"/>
          <w:noProof/>
          <w:sz w:val="24"/>
          <w:szCs w:val="24"/>
        </w:rPr>
        <w:t>(6), 1251-1271.</w:t>
      </w:r>
    </w:p>
    <w:p w14:paraId="1816882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emingway, C. A., and P. W. Maclagan (2004). Managers' personal values as drivers of </w:t>
      </w:r>
      <w:r w:rsidRPr="00E11B2D">
        <w:rPr>
          <w:rFonts w:ascii="Times New Roman" w:hAnsi="Times New Roman" w:cs="Times New Roman"/>
          <w:noProof/>
          <w:sz w:val="24"/>
          <w:szCs w:val="24"/>
        </w:rPr>
        <w:lastRenderedPageBreak/>
        <w:t xml:space="preserve">corporate social responsibility. </w:t>
      </w:r>
      <w:r w:rsidRPr="00E11B2D">
        <w:rPr>
          <w:rFonts w:ascii="Times New Roman" w:hAnsi="Times New Roman" w:cs="Times New Roman"/>
          <w:i/>
          <w:noProof/>
          <w:sz w:val="24"/>
          <w:szCs w:val="24"/>
        </w:rPr>
        <w:t>Journal of Business Ethics, 50</w:t>
      </w:r>
      <w:r w:rsidRPr="00E11B2D">
        <w:rPr>
          <w:rFonts w:ascii="Times New Roman" w:hAnsi="Times New Roman" w:cs="Times New Roman"/>
          <w:noProof/>
          <w:sz w:val="24"/>
          <w:szCs w:val="24"/>
        </w:rPr>
        <w:t>(1), 33-44.</w:t>
      </w:r>
    </w:p>
    <w:p w14:paraId="4A7102B7"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ermalin, B. E., &amp; Weisbach, M. S. (2003). Boards of directors as an endogenously determined institution: A survey of the economic literature. </w:t>
      </w:r>
      <w:r w:rsidRPr="00E11B2D">
        <w:rPr>
          <w:rFonts w:ascii="Times New Roman" w:hAnsi="Times New Roman" w:cs="Times New Roman"/>
          <w:i/>
          <w:noProof/>
          <w:sz w:val="24"/>
          <w:szCs w:val="24"/>
        </w:rPr>
        <w:t>Economic Policy Review, 9</w:t>
      </w:r>
      <w:r w:rsidRPr="00E11B2D">
        <w:rPr>
          <w:rFonts w:ascii="Times New Roman" w:hAnsi="Times New Roman" w:cs="Times New Roman"/>
          <w:noProof/>
          <w:sz w:val="24"/>
          <w:szCs w:val="24"/>
        </w:rPr>
        <w:t>(1), 7-27.</w:t>
      </w:r>
    </w:p>
    <w:p w14:paraId="3FFC30F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illman, A. J. (2005). Politicians on the board of directors: Do connections affect the bottom line? </w:t>
      </w:r>
      <w:r w:rsidRPr="00E11B2D">
        <w:rPr>
          <w:rFonts w:ascii="Times New Roman" w:hAnsi="Times New Roman" w:cs="Times New Roman"/>
          <w:i/>
          <w:noProof/>
          <w:sz w:val="24"/>
          <w:szCs w:val="24"/>
        </w:rPr>
        <w:t>Journal of Management, 31</w:t>
      </w:r>
      <w:r w:rsidRPr="00E11B2D">
        <w:rPr>
          <w:rFonts w:ascii="Times New Roman" w:hAnsi="Times New Roman" w:cs="Times New Roman"/>
          <w:noProof/>
          <w:sz w:val="24"/>
          <w:szCs w:val="24"/>
        </w:rPr>
        <w:t>(3), 464-481.</w:t>
      </w:r>
    </w:p>
    <w:p w14:paraId="65DB698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illman, A. J., &amp; Dalziel, T. (2003). Boards of directors and firm performance: Integrating agency and resource dependence perspectives. </w:t>
      </w:r>
      <w:r w:rsidRPr="00E11B2D">
        <w:rPr>
          <w:rFonts w:ascii="Times New Roman" w:hAnsi="Times New Roman" w:cs="Times New Roman"/>
          <w:i/>
          <w:noProof/>
          <w:sz w:val="24"/>
          <w:szCs w:val="24"/>
        </w:rPr>
        <w:t>Academy of management review, 28</w:t>
      </w:r>
      <w:r w:rsidRPr="00E11B2D">
        <w:rPr>
          <w:rFonts w:ascii="Times New Roman" w:hAnsi="Times New Roman" w:cs="Times New Roman"/>
          <w:noProof/>
          <w:sz w:val="24"/>
          <w:szCs w:val="24"/>
        </w:rPr>
        <w:t>(3), 383-396.</w:t>
      </w:r>
    </w:p>
    <w:p w14:paraId="04582D0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Homroy, S., &amp; Slechten, A. (2017). Do board expertise and networked boards affect environmental performance? </w:t>
      </w:r>
      <w:r w:rsidRPr="00E11B2D">
        <w:rPr>
          <w:rFonts w:ascii="Times New Roman" w:hAnsi="Times New Roman" w:cs="Times New Roman"/>
          <w:i/>
          <w:noProof/>
          <w:sz w:val="24"/>
          <w:szCs w:val="24"/>
        </w:rPr>
        <w:t>Journal of Business Ethics, 158</w:t>
      </w:r>
      <w:r w:rsidRPr="00E11B2D">
        <w:rPr>
          <w:rFonts w:ascii="Times New Roman" w:hAnsi="Times New Roman" w:cs="Times New Roman"/>
          <w:noProof/>
          <w:sz w:val="24"/>
          <w:szCs w:val="24"/>
        </w:rPr>
        <w:t>(1), 269-292.</w:t>
      </w:r>
    </w:p>
    <w:p w14:paraId="45A1706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ian, W. Z., Jaaffar, A. H., Ooi, S. K., &amp; Amran, A. (2017). The effects of national culture, corporate governance and CSR governance on CSR disclosure quality. </w:t>
      </w:r>
      <w:r w:rsidRPr="00E11B2D">
        <w:rPr>
          <w:rFonts w:ascii="Times New Roman" w:hAnsi="Times New Roman" w:cs="Times New Roman"/>
          <w:i/>
          <w:noProof/>
          <w:sz w:val="24"/>
          <w:szCs w:val="24"/>
        </w:rPr>
        <w:t>Global Business and Management Research, 9</w:t>
      </w:r>
      <w:r w:rsidRPr="00E11B2D">
        <w:rPr>
          <w:rFonts w:ascii="Times New Roman" w:hAnsi="Times New Roman" w:cs="Times New Roman"/>
          <w:noProof/>
          <w:sz w:val="24"/>
          <w:szCs w:val="24"/>
        </w:rPr>
        <w:t>(4s), 298-314.</w:t>
      </w:r>
    </w:p>
    <w:p w14:paraId="7EDE2E6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iang, F., &amp; Kim, K. A. (2015). Corporate governance in China: A modern perspective. </w:t>
      </w:r>
      <w:r w:rsidRPr="00E11B2D">
        <w:rPr>
          <w:rFonts w:ascii="Times New Roman" w:hAnsi="Times New Roman" w:cs="Times New Roman"/>
          <w:i/>
          <w:noProof/>
          <w:sz w:val="24"/>
          <w:szCs w:val="24"/>
        </w:rPr>
        <w:t>Journal of Corporate Finance, 32</w:t>
      </w:r>
      <w:r w:rsidRPr="00E11B2D">
        <w:rPr>
          <w:rFonts w:ascii="Times New Roman" w:hAnsi="Times New Roman" w:cs="Times New Roman"/>
          <w:noProof/>
          <w:sz w:val="24"/>
          <w:szCs w:val="24"/>
        </w:rPr>
        <w:t>, 190-216.</w:t>
      </w:r>
    </w:p>
    <w:p w14:paraId="2970DAC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izi, M. I., Salama, A., Dixon, R., &amp; Stratling, R. (2014). Corporate governance and corporate social responsibility disclosure: Evidence from the US banking sector. </w:t>
      </w:r>
      <w:r w:rsidRPr="00E11B2D">
        <w:rPr>
          <w:rFonts w:ascii="Times New Roman" w:hAnsi="Times New Roman" w:cs="Times New Roman"/>
          <w:i/>
          <w:noProof/>
          <w:sz w:val="24"/>
          <w:szCs w:val="24"/>
        </w:rPr>
        <w:t>Journal of Business Ethics, 125</w:t>
      </w:r>
      <w:r w:rsidRPr="00E11B2D">
        <w:rPr>
          <w:rFonts w:ascii="Times New Roman" w:hAnsi="Times New Roman" w:cs="Times New Roman"/>
          <w:noProof/>
          <w:sz w:val="24"/>
          <w:szCs w:val="24"/>
        </w:rPr>
        <w:t>(4), 601-615.</w:t>
      </w:r>
    </w:p>
    <w:p w14:paraId="1B10783D"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oan, F. M., &amp; Alexander, L. (2016). Do measures of financial constraints measure financial constraints? </w:t>
      </w:r>
      <w:r w:rsidRPr="00E11B2D">
        <w:rPr>
          <w:rFonts w:ascii="Times New Roman" w:hAnsi="Times New Roman" w:cs="Times New Roman"/>
          <w:i/>
          <w:noProof/>
          <w:sz w:val="24"/>
          <w:szCs w:val="24"/>
        </w:rPr>
        <w:t>Review of Financial Studies, 29</w:t>
      </w:r>
      <w:r w:rsidRPr="00E11B2D">
        <w:rPr>
          <w:rFonts w:ascii="Times New Roman" w:hAnsi="Times New Roman" w:cs="Times New Roman"/>
          <w:noProof/>
          <w:sz w:val="24"/>
          <w:szCs w:val="24"/>
        </w:rPr>
        <w:t>(2), 271-308.</w:t>
      </w:r>
    </w:p>
    <w:p w14:paraId="2E64E91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ohnson, R. A., &amp; Greening, D. W. (1999). The effects of corporate governance and institutional ownership types on corporate social performance. </w:t>
      </w:r>
      <w:r w:rsidRPr="00E11B2D">
        <w:rPr>
          <w:rFonts w:ascii="Times New Roman" w:hAnsi="Times New Roman" w:cs="Times New Roman"/>
          <w:i/>
          <w:noProof/>
          <w:sz w:val="24"/>
          <w:szCs w:val="24"/>
        </w:rPr>
        <w:t>Academy of management Journal, 42</w:t>
      </w:r>
      <w:r w:rsidRPr="00E11B2D">
        <w:rPr>
          <w:rFonts w:ascii="Times New Roman" w:hAnsi="Times New Roman" w:cs="Times New Roman"/>
          <w:noProof/>
          <w:sz w:val="24"/>
          <w:szCs w:val="24"/>
        </w:rPr>
        <w:t>(5), 564-576.</w:t>
      </w:r>
    </w:p>
    <w:p w14:paraId="6132916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Julian, S. D., &amp; Ofori-Dankwa, J. C. (2013). Financial resource availability and corporate social responsibility expenditures in a sub‐Saharan economy: The institutional difference hypothesis. </w:t>
      </w:r>
      <w:r w:rsidRPr="00E11B2D">
        <w:rPr>
          <w:rFonts w:ascii="Times New Roman" w:hAnsi="Times New Roman" w:cs="Times New Roman"/>
          <w:i/>
          <w:noProof/>
          <w:sz w:val="24"/>
          <w:szCs w:val="24"/>
        </w:rPr>
        <w:t>Strategic Management Journal, 34</w:t>
      </w:r>
      <w:r w:rsidRPr="00E11B2D">
        <w:rPr>
          <w:rFonts w:ascii="Times New Roman" w:hAnsi="Times New Roman" w:cs="Times New Roman"/>
          <w:noProof/>
          <w:sz w:val="24"/>
          <w:szCs w:val="24"/>
        </w:rPr>
        <w:t>(11), 1314-1330.</w:t>
      </w:r>
    </w:p>
    <w:p w14:paraId="0D476C1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Kaplan, S. N., &amp; Zingales, L. (1997). Do investment-cash flow sensitivities provide useful measures of financing constraints? </w:t>
      </w:r>
      <w:r w:rsidRPr="00E11B2D">
        <w:rPr>
          <w:rFonts w:ascii="Times New Roman" w:hAnsi="Times New Roman" w:cs="Times New Roman"/>
          <w:i/>
          <w:noProof/>
          <w:sz w:val="24"/>
          <w:szCs w:val="24"/>
        </w:rPr>
        <w:t>Quarterly Journal of Economics, 112</w:t>
      </w:r>
      <w:r w:rsidRPr="00E11B2D">
        <w:rPr>
          <w:rFonts w:ascii="Times New Roman" w:hAnsi="Times New Roman" w:cs="Times New Roman"/>
          <w:noProof/>
          <w:sz w:val="24"/>
          <w:szCs w:val="24"/>
        </w:rPr>
        <w:t>(1), 169-215.</w:t>
      </w:r>
    </w:p>
    <w:p w14:paraId="2B2A6CD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Katmon, N., Mohamad, Z. Z., Norwani, N. M., &amp; Farooque, O. A. (2017). Comprehensive board diversity and quality of corporate social responsibility disclosure: Evidence from an emerging market. </w:t>
      </w:r>
      <w:r w:rsidRPr="00E11B2D">
        <w:rPr>
          <w:rFonts w:ascii="Times New Roman" w:hAnsi="Times New Roman" w:cs="Times New Roman"/>
          <w:i/>
          <w:noProof/>
          <w:sz w:val="24"/>
          <w:szCs w:val="24"/>
        </w:rPr>
        <w:t>Journal of Business Ethics, 157</w:t>
      </w:r>
      <w:r w:rsidRPr="00E11B2D">
        <w:rPr>
          <w:rFonts w:ascii="Times New Roman" w:hAnsi="Times New Roman" w:cs="Times New Roman"/>
          <w:noProof/>
          <w:sz w:val="24"/>
          <w:szCs w:val="24"/>
        </w:rPr>
        <w:t>(2), 447-481.</w:t>
      </w:r>
    </w:p>
    <w:p w14:paraId="68E4461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Khan, A., Muttakin, M. B., &amp; Siddiqui, J. (2012). Corporate governance and corporate social responsibility disclosures: Evidence from an emerging economy. </w:t>
      </w:r>
      <w:r w:rsidRPr="00E11B2D">
        <w:rPr>
          <w:rFonts w:ascii="Times New Roman" w:hAnsi="Times New Roman" w:cs="Times New Roman"/>
          <w:i/>
          <w:noProof/>
          <w:sz w:val="24"/>
          <w:szCs w:val="24"/>
        </w:rPr>
        <w:t>Journal of Business Ethics, 114</w:t>
      </w:r>
      <w:r w:rsidRPr="00E11B2D">
        <w:rPr>
          <w:rFonts w:ascii="Times New Roman" w:hAnsi="Times New Roman" w:cs="Times New Roman"/>
          <w:noProof/>
          <w:sz w:val="24"/>
          <w:szCs w:val="24"/>
        </w:rPr>
        <w:t>(2), 207-223.</w:t>
      </w:r>
    </w:p>
    <w:p w14:paraId="56D3502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Knyazeva, A., Knyazeva, D., &amp; Masulis, R. W. (2013). The supply of corporate directors and board independence. </w:t>
      </w:r>
      <w:r w:rsidRPr="00E11B2D">
        <w:rPr>
          <w:rFonts w:ascii="Times New Roman" w:hAnsi="Times New Roman" w:cs="Times New Roman"/>
          <w:i/>
          <w:noProof/>
          <w:sz w:val="24"/>
          <w:szCs w:val="24"/>
        </w:rPr>
        <w:t>Review of Financial Studies, 26</w:t>
      </w:r>
      <w:r w:rsidRPr="00E11B2D">
        <w:rPr>
          <w:rFonts w:ascii="Times New Roman" w:hAnsi="Times New Roman" w:cs="Times New Roman"/>
          <w:noProof/>
          <w:sz w:val="24"/>
          <w:szCs w:val="24"/>
        </w:rPr>
        <w:t>(6), 1561-1605.</w:t>
      </w:r>
    </w:p>
    <w:p w14:paraId="3FC90E6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lastRenderedPageBreak/>
        <w:t xml:space="preserve">Kristie, J. (2011). The power of three. </w:t>
      </w:r>
      <w:r w:rsidRPr="00E11B2D">
        <w:rPr>
          <w:rFonts w:ascii="Times New Roman" w:hAnsi="Times New Roman" w:cs="Times New Roman"/>
          <w:i/>
          <w:noProof/>
          <w:sz w:val="24"/>
          <w:szCs w:val="24"/>
        </w:rPr>
        <w:t>Director Boards, 35</w:t>
      </w:r>
      <w:r w:rsidRPr="00E11B2D">
        <w:rPr>
          <w:rFonts w:ascii="Times New Roman" w:hAnsi="Times New Roman" w:cs="Times New Roman"/>
          <w:noProof/>
          <w:sz w:val="24"/>
          <w:szCs w:val="24"/>
        </w:rPr>
        <w:t>(5), 22-32.</w:t>
      </w:r>
    </w:p>
    <w:p w14:paraId="0075A5ED"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ang, M. H., &amp; Lundholm, R. J. (1996). Corporate disclosure policy and analyst behavior. </w:t>
      </w:r>
      <w:r w:rsidRPr="00E11B2D">
        <w:rPr>
          <w:rFonts w:ascii="Times New Roman" w:hAnsi="Times New Roman" w:cs="Times New Roman"/>
          <w:i/>
          <w:noProof/>
          <w:sz w:val="24"/>
          <w:szCs w:val="24"/>
        </w:rPr>
        <w:t>The Accounting Review, 71</w:t>
      </w:r>
      <w:r w:rsidRPr="00E11B2D">
        <w:rPr>
          <w:rFonts w:ascii="Times New Roman" w:hAnsi="Times New Roman" w:cs="Times New Roman"/>
          <w:noProof/>
          <w:sz w:val="24"/>
          <w:szCs w:val="24"/>
        </w:rPr>
        <w:t>(4), 467-492.</w:t>
      </w:r>
    </w:p>
    <w:p w14:paraId="1B77AF2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arcker, D. F., So, E. C., &amp; Wang, C. C. Y. (2013). Boardroom centrality and firm performance. </w:t>
      </w:r>
      <w:r w:rsidRPr="00E11B2D">
        <w:rPr>
          <w:rFonts w:ascii="Times New Roman" w:hAnsi="Times New Roman" w:cs="Times New Roman"/>
          <w:i/>
          <w:noProof/>
          <w:sz w:val="24"/>
          <w:szCs w:val="24"/>
        </w:rPr>
        <w:t>Journal of Accounting and Economics, 55</w:t>
      </w:r>
      <w:r w:rsidRPr="00E11B2D">
        <w:rPr>
          <w:rFonts w:ascii="Times New Roman" w:hAnsi="Times New Roman" w:cs="Times New Roman"/>
          <w:noProof/>
          <w:sz w:val="24"/>
          <w:szCs w:val="24"/>
        </w:rPr>
        <w:t>(2-3), 225-250.</w:t>
      </w:r>
    </w:p>
    <w:p w14:paraId="6E35FDE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avie, D. (2006). The competitive advantage of interconnected firms: An extension of the resource-based view. </w:t>
      </w:r>
      <w:r w:rsidRPr="00E11B2D">
        <w:rPr>
          <w:rFonts w:ascii="Times New Roman" w:hAnsi="Times New Roman" w:cs="Times New Roman"/>
          <w:i/>
          <w:noProof/>
          <w:sz w:val="24"/>
          <w:szCs w:val="24"/>
        </w:rPr>
        <w:t>Academy of management review, 31</w:t>
      </w:r>
      <w:r w:rsidRPr="00E11B2D">
        <w:rPr>
          <w:rFonts w:ascii="Times New Roman" w:hAnsi="Times New Roman" w:cs="Times New Roman"/>
          <w:noProof/>
          <w:sz w:val="24"/>
          <w:szCs w:val="24"/>
        </w:rPr>
        <w:t>(3), 638-658.</w:t>
      </w:r>
    </w:p>
    <w:p w14:paraId="25AD86D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avie, D., &amp; Miller, S. R. (2008). Alliance portfolio internationalization and firm performance. </w:t>
      </w:r>
      <w:r w:rsidRPr="00E11B2D">
        <w:rPr>
          <w:rFonts w:ascii="Times New Roman" w:hAnsi="Times New Roman" w:cs="Times New Roman"/>
          <w:i/>
          <w:noProof/>
          <w:sz w:val="24"/>
          <w:szCs w:val="24"/>
        </w:rPr>
        <w:t>Organization Science, 19</w:t>
      </w:r>
      <w:r w:rsidRPr="00E11B2D">
        <w:rPr>
          <w:rFonts w:ascii="Times New Roman" w:hAnsi="Times New Roman" w:cs="Times New Roman"/>
          <w:noProof/>
          <w:sz w:val="24"/>
          <w:szCs w:val="24"/>
        </w:rPr>
        <w:t>(4), 623-646.</w:t>
      </w:r>
    </w:p>
    <w:p w14:paraId="56E97489"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eary, M. R., &amp; Kowalski, R. M. (1990). Impression management: A literature review and two-component model. </w:t>
      </w:r>
      <w:r w:rsidRPr="00E11B2D">
        <w:rPr>
          <w:rFonts w:ascii="Times New Roman" w:hAnsi="Times New Roman" w:cs="Times New Roman"/>
          <w:i/>
          <w:noProof/>
          <w:sz w:val="24"/>
          <w:szCs w:val="24"/>
        </w:rPr>
        <w:t>Psychological Bulletin, 107</w:t>
      </w:r>
      <w:r w:rsidRPr="00E11B2D">
        <w:rPr>
          <w:rFonts w:ascii="Times New Roman" w:hAnsi="Times New Roman" w:cs="Times New Roman"/>
          <w:noProof/>
          <w:sz w:val="24"/>
          <w:szCs w:val="24"/>
        </w:rPr>
        <w:t>(1), 34-47.</w:t>
      </w:r>
    </w:p>
    <w:p w14:paraId="1135655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iao, L., Lin, T., &amp; Zhang, Y. (2016). Corporate board and corporate social responsibility assurance: Evidence from China. </w:t>
      </w:r>
      <w:r w:rsidRPr="00E11B2D">
        <w:rPr>
          <w:rFonts w:ascii="Times New Roman" w:hAnsi="Times New Roman" w:cs="Times New Roman"/>
          <w:i/>
          <w:noProof/>
          <w:sz w:val="24"/>
          <w:szCs w:val="24"/>
        </w:rPr>
        <w:t>Journal of Business Ethics, 150</w:t>
      </w:r>
      <w:r w:rsidRPr="00E11B2D">
        <w:rPr>
          <w:rFonts w:ascii="Times New Roman" w:hAnsi="Times New Roman" w:cs="Times New Roman"/>
          <w:noProof/>
          <w:sz w:val="24"/>
          <w:szCs w:val="24"/>
        </w:rPr>
        <w:t>(1), 211-225.</w:t>
      </w:r>
    </w:p>
    <w:p w14:paraId="176E54A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iao, L., Luo, L., &amp; Tang, Q. (2015). Gender diversity, board independence, environmental committee and greenhouse gas disclosure. </w:t>
      </w:r>
      <w:r w:rsidRPr="00E11B2D">
        <w:rPr>
          <w:rFonts w:ascii="Times New Roman" w:hAnsi="Times New Roman" w:cs="Times New Roman"/>
          <w:i/>
          <w:noProof/>
          <w:sz w:val="24"/>
          <w:szCs w:val="24"/>
        </w:rPr>
        <w:t>The British Accounting Review, 47</w:t>
      </w:r>
      <w:r w:rsidRPr="00E11B2D">
        <w:rPr>
          <w:rFonts w:ascii="Times New Roman" w:hAnsi="Times New Roman" w:cs="Times New Roman"/>
          <w:noProof/>
          <w:sz w:val="24"/>
          <w:szCs w:val="24"/>
        </w:rPr>
        <w:t>(4), 409-424.</w:t>
      </w:r>
    </w:p>
    <w:p w14:paraId="27B2FD7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in, N. (2002). Social capital: A theory of social structure and action. </w:t>
      </w:r>
      <w:r w:rsidRPr="00E11B2D">
        <w:rPr>
          <w:rFonts w:ascii="Times New Roman" w:hAnsi="Times New Roman" w:cs="Times New Roman"/>
          <w:i/>
          <w:noProof/>
          <w:sz w:val="24"/>
          <w:szCs w:val="24"/>
        </w:rPr>
        <w:t>Cambridge: Cambridge University Press</w:t>
      </w:r>
      <w:r w:rsidRPr="00E11B2D">
        <w:rPr>
          <w:rFonts w:ascii="Times New Roman" w:hAnsi="Times New Roman" w:cs="Times New Roman"/>
          <w:noProof/>
          <w:sz w:val="24"/>
          <w:szCs w:val="24"/>
        </w:rPr>
        <w:t>.</w:t>
      </w:r>
    </w:p>
    <w:p w14:paraId="6E67EA0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Lu, Y., Shailer, G., &amp; Wilson, M. (2016). Corporate political donations: Influences from directors' networks. </w:t>
      </w:r>
      <w:r w:rsidRPr="00E11B2D">
        <w:rPr>
          <w:rFonts w:ascii="Times New Roman" w:hAnsi="Times New Roman" w:cs="Times New Roman"/>
          <w:i/>
          <w:noProof/>
          <w:sz w:val="24"/>
          <w:szCs w:val="24"/>
        </w:rPr>
        <w:t>Journal of Business Ethics, 135</w:t>
      </w:r>
      <w:r w:rsidRPr="00E11B2D">
        <w:rPr>
          <w:rFonts w:ascii="Times New Roman" w:hAnsi="Times New Roman" w:cs="Times New Roman"/>
          <w:noProof/>
          <w:sz w:val="24"/>
          <w:szCs w:val="24"/>
        </w:rPr>
        <w:t>(3), 461-481.</w:t>
      </w:r>
    </w:p>
    <w:p w14:paraId="6AFB387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caulay, C. D., Richard, O. C., Peng, M. W., &amp; Hasenhuttl, M. (2017). Alliance network centrality, board composition, and corporate social performance. </w:t>
      </w:r>
      <w:r w:rsidRPr="00E11B2D">
        <w:rPr>
          <w:rFonts w:ascii="Times New Roman" w:hAnsi="Times New Roman" w:cs="Times New Roman"/>
          <w:i/>
          <w:noProof/>
          <w:sz w:val="24"/>
          <w:szCs w:val="24"/>
        </w:rPr>
        <w:t>Journal of Business Ethics, 151</w:t>
      </w:r>
      <w:r w:rsidRPr="00E11B2D">
        <w:rPr>
          <w:rFonts w:ascii="Times New Roman" w:hAnsi="Times New Roman" w:cs="Times New Roman"/>
          <w:noProof/>
          <w:sz w:val="24"/>
          <w:szCs w:val="24"/>
        </w:rPr>
        <w:t>(4), 997-1008.</w:t>
      </w:r>
    </w:p>
    <w:p w14:paraId="2E50BAE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cve, R., &amp; Chen, X. (2010). The “equator principles”: a success for voluntary codes? </w:t>
      </w:r>
      <w:r w:rsidRPr="00E11B2D">
        <w:rPr>
          <w:rFonts w:ascii="Times New Roman" w:hAnsi="Times New Roman" w:cs="Times New Roman"/>
          <w:i/>
          <w:noProof/>
          <w:sz w:val="24"/>
          <w:szCs w:val="24"/>
        </w:rPr>
        <w:t>Accounting, Auditing &amp; Accountability Journal</w:t>
      </w:r>
      <w:r w:rsidRPr="00E11B2D">
        <w:rPr>
          <w:rFonts w:ascii="Times New Roman" w:hAnsi="Times New Roman" w:cs="Times New Roman"/>
          <w:noProof/>
          <w:sz w:val="24"/>
          <w:szCs w:val="24"/>
        </w:rPr>
        <w:t>.</w:t>
      </w:r>
    </w:p>
    <w:p w14:paraId="2653D04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rquis, C., &amp; Qian, C. (2014). Corporate social responsibility reporting in China: Symbol or substance? </w:t>
      </w:r>
      <w:r w:rsidRPr="00E11B2D">
        <w:rPr>
          <w:rFonts w:ascii="Times New Roman" w:hAnsi="Times New Roman" w:cs="Times New Roman"/>
          <w:i/>
          <w:noProof/>
          <w:sz w:val="24"/>
          <w:szCs w:val="24"/>
        </w:rPr>
        <w:t>Organization Science, 25</w:t>
      </w:r>
      <w:r w:rsidRPr="00E11B2D">
        <w:rPr>
          <w:rFonts w:ascii="Times New Roman" w:hAnsi="Times New Roman" w:cs="Times New Roman"/>
          <w:noProof/>
          <w:sz w:val="24"/>
          <w:szCs w:val="24"/>
        </w:rPr>
        <w:t>(1), 127-148.</w:t>
      </w:r>
    </w:p>
    <w:p w14:paraId="6F3D5624"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rtens, T. I. M., &amp; Sextroh, C. J. (2021). Analyst coverage overlaps and interfirm information spillovers. </w:t>
      </w:r>
      <w:r w:rsidRPr="00E11B2D">
        <w:rPr>
          <w:rFonts w:ascii="Times New Roman" w:hAnsi="Times New Roman" w:cs="Times New Roman"/>
          <w:i/>
          <w:noProof/>
          <w:sz w:val="24"/>
          <w:szCs w:val="24"/>
        </w:rPr>
        <w:t>Journal of Accounting Research, 59</w:t>
      </w:r>
      <w:r w:rsidRPr="00E11B2D">
        <w:rPr>
          <w:rFonts w:ascii="Times New Roman" w:hAnsi="Times New Roman" w:cs="Times New Roman"/>
          <w:noProof/>
          <w:sz w:val="24"/>
          <w:szCs w:val="24"/>
        </w:rPr>
        <w:t>(4), 1425-1480.</w:t>
      </w:r>
    </w:p>
    <w:p w14:paraId="697C5A3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rtínez-Ferrero, J., Garcia-Sanchez, I. M., &amp; Cuadrado-Ballesteros, B. (2015). Effect of financial reporting quality on sustainability information disclosure. </w:t>
      </w:r>
      <w:r w:rsidRPr="00E11B2D">
        <w:rPr>
          <w:rFonts w:ascii="Times New Roman" w:hAnsi="Times New Roman" w:cs="Times New Roman"/>
          <w:i/>
          <w:noProof/>
          <w:sz w:val="24"/>
          <w:szCs w:val="24"/>
        </w:rPr>
        <w:t>Corporate Social Responsibility and Environmental Management, 22</w:t>
      </w:r>
      <w:r w:rsidRPr="00E11B2D">
        <w:rPr>
          <w:rFonts w:ascii="Times New Roman" w:hAnsi="Times New Roman" w:cs="Times New Roman"/>
          <w:noProof/>
          <w:sz w:val="24"/>
          <w:szCs w:val="24"/>
        </w:rPr>
        <w:t>(1), 45-64.</w:t>
      </w:r>
    </w:p>
    <w:p w14:paraId="082FBEC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urer, C. C., Bansal, P., &amp; Crossan, M. M. (2011). Creating economic value through social values: Introducing a culturally informed resource-based view. </w:t>
      </w:r>
      <w:r w:rsidRPr="00E11B2D">
        <w:rPr>
          <w:rFonts w:ascii="Times New Roman" w:hAnsi="Times New Roman" w:cs="Times New Roman"/>
          <w:i/>
          <w:noProof/>
          <w:sz w:val="24"/>
          <w:szCs w:val="24"/>
        </w:rPr>
        <w:t>Organization Science, 22</w:t>
      </w:r>
      <w:r w:rsidRPr="00E11B2D">
        <w:rPr>
          <w:rFonts w:ascii="Times New Roman" w:hAnsi="Times New Roman" w:cs="Times New Roman"/>
          <w:noProof/>
          <w:sz w:val="24"/>
          <w:szCs w:val="24"/>
        </w:rPr>
        <w:t>(2), 432-448.</w:t>
      </w:r>
    </w:p>
    <w:p w14:paraId="3085601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aury, B., &amp; Pajuste, A. (2005). Multiple large shareholders and firm value. </w:t>
      </w:r>
      <w:r w:rsidRPr="00E11B2D">
        <w:rPr>
          <w:rFonts w:ascii="Times New Roman" w:hAnsi="Times New Roman" w:cs="Times New Roman"/>
          <w:i/>
          <w:noProof/>
          <w:sz w:val="24"/>
          <w:szCs w:val="24"/>
        </w:rPr>
        <w:t>Journal of Banking &amp; Finance, 29</w:t>
      </w:r>
      <w:r w:rsidRPr="00E11B2D">
        <w:rPr>
          <w:rFonts w:ascii="Times New Roman" w:hAnsi="Times New Roman" w:cs="Times New Roman"/>
          <w:noProof/>
          <w:sz w:val="24"/>
          <w:szCs w:val="24"/>
        </w:rPr>
        <w:t>(7), 1813-1834.</w:t>
      </w:r>
    </w:p>
    <w:p w14:paraId="3A59D48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lastRenderedPageBreak/>
        <w:t xml:space="preserve">McWilliams, A., &amp; Siegel, D. (2001). Corporate social responsibility: A theory of the firm perspective. </w:t>
      </w:r>
      <w:r w:rsidRPr="00E11B2D">
        <w:rPr>
          <w:rFonts w:ascii="Times New Roman" w:hAnsi="Times New Roman" w:cs="Times New Roman"/>
          <w:i/>
          <w:noProof/>
          <w:sz w:val="24"/>
          <w:szCs w:val="24"/>
        </w:rPr>
        <w:t>Academy of management review, 26</w:t>
      </w:r>
      <w:r w:rsidRPr="00E11B2D">
        <w:rPr>
          <w:rFonts w:ascii="Times New Roman" w:hAnsi="Times New Roman" w:cs="Times New Roman"/>
          <w:noProof/>
          <w:sz w:val="24"/>
          <w:szCs w:val="24"/>
        </w:rPr>
        <w:t>(1), 117-127.</w:t>
      </w:r>
    </w:p>
    <w:p w14:paraId="5EFE95C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erton, R. (1987). An equilibrium market model with incomplete information. </w:t>
      </w:r>
      <w:r w:rsidRPr="00E11B2D">
        <w:rPr>
          <w:rFonts w:ascii="Times New Roman" w:hAnsi="Times New Roman" w:cs="Times New Roman"/>
          <w:i/>
          <w:noProof/>
          <w:sz w:val="24"/>
          <w:szCs w:val="24"/>
        </w:rPr>
        <w:t>The Journal of Finance, 42</w:t>
      </w:r>
      <w:r w:rsidRPr="00E11B2D">
        <w:rPr>
          <w:rFonts w:ascii="Times New Roman" w:hAnsi="Times New Roman" w:cs="Times New Roman"/>
          <w:noProof/>
          <w:sz w:val="24"/>
          <w:szCs w:val="24"/>
        </w:rPr>
        <w:t>, 483-511.</w:t>
      </w:r>
    </w:p>
    <w:p w14:paraId="185CB86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izruchi, M. S. (1996). What do interlocks do? An analysis, critique, and assessment of research on interlocking directorates. </w:t>
      </w:r>
      <w:r w:rsidRPr="00E11B2D">
        <w:rPr>
          <w:rFonts w:ascii="Times New Roman" w:hAnsi="Times New Roman" w:cs="Times New Roman"/>
          <w:i/>
          <w:noProof/>
          <w:sz w:val="24"/>
          <w:szCs w:val="24"/>
        </w:rPr>
        <w:t>Annual review of sociology, 22</w:t>
      </w:r>
      <w:r w:rsidRPr="00E11B2D">
        <w:rPr>
          <w:rFonts w:ascii="Times New Roman" w:hAnsi="Times New Roman" w:cs="Times New Roman"/>
          <w:noProof/>
          <w:sz w:val="24"/>
          <w:szCs w:val="24"/>
        </w:rPr>
        <w:t>(1), 271-298.</w:t>
      </w:r>
    </w:p>
    <w:p w14:paraId="637E8CD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Mol, M. J. (2001). Creating wealth in organizations || Creating wealth through working with others: Interorganizational relationships. </w:t>
      </w:r>
      <w:r w:rsidRPr="00E11B2D">
        <w:rPr>
          <w:rFonts w:ascii="Times New Roman" w:hAnsi="Times New Roman" w:cs="Times New Roman"/>
          <w:i/>
          <w:noProof/>
          <w:sz w:val="24"/>
          <w:szCs w:val="24"/>
        </w:rPr>
        <w:t>The Academy of Management Executive (1993-2005), 15</w:t>
      </w:r>
      <w:r w:rsidRPr="00E11B2D">
        <w:rPr>
          <w:rFonts w:ascii="Times New Roman" w:hAnsi="Times New Roman" w:cs="Times New Roman"/>
          <w:noProof/>
          <w:sz w:val="24"/>
          <w:szCs w:val="24"/>
        </w:rPr>
        <w:t>(1), 150-152.</w:t>
      </w:r>
    </w:p>
    <w:p w14:paraId="7C75D1B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Nguyen, B. D., &amp; Nielsen, K. M. (2010). The value of independent directors: Evidence from sudden deaths. </w:t>
      </w:r>
      <w:r w:rsidRPr="00E11B2D">
        <w:rPr>
          <w:rFonts w:ascii="Times New Roman" w:hAnsi="Times New Roman" w:cs="Times New Roman"/>
          <w:i/>
          <w:noProof/>
          <w:sz w:val="24"/>
          <w:szCs w:val="24"/>
        </w:rPr>
        <w:t>Journal of Financial Economics, 98</w:t>
      </w:r>
      <w:r w:rsidRPr="00E11B2D">
        <w:rPr>
          <w:rFonts w:ascii="Times New Roman" w:hAnsi="Times New Roman" w:cs="Times New Roman"/>
          <w:noProof/>
          <w:sz w:val="24"/>
          <w:szCs w:val="24"/>
        </w:rPr>
        <w:t>(3), 550-567.</w:t>
      </w:r>
    </w:p>
    <w:p w14:paraId="067394C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Nickell, S. (1981). Biases in dynamic models with fixed effects. </w:t>
      </w:r>
      <w:r w:rsidRPr="00E11B2D">
        <w:rPr>
          <w:rFonts w:ascii="Times New Roman" w:hAnsi="Times New Roman" w:cs="Times New Roman"/>
          <w:i/>
          <w:noProof/>
          <w:sz w:val="24"/>
          <w:szCs w:val="24"/>
        </w:rPr>
        <w:t>Econometrica: Journal of the econometric society</w:t>
      </w:r>
      <w:r w:rsidRPr="00E11B2D">
        <w:rPr>
          <w:rFonts w:ascii="Times New Roman" w:hAnsi="Times New Roman" w:cs="Times New Roman"/>
          <w:noProof/>
          <w:sz w:val="24"/>
          <w:szCs w:val="24"/>
        </w:rPr>
        <w:t>, 1417-1426.</w:t>
      </w:r>
    </w:p>
    <w:p w14:paraId="45D4385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Olson, M. (1965). The logic of collective action: Public goods and the theory of groups. </w:t>
      </w:r>
      <w:r w:rsidRPr="00E11B2D">
        <w:rPr>
          <w:rFonts w:ascii="Times New Roman" w:hAnsi="Times New Roman" w:cs="Times New Roman"/>
          <w:i/>
          <w:noProof/>
          <w:sz w:val="24"/>
          <w:szCs w:val="24"/>
        </w:rPr>
        <w:t>Cambridge: Harvard University Press</w:t>
      </w:r>
      <w:r w:rsidRPr="00E11B2D">
        <w:rPr>
          <w:rFonts w:ascii="Times New Roman" w:hAnsi="Times New Roman" w:cs="Times New Roman"/>
          <w:noProof/>
          <w:sz w:val="24"/>
          <w:szCs w:val="24"/>
        </w:rPr>
        <w:t>.</w:t>
      </w:r>
    </w:p>
    <w:p w14:paraId="71A2752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Omer, T. C., Shelley, M. K., &amp; Tice, F. M. (2019). Do director networks matter for financial reporting quality? Evidence from audit committee connectedness and restatements. </w:t>
      </w:r>
      <w:r w:rsidRPr="00E11B2D">
        <w:rPr>
          <w:rFonts w:ascii="Times New Roman" w:hAnsi="Times New Roman" w:cs="Times New Roman"/>
          <w:i/>
          <w:noProof/>
          <w:sz w:val="24"/>
          <w:szCs w:val="24"/>
        </w:rPr>
        <w:t>Management Science, 66</w:t>
      </w:r>
      <w:r w:rsidRPr="00E11B2D">
        <w:rPr>
          <w:rFonts w:ascii="Times New Roman" w:hAnsi="Times New Roman" w:cs="Times New Roman"/>
          <w:noProof/>
          <w:sz w:val="24"/>
          <w:szCs w:val="24"/>
        </w:rPr>
        <w:t>(8), 3361-3388.</w:t>
      </w:r>
    </w:p>
    <w:p w14:paraId="564DD51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Park, H., &amp; Vrettos, D. (2015). The moderating effect of relative performance evaluation on the risk incentive properties of executives’ equity portfolios. </w:t>
      </w:r>
      <w:r w:rsidRPr="00E11B2D">
        <w:rPr>
          <w:rFonts w:ascii="Times New Roman" w:hAnsi="Times New Roman" w:cs="Times New Roman"/>
          <w:i/>
          <w:noProof/>
          <w:sz w:val="24"/>
          <w:szCs w:val="24"/>
        </w:rPr>
        <w:t>Journal of Accounting Research, 53</w:t>
      </w:r>
      <w:r w:rsidRPr="00E11B2D">
        <w:rPr>
          <w:rFonts w:ascii="Times New Roman" w:hAnsi="Times New Roman" w:cs="Times New Roman"/>
          <w:noProof/>
          <w:sz w:val="24"/>
          <w:szCs w:val="24"/>
        </w:rPr>
        <w:t>(5), 1055-1108.</w:t>
      </w:r>
    </w:p>
    <w:p w14:paraId="2716DF87"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Peng, M. W., Wang, D. Y., &amp; Jiang, Y. (2008). An institution-based view of international business strategy: A focus on emerging economies. </w:t>
      </w:r>
      <w:r w:rsidRPr="00E11B2D">
        <w:rPr>
          <w:rFonts w:ascii="Times New Roman" w:hAnsi="Times New Roman" w:cs="Times New Roman"/>
          <w:i/>
          <w:noProof/>
          <w:sz w:val="24"/>
          <w:szCs w:val="24"/>
        </w:rPr>
        <w:t>Journal of international business studies, 39</w:t>
      </w:r>
      <w:r w:rsidRPr="00E11B2D">
        <w:rPr>
          <w:rFonts w:ascii="Times New Roman" w:hAnsi="Times New Roman" w:cs="Times New Roman"/>
          <w:noProof/>
          <w:sz w:val="24"/>
          <w:szCs w:val="24"/>
        </w:rPr>
        <w:t>(5), 920-936.</w:t>
      </w:r>
    </w:p>
    <w:p w14:paraId="2C185A9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Peteraf, M. A. (1993). The cornerstones of competitive advantage: A resource-based view. </w:t>
      </w:r>
      <w:r w:rsidRPr="00E11B2D">
        <w:rPr>
          <w:rFonts w:ascii="Times New Roman" w:hAnsi="Times New Roman" w:cs="Times New Roman"/>
          <w:i/>
          <w:noProof/>
          <w:sz w:val="24"/>
          <w:szCs w:val="24"/>
        </w:rPr>
        <w:t>Strategic Management Journal, 14</w:t>
      </w:r>
      <w:r w:rsidRPr="00E11B2D">
        <w:rPr>
          <w:rFonts w:ascii="Times New Roman" w:hAnsi="Times New Roman" w:cs="Times New Roman"/>
          <w:noProof/>
          <w:sz w:val="24"/>
          <w:szCs w:val="24"/>
        </w:rPr>
        <w:t>(3), 179-191.</w:t>
      </w:r>
    </w:p>
    <w:p w14:paraId="550C09B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Porter, M. E., &amp; Kramer, M. R. (2006). Strategy and society: the link between competitive advantage and corporate social responsibility. </w:t>
      </w:r>
      <w:r w:rsidRPr="00E11B2D">
        <w:rPr>
          <w:rFonts w:ascii="Times New Roman" w:hAnsi="Times New Roman" w:cs="Times New Roman"/>
          <w:i/>
          <w:noProof/>
          <w:sz w:val="24"/>
          <w:szCs w:val="24"/>
        </w:rPr>
        <w:t>Harvard business review, 84</w:t>
      </w:r>
      <w:r w:rsidRPr="00E11B2D">
        <w:rPr>
          <w:rFonts w:ascii="Times New Roman" w:hAnsi="Times New Roman" w:cs="Times New Roman"/>
          <w:noProof/>
          <w:sz w:val="24"/>
          <w:szCs w:val="24"/>
        </w:rPr>
        <w:t>(12), 78-92, 163.</w:t>
      </w:r>
    </w:p>
    <w:p w14:paraId="39DBFE7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Rao, K., &amp; Tilt, C. (2015). Board composition and corporate social responsibility: The role of diversity, gender, strategy and decision making. </w:t>
      </w:r>
      <w:r w:rsidRPr="00E11B2D">
        <w:rPr>
          <w:rFonts w:ascii="Times New Roman" w:hAnsi="Times New Roman" w:cs="Times New Roman"/>
          <w:i/>
          <w:noProof/>
          <w:sz w:val="24"/>
          <w:szCs w:val="24"/>
        </w:rPr>
        <w:t>Journal of Business Ethics, 138</w:t>
      </w:r>
      <w:r w:rsidRPr="00E11B2D">
        <w:rPr>
          <w:rFonts w:ascii="Times New Roman" w:hAnsi="Times New Roman" w:cs="Times New Roman"/>
          <w:noProof/>
          <w:sz w:val="24"/>
          <w:szCs w:val="24"/>
        </w:rPr>
        <w:t>(2), 327-347.</w:t>
      </w:r>
    </w:p>
    <w:p w14:paraId="5DD56B7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Ricardo, S.-R., Francisco, M.-R., &amp; Franco, S.-E. (2018). Firm reputation, advertising investment, and price premium: The role of collective brand membership in high quality wines. </w:t>
      </w:r>
      <w:r w:rsidRPr="00E11B2D">
        <w:rPr>
          <w:rFonts w:ascii="Times New Roman" w:hAnsi="Times New Roman" w:cs="Times New Roman"/>
          <w:i/>
          <w:noProof/>
          <w:sz w:val="24"/>
          <w:szCs w:val="24"/>
        </w:rPr>
        <w:t>Agribusiness, 34</w:t>
      </w:r>
      <w:r w:rsidRPr="00E11B2D">
        <w:rPr>
          <w:rFonts w:ascii="Times New Roman" w:hAnsi="Times New Roman" w:cs="Times New Roman"/>
          <w:noProof/>
          <w:sz w:val="24"/>
          <w:szCs w:val="24"/>
        </w:rPr>
        <w:t>(2), 351-362.</w:t>
      </w:r>
    </w:p>
    <w:p w14:paraId="701E16A7"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Roodman, D. (2009). How to do xtabond2: An introduction to difference and system GMM in Stata. </w:t>
      </w:r>
      <w:r w:rsidRPr="00E11B2D">
        <w:rPr>
          <w:rFonts w:ascii="Times New Roman" w:hAnsi="Times New Roman" w:cs="Times New Roman"/>
          <w:i/>
          <w:noProof/>
          <w:sz w:val="24"/>
          <w:szCs w:val="24"/>
        </w:rPr>
        <w:t>The stata journal, 9</w:t>
      </w:r>
      <w:r w:rsidRPr="00E11B2D">
        <w:rPr>
          <w:rFonts w:ascii="Times New Roman" w:hAnsi="Times New Roman" w:cs="Times New Roman"/>
          <w:noProof/>
          <w:sz w:val="24"/>
          <w:szCs w:val="24"/>
        </w:rPr>
        <w:t>(1), 86-136.</w:t>
      </w:r>
    </w:p>
    <w:p w14:paraId="43F967F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Rupley, K. H., Brown, D., &amp; Marshall, R. S. (2012). Governance, media and the quality </w:t>
      </w:r>
      <w:r w:rsidRPr="00E11B2D">
        <w:rPr>
          <w:rFonts w:ascii="Times New Roman" w:hAnsi="Times New Roman" w:cs="Times New Roman"/>
          <w:noProof/>
          <w:sz w:val="24"/>
          <w:szCs w:val="24"/>
        </w:rPr>
        <w:lastRenderedPageBreak/>
        <w:t xml:space="preserve">of environmental disclosure. </w:t>
      </w:r>
      <w:r w:rsidRPr="00E11B2D">
        <w:rPr>
          <w:rFonts w:ascii="Times New Roman" w:hAnsi="Times New Roman" w:cs="Times New Roman"/>
          <w:i/>
          <w:noProof/>
          <w:sz w:val="24"/>
          <w:szCs w:val="24"/>
        </w:rPr>
        <w:t>Journal of Accounting and Public Policy, 31</w:t>
      </w:r>
      <w:r w:rsidRPr="00E11B2D">
        <w:rPr>
          <w:rFonts w:ascii="Times New Roman" w:hAnsi="Times New Roman" w:cs="Times New Roman"/>
          <w:noProof/>
          <w:sz w:val="24"/>
          <w:szCs w:val="24"/>
        </w:rPr>
        <w:t>(6), 610-640.</w:t>
      </w:r>
    </w:p>
    <w:p w14:paraId="52681C3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Rwan, E. K., Kathy, F., &amp; Tomas, J. (2015). CEO network centrality and merger performance. </w:t>
      </w:r>
      <w:r w:rsidRPr="00E11B2D">
        <w:rPr>
          <w:rFonts w:ascii="Times New Roman" w:hAnsi="Times New Roman" w:cs="Times New Roman"/>
          <w:i/>
          <w:noProof/>
          <w:sz w:val="24"/>
          <w:szCs w:val="24"/>
        </w:rPr>
        <w:t>Journal of Financial Economics, 116</w:t>
      </w:r>
      <w:r w:rsidRPr="00E11B2D">
        <w:rPr>
          <w:rFonts w:ascii="Times New Roman" w:hAnsi="Times New Roman" w:cs="Times New Roman"/>
          <w:noProof/>
          <w:sz w:val="24"/>
          <w:szCs w:val="24"/>
        </w:rPr>
        <w:t>(2), 349-382.</w:t>
      </w:r>
    </w:p>
    <w:p w14:paraId="19561568"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andler, D. M., &amp; Shani, D. (1992). Brand globally but advertise locally?: An empirical investigation. </w:t>
      </w:r>
      <w:r w:rsidRPr="00E11B2D">
        <w:rPr>
          <w:rFonts w:ascii="Times New Roman" w:hAnsi="Times New Roman" w:cs="Times New Roman"/>
          <w:i/>
          <w:noProof/>
          <w:sz w:val="24"/>
          <w:szCs w:val="24"/>
        </w:rPr>
        <w:t>International Marketing Review, 9</w:t>
      </w:r>
      <w:r w:rsidRPr="00E11B2D">
        <w:rPr>
          <w:rFonts w:ascii="Times New Roman" w:hAnsi="Times New Roman" w:cs="Times New Roman"/>
          <w:noProof/>
          <w:sz w:val="24"/>
          <w:szCs w:val="24"/>
        </w:rPr>
        <w:t>(4), 59-71.</w:t>
      </w:r>
    </w:p>
    <w:p w14:paraId="544059F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ervaes, H., &amp; Tamayo, A. (2013). The impact of corporate social responsibility on firm value: The role of customer awareness. </w:t>
      </w:r>
      <w:r w:rsidRPr="00E11B2D">
        <w:rPr>
          <w:rFonts w:ascii="Times New Roman" w:hAnsi="Times New Roman" w:cs="Times New Roman"/>
          <w:i/>
          <w:noProof/>
          <w:sz w:val="24"/>
          <w:szCs w:val="24"/>
        </w:rPr>
        <w:t>Management Science, 59</w:t>
      </w:r>
      <w:r w:rsidRPr="00E11B2D">
        <w:rPr>
          <w:rFonts w:ascii="Times New Roman" w:hAnsi="Times New Roman" w:cs="Times New Roman"/>
          <w:noProof/>
          <w:sz w:val="24"/>
          <w:szCs w:val="24"/>
        </w:rPr>
        <w:t>(5), 1045-1061.</w:t>
      </w:r>
    </w:p>
    <w:p w14:paraId="097FC09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ethi, S. P., Martell, T. F., &amp; Demir, M. (2017). An evaluation of the quality of corporate social responsibility reports by some of the world’s largest financial institutions. </w:t>
      </w:r>
      <w:r w:rsidRPr="00E11B2D">
        <w:rPr>
          <w:rFonts w:ascii="Times New Roman" w:hAnsi="Times New Roman" w:cs="Times New Roman"/>
          <w:i/>
          <w:noProof/>
          <w:sz w:val="24"/>
          <w:szCs w:val="24"/>
        </w:rPr>
        <w:t>Journal of Business Ethics, 140</w:t>
      </w:r>
      <w:r w:rsidRPr="00E11B2D">
        <w:rPr>
          <w:rFonts w:ascii="Times New Roman" w:hAnsi="Times New Roman" w:cs="Times New Roman"/>
          <w:noProof/>
          <w:sz w:val="24"/>
          <w:szCs w:val="24"/>
        </w:rPr>
        <w:t>(4), 787-805.</w:t>
      </w:r>
    </w:p>
    <w:p w14:paraId="5FABB1A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harma, S., &amp; Vredenburg, H. (1998). Proactive corporate environmental strategy and the development of competitively valuable organizational capabilities. </w:t>
      </w:r>
      <w:r w:rsidRPr="00E11B2D">
        <w:rPr>
          <w:rFonts w:ascii="Times New Roman" w:hAnsi="Times New Roman" w:cs="Times New Roman"/>
          <w:i/>
          <w:noProof/>
          <w:sz w:val="24"/>
          <w:szCs w:val="24"/>
        </w:rPr>
        <w:t>Strategic Management Journal, 19</w:t>
      </w:r>
      <w:r w:rsidRPr="00E11B2D">
        <w:rPr>
          <w:rFonts w:ascii="Times New Roman" w:hAnsi="Times New Roman" w:cs="Times New Roman"/>
          <w:noProof/>
          <w:sz w:val="24"/>
          <w:szCs w:val="24"/>
        </w:rPr>
        <w:t>(8), 729-753.</w:t>
      </w:r>
    </w:p>
    <w:p w14:paraId="6E06559C"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haukat, A., Qiu, Y., &amp; Trojanowski, G. (2015). Board attributes, corporate social responsibility strategy, and corporate environmental and social performance. </w:t>
      </w:r>
      <w:r w:rsidRPr="00E11B2D">
        <w:rPr>
          <w:rFonts w:ascii="Times New Roman" w:hAnsi="Times New Roman" w:cs="Times New Roman"/>
          <w:i/>
          <w:noProof/>
          <w:sz w:val="24"/>
          <w:szCs w:val="24"/>
        </w:rPr>
        <w:t>Journal of Business Ethics, 135</w:t>
      </w:r>
      <w:r w:rsidRPr="00E11B2D">
        <w:rPr>
          <w:rFonts w:ascii="Times New Roman" w:hAnsi="Times New Roman" w:cs="Times New Roman"/>
          <w:noProof/>
          <w:sz w:val="24"/>
          <w:szCs w:val="24"/>
        </w:rPr>
        <w:t>(3), 569-585.</w:t>
      </w:r>
    </w:p>
    <w:p w14:paraId="18BC399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imnett, R., Vanstraelen, A., &amp; Chua, W. F. (2009). Assurance on sustainability reports: An international comparison. </w:t>
      </w:r>
      <w:r w:rsidRPr="00E11B2D">
        <w:rPr>
          <w:rFonts w:ascii="Times New Roman" w:hAnsi="Times New Roman" w:cs="Times New Roman"/>
          <w:i/>
          <w:noProof/>
          <w:sz w:val="24"/>
          <w:szCs w:val="24"/>
        </w:rPr>
        <w:t>The Accounting Review, 84</w:t>
      </w:r>
      <w:r w:rsidRPr="00E11B2D">
        <w:rPr>
          <w:rFonts w:ascii="Times New Roman" w:hAnsi="Times New Roman" w:cs="Times New Roman"/>
          <w:noProof/>
          <w:sz w:val="24"/>
          <w:szCs w:val="24"/>
        </w:rPr>
        <w:t>(3), 937-967.</w:t>
      </w:r>
    </w:p>
    <w:p w14:paraId="60FFD7A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rinivasan, S. (2005). Consequences of financial reporting failure for outside directors: Evidence from accounting restatements and audit committee members. </w:t>
      </w:r>
      <w:r w:rsidRPr="00E11B2D">
        <w:rPr>
          <w:rFonts w:ascii="Times New Roman" w:hAnsi="Times New Roman" w:cs="Times New Roman"/>
          <w:i/>
          <w:noProof/>
          <w:sz w:val="24"/>
          <w:szCs w:val="24"/>
        </w:rPr>
        <w:t>Journal of Accounting Research, 43</w:t>
      </w:r>
      <w:r w:rsidRPr="00E11B2D">
        <w:rPr>
          <w:rFonts w:ascii="Times New Roman" w:hAnsi="Times New Roman" w:cs="Times New Roman"/>
          <w:noProof/>
          <w:sz w:val="24"/>
          <w:szCs w:val="24"/>
        </w:rPr>
        <w:t>(2), 291-334.</w:t>
      </w:r>
    </w:p>
    <w:p w14:paraId="69899A50"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taiger, D., &amp; Stock, J. H. (1997). Instrumental variables regression with weak instruments. </w:t>
      </w:r>
      <w:r w:rsidRPr="00E11B2D">
        <w:rPr>
          <w:rFonts w:ascii="Times New Roman" w:hAnsi="Times New Roman" w:cs="Times New Roman"/>
          <w:i/>
          <w:noProof/>
          <w:sz w:val="24"/>
          <w:szCs w:val="24"/>
        </w:rPr>
        <w:t>Econometrica, 65</w:t>
      </w:r>
      <w:r w:rsidRPr="00E11B2D">
        <w:rPr>
          <w:rFonts w:ascii="Times New Roman" w:hAnsi="Times New Roman" w:cs="Times New Roman"/>
          <w:noProof/>
          <w:sz w:val="24"/>
          <w:szCs w:val="24"/>
        </w:rPr>
        <w:t>(3), 557-586.</w:t>
      </w:r>
    </w:p>
    <w:p w14:paraId="49BB43B6"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Stuart, T. E., &amp; Yim, S. (2010). Board interlocks and the propensity to be targeted in private equity transactions. </w:t>
      </w:r>
      <w:r w:rsidRPr="00E11B2D">
        <w:rPr>
          <w:rFonts w:ascii="Times New Roman" w:hAnsi="Times New Roman" w:cs="Times New Roman"/>
          <w:i/>
          <w:noProof/>
          <w:sz w:val="24"/>
          <w:szCs w:val="24"/>
        </w:rPr>
        <w:t>Journal of Financial Economics, 97</w:t>
      </w:r>
      <w:r w:rsidRPr="00E11B2D">
        <w:rPr>
          <w:rFonts w:ascii="Times New Roman" w:hAnsi="Times New Roman" w:cs="Times New Roman"/>
          <w:noProof/>
          <w:sz w:val="24"/>
          <w:szCs w:val="24"/>
        </w:rPr>
        <w:t>(1), 174-189.</w:t>
      </w:r>
    </w:p>
    <w:p w14:paraId="72B96E9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Torugsa, N. A., O’Donohue, W., &amp; Hecker, R. (2012). Capabilities, proactive CSR and financial performance in SMEs: Empirical evidence from an Australian manufacturing industry sector. </w:t>
      </w:r>
      <w:r w:rsidRPr="00E11B2D">
        <w:rPr>
          <w:rFonts w:ascii="Times New Roman" w:hAnsi="Times New Roman" w:cs="Times New Roman"/>
          <w:i/>
          <w:noProof/>
          <w:sz w:val="24"/>
          <w:szCs w:val="24"/>
        </w:rPr>
        <w:t>Journal of Business Ethics, 109</w:t>
      </w:r>
      <w:r w:rsidRPr="00E11B2D">
        <w:rPr>
          <w:rFonts w:ascii="Times New Roman" w:hAnsi="Times New Roman" w:cs="Times New Roman"/>
          <w:noProof/>
          <w:sz w:val="24"/>
          <w:szCs w:val="24"/>
        </w:rPr>
        <w:t>(4), 483-500.</w:t>
      </w:r>
    </w:p>
    <w:p w14:paraId="5D83089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Useem, M. (1984). The inner circle: Large corporations and the rise of business political activity in the U.S. and U.K. </w:t>
      </w:r>
      <w:r w:rsidRPr="00E11B2D">
        <w:rPr>
          <w:rFonts w:ascii="Times New Roman" w:hAnsi="Times New Roman" w:cs="Times New Roman"/>
          <w:i/>
          <w:noProof/>
          <w:sz w:val="24"/>
          <w:szCs w:val="24"/>
        </w:rPr>
        <w:t>New York: Oxford University Press</w:t>
      </w:r>
      <w:r w:rsidRPr="00E11B2D">
        <w:rPr>
          <w:rFonts w:ascii="Times New Roman" w:hAnsi="Times New Roman" w:cs="Times New Roman"/>
          <w:noProof/>
          <w:sz w:val="24"/>
          <w:szCs w:val="24"/>
        </w:rPr>
        <w:t>.</w:t>
      </w:r>
    </w:p>
    <w:p w14:paraId="5408736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Villiers, C. D., Naiker, V., &amp; Staden, C. (2011). The effect of board characteristics on firm environmental performance. </w:t>
      </w:r>
      <w:r w:rsidRPr="00E11B2D">
        <w:rPr>
          <w:rFonts w:ascii="Times New Roman" w:hAnsi="Times New Roman" w:cs="Times New Roman"/>
          <w:i/>
          <w:noProof/>
          <w:sz w:val="24"/>
          <w:szCs w:val="24"/>
        </w:rPr>
        <w:t>Journal of Management, 37</w:t>
      </w:r>
      <w:r w:rsidRPr="00E11B2D">
        <w:rPr>
          <w:rFonts w:ascii="Times New Roman" w:hAnsi="Times New Roman" w:cs="Times New Roman"/>
          <w:noProof/>
          <w:sz w:val="24"/>
          <w:szCs w:val="24"/>
        </w:rPr>
        <w:t>(6), 1636-1663.</w:t>
      </w:r>
    </w:p>
    <w:p w14:paraId="6FC73C3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Vishwanathan, P., Oosterhout, H., Heugens, P., Duran, P., &amp; Essen, M. V. (2020). Strategic CSR: A concept building meta-analysis. </w:t>
      </w:r>
      <w:r w:rsidRPr="00E11B2D">
        <w:rPr>
          <w:rFonts w:ascii="Times New Roman" w:hAnsi="Times New Roman" w:cs="Times New Roman"/>
          <w:i/>
          <w:noProof/>
          <w:sz w:val="24"/>
          <w:szCs w:val="24"/>
        </w:rPr>
        <w:t>Journal of Management Studies, 57</w:t>
      </w:r>
      <w:r w:rsidRPr="00E11B2D">
        <w:rPr>
          <w:rFonts w:ascii="Times New Roman" w:hAnsi="Times New Roman" w:cs="Times New Roman"/>
          <w:noProof/>
          <w:sz w:val="24"/>
          <w:szCs w:val="24"/>
        </w:rPr>
        <w:t>(2), 314-350.</w:t>
      </w:r>
    </w:p>
    <w:p w14:paraId="5E9BDF0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asserman, S., &amp; Faust, K. (1994). Social network analysis: Methods and applications. </w:t>
      </w:r>
      <w:r w:rsidRPr="00E11B2D">
        <w:rPr>
          <w:rFonts w:ascii="Times New Roman" w:hAnsi="Times New Roman" w:cs="Times New Roman"/>
          <w:i/>
          <w:noProof/>
          <w:sz w:val="24"/>
          <w:szCs w:val="24"/>
        </w:rPr>
        <w:t>Cambridge: Cambridge University Press</w:t>
      </w:r>
      <w:r w:rsidRPr="00E11B2D">
        <w:rPr>
          <w:rFonts w:ascii="Times New Roman" w:hAnsi="Times New Roman" w:cs="Times New Roman"/>
          <w:noProof/>
          <w:sz w:val="24"/>
          <w:szCs w:val="24"/>
        </w:rPr>
        <w:t>.</w:t>
      </w:r>
    </w:p>
    <w:p w14:paraId="51ED874E"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lastRenderedPageBreak/>
        <w:t xml:space="preserve">Wen, W., Cui, H., &amp; Ke, Y. (2020). Directors with foreign experience and corporate tax avoidance. </w:t>
      </w:r>
      <w:r w:rsidRPr="00E11B2D">
        <w:rPr>
          <w:rFonts w:ascii="Times New Roman" w:hAnsi="Times New Roman" w:cs="Times New Roman"/>
          <w:i/>
          <w:noProof/>
          <w:sz w:val="24"/>
          <w:szCs w:val="24"/>
        </w:rPr>
        <w:t>Journal of Corporate Finance, 62</w:t>
      </w:r>
      <w:r w:rsidRPr="00E11B2D">
        <w:rPr>
          <w:rFonts w:ascii="Times New Roman" w:hAnsi="Times New Roman" w:cs="Times New Roman"/>
          <w:noProof/>
          <w:sz w:val="24"/>
          <w:szCs w:val="24"/>
        </w:rPr>
        <w:t>, 1-28.</w:t>
      </w:r>
    </w:p>
    <w:p w14:paraId="0333138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ernerfelt, B. (1984). A resource-based view of the firm. </w:t>
      </w:r>
      <w:r w:rsidRPr="00E11B2D">
        <w:rPr>
          <w:rFonts w:ascii="Times New Roman" w:hAnsi="Times New Roman" w:cs="Times New Roman"/>
          <w:i/>
          <w:noProof/>
          <w:sz w:val="24"/>
          <w:szCs w:val="24"/>
        </w:rPr>
        <w:t>Strategic Management Journal, 5</w:t>
      </w:r>
      <w:r w:rsidRPr="00E11B2D">
        <w:rPr>
          <w:rFonts w:ascii="Times New Roman" w:hAnsi="Times New Roman" w:cs="Times New Roman"/>
          <w:noProof/>
          <w:sz w:val="24"/>
          <w:szCs w:val="24"/>
        </w:rPr>
        <w:t>, 171-180.</w:t>
      </w:r>
    </w:p>
    <w:p w14:paraId="245F1A92"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hited, T. M., &amp; Wu, G. (2006). Financial constraints risk. </w:t>
      </w:r>
      <w:r w:rsidRPr="00E11B2D">
        <w:rPr>
          <w:rFonts w:ascii="Times New Roman" w:hAnsi="Times New Roman" w:cs="Times New Roman"/>
          <w:i/>
          <w:noProof/>
          <w:sz w:val="24"/>
          <w:szCs w:val="24"/>
        </w:rPr>
        <w:t>Review of Financial Studies, 19</w:t>
      </w:r>
      <w:r w:rsidRPr="00E11B2D">
        <w:rPr>
          <w:rFonts w:ascii="Times New Roman" w:hAnsi="Times New Roman" w:cs="Times New Roman"/>
          <w:noProof/>
          <w:sz w:val="24"/>
          <w:szCs w:val="24"/>
        </w:rPr>
        <w:t>(2), 531-559.</w:t>
      </w:r>
    </w:p>
    <w:p w14:paraId="48EF494A"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indmeijer, F. (2005). A finite sample correction for the variance of linear efficient two-step GMM estimators. </w:t>
      </w:r>
      <w:r w:rsidRPr="00E11B2D">
        <w:rPr>
          <w:rFonts w:ascii="Times New Roman" w:hAnsi="Times New Roman" w:cs="Times New Roman"/>
          <w:i/>
          <w:noProof/>
          <w:sz w:val="24"/>
          <w:szCs w:val="24"/>
        </w:rPr>
        <w:t>Journal of Econometrics, 126</w:t>
      </w:r>
      <w:r w:rsidRPr="00E11B2D">
        <w:rPr>
          <w:rFonts w:ascii="Times New Roman" w:hAnsi="Times New Roman" w:cs="Times New Roman"/>
          <w:noProof/>
          <w:sz w:val="24"/>
          <w:szCs w:val="24"/>
        </w:rPr>
        <w:t>(1), 25-51.</w:t>
      </w:r>
    </w:p>
    <w:p w14:paraId="0DC93C5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intoki, M. B., Linck, J. S., &amp; Netter, J. M. (2012). Endogeneity and the dynamics of internal corporate governance. </w:t>
      </w:r>
      <w:r w:rsidRPr="00E11B2D">
        <w:rPr>
          <w:rFonts w:ascii="Times New Roman" w:hAnsi="Times New Roman" w:cs="Times New Roman"/>
          <w:i/>
          <w:noProof/>
          <w:sz w:val="24"/>
          <w:szCs w:val="24"/>
        </w:rPr>
        <w:t>Journal of Financial Economics, 105</w:t>
      </w:r>
      <w:r w:rsidRPr="00E11B2D">
        <w:rPr>
          <w:rFonts w:ascii="Times New Roman" w:hAnsi="Times New Roman" w:cs="Times New Roman"/>
          <w:noProof/>
          <w:sz w:val="24"/>
          <w:szCs w:val="24"/>
        </w:rPr>
        <w:t>(3), 581-606.</w:t>
      </w:r>
    </w:p>
    <w:p w14:paraId="5557B595"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Wooldridge, J. M. W. (2002). Econometric analysis of cross section and panel data. </w:t>
      </w:r>
      <w:r w:rsidRPr="00E11B2D">
        <w:rPr>
          <w:rFonts w:ascii="Times New Roman" w:hAnsi="Times New Roman" w:cs="Times New Roman"/>
          <w:i/>
          <w:noProof/>
          <w:sz w:val="24"/>
          <w:szCs w:val="24"/>
        </w:rPr>
        <w:t>Massachusetts: Massachusetts institute of technology</w:t>
      </w:r>
      <w:r w:rsidRPr="00E11B2D">
        <w:rPr>
          <w:rFonts w:ascii="Times New Roman" w:hAnsi="Times New Roman" w:cs="Times New Roman"/>
          <w:noProof/>
          <w:sz w:val="24"/>
          <w:szCs w:val="24"/>
        </w:rPr>
        <w:t>.</w:t>
      </w:r>
    </w:p>
    <w:p w14:paraId="31A84A2B"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Xia, X., Teng, F., &amp; Gu, X. (2019). Reputation repair and corporate donations: An investigation of responses to regulatory penalties. </w:t>
      </w:r>
      <w:r w:rsidRPr="00E11B2D">
        <w:rPr>
          <w:rFonts w:ascii="Times New Roman" w:hAnsi="Times New Roman" w:cs="Times New Roman"/>
          <w:i/>
          <w:noProof/>
          <w:sz w:val="24"/>
          <w:szCs w:val="24"/>
        </w:rPr>
        <w:t>China Journal of Accounting Research, 12</w:t>
      </w:r>
      <w:r w:rsidRPr="00E11B2D">
        <w:rPr>
          <w:rFonts w:ascii="Times New Roman" w:hAnsi="Times New Roman" w:cs="Times New Roman"/>
          <w:noProof/>
          <w:sz w:val="24"/>
          <w:szCs w:val="24"/>
        </w:rPr>
        <w:t>(3), 293-313.</w:t>
      </w:r>
    </w:p>
    <w:p w14:paraId="4E063A6F"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Xianjie, H., Pittman, J. A., Rui, O. M., &amp; Donghui, W. (2017). Do social ties between external auditors and audit committee members affect audit quality? </w:t>
      </w:r>
      <w:r w:rsidRPr="00E11B2D">
        <w:rPr>
          <w:rFonts w:ascii="Times New Roman" w:hAnsi="Times New Roman" w:cs="Times New Roman"/>
          <w:i/>
          <w:noProof/>
          <w:sz w:val="24"/>
          <w:szCs w:val="24"/>
        </w:rPr>
        <w:t>The Accounting Review, 92</w:t>
      </w:r>
      <w:r w:rsidRPr="00E11B2D">
        <w:rPr>
          <w:rFonts w:ascii="Times New Roman" w:hAnsi="Times New Roman" w:cs="Times New Roman"/>
          <w:noProof/>
          <w:sz w:val="24"/>
          <w:szCs w:val="24"/>
        </w:rPr>
        <w:t>(5), 61-87.</w:t>
      </w:r>
    </w:p>
    <w:p w14:paraId="0F581317"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Yuan, Y., Tian, G., Lu, L. Y., &amp; Yu, Y. (2017). CEO ability and Corporate social responsibility. </w:t>
      </w:r>
      <w:r w:rsidRPr="00E11B2D">
        <w:rPr>
          <w:rFonts w:ascii="Times New Roman" w:hAnsi="Times New Roman" w:cs="Times New Roman"/>
          <w:i/>
          <w:noProof/>
          <w:sz w:val="24"/>
          <w:szCs w:val="24"/>
        </w:rPr>
        <w:t>Journal of Business Ethics, 157</w:t>
      </w:r>
      <w:r w:rsidRPr="00E11B2D">
        <w:rPr>
          <w:rFonts w:ascii="Times New Roman" w:hAnsi="Times New Roman" w:cs="Times New Roman"/>
          <w:noProof/>
          <w:sz w:val="24"/>
          <w:szCs w:val="24"/>
        </w:rPr>
        <w:t>(2), 391-411.</w:t>
      </w:r>
    </w:p>
    <w:p w14:paraId="135D2893"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Zerbini, F. (2017). Csr initiatives as market signals: A review and research agenda. </w:t>
      </w:r>
      <w:r w:rsidRPr="00E11B2D">
        <w:rPr>
          <w:rFonts w:ascii="Times New Roman" w:hAnsi="Times New Roman" w:cs="Times New Roman"/>
          <w:i/>
          <w:noProof/>
          <w:sz w:val="24"/>
          <w:szCs w:val="24"/>
        </w:rPr>
        <w:t>Journal of Business Ethics, 146</w:t>
      </w:r>
      <w:r w:rsidRPr="00E11B2D">
        <w:rPr>
          <w:rFonts w:ascii="Times New Roman" w:hAnsi="Times New Roman" w:cs="Times New Roman"/>
          <w:noProof/>
          <w:sz w:val="24"/>
          <w:szCs w:val="24"/>
        </w:rPr>
        <w:t>(1), 1-23.</w:t>
      </w:r>
    </w:p>
    <w:p w14:paraId="05F48751" w14:textId="77777777" w:rsidR="00E607F4" w:rsidRPr="00E11B2D" w:rsidRDefault="00E607F4" w:rsidP="00E11B2D">
      <w:pPr>
        <w:pStyle w:val="EndNoteBibliography"/>
        <w:spacing w:beforeLines="50" w:before="156" w:afterLines="50" w:after="156"/>
        <w:ind w:firstLineChars="200" w:firstLine="480"/>
        <w:jc w:val="both"/>
        <w:rPr>
          <w:rFonts w:ascii="Times New Roman" w:hAnsi="Times New Roman" w:cs="Times New Roman"/>
          <w:noProof/>
          <w:sz w:val="24"/>
          <w:szCs w:val="24"/>
        </w:rPr>
      </w:pPr>
      <w:r w:rsidRPr="00E11B2D">
        <w:rPr>
          <w:rFonts w:ascii="Times New Roman" w:hAnsi="Times New Roman" w:cs="Times New Roman"/>
          <w:noProof/>
          <w:sz w:val="24"/>
          <w:szCs w:val="24"/>
        </w:rPr>
        <w:t xml:space="preserve">Zhang, J. Q., Zhu, H., &amp; Ding, H. (2012). Board composition and corporate social responsibility: An empirical investigation in the post sarbanes-oxley era. </w:t>
      </w:r>
      <w:r w:rsidRPr="00E11B2D">
        <w:rPr>
          <w:rFonts w:ascii="Times New Roman" w:hAnsi="Times New Roman" w:cs="Times New Roman"/>
          <w:i/>
          <w:noProof/>
          <w:sz w:val="24"/>
          <w:szCs w:val="24"/>
        </w:rPr>
        <w:t>Journal of Business Ethics, 114</w:t>
      </w:r>
      <w:r w:rsidRPr="00E11B2D">
        <w:rPr>
          <w:rFonts w:ascii="Times New Roman" w:hAnsi="Times New Roman" w:cs="Times New Roman"/>
          <w:noProof/>
          <w:sz w:val="24"/>
          <w:szCs w:val="24"/>
        </w:rPr>
        <w:t>(3), 381-392.</w:t>
      </w:r>
    </w:p>
    <w:p w14:paraId="4FEE437F" w14:textId="70624B6D" w:rsidR="00222255" w:rsidRPr="004E7E5A" w:rsidRDefault="00222255" w:rsidP="00E11B2D">
      <w:pPr>
        <w:pStyle w:val="a7"/>
        <w:spacing w:beforeLines="50" w:before="156" w:afterLines="50" w:after="156" w:line="240" w:lineRule="auto"/>
        <w:ind w:firstLine="480"/>
        <w:rPr>
          <w:rFonts w:cs="Times New Roman"/>
          <w:szCs w:val="24"/>
        </w:rPr>
      </w:pPr>
      <w:r w:rsidRPr="00E11B2D">
        <w:rPr>
          <w:rFonts w:cs="Times New Roman"/>
          <w:szCs w:val="24"/>
        </w:rPr>
        <w:fldChar w:fldCharType="end"/>
      </w:r>
    </w:p>
    <w:p w14:paraId="02A04DE3" w14:textId="77777777" w:rsidR="00222255" w:rsidRPr="004E7E5A" w:rsidRDefault="00222255" w:rsidP="004364B1">
      <w:pPr>
        <w:pStyle w:val="a7"/>
        <w:spacing w:beforeLines="50" w:before="156" w:afterLines="50" w:after="156" w:line="240" w:lineRule="auto"/>
        <w:ind w:left="480" w:hangingChars="200" w:hanging="480"/>
        <w:rPr>
          <w:rFonts w:cs="Times New Roman"/>
          <w:szCs w:val="24"/>
        </w:rPr>
      </w:pPr>
    </w:p>
    <w:p w14:paraId="5AD89C69" w14:textId="77777777" w:rsidR="00222255" w:rsidRPr="004E7E5A" w:rsidRDefault="00222255" w:rsidP="00222255">
      <w:pPr>
        <w:pStyle w:val="a5"/>
        <w:rPr>
          <w:rFonts w:ascii="Times New Roman" w:hAnsi="Times New Roman" w:cs="Times New Roman"/>
          <w:color w:val="000000" w:themeColor="text1"/>
          <w:sz w:val="32"/>
        </w:rPr>
        <w:sectPr w:rsidR="00222255" w:rsidRPr="004E7E5A" w:rsidSect="008F110D">
          <w:pgSz w:w="11906" w:h="16838"/>
          <w:pgMar w:top="1701" w:right="1418" w:bottom="1361" w:left="1418" w:header="1134" w:footer="1134" w:gutter="0"/>
          <w:cols w:space="425"/>
          <w:docGrid w:type="lines" w:linePitch="312"/>
        </w:sectPr>
      </w:pPr>
    </w:p>
    <w:p w14:paraId="42F542A9" w14:textId="77777777" w:rsidR="00222255" w:rsidRPr="004E7E5A" w:rsidRDefault="00222255" w:rsidP="00222255">
      <w:pPr>
        <w:pStyle w:val="4"/>
        <w:spacing w:before="0" w:after="0" w:line="480" w:lineRule="auto"/>
        <w:rPr>
          <w:color w:val="000000" w:themeColor="text1"/>
        </w:rPr>
      </w:pPr>
      <w:r w:rsidRPr="004E7E5A">
        <w:rPr>
          <w:color w:val="000000" w:themeColor="text1"/>
        </w:rPr>
        <w:lastRenderedPageBreak/>
        <w:t>Appendix A: Variable Definitions</w:t>
      </w:r>
    </w:p>
    <w:tbl>
      <w:tblPr>
        <w:tblW w:w="5000" w:type="pct"/>
        <w:tblLayout w:type="fixed"/>
        <w:tblLook w:val="04A0" w:firstRow="1" w:lastRow="0" w:firstColumn="1" w:lastColumn="0" w:noHBand="0" w:noVBand="1"/>
      </w:tblPr>
      <w:tblGrid>
        <w:gridCol w:w="2694"/>
        <w:gridCol w:w="289"/>
        <w:gridCol w:w="6087"/>
      </w:tblGrid>
      <w:tr w:rsidR="001E3466" w:rsidRPr="004E7E5A" w14:paraId="05C75202" w14:textId="77777777" w:rsidTr="007A277D">
        <w:trPr>
          <w:trHeight w:val="20"/>
        </w:trPr>
        <w:tc>
          <w:tcPr>
            <w:tcW w:w="2694" w:type="dxa"/>
            <w:tcBorders>
              <w:top w:val="single" w:sz="4" w:space="0" w:color="auto"/>
              <w:left w:val="nil"/>
              <w:bottom w:val="single" w:sz="4" w:space="0" w:color="auto"/>
              <w:right w:val="nil"/>
            </w:tcBorders>
            <w:shd w:val="clear" w:color="auto" w:fill="auto"/>
            <w:noWrap/>
          </w:tcPr>
          <w:p w14:paraId="560B280F" w14:textId="77777777" w:rsidR="00222255" w:rsidRPr="004E7E5A" w:rsidRDefault="00222255" w:rsidP="00116073">
            <w:pPr>
              <w:jc w:val="left"/>
              <w:rPr>
                <w:rFonts w:ascii="Times New Roman" w:hAnsi="Times New Roman"/>
                <w:b/>
                <w:bCs/>
                <w:color w:val="000000" w:themeColor="text1"/>
                <w:sz w:val="24"/>
                <w:szCs w:val="24"/>
              </w:rPr>
            </w:pPr>
            <w:r w:rsidRPr="004E7E5A">
              <w:rPr>
                <w:rFonts w:ascii="Times New Roman" w:hAnsi="Times New Roman"/>
                <w:b/>
                <w:bCs/>
                <w:color w:val="000000" w:themeColor="text1"/>
                <w:sz w:val="24"/>
                <w:szCs w:val="24"/>
              </w:rPr>
              <w:t>Variables</w:t>
            </w:r>
          </w:p>
        </w:tc>
        <w:tc>
          <w:tcPr>
            <w:tcW w:w="289" w:type="dxa"/>
            <w:tcBorders>
              <w:top w:val="single" w:sz="4" w:space="0" w:color="auto"/>
              <w:left w:val="nil"/>
              <w:right w:val="nil"/>
            </w:tcBorders>
            <w:shd w:val="clear" w:color="auto" w:fill="auto"/>
            <w:noWrap/>
          </w:tcPr>
          <w:p w14:paraId="050C990D" w14:textId="77777777" w:rsidR="00222255" w:rsidRPr="004E7E5A" w:rsidRDefault="00222255" w:rsidP="00116073">
            <w:pPr>
              <w:jc w:val="center"/>
              <w:rPr>
                <w:rFonts w:ascii="Times New Roman" w:eastAsia="Times New Roman" w:hAnsi="Times New Roman"/>
                <w:b/>
                <w:bCs/>
                <w:color w:val="000000" w:themeColor="text1"/>
                <w:sz w:val="24"/>
                <w:szCs w:val="24"/>
                <w:lang w:eastAsia="en-GB"/>
              </w:rPr>
            </w:pPr>
          </w:p>
        </w:tc>
        <w:tc>
          <w:tcPr>
            <w:tcW w:w="6087" w:type="dxa"/>
            <w:tcBorders>
              <w:top w:val="single" w:sz="4" w:space="0" w:color="auto"/>
              <w:left w:val="nil"/>
              <w:bottom w:val="nil"/>
              <w:right w:val="nil"/>
            </w:tcBorders>
            <w:shd w:val="clear" w:color="auto" w:fill="auto"/>
          </w:tcPr>
          <w:p w14:paraId="4F5833C8" w14:textId="77777777" w:rsidR="00222255" w:rsidRPr="004E7E5A" w:rsidRDefault="00222255" w:rsidP="00116073">
            <w:pP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finitions</w:t>
            </w:r>
          </w:p>
        </w:tc>
      </w:tr>
      <w:tr w:rsidR="001E3466" w:rsidRPr="004E7E5A" w14:paraId="4DA2577B" w14:textId="77777777" w:rsidTr="007A277D">
        <w:trPr>
          <w:trHeight w:val="20"/>
        </w:trPr>
        <w:tc>
          <w:tcPr>
            <w:tcW w:w="2694" w:type="dxa"/>
            <w:tcBorders>
              <w:top w:val="single" w:sz="4" w:space="0" w:color="auto"/>
              <w:left w:val="nil"/>
              <w:bottom w:val="single" w:sz="4" w:space="0" w:color="auto"/>
              <w:right w:val="nil"/>
            </w:tcBorders>
            <w:shd w:val="clear" w:color="auto" w:fill="auto"/>
            <w:noWrap/>
          </w:tcPr>
          <w:p w14:paraId="4AA1BBBE" w14:textId="77777777" w:rsidR="00222255" w:rsidRPr="004E7E5A" w:rsidRDefault="00222255" w:rsidP="00116073">
            <w:pPr>
              <w:jc w:val="left"/>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Dependent Variable</w:t>
            </w:r>
          </w:p>
        </w:tc>
        <w:tc>
          <w:tcPr>
            <w:tcW w:w="289" w:type="dxa"/>
            <w:tcBorders>
              <w:left w:val="nil"/>
              <w:bottom w:val="nil"/>
              <w:right w:val="nil"/>
            </w:tcBorders>
            <w:shd w:val="clear" w:color="auto" w:fill="auto"/>
            <w:noWrap/>
          </w:tcPr>
          <w:p w14:paraId="39AC3786"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single" w:sz="4" w:space="0" w:color="auto"/>
              <w:left w:val="nil"/>
              <w:bottom w:val="nil"/>
              <w:right w:val="nil"/>
            </w:tcBorders>
            <w:shd w:val="clear" w:color="auto" w:fill="auto"/>
          </w:tcPr>
          <w:p w14:paraId="1EDADECE" w14:textId="77777777" w:rsidR="00222255" w:rsidRPr="004E7E5A" w:rsidRDefault="00222255" w:rsidP="00116073">
            <w:pPr>
              <w:rPr>
                <w:rFonts w:ascii="Times New Roman" w:hAnsi="Times New Roman"/>
                <w:color w:val="000000" w:themeColor="text1"/>
                <w:kern w:val="0"/>
                <w:sz w:val="24"/>
                <w:szCs w:val="24"/>
              </w:rPr>
            </w:pPr>
          </w:p>
        </w:tc>
      </w:tr>
      <w:tr w:rsidR="001E3466" w:rsidRPr="004E7E5A" w14:paraId="3DCA7183" w14:textId="77777777" w:rsidTr="007A277D">
        <w:trPr>
          <w:trHeight w:val="20"/>
        </w:trPr>
        <w:tc>
          <w:tcPr>
            <w:tcW w:w="2694" w:type="dxa"/>
            <w:tcBorders>
              <w:top w:val="single" w:sz="4" w:space="0" w:color="auto"/>
              <w:left w:val="nil"/>
              <w:right w:val="nil"/>
            </w:tcBorders>
            <w:shd w:val="clear" w:color="auto" w:fill="auto"/>
            <w:noWrap/>
          </w:tcPr>
          <w:p w14:paraId="6802F0EF"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Csr</w:t>
            </w:r>
            <w:proofErr w:type="spellEnd"/>
          </w:p>
        </w:tc>
        <w:tc>
          <w:tcPr>
            <w:tcW w:w="289" w:type="dxa"/>
            <w:tcBorders>
              <w:top w:val="nil"/>
              <w:left w:val="nil"/>
              <w:bottom w:val="nil"/>
              <w:right w:val="nil"/>
            </w:tcBorders>
            <w:shd w:val="clear" w:color="auto" w:fill="auto"/>
            <w:noWrap/>
          </w:tcPr>
          <w:p w14:paraId="53E1E634"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1C492984" w14:textId="77777777" w:rsidR="00222255" w:rsidRPr="004E7E5A" w:rsidRDefault="00222255" w:rsidP="00116073">
            <w:pPr>
              <w:ind w:left="240" w:hangingChars="100" w:hanging="240"/>
              <w:rPr>
                <w:rFonts w:ascii="Times New Roman" w:eastAsia="Times New Roman" w:hAnsi="Times New Roman"/>
                <w:color w:val="000000" w:themeColor="text1"/>
                <w:sz w:val="24"/>
                <w:szCs w:val="24"/>
                <w:lang w:eastAsia="en-GB"/>
              </w:rPr>
            </w:pPr>
            <w:r w:rsidRPr="004E7E5A">
              <w:rPr>
                <w:rFonts w:ascii="Times New Roman" w:hAnsi="Times New Roman"/>
                <w:color w:val="000000" w:themeColor="text1"/>
                <w:kern w:val="0"/>
                <w:sz w:val="24"/>
                <w:szCs w:val="24"/>
              </w:rPr>
              <w:t>The evaluation index of firms’ corporate social responsibility (CSR) disclosure published by Rankins (RKS) to measure CSR disclosure quality. RKS’ CSR reports ranking is based on the Sustainability Reporting Guidelines (the third edition) issued by Global Reporting Initiative (GRI 3.0).</w:t>
            </w:r>
          </w:p>
        </w:tc>
      </w:tr>
      <w:tr w:rsidR="001E3466" w:rsidRPr="004E7E5A" w14:paraId="7B591AA1" w14:textId="77777777" w:rsidTr="007A277D">
        <w:trPr>
          <w:trHeight w:val="20"/>
        </w:trPr>
        <w:tc>
          <w:tcPr>
            <w:tcW w:w="2694" w:type="dxa"/>
            <w:tcBorders>
              <w:top w:val="nil"/>
              <w:left w:val="nil"/>
              <w:bottom w:val="single" w:sz="4" w:space="0" w:color="auto"/>
              <w:right w:val="nil"/>
            </w:tcBorders>
            <w:shd w:val="clear" w:color="auto" w:fill="auto"/>
            <w:noWrap/>
          </w:tcPr>
          <w:p w14:paraId="1A719026" w14:textId="77777777" w:rsidR="00222255" w:rsidRPr="004E7E5A" w:rsidRDefault="00222255" w:rsidP="00116073">
            <w:pPr>
              <w:jc w:val="left"/>
              <w:rPr>
                <w:rFonts w:ascii="Times New Roman" w:hAnsi="Times New Roman"/>
                <w:color w:val="000000" w:themeColor="text1"/>
                <w:sz w:val="24"/>
                <w:szCs w:val="24"/>
              </w:rPr>
            </w:pPr>
            <w:r w:rsidRPr="004E7E5A">
              <w:rPr>
                <w:rFonts w:ascii="Times New Roman" w:hAnsi="Times New Roman"/>
                <w:color w:val="000000" w:themeColor="text1"/>
                <w:sz w:val="24"/>
                <w:szCs w:val="24"/>
              </w:rPr>
              <w:t>Directors’ Network</w:t>
            </w:r>
            <w:r w:rsidRPr="004E7E5A">
              <w:rPr>
                <w:rFonts w:ascii="Times New Roman" w:hAnsi="Times New Roman" w:hint="eastAsia"/>
                <w:color w:val="000000" w:themeColor="text1"/>
                <w:sz w:val="24"/>
                <w:szCs w:val="24"/>
              </w:rPr>
              <w:t xml:space="preserve"> </w:t>
            </w:r>
            <w:r w:rsidRPr="004E7E5A">
              <w:rPr>
                <w:rFonts w:ascii="Times New Roman" w:hAnsi="Times New Roman"/>
                <w:color w:val="000000" w:themeColor="text1"/>
                <w:sz w:val="24"/>
                <w:szCs w:val="24"/>
              </w:rPr>
              <w:t>Centrality</w:t>
            </w:r>
          </w:p>
        </w:tc>
        <w:tc>
          <w:tcPr>
            <w:tcW w:w="289" w:type="dxa"/>
            <w:tcBorders>
              <w:top w:val="nil"/>
              <w:left w:val="nil"/>
              <w:bottom w:val="nil"/>
              <w:right w:val="nil"/>
            </w:tcBorders>
            <w:shd w:val="clear" w:color="auto" w:fill="auto"/>
            <w:noWrap/>
          </w:tcPr>
          <w:p w14:paraId="11B3C851"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39187BFB" w14:textId="77777777" w:rsidR="00222255" w:rsidRPr="004E7E5A" w:rsidRDefault="00222255" w:rsidP="00116073">
            <w:pPr>
              <w:ind w:left="240" w:hangingChars="100" w:hanging="240"/>
              <w:rPr>
                <w:rFonts w:ascii="Times New Roman" w:hAnsi="Times New Roman"/>
                <w:color w:val="000000" w:themeColor="text1"/>
                <w:sz w:val="24"/>
                <w:szCs w:val="24"/>
              </w:rPr>
            </w:pPr>
          </w:p>
        </w:tc>
      </w:tr>
      <w:tr w:rsidR="001E3466" w:rsidRPr="004E7E5A" w14:paraId="7335B74A" w14:textId="77777777" w:rsidTr="007A277D">
        <w:trPr>
          <w:trHeight w:val="20"/>
        </w:trPr>
        <w:tc>
          <w:tcPr>
            <w:tcW w:w="2694" w:type="dxa"/>
            <w:tcBorders>
              <w:top w:val="single" w:sz="4" w:space="0" w:color="auto"/>
              <w:left w:val="nil"/>
              <w:bottom w:val="nil"/>
              <w:right w:val="nil"/>
            </w:tcBorders>
            <w:shd w:val="clear" w:color="auto" w:fill="auto"/>
            <w:noWrap/>
          </w:tcPr>
          <w:p w14:paraId="245F9983" w14:textId="77777777" w:rsidR="00222255" w:rsidRPr="004E7E5A" w:rsidRDefault="00222255" w:rsidP="00116073">
            <w:pPr>
              <w:jc w:val="left"/>
              <w:rPr>
                <w:rFonts w:ascii="Times New Roman" w:hAnsi="Times New Roman"/>
                <w:i/>
                <w:iCs/>
                <w:color w:val="000000" w:themeColor="text1"/>
                <w:kern w:val="0"/>
                <w:sz w:val="24"/>
                <w:szCs w:val="24"/>
              </w:rPr>
            </w:pPr>
          </w:p>
        </w:tc>
        <w:tc>
          <w:tcPr>
            <w:tcW w:w="289" w:type="dxa"/>
            <w:tcBorders>
              <w:top w:val="nil"/>
              <w:left w:val="nil"/>
              <w:bottom w:val="nil"/>
              <w:right w:val="nil"/>
            </w:tcBorders>
            <w:shd w:val="clear" w:color="auto" w:fill="auto"/>
            <w:noWrap/>
          </w:tcPr>
          <w:p w14:paraId="0290F65C"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0E47CAA4" w14:textId="77777777" w:rsidR="00222255" w:rsidRPr="004E7E5A" w:rsidRDefault="00222255" w:rsidP="00116073">
            <w:pPr>
              <w:ind w:left="240" w:hangingChars="100" w:hanging="240"/>
              <w:rPr>
                <w:rFonts w:ascii="Times New Roman" w:hAnsi="Times New Roman"/>
                <w:color w:val="000000" w:themeColor="text1"/>
                <w:kern w:val="0"/>
                <w:sz w:val="24"/>
                <w:szCs w:val="24"/>
              </w:rPr>
            </w:pPr>
          </w:p>
        </w:tc>
      </w:tr>
      <w:tr w:rsidR="001E3466" w:rsidRPr="004E7E5A" w14:paraId="0D154540" w14:textId="77777777" w:rsidTr="007A277D">
        <w:trPr>
          <w:trHeight w:val="20"/>
        </w:trPr>
        <w:tc>
          <w:tcPr>
            <w:tcW w:w="2694" w:type="dxa"/>
            <w:tcBorders>
              <w:top w:val="nil"/>
              <w:left w:val="nil"/>
              <w:bottom w:val="nil"/>
              <w:right w:val="nil"/>
            </w:tcBorders>
            <w:shd w:val="clear" w:color="auto" w:fill="auto"/>
            <w:noWrap/>
          </w:tcPr>
          <w:p w14:paraId="6EC58E30"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egree Centrality</w:t>
            </w:r>
          </w:p>
        </w:tc>
        <w:tc>
          <w:tcPr>
            <w:tcW w:w="289" w:type="dxa"/>
            <w:tcBorders>
              <w:top w:val="nil"/>
              <w:left w:val="nil"/>
              <w:bottom w:val="nil"/>
              <w:right w:val="nil"/>
            </w:tcBorders>
            <w:shd w:val="clear" w:color="auto" w:fill="auto"/>
            <w:noWrap/>
          </w:tcPr>
          <w:p w14:paraId="2BECAE77"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31EDDBC8" w14:textId="53D8E3BF"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The number of a director’s first-degree connections to other directors </w:t>
            </w:r>
            <w:r w:rsidRPr="004E7E5A">
              <w:rPr>
                <w:rFonts w:ascii="Times New Roman" w:hAnsi="Times New Roman"/>
                <w:color w:val="000000" w:themeColor="text1"/>
                <w:kern w:val="0"/>
                <w:sz w:val="24"/>
                <w:szCs w:val="24"/>
              </w:rPr>
              <w:fldChar w:fldCharType="begin"/>
            </w:r>
            <w:r w:rsidR="00317C6A" w:rsidRPr="004E7E5A">
              <w:rPr>
                <w:rFonts w:ascii="Times New Roman" w:hAnsi="Times New Roman"/>
                <w:color w:val="000000" w:themeColor="text1"/>
                <w:kern w:val="0"/>
                <w:sz w:val="24"/>
                <w:szCs w:val="24"/>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ascii="Times New Roman" w:hAnsi="Times New Roman"/>
                <w:color w:val="000000" w:themeColor="text1"/>
                <w:kern w:val="0"/>
                <w:sz w:val="24"/>
                <w:szCs w:val="24"/>
              </w:rPr>
              <w:fldChar w:fldCharType="separate"/>
            </w:r>
            <w:r w:rsidRPr="004E7E5A">
              <w:rPr>
                <w:rFonts w:ascii="Times New Roman" w:hAnsi="Times New Roman"/>
                <w:noProof/>
                <w:color w:val="000000" w:themeColor="text1"/>
                <w:kern w:val="0"/>
                <w:sz w:val="24"/>
                <w:szCs w:val="24"/>
              </w:rPr>
              <w:t>(Omer et al. 2019)</w:t>
            </w:r>
            <w:r w:rsidRPr="004E7E5A">
              <w:rPr>
                <w:rFonts w:ascii="Times New Roman" w:hAnsi="Times New Roman"/>
                <w:color w:val="000000" w:themeColor="text1"/>
                <w:kern w:val="0"/>
                <w:sz w:val="24"/>
                <w:szCs w:val="24"/>
              </w:rPr>
              <w:fldChar w:fldCharType="end"/>
            </w:r>
            <w:r w:rsidRPr="004E7E5A">
              <w:rPr>
                <w:rFonts w:ascii="Times New Roman" w:hAnsi="Times New Roman"/>
                <w:color w:val="000000" w:themeColor="text1"/>
                <w:kern w:val="0"/>
                <w:sz w:val="24"/>
                <w:szCs w:val="24"/>
              </w:rPr>
              <w:t>. Please refer to Appendix B for details.</w:t>
            </w:r>
          </w:p>
        </w:tc>
      </w:tr>
      <w:tr w:rsidR="001E3466" w:rsidRPr="004E7E5A" w14:paraId="7D85D644" w14:textId="77777777" w:rsidTr="007A277D">
        <w:trPr>
          <w:trHeight w:val="20"/>
        </w:trPr>
        <w:tc>
          <w:tcPr>
            <w:tcW w:w="2694" w:type="dxa"/>
            <w:tcBorders>
              <w:top w:val="nil"/>
              <w:left w:val="nil"/>
              <w:bottom w:val="nil"/>
              <w:right w:val="nil"/>
            </w:tcBorders>
            <w:shd w:val="clear" w:color="auto" w:fill="auto"/>
            <w:noWrap/>
          </w:tcPr>
          <w:p w14:paraId="040E6792"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Betweenness Centrality</w:t>
            </w:r>
          </w:p>
        </w:tc>
        <w:tc>
          <w:tcPr>
            <w:tcW w:w="289" w:type="dxa"/>
            <w:tcBorders>
              <w:top w:val="nil"/>
              <w:left w:val="nil"/>
              <w:bottom w:val="nil"/>
              <w:right w:val="nil"/>
            </w:tcBorders>
            <w:shd w:val="clear" w:color="auto" w:fill="auto"/>
            <w:noWrap/>
          </w:tcPr>
          <w:p w14:paraId="37A7EBCF"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400E3EA3" w14:textId="18818C8F"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宋体" w:hAnsi="Times New Roman"/>
                <w:color w:val="000000" w:themeColor="text1"/>
                <w:sz w:val="24"/>
                <w:szCs w:val="24"/>
              </w:rPr>
              <w:t xml:space="preserve">The likelihood that information will pass through a given director before it reaches other directors </w:t>
            </w:r>
            <w:r w:rsidRPr="004E7E5A">
              <w:rPr>
                <w:rFonts w:ascii="Times New Roman" w:hAnsi="Times New Roman"/>
                <w:color w:val="000000" w:themeColor="text1"/>
                <w:kern w:val="0"/>
                <w:sz w:val="24"/>
                <w:szCs w:val="24"/>
              </w:rPr>
              <w:fldChar w:fldCharType="begin"/>
            </w:r>
            <w:r w:rsidR="00317C6A" w:rsidRPr="004E7E5A">
              <w:rPr>
                <w:rFonts w:ascii="Times New Roman" w:hAnsi="Times New Roman"/>
                <w:color w:val="000000" w:themeColor="text1"/>
                <w:kern w:val="0"/>
                <w:sz w:val="24"/>
                <w:szCs w:val="24"/>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ascii="Times New Roman" w:hAnsi="Times New Roman"/>
                <w:color w:val="000000" w:themeColor="text1"/>
                <w:kern w:val="0"/>
                <w:sz w:val="24"/>
                <w:szCs w:val="24"/>
              </w:rPr>
              <w:fldChar w:fldCharType="separate"/>
            </w:r>
            <w:r w:rsidRPr="004E7E5A">
              <w:rPr>
                <w:rFonts w:ascii="Times New Roman" w:hAnsi="Times New Roman"/>
                <w:noProof/>
                <w:color w:val="000000" w:themeColor="text1"/>
                <w:kern w:val="0"/>
                <w:sz w:val="24"/>
                <w:szCs w:val="24"/>
              </w:rPr>
              <w:t>(Omer et al. 2019)</w:t>
            </w:r>
            <w:r w:rsidRPr="004E7E5A">
              <w:rPr>
                <w:rFonts w:ascii="Times New Roman" w:hAnsi="Times New Roman"/>
                <w:color w:val="000000" w:themeColor="text1"/>
                <w:kern w:val="0"/>
                <w:sz w:val="24"/>
                <w:szCs w:val="24"/>
              </w:rPr>
              <w:fldChar w:fldCharType="end"/>
            </w:r>
            <w:r w:rsidRPr="004E7E5A">
              <w:rPr>
                <w:rFonts w:ascii="Times New Roman" w:eastAsia="宋体" w:hAnsi="Times New Roman"/>
                <w:color w:val="000000" w:themeColor="text1"/>
                <w:sz w:val="24"/>
                <w:szCs w:val="24"/>
              </w:rPr>
              <w:t xml:space="preserve">. </w:t>
            </w:r>
            <w:r w:rsidRPr="004E7E5A">
              <w:rPr>
                <w:rFonts w:ascii="Times New Roman" w:hAnsi="Times New Roman"/>
                <w:color w:val="000000" w:themeColor="text1"/>
                <w:kern w:val="0"/>
                <w:sz w:val="24"/>
                <w:szCs w:val="24"/>
              </w:rPr>
              <w:t>Please refer to Appendix B for details.</w:t>
            </w:r>
          </w:p>
        </w:tc>
      </w:tr>
      <w:tr w:rsidR="001E3466" w:rsidRPr="004E7E5A" w14:paraId="065F3D69" w14:textId="77777777" w:rsidTr="007A277D">
        <w:trPr>
          <w:trHeight w:val="20"/>
        </w:trPr>
        <w:tc>
          <w:tcPr>
            <w:tcW w:w="2694" w:type="dxa"/>
            <w:tcBorders>
              <w:top w:val="nil"/>
              <w:left w:val="nil"/>
              <w:bottom w:val="nil"/>
              <w:right w:val="nil"/>
            </w:tcBorders>
            <w:shd w:val="clear" w:color="auto" w:fill="auto"/>
            <w:noWrap/>
          </w:tcPr>
          <w:p w14:paraId="1279F3DB"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loseness Centrality</w:t>
            </w:r>
          </w:p>
        </w:tc>
        <w:tc>
          <w:tcPr>
            <w:tcW w:w="289" w:type="dxa"/>
            <w:tcBorders>
              <w:top w:val="nil"/>
              <w:left w:val="nil"/>
              <w:bottom w:val="nil"/>
              <w:right w:val="nil"/>
            </w:tcBorders>
            <w:shd w:val="clear" w:color="auto" w:fill="auto"/>
            <w:noWrap/>
          </w:tcPr>
          <w:p w14:paraId="6B8CC37D"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123495B0"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宋体" w:hAnsi="Times New Roman"/>
                <w:color w:val="000000" w:themeColor="text1"/>
                <w:sz w:val="24"/>
                <w:szCs w:val="24"/>
              </w:rPr>
              <w:t xml:space="preserve">The inverse of the average distance between one director and other directors </w:t>
            </w:r>
            <w:r w:rsidRPr="004E7E5A">
              <w:rPr>
                <w:rFonts w:ascii="Times New Roman" w:eastAsia="宋体" w:hAnsi="Times New Roman"/>
                <w:color w:val="000000" w:themeColor="text1"/>
                <w:sz w:val="24"/>
                <w:szCs w:val="24"/>
              </w:rPr>
              <w:fldChar w:fldCharType="begin"/>
            </w:r>
            <w:r w:rsidRPr="004E7E5A">
              <w:rPr>
                <w:rFonts w:ascii="Times New Roman" w:eastAsia="宋体" w:hAnsi="Times New Roman"/>
                <w:color w:val="000000" w:themeColor="text1"/>
                <w:sz w:val="24"/>
                <w:szCs w:val="24"/>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ascii="Times New Roman" w:eastAsia="宋体" w:hAnsi="Times New Roman"/>
                <w:color w:val="000000" w:themeColor="text1"/>
                <w:sz w:val="24"/>
                <w:szCs w:val="24"/>
              </w:rPr>
              <w:fldChar w:fldCharType="separate"/>
            </w:r>
            <w:r w:rsidRPr="004E7E5A">
              <w:rPr>
                <w:rFonts w:ascii="Times New Roman" w:eastAsia="宋体" w:hAnsi="Times New Roman"/>
                <w:noProof/>
                <w:color w:val="000000" w:themeColor="text1"/>
                <w:sz w:val="24"/>
                <w:szCs w:val="24"/>
              </w:rPr>
              <w:t>(Larcker et al. 2013)</w:t>
            </w:r>
            <w:r w:rsidRPr="004E7E5A">
              <w:rPr>
                <w:rFonts w:ascii="Times New Roman" w:eastAsia="宋体" w:hAnsi="Times New Roman"/>
                <w:color w:val="000000" w:themeColor="text1"/>
                <w:sz w:val="24"/>
                <w:szCs w:val="24"/>
              </w:rPr>
              <w:fldChar w:fldCharType="end"/>
            </w:r>
            <w:r w:rsidRPr="004E7E5A">
              <w:rPr>
                <w:rFonts w:ascii="Times New Roman" w:eastAsia="宋体" w:hAnsi="Times New Roman"/>
                <w:color w:val="000000" w:themeColor="text1"/>
                <w:sz w:val="24"/>
                <w:szCs w:val="24"/>
              </w:rPr>
              <w:t xml:space="preserve">. </w:t>
            </w:r>
            <w:r w:rsidRPr="004E7E5A">
              <w:rPr>
                <w:rFonts w:ascii="Times New Roman" w:hAnsi="Times New Roman"/>
                <w:color w:val="000000" w:themeColor="text1"/>
                <w:kern w:val="0"/>
                <w:sz w:val="24"/>
                <w:szCs w:val="24"/>
              </w:rPr>
              <w:t>Please refer to Appendix B for details.</w:t>
            </w:r>
          </w:p>
        </w:tc>
      </w:tr>
      <w:tr w:rsidR="001E3466" w:rsidRPr="004E7E5A" w14:paraId="6FC9B384" w14:textId="77777777" w:rsidTr="007A277D">
        <w:trPr>
          <w:trHeight w:val="20"/>
        </w:trPr>
        <w:tc>
          <w:tcPr>
            <w:tcW w:w="2694" w:type="dxa"/>
            <w:tcBorders>
              <w:top w:val="nil"/>
              <w:left w:val="nil"/>
              <w:bottom w:val="nil"/>
              <w:right w:val="nil"/>
            </w:tcBorders>
            <w:shd w:val="clear" w:color="auto" w:fill="auto"/>
            <w:noWrap/>
          </w:tcPr>
          <w:p w14:paraId="0EC388AA"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core_max</w:t>
            </w:r>
            <w:proofErr w:type="spellEnd"/>
          </w:p>
        </w:tc>
        <w:tc>
          <w:tcPr>
            <w:tcW w:w="289" w:type="dxa"/>
            <w:tcBorders>
              <w:top w:val="nil"/>
              <w:left w:val="nil"/>
              <w:bottom w:val="nil"/>
              <w:right w:val="nil"/>
            </w:tcBorders>
            <w:shd w:val="clear" w:color="auto" w:fill="auto"/>
            <w:noWrap/>
          </w:tcPr>
          <w:p w14:paraId="7E5E98FA"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0E1FAA01" w14:textId="77777777" w:rsidR="00222255" w:rsidRPr="004E7E5A" w:rsidRDefault="00222255" w:rsidP="00116073">
            <w:pPr>
              <w:ind w:left="240" w:hangingChars="100" w:hanging="240"/>
              <w:rPr>
                <w:rFonts w:ascii="Times New Roman" w:eastAsia="Times New Roman" w:hAnsi="Times New Roman"/>
                <w:color w:val="000000" w:themeColor="text1"/>
                <w:sz w:val="24"/>
                <w:szCs w:val="24"/>
                <w:lang w:eastAsia="en-GB"/>
              </w:rPr>
            </w:pPr>
            <w:r w:rsidRPr="004E7E5A">
              <w:rPr>
                <w:rFonts w:ascii="Times New Roman" w:hAnsi="Times New Roman"/>
                <w:color w:val="000000" w:themeColor="text1"/>
                <w:kern w:val="0"/>
                <w:sz w:val="24"/>
                <w:szCs w:val="24"/>
              </w:rPr>
              <w:t>The sum of the three centrality measures of the maximum values of each firm’ directors.</w:t>
            </w:r>
          </w:p>
        </w:tc>
      </w:tr>
      <w:tr w:rsidR="001E3466" w:rsidRPr="004E7E5A" w14:paraId="1B16B69D" w14:textId="77777777" w:rsidTr="007A277D">
        <w:trPr>
          <w:trHeight w:val="20"/>
        </w:trPr>
        <w:tc>
          <w:tcPr>
            <w:tcW w:w="2694" w:type="dxa"/>
            <w:tcBorders>
              <w:top w:val="nil"/>
              <w:left w:val="nil"/>
              <w:bottom w:val="nil"/>
              <w:right w:val="nil"/>
            </w:tcBorders>
            <w:shd w:val="clear" w:color="auto" w:fill="auto"/>
            <w:noWrap/>
          </w:tcPr>
          <w:p w14:paraId="27F8AFEA"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core_mean</w:t>
            </w:r>
            <w:proofErr w:type="spellEnd"/>
          </w:p>
        </w:tc>
        <w:tc>
          <w:tcPr>
            <w:tcW w:w="289" w:type="dxa"/>
            <w:tcBorders>
              <w:top w:val="nil"/>
              <w:left w:val="nil"/>
              <w:bottom w:val="nil"/>
              <w:right w:val="nil"/>
            </w:tcBorders>
            <w:shd w:val="clear" w:color="auto" w:fill="auto"/>
            <w:noWrap/>
          </w:tcPr>
          <w:p w14:paraId="0A815949"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1F4AFE9E" w14:textId="77777777" w:rsidR="00222255" w:rsidRPr="004E7E5A" w:rsidRDefault="00222255" w:rsidP="00116073">
            <w:pPr>
              <w:autoSpaceDE w:val="0"/>
              <w:autoSpaceDN w:val="0"/>
              <w:adjustRightInd w:val="0"/>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he three centrality measures of the mean values of each firm’ directors.</w:t>
            </w:r>
          </w:p>
        </w:tc>
      </w:tr>
      <w:tr w:rsidR="001E3466" w:rsidRPr="004E7E5A" w14:paraId="16E75711" w14:textId="77777777" w:rsidTr="007A277D">
        <w:trPr>
          <w:trHeight w:val="20"/>
        </w:trPr>
        <w:tc>
          <w:tcPr>
            <w:tcW w:w="2694" w:type="dxa"/>
            <w:tcBorders>
              <w:top w:val="nil"/>
              <w:left w:val="nil"/>
              <w:bottom w:val="nil"/>
              <w:right w:val="nil"/>
            </w:tcBorders>
            <w:shd w:val="clear" w:color="auto" w:fill="auto"/>
            <w:noWrap/>
          </w:tcPr>
          <w:p w14:paraId="516855E3"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core_med</w:t>
            </w:r>
            <w:proofErr w:type="spellEnd"/>
          </w:p>
        </w:tc>
        <w:tc>
          <w:tcPr>
            <w:tcW w:w="289" w:type="dxa"/>
            <w:tcBorders>
              <w:top w:val="nil"/>
              <w:left w:val="nil"/>
              <w:bottom w:val="nil"/>
              <w:right w:val="nil"/>
            </w:tcBorders>
            <w:shd w:val="clear" w:color="auto" w:fill="auto"/>
            <w:noWrap/>
          </w:tcPr>
          <w:p w14:paraId="2AB3CFCA"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4F37488E" w14:textId="77777777" w:rsidR="00222255" w:rsidRPr="004E7E5A" w:rsidRDefault="00222255" w:rsidP="00116073">
            <w:pPr>
              <w:autoSpaceDE w:val="0"/>
              <w:autoSpaceDN w:val="0"/>
              <w:adjustRightInd w:val="0"/>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he three centrality measures of the median values of each firm’ directors.</w:t>
            </w:r>
          </w:p>
        </w:tc>
      </w:tr>
      <w:tr w:rsidR="001E3466" w:rsidRPr="004E7E5A" w14:paraId="342B38D8" w14:textId="77777777" w:rsidTr="007A277D">
        <w:trPr>
          <w:trHeight w:val="20"/>
        </w:trPr>
        <w:tc>
          <w:tcPr>
            <w:tcW w:w="2694" w:type="dxa"/>
            <w:tcBorders>
              <w:top w:val="nil"/>
              <w:left w:val="nil"/>
              <w:right w:val="nil"/>
            </w:tcBorders>
            <w:shd w:val="clear" w:color="auto" w:fill="auto"/>
            <w:noWrap/>
          </w:tcPr>
          <w:p w14:paraId="4403D4BB"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core_min</w:t>
            </w:r>
            <w:proofErr w:type="spellEnd"/>
          </w:p>
        </w:tc>
        <w:tc>
          <w:tcPr>
            <w:tcW w:w="289" w:type="dxa"/>
            <w:tcBorders>
              <w:top w:val="nil"/>
              <w:left w:val="nil"/>
              <w:bottom w:val="nil"/>
              <w:right w:val="nil"/>
            </w:tcBorders>
            <w:shd w:val="clear" w:color="auto" w:fill="auto"/>
            <w:noWrap/>
          </w:tcPr>
          <w:p w14:paraId="6204F48E"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326D7A1" w14:textId="77777777" w:rsidR="00222255" w:rsidRPr="004E7E5A" w:rsidRDefault="00222255" w:rsidP="00116073">
            <w:pPr>
              <w:ind w:left="240" w:hangingChars="100" w:hanging="240"/>
              <w:rPr>
                <w:rFonts w:ascii="Times New Roman" w:eastAsia="Times New Roman" w:hAnsi="Times New Roman"/>
                <w:color w:val="000000" w:themeColor="text1"/>
                <w:sz w:val="24"/>
                <w:szCs w:val="24"/>
                <w:lang w:eastAsia="en-GB"/>
              </w:rPr>
            </w:pPr>
            <w:r w:rsidRPr="004E7E5A">
              <w:rPr>
                <w:rFonts w:ascii="Times New Roman" w:hAnsi="Times New Roman"/>
                <w:color w:val="000000" w:themeColor="text1"/>
                <w:kern w:val="0"/>
                <w:sz w:val="24"/>
                <w:szCs w:val="24"/>
              </w:rPr>
              <w:t>The sum of the three centrality measures of the minimum values of each firm’ directors.</w:t>
            </w:r>
          </w:p>
        </w:tc>
      </w:tr>
      <w:tr w:rsidR="001E3466" w:rsidRPr="004E7E5A" w14:paraId="62552059" w14:textId="77777777" w:rsidTr="007A277D">
        <w:trPr>
          <w:trHeight w:val="20"/>
        </w:trPr>
        <w:tc>
          <w:tcPr>
            <w:tcW w:w="2694" w:type="dxa"/>
            <w:tcBorders>
              <w:top w:val="nil"/>
              <w:left w:val="nil"/>
              <w:bottom w:val="single" w:sz="4" w:space="0" w:color="auto"/>
              <w:right w:val="nil"/>
            </w:tcBorders>
            <w:shd w:val="clear" w:color="auto" w:fill="auto"/>
            <w:noWrap/>
          </w:tcPr>
          <w:p w14:paraId="3D1D242F"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color w:val="000000" w:themeColor="text1"/>
                <w:sz w:val="24"/>
                <w:szCs w:val="24"/>
              </w:rPr>
              <w:t xml:space="preserve">Board Characteristic </w:t>
            </w:r>
            <w:r w:rsidRPr="004E7E5A">
              <w:rPr>
                <w:rFonts w:ascii="Times New Roman" w:hAnsi="Times New Roman" w:hint="eastAsia"/>
                <w:color w:val="000000" w:themeColor="text1"/>
                <w:sz w:val="24"/>
                <w:szCs w:val="24"/>
              </w:rPr>
              <w:t>Variables</w:t>
            </w:r>
          </w:p>
        </w:tc>
        <w:tc>
          <w:tcPr>
            <w:tcW w:w="289" w:type="dxa"/>
            <w:tcBorders>
              <w:top w:val="nil"/>
              <w:left w:val="nil"/>
              <w:bottom w:val="nil"/>
              <w:right w:val="nil"/>
            </w:tcBorders>
            <w:shd w:val="clear" w:color="auto" w:fill="auto"/>
            <w:noWrap/>
          </w:tcPr>
          <w:p w14:paraId="2201F7B7"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4088FCC0" w14:textId="77777777" w:rsidR="00222255" w:rsidRPr="004E7E5A" w:rsidRDefault="00222255" w:rsidP="00116073">
            <w:pPr>
              <w:ind w:left="240" w:hangingChars="100" w:hanging="240"/>
              <w:rPr>
                <w:rFonts w:ascii="Times New Roman" w:hAnsi="Times New Roman"/>
                <w:color w:val="000000" w:themeColor="text1"/>
                <w:kern w:val="0"/>
                <w:sz w:val="24"/>
                <w:szCs w:val="24"/>
              </w:rPr>
            </w:pPr>
          </w:p>
        </w:tc>
      </w:tr>
      <w:tr w:rsidR="001E3466" w:rsidRPr="004E7E5A" w14:paraId="308B547F" w14:textId="77777777" w:rsidTr="007A277D">
        <w:trPr>
          <w:trHeight w:val="20"/>
        </w:trPr>
        <w:tc>
          <w:tcPr>
            <w:tcW w:w="2694" w:type="dxa"/>
            <w:tcBorders>
              <w:top w:val="single" w:sz="4" w:space="0" w:color="auto"/>
              <w:left w:val="nil"/>
              <w:bottom w:val="nil"/>
              <w:right w:val="nil"/>
            </w:tcBorders>
            <w:shd w:val="clear" w:color="auto" w:fill="auto"/>
            <w:noWrap/>
          </w:tcPr>
          <w:p w14:paraId="76C6E4EC"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Inddirector</w:t>
            </w:r>
            <w:proofErr w:type="spellEnd"/>
          </w:p>
        </w:tc>
        <w:tc>
          <w:tcPr>
            <w:tcW w:w="289" w:type="dxa"/>
            <w:tcBorders>
              <w:top w:val="nil"/>
              <w:left w:val="nil"/>
              <w:bottom w:val="nil"/>
              <w:right w:val="nil"/>
            </w:tcBorders>
            <w:shd w:val="clear" w:color="auto" w:fill="auto"/>
            <w:noWrap/>
          </w:tcPr>
          <w:p w14:paraId="474935D5"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EA30F35"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Proportion of independent directors on the board.</w:t>
            </w:r>
          </w:p>
        </w:tc>
      </w:tr>
      <w:tr w:rsidR="001E3466" w:rsidRPr="004E7E5A" w14:paraId="14D933A0" w14:textId="77777777" w:rsidTr="007A277D">
        <w:trPr>
          <w:trHeight w:val="20"/>
        </w:trPr>
        <w:tc>
          <w:tcPr>
            <w:tcW w:w="2694" w:type="dxa"/>
            <w:tcBorders>
              <w:top w:val="nil"/>
              <w:left w:val="nil"/>
              <w:bottom w:val="nil"/>
              <w:right w:val="nil"/>
            </w:tcBorders>
            <w:shd w:val="clear" w:color="auto" w:fill="auto"/>
            <w:noWrap/>
          </w:tcPr>
          <w:p w14:paraId="6C3569B8"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Board size</w:t>
            </w:r>
          </w:p>
        </w:tc>
        <w:tc>
          <w:tcPr>
            <w:tcW w:w="289" w:type="dxa"/>
            <w:tcBorders>
              <w:top w:val="nil"/>
              <w:left w:val="nil"/>
              <w:bottom w:val="nil"/>
              <w:right w:val="nil"/>
            </w:tcBorders>
            <w:shd w:val="clear" w:color="auto" w:fill="auto"/>
            <w:noWrap/>
          </w:tcPr>
          <w:p w14:paraId="5825B306"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3951DEB2" w14:textId="04CF7656" w:rsidR="00222255" w:rsidRPr="004E7E5A" w:rsidRDefault="00431407"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umber of directors serving on the board.</w:t>
            </w:r>
          </w:p>
        </w:tc>
      </w:tr>
      <w:tr w:rsidR="001E3466" w:rsidRPr="004E7E5A" w14:paraId="64D97711" w14:textId="77777777" w:rsidTr="007A277D">
        <w:trPr>
          <w:trHeight w:val="20"/>
        </w:trPr>
        <w:tc>
          <w:tcPr>
            <w:tcW w:w="2694" w:type="dxa"/>
            <w:tcBorders>
              <w:top w:val="nil"/>
              <w:left w:val="nil"/>
              <w:bottom w:val="nil"/>
              <w:right w:val="nil"/>
            </w:tcBorders>
            <w:shd w:val="clear" w:color="auto" w:fill="auto"/>
            <w:noWrap/>
          </w:tcPr>
          <w:p w14:paraId="6B9E363F"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emale</w:t>
            </w:r>
          </w:p>
        </w:tc>
        <w:tc>
          <w:tcPr>
            <w:tcW w:w="289" w:type="dxa"/>
            <w:tcBorders>
              <w:top w:val="nil"/>
              <w:left w:val="nil"/>
              <w:bottom w:val="nil"/>
              <w:right w:val="nil"/>
            </w:tcBorders>
            <w:shd w:val="clear" w:color="auto" w:fill="auto"/>
            <w:noWrap/>
          </w:tcPr>
          <w:p w14:paraId="2F9406C6"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CD4A562"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umber of female directors</w:t>
            </w:r>
            <w:r w:rsidRPr="004E7E5A">
              <w:rPr>
                <w:rFonts w:ascii="Times New Roman" w:eastAsia="Times New Roman" w:hAnsi="Times New Roman"/>
                <w:color w:val="000000" w:themeColor="text1"/>
                <w:sz w:val="24"/>
                <w:szCs w:val="24"/>
                <w:lang w:eastAsia="en-GB"/>
              </w:rPr>
              <w:t xml:space="preserve"> divided by the total </w:t>
            </w:r>
            <w:r w:rsidRPr="004E7E5A">
              <w:rPr>
                <w:rFonts w:ascii="Times New Roman" w:hAnsi="Times New Roman"/>
                <w:color w:val="000000" w:themeColor="text1"/>
                <w:kern w:val="0"/>
                <w:sz w:val="24"/>
                <w:szCs w:val="24"/>
              </w:rPr>
              <w:t>number of</w:t>
            </w:r>
            <w:r w:rsidRPr="004E7E5A">
              <w:rPr>
                <w:rFonts w:ascii="Times New Roman" w:eastAsia="Times New Roman" w:hAnsi="Times New Roman"/>
                <w:color w:val="000000" w:themeColor="text1"/>
                <w:sz w:val="24"/>
                <w:szCs w:val="24"/>
                <w:lang w:eastAsia="en-GB"/>
              </w:rPr>
              <w:t xml:space="preserve"> </w:t>
            </w:r>
            <w:r w:rsidRPr="004E7E5A">
              <w:rPr>
                <w:rFonts w:ascii="Times New Roman" w:hAnsi="Times New Roman"/>
                <w:color w:val="000000" w:themeColor="text1"/>
                <w:kern w:val="0"/>
                <w:sz w:val="24"/>
                <w:szCs w:val="24"/>
              </w:rPr>
              <w:t>directors.</w:t>
            </w:r>
          </w:p>
        </w:tc>
      </w:tr>
      <w:tr w:rsidR="001E3466" w:rsidRPr="004E7E5A" w14:paraId="6A7EE058" w14:textId="77777777" w:rsidTr="007A277D">
        <w:trPr>
          <w:trHeight w:val="20"/>
        </w:trPr>
        <w:tc>
          <w:tcPr>
            <w:tcW w:w="2694" w:type="dxa"/>
            <w:tcBorders>
              <w:top w:val="nil"/>
              <w:left w:val="nil"/>
              <w:bottom w:val="nil"/>
              <w:right w:val="nil"/>
            </w:tcBorders>
            <w:shd w:val="clear" w:color="auto" w:fill="auto"/>
            <w:noWrap/>
          </w:tcPr>
          <w:p w14:paraId="05B9B88C"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Director age</w:t>
            </w:r>
          </w:p>
        </w:tc>
        <w:tc>
          <w:tcPr>
            <w:tcW w:w="289" w:type="dxa"/>
            <w:tcBorders>
              <w:top w:val="nil"/>
              <w:left w:val="nil"/>
              <w:bottom w:val="nil"/>
              <w:right w:val="nil"/>
            </w:tcBorders>
            <w:shd w:val="clear" w:color="auto" w:fill="auto"/>
            <w:noWrap/>
          </w:tcPr>
          <w:p w14:paraId="40E97F84"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8CDCEAE"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Average age of directors.</w:t>
            </w:r>
          </w:p>
        </w:tc>
      </w:tr>
      <w:tr w:rsidR="001E3466" w:rsidRPr="004E7E5A" w14:paraId="5214B896" w14:textId="77777777" w:rsidTr="007A277D">
        <w:trPr>
          <w:trHeight w:val="20"/>
        </w:trPr>
        <w:tc>
          <w:tcPr>
            <w:tcW w:w="2694" w:type="dxa"/>
            <w:tcBorders>
              <w:top w:val="nil"/>
              <w:left w:val="nil"/>
              <w:bottom w:val="nil"/>
              <w:right w:val="nil"/>
            </w:tcBorders>
            <w:shd w:val="clear" w:color="auto" w:fill="auto"/>
            <w:noWrap/>
          </w:tcPr>
          <w:p w14:paraId="207188D5"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Location</w:t>
            </w:r>
          </w:p>
        </w:tc>
        <w:tc>
          <w:tcPr>
            <w:tcW w:w="289" w:type="dxa"/>
            <w:tcBorders>
              <w:top w:val="nil"/>
              <w:left w:val="nil"/>
              <w:bottom w:val="nil"/>
              <w:right w:val="nil"/>
            </w:tcBorders>
            <w:shd w:val="clear" w:color="auto" w:fill="auto"/>
            <w:noWrap/>
          </w:tcPr>
          <w:p w14:paraId="3E9B0655"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C4EB222"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An</w:t>
            </w:r>
            <w:r w:rsidRPr="004E7E5A">
              <w:rPr>
                <w:rFonts w:ascii="Times New Roman" w:hAnsi="Times New Roman"/>
                <w:color w:val="000000" w:themeColor="text1"/>
                <w:kern w:val="0"/>
                <w:sz w:val="24"/>
                <w:szCs w:val="24"/>
              </w:rPr>
              <w:t xml:space="preserve"> indicator variable equal to 1 if </w:t>
            </w:r>
            <w:r w:rsidRPr="004E7E5A">
              <w:rPr>
                <w:rFonts w:ascii="Times New Roman" w:eastAsia="Times New Roman" w:hAnsi="Times New Roman"/>
                <w:color w:val="000000" w:themeColor="text1"/>
                <w:sz w:val="24"/>
                <w:szCs w:val="24"/>
                <w:lang w:eastAsia="en-GB"/>
              </w:rPr>
              <w:t xml:space="preserve">independent directors work in the same place as the firm, and </w:t>
            </w:r>
            <w:r w:rsidRPr="004E7E5A">
              <w:rPr>
                <w:rFonts w:ascii="Times New Roman" w:hAnsi="Times New Roman"/>
                <w:color w:val="000000" w:themeColor="text1"/>
                <w:kern w:val="0"/>
                <w:sz w:val="24"/>
                <w:szCs w:val="24"/>
              </w:rPr>
              <w:t>equal to 2 if</w:t>
            </w:r>
            <w:r w:rsidRPr="004E7E5A">
              <w:rPr>
                <w:rFonts w:ascii="Times New Roman" w:eastAsia="Times New Roman" w:hAnsi="Times New Roman"/>
                <w:color w:val="000000" w:themeColor="text1"/>
                <w:sz w:val="24"/>
                <w:szCs w:val="24"/>
                <w:lang w:eastAsia="en-GB"/>
              </w:rPr>
              <w:t xml:space="preserve"> independent directors work in a </w:t>
            </w:r>
            <w:r w:rsidRPr="004E7E5A">
              <w:rPr>
                <w:rFonts w:ascii="Times New Roman" w:eastAsia="Times New Roman" w:hAnsi="Times New Roman"/>
                <w:color w:val="000000" w:themeColor="text1"/>
                <w:sz w:val="24"/>
                <w:szCs w:val="24"/>
              </w:rPr>
              <w:t>different</w:t>
            </w:r>
            <w:r w:rsidRPr="004E7E5A">
              <w:rPr>
                <w:rFonts w:ascii="Times New Roman" w:eastAsia="Times New Roman" w:hAnsi="Times New Roman"/>
                <w:color w:val="000000" w:themeColor="text1"/>
                <w:sz w:val="24"/>
                <w:szCs w:val="24"/>
                <w:lang w:eastAsia="en-GB"/>
              </w:rPr>
              <w:t xml:space="preserve"> place with the firm</w:t>
            </w:r>
            <w:r w:rsidRPr="004E7E5A">
              <w:rPr>
                <w:rFonts w:ascii="Times New Roman" w:hAnsi="Times New Roman"/>
                <w:color w:val="000000" w:themeColor="text1"/>
                <w:kern w:val="0"/>
                <w:sz w:val="24"/>
                <w:szCs w:val="24"/>
              </w:rPr>
              <w:t>.</w:t>
            </w:r>
            <w:r w:rsidRPr="004E7E5A">
              <w:rPr>
                <w:rFonts w:ascii="Times New Roman" w:eastAsia="Times New Roman" w:hAnsi="Times New Roman"/>
                <w:color w:val="000000" w:themeColor="text1"/>
                <w:sz w:val="24"/>
                <w:szCs w:val="24"/>
                <w:lang w:eastAsia="en-GB"/>
              </w:rPr>
              <w:t xml:space="preserve"> In case of uncertainty, the value is 3</w:t>
            </w:r>
            <w:r w:rsidRPr="004E7E5A">
              <w:rPr>
                <w:rFonts w:ascii="Times New Roman" w:hAnsi="Times New Roman"/>
                <w:color w:val="000000" w:themeColor="text1"/>
                <w:kern w:val="0"/>
                <w:sz w:val="24"/>
                <w:szCs w:val="24"/>
              </w:rPr>
              <w:t xml:space="preserve">. Each firm usually employs more than one independent director, and it shall be judged according to the work place of the independent director of accounting specialty. If a company has two independent </w:t>
            </w:r>
            <w:r w:rsidRPr="004E7E5A">
              <w:rPr>
                <w:rFonts w:ascii="Times New Roman" w:hAnsi="Times New Roman"/>
                <w:color w:val="000000" w:themeColor="text1"/>
                <w:kern w:val="0"/>
                <w:sz w:val="24"/>
                <w:szCs w:val="24"/>
              </w:rPr>
              <w:lastRenderedPageBreak/>
              <w:t>directors majoring in accounting, as long as one of them is in a different place from the listed firm, it is considered as different.</w:t>
            </w:r>
          </w:p>
        </w:tc>
      </w:tr>
      <w:tr w:rsidR="001E3466" w:rsidRPr="004E7E5A" w14:paraId="74BE628C" w14:textId="77777777" w:rsidTr="007A277D">
        <w:trPr>
          <w:trHeight w:val="20"/>
        </w:trPr>
        <w:tc>
          <w:tcPr>
            <w:tcW w:w="2694" w:type="dxa"/>
            <w:tcBorders>
              <w:top w:val="nil"/>
              <w:left w:val="nil"/>
              <w:bottom w:val="nil"/>
              <w:right w:val="nil"/>
            </w:tcBorders>
            <w:shd w:val="clear" w:color="auto" w:fill="auto"/>
            <w:noWrap/>
          </w:tcPr>
          <w:p w14:paraId="7FFA4474"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lastRenderedPageBreak/>
              <w:t>Duality</w:t>
            </w:r>
          </w:p>
        </w:tc>
        <w:tc>
          <w:tcPr>
            <w:tcW w:w="289" w:type="dxa"/>
            <w:tcBorders>
              <w:top w:val="nil"/>
              <w:left w:val="nil"/>
              <w:bottom w:val="nil"/>
              <w:right w:val="nil"/>
            </w:tcBorders>
            <w:shd w:val="clear" w:color="auto" w:fill="auto"/>
            <w:noWrap/>
          </w:tcPr>
          <w:p w14:paraId="3F2120E8"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4F84D67"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An indicator variable equal to 1 if the</w:t>
            </w:r>
            <w:r w:rsidRPr="004E7E5A">
              <w:rPr>
                <w:rFonts w:ascii="Times New Roman" w:hAnsi="Times New Roman"/>
                <w:color w:val="000000" w:themeColor="text1"/>
                <w:kern w:val="0"/>
                <w:sz w:val="24"/>
                <w:szCs w:val="24"/>
              </w:rPr>
              <w:t xml:space="preserve"> positions of chairman and CEO are concurrently held by one person</w:t>
            </w:r>
            <w:r w:rsidRPr="004E7E5A">
              <w:rPr>
                <w:rFonts w:ascii="Times New Roman" w:eastAsia="Times New Roman" w:hAnsi="Times New Roman"/>
                <w:color w:val="000000" w:themeColor="text1"/>
                <w:sz w:val="24"/>
                <w:szCs w:val="24"/>
                <w:lang w:eastAsia="en-GB"/>
              </w:rPr>
              <w:t>, and 0 otherwise</w:t>
            </w:r>
            <w:r w:rsidRPr="004E7E5A">
              <w:rPr>
                <w:rFonts w:ascii="Times New Roman" w:hAnsi="Times New Roman"/>
                <w:color w:val="000000" w:themeColor="text1"/>
                <w:kern w:val="0"/>
                <w:sz w:val="24"/>
                <w:szCs w:val="24"/>
              </w:rPr>
              <w:t>.</w:t>
            </w:r>
          </w:p>
        </w:tc>
      </w:tr>
      <w:tr w:rsidR="001E3466" w:rsidRPr="004E7E5A" w14:paraId="333A96EA" w14:textId="77777777" w:rsidTr="007A277D">
        <w:trPr>
          <w:trHeight w:val="20"/>
        </w:trPr>
        <w:tc>
          <w:tcPr>
            <w:tcW w:w="2694" w:type="dxa"/>
            <w:tcBorders>
              <w:top w:val="nil"/>
              <w:left w:val="nil"/>
              <w:bottom w:val="nil"/>
              <w:right w:val="nil"/>
            </w:tcBorders>
            <w:shd w:val="clear" w:color="auto" w:fill="auto"/>
            <w:noWrap/>
          </w:tcPr>
          <w:p w14:paraId="46D7980F"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Compensation</w:t>
            </w:r>
          </w:p>
        </w:tc>
        <w:tc>
          <w:tcPr>
            <w:tcW w:w="289" w:type="dxa"/>
            <w:tcBorders>
              <w:top w:val="nil"/>
              <w:left w:val="nil"/>
              <w:bottom w:val="nil"/>
              <w:right w:val="nil"/>
            </w:tcBorders>
            <w:shd w:val="clear" w:color="auto" w:fill="auto"/>
            <w:noWrap/>
          </w:tcPr>
          <w:p w14:paraId="57F15363"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018D1EF"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Natural log of</w:t>
            </w:r>
            <w:r w:rsidRPr="004E7E5A">
              <w:rPr>
                <w:rFonts w:ascii="Times New Roman" w:hAnsi="Times New Roman"/>
                <w:color w:val="000000" w:themeColor="text1"/>
                <w:kern w:val="0"/>
                <w:sz w:val="24"/>
                <w:szCs w:val="24"/>
              </w:rPr>
              <w:t xml:space="preserve"> top 3 directors’ compensation.</w:t>
            </w:r>
          </w:p>
        </w:tc>
      </w:tr>
      <w:tr w:rsidR="001E3466" w:rsidRPr="004E7E5A" w14:paraId="7E271CF1" w14:textId="77777777" w:rsidTr="007A277D">
        <w:trPr>
          <w:trHeight w:val="20"/>
        </w:trPr>
        <w:tc>
          <w:tcPr>
            <w:tcW w:w="2694" w:type="dxa"/>
            <w:tcBorders>
              <w:top w:val="nil"/>
              <w:left w:val="nil"/>
              <w:right w:val="nil"/>
            </w:tcBorders>
            <w:shd w:val="clear" w:color="auto" w:fill="auto"/>
            <w:noWrap/>
          </w:tcPr>
          <w:p w14:paraId="69BC67B8"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Dirshare</w:t>
            </w:r>
            <w:proofErr w:type="spellEnd"/>
          </w:p>
        </w:tc>
        <w:tc>
          <w:tcPr>
            <w:tcW w:w="289" w:type="dxa"/>
            <w:tcBorders>
              <w:top w:val="nil"/>
              <w:left w:val="nil"/>
              <w:bottom w:val="nil"/>
              <w:right w:val="nil"/>
            </w:tcBorders>
            <w:shd w:val="clear" w:color="auto" w:fill="auto"/>
            <w:noWrap/>
          </w:tcPr>
          <w:p w14:paraId="7BE40071"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4F1DFE4"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Directors’ ownership</w:t>
            </w:r>
            <w:r w:rsidRPr="004E7E5A">
              <w:rPr>
                <w:rFonts w:ascii="Times New Roman" w:eastAsia="Times New Roman" w:hAnsi="Times New Roman"/>
                <w:color w:val="000000" w:themeColor="text1"/>
                <w:sz w:val="24"/>
                <w:szCs w:val="24"/>
                <w:lang w:eastAsia="en-GB"/>
              </w:rPr>
              <w:t xml:space="preserve"> divided by total</w:t>
            </w:r>
            <w:r w:rsidRPr="004E7E5A">
              <w:rPr>
                <w:rFonts w:ascii="Times New Roman" w:hAnsi="Times New Roman"/>
                <w:color w:val="000000" w:themeColor="text1"/>
                <w:kern w:val="0"/>
                <w:sz w:val="24"/>
                <w:szCs w:val="24"/>
              </w:rPr>
              <w:t xml:space="preserve"> ownership.</w:t>
            </w:r>
          </w:p>
        </w:tc>
      </w:tr>
      <w:tr w:rsidR="001E3466" w:rsidRPr="004E7E5A" w14:paraId="71290530" w14:textId="77777777" w:rsidTr="007A277D">
        <w:trPr>
          <w:trHeight w:val="20"/>
        </w:trPr>
        <w:tc>
          <w:tcPr>
            <w:tcW w:w="2694" w:type="dxa"/>
            <w:tcBorders>
              <w:top w:val="nil"/>
              <w:left w:val="nil"/>
              <w:bottom w:val="single" w:sz="4" w:space="0" w:color="auto"/>
              <w:right w:val="nil"/>
            </w:tcBorders>
            <w:shd w:val="clear" w:color="auto" w:fill="auto"/>
            <w:noWrap/>
          </w:tcPr>
          <w:p w14:paraId="3D8E5824"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hint="eastAsia"/>
                <w:color w:val="000000" w:themeColor="text1"/>
                <w:sz w:val="24"/>
                <w:szCs w:val="24"/>
              </w:rPr>
              <w:t>Firm</w:t>
            </w:r>
            <w:r w:rsidRPr="004E7E5A">
              <w:rPr>
                <w:rFonts w:ascii="Times New Roman" w:hAnsi="Times New Roman"/>
                <w:color w:val="000000" w:themeColor="text1"/>
                <w:sz w:val="24"/>
                <w:szCs w:val="24"/>
              </w:rPr>
              <w:t xml:space="preserve"> Characteristic </w:t>
            </w:r>
            <w:r w:rsidRPr="004E7E5A">
              <w:rPr>
                <w:rFonts w:ascii="Times New Roman" w:hAnsi="Times New Roman" w:hint="eastAsia"/>
                <w:color w:val="000000" w:themeColor="text1"/>
                <w:sz w:val="24"/>
                <w:szCs w:val="24"/>
              </w:rPr>
              <w:t>Variables</w:t>
            </w:r>
          </w:p>
        </w:tc>
        <w:tc>
          <w:tcPr>
            <w:tcW w:w="289" w:type="dxa"/>
            <w:tcBorders>
              <w:top w:val="nil"/>
              <w:left w:val="nil"/>
              <w:bottom w:val="nil"/>
              <w:right w:val="nil"/>
            </w:tcBorders>
            <w:shd w:val="clear" w:color="auto" w:fill="auto"/>
            <w:noWrap/>
          </w:tcPr>
          <w:p w14:paraId="18D82A08"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37D13D4A" w14:textId="77777777" w:rsidR="00222255" w:rsidRPr="004E7E5A" w:rsidRDefault="00222255" w:rsidP="00116073">
            <w:pPr>
              <w:ind w:left="240" w:hangingChars="100" w:hanging="240"/>
              <w:rPr>
                <w:rFonts w:ascii="Times New Roman" w:hAnsi="Times New Roman"/>
                <w:color w:val="000000" w:themeColor="text1"/>
                <w:kern w:val="0"/>
                <w:sz w:val="24"/>
                <w:szCs w:val="24"/>
              </w:rPr>
            </w:pPr>
          </w:p>
        </w:tc>
      </w:tr>
      <w:tr w:rsidR="001E3466" w:rsidRPr="004E7E5A" w14:paraId="5FB53AA0" w14:textId="77777777" w:rsidTr="007A277D">
        <w:trPr>
          <w:trHeight w:val="20"/>
        </w:trPr>
        <w:tc>
          <w:tcPr>
            <w:tcW w:w="2694" w:type="dxa"/>
            <w:tcBorders>
              <w:top w:val="single" w:sz="4" w:space="0" w:color="auto"/>
              <w:left w:val="nil"/>
              <w:bottom w:val="nil"/>
              <w:right w:val="nil"/>
            </w:tcBorders>
            <w:shd w:val="clear" w:color="auto" w:fill="auto"/>
            <w:noWrap/>
          </w:tcPr>
          <w:p w14:paraId="4DB90350"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irm size</w:t>
            </w:r>
          </w:p>
        </w:tc>
        <w:tc>
          <w:tcPr>
            <w:tcW w:w="289" w:type="dxa"/>
            <w:tcBorders>
              <w:top w:val="nil"/>
              <w:left w:val="nil"/>
              <w:bottom w:val="nil"/>
              <w:right w:val="nil"/>
            </w:tcBorders>
            <w:shd w:val="clear" w:color="auto" w:fill="auto"/>
            <w:noWrap/>
          </w:tcPr>
          <w:p w14:paraId="4DC0FE16"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FE06CA7"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atural log of total assets.</w:t>
            </w:r>
          </w:p>
        </w:tc>
      </w:tr>
      <w:tr w:rsidR="001E3466" w:rsidRPr="004E7E5A" w14:paraId="0EC7655F" w14:textId="77777777" w:rsidTr="007A277D">
        <w:trPr>
          <w:trHeight w:val="20"/>
        </w:trPr>
        <w:tc>
          <w:tcPr>
            <w:tcW w:w="2694" w:type="dxa"/>
            <w:tcBorders>
              <w:top w:val="nil"/>
              <w:left w:val="nil"/>
              <w:bottom w:val="nil"/>
              <w:right w:val="nil"/>
            </w:tcBorders>
            <w:shd w:val="clear" w:color="auto" w:fill="auto"/>
            <w:noWrap/>
          </w:tcPr>
          <w:p w14:paraId="469704FC"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Roa</w:t>
            </w:r>
            <w:proofErr w:type="spellEnd"/>
          </w:p>
        </w:tc>
        <w:tc>
          <w:tcPr>
            <w:tcW w:w="289" w:type="dxa"/>
            <w:tcBorders>
              <w:top w:val="nil"/>
              <w:left w:val="nil"/>
              <w:bottom w:val="nil"/>
              <w:right w:val="nil"/>
            </w:tcBorders>
            <w:shd w:val="clear" w:color="auto" w:fill="auto"/>
            <w:noWrap/>
          </w:tcPr>
          <w:p w14:paraId="2AA710DD"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63EB58A"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Return on assets, net profit (loss)</w:t>
            </w:r>
            <w:r w:rsidRPr="004E7E5A">
              <w:rPr>
                <w:rFonts w:ascii="Times New Roman" w:eastAsia="Times New Roman" w:hAnsi="Times New Roman"/>
                <w:color w:val="000000" w:themeColor="text1"/>
                <w:sz w:val="24"/>
                <w:szCs w:val="24"/>
                <w:lang w:eastAsia="en-GB"/>
              </w:rPr>
              <w:t xml:space="preserve"> divided by</w:t>
            </w:r>
            <w:r w:rsidRPr="004E7E5A">
              <w:rPr>
                <w:rFonts w:ascii="Times New Roman" w:hAnsi="Times New Roman"/>
                <w:color w:val="000000" w:themeColor="text1"/>
                <w:kern w:val="0"/>
                <w:sz w:val="24"/>
                <w:szCs w:val="24"/>
              </w:rPr>
              <w:t xml:space="preserve"> total assets.</w:t>
            </w:r>
          </w:p>
        </w:tc>
      </w:tr>
      <w:tr w:rsidR="001E3466" w:rsidRPr="004E7E5A" w14:paraId="2321E9D6" w14:textId="77777777" w:rsidTr="007A277D">
        <w:trPr>
          <w:trHeight w:val="20"/>
        </w:trPr>
        <w:tc>
          <w:tcPr>
            <w:tcW w:w="2694" w:type="dxa"/>
            <w:tcBorders>
              <w:top w:val="nil"/>
              <w:left w:val="nil"/>
              <w:bottom w:val="nil"/>
              <w:right w:val="nil"/>
            </w:tcBorders>
            <w:shd w:val="clear" w:color="auto" w:fill="auto"/>
            <w:noWrap/>
          </w:tcPr>
          <w:p w14:paraId="1288B91E"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Lev</w:t>
            </w:r>
          </w:p>
        </w:tc>
        <w:tc>
          <w:tcPr>
            <w:tcW w:w="289" w:type="dxa"/>
            <w:tcBorders>
              <w:top w:val="nil"/>
              <w:left w:val="nil"/>
              <w:bottom w:val="nil"/>
              <w:right w:val="nil"/>
            </w:tcBorders>
            <w:shd w:val="clear" w:color="auto" w:fill="auto"/>
            <w:noWrap/>
          </w:tcPr>
          <w:p w14:paraId="223271F1"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0449ED51"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Leverage ratio, which is defined as the ratio of total debt divided by total assets.</w:t>
            </w:r>
          </w:p>
        </w:tc>
      </w:tr>
      <w:tr w:rsidR="001E3466" w:rsidRPr="004E7E5A" w14:paraId="760AF665" w14:textId="77777777" w:rsidTr="007A277D">
        <w:trPr>
          <w:trHeight w:val="20"/>
        </w:trPr>
        <w:tc>
          <w:tcPr>
            <w:tcW w:w="2694" w:type="dxa"/>
            <w:tcBorders>
              <w:top w:val="nil"/>
              <w:left w:val="nil"/>
              <w:bottom w:val="nil"/>
              <w:right w:val="nil"/>
            </w:tcBorders>
            <w:shd w:val="clear" w:color="auto" w:fill="auto"/>
            <w:noWrap/>
          </w:tcPr>
          <w:p w14:paraId="67146D10"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Correlation</w:t>
            </w:r>
          </w:p>
        </w:tc>
        <w:tc>
          <w:tcPr>
            <w:tcW w:w="289" w:type="dxa"/>
            <w:tcBorders>
              <w:top w:val="nil"/>
              <w:left w:val="nil"/>
              <w:bottom w:val="nil"/>
              <w:right w:val="nil"/>
            </w:tcBorders>
            <w:shd w:val="clear" w:color="auto" w:fill="auto"/>
            <w:noWrap/>
          </w:tcPr>
          <w:p w14:paraId="15A8F31B"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0D8302B1"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Correlation between the top ten shareholders, an indicator variable equal to 1 if the top ten shareholders are not correlated</w:t>
            </w:r>
            <w:r w:rsidRPr="004E7E5A">
              <w:rPr>
                <w:rFonts w:ascii="Times New Roman" w:eastAsia="Times New Roman" w:hAnsi="Times New Roman"/>
                <w:color w:val="000000" w:themeColor="text1"/>
                <w:sz w:val="24"/>
                <w:szCs w:val="24"/>
                <w:lang w:eastAsia="en-GB"/>
              </w:rPr>
              <w:t xml:space="preserve">, and </w:t>
            </w:r>
            <w:r w:rsidRPr="004E7E5A">
              <w:rPr>
                <w:rFonts w:ascii="Times New Roman" w:hAnsi="Times New Roman"/>
                <w:color w:val="000000" w:themeColor="text1"/>
                <w:kern w:val="0"/>
                <w:sz w:val="24"/>
                <w:szCs w:val="24"/>
              </w:rPr>
              <w:t>equal to 2 if the top ten shareholders are correlated.</w:t>
            </w:r>
            <w:r w:rsidRPr="004E7E5A">
              <w:rPr>
                <w:rFonts w:ascii="Times New Roman" w:eastAsia="Times New Roman" w:hAnsi="Times New Roman"/>
                <w:color w:val="000000" w:themeColor="text1"/>
                <w:sz w:val="24"/>
                <w:szCs w:val="24"/>
                <w:lang w:eastAsia="en-GB"/>
              </w:rPr>
              <w:t xml:space="preserve"> In case of uncertainty, the value is 3</w:t>
            </w:r>
            <w:r w:rsidRPr="004E7E5A">
              <w:rPr>
                <w:rFonts w:ascii="Times New Roman" w:hAnsi="Times New Roman"/>
                <w:color w:val="000000" w:themeColor="text1"/>
                <w:kern w:val="0"/>
                <w:sz w:val="24"/>
                <w:szCs w:val="24"/>
              </w:rPr>
              <w:t>.</w:t>
            </w:r>
          </w:p>
        </w:tc>
      </w:tr>
      <w:tr w:rsidR="001E3466" w:rsidRPr="004E7E5A" w14:paraId="41FE40F8" w14:textId="77777777" w:rsidTr="007A277D">
        <w:trPr>
          <w:trHeight w:val="20"/>
        </w:trPr>
        <w:tc>
          <w:tcPr>
            <w:tcW w:w="2694" w:type="dxa"/>
            <w:tcBorders>
              <w:top w:val="nil"/>
              <w:left w:val="nil"/>
              <w:bottom w:val="nil"/>
              <w:right w:val="nil"/>
            </w:tcBorders>
            <w:shd w:val="clear" w:color="auto" w:fill="auto"/>
            <w:noWrap/>
          </w:tcPr>
          <w:p w14:paraId="1D9B8671"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Fixasset</w:t>
            </w:r>
            <w:proofErr w:type="spellEnd"/>
          </w:p>
        </w:tc>
        <w:tc>
          <w:tcPr>
            <w:tcW w:w="289" w:type="dxa"/>
            <w:tcBorders>
              <w:top w:val="nil"/>
              <w:left w:val="nil"/>
              <w:bottom w:val="nil"/>
              <w:right w:val="nil"/>
            </w:tcBorders>
            <w:shd w:val="clear" w:color="auto" w:fill="auto"/>
            <w:noWrap/>
          </w:tcPr>
          <w:p w14:paraId="7281595E"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74E4D74" w14:textId="77777777" w:rsidR="00222255" w:rsidRPr="004E7E5A" w:rsidRDefault="00222255" w:rsidP="00116073">
            <w:pPr>
              <w:ind w:left="240" w:hangingChars="100" w:hanging="240"/>
              <w:rPr>
                <w:rFonts w:ascii="Times New Roman" w:eastAsia="宋体" w:hAnsi="Times New Roman"/>
                <w:color w:val="000000" w:themeColor="text1"/>
                <w:kern w:val="0"/>
                <w:sz w:val="24"/>
                <w:szCs w:val="24"/>
              </w:rPr>
            </w:pPr>
            <w:r w:rsidRPr="004E7E5A">
              <w:rPr>
                <w:rFonts w:ascii="Times New Roman" w:hAnsi="Times New Roman"/>
                <w:color w:val="000000" w:themeColor="text1"/>
                <w:kern w:val="0"/>
                <w:sz w:val="24"/>
                <w:szCs w:val="24"/>
              </w:rPr>
              <w:t xml:space="preserve">Fixed </w:t>
            </w:r>
            <w:r w:rsidRPr="004E7E5A">
              <w:rPr>
                <w:rFonts w:ascii="Times New Roman" w:eastAsia="Times New Roman" w:hAnsi="Times New Roman"/>
                <w:color w:val="000000" w:themeColor="text1"/>
                <w:sz w:val="24"/>
                <w:szCs w:val="24"/>
                <w:lang w:eastAsia="en-GB"/>
              </w:rPr>
              <w:t>assets divided by total assets</w:t>
            </w:r>
            <w:r w:rsidRPr="004E7E5A">
              <w:rPr>
                <w:rFonts w:ascii="Times New Roman" w:eastAsia="宋体" w:hAnsi="Times New Roman"/>
                <w:color w:val="000000" w:themeColor="text1"/>
                <w:sz w:val="24"/>
                <w:szCs w:val="24"/>
              </w:rPr>
              <w:t>.</w:t>
            </w:r>
          </w:p>
        </w:tc>
      </w:tr>
      <w:tr w:rsidR="001E3466" w:rsidRPr="004E7E5A" w14:paraId="119527A9" w14:textId="77777777" w:rsidTr="007A277D">
        <w:trPr>
          <w:trHeight w:val="20"/>
        </w:trPr>
        <w:tc>
          <w:tcPr>
            <w:tcW w:w="2694" w:type="dxa"/>
            <w:tcBorders>
              <w:top w:val="nil"/>
              <w:left w:val="nil"/>
              <w:bottom w:val="nil"/>
              <w:right w:val="nil"/>
            </w:tcBorders>
            <w:shd w:val="clear" w:color="auto" w:fill="auto"/>
            <w:noWrap/>
          </w:tcPr>
          <w:p w14:paraId="520F3E2A"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Share</w:t>
            </w:r>
          </w:p>
        </w:tc>
        <w:tc>
          <w:tcPr>
            <w:tcW w:w="289" w:type="dxa"/>
            <w:tcBorders>
              <w:top w:val="nil"/>
              <w:left w:val="nil"/>
              <w:bottom w:val="nil"/>
              <w:right w:val="nil"/>
            </w:tcBorders>
            <w:shd w:val="clear" w:color="auto" w:fill="auto"/>
            <w:noWrap/>
          </w:tcPr>
          <w:p w14:paraId="2DD0A375"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381B7CF2"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top ten majority shareholding ratio, which is the sum of top 10 shareholders’ ownership</w:t>
            </w:r>
            <w:r w:rsidRPr="004E7E5A">
              <w:rPr>
                <w:rFonts w:ascii="Times New Roman" w:eastAsia="Times New Roman" w:hAnsi="Times New Roman"/>
                <w:color w:val="000000" w:themeColor="text1"/>
                <w:sz w:val="24"/>
                <w:szCs w:val="24"/>
                <w:lang w:eastAsia="en-GB"/>
              </w:rPr>
              <w:t xml:space="preserve"> divided by total</w:t>
            </w:r>
            <w:r w:rsidRPr="004E7E5A">
              <w:rPr>
                <w:rFonts w:ascii="Times New Roman" w:hAnsi="Times New Roman"/>
                <w:color w:val="000000" w:themeColor="text1"/>
                <w:kern w:val="0"/>
                <w:sz w:val="24"/>
                <w:szCs w:val="24"/>
              </w:rPr>
              <w:t xml:space="preserve"> ownership.</w:t>
            </w:r>
          </w:p>
        </w:tc>
      </w:tr>
      <w:tr w:rsidR="001E3466" w:rsidRPr="004E7E5A" w14:paraId="75F07DEE" w14:textId="77777777" w:rsidTr="007A277D">
        <w:trPr>
          <w:trHeight w:val="20"/>
        </w:trPr>
        <w:tc>
          <w:tcPr>
            <w:tcW w:w="2694" w:type="dxa"/>
            <w:tcBorders>
              <w:top w:val="nil"/>
              <w:left w:val="nil"/>
              <w:right w:val="nil"/>
            </w:tcBorders>
            <w:shd w:val="clear" w:color="auto" w:fill="auto"/>
            <w:noWrap/>
          </w:tcPr>
          <w:p w14:paraId="221F2669" w14:textId="77777777" w:rsidR="00222255" w:rsidRPr="004E7E5A" w:rsidRDefault="00222255" w:rsidP="00116073">
            <w:pPr>
              <w:jc w:val="left"/>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oe</w:t>
            </w:r>
            <w:proofErr w:type="spellEnd"/>
          </w:p>
        </w:tc>
        <w:tc>
          <w:tcPr>
            <w:tcW w:w="289" w:type="dxa"/>
            <w:tcBorders>
              <w:top w:val="nil"/>
              <w:left w:val="nil"/>
              <w:right w:val="nil"/>
            </w:tcBorders>
            <w:shd w:val="clear" w:color="auto" w:fill="auto"/>
            <w:noWrap/>
          </w:tcPr>
          <w:p w14:paraId="20113D79"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right w:val="nil"/>
            </w:tcBorders>
            <w:shd w:val="clear" w:color="auto" w:fill="auto"/>
          </w:tcPr>
          <w:p w14:paraId="50700EB1"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The nature of ownership, equal to 1 if the enterprise is state-owned, </w:t>
            </w:r>
            <w:r w:rsidRPr="004E7E5A">
              <w:rPr>
                <w:rFonts w:ascii="Times New Roman" w:eastAsia="Times New Roman" w:hAnsi="Times New Roman"/>
                <w:color w:val="000000" w:themeColor="text1"/>
                <w:sz w:val="24"/>
                <w:szCs w:val="24"/>
                <w:lang w:eastAsia="en-GB"/>
              </w:rPr>
              <w:t>and 0 otherwise.</w:t>
            </w:r>
          </w:p>
        </w:tc>
      </w:tr>
      <w:tr w:rsidR="001E3466" w:rsidRPr="004E7E5A" w14:paraId="6D91903E" w14:textId="77777777" w:rsidTr="007A277D">
        <w:trPr>
          <w:trHeight w:val="20"/>
        </w:trPr>
        <w:tc>
          <w:tcPr>
            <w:tcW w:w="2694" w:type="dxa"/>
            <w:tcBorders>
              <w:top w:val="nil"/>
              <w:left w:val="nil"/>
              <w:right w:val="nil"/>
            </w:tcBorders>
            <w:shd w:val="clear" w:color="auto" w:fill="auto"/>
            <w:noWrap/>
          </w:tcPr>
          <w:p w14:paraId="261C074D" w14:textId="77777777" w:rsidR="00222255" w:rsidRPr="004E7E5A" w:rsidRDefault="00222255" w:rsidP="00116073">
            <w:pPr>
              <w:jc w:val="left"/>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irm age</w:t>
            </w:r>
          </w:p>
        </w:tc>
        <w:tc>
          <w:tcPr>
            <w:tcW w:w="289" w:type="dxa"/>
            <w:tcBorders>
              <w:top w:val="nil"/>
              <w:left w:val="nil"/>
              <w:bottom w:val="nil"/>
              <w:right w:val="nil"/>
            </w:tcBorders>
            <w:shd w:val="clear" w:color="auto" w:fill="auto"/>
            <w:noWrap/>
          </w:tcPr>
          <w:p w14:paraId="1C50E7EC"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6DDFF21"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year of firm listing.</w:t>
            </w:r>
          </w:p>
        </w:tc>
      </w:tr>
      <w:tr w:rsidR="001E3466" w:rsidRPr="004E7E5A" w14:paraId="6B05DED7" w14:textId="77777777" w:rsidTr="007A277D">
        <w:trPr>
          <w:trHeight w:val="20"/>
        </w:trPr>
        <w:tc>
          <w:tcPr>
            <w:tcW w:w="2694" w:type="dxa"/>
            <w:tcBorders>
              <w:top w:val="nil"/>
              <w:left w:val="nil"/>
              <w:bottom w:val="single" w:sz="4" w:space="0" w:color="auto"/>
              <w:right w:val="nil"/>
            </w:tcBorders>
            <w:shd w:val="clear" w:color="auto" w:fill="auto"/>
            <w:noWrap/>
          </w:tcPr>
          <w:p w14:paraId="6F3D7B33"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color w:val="000000" w:themeColor="text1"/>
                <w:sz w:val="24"/>
                <w:szCs w:val="24"/>
              </w:rPr>
              <w:t>Moderating Variables</w:t>
            </w:r>
          </w:p>
        </w:tc>
        <w:tc>
          <w:tcPr>
            <w:tcW w:w="289" w:type="dxa"/>
            <w:tcBorders>
              <w:top w:val="nil"/>
              <w:left w:val="nil"/>
              <w:bottom w:val="nil"/>
              <w:right w:val="nil"/>
            </w:tcBorders>
            <w:shd w:val="clear" w:color="auto" w:fill="auto"/>
            <w:noWrap/>
          </w:tcPr>
          <w:p w14:paraId="24AC47E5"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004ED31E" w14:textId="77777777" w:rsidR="007A277D" w:rsidRPr="004E7E5A" w:rsidRDefault="007A277D" w:rsidP="00B66601">
            <w:pPr>
              <w:ind w:left="240" w:hangingChars="100" w:hanging="240"/>
              <w:rPr>
                <w:rFonts w:ascii="Times New Roman" w:hAnsi="Times New Roman"/>
                <w:color w:val="000000" w:themeColor="text1"/>
                <w:kern w:val="0"/>
                <w:sz w:val="24"/>
                <w:szCs w:val="24"/>
              </w:rPr>
            </w:pPr>
          </w:p>
        </w:tc>
      </w:tr>
      <w:tr w:rsidR="001E3466" w:rsidRPr="004E7E5A" w14:paraId="3D83A4E8" w14:textId="77777777" w:rsidTr="007A277D">
        <w:trPr>
          <w:trHeight w:val="20"/>
        </w:trPr>
        <w:tc>
          <w:tcPr>
            <w:tcW w:w="2694" w:type="dxa"/>
            <w:tcBorders>
              <w:top w:val="single" w:sz="4" w:space="0" w:color="auto"/>
              <w:left w:val="nil"/>
              <w:bottom w:val="nil"/>
              <w:right w:val="nil"/>
            </w:tcBorders>
            <w:shd w:val="clear" w:color="auto" w:fill="auto"/>
            <w:noWrap/>
          </w:tcPr>
          <w:p w14:paraId="5B42E01B"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dvertising</w:t>
            </w:r>
          </w:p>
        </w:tc>
        <w:tc>
          <w:tcPr>
            <w:tcW w:w="289" w:type="dxa"/>
            <w:tcBorders>
              <w:top w:val="nil"/>
              <w:left w:val="nil"/>
              <w:bottom w:val="nil"/>
              <w:right w:val="nil"/>
            </w:tcBorders>
            <w:shd w:val="clear" w:color="auto" w:fill="auto"/>
            <w:noWrap/>
          </w:tcPr>
          <w:p w14:paraId="2F9C59BB"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1C2B2052" w14:textId="77777777" w:rsidR="007A277D" w:rsidRPr="004E7E5A" w:rsidRDefault="007A277D" w:rsidP="00B66601">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Advertising expenditures divided by sales.</w:t>
            </w:r>
          </w:p>
        </w:tc>
      </w:tr>
      <w:tr w:rsidR="001E3466" w:rsidRPr="004E7E5A" w14:paraId="1BA6BEB9" w14:textId="77777777" w:rsidTr="007A277D">
        <w:trPr>
          <w:trHeight w:val="20"/>
        </w:trPr>
        <w:tc>
          <w:tcPr>
            <w:tcW w:w="2694" w:type="dxa"/>
            <w:tcBorders>
              <w:top w:val="nil"/>
              <w:left w:val="nil"/>
              <w:bottom w:val="nil"/>
              <w:right w:val="nil"/>
            </w:tcBorders>
            <w:shd w:val="clear" w:color="auto" w:fill="auto"/>
            <w:noWrap/>
          </w:tcPr>
          <w:p w14:paraId="7E5A3E2E"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nalyst</w:t>
            </w:r>
          </w:p>
        </w:tc>
        <w:tc>
          <w:tcPr>
            <w:tcW w:w="289" w:type="dxa"/>
            <w:tcBorders>
              <w:top w:val="nil"/>
              <w:left w:val="nil"/>
              <w:bottom w:val="nil"/>
              <w:right w:val="nil"/>
            </w:tcBorders>
            <w:shd w:val="clear" w:color="auto" w:fill="auto"/>
            <w:noWrap/>
          </w:tcPr>
          <w:p w14:paraId="67106C1C"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C1062AF" w14:textId="77777777" w:rsidR="007A277D" w:rsidRPr="004E7E5A" w:rsidRDefault="007A277D" w:rsidP="00B66601">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total number of analysts following a firm in a given year.</w:t>
            </w:r>
          </w:p>
        </w:tc>
      </w:tr>
      <w:tr w:rsidR="001E3466" w:rsidRPr="004E7E5A" w14:paraId="17287EE2" w14:textId="77777777" w:rsidTr="007A277D">
        <w:trPr>
          <w:trHeight w:val="20"/>
        </w:trPr>
        <w:tc>
          <w:tcPr>
            <w:tcW w:w="2694" w:type="dxa"/>
            <w:tcBorders>
              <w:top w:val="nil"/>
              <w:left w:val="nil"/>
              <w:bottom w:val="nil"/>
              <w:right w:val="nil"/>
            </w:tcBorders>
            <w:shd w:val="clear" w:color="auto" w:fill="auto"/>
            <w:noWrap/>
          </w:tcPr>
          <w:p w14:paraId="66EF8F74"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SR assurance</w:t>
            </w:r>
          </w:p>
        </w:tc>
        <w:tc>
          <w:tcPr>
            <w:tcW w:w="289" w:type="dxa"/>
            <w:tcBorders>
              <w:top w:val="nil"/>
              <w:left w:val="nil"/>
              <w:bottom w:val="nil"/>
              <w:right w:val="nil"/>
            </w:tcBorders>
            <w:shd w:val="clear" w:color="auto" w:fill="auto"/>
            <w:noWrap/>
          </w:tcPr>
          <w:p w14:paraId="0F5F4397"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4B0A14A" w14:textId="068D818D" w:rsidR="007A277D" w:rsidRPr="004E7E5A" w:rsidRDefault="007A277D" w:rsidP="00B66601">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 xml:space="preserve">Indicator variable equal to 1 if </w:t>
            </w:r>
            <w:r w:rsidR="00D951A7" w:rsidRPr="004E7E5A">
              <w:rPr>
                <w:rFonts w:ascii="Times New Roman" w:eastAsia="Times New Roman" w:hAnsi="Times New Roman"/>
                <w:color w:val="000000" w:themeColor="text1"/>
                <w:sz w:val="24"/>
                <w:szCs w:val="24"/>
                <w:lang w:eastAsia="en-GB"/>
              </w:rPr>
              <w:t>Sustainability</w:t>
            </w:r>
            <w:r w:rsidRPr="004E7E5A">
              <w:rPr>
                <w:rFonts w:ascii="Times New Roman" w:eastAsia="Times New Roman" w:hAnsi="Times New Roman"/>
                <w:color w:val="000000" w:themeColor="text1"/>
                <w:sz w:val="24"/>
                <w:szCs w:val="24"/>
                <w:lang w:eastAsia="en-GB"/>
              </w:rPr>
              <w:t xml:space="preserve"> report is assured, and 0 otherwise. </w:t>
            </w:r>
          </w:p>
        </w:tc>
      </w:tr>
      <w:tr w:rsidR="001E3466" w:rsidRPr="004E7E5A" w14:paraId="25FBF94F" w14:textId="77777777" w:rsidTr="007A277D">
        <w:trPr>
          <w:trHeight w:val="20"/>
        </w:trPr>
        <w:tc>
          <w:tcPr>
            <w:tcW w:w="2694" w:type="dxa"/>
            <w:tcBorders>
              <w:top w:val="nil"/>
              <w:left w:val="nil"/>
              <w:bottom w:val="nil"/>
              <w:right w:val="nil"/>
            </w:tcBorders>
            <w:shd w:val="clear" w:color="auto" w:fill="auto"/>
            <w:noWrap/>
          </w:tcPr>
          <w:p w14:paraId="07986644"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Punish</w:t>
            </w:r>
          </w:p>
        </w:tc>
        <w:tc>
          <w:tcPr>
            <w:tcW w:w="289" w:type="dxa"/>
            <w:tcBorders>
              <w:top w:val="nil"/>
              <w:left w:val="nil"/>
              <w:bottom w:val="nil"/>
              <w:right w:val="nil"/>
            </w:tcBorders>
            <w:shd w:val="clear" w:color="auto" w:fill="auto"/>
            <w:noWrap/>
          </w:tcPr>
          <w:p w14:paraId="7C980116"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E6EA6A5" w14:textId="77777777" w:rsidR="007A277D" w:rsidRPr="004E7E5A" w:rsidRDefault="007A277D" w:rsidP="00B66601">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 xml:space="preserve">An indicator variable equal to 1 if </w:t>
            </w:r>
            <w:r w:rsidRPr="004E7E5A">
              <w:rPr>
                <w:rFonts w:ascii="Times New Roman" w:hAnsi="Times New Roman"/>
                <w:color w:val="000000" w:themeColor="text1"/>
                <w:kern w:val="0"/>
                <w:sz w:val="24"/>
                <w:szCs w:val="24"/>
              </w:rPr>
              <w:t>there is statement about environmental regulatory penalty with respect to environmental protection in the annual report of the listed firm</w:t>
            </w:r>
            <w:r w:rsidRPr="004E7E5A">
              <w:rPr>
                <w:rFonts w:ascii="Times New Roman" w:eastAsia="Times New Roman" w:hAnsi="Times New Roman"/>
                <w:color w:val="000000" w:themeColor="text1"/>
                <w:sz w:val="24"/>
                <w:szCs w:val="24"/>
                <w:lang w:eastAsia="en-GB"/>
              </w:rPr>
              <w:t>, and 0 otherwise</w:t>
            </w:r>
            <w:r w:rsidRPr="004E7E5A">
              <w:rPr>
                <w:rFonts w:ascii="Times New Roman" w:hAnsi="Times New Roman"/>
                <w:color w:val="000000" w:themeColor="text1"/>
                <w:kern w:val="0"/>
                <w:sz w:val="24"/>
                <w:szCs w:val="24"/>
              </w:rPr>
              <w:t xml:space="preserve">. </w:t>
            </w:r>
          </w:p>
        </w:tc>
      </w:tr>
      <w:tr w:rsidR="001E3466" w:rsidRPr="004E7E5A" w14:paraId="7C63950B" w14:textId="77777777" w:rsidTr="007A277D">
        <w:trPr>
          <w:trHeight w:val="20"/>
        </w:trPr>
        <w:tc>
          <w:tcPr>
            <w:tcW w:w="2694" w:type="dxa"/>
            <w:tcBorders>
              <w:top w:val="nil"/>
              <w:left w:val="nil"/>
              <w:right w:val="nil"/>
            </w:tcBorders>
            <w:shd w:val="clear" w:color="auto" w:fill="auto"/>
            <w:noWrap/>
          </w:tcPr>
          <w:p w14:paraId="4E981ECB" w14:textId="77777777" w:rsidR="007A277D" w:rsidRPr="004E7E5A" w:rsidRDefault="007A277D" w:rsidP="00B66601">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C index</w:t>
            </w:r>
          </w:p>
        </w:tc>
        <w:tc>
          <w:tcPr>
            <w:tcW w:w="289" w:type="dxa"/>
            <w:tcBorders>
              <w:top w:val="nil"/>
              <w:left w:val="nil"/>
              <w:bottom w:val="nil"/>
              <w:right w:val="nil"/>
            </w:tcBorders>
            <w:shd w:val="clear" w:color="auto" w:fill="auto"/>
            <w:noWrap/>
          </w:tcPr>
          <w:p w14:paraId="3CE23C72" w14:textId="77777777" w:rsidR="007A277D" w:rsidRPr="004E7E5A" w:rsidRDefault="007A277D" w:rsidP="00B66601">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4E35AE11" w14:textId="1B776BA4" w:rsidR="007A277D" w:rsidRPr="004E7E5A" w:rsidRDefault="007A277D" w:rsidP="00B66601">
            <w:pPr>
              <w:ind w:left="240" w:hangingChars="100" w:hanging="240"/>
              <w:rPr>
                <w:rFonts w:ascii="Times New Roman" w:hAnsi="Times New Roman"/>
                <w:color w:val="000000" w:themeColor="text1"/>
              </w:rPr>
            </w:pPr>
            <w:r w:rsidRPr="004E7E5A">
              <w:rPr>
                <w:rFonts w:ascii="Times New Roman" w:hAnsi="Times New Roman"/>
                <w:color w:val="000000" w:themeColor="text1"/>
                <w:kern w:val="0"/>
                <w:sz w:val="24"/>
                <w:szCs w:val="24"/>
              </w:rPr>
              <w:t xml:space="preserve">Financial constraints using KZ index </w:t>
            </w:r>
            <w:r w:rsidRPr="004E7E5A">
              <w:rPr>
                <w:rFonts w:ascii="Times New Roman" w:hAnsi="Times New Roman"/>
                <w:color w:val="000000" w:themeColor="text1"/>
                <w:kern w:val="0"/>
                <w:sz w:val="24"/>
                <w:szCs w:val="24"/>
              </w:rPr>
              <w:fldChar w:fldCharType="begin"/>
            </w:r>
            <w:r w:rsidR="001A1175" w:rsidRPr="004E7E5A">
              <w:rPr>
                <w:rFonts w:ascii="Times New Roman" w:hAnsi="Times New Roman"/>
                <w:color w:val="000000" w:themeColor="text1"/>
                <w:kern w:val="0"/>
                <w:sz w:val="24"/>
                <w:szCs w:val="24"/>
              </w:rPr>
              <w:instrText xml:space="preserve"> ADDIN EN.CITE &lt;EndNote&gt;&lt;Cite&gt;&lt;Author&gt;Kaplan&lt;/Author&gt;&lt;Year&gt;1997&lt;/Year&gt;&lt;RecNum&gt;1757&lt;/RecNum&gt;&lt;DisplayText&gt;(Kaplan and Zingales 1997)&lt;/DisplayText&gt;&lt;record&gt;&lt;rec-number&gt;1757&lt;/rec-number&gt;&lt;foreign-keys&gt;&lt;key app="EN" db-id="trr00pfsbzzex0ezwf6v5swd9fpfpwfa90xp" timestamp="1591689965" guid="fb174a79-9eda-45a3-8902-5dfe80afac4c"&gt;1757&lt;/key&gt;&lt;/foreign-keys&gt;&lt;ref-type name="Journal Article"&gt;17&lt;/ref-type&gt;&lt;contributors&gt;&lt;authors&gt;&lt;author&gt;Kaplan, Steven N.&lt;/author&gt;&lt;author&gt;Zingales, Luigi. &lt;/author&gt;&lt;/authors&gt;&lt;/contributors&gt;&lt;titles&gt;&lt;title&gt;Do investment-cash flow sensitivities provide useful measures of financing constraints?&lt;/title&gt;&lt;secondary-title&gt;Quarterly Journal of Economics&lt;/secondary-title&gt;&lt;/titles&gt;&lt;periodical&gt;&lt;full-title&gt;Quarterly Journal of Economics&lt;/full-title&gt;&lt;/periodical&gt;&lt;pages&gt;169-215&lt;/pages&gt;&lt;volume&gt;112&lt;/volume&gt;&lt;number&gt;1&lt;/number&gt;&lt;dates&gt;&lt;year&gt;1997&lt;/year&gt;&lt;/dates&gt;&lt;urls&gt;&lt;/urls&gt;&lt;electronic-resource-num&gt;10.1162/003355397555163&lt;/electronic-resource-num&gt;&lt;/record&gt;&lt;/Cite&gt;&lt;/EndNote&gt;</w:instrText>
            </w:r>
            <w:r w:rsidRPr="004E7E5A">
              <w:rPr>
                <w:rFonts w:ascii="Times New Roman" w:hAnsi="Times New Roman"/>
                <w:color w:val="000000" w:themeColor="text1"/>
                <w:kern w:val="0"/>
                <w:sz w:val="24"/>
                <w:szCs w:val="24"/>
              </w:rPr>
              <w:fldChar w:fldCharType="separate"/>
            </w:r>
            <w:r w:rsidRPr="004E7E5A">
              <w:rPr>
                <w:rFonts w:ascii="Times New Roman" w:hAnsi="Times New Roman"/>
                <w:noProof/>
                <w:color w:val="000000" w:themeColor="text1"/>
                <w:kern w:val="0"/>
                <w:sz w:val="24"/>
                <w:szCs w:val="24"/>
              </w:rPr>
              <w:t>(Kaplan and Zingales 1997)</w:t>
            </w:r>
            <w:r w:rsidRPr="004E7E5A">
              <w:rPr>
                <w:rFonts w:ascii="Times New Roman" w:hAnsi="Times New Roman"/>
                <w:color w:val="000000" w:themeColor="text1"/>
                <w:kern w:val="0"/>
                <w:sz w:val="24"/>
                <w:szCs w:val="24"/>
              </w:rPr>
              <w:fldChar w:fldCharType="end"/>
            </w:r>
            <w:r w:rsidRPr="004E7E5A">
              <w:rPr>
                <w:rFonts w:ascii="Times New Roman" w:hAnsi="Times New Roman"/>
                <w:color w:val="000000" w:themeColor="text1"/>
                <w:kern w:val="0"/>
                <w:sz w:val="24"/>
                <w:szCs w:val="24"/>
              </w:rPr>
              <w:t>. Kaplan and Zingales’s (1997) index measured at the end of fiscal year t, calculated as minus 1.002 × cash flow plus 0.283 × Tobin’s</w:t>
            </w:r>
            <w:r w:rsidRPr="004E7E5A">
              <w:rPr>
                <w:rFonts w:ascii="Times New Roman" w:hAnsi="Times New Roman" w:hint="eastAsia"/>
                <w:color w:val="000000" w:themeColor="text1"/>
                <w:kern w:val="0"/>
                <w:sz w:val="24"/>
                <w:szCs w:val="24"/>
              </w:rPr>
              <w:t xml:space="preserve"> Q</w:t>
            </w:r>
            <w:r w:rsidRPr="004E7E5A">
              <w:rPr>
                <w:rFonts w:ascii="Times New Roman" w:hAnsi="Times New Roman"/>
                <w:color w:val="000000" w:themeColor="text1"/>
                <w:kern w:val="0"/>
                <w:sz w:val="24"/>
                <w:szCs w:val="24"/>
              </w:rPr>
              <w:t xml:space="preserve"> plus 3.139 × leverage minus 39.36 × dividends minus 1.315 × cash holdings.</w:t>
            </w:r>
            <w:r w:rsidRPr="004E7E5A">
              <w:rPr>
                <w:rFonts w:ascii="Times New Roman" w:hAnsi="Times New Roman"/>
                <w:color w:val="000000" w:themeColor="text1"/>
              </w:rPr>
              <w:t xml:space="preserve"> </w:t>
            </w:r>
          </w:p>
        </w:tc>
      </w:tr>
      <w:tr w:rsidR="001E3466" w:rsidRPr="004E7E5A" w14:paraId="485E4C59" w14:textId="77777777" w:rsidTr="007A277D">
        <w:trPr>
          <w:trHeight w:val="20"/>
        </w:trPr>
        <w:tc>
          <w:tcPr>
            <w:tcW w:w="2694" w:type="dxa"/>
            <w:tcBorders>
              <w:top w:val="nil"/>
              <w:left w:val="nil"/>
              <w:bottom w:val="single" w:sz="4" w:space="0" w:color="auto"/>
              <w:right w:val="nil"/>
            </w:tcBorders>
            <w:shd w:val="clear" w:color="auto" w:fill="auto"/>
            <w:noWrap/>
          </w:tcPr>
          <w:p w14:paraId="04579303"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color w:val="000000" w:themeColor="text1"/>
                <w:sz w:val="24"/>
                <w:szCs w:val="24"/>
              </w:rPr>
              <w:t>Other</w:t>
            </w:r>
            <w:r w:rsidRPr="004E7E5A">
              <w:rPr>
                <w:rFonts w:ascii="Times New Roman" w:hAnsi="Times New Roman"/>
                <w:i/>
                <w:iCs/>
                <w:color w:val="000000" w:themeColor="text1"/>
                <w:kern w:val="0"/>
                <w:sz w:val="24"/>
                <w:szCs w:val="24"/>
              </w:rPr>
              <w:t xml:space="preserve"> </w:t>
            </w:r>
            <w:r w:rsidRPr="004E7E5A">
              <w:rPr>
                <w:rFonts w:ascii="Times New Roman" w:hAnsi="Times New Roman"/>
                <w:color w:val="000000" w:themeColor="text1"/>
                <w:sz w:val="24"/>
                <w:szCs w:val="24"/>
              </w:rPr>
              <w:t>Variables</w:t>
            </w:r>
          </w:p>
        </w:tc>
        <w:tc>
          <w:tcPr>
            <w:tcW w:w="289" w:type="dxa"/>
            <w:tcBorders>
              <w:top w:val="nil"/>
              <w:left w:val="nil"/>
              <w:bottom w:val="nil"/>
              <w:right w:val="nil"/>
            </w:tcBorders>
            <w:shd w:val="clear" w:color="auto" w:fill="auto"/>
            <w:noWrap/>
          </w:tcPr>
          <w:p w14:paraId="2EAF9090"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2049C02D" w14:textId="77777777" w:rsidR="00222255" w:rsidRPr="004E7E5A" w:rsidRDefault="00222255" w:rsidP="00116073">
            <w:pPr>
              <w:ind w:left="240" w:hangingChars="100" w:hanging="240"/>
              <w:rPr>
                <w:rFonts w:ascii="Times New Roman" w:hAnsi="Times New Roman"/>
                <w:color w:val="000000" w:themeColor="text1"/>
                <w:kern w:val="0"/>
                <w:sz w:val="24"/>
                <w:szCs w:val="24"/>
              </w:rPr>
            </w:pPr>
          </w:p>
        </w:tc>
      </w:tr>
      <w:tr w:rsidR="001E3466" w:rsidRPr="004E7E5A" w14:paraId="3190B1BC" w14:textId="77777777" w:rsidTr="007A277D">
        <w:trPr>
          <w:trHeight w:val="20"/>
        </w:trPr>
        <w:tc>
          <w:tcPr>
            <w:tcW w:w="2694" w:type="dxa"/>
            <w:tcBorders>
              <w:top w:val="single" w:sz="4" w:space="0" w:color="auto"/>
              <w:left w:val="nil"/>
              <w:right w:val="nil"/>
            </w:tcBorders>
            <w:shd w:val="clear" w:color="auto" w:fill="auto"/>
            <w:noWrap/>
          </w:tcPr>
          <w:p w14:paraId="64A3CF8A"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convenience</w:t>
            </w:r>
          </w:p>
        </w:tc>
        <w:tc>
          <w:tcPr>
            <w:tcW w:w="289" w:type="dxa"/>
            <w:tcBorders>
              <w:top w:val="nil"/>
              <w:left w:val="nil"/>
              <w:bottom w:val="nil"/>
              <w:right w:val="nil"/>
            </w:tcBorders>
            <w:shd w:val="clear" w:color="auto" w:fill="auto"/>
            <w:noWrap/>
          </w:tcPr>
          <w:p w14:paraId="7B5DDFD5"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5B60F480"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annual passenger throughput of the airport near the location of the listed company.</w:t>
            </w:r>
            <w:r w:rsidRPr="004E7E5A">
              <w:rPr>
                <w:rFonts w:ascii="Times New Roman" w:hAnsi="Times New Roman"/>
                <w:color w:val="000000" w:themeColor="text1"/>
              </w:rPr>
              <w:t xml:space="preserve"> </w:t>
            </w:r>
            <w:r w:rsidRPr="004E7E5A">
              <w:rPr>
                <w:rFonts w:ascii="Times New Roman" w:hAnsi="Times New Roman"/>
                <w:color w:val="000000" w:themeColor="text1"/>
                <w:kern w:val="0"/>
                <w:sz w:val="24"/>
                <w:szCs w:val="24"/>
              </w:rPr>
              <w:t>If there is more than one airport in a city, we choose only the airport with the highest throughput.</w:t>
            </w:r>
          </w:p>
        </w:tc>
      </w:tr>
      <w:tr w:rsidR="001E3466" w:rsidRPr="004E7E5A" w14:paraId="0864954C" w14:textId="77777777" w:rsidTr="007A277D">
        <w:trPr>
          <w:trHeight w:val="20"/>
        </w:trPr>
        <w:tc>
          <w:tcPr>
            <w:tcW w:w="2694" w:type="dxa"/>
            <w:tcBorders>
              <w:left w:val="nil"/>
              <w:bottom w:val="nil"/>
              <w:right w:val="nil"/>
            </w:tcBorders>
            <w:shd w:val="clear" w:color="auto" w:fill="auto"/>
            <w:noWrap/>
          </w:tcPr>
          <w:p w14:paraId="16FF4DF8" w14:textId="77777777" w:rsidR="00222255" w:rsidRPr="004E7E5A" w:rsidRDefault="00222255" w:rsidP="00116073">
            <w:pPr>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_ind</w:t>
            </w:r>
            <w:proofErr w:type="spellEnd"/>
          </w:p>
        </w:tc>
        <w:tc>
          <w:tcPr>
            <w:tcW w:w="289" w:type="dxa"/>
            <w:tcBorders>
              <w:top w:val="nil"/>
              <w:left w:val="nil"/>
              <w:bottom w:val="nil"/>
              <w:right w:val="nil"/>
            </w:tcBorders>
            <w:shd w:val="clear" w:color="auto" w:fill="auto"/>
            <w:noWrap/>
          </w:tcPr>
          <w:p w14:paraId="5B5EE04F"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61D01FE6"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The sum of the three centrality measures of the maximum </w:t>
            </w:r>
            <w:r w:rsidRPr="004E7E5A">
              <w:rPr>
                <w:rFonts w:ascii="Times New Roman" w:hAnsi="Times New Roman"/>
                <w:color w:val="000000" w:themeColor="text1"/>
                <w:kern w:val="0"/>
                <w:sz w:val="24"/>
                <w:szCs w:val="24"/>
              </w:rPr>
              <w:lastRenderedPageBreak/>
              <w:t>values of each firm’ independent directors.</w:t>
            </w:r>
          </w:p>
        </w:tc>
      </w:tr>
      <w:tr w:rsidR="001E3466" w:rsidRPr="004E7E5A" w14:paraId="78D03094" w14:textId="77777777" w:rsidTr="007A277D">
        <w:trPr>
          <w:trHeight w:val="20"/>
        </w:trPr>
        <w:tc>
          <w:tcPr>
            <w:tcW w:w="2694" w:type="dxa"/>
            <w:tcBorders>
              <w:top w:val="nil"/>
              <w:left w:val="nil"/>
              <w:bottom w:val="nil"/>
              <w:right w:val="nil"/>
            </w:tcBorders>
            <w:shd w:val="clear" w:color="auto" w:fill="auto"/>
            <w:noWrap/>
          </w:tcPr>
          <w:p w14:paraId="15C036D0" w14:textId="77777777" w:rsidR="00222255" w:rsidRPr="004E7E5A" w:rsidRDefault="00222255" w:rsidP="00116073">
            <w:pPr>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lastRenderedPageBreak/>
              <w:t>Score_mean_ind</w:t>
            </w:r>
            <w:proofErr w:type="spellEnd"/>
          </w:p>
        </w:tc>
        <w:tc>
          <w:tcPr>
            <w:tcW w:w="289" w:type="dxa"/>
            <w:tcBorders>
              <w:top w:val="nil"/>
              <w:left w:val="nil"/>
              <w:bottom w:val="nil"/>
              <w:right w:val="nil"/>
            </w:tcBorders>
            <w:shd w:val="clear" w:color="auto" w:fill="auto"/>
            <w:noWrap/>
          </w:tcPr>
          <w:p w14:paraId="0A0397DE"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46E5CC02"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he three centrality measures of the mean values of each firm’ independent directors.</w:t>
            </w:r>
          </w:p>
        </w:tc>
      </w:tr>
      <w:tr w:rsidR="001E3466" w:rsidRPr="004E7E5A" w14:paraId="6585E94C" w14:textId="77777777" w:rsidTr="007A277D">
        <w:trPr>
          <w:trHeight w:val="20"/>
        </w:trPr>
        <w:tc>
          <w:tcPr>
            <w:tcW w:w="2694" w:type="dxa"/>
            <w:tcBorders>
              <w:top w:val="nil"/>
              <w:left w:val="nil"/>
              <w:bottom w:val="nil"/>
              <w:right w:val="nil"/>
            </w:tcBorders>
            <w:shd w:val="clear" w:color="auto" w:fill="auto"/>
            <w:noWrap/>
          </w:tcPr>
          <w:p w14:paraId="65E4A562" w14:textId="77777777" w:rsidR="00222255" w:rsidRPr="004E7E5A" w:rsidRDefault="00222255" w:rsidP="00116073">
            <w:pPr>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_ind</w:t>
            </w:r>
            <w:proofErr w:type="spellEnd"/>
          </w:p>
        </w:tc>
        <w:tc>
          <w:tcPr>
            <w:tcW w:w="289" w:type="dxa"/>
            <w:tcBorders>
              <w:top w:val="nil"/>
              <w:left w:val="nil"/>
              <w:bottom w:val="nil"/>
              <w:right w:val="nil"/>
            </w:tcBorders>
            <w:shd w:val="clear" w:color="auto" w:fill="auto"/>
            <w:noWrap/>
          </w:tcPr>
          <w:p w14:paraId="0FA9981E"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783D5F82"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he three centrality measures of the median values of each firm’ independent directors.</w:t>
            </w:r>
          </w:p>
        </w:tc>
      </w:tr>
      <w:tr w:rsidR="001E3466" w:rsidRPr="004E7E5A" w14:paraId="76F65AB8" w14:textId="77777777" w:rsidTr="007A277D">
        <w:trPr>
          <w:trHeight w:val="20"/>
        </w:trPr>
        <w:tc>
          <w:tcPr>
            <w:tcW w:w="2694" w:type="dxa"/>
            <w:tcBorders>
              <w:top w:val="nil"/>
              <w:left w:val="nil"/>
              <w:bottom w:val="nil"/>
              <w:right w:val="nil"/>
            </w:tcBorders>
            <w:shd w:val="clear" w:color="auto" w:fill="auto"/>
            <w:noWrap/>
          </w:tcPr>
          <w:p w14:paraId="5D53F82D" w14:textId="77777777" w:rsidR="00222255" w:rsidRPr="004E7E5A" w:rsidRDefault="00222255" w:rsidP="00116073">
            <w:pPr>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_ind</w:t>
            </w:r>
            <w:proofErr w:type="spellEnd"/>
          </w:p>
        </w:tc>
        <w:tc>
          <w:tcPr>
            <w:tcW w:w="289" w:type="dxa"/>
            <w:tcBorders>
              <w:top w:val="nil"/>
              <w:left w:val="nil"/>
              <w:bottom w:val="nil"/>
              <w:right w:val="nil"/>
            </w:tcBorders>
            <w:shd w:val="clear" w:color="auto" w:fill="auto"/>
            <w:noWrap/>
          </w:tcPr>
          <w:p w14:paraId="7964C1F1"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29713476"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he three centrality measures of the minimum values of each firm’ independent directors.</w:t>
            </w:r>
          </w:p>
        </w:tc>
      </w:tr>
      <w:tr w:rsidR="001E3466" w:rsidRPr="004E7E5A" w14:paraId="7422CCD6" w14:textId="77777777" w:rsidTr="007A277D">
        <w:trPr>
          <w:trHeight w:val="20"/>
        </w:trPr>
        <w:tc>
          <w:tcPr>
            <w:tcW w:w="2694" w:type="dxa"/>
            <w:tcBorders>
              <w:top w:val="nil"/>
              <w:left w:val="nil"/>
              <w:bottom w:val="nil"/>
              <w:right w:val="nil"/>
            </w:tcBorders>
            <w:shd w:val="clear" w:color="auto" w:fill="auto"/>
            <w:noWrap/>
          </w:tcPr>
          <w:p w14:paraId="64034C76"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Political connections</w:t>
            </w:r>
          </w:p>
        </w:tc>
        <w:tc>
          <w:tcPr>
            <w:tcW w:w="289" w:type="dxa"/>
            <w:tcBorders>
              <w:top w:val="nil"/>
              <w:left w:val="nil"/>
              <w:bottom w:val="nil"/>
              <w:right w:val="nil"/>
            </w:tcBorders>
            <w:shd w:val="clear" w:color="auto" w:fill="auto"/>
            <w:noWrap/>
          </w:tcPr>
          <w:p w14:paraId="6D994260"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nil"/>
              <w:right w:val="nil"/>
            </w:tcBorders>
            <w:shd w:val="clear" w:color="auto" w:fill="auto"/>
          </w:tcPr>
          <w:p w14:paraId="2B945237" w14:textId="77777777" w:rsidR="00222255" w:rsidRPr="004E7E5A" w:rsidRDefault="00222255" w:rsidP="00116073">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An indicator variable equal to 1 if one of the</w:t>
            </w:r>
            <w:r w:rsidRPr="004E7E5A">
              <w:rPr>
                <w:rFonts w:ascii="Times New Roman" w:hAnsi="Times New Roman"/>
                <w:color w:val="000000" w:themeColor="text1"/>
                <w:kern w:val="0"/>
                <w:sz w:val="24"/>
                <w:szCs w:val="24"/>
              </w:rPr>
              <w:t xml:space="preserve"> directors, supervisors, and senior executives in a firm is politically connected</w:t>
            </w:r>
            <w:r w:rsidRPr="004E7E5A">
              <w:rPr>
                <w:rFonts w:ascii="Times New Roman" w:eastAsia="Times New Roman" w:hAnsi="Times New Roman"/>
                <w:color w:val="000000" w:themeColor="text1"/>
                <w:sz w:val="24"/>
                <w:szCs w:val="24"/>
                <w:lang w:eastAsia="en-GB"/>
              </w:rPr>
              <w:t>, and 0 otherwise</w:t>
            </w:r>
            <w:r w:rsidRPr="004E7E5A">
              <w:rPr>
                <w:rFonts w:ascii="Times New Roman" w:hAnsi="Times New Roman"/>
                <w:color w:val="000000" w:themeColor="text1"/>
                <w:kern w:val="0"/>
                <w:sz w:val="24"/>
                <w:szCs w:val="24"/>
              </w:rPr>
              <w:t>.</w:t>
            </w:r>
          </w:p>
        </w:tc>
      </w:tr>
      <w:tr w:rsidR="00222255" w:rsidRPr="004E7E5A" w14:paraId="698E4D79" w14:textId="77777777" w:rsidTr="007A277D">
        <w:trPr>
          <w:trHeight w:val="20"/>
        </w:trPr>
        <w:tc>
          <w:tcPr>
            <w:tcW w:w="2694" w:type="dxa"/>
            <w:tcBorders>
              <w:top w:val="nil"/>
              <w:left w:val="nil"/>
              <w:bottom w:val="single" w:sz="4" w:space="0" w:color="auto"/>
              <w:right w:val="nil"/>
            </w:tcBorders>
            <w:shd w:val="clear" w:color="auto" w:fill="auto"/>
            <w:noWrap/>
          </w:tcPr>
          <w:p w14:paraId="76192B2B" w14:textId="77777777" w:rsidR="00222255" w:rsidRPr="004E7E5A" w:rsidRDefault="00222255" w:rsidP="00116073">
            <w:pPr>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Overseas</w:t>
            </w:r>
          </w:p>
        </w:tc>
        <w:tc>
          <w:tcPr>
            <w:tcW w:w="289" w:type="dxa"/>
            <w:tcBorders>
              <w:top w:val="nil"/>
              <w:left w:val="nil"/>
              <w:bottom w:val="single" w:sz="4" w:space="0" w:color="auto"/>
              <w:right w:val="nil"/>
            </w:tcBorders>
            <w:shd w:val="clear" w:color="auto" w:fill="auto"/>
            <w:noWrap/>
          </w:tcPr>
          <w:p w14:paraId="3E9A1385" w14:textId="77777777" w:rsidR="00222255" w:rsidRPr="004E7E5A" w:rsidRDefault="00222255" w:rsidP="00116073">
            <w:pPr>
              <w:jc w:val="center"/>
              <w:rPr>
                <w:rFonts w:ascii="Times New Roman" w:eastAsia="Times New Roman" w:hAnsi="Times New Roman"/>
                <w:color w:val="000000" w:themeColor="text1"/>
                <w:sz w:val="24"/>
                <w:szCs w:val="24"/>
                <w:lang w:eastAsia="en-GB"/>
              </w:rPr>
            </w:pPr>
          </w:p>
        </w:tc>
        <w:tc>
          <w:tcPr>
            <w:tcW w:w="6087" w:type="dxa"/>
            <w:tcBorders>
              <w:top w:val="nil"/>
              <w:left w:val="nil"/>
              <w:bottom w:val="single" w:sz="4" w:space="0" w:color="auto"/>
              <w:right w:val="nil"/>
            </w:tcBorders>
            <w:shd w:val="clear" w:color="auto" w:fill="auto"/>
          </w:tcPr>
          <w:p w14:paraId="37EBBBBF" w14:textId="77777777" w:rsidR="00222255" w:rsidRPr="004E7E5A" w:rsidRDefault="00222255" w:rsidP="00116073">
            <w:pPr>
              <w:ind w:left="240" w:hangingChars="100" w:hanging="240"/>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An indicator variable equal to 1 if one of the</w:t>
            </w:r>
            <w:r w:rsidRPr="004E7E5A">
              <w:rPr>
                <w:rFonts w:ascii="Times New Roman" w:hAnsi="Times New Roman"/>
                <w:color w:val="000000" w:themeColor="text1"/>
                <w:kern w:val="0"/>
                <w:sz w:val="24"/>
                <w:szCs w:val="24"/>
              </w:rPr>
              <w:t xml:space="preserve"> directors has overseas study or working experience,</w:t>
            </w:r>
            <w:r w:rsidRPr="004E7E5A">
              <w:rPr>
                <w:rFonts w:ascii="Times New Roman" w:eastAsia="Times New Roman" w:hAnsi="Times New Roman"/>
                <w:color w:val="000000" w:themeColor="text1"/>
                <w:sz w:val="24"/>
                <w:szCs w:val="24"/>
                <w:lang w:eastAsia="en-GB"/>
              </w:rPr>
              <w:t xml:space="preserve"> and 0 otherwise</w:t>
            </w:r>
            <w:r w:rsidRPr="004E7E5A">
              <w:rPr>
                <w:rFonts w:ascii="Times New Roman" w:hAnsi="Times New Roman"/>
                <w:color w:val="000000" w:themeColor="text1"/>
                <w:kern w:val="0"/>
                <w:sz w:val="24"/>
                <w:szCs w:val="24"/>
              </w:rPr>
              <w:t>.</w:t>
            </w:r>
          </w:p>
        </w:tc>
      </w:tr>
    </w:tbl>
    <w:p w14:paraId="133F18EA" w14:textId="77777777" w:rsidR="00222255" w:rsidRPr="004E7E5A" w:rsidRDefault="00222255" w:rsidP="00222255">
      <w:pPr>
        <w:widowControl/>
        <w:spacing w:line="480" w:lineRule="auto"/>
        <w:jc w:val="center"/>
        <w:rPr>
          <w:rFonts w:ascii="Times New Roman" w:eastAsia="宋体" w:hAnsi="Times New Roman"/>
          <w:color w:val="000000" w:themeColor="text1"/>
          <w:sz w:val="24"/>
          <w:szCs w:val="24"/>
        </w:rPr>
      </w:pPr>
    </w:p>
    <w:p w14:paraId="76AB8971" w14:textId="77777777" w:rsidR="00222255" w:rsidRPr="004E7E5A" w:rsidRDefault="00222255" w:rsidP="00222255">
      <w:pPr>
        <w:pStyle w:val="4"/>
        <w:spacing w:before="0" w:after="0" w:line="480" w:lineRule="auto"/>
        <w:rPr>
          <w:i/>
          <w:iCs/>
          <w:color w:val="000000" w:themeColor="text1"/>
        </w:rPr>
        <w:sectPr w:rsidR="00222255" w:rsidRPr="004E7E5A" w:rsidSect="008F110D">
          <w:pgSz w:w="11906" w:h="16838"/>
          <w:pgMar w:top="1701" w:right="1418" w:bottom="1361" w:left="1418" w:header="1134" w:footer="1134" w:gutter="0"/>
          <w:cols w:space="425"/>
          <w:docGrid w:type="lines" w:linePitch="312"/>
        </w:sectPr>
      </w:pPr>
    </w:p>
    <w:p w14:paraId="2DC4BC59" w14:textId="77777777" w:rsidR="00222255" w:rsidRPr="004E7E5A" w:rsidRDefault="00222255" w:rsidP="00222255">
      <w:pPr>
        <w:pStyle w:val="4"/>
        <w:spacing w:before="0" w:after="0" w:line="480" w:lineRule="auto"/>
        <w:rPr>
          <w:rFonts w:eastAsia="Times New Roman"/>
          <w:color w:val="000000" w:themeColor="text1"/>
          <w:szCs w:val="24"/>
          <w:lang w:eastAsia="en-GB"/>
        </w:rPr>
      </w:pPr>
      <w:r w:rsidRPr="004E7E5A">
        <w:rPr>
          <w:color w:val="000000" w:themeColor="text1"/>
        </w:rPr>
        <w:lastRenderedPageBreak/>
        <w:t xml:space="preserve">Appendix B: </w:t>
      </w:r>
      <w:r w:rsidRPr="004E7E5A">
        <w:rPr>
          <w:rFonts w:eastAsia="Times New Roman"/>
          <w:color w:val="000000" w:themeColor="text1"/>
          <w:szCs w:val="24"/>
          <w:lang w:eastAsia="en-GB"/>
        </w:rPr>
        <w:t xml:space="preserve">Details of </w:t>
      </w:r>
      <w:r w:rsidRPr="004E7E5A">
        <w:rPr>
          <w:color w:val="000000" w:themeColor="text1"/>
          <w:szCs w:val="24"/>
        </w:rPr>
        <w:t xml:space="preserve">Centrality Measures </w:t>
      </w:r>
      <w:r w:rsidRPr="004E7E5A">
        <w:rPr>
          <w:rFonts w:eastAsia="Times New Roman"/>
          <w:color w:val="000000" w:themeColor="text1"/>
          <w:szCs w:val="24"/>
          <w:lang w:eastAsia="en-GB"/>
        </w:rPr>
        <w:t xml:space="preserve">and </w:t>
      </w:r>
      <w:r w:rsidRPr="004E7E5A">
        <w:rPr>
          <w:color w:val="000000" w:themeColor="text1"/>
        </w:rPr>
        <w:t>Process of Generating Networking Data</w:t>
      </w:r>
      <w:r w:rsidRPr="004E7E5A">
        <w:rPr>
          <w:rFonts w:eastAsia="Times New Roman"/>
          <w:color w:val="000000" w:themeColor="text1"/>
          <w:szCs w:val="24"/>
          <w:lang w:eastAsia="en-GB"/>
        </w:rPr>
        <w:t xml:space="preserve"> </w:t>
      </w:r>
    </w:p>
    <w:p w14:paraId="6F7A6564" w14:textId="77777777" w:rsidR="00222255" w:rsidRPr="004E7E5A" w:rsidRDefault="00222255" w:rsidP="00222255">
      <w:pPr>
        <w:pStyle w:val="4"/>
        <w:spacing w:before="0" w:after="0" w:line="480" w:lineRule="auto"/>
        <w:rPr>
          <w:i/>
          <w:iCs/>
          <w:color w:val="000000" w:themeColor="text1"/>
        </w:rPr>
      </w:pPr>
      <w:r w:rsidRPr="004E7E5A">
        <w:rPr>
          <w:i/>
          <w:iCs/>
          <w:color w:val="000000" w:themeColor="text1"/>
        </w:rPr>
        <w:t>Details of Centrality Measures</w:t>
      </w:r>
    </w:p>
    <w:p w14:paraId="45909CF9" w14:textId="3951F15B" w:rsidR="00222255" w:rsidRPr="004E7E5A" w:rsidRDefault="00222255" w:rsidP="00222255">
      <w:pPr>
        <w:pStyle w:val="a7"/>
        <w:spacing w:line="480" w:lineRule="auto"/>
        <w:ind w:firstLine="480"/>
        <w:rPr>
          <w:rFonts w:cs="Times New Roman"/>
        </w:rPr>
      </w:pPr>
      <w:r w:rsidRPr="004E7E5A">
        <w:rPr>
          <w:rFonts w:cs="Times New Roman"/>
        </w:rPr>
        <w:t xml:space="preserve">Following literature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 xml:space="preserve">, we focus on the three commonly used measures of centrality: degree, betweenness, and closeness centrality. We describe each dimension conceptually and how they are measured as follows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w:t>
      </w:r>
    </w:p>
    <w:p w14:paraId="57E2C8CF" w14:textId="77777777" w:rsidR="00222255" w:rsidRPr="004E7E5A" w:rsidRDefault="00222255" w:rsidP="00222255">
      <w:pPr>
        <w:pStyle w:val="a7"/>
        <w:spacing w:line="480" w:lineRule="auto"/>
        <w:ind w:firstLine="480"/>
        <w:rPr>
          <w:rFonts w:cs="Times New Roman"/>
        </w:rPr>
      </w:pPr>
      <w:r w:rsidRPr="004E7E5A">
        <w:rPr>
          <w:rFonts w:cs="Times New Roman"/>
        </w:rPr>
        <w:t>(1) Degree Centrality</w:t>
      </w:r>
    </w:p>
    <w:p w14:paraId="2C7CC5CD" w14:textId="638AB993" w:rsidR="00197EDB" w:rsidRPr="004E7E5A" w:rsidRDefault="00222255" w:rsidP="00222255">
      <w:pPr>
        <w:pStyle w:val="a7"/>
        <w:spacing w:line="480" w:lineRule="auto"/>
        <w:ind w:firstLine="480"/>
        <w:rPr>
          <w:rFonts w:cs="Times New Roman"/>
        </w:rPr>
      </w:pPr>
      <w:r w:rsidRPr="004E7E5A">
        <w:rPr>
          <w:rFonts w:cs="Times New Roman"/>
        </w:rPr>
        <w:t xml:space="preserve">If a director possesses relatively many channels of communication or resource exchange, this director is well-connected. This concept is measured by degree centrality, which assumes that directors know each other if they sit on the same board of a firm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 xml:space="preserve">. </w:t>
      </w:r>
      <w:r w:rsidR="003C2418" w:rsidRPr="004E7E5A">
        <w:rPr>
          <w:rFonts w:cs="Times New Roman"/>
        </w:rPr>
        <w:t>Degree centrality is computed as follows:</w:t>
      </w:r>
      <w:r w:rsidR="00446B6D" w:rsidRPr="004E7E5A">
        <w:rPr>
          <w:rFonts w:cs="Times New Roman"/>
        </w:rPr>
        <w:t xml:space="preserve"> </w:t>
      </w:r>
    </w:p>
    <w:p w14:paraId="49BD0AE3" w14:textId="766C2D06" w:rsidR="00197EDB" w:rsidRPr="004E7E5A" w:rsidRDefault="00197EDB" w:rsidP="00177F85">
      <w:pPr>
        <w:pStyle w:val="a7"/>
        <w:spacing w:line="480" w:lineRule="auto"/>
        <w:ind w:firstLine="480"/>
        <w:rPr>
          <w:rFonts w:cs="Times New Roman"/>
        </w:rPr>
      </w:pPr>
      <w:r w:rsidRPr="004E7E5A">
        <w:rPr>
          <w:rFonts w:cs="Times New Roman"/>
        </w:rPr>
        <w:t xml:space="preserve">                       </w:t>
      </w:r>
      <m:oMath>
        <m:sSub>
          <m:sSubPr>
            <m:ctrlPr>
              <w:rPr>
                <w:rFonts w:ascii="Cambria Math" w:hAnsi="Cambria Math" w:cs="Times New Roman"/>
                <w:szCs w:val="24"/>
              </w:rPr>
            </m:ctrlPr>
          </m:sSubPr>
          <m:e>
            <m:r>
              <w:rPr>
                <w:rFonts w:ascii="Cambria Math" w:hAnsi="Cambria Math" w:cs="Times New Roman"/>
                <w:szCs w:val="24"/>
              </w:rPr>
              <m:t>Degree</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nary>
              <m:naryPr>
                <m:chr m:val="∑"/>
                <m:limLoc m:val="undOvr"/>
                <m:supHide m:val="1"/>
                <m:ctrlPr>
                  <w:rPr>
                    <w:rFonts w:ascii="Cambria Math" w:hAnsi="Cambria Math" w:cs="Times New Roman"/>
                    <w:szCs w:val="24"/>
                  </w:rPr>
                </m:ctrlPr>
              </m:naryPr>
              <m:sub>
                <m:r>
                  <w:rPr>
                    <w:rFonts w:ascii="Cambria Math" w:hAnsi="Cambria Math" w:cs="Times New Roman"/>
                    <w:szCs w:val="24"/>
                  </w:rPr>
                  <m:t>j</m:t>
                </m:r>
              </m:sub>
              <m:sup/>
              <m:e>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ij</m:t>
                    </m:r>
                  </m:sub>
                </m:sSub>
              </m:e>
            </m:nary>
          </m:num>
          <m:den>
            <m:r>
              <w:rPr>
                <w:rFonts w:ascii="Cambria Math" w:hAnsi="Cambria Math" w:cs="Times New Roman"/>
                <w:szCs w:val="24"/>
              </w:rPr>
              <m:t>g-1</m:t>
            </m:r>
          </m:den>
        </m:f>
      </m:oMath>
      <w:r w:rsidRPr="004E7E5A">
        <w:rPr>
          <w:rFonts w:cs="Times New Roman"/>
        </w:rPr>
        <w:t xml:space="preserve">                              (</w:t>
      </w:r>
      <w:r w:rsidR="00CF4430" w:rsidRPr="004E7E5A">
        <w:rPr>
          <w:rFonts w:cs="Times New Roman"/>
        </w:rPr>
        <w:t>1</w:t>
      </w:r>
      <w:r w:rsidRPr="004E7E5A">
        <w:rPr>
          <w:rFonts w:cs="Times New Roman"/>
        </w:rPr>
        <w:t>)</w:t>
      </w:r>
    </w:p>
    <w:p w14:paraId="54EF480B" w14:textId="1D97DA38" w:rsidR="00E33C60" w:rsidRPr="004E7E5A" w:rsidRDefault="005E4376" w:rsidP="00197EDB">
      <w:pPr>
        <w:pStyle w:val="a7"/>
        <w:spacing w:line="480" w:lineRule="auto"/>
        <w:ind w:firstLine="480"/>
        <w:rPr>
          <w:rFonts w:cs="Times New Roman"/>
        </w:rPr>
      </w:pPr>
      <w:r w:rsidRPr="004E7E5A">
        <w:rPr>
          <w:rFonts w:cs="Times New Roman"/>
        </w:rPr>
        <w:t xml:space="preserve">Where </w:t>
      </w:r>
      <m:oMath>
        <m:r>
          <w:rPr>
            <w:rFonts w:ascii="Cambria Math" w:hAnsi="Cambria Math" w:cs="Times New Roman"/>
          </w:rPr>
          <m:t>g</m:t>
        </m:r>
      </m:oMath>
      <w:r w:rsidRPr="004E7E5A">
        <w:rPr>
          <w:rFonts w:cs="Times New Roman"/>
        </w:rPr>
        <w:t xml:space="preserve"> is the total number of directors of all the listed firms in the same year, </w:t>
      </w:r>
      <w:proofErr w:type="spellStart"/>
      <w:r w:rsidRPr="004E7E5A">
        <w:rPr>
          <w:rFonts w:cs="Times New Roman"/>
          <w:i/>
          <w:iCs/>
        </w:rPr>
        <w:t>i</w:t>
      </w:r>
      <w:proofErr w:type="spellEnd"/>
      <w:r w:rsidRPr="004E7E5A">
        <w:rPr>
          <w:rFonts w:cs="Times New Roman"/>
        </w:rPr>
        <w:t xml:space="preserve"> is a director, </w:t>
      </w:r>
      <w:r w:rsidRPr="004E7E5A">
        <w:rPr>
          <w:rFonts w:cs="Times New Roman"/>
          <w:i/>
          <w:iCs/>
        </w:rPr>
        <w:t>j</w:t>
      </w:r>
      <w:r w:rsidRPr="004E7E5A">
        <w:rPr>
          <w:rFonts w:cs="Times New Roman"/>
        </w:rPr>
        <w:t xml:space="preserve"> is a director other than</w:t>
      </w:r>
      <w:r w:rsidRPr="004E7E5A">
        <w:rPr>
          <w:rFonts w:cs="Times New Roman"/>
          <w:i/>
          <w:iCs/>
        </w:rPr>
        <w:t xml:space="preserve"> </w:t>
      </w:r>
      <w:proofErr w:type="spellStart"/>
      <w:r w:rsidRPr="004E7E5A">
        <w:rPr>
          <w:rFonts w:cs="Times New Roman"/>
          <w:i/>
          <w:iCs/>
        </w:rPr>
        <w:t>i</w:t>
      </w:r>
      <w:proofErr w:type="spellEnd"/>
      <w:r w:rsidRPr="004E7E5A">
        <w:rPr>
          <w:rFonts w:cs="Times New Roman"/>
        </w:rPr>
        <w:t xml:space="preserve">. If directors </w:t>
      </w:r>
      <w:proofErr w:type="spellStart"/>
      <w:r w:rsidRPr="004E7E5A">
        <w:rPr>
          <w:rFonts w:cs="Times New Roman"/>
          <w:i/>
          <w:iCs/>
        </w:rPr>
        <w:t>i</w:t>
      </w:r>
      <w:proofErr w:type="spellEnd"/>
      <w:r w:rsidRPr="004E7E5A">
        <w:rPr>
          <w:rFonts w:cs="Times New Roman"/>
        </w:rPr>
        <w:t xml:space="preserve"> and </w:t>
      </w:r>
      <w:r w:rsidRPr="004E7E5A">
        <w:rPr>
          <w:rFonts w:cs="Times New Roman"/>
          <w:i/>
          <w:iCs/>
        </w:rPr>
        <w:t>j</w:t>
      </w:r>
      <w:r w:rsidRPr="004E7E5A">
        <w:rPr>
          <w:rFonts w:cs="Times New Roman"/>
        </w:rPr>
        <w:t xml:space="preserve"> both serve on the same board</w:t>
      </w:r>
      <w:r w:rsidR="00197EDB" w:rsidRPr="004E7E5A">
        <w:rPr>
          <w:rFonts w:cs="Times New Roman"/>
        </w:rPr>
        <w:t xml:space="preserve">,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j</m:t>
            </m:r>
          </m:sub>
        </m:sSub>
      </m:oMath>
      <w:r w:rsidR="00197EDB" w:rsidRPr="004E7E5A">
        <w:rPr>
          <w:rFonts w:cs="Times New Roman"/>
        </w:rPr>
        <w:t xml:space="preserve"> is 1, and otherwise 0.</w:t>
      </w:r>
      <w:r w:rsidR="002778D9" w:rsidRPr="004E7E5A">
        <w:rPr>
          <w:rFonts w:cs="Times New Roman"/>
        </w:rPr>
        <w:t xml:space="preserve"> </w:t>
      </w:r>
    </w:p>
    <w:p w14:paraId="596C7E54" w14:textId="490ED85A" w:rsidR="00197EDB" w:rsidRPr="004E7E5A" w:rsidRDefault="00197EDB" w:rsidP="00197EDB">
      <w:pPr>
        <w:pStyle w:val="a7"/>
        <w:spacing w:line="480" w:lineRule="auto"/>
        <w:ind w:firstLine="480"/>
        <w:rPr>
          <w:rFonts w:cs="Times New Roman"/>
        </w:rPr>
      </w:pPr>
      <w:r w:rsidRPr="004E7E5A">
        <w:rPr>
          <w:rFonts w:cs="Times New Roman"/>
        </w:rPr>
        <w:t>(2)</w:t>
      </w:r>
      <w:r w:rsidR="00DA1EA5" w:rsidRPr="004E7E5A">
        <w:rPr>
          <w:rFonts w:cs="Times New Roman"/>
        </w:rPr>
        <w:t xml:space="preserve"> </w:t>
      </w:r>
      <w:r w:rsidRPr="004E7E5A">
        <w:rPr>
          <w:rFonts w:cs="Times New Roman"/>
        </w:rPr>
        <w:t>Betweenness Centrality</w:t>
      </w:r>
    </w:p>
    <w:p w14:paraId="17D20F42" w14:textId="09EBEF40" w:rsidR="00A53CFE" w:rsidRPr="004E7E5A" w:rsidRDefault="00A53CFE" w:rsidP="00A53CFE">
      <w:pPr>
        <w:pStyle w:val="a7"/>
        <w:spacing w:line="480" w:lineRule="auto"/>
        <w:ind w:firstLine="480"/>
        <w:rPr>
          <w:rFonts w:cs="Times New Roman"/>
        </w:rPr>
      </w:pPr>
      <w:r w:rsidRPr="004E7E5A">
        <w:rPr>
          <w:rFonts w:cs="Times New Roman"/>
        </w:rPr>
        <w:t xml:space="preserve">If a director lies on relatively more paths between pairs of other directors, which is vital in connecting directors to each other and a key broker of information or resource exchange, this director is well-connected. This concept is measured by betweenness centrality, which represents how important a director is in connecting other directors to each other. Betweenness centrality is defined to be the average proportion of paths between two </w:t>
      </w:r>
      <w:proofErr w:type="spellStart"/>
      <w:r w:rsidRPr="004E7E5A">
        <w:rPr>
          <w:rFonts w:cs="Times New Roman"/>
        </w:rPr>
        <w:t>direcoetors</w:t>
      </w:r>
      <w:proofErr w:type="spellEnd"/>
      <w:r w:rsidRPr="004E7E5A">
        <w:rPr>
          <w:rFonts w:cs="Times New Roman"/>
        </w:rPr>
        <w:t xml:space="preserve"> on which a </w:t>
      </w:r>
      <w:proofErr w:type="spellStart"/>
      <w:r w:rsidRPr="004E7E5A">
        <w:rPr>
          <w:rFonts w:cs="Times New Roman"/>
        </w:rPr>
        <w:t>direcoetor</w:t>
      </w:r>
      <w:proofErr w:type="spellEnd"/>
      <w:r w:rsidRPr="004E7E5A">
        <w:rPr>
          <w:rFonts w:cs="Times New Roman"/>
        </w:rPr>
        <w:t xml:space="preserve"> lies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 xml:space="preserve">. Betweenness </w:t>
      </w:r>
      <w:r w:rsidRPr="004E7E5A">
        <w:rPr>
          <w:rFonts w:cs="Times New Roman"/>
        </w:rPr>
        <w:lastRenderedPageBreak/>
        <w:t xml:space="preserve">centrality is computed as follows: </w:t>
      </w:r>
    </w:p>
    <w:p w14:paraId="0E23F097" w14:textId="6AD61FF3" w:rsidR="00197EDB" w:rsidRPr="004E7E5A" w:rsidRDefault="00D1663B" w:rsidP="00900D80">
      <w:pPr>
        <w:jc w:val="right"/>
        <w:rPr>
          <w:rFonts w:ascii="Times New Roman" w:hAnsi="Times New Roman" w:cs="Times New Roman"/>
          <w:color w:val="000000" w:themeColor="text1"/>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Betweenness</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nary>
              <m:naryPr>
                <m:chr m:val="∑"/>
                <m:limLoc m:val="undOvr"/>
                <m:supHide m:val="1"/>
                <m:ctrlPr>
                  <w:rPr>
                    <w:rFonts w:ascii="Cambria Math" w:hAnsi="Cambria Math" w:cs="Times New Roman"/>
                    <w:i/>
                    <w:iCs/>
                    <w:color w:val="000000" w:themeColor="text1"/>
                    <w:sz w:val="24"/>
                    <w:szCs w:val="24"/>
                  </w:rPr>
                </m:ctrlPr>
              </m:naryPr>
              <m:sub>
                <m:r>
                  <w:rPr>
                    <w:rFonts w:ascii="Cambria Math" w:hAnsi="Cambria Math" w:cs="Times New Roman"/>
                    <w:color w:val="000000" w:themeColor="text1"/>
                    <w:sz w:val="24"/>
                    <w:szCs w:val="24"/>
                  </w:rPr>
                  <m:t>j&lt;k</m:t>
                </m:r>
              </m:sub>
              <m:sup/>
              <m:e>
                <m:f>
                  <m:fPr>
                    <m:type m:val="lin"/>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jk</m:t>
                        </m:r>
                        <m:d>
                          <m:dPr>
                            <m:ctrlPr>
                              <w:rPr>
                                <w:rFonts w:ascii="Cambria Math" w:hAnsi="Cambria Math" w:cs="Times New Roman"/>
                                <w:i/>
                                <w:iCs/>
                                <w:color w:val="000000" w:themeColor="text1"/>
                                <w:sz w:val="24"/>
                                <w:szCs w:val="24"/>
                              </w:rPr>
                            </m:ctrlPr>
                          </m:d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e>
                        </m:d>
                      </m:sub>
                    </m:sSub>
                  </m:num>
                  <m:den>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g</m:t>
                        </m:r>
                      </m:e>
                      <m:sub>
                        <m:r>
                          <w:rPr>
                            <w:rFonts w:ascii="Cambria Math" w:hAnsi="Cambria Math" w:cs="Times New Roman"/>
                            <w:color w:val="000000" w:themeColor="text1"/>
                            <w:sz w:val="24"/>
                            <w:szCs w:val="24"/>
                          </w:rPr>
                          <m:t>jk</m:t>
                        </m:r>
                      </m:sub>
                    </m:sSub>
                  </m:den>
                </m:f>
              </m:e>
            </m:nary>
          </m:num>
          <m:den>
            <m:f>
              <m:fPr>
                <m:type m:val="lin"/>
                <m:ctrlPr>
                  <w:rPr>
                    <w:rFonts w:ascii="Cambria Math" w:hAnsi="Cambria Math" w:cs="Times New Roman"/>
                    <w:i/>
                    <w:iCs/>
                    <w:color w:val="000000" w:themeColor="text1"/>
                    <w:sz w:val="24"/>
                    <w:szCs w:val="24"/>
                  </w:rPr>
                </m:ctrlPr>
              </m:fPr>
              <m:num>
                <m:d>
                  <m:dPr>
                    <m:ctrlPr>
                      <w:rPr>
                        <w:rFonts w:ascii="Cambria Math" w:hAnsi="Cambria Math" w:cs="Times New Roman"/>
                        <w:i/>
                        <w:iCs/>
                        <w:color w:val="000000" w:themeColor="text1"/>
                        <w:sz w:val="24"/>
                        <w:szCs w:val="24"/>
                      </w:rPr>
                    </m:ctrlPr>
                  </m:dPr>
                  <m:e>
                    <m:r>
                      <w:rPr>
                        <w:rFonts w:ascii="Cambria Math" w:hAnsi="Cambria Math" w:cs="Times New Roman"/>
                        <w:color w:val="000000" w:themeColor="text1"/>
                        <w:sz w:val="24"/>
                        <w:szCs w:val="24"/>
                      </w:rPr>
                      <m:t>g-1</m:t>
                    </m:r>
                  </m:e>
                </m:d>
                <m:d>
                  <m:dPr>
                    <m:ctrlPr>
                      <w:rPr>
                        <w:rFonts w:ascii="Cambria Math" w:hAnsi="Cambria Math" w:cs="Times New Roman"/>
                        <w:i/>
                        <w:iCs/>
                        <w:color w:val="000000" w:themeColor="text1"/>
                        <w:sz w:val="24"/>
                        <w:szCs w:val="24"/>
                      </w:rPr>
                    </m:ctrlPr>
                  </m:dPr>
                  <m:e>
                    <m:r>
                      <w:rPr>
                        <w:rFonts w:ascii="Cambria Math" w:hAnsi="Cambria Math" w:cs="Times New Roman"/>
                        <w:color w:val="000000" w:themeColor="text1"/>
                        <w:sz w:val="24"/>
                        <w:szCs w:val="24"/>
                      </w:rPr>
                      <m:t>g-2</m:t>
                    </m:r>
                  </m:e>
                </m:d>
              </m:num>
              <m:den>
                <m:r>
                  <w:rPr>
                    <w:rFonts w:ascii="Cambria Math" w:hAnsi="Cambria Math" w:cs="Times New Roman"/>
                    <w:color w:val="000000" w:themeColor="text1"/>
                    <w:sz w:val="24"/>
                    <w:szCs w:val="24"/>
                  </w:rPr>
                  <m:t>2</m:t>
                </m:r>
              </m:den>
            </m:f>
          </m:den>
        </m:f>
        <m:r>
          <w:rPr>
            <w:rFonts w:ascii="Cambria Math" w:hAnsi="Cambria Math" w:cs="Times New Roman"/>
            <w:color w:val="000000" w:themeColor="text1"/>
            <w:sz w:val="24"/>
            <w:szCs w:val="24"/>
          </w:rPr>
          <m:t xml:space="preserve">  </m:t>
        </m:r>
      </m:oMath>
      <w:r w:rsidR="00900D80" w:rsidRPr="004E7E5A">
        <w:rPr>
          <w:rFonts w:ascii="Times New Roman" w:hAnsi="Times New Roman" w:cs="Times New Roman"/>
          <w:iCs/>
          <w:color w:val="000000" w:themeColor="text1"/>
        </w:rPr>
        <w:t xml:space="preserve">   </w:t>
      </w:r>
      <w:r w:rsidR="00AA254D" w:rsidRPr="004E7E5A">
        <w:rPr>
          <w:rFonts w:ascii="Times New Roman" w:hAnsi="Times New Roman" w:cs="Times New Roman"/>
          <w:iCs/>
          <w:color w:val="000000" w:themeColor="text1"/>
        </w:rPr>
        <w:t xml:space="preserve">  </w:t>
      </w:r>
      <w:r w:rsidR="00900D80" w:rsidRPr="004E7E5A">
        <w:rPr>
          <w:rFonts w:ascii="Times New Roman" w:hAnsi="Times New Roman" w:cs="Times New Roman"/>
          <w:iCs/>
          <w:color w:val="000000" w:themeColor="text1"/>
        </w:rPr>
        <w:t xml:space="preserve">     </w:t>
      </w:r>
      <w:r w:rsidR="00AA254D" w:rsidRPr="004E7E5A">
        <w:rPr>
          <w:rFonts w:ascii="Times New Roman" w:hAnsi="Times New Roman" w:cs="Times New Roman"/>
          <w:iCs/>
          <w:color w:val="000000" w:themeColor="text1"/>
        </w:rPr>
        <w:t xml:space="preserve"> </w:t>
      </w:r>
      <w:r w:rsidR="00900D80" w:rsidRPr="004E7E5A">
        <w:rPr>
          <w:rFonts w:ascii="Times New Roman" w:hAnsi="Times New Roman" w:cs="Times New Roman"/>
          <w:iCs/>
          <w:color w:val="000000" w:themeColor="text1"/>
        </w:rPr>
        <w:t xml:space="preserve">                (</w:t>
      </w:r>
      <w:r w:rsidR="00CF4430" w:rsidRPr="004E7E5A">
        <w:rPr>
          <w:rFonts w:ascii="Times New Roman" w:hAnsi="Times New Roman" w:cs="Times New Roman"/>
          <w:iCs/>
          <w:color w:val="000000" w:themeColor="text1"/>
        </w:rPr>
        <w:t>2</w:t>
      </w:r>
      <w:r w:rsidR="00900D80" w:rsidRPr="004E7E5A">
        <w:rPr>
          <w:rFonts w:ascii="Times New Roman" w:hAnsi="Times New Roman" w:cs="Times New Roman"/>
          <w:iCs/>
          <w:color w:val="000000" w:themeColor="text1"/>
        </w:rPr>
        <w:t>)</w:t>
      </w:r>
    </w:p>
    <w:p w14:paraId="13D19C76" w14:textId="12C91C7B" w:rsidR="00197EDB" w:rsidRPr="004E7E5A" w:rsidRDefault="007174A4" w:rsidP="00197EDB">
      <w:pPr>
        <w:pStyle w:val="a7"/>
        <w:spacing w:line="480" w:lineRule="auto"/>
        <w:ind w:firstLine="480"/>
        <w:rPr>
          <w:rFonts w:cs="Times New Roman"/>
        </w:rPr>
      </w:pPr>
      <w:r w:rsidRPr="004E7E5A">
        <w:rPr>
          <w:rFonts w:cs="Times New Roman"/>
        </w:rPr>
        <w:t>Where</w:t>
      </w:r>
      <w:r w:rsidRPr="004E7E5A">
        <w:rPr>
          <w:rFonts w:cs="Times New Roman"/>
          <w:i/>
          <w:iCs/>
        </w:rPr>
        <w:t xml:space="preserve"> </w:t>
      </w:r>
      <w:proofErr w:type="spellStart"/>
      <w:r w:rsidRPr="004E7E5A">
        <w:rPr>
          <w:rFonts w:cs="Times New Roman"/>
          <w:i/>
          <w:iCs/>
        </w:rPr>
        <w:t>i</w:t>
      </w:r>
      <w:proofErr w:type="spellEnd"/>
      <w:r w:rsidRPr="004E7E5A">
        <w:rPr>
          <w:rFonts w:cs="Times New Roman"/>
        </w:rPr>
        <w:t xml:space="preserve">, </w:t>
      </w:r>
      <w:r w:rsidRPr="004E7E5A">
        <w:rPr>
          <w:rFonts w:cs="Times New Roman"/>
          <w:i/>
          <w:iCs/>
        </w:rPr>
        <w:t>j</w:t>
      </w:r>
      <w:r w:rsidRPr="004E7E5A">
        <w:rPr>
          <w:rFonts w:cs="Times New Roman"/>
        </w:rPr>
        <w:t xml:space="preserve">, and </w:t>
      </w:r>
      <w:r w:rsidRPr="004E7E5A">
        <w:rPr>
          <w:rFonts w:cs="Times New Roman"/>
          <w:i/>
          <w:iCs/>
        </w:rPr>
        <w:t>k</w:t>
      </w:r>
      <w:r w:rsidRPr="004E7E5A">
        <w:rPr>
          <w:rFonts w:cs="Times New Roman"/>
        </w:rPr>
        <w:t xml:space="preserve"> represent different directors.</w:t>
      </w:r>
      <w:r w:rsidR="00197EDB" w:rsidRPr="004E7E5A">
        <w:rPr>
          <w:rFonts w:cs="Times New Roman"/>
        </w:rPr>
        <w:t xml:space="preserve"> </w:t>
      </w:r>
      <m:oMath>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jk</m:t>
            </m:r>
          </m:sub>
        </m:sSub>
      </m:oMath>
      <w:r w:rsidR="00197EDB" w:rsidRPr="004E7E5A">
        <w:rPr>
          <w:rFonts w:cs="Times New Roman"/>
          <w:i/>
          <w:iCs/>
        </w:rPr>
        <w:t xml:space="preserve"> </w:t>
      </w:r>
      <w:r w:rsidRPr="004E7E5A">
        <w:rPr>
          <w:rFonts w:cs="Times New Roman"/>
        </w:rPr>
        <w:t xml:space="preserve">is the total number of shortest paths between director </w:t>
      </w:r>
      <w:r w:rsidRPr="004E7E5A">
        <w:rPr>
          <w:rFonts w:cs="Times New Roman"/>
          <w:i/>
          <w:iCs/>
        </w:rPr>
        <w:t>k</w:t>
      </w:r>
      <w:r w:rsidRPr="004E7E5A">
        <w:rPr>
          <w:rFonts w:cs="Times New Roman"/>
        </w:rPr>
        <w:t xml:space="preserve"> and director </w:t>
      </w:r>
      <w:r w:rsidRPr="004E7E5A">
        <w:rPr>
          <w:rFonts w:cs="Times New Roman"/>
          <w:i/>
          <w:iCs/>
        </w:rPr>
        <w:t>j</w:t>
      </w:r>
      <w:r w:rsidR="00197EDB" w:rsidRPr="004E7E5A">
        <w:rPr>
          <w:rFonts w:cs="Times New Roman"/>
        </w:rPr>
        <w:t xml:space="preserve">. </w:t>
      </w:r>
      <m:oMath>
        <m:sSub>
          <m:sSubPr>
            <m:ctrlPr>
              <w:rPr>
                <w:rFonts w:ascii="Cambria Math" w:hAnsi="Cambria Math" w:cs="Times New Roman"/>
                <w:i/>
                <w:iCs/>
              </w:rPr>
            </m:ctrlPr>
          </m:sSubPr>
          <m:e>
            <m:r>
              <w:rPr>
                <w:rFonts w:ascii="Cambria Math" w:hAnsi="Cambria Math" w:cs="Times New Roman"/>
              </w:rPr>
              <m:t>g</m:t>
            </m:r>
          </m:e>
          <m:sub>
            <m:r>
              <w:rPr>
                <w:rFonts w:ascii="Cambria Math" w:hAnsi="Cambria Math" w:cs="Times New Roman"/>
              </w:rPr>
              <m:t>j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sub>
        </m:sSub>
      </m:oMath>
      <w:r w:rsidR="00197EDB" w:rsidRPr="004E7E5A">
        <w:rPr>
          <w:rFonts w:cs="Times New Roman"/>
        </w:rPr>
        <w:t xml:space="preserve"> </w:t>
      </w:r>
      <w:r w:rsidRPr="004E7E5A">
        <w:rPr>
          <w:rFonts w:cs="Times New Roman"/>
        </w:rPr>
        <w:t xml:space="preserve">denotes the total number of paths that point </w:t>
      </w:r>
      <w:proofErr w:type="spellStart"/>
      <w:r w:rsidRPr="004E7E5A">
        <w:rPr>
          <w:rFonts w:cs="Times New Roman"/>
          <w:i/>
          <w:iCs/>
        </w:rPr>
        <w:t>i</w:t>
      </w:r>
      <w:proofErr w:type="spellEnd"/>
      <w:r w:rsidRPr="004E7E5A">
        <w:rPr>
          <w:rFonts w:cs="Times New Roman"/>
        </w:rPr>
        <w:t xml:space="preserve"> falls on the shortest distance line connecting </w:t>
      </w:r>
      <w:r w:rsidRPr="004E7E5A">
        <w:rPr>
          <w:rFonts w:cs="Times New Roman"/>
          <w:i/>
          <w:iCs/>
        </w:rPr>
        <w:t>j</w:t>
      </w:r>
      <w:r w:rsidRPr="004E7E5A">
        <w:rPr>
          <w:rFonts w:cs="Times New Roman"/>
        </w:rPr>
        <w:t xml:space="preserve"> and </w:t>
      </w:r>
      <w:r w:rsidRPr="004E7E5A">
        <w:rPr>
          <w:rFonts w:cs="Times New Roman"/>
          <w:i/>
          <w:iCs/>
        </w:rPr>
        <w:t>k</w:t>
      </w:r>
      <w:r w:rsidR="00197EDB" w:rsidRPr="004E7E5A">
        <w:rPr>
          <w:rFonts w:cs="Times New Roman"/>
        </w:rPr>
        <w:t>.</w:t>
      </w:r>
    </w:p>
    <w:p w14:paraId="6B6C18E8" w14:textId="452E993C" w:rsidR="00197EDB" w:rsidRPr="004E7E5A" w:rsidRDefault="00197EDB" w:rsidP="00197EDB">
      <w:pPr>
        <w:pStyle w:val="a7"/>
        <w:spacing w:line="480" w:lineRule="auto"/>
        <w:ind w:firstLine="480"/>
        <w:rPr>
          <w:rFonts w:cs="Times New Roman"/>
        </w:rPr>
      </w:pPr>
      <w:r w:rsidRPr="004E7E5A">
        <w:rPr>
          <w:rFonts w:cs="Times New Roman"/>
        </w:rPr>
        <w:t>(3)</w:t>
      </w:r>
      <w:r w:rsidR="003D4240" w:rsidRPr="004E7E5A">
        <w:rPr>
          <w:rFonts w:cs="Times New Roman"/>
        </w:rPr>
        <w:t xml:space="preserve"> </w:t>
      </w:r>
      <w:r w:rsidRPr="004E7E5A">
        <w:rPr>
          <w:rFonts w:cs="Times New Roman"/>
        </w:rPr>
        <w:t>Closeness Centrality</w:t>
      </w:r>
    </w:p>
    <w:p w14:paraId="271213D8" w14:textId="6D1AFB02" w:rsidR="00A53CFE" w:rsidRPr="004E7E5A" w:rsidRDefault="00A53CFE" w:rsidP="00A53CFE">
      <w:pPr>
        <w:pStyle w:val="a7"/>
        <w:spacing w:line="480" w:lineRule="auto"/>
        <w:ind w:firstLine="480"/>
        <w:rPr>
          <w:rFonts w:cs="Times New Roman"/>
        </w:rPr>
      </w:pPr>
      <w:r w:rsidRPr="004E7E5A">
        <w:rPr>
          <w:rFonts w:cs="Times New Roman"/>
        </w:rPr>
        <w:t xml:space="preserve">If a director possesses relatively closer ties to other directors, making information or resource exchange quicker, this director is well-connected. This concept of connectedness is measured by closeness centrality, which represents how easily or quickly a director can reach other directors. It is defined as the inverse of the average distance between a director and any other director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 </w:instrText>
      </w:r>
      <w:r w:rsidR="001A1175"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KTwvRGlzcGxheVRleHQ+PHJlY29y
ZD48cmVjLW51bWJlcj4xNjYzPC9yZWMtbnVtYmVyPjxmb3JlaWduLWtleXM+PGtleSBhcHA9IkVO
IiBkYi1pZD0idHJyMDBwZnNienpleDBlendmNnY1c3dkOWZwZnB3ZmE5MHhwIiB0aW1lc3RhbXA9
IjE1ODE1MjA3MTYiIGd1aWQ9ImQyN2RmNGIwLTI1NDMtNDRhNC1hNTY0LWE1ZDA5ZDZiNzk1NSI+
MTY2Mzwva2V5PjwvZm9yZWlnbi1rZXlzPjxyZWYtdHlwZSBuYW1lPSJKb3VybmFsIEFydGljbGUi
PjE3PC9yZWYtdHlwZT48Y29udHJpYnV0b3JzPjxhdXRob3JzPjxhdXRob3I+RnJlZW1hbiwgTGlu
dG9uIEMuPC9hdXRob3I+PC9hdXRob3JzPjwvY29udHJpYnV0b3JzPjx0aXRsZXM+PHRpdGxlPkNl
bnRyYWxpdHkgaW4gc29jaWFsIG5ldHdvcmtzOiBDb25jZXB0dWFsIGNsYXJpZmljYXRpb248L3Rp
dGxlPjxzZWNvbmRhcnktdGl0bGU+U29jaWFsIE5ldHdvcmtzPC9zZWNvbmRhcnktdGl0bGU+PC90
aXRsZXM+PHBlcmlvZGljYWw+PGZ1bGwtdGl0bGU+U29jaWFsIE5ldHdvcmtzPC9mdWxsLXRpdGxl
PjwvcGVyaW9kaWNhbD48cGFnZXM+MjE1LTIzOTwvcGFnZXM+PHZvbHVtZT4xPC92b2x1bWU+PG51
bWJlcj4zPC9udW1iZXI+PGRhdGVzPjx5ZWFyPjE5Nzg8L3llYXI+PC9kYXRlcz48dXJscz48L3Vy
bHM+PC9yZWNvcmQ+PC9DaXRlPjxDaXRlPjxBdXRob3I+TGFyY2tlcjwvQXV0aG9yPjxZZWFyPjIw
MTM8L1llYXI+PFJlY051bT44MDE8L1JlY051bT48cmVjb3JkPjxyZWMtbnVtYmVyPjgwMTwvcmVj
LW51bWJlcj48Zm9yZWlnbi1rZXlzPjxrZXkgYXBwPSJFTiIgZGItaWQ9InRycjAwcGZzYnp6ZXgw
ZXp3ZjZ2NXN3ZDlmcGZwd2ZhOTB4cCIgdGltZXN0YW1wPSIxNTgxMDgwMzU4IiBndWlkPSI2NDRl
Njg3Zi1mYWE1LTRjNTktODJlNS04NTI3N2Q3N2ViNzgiPjgwMTwva2V5PjwvZm9yZWlnbi1rZXlz
PjxyZWYtdHlwZSBuYW1lPSJKb3VybmFsIEFydGljbGUiPjE3PC9yZWYtdHlwZT48Y29udHJpYnV0
b3JzPjxhdXRob3JzPjxhdXRob3I+TGFyY2tlciwgRGF2aWQgRi48L2F1dGhvcj48YXV0aG9yPlNv
LCBFcmljIEMuPC9hdXRob3I+PGF1dGhvcj5XYW5nLCBDaGFybGVzIEMuIFkuPC9hdXRob3I+PC9h
dXRob3JzPjwvY29udHJpYnV0b3JzPjx0aXRsZXM+PHRpdGxlPkJvYXJkcm9vbSBjZW50cmFsaXR5
IGFuZCBmaXJtIHBlcmZvcm1hbmNlPC90aXRsZT48c2Vjb25kYXJ5LXRpdGxlPkpvdXJuYWwgb2Yg
QWNjb3VudGluZyBhbmQgRWNvbm9taWNzPC9zZWNvbmRhcnktdGl0bGU+PC90aXRsZXM+PHBlcmlv
ZGljYWw+PGZ1bGwtdGl0bGU+Sm91cm5hbCBvZiBBY2NvdW50aW5nIGFuZCBFY29ub21pY3M8L2Z1
bGwtdGl0bGU+PC9wZXJpb2RpY2FsPjxwYWdlcz4yMjUtMjUwPC9wYWdlcz48dm9sdW1lPjU1PC92
b2x1bWU+PG51bWJlcj4yLTM8L251bWJlcj48c2VjdGlvbj4yMjU8L3NlY3Rpb24+PGRhdGVzPjx5
ZWFyPjIwMTM8L3llYXI+PC9kYXRlcz48aXNibj4wMTY1NDEwMTwvaXNibj48dXJscz48L3VybHM+
PGVsZWN0cm9uaWMtcmVzb3VyY2UtbnVtPjEwLjEwMTYvai5qYWNjZWNvLjIwMTMuMDEuMDA2PC9l
bGVjdHJvbmljLXJlc291cmNlLW51bT48L3JlY29yZD48L0NpdGU+PENpdGU+PEF1dGhvcj5XYXNz
ZXJtYW48L0F1dGhvcj48WWVhcj4xOTk0PC9ZZWFyPjxSZWNOdW0+MTcxMzwvUmVjTnVtPjxyZWNv
cmQ+PHJlYy1udW1iZXI+MTcxMzwvcmVjLW51bWJlcj48Zm9yZWlnbi1rZXlzPjxrZXkgYXBwPSJF
TiIgZGItaWQ9InRycjAwcGZzYnp6ZXgwZXp3ZjZ2NXN3ZDlmcGZwd2ZhOTB4cCIgdGltZXN0YW1w
PSIxNTgyNjM5MDM1IiBndWlkPSIzNGE1ZTkyMS1iNWJiLTQ5MTAtYWJlZC03MDQyZDkwOWIzMDMi
PjE3MTM8L2tleT48L2ZvcmVpZ24ta2V5cz48cmVmLXR5cGUgbmFtZT0iSm91cm5hbCBBcnRpY2xl
Ij4xNzwvcmVmLXR5cGU+PGNvbnRyaWJ1dG9ycz48YXV0aG9ycz48YXV0aG9yPldhc3Nlcm1hbiwg
U3RhbmxleTwvYXV0aG9yPjxhdXRob3I+RmF1c3QsIEthdGhlcmluZSA8L2F1dGhvcj48L2F1dGhv
cnM+PC9jb250cmlidXRvcnM+PHRpdGxlcz48dGl0bGU+U29jaWFsIG5ldHdvcmsgYW5hbHlzaXM6
IE1ldGhvZHMgYW5kIGFwcGxpY2F0aW9uczwvdGl0bGU+PHNlY29uZGFyeS10aXRsZT5DYW1icmlk
Z2U6IENhbWJyaWRnZSB1bml2ZXJzaXR5IHByZXNzPC9zZWNvbmRhcnktdGl0bGU+PC90aXRsZXM+
PHBlcmlvZGljYWw+PGZ1bGwtdGl0bGU+Q2FtYnJpZGdlOiBDYW1icmlkZ2UgVW5pdmVyc2l0eSBQ
cmVzczwvZnVsbC10aXRsZT48L3BlcmlvZGljYWw+PGRhdGVzPjx5ZWFyPjE5OTQ8L3llYXI+PC9k
YXRlcz48dXJscz48L3VybHM+PC9yZWNvcmQ+PC9DaXRlPjwvRW5kTm90ZT4A
</w:fldData>
        </w:fldChar>
      </w:r>
      <w:r w:rsidR="001A1175" w:rsidRPr="004E7E5A">
        <w:rPr>
          <w:rFonts w:cs="Times New Roman"/>
        </w:rPr>
        <w:instrText xml:space="preserve"> ADDIN EN.CITE.DATA </w:instrText>
      </w:r>
      <w:r w:rsidR="001A1175" w:rsidRPr="004E7E5A">
        <w:rPr>
          <w:rFonts w:cs="Times New Roman"/>
        </w:rPr>
      </w:r>
      <w:r w:rsidR="001A1175"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w:t>
      </w:r>
      <w:r w:rsidRPr="004E7E5A">
        <w:rPr>
          <w:rFonts w:cs="Times New Roman"/>
        </w:rPr>
        <w:fldChar w:fldCharType="end"/>
      </w:r>
      <w:r w:rsidRPr="004E7E5A">
        <w:rPr>
          <w:rFonts w:cs="Times New Roman"/>
        </w:rPr>
        <w:t xml:space="preserve">. Closeness centrality is computed as follows: </w:t>
      </w:r>
    </w:p>
    <w:p w14:paraId="1CB31AA1" w14:textId="670A194C" w:rsidR="00197EDB" w:rsidRPr="004E7E5A" w:rsidRDefault="00D1663B" w:rsidP="00322E25">
      <w:pPr>
        <w:pStyle w:val="a7"/>
        <w:spacing w:line="480" w:lineRule="auto"/>
        <w:ind w:firstLine="480"/>
        <w:jc w:val="right"/>
        <w:rPr>
          <w:rFonts w:cs="Times New Roman"/>
          <w:i/>
          <w:iCs/>
        </w:rPr>
      </w:pPr>
      <m:oMath>
        <m:sSub>
          <m:sSubPr>
            <m:ctrlPr>
              <w:rPr>
                <w:rFonts w:ascii="Cambria Math" w:hAnsi="Cambria Math" w:cs="Times New Roman"/>
                <w:i/>
              </w:rPr>
            </m:ctrlPr>
          </m:sSubPr>
          <m:e>
            <m:r>
              <w:rPr>
                <w:rFonts w:ascii="Cambria Math" w:hAnsi="Cambria Math" w:cs="Times New Roman"/>
              </w:rPr>
              <m:t>Closeness</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g</m:t>
                        </m:r>
                      </m:sup>
                      <m:e>
                        <m:r>
                          <w:rPr>
                            <w:rFonts w:ascii="Cambria Math" w:hAnsi="Cambria Math" w:cs="Times New Roman"/>
                          </w:rPr>
                          <m:t>d(i,k)</m:t>
                        </m:r>
                      </m:e>
                    </m:nary>
                  </m:num>
                  <m:den>
                    <m:r>
                      <w:rPr>
                        <w:rFonts w:ascii="Cambria Math" w:hAnsi="Cambria Math" w:cs="Times New Roman"/>
                      </w:rPr>
                      <m:t>g-1</m:t>
                    </m:r>
                  </m:den>
                </m:f>
              </m:e>
            </m:d>
          </m:e>
          <m:sup>
            <m:r>
              <w:rPr>
                <w:rFonts w:ascii="Cambria Math" w:hAnsi="Cambria Math" w:cs="Times New Roman"/>
              </w:rPr>
              <m:t>-1</m:t>
            </m:r>
          </m:sup>
        </m:sSup>
      </m:oMath>
      <w:r w:rsidR="00322E25" w:rsidRPr="004E7E5A">
        <w:rPr>
          <w:rFonts w:cs="Times New Roman"/>
          <w:i/>
        </w:rPr>
        <w:t xml:space="preserve">   </w:t>
      </w:r>
      <w:r w:rsidR="00AA254D" w:rsidRPr="004E7E5A">
        <w:rPr>
          <w:rFonts w:cs="Times New Roman"/>
          <w:i/>
        </w:rPr>
        <w:t xml:space="preserve">  </w:t>
      </w:r>
      <w:r w:rsidR="00322E25" w:rsidRPr="004E7E5A">
        <w:rPr>
          <w:rFonts w:cs="Times New Roman"/>
          <w:i/>
        </w:rPr>
        <w:t xml:space="preserve">    </w:t>
      </w:r>
      <w:r w:rsidR="00AA254D" w:rsidRPr="004E7E5A">
        <w:rPr>
          <w:rFonts w:cs="Times New Roman"/>
          <w:i/>
        </w:rPr>
        <w:t xml:space="preserve"> </w:t>
      </w:r>
      <w:r w:rsidR="00322E25" w:rsidRPr="004E7E5A">
        <w:rPr>
          <w:rFonts w:cs="Times New Roman"/>
          <w:i/>
        </w:rPr>
        <w:t xml:space="preserve">         </w:t>
      </w:r>
      <w:r w:rsidR="00322E25" w:rsidRPr="004E7E5A">
        <w:rPr>
          <w:rFonts w:cs="Times New Roman"/>
          <w:iCs/>
        </w:rPr>
        <w:t xml:space="preserve">      (</w:t>
      </w:r>
      <w:r w:rsidR="00CF4430" w:rsidRPr="004E7E5A">
        <w:rPr>
          <w:rFonts w:cs="Times New Roman"/>
          <w:iCs/>
        </w:rPr>
        <w:t>3</w:t>
      </w:r>
      <w:r w:rsidR="00322E25" w:rsidRPr="004E7E5A">
        <w:rPr>
          <w:rFonts w:cs="Times New Roman"/>
          <w:iCs/>
        </w:rPr>
        <w:t>)</w:t>
      </w:r>
    </w:p>
    <w:p w14:paraId="79E14C73" w14:textId="77777777" w:rsidR="00A53CFE" w:rsidRPr="004E7E5A" w:rsidRDefault="00A53CFE" w:rsidP="00A53CFE">
      <w:pPr>
        <w:pStyle w:val="a7"/>
        <w:spacing w:line="480" w:lineRule="auto"/>
        <w:ind w:firstLine="480"/>
        <w:rPr>
          <w:rFonts w:cs="Times New Roman"/>
        </w:rPr>
      </w:pPr>
      <w:r w:rsidRPr="004E7E5A">
        <w:rPr>
          <w:rFonts w:cs="Times New Roman"/>
        </w:rPr>
        <w:t>where</w:t>
      </w:r>
      <w:r w:rsidRPr="004E7E5A">
        <w:rPr>
          <w:rFonts w:cs="Times New Roman"/>
          <w:i/>
          <w:iCs/>
        </w:rPr>
        <w:t xml:space="preserve"> </w:t>
      </w:r>
      <w:proofErr w:type="spellStart"/>
      <w:r w:rsidRPr="004E7E5A">
        <w:rPr>
          <w:rFonts w:cs="Times New Roman"/>
          <w:i/>
          <w:iCs/>
        </w:rPr>
        <w:t>i</w:t>
      </w:r>
      <w:proofErr w:type="spellEnd"/>
      <w:r w:rsidRPr="004E7E5A">
        <w:rPr>
          <w:rFonts w:cs="Times New Roman"/>
        </w:rPr>
        <w:t xml:space="preserve"> </w:t>
      </w:r>
      <w:proofErr w:type="spellStart"/>
      <w:r w:rsidRPr="004E7E5A">
        <w:rPr>
          <w:rFonts w:cs="Times New Roman"/>
        </w:rPr>
        <w:t>referes</w:t>
      </w:r>
      <w:proofErr w:type="spellEnd"/>
      <w:r w:rsidRPr="004E7E5A">
        <w:rPr>
          <w:rFonts w:cs="Times New Roman"/>
        </w:rPr>
        <w:t xml:space="preserve"> to a given director and </w:t>
      </w:r>
      <w:r w:rsidRPr="004E7E5A">
        <w:rPr>
          <w:rFonts w:cs="Times New Roman"/>
          <w:i/>
          <w:iCs/>
        </w:rPr>
        <w:t>k</w:t>
      </w:r>
      <w:r w:rsidRPr="004E7E5A">
        <w:rPr>
          <w:rFonts w:cs="Times New Roman"/>
        </w:rPr>
        <w:t xml:space="preserve"> is all the directors other than </w:t>
      </w:r>
      <w:proofErr w:type="spellStart"/>
      <w:r w:rsidRPr="004E7E5A">
        <w:rPr>
          <w:rFonts w:cs="Times New Roman"/>
          <w:i/>
          <w:iCs/>
        </w:rPr>
        <w:t>i</w:t>
      </w:r>
      <w:proofErr w:type="spellEnd"/>
      <w:r w:rsidRPr="004E7E5A">
        <w:rPr>
          <w:rFonts w:cs="Times New Roman"/>
        </w:rPr>
        <w:t xml:space="preserve"> in the same year. </w:t>
      </w:r>
      <w:proofErr w:type="gramStart"/>
      <w:r w:rsidRPr="004E7E5A">
        <w:rPr>
          <w:rFonts w:cs="Times New Roman"/>
          <w:i/>
          <w:iCs/>
        </w:rPr>
        <w:t>d(</w:t>
      </w:r>
      <w:proofErr w:type="spellStart"/>
      <w:proofErr w:type="gramEnd"/>
      <w:r w:rsidRPr="004E7E5A">
        <w:rPr>
          <w:rFonts w:cs="Times New Roman"/>
          <w:i/>
          <w:iCs/>
        </w:rPr>
        <w:t>i</w:t>
      </w:r>
      <w:proofErr w:type="spellEnd"/>
      <w:r w:rsidRPr="004E7E5A">
        <w:rPr>
          <w:rFonts w:cs="Times New Roman"/>
          <w:i/>
          <w:iCs/>
        </w:rPr>
        <w:t xml:space="preserve">, k) </w:t>
      </w:r>
      <w:r w:rsidRPr="004E7E5A">
        <w:rPr>
          <w:rFonts w:cs="Times New Roman"/>
        </w:rPr>
        <w:t xml:space="preserve">is the number of steps in the shortest path between director </w:t>
      </w:r>
      <w:proofErr w:type="spellStart"/>
      <w:r w:rsidRPr="004E7E5A">
        <w:rPr>
          <w:rFonts w:cs="Times New Roman"/>
          <w:i/>
          <w:iCs/>
        </w:rPr>
        <w:t>i</w:t>
      </w:r>
      <w:proofErr w:type="spellEnd"/>
      <w:r w:rsidRPr="004E7E5A">
        <w:rPr>
          <w:rFonts w:cs="Times New Roman"/>
        </w:rPr>
        <w:t xml:space="preserve"> and director </w:t>
      </w:r>
      <w:r w:rsidRPr="004E7E5A">
        <w:rPr>
          <w:rFonts w:cs="Times New Roman"/>
          <w:i/>
          <w:iCs/>
        </w:rPr>
        <w:t>k</w:t>
      </w:r>
      <w:r w:rsidRPr="004E7E5A">
        <w:rPr>
          <w:rFonts w:cs="Times New Roman"/>
        </w:rPr>
        <w:t>.</w:t>
      </w:r>
    </w:p>
    <w:p w14:paraId="6BAF6CD4" w14:textId="448AF466" w:rsidR="00A53CFE" w:rsidRPr="004E7E5A" w:rsidRDefault="006E6E25" w:rsidP="00A53CFE">
      <w:pPr>
        <w:pStyle w:val="4"/>
        <w:spacing w:before="0" w:after="0" w:line="480" w:lineRule="auto"/>
        <w:rPr>
          <w:i/>
          <w:iCs/>
          <w:color w:val="000000" w:themeColor="text1"/>
        </w:rPr>
      </w:pPr>
      <w:r w:rsidRPr="004E7E5A">
        <w:rPr>
          <w:i/>
          <w:iCs/>
          <w:color w:val="000000" w:themeColor="text1"/>
        </w:rPr>
        <w:t xml:space="preserve">Process of Generating </w:t>
      </w:r>
      <w:r w:rsidR="00902393" w:rsidRPr="004E7E5A">
        <w:rPr>
          <w:i/>
          <w:iCs/>
          <w:color w:val="000000" w:themeColor="text1"/>
        </w:rPr>
        <w:t>Network</w:t>
      </w:r>
      <w:r w:rsidR="001C1663" w:rsidRPr="004E7E5A">
        <w:rPr>
          <w:i/>
          <w:iCs/>
          <w:color w:val="000000" w:themeColor="text1"/>
        </w:rPr>
        <w:t>ing</w:t>
      </w:r>
      <w:r w:rsidR="00902393" w:rsidRPr="004E7E5A">
        <w:rPr>
          <w:i/>
          <w:iCs/>
          <w:color w:val="000000" w:themeColor="text1"/>
        </w:rPr>
        <w:t xml:space="preserve"> </w:t>
      </w:r>
      <w:r w:rsidRPr="004E7E5A">
        <w:rPr>
          <w:i/>
          <w:iCs/>
          <w:color w:val="000000" w:themeColor="text1"/>
        </w:rPr>
        <w:t>Data through Software</w:t>
      </w:r>
    </w:p>
    <w:p w14:paraId="546AD408" w14:textId="7C1C7B34" w:rsidR="00A53CFE" w:rsidRPr="004E7E5A" w:rsidRDefault="00A53CFE" w:rsidP="00A53CFE">
      <w:pPr>
        <w:pStyle w:val="a7"/>
        <w:spacing w:line="480" w:lineRule="auto"/>
        <w:ind w:firstLine="480"/>
        <w:rPr>
          <w:rFonts w:cs="Times New Roman"/>
        </w:rPr>
      </w:pPr>
      <w:r w:rsidRPr="004E7E5A">
        <w:rPr>
          <w:rFonts w:cs="Times New Roman"/>
        </w:rPr>
        <w:t>To map the directors’ network, for each annual volume of the data during the year 2010-2018, we construct the entire boardroom network and compute each of the three centrality measures (degree, betweenness, and closeness centrality) for every firm. We obtain information on board of directors from CSMAR</w:t>
      </w:r>
      <w:r w:rsidRPr="004E7E5A">
        <w:rPr>
          <w:rFonts w:cs="Times New Roman"/>
          <w:szCs w:val="24"/>
        </w:rPr>
        <w:t xml:space="preserve"> and generate data through network analysis software </w:t>
      </w:r>
      <w:proofErr w:type="spellStart"/>
      <w:r w:rsidRPr="004E7E5A">
        <w:rPr>
          <w:rFonts w:cs="Times New Roman"/>
          <w:szCs w:val="24"/>
        </w:rPr>
        <w:t>Pajeck</w:t>
      </w:r>
      <w:proofErr w:type="spellEnd"/>
      <w:r w:rsidRPr="004E7E5A">
        <w:rPr>
          <w:rFonts w:cs="Times New Roman"/>
        </w:rPr>
        <w:t xml:space="preserve">. The sample contains 93,008 directors and 432,786 director-year observations. Each director is assigned a unique identifier that was used in the measurement of centrality. </w:t>
      </w:r>
    </w:p>
    <w:p w14:paraId="21550B0E" w14:textId="795CEB6C" w:rsidR="00A53CFE" w:rsidRPr="004E7E5A" w:rsidRDefault="00A53CFE" w:rsidP="00A53CFE">
      <w:pPr>
        <w:pStyle w:val="a7"/>
        <w:spacing w:line="480" w:lineRule="auto"/>
        <w:ind w:firstLine="480"/>
        <w:rPr>
          <w:rFonts w:cs="Times New Roman"/>
        </w:rPr>
      </w:pPr>
      <w:r w:rsidRPr="004E7E5A">
        <w:rPr>
          <w:rFonts w:cs="Times New Roman"/>
        </w:rPr>
        <w:lastRenderedPageBreak/>
        <w:t xml:space="preserve">Following prior literature </w:t>
      </w:r>
      <w:r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OyBIb21yb3kgYW5kIFNsZWNodGVu
IDIwMTc7IE9tZXIgZXQgYWwuIDIwMTk7IEdvZXJnZW4gZXQgYWwuIDIwMTkpPC9EaXNwbGF5VGV4
dD48cmVjb3JkPjxyZWMtbnVtYmVyPjE2NjM8L3JlYy1udW1iZXI+PGZvcmVpZ24ta2V5cz48a2V5
IGFwcD0iRU4iIGRiLWlkPSJ0cnIwMHBmc2J6emV4MGV6d2Y2djVzd2Q5ZnBmcHdmYTkweHAiIHRp
bWVzdGFtcD0iMTU4MTUyMDcxNiIgZ3VpZD0iZDI3ZGY0YjAtMjU0My00NGE0LWE1NjQtYTVkMDlk
NmI3OTU1Ij4xNjYzPC9rZXk+PC9mb3JlaWduLWtleXM+PHJlZi10eXBlIG5hbWU9IkpvdXJuYWwg
QXJ0aWNsZSI+MTc8L3JlZi10eXBlPjxjb250cmlidXRvcnM+PGF1dGhvcnM+PGF1dGhvcj5GcmVl
bWFuLCBMaW50b24gQy48L2F1dGhvcj48L2F1dGhvcnM+PC9jb250cmlidXRvcnM+PHRpdGxlcz48
dGl0bGU+Q2VudHJhbGl0eSBpbiBzb2NpYWwgbmV0d29ya3M6IENvbmNlcHR1YWwgY2xhcmlmaWNh
dGlvbjwvdGl0bGU+PHNlY29uZGFyeS10aXRsZT5Tb2NpYWwgTmV0d29ya3M8L3NlY29uZGFyeS10
aXRsZT48L3RpdGxlcz48cGVyaW9kaWNhbD48ZnVsbC10aXRsZT5Tb2NpYWwgTmV0d29ya3M8L2Z1
bGwtdGl0bGU+PC9wZXJpb2RpY2FsPjxwYWdlcz4yMTUtMjM5PC9wYWdlcz48dm9sdW1lPjE8L3Zv
bHVtZT48bnVtYmVyPjM8L251bWJlcj48ZGF0ZXM+PHllYXI+MTk3ODwveWVhcj48L2RhdGVzPjx1
cmxzPjwvdXJscz48L3JlY29yZD48L0NpdGU+PENpdGU+PEF1dGhvcj5MYXJja2VyPC9BdXRob3I+
PFllYXI+MjAxMzwvWWVhcj48UmVjTnVtPjgwMTwvUmVjTnVtPjxyZWNvcmQ+PHJlYy1udW1iZXI+
ODAxPC9yZWMtbnVtYmVyPjxmb3JlaWduLWtleXM+PGtleSBhcHA9IkVOIiBkYi1pZD0idHJyMDBw
ZnNienpleDBlendmNnY1c3dkOWZwZnB3ZmE5MHhwIiB0aW1lc3RhbXA9IjE1ODEwODAzNTgiIGd1
aWQ9IjY0NGU2ODdmLWZhYTUtNGM1OS04MmU1LTg1Mjc3ZDc3ZWI3OCI+ODAxPC9rZXk+PC9mb3Jl
aWduLWtleXM+PHJlZi10eXBlIG5hbWU9IkpvdXJuYWwgQXJ0aWNsZSI+MTc8L3JlZi10eXBlPjxj
b250cmlidXRvcnM+PGF1dGhvcnM+PGF1dGhvcj5MYXJja2VyLCBEYXZpZCBGLjwvYXV0aG9yPjxh
dXRob3I+U28sIEVyaWMgQy48L2F1dGhvcj48YXV0aG9yPldhbmcsIENoYXJsZXMgQy4gWS48L2F1
dGhvcj48L2F1dGhvcnM+PC9jb250cmlidXRvcnM+PHRpdGxlcz48dGl0bGU+Qm9hcmRyb29tIGNl
bnRyYWxpdHkgYW5kIGZpcm0gcGVyZm9ybWFuY2U8L3RpdGxlPjxzZWNvbmRhcnktdGl0bGU+Sm91
cm5hbCBvZiBBY2NvdW50aW5nIGFuZCBFY29ub21pY3M8L3NlY29uZGFyeS10aXRsZT48L3RpdGxl
cz48cGVyaW9kaWNhbD48ZnVsbC10aXRsZT5Kb3VybmFsIG9mIEFjY291bnRpbmcgYW5kIEVjb25v
bWljczwvZnVsbC10aXRsZT48L3BlcmlvZGljYWw+PHBhZ2VzPjIyNS0yNTA8L3BhZ2VzPjx2b2x1
bWU+NTU8L3ZvbHVtZT48bnVtYmVyPjItMzwvbnVtYmVyPjxzZWN0aW9uPjIyNTwvc2VjdGlvbj48
ZGF0ZXM+PHllYXI+MjAxMzwveWVhcj48L2RhdGVzPjxpc2JuPjAxNjU0MTAxPC9pc2JuPjx1cmxz
PjwvdXJscz48ZWxlY3Ryb25pYy1yZXNvdXJjZS1udW0+MTAuMTAxNi9qLmphY2NlY28uMjAxMy4w
MS4wMDY8L2VsZWN0cm9uaWMtcmVzb3VyY2UtbnVtPjwvcmVjb3JkPjwvQ2l0ZT48Q2l0ZT48QXV0
aG9yPldhc3Nlcm1hbjwvQXV0aG9yPjxZZWFyPjE5OTQ8L1llYXI+PFJlY051bT4xNzEzPC9SZWNO
dW0+PHJlY29yZD48cmVjLW51bWJlcj4xNzEzPC9yZWMtbnVtYmVyPjxmb3JlaWduLWtleXM+PGtl
eSBhcHA9IkVOIiBkYi1pZD0idHJyMDBwZnNienpleDBlendmNnY1c3dkOWZwZnB3ZmE5MHhwIiB0
aW1lc3RhbXA9IjE1ODI2MzkwMzUiIGd1aWQ9IjM0YTVlOTIxLWI1YmItNDkxMC1hYmVkLTcwNDJk
OTA5YjMwMyI+MTcxMzwva2V5PjwvZm9yZWlnbi1rZXlzPjxyZWYtdHlwZSBuYW1lPSJKb3VybmFs
IEFydGljbGUiPjE3PC9yZWYtdHlwZT48Y29udHJpYnV0b3JzPjxhdXRob3JzPjxhdXRob3I+V2Fz
c2VybWFuLCBTdGFubGV5PC9hdXRob3I+PGF1dGhvcj5GYXVzdCwgS2F0aGVyaW5lIDwvYXV0aG9y
PjwvYXV0aG9ycz48L2NvbnRyaWJ1dG9ycz48dGl0bGVzPjx0aXRsZT5Tb2NpYWwgbmV0d29yayBh
bmFseXNpczogTWV0aG9kcyBhbmQgYXBwbGljYXRpb25zPC90aXRsZT48c2Vjb25kYXJ5LXRpdGxl
PkNhbWJyaWRnZTogQ2FtYnJpZGdlIHVuaXZlcnNpdHkgcHJlc3M8L3NlY29uZGFyeS10aXRsZT48
L3RpdGxlcz48cGVyaW9kaWNhbD48ZnVsbC10aXRsZT5DYW1icmlkZ2U6IENhbWJyaWRnZSBVbml2
ZXJzaXR5IFByZXNzPC9mdWxsLXRpdGxlPjwvcGVyaW9kaWNhbD48ZGF0ZXM+PHllYXI+MTk5NDwv
eWVhcj48L2RhdGVzPjx1cmxzPjwvdXJscz48L3JlY29yZD48L0NpdGU+PENpdGU+PEF1dGhvcj5I
b21yb3k8L0F1dGhvcj48WWVhcj4yMDE3PC9ZZWFyPjxSZWNOdW0+MTczOTwvUmVjTnVtPjxyZWNv
cmQ+PHJlYy1udW1iZXI+MTczOTwvcmVjLW51bWJlcj48Zm9yZWlnbi1rZXlzPjxrZXkgYXBwPSJF
TiIgZGItaWQ9InRycjAwcGZzYnp6ZXgwZXp3ZjZ2NXN3ZDlmcGZwd2ZhOTB4cCIgdGltZXN0YW1w
PSIxNTg3NTQxNTA5IiBndWlkPSI2NmQzMTY5OC0wZWMzLTQ3ZDktOTJmNi00NzIwNTk4N2I4ZGEi
PjE3Mzk8L2tleT48L2ZvcmVpZ24ta2V5cz48cmVmLXR5cGUgbmFtZT0iSm91cm5hbCBBcnRpY2xl
Ij4xNzwvcmVmLXR5cGU+PGNvbnRyaWJ1dG9ycz48YXV0aG9ycz48YXV0aG9yPkhvbXJveSwgU3dh
cm5vZGVlcDwvYXV0aG9yPjxhdXRob3I+U2xlY2h0ZW4sIEF1cmVsaWU8L2F1dGhvcj48L2F1dGhv
cnM+PC9jb250cmlidXRvcnM+PHRpdGxlcz48dGl0bGU+RG8gYm9hcmQgZXhwZXJ0aXNlIGFuZCBu
ZXR3b3JrZWQgYm9hcmRzIGFmZmVjdCBlbnZpcm9ubWVudGFsIHBlcmZvcm1hbmNlPzwvdGl0bGU+
PHNlY29uZGFyeS10aXRsZT5Kb3VybmFsIG9mIEJ1c2luZXNzIEV0aGljczwvc2Vjb25kYXJ5LXRp
dGxlPjwvdGl0bGVzPjxwZXJpb2RpY2FsPjxmdWxsLXRpdGxlPkpvdXJuYWwgb2YgQnVzaW5lc3Mg
RXRoaWNzPC9mdWxsLXRpdGxlPjwvcGVyaW9kaWNhbD48cGFnZXM+MjY5LTI5MjwvcGFnZXM+PHZv
bHVtZT4xNTg8L3ZvbHVtZT48bnVtYmVyPjE8L251bWJlcj48c2VjdGlvbj4yNjk8L3NlY3Rpb24+
PGRhdGVzPjx5ZWFyPjIwMTc8L3llYXI+PC9kYXRlcz48aXNibj4wMTY3LTQ1NDQmI3hEOzE1NzMt
MDY5NzwvaXNibj48dXJscz48L3VybHM+PGVsZWN0cm9uaWMtcmVzb3VyY2UtbnVtPjEwLjEwMDcv
czEwNTUxLTAxNy0zNzY5LXk8L2VsZWN0cm9uaWMtcmVzb3VyY2UtbnVtPjwvcmVjb3JkPjwvQ2l0
ZT48Q2l0ZT48QXV0aG9yPk9tZXI8L0F1dGhvcj48WWVhcj4yMDE5PC9ZZWFyPjxSZWNOdW0+MTg2
MzwvUmVjTnVtPjxyZWNvcmQ+PHJlYy1udW1iZXI+MTg2MzwvcmVjLW51bWJlcj48Zm9yZWlnbi1r
ZXlzPjxrZXkgYXBwPSJFTiIgZGItaWQ9InRycjAwcGZzYnp6ZXgwZXp3ZjZ2NXN3ZDlmcGZwd2Zh
OTB4cCIgdGltZXN0YW1wPSIxNTk4OTUzNzY2IiBndWlkPSI0MTQ3NmRjOC1jNzIwLTRjYWQtOWJj
Zi1mNGRlNGUwZTRjMjgiPjE4NjM8L2tleT48L2ZvcmVpZ24ta2V5cz48cmVmLXR5cGUgbmFtZT0i
Sm91cm5hbCBBcnRpY2xlIj4xNzwvcmVmLXR5cGU+PGNvbnRyaWJ1dG9ycz48YXV0aG9ycz48YXV0
aG9yPlRob21hcyBDLiBPbWVyPC9hdXRob3I+PGF1dGhvcj5NYXJqb3JpZSBLLiBTaGVsbGV5PC9h
dXRob3I+PGF1dGhvcj5GcmFuY2VzIE0uIFRpY2U8L2F1dGhvcj48L2F1dGhvcnM+PC9jb250cmli
dXRvcnM+PHRpdGxlcz48dGl0bGU+RG8gZGlyZWN0b3IgbmV0d29ya3MgbWF0dGVyIGZvciBmaW5h
bmNpYWwgcmVwb3J0aW5nIHF1YWxpdHk/IEV2aWRlbmNlIGZyb20gYXVkaXQgY29tbWl0dGVlIGNv
bm5lY3RlZG5lc3MgYW5kIHJlc3RhdGVtZW50czwvdGl0bGU+PHNlY29uZGFyeS10aXRsZT5NYW5h
Z2VtZW50IHNjaWVuY2U8L3NlY29uZGFyeS10aXRsZT48L3RpdGxlcz48cGVyaW9kaWNhbD48ZnVs
bC10aXRsZT5NYW5hZ2VtZW50IFNjaWVuY2U8L2Z1bGwtdGl0bGU+PC9wZXJpb2RpY2FsPjxwYWdl
cz4zMzYxLTMzODg8L3BhZ2VzPjx2b2x1bWU+NjY8L3ZvbHVtZT48bnVtYmVyPjg8L251bWJlcj48
ZGF0ZXM+PHllYXI+MjAxOTwveWVhcj48L2RhdGVzPjx1cmxzPjwvdXJscz48L3JlY29yZD48L0Np
dGU+PENpdGU+PEF1dGhvcj5Hb2VyZ2VuPC9BdXRob3I+PFllYXI+MjAxOTwvWWVhcj48UmVjTnVt
PjE3Mzg8L1JlY051bT48cmVjb3JkPjxyZWMtbnVtYmVyPjE3Mzg8L3JlYy1udW1iZXI+PGZvcmVp
Z24ta2V5cz48a2V5IGFwcD0iRU4iIGRiLWlkPSJ0cnIwMHBmc2J6emV4MGV6d2Y2djVzd2Q5ZnBm
cHdmYTkweHAiIHRpbWVzdGFtcD0iMTU4NzU0MTQ1NiIgZ3VpZD0iOWFlNDNkNTItMDYxMC00Y2Qw
LWFhNjgtMDZkMjAzZDg5OTkwIj4xNzM4PC9rZXk+PC9mb3JlaWduLWtleXM+PHJlZi10eXBlIG5h
bWU9IkpvdXJuYWwgQXJ0aWNsZSI+MTc8L3JlZi10eXBlPjxjb250cmlidXRvcnM+PGF1dGhvcnM+
PGF1dGhvcj5Hb2VyZ2VuLCBNYXJjPC9hdXRob3I+PGF1dGhvcj5SZW5uZWJvb2csIEx1YzwvYXV0
aG9yPjxhdXRob3I+WmhhbywgWWFuZzwvYXV0aG9yPjwvYXV0aG9ycz48L2NvbnRyaWJ1dG9ycz48
dGl0bGVzPjx0aXRsZT5JbnNpZGVyIHRyYWRpbmcgYW5kIG5ldHdvcmtlZCBkaXJlY3RvcnM8L3Rp
dGxlPjxzZWNvbmRhcnktdGl0bGU+Sm91cm5hbCBvZiBDb3Jwb3JhdGUgRmluYW5jZTwvc2Vjb25k
YXJ5LXRpdGxlPjwvdGl0bGVzPjxwZXJpb2RpY2FsPjxmdWxsLXRpdGxlPkpvdXJuYWwgb2YgQ29y
cG9yYXRlIEZpbmFuY2U8L2Z1bGwtdGl0bGU+PC9wZXJpb2RpY2FsPjxwYWdlcz4xNTItMTc1PC9w
YWdlcz48dm9sdW1lPjU2PC92b2x1bWU+PHNlY3Rpb24+MTUyPC9zZWN0aW9uPjxkYXRlcz48eWVh
cj4yMDE5PC95ZWFyPjwvZGF0ZXM+PGlzYm4+MDkyOTExOTk8L2lzYm4+PHVybHM+PC91cmxzPjxl
bGVjdHJvbmljLXJlc291cmNlLW51bT4xMC4xMDE2L2ouamNvcnBmaW4uMjAxOS4wMi4wMDE8L2Vs
ZWN0cm9uaWMtcmVzb3VyY2UtbnVtPjwvcmVjb3JkPjwvQ2l0ZT48L0VuZE5vdGU+AG==
</w:fldData>
        </w:fldChar>
      </w:r>
      <w:r w:rsidR="00317C6A" w:rsidRPr="004E7E5A">
        <w:rPr>
          <w:rFonts w:cs="Times New Roman"/>
        </w:rPr>
        <w:instrText xml:space="preserve"> ADDIN EN.CITE </w:instrText>
      </w:r>
      <w:r w:rsidR="00317C6A" w:rsidRPr="004E7E5A">
        <w:rPr>
          <w:rFonts w:cs="Times New Roman"/>
        </w:rPr>
        <w:fldChar w:fldCharType="begin">
          <w:fldData xml:space="preserve">PEVuZE5vdGU+PENpdGU+PEF1dGhvcj5GcmVlbWFuPC9BdXRob3I+PFllYXI+MTk3ODwvWWVhcj48
UmVjTnVtPjE2NjM8L1JlY051bT48RGlzcGxheVRleHQ+KEZyZWVtYW4gMTk3ODsgTGFyY2tlciBl
dCBhbC4gMjAxMzsgV2Fzc2VybWFuIGFuZCBGYXVzdCAxOTk0OyBIb21yb3kgYW5kIFNsZWNodGVu
IDIwMTc7IE9tZXIgZXQgYWwuIDIwMTk7IEdvZXJnZW4gZXQgYWwuIDIwMTkpPC9EaXNwbGF5VGV4
dD48cmVjb3JkPjxyZWMtbnVtYmVyPjE2NjM8L3JlYy1udW1iZXI+PGZvcmVpZ24ta2V5cz48a2V5
IGFwcD0iRU4iIGRiLWlkPSJ0cnIwMHBmc2J6emV4MGV6d2Y2djVzd2Q5ZnBmcHdmYTkweHAiIHRp
bWVzdGFtcD0iMTU4MTUyMDcxNiIgZ3VpZD0iZDI3ZGY0YjAtMjU0My00NGE0LWE1NjQtYTVkMDlk
NmI3OTU1Ij4xNjYzPC9rZXk+PC9mb3JlaWduLWtleXM+PHJlZi10eXBlIG5hbWU9IkpvdXJuYWwg
QXJ0aWNsZSI+MTc8L3JlZi10eXBlPjxjb250cmlidXRvcnM+PGF1dGhvcnM+PGF1dGhvcj5GcmVl
bWFuLCBMaW50b24gQy48L2F1dGhvcj48L2F1dGhvcnM+PC9jb250cmlidXRvcnM+PHRpdGxlcz48
dGl0bGU+Q2VudHJhbGl0eSBpbiBzb2NpYWwgbmV0d29ya3M6IENvbmNlcHR1YWwgY2xhcmlmaWNh
dGlvbjwvdGl0bGU+PHNlY29uZGFyeS10aXRsZT5Tb2NpYWwgTmV0d29ya3M8L3NlY29uZGFyeS10
aXRsZT48L3RpdGxlcz48cGVyaW9kaWNhbD48ZnVsbC10aXRsZT5Tb2NpYWwgTmV0d29ya3M8L2Z1
bGwtdGl0bGU+PC9wZXJpb2RpY2FsPjxwYWdlcz4yMTUtMjM5PC9wYWdlcz48dm9sdW1lPjE8L3Zv
bHVtZT48bnVtYmVyPjM8L251bWJlcj48ZGF0ZXM+PHllYXI+MTk3ODwveWVhcj48L2RhdGVzPjx1
cmxzPjwvdXJscz48L3JlY29yZD48L0NpdGU+PENpdGU+PEF1dGhvcj5MYXJja2VyPC9BdXRob3I+
PFllYXI+MjAxMzwvWWVhcj48UmVjTnVtPjgwMTwvUmVjTnVtPjxyZWNvcmQ+PHJlYy1udW1iZXI+
ODAxPC9yZWMtbnVtYmVyPjxmb3JlaWduLWtleXM+PGtleSBhcHA9IkVOIiBkYi1pZD0idHJyMDBw
ZnNienpleDBlendmNnY1c3dkOWZwZnB3ZmE5MHhwIiB0aW1lc3RhbXA9IjE1ODEwODAzNTgiIGd1
aWQ9IjY0NGU2ODdmLWZhYTUtNGM1OS04MmU1LTg1Mjc3ZDc3ZWI3OCI+ODAxPC9rZXk+PC9mb3Jl
aWduLWtleXM+PHJlZi10eXBlIG5hbWU9IkpvdXJuYWwgQXJ0aWNsZSI+MTc8L3JlZi10eXBlPjxj
b250cmlidXRvcnM+PGF1dGhvcnM+PGF1dGhvcj5MYXJja2VyLCBEYXZpZCBGLjwvYXV0aG9yPjxh
dXRob3I+U28sIEVyaWMgQy48L2F1dGhvcj48YXV0aG9yPldhbmcsIENoYXJsZXMgQy4gWS48L2F1
dGhvcj48L2F1dGhvcnM+PC9jb250cmlidXRvcnM+PHRpdGxlcz48dGl0bGU+Qm9hcmRyb29tIGNl
bnRyYWxpdHkgYW5kIGZpcm0gcGVyZm9ybWFuY2U8L3RpdGxlPjxzZWNvbmRhcnktdGl0bGU+Sm91
cm5hbCBvZiBBY2NvdW50aW5nIGFuZCBFY29ub21pY3M8L3NlY29uZGFyeS10aXRsZT48L3RpdGxl
cz48cGVyaW9kaWNhbD48ZnVsbC10aXRsZT5Kb3VybmFsIG9mIEFjY291bnRpbmcgYW5kIEVjb25v
bWljczwvZnVsbC10aXRsZT48L3BlcmlvZGljYWw+PHBhZ2VzPjIyNS0yNTA8L3BhZ2VzPjx2b2x1
bWU+NTU8L3ZvbHVtZT48bnVtYmVyPjItMzwvbnVtYmVyPjxzZWN0aW9uPjIyNTwvc2VjdGlvbj48
ZGF0ZXM+PHllYXI+MjAxMzwveWVhcj48L2RhdGVzPjxpc2JuPjAxNjU0MTAxPC9pc2JuPjx1cmxz
PjwvdXJscz48ZWxlY3Ryb25pYy1yZXNvdXJjZS1udW0+MTAuMTAxNi9qLmphY2NlY28uMjAxMy4w
MS4wMDY8L2VsZWN0cm9uaWMtcmVzb3VyY2UtbnVtPjwvcmVjb3JkPjwvQ2l0ZT48Q2l0ZT48QXV0
aG9yPldhc3Nlcm1hbjwvQXV0aG9yPjxZZWFyPjE5OTQ8L1llYXI+PFJlY051bT4xNzEzPC9SZWNO
dW0+PHJlY29yZD48cmVjLW51bWJlcj4xNzEzPC9yZWMtbnVtYmVyPjxmb3JlaWduLWtleXM+PGtl
eSBhcHA9IkVOIiBkYi1pZD0idHJyMDBwZnNienpleDBlendmNnY1c3dkOWZwZnB3ZmE5MHhwIiB0
aW1lc3RhbXA9IjE1ODI2MzkwMzUiIGd1aWQ9IjM0YTVlOTIxLWI1YmItNDkxMC1hYmVkLTcwNDJk
OTA5YjMwMyI+MTcxMzwva2V5PjwvZm9yZWlnbi1rZXlzPjxyZWYtdHlwZSBuYW1lPSJKb3VybmFs
IEFydGljbGUiPjE3PC9yZWYtdHlwZT48Y29udHJpYnV0b3JzPjxhdXRob3JzPjxhdXRob3I+V2Fz
c2VybWFuLCBTdGFubGV5PC9hdXRob3I+PGF1dGhvcj5GYXVzdCwgS2F0aGVyaW5lIDwvYXV0aG9y
PjwvYXV0aG9ycz48L2NvbnRyaWJ1dG9ycz48dGl0bGVzPjx0aXRsZT5Tb2NpYWwgbmV0d29yayBh
bmFseXNpczogTWV0aG9kcyBhbmQgYXBwbGljYXRpb25zPC90aXRsZT48c2Vjb25kYXJ5LXRpdGxl
PkNhbWJyaWRnZTogQ2FtYnJpZGdlIHVuaXZlcnNpdHkgcHJlc3M8L3NlY29uZGFyeS10aXRsZT48
L3RpdGxlcz48cGVyaW9kaWNhbD48ZnVsbC10aXRsZT5DYW1icmlkZ2U6IENhbWJyaWRnZSBVbml2
ZXJzaXR5IFByZXNzPC9mdWxsLXRpdGxlPjwvcGVyaW9kaWNhbD48ZGF0ZXM+PHllYXI+MTk5NDwv
eWVhcj48L2RhdGVzPjx1cmxzPjwvdXJscz48L3JlY29yZD48L0NpdGU+PENpdGU+PEF1dGhvcj5I
b21yb3k8L0F1dGhvcj48WWVhcj4yMDE3PC9ZZWFyPjxSZWNOdW0+MTczOTwvUmVjTnVtPjxyZWNv
cmQ+PHJlYy1udW1iZXI+MTczOTwvcmVjLW51bWJlcj48Zm9yZWlnbi1rZXlzPjxrZXkgYXBwPSJF
TiIgZGItaWQ9InRycjAwcGZzYnp6ZXgwZXp3ZjZ2NXN3ZDlmcGZwd2ZhOTB4cCIgdGltZXN0YW1w
PSIxNTg3NTQxNTA5IiBndWlkPSI2NmQzMTY5OC0wZWMzLTQ3ZDktOTJmNi00NzIwNTk4N2I4ZGEi
PjE3Mzk8L2tleT48L2ZvcmVpZ24ta2V5cz48cmVmLXR5cGUgbmFtZT0iSm91cm5hbCBBcnRpY2xl
Ij4xNzwvcmVmLXR5cGU+PGNvbnRyaWJ1dG9ycz48YXV0aG9ycz48YXV0aG9yPkhvbXJveSwgU3dh
cm5vZGVlcDwvYXV0aG9yPjxhdXRob3I+U2xlY2h0ZW4sIEF1cmVsaWU8L2F1dGhvcj48L2F1dGhv
cnM+PC9jb250cmlidXRvcnM+PHRpdGxlcz48dGl0bGU+RG8gYm9hcmQgZXhwZXJ0aXNlIGFuZCBu
ZXR3b3JrZWQgYm9hcmRzIGFmZmVjdCBlbnZpcm9ubWVudGFsIHBlcmZvcm1hbmNlPzwvdGl0bGU+
PHNlY29uZGFyeS10aXRsZT5Kb3VybmFsIG9mIEJ1c2luZXNzIEV0aGljczwvc2Vjb25kYXJ5LXRp
dGxlPjwvdGl0bGVzPjxwZXJpb2RpY2FsPjxmdWxsLXRpdGxlPkpvdXJuYWwgb2YgQnVzaW5lc3Mg
RXRoaWNzPC9mdWxsLXRpdGxlPjwvcGVyaW9kaWNhbD48cGFnZXM+MjY5LTI5MjwvcGFnZXM+PHZv
bHVtZT4xNTg8L3ZvbHVtZT48bnVtYmVyPjE8L251bWJlcj48c2VjdGlvbj4yNjk8L3NlY3Rpb24+
PGRhdGVzPjx5ZWFyPjIwMTc8L3llYXI+PC9kYXRlcz48aXNibj4wMTY3LTQ1NDQmI3hEOzE1NzMt
MDY5NzwvaXNibj48dXJscz48L3VybHM+PGVsZWN0cm9uaWMtcmVzb3VyY2UtbnVtPjEwLjEwMDcv
czEwNTUxLTAxNy0zNzY5LXk8L2VsZWN0cm9uaWMtcmVzb3VyY2UtbnVtPjwvcmVjb3JkPjwvQ2l0
ZT48Q2l0ZT48QXV0aG9yPk9tZXI8L0F1dGhvcj48WWVhcj4yMDE5PC9ZZWFyPjxSZWNOdW0+MTg2
MzwvUmVjTnVtPjxyZWNvcmQ+PHJlYy1udW1iZXI+MTg2MzwvcmVjLW51bWJlcj48Zm9yZWlnbi1r
ZXlzPjxrZXkgYXBwPSJFTiIgZGItaWQ9InRycjAwcGZzYnp6ZXgwZXp3ZjZ2NXN3ZDlmcGZwd2Zh
OTB4cCIgdGltZXN0YW1wPSIxNTk4OTUzNzY2IiBndWlkPSI0MTQ3NmRjOC1jNzIwLTRjYWQtOWJj
Zi1mNGRlNGUwZTRjMjgiPjE4NjM8L2tleT48L2ZvcmVpZ24ta2V5cz48cmVmLXR5cGUgbmFtZT0i
Sm91cm5hbCBBcnRpY2xlIj4xNzwvcmVmLXR5cGU+PGNvbnRyaWJ1dG9ycz48YXV0aG9ycz48YXV0
aG9yPlRob21hcyBDLiBPbWVyPC9hdXRob3I+PGF1dGhvcj5NYXJqb3JpZSBLLiBTaGVsbGV5PC9h
dXRob3I+PGF1dGhvcj5GcmFuY2VzIE0uIFRpY2U8L2F1dGhvcj48L2F1dGhvcnM+PC9jb250cmli
dXRvcnM+PHRpdGxlcz48dGl0bGU+RG8gZGlyZWN0b3IgbmV0d29ya3MgbWF0dGVyIGZvciBmaW5h
bmNpYWwgcmVwb3J0aW5nIHF1YWxpdHk/IEV2aWRlbmNlIGZyb20gYXVkaXQgY29tbWl0dGVlIGNv
bm5lY3RlZG5lc3MgYW5kIHJlc3RhdGVtZW50czwvdGl0bGU+PHNlY29uZGFyeS10aXRsZT5NYW5h
Z2VtZW50IHNjaWVuY2U8L3NlY29uZGFyeS10aXRsZT48L3RpdGxlcz48cGVyaW9kaWNhbD48ZnVs
bC10aXRsZT5NYW5hZ2VtZW50IFNjaWVuY2U8L2Z1bGwtdGl0bGU+PC9wZXJpb2RpY2FsPjxwYWdl
cz4zMzYxLTMzODg8L3BhZ2VzPjx2b2x1bWU+NjY8L3ZvbHVtZT48bnVtYmVyPjg8L251bWJlcj48
ZGF0ZXM+PHllYXI+MjAxOTwveWVhcj48L2RhdGVzPjx1cmxzPjwvdXJscz48L3JlY29yZD48L0Np
dGU+PENpdGU+PEF1dGhvcj5Hb2VyZ2VuPC9BdXRob3I+PFllYXI+MjAxOTwvWWVhcj48UmVjTnVt
PjE3Mzg8L1JlY051bT48cmVjb3JkPjxyZWMtbnVtYmVyPjE3Mzg8L3JlYy1udW1iZXI+PGZvcmVp
Z24ta2V5cz48a2V5IGFwcD0iRU4iIGRiLWlkPSJ0cnIwMHBmc2J6emV4MGV6d2Y2djVzd2Q5ZnBm
cHdmYTkweHAiIHRpbWVzdGFtcD0iMTU4NzU0MTQ1NiIgZ3VpZD0iOWFlNDNkNTItMDYxMC00Y2Qw
LWFhNjgtMDZkMjAzZDg5OTkwIj4xNzM4PC9rZXk+PC9mb3JlaWduLWtleXM+PHJlZi10eXBlIG5h
bWU9IkpvdXJuYWwgQXJ0aWNsZSI+MTc8L3JlZi10eXBlPjxjb250cmlidXRvcnM+PGF1dGhvcnM+
PGF1dGhvcj5Hb2VyZ2VuLCBNYXJjPC9hdXRob3I+PGF1dGhvcj5SZW5uZWJvb2csIEx1YzwvYXV0
aG9yPjxhdXRob3I+WmhhbywgWWFuZzwvYXV0aG9yPjwvYXV0aG9ycz48L2NvbnRyaWJ1dG9ycz48
dGl0bGVzPjx0aXRsZT5JbnNpZGVyIHRyYWRpbmcgYW5kIG5ldHdvcmtlZCBkaXJlY3RvcnM8L3Rp
dGxlPjxzZWNvbmRhcnktdGl0bGU+Sm91cm5hbCBvZiBDb3Jwb3JhdGUgRmluYW5jZTwvc2Vjb25k
YXJ5LXRpdGxlPjwvdGl0bGVzPjxwZXJpb2RpY2FsPjxmdWxsLXRpdGxlPkpvdXJuYWwgb2YgQ29y
cG9yYXRlIEZpbmFuY2U8L2Z1bGwtdGl0bGU+PC9wZXJpb2RpY2FsPjxwYWdlcz4xNTItMTc1PC9w
YWdlcz48dm9sdW1lPjU2PC92b2x1bWU+PHNlY3Rpb24+MTUyPC9zZWN0aW9uPjxkYXRlcz48eWVh
cj4yMDE5PC95ZWFyPjwvZGF0ZXM+PGlzYm4+MDkyOTExOTk8L2lzYm4+PHVybHM+PC91cmxzPjxl
bGVjdHJvbmljLXJlc291cmNlLW51bT4xMC4xMDE2L2ouamNvcnBmaW4uMjAxOS4wMi4wMDE8L2Vs
ZWN0cm9uaWMtcmVzb3VyY2UtbnVtPjwvcmVjb3JkPjwvQ2l0ZT48L0VuZE5vdGU+AG==
</w:fldData>
        </w:fldChar>
      </w:r>
      <w:r w:rsidR="00317C6A" w:rsidRPr="004E7E5A">
        <w:rPr>
          <w:rFonts w:cs="Times New Roman"/>
        </w:rPr>
        <w:instrText xml:space="preserve"> ADDIN EN.CITE.DATA </w:instrText>
      </w:r>
      <w:r w:rsidR="00317C6A" w:rsidRPr="004E7E5A">
        <w:rPr>
          <w:rFonts w:cs="Times New Roman"/>
        </w:rPr>
      </w:r>
      <w:r w:rsidR="00317C6A" w:rsidRPr="004E7E5A">
        <w:rPr>
          <w:rFonts w:cs="Times New Roman"/>
        </w:rPr>
        <w:fldChar w:fldCharType="end"/>
      </w:r>
      <w:r w:rsidRPr="004E7E5A">
        <w:rPr>
          <w:rFonts w:cs="Times New Roman"/>
        </w:rPr>
      </w:r>
      <w:r w:rsidRPr="004E7E5A">
        <w:rPr>
          <w:rFonts w:cs="Times New Roman"/>
        </w:rPr>
        <w:fldChar w:fldCharType="separate"/>
      </w:r>
      <w:r w:rsidR="00FA31BA" w:rsidRPr="004E7E5A">
        <w:rPr>
          <w:rFonts w:cs="Times New Roman"/>
          <w:noProof/>
        </w:rPr>
        <w:t>(Freeman 1978; Larcker et al. 2013; Wasserman and Faust 1994; Homroy and Slechten 2017; Omer et al. 2019; Goergen et al. 2019)</w:t>
      </w:r>
      <w:r w:rsidRPr="004E7E5A">
        <w:rPr>
          <w:rFonts w:cs="Times New Roman"/>
        </w:rPr>
        <w:fldChar w:fldCharType="end"/>
      </w:r>
      <w:r w:rsidRPr="004E7E5A">
        <w:rPr>
          <w:rFonts w:cs="Times New Roman"/>
        </w:rPr>
        <w:t xml:space="preserve">, we construct our annual networks based on the individual director’s board memberships. For each year, two directors are connected if they sit on at least one board </w:t>
      </w:r>
      <w:r w:rsidRPr="004E7E5A">
        <w:rPr>
          <w:rFonts w:cs="Times New Roman"/>
        </w:rPr>
        <w:fldChar w:fldCharType="begin"/>
      </w:r>
      <w:r w:rsidR="00317C6A" w:rsidRPr="004E7E5A">
        <w:rPr>
          <w:rFonts w:cs="Times New Roman"/>
        </w:rPr>
        <w:instrText xml:space="preserve"> ADDIN EN.CITE &lt;EndNote&gt;&lt;Cite&gt;&lt;Author&gt;Omer&lt;/Author&gt;&lt;Year&gt;2019&lt;/Year&gt;&lt;RecNum&gt;1863&lt;/RecNum&gt;&lt;DisplayText&gt;(Omer et al. 2019)&lt;/DisplayText&gt;&lt;record&gt;&lt;rec-number&gt;1863&lt;/rec-number&gt;&lt;foreign-keys&gt;&lt;key app="EN" db-id="trr00pfsbzzex0ezwf6v5swd9fpfpwfa90xp" timestamp="1598953766" guid="41476dc8-c720-4cad-9bcf-f4de4e0e4c28"&gt;1863&lt;/key&gt;&lt;/foreign-keys&gt;&lt;ref-type name="Journal Article"&gt;17&lt;/ref-type&gt;&lt;contributors&gt;&lt;authors&gt;&lt;author&gt;Thomas C. Omer&lt;/author&gt;&lt;author&gt;Marjorie K. Shelley&lt;/author&gt;&lt;author&gt;Frances M. Tice&lt;/author&gt;&lt;/authors&gt;&lt;/contributors&gt;&lt;titles&gt;&lt;title&gt;Do director networks matter for financial reporting quality? Evidence from audit committee connectedness and restatements&lt;/title&gt;&lt;secondary-title&gt;Management science&lt;/secondary-title&gt;&lt;/titles&gt;&lt;periodical&gt;&lt;full-title&gt;Management Science&lt;/full-title&gt;&lt;/periodical&gt;&lt;pages&gt;3361-3388&lt;/pages&gt;&lt;volume&gt;66&lt;/volume&gt;&lt;number&gt;8&lt;/number&gt;&lt;dates&gt;&lt;year&gt;2019&lt;/year&gt;&lt;/dates&gt;&lt;urls&gt;&lt;/urls&gt;&lt;/record&gt;&lt;/Cite&gt;&lt;/EndNote&gt;</w:instrText>
      </w:r>
      <w:r w:rsidRPr="004E7E5A">
        <w:rPr>
          <w:rFonts w:cs="Times New Roman"/>
        </w:rPr>
        <w:fldChar w:fldCharType="separate"/>
      </w:r>
      <w:r w:rsidRPr="004E7E5A">
        <w:rPr>
          <w:rFonts w:cs="Times New Roman"/>
          <w:noProof/>
        </w:rPr>
        <w:t>(Omer et al. 2019)</w:t>
      </w:r>
      <w:r w:rsidRPr="004E7E5A">
        <w:rPr>
          <w:rFonts w:cs="Times New Roman"/>
        </w:rPr>
        <w:fldChar w:fldCharType="end"/>
      </w:r>
      <w:r w:rsidRPr="004E7E5A">
        <w:rPr>
          <w:rFonts w:cs="Times New Roman"/>
        </w:rPr>
        <w:t xml:space="preserve">. We use Stata’s “Stata2Pajek” command to transfer the data into a network of “company-director” that </w:t>
      </w:r>
      <w:proofErr w:type="spellStart"/>
      <w:r w:rsidRPr="004E7E5A">
        <w:rPr>
          <w:rFonts w:cs="Times New Roman"/>
        </w:rPr>
        <w:t>Pajek</w:t>
      </w:r>
      <w:proofErr w:type="spellEnd"/>
      <w:r w:rsidRPr="004E7E5A">
        <w:rPr>
          <w:rFonts w:cs="Times New Roman"/>
        </w:rPr>
        <w:t xml:space="preserve"> can identify. We use </w:t>
      </w:r>
      <w:proofErr w:type="spellStart"/>
      <w:r w:rsidRPr="004E7E5A">
        <w:rPr>
          <w:rFonts w:cs="Times New Roman"/>
        </w:rPr>
        <w:t>Pajek</w:t>
      </w:r>
      <w:proofErr w:type="spellEnd"/>
      <w:r w:rsidRPr="004E7E5A">
        <w:rPr>
          <w:rFonts w:cs="Times New Roman"/>
        </w:rPr>
        <w:t xml:space="preserve"> to transfer the network of “company-director” into a network of “director-director”, and then generate the value of three centrality measures.</w:t>
      </w:r>
    </w:p>
    <w:p w14:paraId="5695CAE3" w14:textId="161B7129" w:rsidR="00A53CFE" w:rsidRPr="004E7E5A" w:rsidRDefault="00A53CFE" w:rsidP="0084228F">
      <w:pPr>
        <w:pStyle w:val="a7"/>
        <w:spacing w:line="480" w:lineRule="auto"/>
        <w:ind w:firstLine="480"/>
        <w:rPr>
          <w:rFonts w:cs="Times New Roman"/>
        </w:rPr>
      </w:pPr>
      <w:r w:rsidRPr="004E7E5A">
        <w:rPr>
          <w:rFonts w:cs="Times New Roman"/>
        </w:rPr>
        <w:t xml:space="preserve">Larger firms tend to have better-networked boards, giving rise to a mechanical positive relationship between firm size and board connectedness </w:t>
      </w:r>
      <w:r w:rsidRPr="004E7E5A">
        <w:rPr>
          <w:rFonts w:cs="Times New Roman"/>
        </w:rPr>
        <w:fldChar w:fldCharType="begin"/>
      </w:r>
      <w:r w:rsidRPr="004E7E5A">
        <w:rPr>
          <w:rFonts w:cs="Times New Roman"/>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cs="Times New Roman"/>
        </w:rPr>
        <w:fldChar w:fldCharType="separate"/>
      </w:r>
      <w:r w:rsidRPr="004E7E5A">
        <w:rPr>
          <w:rFonts w:cs="Times New Roman"/>
          <w:noProof/>
        </w:rPr>
        <w:t>(Larcker et al. 2013)</w:t>
      </w:r>
      <w:r w:rsidRPr="004E7E5A">
        <w:rPr>
          <w:rFonts w:cs="Times New Roman"/>
        </w:rPr>
        <w:fldChar w:fldCharType="end"/>
      </w:r>
      <w:r w:rsidRPr="004E7E5A">
        <w:rPr>
          <w:rFonts w:cs="Times New Roman"/>
        </w:rPr>
        <w:t xml:space="preserve">. To separate the effects of size and board connectedness on CSR disclosure quality, we take ranked versions of the centrality measures that attempt to purge the “size” effect </w:t>
      </w:r>
      <w:r w:rsidRPr="004E7E5A">
        <w:rPr>
          <w:rFonts w:cs="Times New Roman"/>
        </w:rPr>
        <w:fldChar w:fldCharType="begin"/>
      </w:r>
      <w:r w:rsidRPr="004E7E5A">
        <w:rPr>
          <w:rFonts w:cs="Times New Roman"/>
        </w:rPr>
        <w:instrText xml:space="preserve"> ADDIN EN.CITE &lt;EndNote&gt;&lt;Cite&gt;&lt;Author&gt;Larcker&lt;/Author&gt;&lt;Year&gt;2013&lt;/Year&gt;&lt;RecNum&gt;801&lt;/RecNum&gt;&lt;DisplayText&gt;(Larcker et al. 2013)&lt;/DisplayText&gt;&lt;record&gt;&lt;rec-number&gt;801&lt;/rec-number&gt;&lt;foreign-keys&gt;&lt;key app="EN" db-id="trr00pfsbzzex0ezwf6v5swd9fpfpwfa90xp" timestamp="1581080358" guid="644e687f-faa5-4c59-82e5-85277d77eb78"&gt;801&lt;/key&gt;&lt;/foreign-keys&gt;&lt;ref-type name="Journal Article"&gt;17&lt;/ref-type&gt;&lt;contributors&gt;&lt;authors&gt;&lt;author&gt;Larcker, David F.&lt;/author&gt;&lt;author&gt;So, Eric C.&lt;/author&gt;&lt;author&gt;Wang, Charles C. Y.&lt;/author&gt;&lt;/authors&gt;&lt;/contributors&gt;&lt;titles&gt;&lt;title&gt;Boardroom centrality and firm performance&lt;/title&gt;&lt;secondary-title&gt;Journal of Accounting and Economics&lt;/secondary-title&gt;&lt;/titles&gt;&lt;periodical&gt;&lt;full-title&gt;Journal of Accounting and Economics&lt;/full-title&gt;&lt;/periodical&gt;&lt;pages&gt;225-250&lt;/pages&gt;&lt;volume&gt;55&lt;/volume&gt;&lt;number&gt;2-3&lt;/number&gt;&lt;section&gt;225&lt;/section&gt;&lt;dates&gt;&lt;year&gt;2013&lt;/year&gt;&lt;/dates&gt;&lt;isbn&gt;01654101&lt;/isbn&gt;&lt;urls&gt;&lt;/urls&gt;&lt;electronic-resource-num&gt;10.1016/j.jacceco.2013.01.006&lt;/electronic-resource-num&gt;&lt;/record&gt;&lt;/Cite&gt;&lt;/EndNote&gt;</w:instrText>
      </w:r>
      <w:r w:rsidRPr="004E7E5A">
        <w:rPr>
          <w:rFonts w:cs="Times New Roman"/>
        </w:rPr>
        <w:fldChar w:fldCharType="separate"/>
      </w:r>
      <w:r w:rsidRPr="004E7E5A">
        <w:rPr>
          <w:rFonts w:cs="Times New Roman"/>
          <w:noProof/>
        </w:rPr>
        <w:t>(Larcker et al. 2013)</w:t>
      </w:r>
      <w:r w:rsidRPr="004E7E5A">
        <w:rPr>
          <w:rFonts w:cs="Times New Roman"/>
        </w:rPr>
        <w:fldChar w:fldCharType="end"/>
      </w:r>
      <w:r w:rsidRPr="004E7E5A">
        <w:rPr>
          <w:rFonts w:cs="Times New Roman"/>
        </w:rPr>
        <w:t xml:space="preserve">. Specifically, in each year, all firms are ranked into tenths based on firm size. Within each size tenths, firms are sorted into tenths based on the </w:t>
      </w:r>
      <w:r w:rsidR="0084228F" w:rsidRPr="004E7E5A">
        <w:rPr>
          <w:rFonts w:cs="Times New Roman"/>
        </w:rPr>
        <w:t>maximum (</w:t>
      </w:r>
      <w:proofErr w:type="spellStart"/>
      <w:r w:rsidR="0084228F" w:rsidRPr="004E7E5A">
        <w:rPr>
          <w:rFonts w:cs="Times New Roman"/>
        </w:rPr>
        <w:t>Score_max</w:t>
      </w:r>
      <w:proofErr w:type="spellEnd"/>
      <w:r w:rsidR="0084228F" w:rsidRPr="004E7E5A">
        <w:rPr>
          <w:rFonts w:cs="Times New Roman"/>
        </w:rPr>
        <w:t>), mean (</w:t>
      </w:r>
      <w:proofErr w:type="spellStart"/>
      <w:r w:rsidR="0084228F" w:rsidRPr="004E7E5A">
        <w:rPr>
          <w:rFonts w:cs="Times New Roman"/>
        </w:rPr>
        <w:t>Score_mean</w:t>
      </w:r>
      <w:proofErr w:type="spellEnd"/>
      <w:r w:rsidR="0084228F" w:rsidRPr="004E7E5A">
        <w:rPr>
          <w:rFonts w:cs="Times New Roman"/>
        </w:rPr>
        <w:t>), median (</w:t>
      </w:r>
      <w:proofErr w:type="spellStart"/>
      <w:r w:rsidR="0084228F" w:rsidRPr="004E7E5A">
        <w:rPr>
          <w:rFonts w:cs="Times New Roman"/>
        </w:rPr>
        <w:t>Score_med</w:t>
      </w:r>
      <w:proofErr w:type="spellEnd"/>
      <w:r w:rsidR="0084228F" w:rsidRPr="004E7E5A">
        <w:rPr>
          <w:rFonts w:cs="Times New Roman"/>
        </w:rPr>
        <w:t>) and minimum (</w:t>
      </w:r>
      <w:proofErr w:type="spellStart"/>
      <w:r w:rsidR="0084228F" w:rsidRPr="004E7E5A">
        <w:rPr>
          <w:rFonts w:cs="Times New Roman"/>
        </w:rPr>
        <w:t>Score_min</w:t>
      </w:r>
      <w:proofErr w:type="spellEnd"/>
      <w:r w:rsidR="0084228F" w:rsidRPr="004E7E5A">
        <w:rPr>
          <w:rFonts w:cs="Times New Roman"/>
        </w:rPr>
        <w:t>) values of the three centrality measures of each firm</w:t>
      </w:r>
      <w:r w:rsidRPr="004E7E5A">
        <w:rPr>
          <w:rFonts w:cs="Times New Roman"/>
        </w:rPr>
        <w:t xml:space="preserve">, where highest (lowest) values of centrality assume a value of ten (one). The centrality measures are calculated at the director level. </w:t>
      </w:r>
    </w:p>
    <w:p w14:paraId="4B954626" w14:textId="77777777" w:rsidR="00A53CFE" w:rsidRPr="004E7E5A" w:rsidRDefault="00A53CFE" w:rsidP="00A53CFE">
      <w:pPr>
        <w:pStyle w:val="a7"/>
        <w:spacing w:line="480" w:lineRule="auto"/>
        <w:ind w:firstLine="480"/>
        <w:rPr>
          <w:rFonts w:cs="Times New Roman"/>
        </w:rPr>
      </w:pPr>
      <w:r w:rsidRPr="004E7E5A">
        <w:rPr>
          <w:rFonts w:cs="Times New Roman"/>
        </w:rPr>
        <w:t>To obtain centrality measures at the board-level, we calculated the sum of the maximum (</w:t>
      </w:r>
      <w:proofErr w:type="spellStart"/>
      <w:r w:rsidRPr="004E7E5A">
        <w:rPr>
          <w:rFonts w:cs="Times New Roman"/>
          <w:i/>
          <w:iCs/>
        </w:rPr>
        <w:t>Score_max</w:t>
      </w:r>
      <w:proofErr w:type="spellEnd"/>
      <w:r w:rsidRPr="004E7E5A">
        <w:rPr>
          <w:rFonts w:cs="Times New Roman"/>
        </w:rPr>
        <w:t>), mean (</w:t>
      </w:r>
      <w:proofErr w:type="spellStart"/>
      <w:r w:rsidRPr="004E7E5A">
        <w:rPr>
          <w:rFonts w:cs="Times New Roman"/>
          <w:i/>
          <w:iCs/>
        </w:rPr>
        <w:t>Score_mean</w:t>
      </w:r>
      <w:proofErr w:type="spellEnd"/>
      <w:r w:rsidRPr="004E7E5A">
        <w:rPr>
          <w:rFonts w:cs="Times New Roman"/>
        </w:rPr>
        <w:t>), median (</w:t>
      </w:r>
      <w:proofErr w:type="spellStart"/>
      <w:r w:rsidRPr="004E7E5A">
        <w:rPr>
          <w:rFonts w:cs="Times New Roman"/>
          <w:i/>
          <w:iCs/>
        </w:rPr>
        <w:t>Score_med</w:t>
      </w:r>
      <w:proofErr w:type="spellEnd"/>
      <w:r w:rsidRPr="004E7E5A">
        <w:rPr>
          <w:rFonts w:cs="Times New Roman"/>
        </w:rPr>
        <w:t>) and minimum (</w:t>
      </w:r>
      <w:proofErr w:type="spellStart"/>
      <w:r w:rsidRPr="004E7E5A">
        <w:rPr>
          <w:rFonts w:cs="Times New Roman"/>
          <w:i/>
          <w:iCs/>
        </w:rPr>
        <w:t>Score_min</w:t>
      </w:r>
      <w:proofErr w:type="spellEnd"/>
      <w:r w:rsidRPr="004E7E5A">
        <w:rPr>
          <w:rFonts w:cs="Times New Roman"/>
        </w:rPr>
        <w:t>) values of the three centrality measures of each firm as independent variables.</w:t>
      </w:r>
    </w:p>
    <w:p w14:paraId="38B0F7EC" w14:textId="77777777" w:rsidR="00A53CFE" w:rsidRPr="004E7E5A" w:rsidRDefault="00A53CFE" w:rsidP="00A53CFE">
      <w:pPr>
        <w:widowControl/>
        <w:spacing w:line="480" w:lineRule="auto"/>
        <w:jc w:val="center"/>
        <w:rPr>
          <w:rFonts w:ascii="Times New Roman" w:eastAsia="宋体" w:hAnsi="Times New Roman"/>
          <w:color w:val="000000" w:themeColor="text1"/>
          <w:sz w:val="24"/>
          <w:szCs w:val="24"/>
        </w:rPr>
      </w:pPr>
    </w:p>
    <w:p w14:paraId="7823E396" w14:textId="77777777" w:rsidR="00A53CFE" w:rsidRPr="004E7E5A" w:rsidRDefault="00A53CFE" w:rsidP="00A53CFE">
      <w:pPr>
        <w:widowControl/>
        <w:spacing w:line="480" w:lineRule="auto"/>
        <w:jc w:val="center"/>
        <w:rPr>
          <w:rFonts w:ascii="Times New Roman" w:eastAsia="宋体" w:hAnsi="Times New Roman"/>
          <w:color w:val="000000" w:themeColor="text1"/>
          <w:sz w:val="24"/>
          <w:szCs w:val="24"/>
        </w:rPr>
      </w:pPr>
    </w:p>
    <w:p w14:paraId="13DEDCF1" w14:textId="77777777" w:rsidR="00A53CFE" w:rsidRPr="004E7E5A" w:rsidRDefault="00A53CFE" w:rsidP="00A53CFE">
      <w:pPr>
        <w:widowControl/>
        <w:spacing w:line="480" w:lineRule="auto"/>
        <w:jc w:val="center"/>
        <w:rPr>
          <w:rFonts w:ascii="Times New Roman" w:eastAsia="宋体" w:hAnsi="Times New Roman"/>
          <w:color w:val="000000" w:themeColor="text1"/>
          <w:sz w:val="24"/>
          <w:szCs w:val="24"/>
        </w:rPr>
      </w:pPr>
    </w:p>
    <w:p w14:paraId="67CECF4F" w14:textId="77777777" w:rsidR="00A53CFE" w:rsidRPr="004E7E5A" w:rsidRDefault="00A53CFE" w:rsidP="00A53CFE">
      <w:pPr>
        <w:pStyle w:val="4"/>
        <w:spacing w:before="0" w:after="0" w:line="240" w:lineRule="auto"/>
        <w:jc w:val="center"/>
        <w:rPr>
          <w:color w:val="000000" w:themeColor="text1"/>
        </w:rPr>
        <w:sectPr w:rsidR="00A53CFE" w:rsidRPr="004E7E5A" w:rsidSect="008F110D">
          <w:pgSz w:w="11906" w:h="16838"/>
          <w:pgMar w:top="1701" w:right="1418" w:bottom="1361" w:left="1418" w:header="1134" w:footer="1134" w:gutter="0"/>
          <w:cols w:space="425"/>
          <w:docGrid w:type="lines" w:linePitch="312"/>
        </w:sectPr>
      </w:pPr>
    </w:p>
    <w:p w14:paraId="535039C3" w14:textId="77777777" w:rsidR="004862D7" w:rsidRPr="004E7E5A" w:rsidRDefault="004862D7" w:rsidP="004862D7">
      <w:pPr>
        <w:pStyle w:val="4"/>
        <w:spacing w:before="0" w:after="0" w:line="240" w:lineRule="auto"/>
        <w:jc w:val="center"/>
        <w:rPr>
          <w:color w:val="000000" w:themeColor="text1"/>
        </w:rPr>
      </w:pPr>
      <w:r w:rsidRPr="004E7E5A">
        <w:rPr>
          <w:color w:val="000000" w:themeColor="text1"/>
        </w:rPr>
        <w:lastRenderedPageBreak/>
        <w:t>Table 1</w:t>
      </w:r>
    </w:p>
    <w:p w14:paraId="47C4D803" w14:textId="58AB69FA" w:rsidR="004862D7" w:rsidRPr="004E7E5A" w:rsidRDefault="005E0222" w:rsidP="004862D7">
      <w:pPr>
        <w:autoSpaceDE w:val="0"/>
        <w:autoSpaceDN w:val="0"/>
        <w:adjustRightInd w:val="0"/>
        <w:spacing w:afterLines="50" w:after="156"/>
        <w:jc w:val="center"/>
        <w:rPr>
          <w:rFonts w:ascii="Times New Roman" w:hAnsi="Times New Roman"/>
          <w:b/>
          <w:bCs/>
          <w:color w:val="000000" w:themeColor="text1"/>
          <w:sz w:val="24"/>
          <w:szCs w:val="24"/>
        </w:rPr>
      </w:pPr>
      <w:r w:rsidRPr="004E7E5A">
        <w:rPr>
          <w:rFonts w:ascii="Times New Roman" w:hAnsi="Times New Roman" w:hint="eastAsia"/>
          <w:b/>
          <w:bCs/>
          <w:color w:val="000000" w:themeColor="text1"/>
          <w:sz w:val="24"/>
          <w:szCs w:val="24"/>
        </w:rPr>
        <w:t>Control</w:t>
      </w:r>
      <w:r w:rsidRPr="004E7E5A">
        <w:rPr>
          <w:rFonts w:ascii="Times New Roman" w:hAnsi="Times New Roman"/>
          <w:b/>
          <w:bCs/>
          <w:color w:val="000000" w:themeColor="text1"/>
          <w:sz w:val="24"/>
          <w:szCs w:val="24"/>
        </w:rPr>
        <w:t xml:space="preserve"> </w:t>
      </w:r>
      <w:r w:rsidR="004862D7" w:rsidRPr="004E7E5A">
        <w:rPr>
          <w:rFonts w:ascii="Times New Roman" w:hAnsi="Times New Roman"/>
          <w:b/>
          <w:bCs/>
          <w:color w:val="000000" w:themeColor="text1"/>
          <w:sz w:val="24"/>
          <w:szCs w:val="24"/>
        </w:rPr>
        <w:t xml:space="preserve">Variable Definitions and </w:t>
      </w:r>
      <w:r w:rsidRPr="004E7E5A">
        <w:rPr>
          <w:rFonts w:ascii="Times New Roman" w:hAnsi="Times New Roman"/>
          <w:b/>
          <w:bCs/>
          <w:color w:val="000000" w:themeColor="text1"/>
          <w:sz w:val="24"/>
          <w:szCs w:val="24"/>
        </w:rPr>
        <w:t xml:space="preserve">Related Studies </w:t>
      </w:r>
    </w:p>
    <w:tbl>
      <w:tblPr>
        <w:tblW w:w="4991" w:type="pct"/>
        <w:tblLayout w:type="fixed"/>
        <w:tblLook w:val="04A0" w:firstRow="1" w:lastRow="0" w:firstColumn="1" w:lastColumn="0" w:noHBand="0" w:noVBand="1"/>
      </w:tblPr>
      <w:tblGrid>
        <w:gridCol w:w="3183"/>
        <w:gridCol w:w="238"/>
        <w:gridCol w:w="1676"/>
        <w:gridCol w:w="282"/>
        <w:gridCol w:w="5019"/>
        <w:gridCol w:w="283"/>
        <w:gridCol w:w="3070"/>
      </w:tblGrid>
      <w:tr w:rsidR="001E3466" w:rsidRPr="004E7E5A" w14:paraId="740D8BB0" w14:textId="24B2FD64" w:rsidTr="00C65E02">
        <w:trPr>
          <w:trHeight w:val="20"/>
        </w:trPr>
        <w:tc>
          <w:tcPr>
            <w:tcW w:w="3183" w:type="dxa"/>
            <w:tcBorders>
              <w:top w:val="single" w:sz="4" w:space="0" w:color="auto"/>
              <w:left w:val="nil"/>
              <w:bottom w:val="single" w:sz="4" w:space="0" w:color="auto"/>
              <w:right w:val="nil"/>
            </w:tcBorders>
            <w:shd w:val="clear" w:color="auto" w:fill="auto"/>
            <w:noWrap/>
          </w:tcPr>
          <w:p w14:paraId="38059610" w14:textId="77777777" w:rsidR="00065F7C" w:rsidRPr="004E7E5A" w:rsidRDefault="00065F7C" w:rsidP="00B66601">
            <w:pPr>
              <w:jc w:val="left"/>
              <w:rPr>
                <w:rFonts w:ascii="Times New Roman" w:hAnsi="Times New Roman"/>
                <w:b/>
                <w:bCs/>
                <w:color w:val="000000" w:themeColor="text1"/>
                <w:sz w:val="24"/>
                <w:szCs w:val="24"/>
              </w:rPr>
            </w:pPr>
            <w:r w:rsidRPr="004E7E5A">
              <w:rPr>
                <w:rFonts w:ascii="Times New Roman" w:hAnsi="Times New Roman"/>
                <w:b/>
                <w:bCs/>
                <w:color w:val="000000" w:themeColor="text1"/>
                <w:sz w:val="24"/>
                <w:szCs w:val="24"/>
              </w:rPr>
              <w:t>Variables</w:t>
            </w:r>
          </w:p>
        </w:tc>
        <w:tc>
          <w:tcPr>
            <w:tcW w:w="238" w:type="dxa"/>
            <w:tcBorders>
              <w:top w:val="single" w:sz="4" w:space="0" w:color="auto"/>
              <w:left w:val="nil"/>
              <w:right w:val="nil"/>
            </w:tcBorders>
          </w:tcPr>
          <w:p w14:paraId="56C74466" w14:textId="77777777" w:rsidR="00065F7C" w:rsidRPr="004E7E5A" w:rsidRDefault="00065F7C" w:rsidP="00B66601">
            <w:pPr>
              <w:jc w:val="center"/>
              <w:rPr>
                <w:rFonts w:ascii="Times New Roman" w:eastAsia="Times New Roman" w:hAnsi="Times New Roman"/>
                <w:b/>
                <w:bCs/>
                <w:color w:val="000000" w:themeColor="text1"/>
                <w:sz w:val="24"/>
                <w:szCs w:val="24"/>
                <w:lang w:eastAsia="en-GB"/>
              </w:rPr>
            </w:pPr>
          </w:p>
        </w:tc>
        <w:tc>
          <w:tcPr>
            <w:tcW w:w="1676" w:type="dxa"/>
            <w:tcBorders>
              <w:top w:val="single" w:sz="4" w:space="0" w:color="auto"/>
              <w:left w:val="nil"/>
              <w:bottom w:val="single" w:sz="4" w:space="0" w:color="auto"/>
              <w:right w:val="nil"/>
            </w:tcBorders>
          </w:tcPr>
          <w:p w14:paraId="3597CECD" w14:textId="1AA81247" w:rsidR="00065F7C" w:rsidRPr="004E7E5A" w:rsidRDefault="00065F7C" w:rsidP="00B66601">
            <w:pPr>
              <w:jc w:val="center"/>
              <w:rPr>
                <w:rFonts w:ascii="Times New Roman" w:eastAsia="Times New Roman" w:hAnsi="Times New Roman"/>
                <w:b/>
                <w:bCs/>
                <w:color w:val="000000" w:themeColor="text1"/>
                <w:sz w:val="24"/>
                <w:szCs w:val="24"/>
                <w:lang w:eastAsia="en-GB"/>
              </w:rPr>
            </w:pPr>
            <w:r w:rsidRPr="004E7E5A">
              <w:rPr>
                <w:rFonts w:ascii="Times New Roman" w:eastAsia="Times New Roman" w:hAnsi="Times New Roman" w:hint="eastAsia"/>
                <w:b/>
                <w:bCs/>
                <w:color w:val="000000" w:themeColor="text1"/>
                <w:sz w:val="24"/>
                <w:szCs w:val="24"/>
                <w:lang w:eastAsia="en-GB"/>
              </w:rPr>
              <w:t>C</w:t>
            </w:r>
            <w:r w:rsidRPr="004E7E5A">
              <w:rPr>
                <w:rFonts w:ascii="Times New Roman" w:eastAsia="Times New Roman" w:hAnsi="Times New Roman"/>
                <w:b/>
                <w:bCs/>
                <w:color w:val="000000" w:themeColor="text1"/>
                <w:sz w:val="24"/>
                <w:szCs w:val="24"/>
                <w:lang w:eastAsia="en-GB"/>
              </w:rPr>
              <w:t>ode</w:t>
            </w:r>
          </w:p>
        </w:tc>
        <w:tc>
          <w:tcPr>
            <w:tcW w:w="282" w:type="dxa"/>
            <w:tcBorders>
              <w:top w:val="single" w:sz="4" w:space="0" w:color="auto"/>
              <w:left w:val="nil"/>
              <w:right w:val="nil"/>
            </w:tcBorders>
            <w:shd w:val="clear" w:color="auto" w:fill="auto"/>
            <w:noWrap/>
          </w:tcPr>
          <w:p w14:paraId="495AAC0B" w14:textId="78EA7CEB" w:rsidR="00065F7C" w:rsidRPr="004E7E5A" w:rsidRDefault="00065F7C" w:rsidP="00B66601">
            <w:pPr>
              <w:jc w:val="center"/>
              <w:rPr>
                <w:rFonts w:ascii="Times New Roman" w:eastAsia="Times New Roman" w:hAnsi="Times New Roman"/>
                <w:b/>
                <w:bCs/>
                <w:color w:val="000000" w:themeColor="text1"/>
                <w:sz w:val="24"/>
                <w:szCs w:val="24"/>
                <w:lang w:eastAsia="en-GB"/>
              </w:rPr>
            </w:pPr>
          </w:p>
        </w:tc>
        <w:tc>
          <w:tcPr>
            <w:tcW w:w="5019" w:type="dxa"/>
            <w:tcBorders>
              <w:top w:val="single" w:sz="4" w:space="0" w:color="auto"/>
              <w:left w:val="nil"/>
              <w:bottom w:val="nil"/>
              <w:right w:val="nil"/>
            </w:tcBorders>
            <w:shd w:val="clear" w:color="auto" w:fill="auto"/>
          </w:tcPr>
          <w:p w14:paraId="3686FFBB" w14:textId="1DF1934B" w:rsidR="00065F7C" w:rsidRPr="004E7E5A" w:rsidRDefault="00302B57" w:rsidP="00B66601">
            <w:pP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Proxies</w:t>
            </w:r>
          </w:p>
        </w:tc>
        <w:tc>
          <w:tcPr>
            <w:tcW w:w="283" w:type="dxa"/>
            <w:tcBorders>
              <w:top w:val="single" w:sz="4" w:space="0" w:color="auto"/>
              <w:left w:val="nil"/>
              <w:right w:val="nil"/>
            </w:tcBorders>
          </w:tcPr>
          <w:p w14:paraId="0E6A8940" w14:textId="77777777" w:rsidR="00065F7C" w:rsidRPr="004E7E5A" w:rsidRDefault="00065F7C" w:rsidP="00B66601">
            <w:pPr>
              <w:rPr>
                <w:rFonts w:ascii="Times New Roman" w:eastAsia="Times New Roman" w:hAnsi="Times New Roman"/>
                <w:b/>
                <w:bCs/>
                <w:color w:val="000000" w:themeColor="text1"/>
                <w:sz w:val="24"/>
                <w:szCs w:val="24"/>
                <w:lang w:eastAsia="en-GB"/>
              </w:rPr>
            </w:pPr>
          </w:p>
        </w:tc>
        <w:tc>
          <w:tcPr>
            <w:tcW w:w="3070" w:type="dxa"/>
            <w:tcBorders>
              <w:top w:val="single" w:sz="4" w:space="0" w:color="auto"/>
              <w:left w:val="nil"/>
              <w:bottom w:val="nil"/>
              <w:right w:val="nil"/>
            </w:tcBorders>
          </w:tcPr>
          <w:p w14:paraId="01AFB3DB" w14:textId="2BE793D3" w:rsidR="00065F7C" w:rsidRPr="004E7E5A" w:rsidRDefault="00065F7C" w:rsidP="00EB3E3F">
            <w:pPr>
              <w:jc w:val="left"/>
              <w:rPr>
                <w:rFonts w:ascii="Times New Roman" w:eastAsia="Times New Roman" w:hAnsi="Times New Roman" w:cs="Times New Roman"/>
                <w:b/>
                <w:bCs/>
                <w:color w:val="000000" w:themeColor="text1"/>
                <w:sz w:val="24"/>
                <w:szCs w:val="24"/>
                <w:lang w:eastAsia="en-GB"/>
              </w:rPr>
            </w:pPr>
            <w:r w:rsidRPr="004E7E5A">
              <w:rPr>
                <w:rFonts w:ascii="Times New Roman" w:eastAsia="Times New Roman" w:hAnsi="Times New Roman" w:cs="Times New Roman"/>
                <w:b/>
                <w:bCs/>
                <w:color w:val="000000" w:themeColor="text1"/>
                <w:sz w:val="24"/>
                <w:szCs w:val="24"/>
                <w:lang w:eastAsia="en-GB"/>
              </w:rPr>
              <w:t>Studies Using the Measure</w:t>
            </w:r>
          </w:p>
        </w:tc>
      </w:tr>
      <w:tr w:rsidR="001E3466" w:rsidRPr="004E7E5A" w14:paraId="0C35F8B3" w14:textId="0DF13041" w:rsidTr="00C65E02">
        <w:trPr>
          <w:trHeight w:val="20"/>
        </w:trPr>
        <w:tc>
          <w:tcPr>
            <w:tcW w:w="3183" w:type="dxa"/>
            <w:tcBorders>
              <w:top w:val="nil"/>
              <w:left w:val="nil"/>
              <w:bottom w:val="single" w:sz="4" w:space="0" w:color="auto"/>
              <w:right w:val="nil"/>
            </w:tcBorders>
            <w:shd w:val="clear" w:color="auto" w:fill="auto"/>
            <w:noWrap/>
          </w:tcPr>
          <w:p w14:paraId="0FEE3D6C" w14:textId="666F93DD" w:rsidR="009119CF" w:rsidRPr="004E7E5A" w:rsidRDefault="00172F77" w:rsidP="009119CF">
            <w:pPr>
              <w:jc w:val="left"/>
              <w:rPr>
                <w:rFonts w:ascii="Times New Roman" w:hAnsi="Times New Roman"/>
                <w:i/>
                <w:iCs/>
                <w:color w:val="000000" w:themeColor="text1"/>
                <w:kern w:val="0"/>
                <w:sz w:val="24"/>
                <w:szCs w:val="24"/>
              </w:rPr>
            </w:pPr>
            <w:r w:rsidRPr="004E7E5A">
              <w:rPr>
                <w:rFonts w:ascii="Times New Roman" w:hAnsi="Times New Roman"/>
                <w:color w:val="000000" w:themeColor="text1"/>
                <w:sz w:val="24"/>
                <w:szCs w:val="24"/>
              </w:rPr>
              <w:t>Director-level control variables</w:t>
            </w:r>
          </w:p>
        </w:tc>
        <w:tc>
          <w:tcPr>
            <w:tcW w:w="238" w:type="dxa"/>
            <w:tcBorders>
              <w:top w:val="nil"/>
              <w:left w:val="nil"/>
              <w:bottom w:val="nil"/>
              <w:right w:val="nil"/>
            </w:tcBorders>
          </w:tcPr>
          <w:p w14:paraId="57C563E4"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4A960DCD"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282" w:type="dxa"/>
            <w:tcBorders>
              <w:top w:val="nil"/>
              <w:left w:val="nil"/>
              <w:bottom w:val="nil"/>
              <w:right w:val="nil"/>
            </w:tcBorders>
            <w:shd w:val="clear" w:color="auto" w:fill="auto"/>
            <w:noWrap/>
          </w:tcPr>
          <w:p w14:paraId="41B70D22" w14:textId="2EB7AF1B"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267FB455"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283" w:type="dxa"/>
            <w:tcBorders>
              <w:top w:val="nil"/>
              <w:left w:val="nil"/>
              <w:bottom w:val="nil"/>
              <w:right w:val="nil"/>
            </w:tcBorders>
          </w:tcPr>
          <w:p w14:paraId="78AE0827"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78D4D5C6" w14:textId="77777777" w:rsidR="009119CF" w:rsidRPr="004E7E5A" w:rsidRDefault="009119CF" w:rsidP="00EB3E3F">
            <w:pPr>
              <w:rPr>
                <w:rFonts w:ascii="Times New Roman" w:hAnsi="Times New Roman" w:cs="Times New Roman"/>
                <w:color w:val="000000" w:themeColor="text1"/>
                <w:kern w:val="0"/>
                <w:sz w:val="24"/>
                <w:szCs w:val="24"/>
              </w:rPr>
            </w:pPr>
          </w:p>
        </w:tc>
      </w:tr>
      <w:tr w:rsidR="001E3466" w:rsidRPr="004E7E5A" w14:paraId="104F4FF5" w14:textId="1819F48F" w:rsidTr="00C65E02">
        <w:trPr>
          <w:trHeight w:val="20"/>
        </w:trPr>
        <w:tc>
          <w:tcPr>
            <w:tcW w:w="3183" w:type="dxa"/>
            <w:tcBorders>
              <w:top w:val="single" w:sz="4" w:space="0" w:color="auto"/>
              <w:left w:val="nil"/>
              <w:bottom w:val="nil"/>
              <w:right w:val="nil"/>
            </w:tcBorders>
            <w:shd w:val="clear" w:color="auto" w:fill="auto"/>
            <w:noWrap/>
          </w:tcPr>
          <w:p w14:paraId="0D929A03" w14:textId="3AA85ED0" w:rsidR="009119CF" w:rsidRPr="004E7E5A" w:rsidRDefault="003F659C"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Percentage of independent directors</w:t>
            </w:r>
          </w:p>
        </w:tc>
        <w:tc>
          <w:tcPr>
            <w:tcW w:w="238" w:type="dxa"/>
            <w:tcBorders>
              <w:top w:val="nil"/>
              <w:left w:val="nil"/>
              <w:bottom w:val="nil"/>
              <w:right w:val="nil"/>
            </w:tcBorders>
          </w:tcPr>
          <w:p w14:paraId="7A897EAC"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07CD8F17" w14:textId="2B99EA9B" w:rsidR="009119CF" w:rsidRPr="004E7E5A" w:rsidRDefault="009119CF" w:rsidP="009119CF">
            <w:pPr>
              <w:jc w:val="center"/>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Inddirector</w:t>
            </w:r>
            <w:proofErr w:type="spellEnd"/>
          </w:p>
        </w:tc>
        <w:tc>
          <w:tcPr>
            <w:tcW w:w="282" w:type="dxa"/>
            <w:tcBorders>
              <w:top w:val="nil"/>
              <w:left w:val="nil"/>
              <w:bottom w:val="nil"/>
              <w:right w:val="nil"/>
            </w:tcBorders>
            <w:shd w:val="clear" w:color="auto" w:fill="auto"/>
            <w:noWrap/>
          </w:tcPr>
          <w:p w14:paraId="4C2B144B" w14:textId="799C417E"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2BB66BB9"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Proportion of independent directors on the board.</w:t>
            </w:r>
          </w:p>
        </w:tc>
        <w:tc>
          <w:tcPr>
            <w:tcW w:w="283" w:type="dxa"/>
            <w:tcBorders>
              <w:top w:val="nil"/>
              <w:left w:val="nil"/>
              <w:bottom w:val="nil"/>
              <w:right w:val="nil"/>
            </w:tcBorders>
          </w:tcPr>
          <w:p w14:paraId="6DB8BA7C"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36C7CD85" w14:textId="3EEB072A" w:rsidR="009119CF" w:rsidRPr="004E7E5A" w:rsidRDefault="000A18AD"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Khan&lt;/Author&gt;&lt;Year&gt;2012&lt;/Year&gt;&lt;RecNum&gt;320&lt;/RecNum&gt;&lt;DisplayText&gt;Khan et al. (2012); Harjoto et al. (2014)&lt;/DisplayText&gt;&lt;record&gt;&lt;rec-number&gt;320&lt;/rec-number&gt;&lt;foreign-keys&gt;&lt;key app="EN" db-id="trr00pfsbzzex0ezwf6v5swd9fpfpwfa90xp" timestamp="1581079820" guid="4fa2ed6c-da75-4ad6-9fa2-0ad735a301b8"&gt;320&lt;/key&gt;&lt;/foreign-keys&gt;&lt;ref-type name="Journal Article"&gt;17&lt;/ref-type&gt;&lt;contributors&gt;&lt;authors&gt;&lt;author&gt;Khan, Arifur&lt;/author&gt;&lt;author&gt;Muttakin, Mohammad Badrul&lt;/author&gt;&lt;author&gt;Siddiqui, Javed&lt;/author&gt;&lt;/authors&gt;&lt;/contributors&gt;&lt;titles&gt;&lt;title&gt;Corporate governance and corporate social responsibility disclosures: Evidence from an emerging economy&lt;/title&gt;&lt;secondary-title&gt;Journal of Business Ethics&lt;/secondary-title&gt;&lt;/titles&gt;&lt;periodical&gt;&lt;full-title&gt;Journal of Business Ethics&lt;/full-title&gt;&lt;/periodical&gt;&lt;pages&gt;207-223&lt;/pages&gt;&lt;volume&gt;114&lt;/volume&gt;&lt;number&gt;2&lt;/number&gt;&lt;section&gt;207&lt;/section&gt;&lt;dates&gt;&lt;year&gt;2012&lt;/year&gt;&lt;/dates&gt;&lt;isbn&gt;0167-4544&amp;#xD;1573-0697&lt;/isbn&gt;&lt;urls&gt;&lt;/urls&gt;&lt;electronic-resource-num&gt;10.1007/s10551-012-1336-0&lt;/electronic-resource-num&gt;&lt;/record&gt;&lt;/Cite&gt;&lt;Cite AuthorYear="1"&gt;&lt;Author&gt;Harjoto&lt;/Author&gt;&lt;Year&gt;2014&lt;/Year&gt;&lt;RecNum&gt;322&lt;/RecNum&gt;&lt;record&gt;&lt;rec-number&gt;322&lt;/rec-number&gt;&lt;foreign-keys&gt;&lt;key app="EN" db-id="trr00pfsbzzex0ezwf6v5swd9fpfpwfa90xp" timestamp="1581079823" guid="9044b7b2-c56c-418c-b281-495bc4fc754c"&gt;322&lt;/key&gt;&lt;/foreign-keys&gt;&lt;ref-type name="Journal Article"&gt;17&lt;/ref-type&gt;&lt;contributors&gt;&lt;authors&gt;&lt;author&gt;Harjoto, Maretno&lt;/author&gt;&lt;author&gt;Laksmana, Indrarini&lt;/author&gt;&lt;author&gt;Lee, Robert&lt;/author&gt;&lt;/authors&gt;&lt;/contributors&gt;&lt;titles&gt;&lt;title&gt;Board diversity and corporate social responsibility&lt;/title&gt;&lt;secondary-title&gt;Journal of Business Ethics&lt;/secondary-title&gt;&lt;/titles&gt;&lt;periodical&gt;&lt;full-title&gt;Journal of Business Ethics&lt;/full-title&gt;&lt;/periodical&gt;&lt;pages&gt;641-660&lt;/pages&gt;&lt;volume&gt;132&lt;/volume&gt;&lt;number&gt;4&lt;/number&gt;&lt;section&gt;641&lt;/section&gt;&lt;dates&gt;&lt;year&gt;2014&lt;/year&gt;&lt;/dates&gt;&lt;isbn&gt;0167-4544&amp;#xD;1573-0697&lt;/isbn&gt;&lt;urls&gt;&lt;/urls&gt;&lt;electronic-resource-num&gt;10.1007/s10551-014-2343-0&lt;/electronic-resource-num&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Khan et al. (2012); Harjoto et al. (2014)</w:t>
            </w:r>
            <w:r w:rsidRPr="004E7E5A">
              <w:rPr>
                <w:rFonts w:ascii="Times New Roman" w:hAnsi="Times New Roman" w:cs="Times New Roman"/>
                <w:color w:val="000000" w:themeColor="text1"/>
                <w:sz w:val="24"/>
                <w:szCs w:val="24"/>
              </w:rPr>
              <w:fldChar w:fldCharType="end"/>
            </w:r>
          </w:p>
        </w:tc>
      </w:tr>
      <w:tr w:rsidR="001E3466" w:rsidRPr="004E7E5A" w14:paraId="07B4759B" w14:textId="2A242A4E" w:rsidTr="00C65E02">
        <w:trPr>
          <w:trHeight w:val="20"/>
        </w:trPr>
        <w:tc>
          <w:tcPr>
            <w:tcW w:w="3183" w:type="dxa"/>
            <w:tcBorders>
              <w:top w:val="nil"/>
              <w:left w:val="nil"/>
              <w:bottom w:val="nil"/>
              <w:right w:val="nil"/>
            </w:tcBorders>
            <w:shd w:val="clear" w:color="auto" w:fill="auto"/>
            <w:noWrap/>
          </w:tcPr>
          <w:p w14:paraId="4DBB22E0" w14:textId="35A78031" w:rsidR="009119CF" w:rsidRPr="004E7E5A" w:rsidRDefault="000A18AD"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Board size</w:t>
            </w:r>
          </w:p>
        </w:tc>
        <w:tc>
          <w:tcPr>
            <w:tcW w:w="238" w:type="dxa"/>
            <w:tcBorders>
              <w:top w:val="nil"/>
              <w:left w:val="nil"/>
              <w:bottom w:val="nil"/>
              <w:right w:val="nil"/>
            </w:tcBorders>
          </w:tcPr>
          <w:p w14:paraId="67360F6E"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1FFAEB92" w14:textId="4ACA1326"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Board size</w:t>
            </w:r>
          </w:p>
        </w:tc>
        <w:tc>
          <w:tcPr>
            <w:tcW w:w="282" w:type="dxa"/>
            <w:tcBorders>
              <w:top w:val="nil"/>
              <w:left w:val="nil"/>
              <w:bottom w:val="nil"/>
              <w:right w:val="nil"/>
            </w:tcBorders>
            <w:shd w:val="clear" w:color="auto" w:fill="auto"/>
            <w:noWrap/>
          </w:tcPr>
          <w:p w14:paraId="1F35C00C" w14:textId="73F7098B"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6C154993" w14:textId="4777557B" w:rsidR="009119CF" w:rsidRPr="004E7E5A" w:rsidRDefault="00431407" w:rsidP="009119CF">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umber of directors serving on the board.</w:t>
            </w:r>
          </w:p>
        </w:tc>
        <w:tc>
          <w:tcPr>
            <w:tcW w:w="283" w:type="dxa"/>
            <w:tcBorders>
              <w:top w:val="nil"/>
              <w:left w:val="nil"/>
              <w:bottom w:val="nil"/>
              <w:right w:val="nil"/>
            </w:tcBorders>
          </w:tcPr>
          <w:p w14:paraId="728279FF"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4877B4A6" w14:textId="1DC02F11" w:rsidR="009119CF" w:rsidRPr="004E7E5A" w:rsidRDefault="000A18AD"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Beji&lt;/Author&gt;&lt;Year&gt;2020&lt;/Year&gt;&lt;RecNum&gt;1933&lt;/RecNum&gt;&lt;DisplayText&gt;Beji et al. (2020)&lt;/DisplayText&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Beji et al. (2020)</w:t>
            </w:r>
            <w:r w:rsidRPr="004E7E5A">
              <w:rPr>
                <w:rFonts w:ascii="Times New Roman" w:hAnsi="Times New Roman" w:cs="Times New Roman"/>
                <w:color w:val="000000" w:themeColor="text1"/>
                <w:sz w:val="24"/>
                <w:szCs w:val="24"/>
              </w:rPr>
              <w:fldChar w:fldCharType="end"/>
            </w:r>
          </w:p>
        </w:tc>
      </w:tr>
      <w:tr w:rsidR="001E3466" w:rsidRPr="004E7E5A" w14:paraId="054B2FF7" w14:textId="335A14A1" w:rsidTr="00C65E02">
        <w:trPr>
          <w:trHeight w:val="20"/>
        </w:trPr>
        <w:tc>
          <w:tcPr>
            <w:tcW w:w="3183" w:type="dxa"/>
            <w:tcBorders>
              <w:top w:val="nil"/>
              <w:left w:val="nil"/>
              <w:bottom w:val="nil"/>
              <w:right w:val="nil"/>
            </w:tcBorders>
            <w:shd w:val="clear" w:color="auto" w:fill="auto"/>
            <w:noWrap/>
          </w:tcPr>
          <w:p w14:paraId="31106FAF" w14:textId="6CE476DC" w:rsidR="009119CF" w:rsidRPr="004E7E5A" w:rsidRDefault="006C236D"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Gender</w:t>
            </w:r>
          </w:p>
        </w:tc>
        <w:tc>
          <w:tcPr>
            <w:tcW w:w="238" w:type="dxa"/>
            <w:tcBorders>
              <w:top w:val="nil"/>
              <w:left w:val="nil"/>
              <w:bottom w:val="nil"/>
              <w:right w:val="nil"/>
            </w:tcBorders>
          </w:tcPr>
          <w:p w14:paraId="498E7C19"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7A3BADC2" w14:textId="454D86A6"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emale</w:t>
            </w:r>
          </w:p>
        </w:tc>
        <w:tc>
          <w:tcPr>
            <w:tcW w:w="282" w:type="dxa"/>
            <w:tcBorders>
              <w:top w:val="nil"/>
              <w:left w:val="nil"/>
              <w:bottom w:val="nil"/>
              <w:right w:val="nil"/>
            </w:tcBorders>
            <w:shd w:val="clear" w:color="auto" w:fill="auto"/>
            <w:noWrap/>
          </w:tcPr>
          <w:p w14:paraId="5E996523" w14:textId="782BF622"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3DC9E461"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umber of female directors</w:t>
            </w:r>
            <w:r w:rsidRPr="004E7E5A">
              <w:rPr>
                <w:rFonts w:ascii="Times New Roman" w:eastAsia="Times New Roman" w:hAnsi="Times New Roman"/>
                <w:color w:val="000000" w:themeColor="text1"/>
                <w:sz w:val="24"/>
                <w:szCs w:val="24"/>
                <w:lang w:eastAsia="en-GB"/>
              </w:rPr>
              <w:t xml:space="preserve"> divided by the total </w:t>
            </w:r>
            <w:r w:rsidRPr="004E7E5A">
              <w:rPr>
                <w:rFonts w:ascii="Times New Roman" w:hAnsi="Times New Roman"/>
                <w:color w:val="000000" w:themeColor="text1"/>
                <w:kern w:val="0"/>
                <w:sz w:val="24"/>
                <w:szCs w:val="24"/>
              </w:rPr>
              <w:t>number of</w:t>
            </w:r>
            <w:r w:rsidRPr="004E7E5A">
              <w:rPr>
                <w:rFonts w:ascii="Times New Roman" w:eastAsia="Times New Roman" w:hAnsi="Times New Roman"/>
                <w:color w:val="000000" w:themeColor="text1"/>
                <w:sz w:val="24"/>
                <w:szCs w:val="24"/>
                <w:lang w:eastAsia="en-GB"/>
              </w:rPr>
              <w:t xml:space="preserve"> </w:t>
            </w:r>
            <w:r w:rsidRPr="004E7E5A">
              <w:rPr>
                <w:rFonts w:ascii="Times New Roman" w:hAnsi="Times New Roman"/>
                <w:color w:val="000000" w:themeColor="text1"/>
                <w:kern w:val="0"/>
                <w:sz w:val="24"/>
                <w:szCs w:val="24"/>
              </w:rPr>
              <w:t>directors.</w:t>
            </w:r>
          </w:p>
        </w:tc>
        <w:tc>
          <w:tcPr>
            <w:tcW w:w="283" w:type="dxa"/>
            <w:tcBorders>
              <w:top w:val="nil"/>
              <w:left w:val="nil"/>
              <w:bottom w:val="nil"/>
              <w:right w:val="nil"/>
            </w:tcBorders>
          </w:tcPr>
          <w:p w14:paraId="19C84679"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21D6338A" w14:textId="293F61F5" w:rsidR="009119CF" w:rsidRPr="004E7E5A" w:rsidRDefault="000A18AD"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fldData xml:space="preserve">PEVuZE5vdGU+PENpdGUgQXV0aG9yWWVhcj0iMSI+PEF1dGhvcj5MaWFvPC9BdXRob3I+PFllYXI+
MjAxNjwvWWVhcj48UmVjTnVtPjMxODwvUmVjTnVtPjxEaXNwbGF5VGV4dD5MaWFvIGV0IGFsLiAo
MjAxNik7IEthdG1vbiBldCBhbC4gKDIwMTcpOyBZdWFuIGV0IGFsLiAoMjAxNyk8L0Rpc3BsYXlU
ZXh0PjxyZWNvcmQ+PHJlYy1udW1iZXI+MzE4PC9yZWMtbnVtYmVyPjxmb3JlaWduLWtleXM+PGtl
eSBhcHA9IkVOIiBkYi1pZD0idHJyMDBwZnNienpleDBlendmNnY1c3dkOWZwZnB3ZmE5MHhwIiB0
aW1lc3RhbXA9IjE1ODEwNzk4MTciIGd1aWQ9IjdkYzE1YTViLWY2MGQtNGIwYy1iYmY1LWZkZWJh
MGRkNGJiNyI+MzE4PC9rZXk+PC9mb3JlaWduLWtleXM+PHJlZi10eXBlIG5hbWU9IkpvdXJuYWwg
QXJ0aWNsZSI+MTc8L3JlZi10eXBlPjxjb250cmlidXRvcnM+PGF1dGhvcnM+PGF1dGhvcj5MaWFv
LCBMaW48L2F1dGhvcj48YXV0aG9yPkxpbiwgVGVuZzwvYXV0aG9yPjxhdXRob3I+WmhhbmcsIFl1
eXU8L2F1dGhvcj48L2F1dGhvcnM+PC9jb250cmlidXRvcnM+PHRpdGxlcz48dGl0bGU+Q29ycG9y
YXRlIGJvYXJkIGFuZCBjb3Jwb3JhdGUgc29jaWFsIHJlc3BvbnNpYmlsaXR5IGFzc3VyYW5jZTog
RXZpZGVuY2UgZnJvbSBDaGluYTwvdGl0bGU+PHNlY29uZGFyeS10aXRsZT5Kb3VybmFsIG9mIEJ1
c2luZXNzIEV0aGljczwvc2Vjb25kYXJ5LXRpdGxlPjwvdGl0bGVzPjxwZXJpb2RpY2FsPjxmdWxs
LXRpdGxlPkpvdXJuYWwgb2YgQnVzaW5lc3MgRXRoaWNzPC9mdWxsLXRpdGxlPjwvcGVyaW9kaWNh
bD48cGFnZXM+MjExLTIyNTwvcGFnZXM+PHZvbHVtZT4xNTA8L3ZvbHVtZT48bnVtYmVyPjE8L251
bWJlcj48c2VjdGlvbj4yMTE8L3NlY3Rpb24+PGRhdGVzPjx5ZWFyPjIwMTY8L3llYXI+PC9kYXRl
cz48aXNibj4wMTY3LTQ1NDQmI3hEOzE1NzMtMDY5NzwvaXNibj48dXJscz48L3VybHM+PGVsZWN0
cm9uaWMtcmVzb3VyY2UtbnVtPjEwLjEwMDcvczEwNTUxLTAxNi0zMTc2LTk8L2VsZWN0cm9uaWMt
cmVzb3VyY2UtbnVtPjwvcmVjb3JkPjwvQ2l0ZT48Q2l0ZSBBdXRob3JZZWFyPSIxIj48QXV0aG9y
PkthdG1vbjwvQXV0aG9yPjxZZWFyPjIwMTc8L1llYXI+PFJlY051bT4xMTQ8L1JlY051bT48cmVj
b3JkPjxyZWMtbnVtYmVyPjExNDwvcmVjLW51bWJlcj48Zm9yZWlnbi1rZXlzPjxrZXkgYXBwPSJF
TiIgZGItaWQ9InRycjAwcGZzYnp6ZXgwZXp3ZjZ2NXN3ZDlmcGZwd2ZhOTB4cCIgdGltZXN0YW1w
PSIxNTgwOTEyMTU2IiBndWlkPSJhNDUyZGU4OC1kMjI4LTQzYzYtYTk0Ny1hMDhhYmFmMDMxNzci
PjExNDwva2V5PjwvZm9yZWlnbi1rZXlzPjxyZWYtdHlwZSBuYW1lPSJKb3VybmFsIEFydGljbGUi
PjE3PC9yZWYtdHlwZT48Y29udHJpYnV0b3JzPjxhdXRob3JzPjxhdXRob3I+S2F0bW9uLCBOb29y
YWlzYWg8L2F1dGhvcj48YXV0aG9yPk1vaGFtYWQsIFphbSBadXJpeWF0aTwvYXV0aG9yPjxhdXRo
b3I+Tm9yd2FuaSwgTm9ybGlhIE1hdDwvYXV0aG9yPjxhdXRob3I+RmFyb29xdWUsIE9tYXIgQWw8
L2F1dGhvcj48L2F1dGhvcnM+PC9jb250cmlidXRvcnM+PHRpdGxlcz48dGl0bGU+Q29tcHJlaGVu
c2l2ZSBib2FyZCBkaXZlcnNpdHkgYW5kIHF1YWxpdHkgb2YgY29ycG9yYXRlIHNvY2lhbCByZXNw
b25zaWJpbGl0eSBkaXNjbG9zdXJlOiBFdmlkZW5jZSBmcm9tIGFuIGVtZXJnaW5nIG1hcmtldDwv
dGl0bGU+PHNlY29uZGFyeS10aXRsZT5Kb3VybmFsIG9mIEJ1c2luZXNzIEV0aGljczwvc2Vjb25k
YXJ5LXRpdGxlPjwvdGl0bGVzPjxwZXJpb2RpY2FsPjxmdWxsLXRpdGxlPkpvdXJuYWwgb2YgQnVz
aW5lc3MgRXRoaWNzPC9mdWxsLXRpdGxlPjwvcGVyaW9kaWNhbD48cGFnZXM+NDQ3LTQ4MTwvcGFn
ZXM+PHZvbHVtZT4xNTc8L3ZvbHVtZT48bnVtYmVyPjI8L251bWJlcj48c2VjdGlvbj40NDc8L3Nl
Y3Rpb24+PGRhdGVzPjx5ZWFyPjIwMTc8L3llYXI+PC9kYXRlcz48aXNibj4wMTY3LTQ1NDQmI3hE
OzE1NzMtMDY5NzwvaXNibj48dXJscz48L3VybHM+PGVsZWN0cm9uaWMtcmVzb3VyY2UtbnVtPjEw
LjEwMDcvczEwNTUxLTAxNy0zNjcyLTY8L2VsZWN0cm9uaWMtcmVzb3VyY2UtbnVtPjwvcmVjb3Jk
PjwvQ2l0ZT48Q2l0ZSBBdXRob3JZZWFyPSIxIj48QXV0aG9yPll1YW48L0F1dGhvcj48WWVhcj4y
MDE3PC9ZZWFyPjxSZWNOdW0+MzE3PC9SZWNOdW0+PHJlY29yZD48cmVjLW51bWJlcj4zMTc8L3Jl
Yy1udW1iZXI+PGZvcmVpZ24ta2V5cz48a2V5IGFwcD0iRU4iIGRiLWlkPSJ0cnIwMHBmc2J6emV4
MGV6d2Y2djVzd2Q5ZnBmcHdmYTkweHAiIHRpbWVzdGFtcD0iMTU4MTA3OTgxNSIgZ3VpZD0iMzJi
M2ZkYzQtYzMzMy00NDk5LWIwMGEtYzNmNzM2ZTViMjY1Ij4zMTc8L2tleT48L2ZvcmVpZ24ta2V5
cz48cmVmLXR5cGUgbmFtZT0iSm91cm5hbCBBcnRpY2xlIj4xNzwvcmVmLXR5cGU+PGNvbnRyaWJ1
dG9ycz48YXV0aG9ycz48YXV0aG9yPll1YW4sIFl1YW48L2F1dGhvcj48YXV0aG9yPlRpYW4sIEdh
b2xpYW5nPC9hdXRob3I+PGF1dGhvcj5MdSwgTG91aXNlIFlpPC9hdXRob3I+PGF1dGhvcj5ZdSwg
WWFuZ3hpbjwvYXV0aG9yPjwvYXV0aG9ycz48L2NvbnRyaWJ1dG9ycz48dGl0bGVzPjx0aXRsZT5D
RU8gYWJpbGl0eSBhbmQgQ29ycG9yYXRlIHNvY2lhbCByZXNwb25zaWJpbGl0eTwvdGl0bGU+PHNl
Y29uZGFyeS10aXRsZT5Kb3VybmFsIG9mIEJ1c2luZXNzIEV0aGljczwvc2Vjb25kYXJ5LXRpdGxl
PjwvdGl0bGVzPjxwZXJpb2RpY2FsPjxmdWxsLXRpdGxlPkpvdXJuYWwgb2YgQnVzaW5lc3MgRXRo
aWNzPC9mdWxsLXRpdGxlPjwvcGVyaW9kaWNhbD48cGFnZXM+MzkxLTQxMTwvcGFnZXM+PHZvbHVt
ZT4xNTc8L3ZvbHVtZT48bnVtYmVyPjI8L251bWJlcj48c2VjdGlvbj4zOTE8L3NlY3Rpb24+PGRh
dGVzPjx5ZWFyPjIwMTc8L3llYXI+PC9kYXRlcz48aXNibj4wMTY3LTQ1NDQmI3hEOzE1NzMtMDY5
NzwvaXNibj48dXJscz48L3VybHM+PGVsZWN0cm9uaWMtcmVzb3VyY2UtbnVtPjEwLjEwMDcvczEw
NTUxLTAxNy0zNjIyLTM8L2VsZWN0cm9uaWMtcmVzb3VyY2UtbnVtPjwvcmVjb3JkPjwvQ2l0ZT48
L0VuZE5vdGU+AG==
</w:fldData>
              </w:fldChar>
            </w:r>
            <w:r w:rsidR="00317C6A" w:rsidRPr="004E7E5A">
              <w:rPr>
                <w:rFonts w:ascii="Times New Roman" w:hAnsi="Times New Roman" w:cs="Times New Roman"/>
                <w:color w:val="000000" w:themeColor="text1"/>
                <w:sz w:val="24"/>
                <w:szCs w:val="24"/>
              </w:rPr>
              <w:instrText xml:space="preserve"> ADDIN EN.CITE </w:instrText>
            </w:r>
            <w:r w:rsidR="00317C6A" w:rsidRPr="004E7E5A">
              <w:rPr>
                <w:rFonts w:ascii="Times New Roman" w:hAnsi="Times New Roman" w:cs="Times New Roman"/>
                <w:color w:val="000000" w:themeColor="text1"/>
                <w:sz w:val="24"/>
                <w:szCs w:val="24"/>
              </w:rPr>
              <w:fldChar w:fldCharType="begin">
                <w:fldData xml:space="preserve">PEVuZE5vdGU+PENpdGUgQXV0aG9yWWVhcj0iMSI+PEF1dGhvcj5MaWFvPC9BdXRob3I+PFllYXI+
MjAxNjwvWWVhcj48UmVjTnVtPjMxODwvUmVjTnVtPjxEaXNwbGF5VGV4dD5MaWFvIGV0IGFsLiAo
MjAxNik7IEthdG1vbiBldCBhbC4gKDIwMTcpOyBZdWFuIGV0IGFsLiAoMjAxNyk8L0Rpc3BsYXlU
ZXh0PjxyZWNvcmQ+PHJlYy1udW1iZXI+MzE4PC9yZWMtbnVtYmVyPjxmb3JlaWduLWtleXM+PGtl
eSBhcHA9IkVOIiBkYi1pZD0idHJyMDBwZnNienpleDBlendmNnY1c3dkOWZwZnB3ZmE5MHhwIiB0
aW1lc3RhbXA9IjE1ODEwNzk4MTciIGd1aWQ9IjdkYzE1YTViLWY2MGQtNGIwYy1iYmY1LWZkZWJh
MGRkNGJiNyI+MzE4PC9rZXk+PC9mb3JlaWduLWtleXM+PHJlZi10eXBlIG5hbWU9IkpvdXJuYWwg
QXJ0aWNsZSI+MTc8L3JlZi10eXBlPjxjb250cmlidXRvcnM+PGF1dGhvcnM+PGF1dGhvcj5MaWFv
LCBMaW48L2F1dGhvcj48YXV0aG9yPkxpbiwgVGVuZzwvYXV0aG9yPjxhdXRob3I+WmhhbmcsIFl1
eXU8L2F1dGhvcj48L2F1dGhvcnM+PC9jb250cmlidXRvcnM+PHRpdGxlcz48dGl0bGU+Q29ycG9y
YXRlIGJvYXJkIGFuZCBjb3Jwb3JhdGUgc29jaWFsIHJlc3BvbnNpYmlsaXR5IGFzc3VyYW5jZTog
RXZpZGVuY2UgZnJvbSBDaGluYTwvdGl0bGU+PHNlY29uZGFyeS10aXRsZT5Kb3VybmFsIG9mIEJ1
c2luZXNzIEV0aGljczwvc2Vjb25kYXJ5LXRpdGxlPjwvdGl0bGVzPjxwZXJpb2RpY2FsPjxmdWxs
LXRpdGxlPkpvdXJuYWwgb2YgQnVzaW5lc3MgRXRoaWNzPC9mdWxsLXRpdGxlPjwvcGVyaW9kaWNh
bD48cGFnZXM+MjExLTIyNTwvcGFnZXM+PHZvbHVtZT4xNTA8L3ZvbHVtZT48bnVtYmVyPjE8L251
bWJlcj48c2VjdGlvbj4yMTE8L3NlY3Rpb24+PGRhdGVzPjx5ZWFyPjIwMTY8L3llYXI+PC9kYXRl
cz48aXNibj4wMTY3LTQ1NDQmI3hEOzE1NzMtMDY5NzwvaXNibj48dXJscz48L3VybHM+PGVsZWN0
cm9uaWMtcmVzb3VyY2UtbnVtPjEwLjEwMDcvczEwNTUxLTAxNi0zMTc2LTk8L2VsZWN0cm9uaWMt
cmVzb3VyY2UtbnVtPjwvcmVjb3JkPjwvQ2l0ZT48Q2l0ZSBBdXRob3JZZWFyPSIxIj48QXV0aG9y
PkthdG1vbjwvQXV0aG9yPjxZZWFyPjIwMTc8L1llYXI+PFJlY051bT4xMTQ8L1JlY051bT48cmVj
b3JkPjxyZWMtbnVtYmVyPjExNDwvcmVjLW51bWJlcj48Zm9yZWlnbi1rZXlzPjxrZXkgYXBwPSJF
TiIgZGItaWQ9InRycjAwcGZzYnp6ZXgwZXp3ZjZ2NXN3ZDlmcGZwd2ZhOTB4cCIgdGltZXN0YW1w
PSIxNTgwOTEyMTU2IiBndWlkPSJhNDUyZGU4OC1kMjI4LTQzYzYtYTk0Ny1hMDhhYmFmMDMxNzci
PjExNDwva2V5PjwvZm9yZWlnbi1rZXlzPjxyZWYtdHlwZSBuYW1lPSJKb3VybmFsIEFydGljbGUi
PjE3PC9yZWYtdHlwZT48Y29udHJpYnV0b3JzPjxhdXRob3JzPjxhdXRob3I+S2F0bW9uLCBOb29y
YWlzYWg8L2F1dGhvcj48YXV0aG9yPk1vaGFtYWQsIFphbSBadXJpeWF0aTwvYXV0aG9yPjxhdXRo
b3I+Tm9yd2FuaSwgTm9ybGlhIE1hdDwvYXV0aG9yPjxhdXRob3I+RmFyb29xdWUsIE9tYXIgQWw8
L2F1dGhvcj48L2F1dGhvcnM+PC9jb250cmlidXRvcnM+PHRpdGxlcz48dGl0bGU+Q29tcHJlaGVu
c2l2ZSBib2FyZCBkaXZlcnNpdHkgYW5kIHF1YWxpdHkgb2YgY29ycG9yYXRlIHNvY2lhbCByZXNw
b25zaWJpbGl0eSBkaXNjbG9zdXJlOiBFdmlkZW5jZSBmcm9tIGFuIGVtZXJnaW5nIG1hcmtldDwv
dGl0bGU+PHNlY29uZGFyeS10aXRsZT5Kb3VybmFsIG9mIEJ1c2luZXNzIEV0aGljczwvc2Vjb25k
YXJ5LXRpdGxlPjwvdGl0bGVzPjxwZXJpb2RpY2FsPjxmdWxsLXRpdGxlPkpvdXJuYWwgb2YgQnVz
aW5lc3MgRXRoaWNzPC9mdWxsLXRpdGxlPjwvcGVyaW9kaWNhbD48cGFnZXM+NDQ3LTQ4MTwvcGFn
ZXM+PHZvbHVtZT4xNTc8L3ZvbHVtZT48bnVtYmVyPjI8L251bWJlcj48c2VjdGlvbj40NDc8L3Nl
Y3Rpb24+PGRhdGVzPjx5ZWFyPjIwMTc8L3llYXI+PC9kYXRlcz48aXNibj4wMTY3LTQ1NDQmI3hE
OzE1NzMtMDY5NzwvaXNibj48dXJscz48L3VybHM+PGVsZWN0cm9uaWMtcmVzb3VyY2UtbnVtPjEw
LjEwMDcvczEwNTUxLTAxNy0zNjcyLTY8L2VsZWN0cm9uaWMtcmVzb3VyY2UtbnVtPjwvcmVjb3Jk
PjwvQ2l0ZT48Q2l0ZSBBdXRob3JZZWFyPSIxIj48QXV0aG9yPll1YW48L0F1dGhvcj48WWVhcj4y
MDE3PC9ZZWFyPjxSZWNOdW0+MzE3PC9SZWNOdW0+PHJlY29yZD48cmVjLW51bWJlcj4zMTc8L3Jl
Yy1udW1iZXI+PGZvcmVpZ24ta2V5cz48a2V5IGFwcD0iRU4iIGRiLWlkPSJ0cnIwMHBmc2J6emV4
MGV6d2Y2djVzd2Q5ZnBmcHdmYTkweHAiIHRpbWVzdGFtcD0iMTU4MTA3OTgxNSIgZ3VpZD0iMzJi
M2ZkYzQtYzMzMy00NDk5LWIwMGEtYzNmNzM2ZTViMjY1Ij4zMTc8L2tleT48L2ZvcmVpZ24ta2V5
cz48cmVmLXR5cGUgbmFtZT0iSm91cm5hbCBBcnRpY2xlIj4xNzwvcmVmLXR5cGU+PGNvbnRyaWJ1
dG9ycz48YXV0aG9ycz48YXV0aG9yPll1YW4sIFl1YW48L2F1dGhvcj48YXV0aG9yPlRpYW4sIEdh
b2xpYW5nPC9hdXRob3I+PGF1dGhvcj5MdSwgTG91aXNlIFlpPC9hdXRob3I+PGF1dGhvcj5ZdSwg
WWFuZ3hpbjwvYXV0aG9yPjwvYXV0aG9ycz48L2NvbnRyaWJ1dG9ycz48dGl0bGVzPjx0aXRsZT5D
RU8gYWJpbGl0eSBhbmQgQ29ycG9yYXRlIHNvY2lhbCByZXNwb25zaWJpbGl0eTwvdGl0bGU+PHNl
Y29uZGFyeS10aXRsZT5Kb3VybmFsIG9mIEJ1c2luZXNzIEV0aGljczwvc2Vjb25kYXJ5LXRpdGxl
PjwvdGl0bGVzPjxwZXJpb2RpY2FsPjxmdWxsLXRpdGxlPkpvdXJuYWwgb2YgQnVzaW5lc3MgRXRo
aWNzPC9mdWxsLXRpdGxlPjwvcGVyaW9kaWNhbD48cGFnZXM+MzkxLTQxMTwvcGFnZXM+PHZvbHVt
ZT4xNTc8L3ZvbHVtZT48bnVtYmVyPjI8L251bWJlcj48c2VjdGlvbj4zOTE8L3NlY3Rpb24+PGRh
dGVzPjx5ZWFyPjIwMTc8L3llYXI+PC9kYXRlcz48aXNibj4wMTY3LTQ1NDQmI3hEOzE1NzMtMDY5
NzwvaXNibj48dXJscz48L3VybHM+PGVsZWN0cm9uaWMtcmVzb3VyY2UtbnVtPjEwLjEwMDcvczEw
NTUxLTAxNy0zNjIyLTM8L2VsZWN0cm9uaWMtcmVzb3VyY2UtbnVtPjwvcmVjb3JkPjwvQ2l0ZT48
L0VuZE5vdGU+AG==
</w:fldData>
              </w:fldChar>
            </w:r>
            <w:r w:rsidR="00317C6A" w:rsidRPr="004E7E5A">
              <w:rPr>
                <w:rFonts w:ascii="Times New Roman" w:hAnsi="Times New Roman" w:cs="Times New Roman"/>
                <w:color w:val="000000" w:themeColor="text1"/>
                <w:sz w:val="24"/>
                <w:szCs w:val="24"/>
              </w:rPr>
              <w:instrText xml:space="preserve"> ADDIN EN.CITE.DATA </w:instrText>
            </w:r>
            <w:r w:rsidR="00317C6A" w:rsidRPr="004E7E5A">
              <w:rPr>
                <w:rFonts w:ascii="Times New Roman" w:hAnsi="Times New Roman" w:cs="Times New Roman"/>
                <w:color w:val="000000" w:themeColor="text1"/>
                <w:sz w:val="24"/>
                <w:szCs w:val="24"/>
              </w:rPr>
            </w:r>
            <w:r w:rsidR="00317C6A" w:rsidRPr="004E7E5A">
              <w:rPr>
                <w:rFonts w:ascii="Times New Roman" w:hAnsi="Times New Roman" w:cs="Times New Roman"/>
                <w:color w:val="000000" w:themeColor="text1"/>
                <w:sz w:val="24"/>
                <w:szCs w:val="24"/>
              </w:rPr>
              <w:fldChar w:fldCharType="end"/>
            </w:r>
            <w:r w:rsidRPr="004E7E5A">
              <w:rPr>
                <w:rFonts w:ascii="Times New Roman" w:hAnsi="Times New Roman" w:cs="Times New Roman"/>
                <w:color w:val="000000" w:themeColor="text1"/>
                <w:sz w:val="24"/>
                <w:szCs w:val="24"/>
              </w:rPr>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Liao et al. (2016); Katmon et al. (2017); Yuan et al. (2017)</w:t>
            </w:r>
            <w:r w:rsidRPr="004E7E5A">
              <w:rPr>
                <w:rFonts w:ascii="Times New Roman" w:hAnsi="Times New Roman" w:cs="Times New Roman"/>
                <w:color w:val="000000" w:themeColor="text1"/>
                <w:sz w:val="24"/>
                <w:szCs w:val="24"/>
              </w:rPr>
              <w:fldChar w:fldCharType="end"/>
            </w:r>
          </w:p>
        </w:tc>
      </w:tr>
      <w:tr w:rsidR="001E3466" w:rsidRPr="004E7E5A" w14:paraId="0CB565FA" w14:textId="318400D0" w:rsidTr="00C65E02">
        <w:trPr>
          <w:trHeight w:val="20"/>
        </w:trPr>
        <w:tc>
          <w:tcPr>
            <w:tcW w:w="3183" w:type="dxa"/>
            <w:tcBorders>
              <w:top w:val="nil"/>
              <w:left w:val="nil"/>
              <w:bottom w:val="nil"/>
              <w:right w:val="nil"/>
            </w:tcBorders>
            <w:shd w:val="clear" w:color="auto" w:fill="auto"/>
            <w:noWrap/>
          </w:tcPr>
          <w:p w14:paraId="307BB83A" w14:textId="7E41A566" w:rsidR="009119CF" w:rsidRPr="004E7E5A" w:rsidRDefault="00EB3E3F"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Average age of directors</w:t>
            </w:r>
          </w:p>
        </w:tc>
        <w:tc>
          <w:tcPr>
            <w:tcW w:w="238" w:type="dxa"/>
            <w:tcBorders>
              <w:top w:val="nil"/>
              <w:left w:val="nil"/>
              <w:bottom w:val="nil"/>
              <w:right w:val="nil"/>
            </w:tcBorders>
          </w:tcPr>
          <w:p w14:paraId="53F41545"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55E0CC23" w14:textId="4A337315"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Director age</w:t>
            </w:r>
          </w:p>
        </w:tc>
        <w:tc>
          <w:tcPr>
            <w:tcW w:w="282" w:type="dxa"/>
            <w:tcBorders>
              <w:top w:val="nil"/>
              <w:left w:val="nil"/>
              <w:bottom w:val="nil"/>
              <w:right w:val="nil"/>
            </w:tcBorders>
            <w:shd w:val="clear" w:color="auto" w:fill="auto"/>
            <w:noWrap/>
          </w:tcPr>
          <w:p w14:paraId="155743F8" w14:textId="5E85F425"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4FD72BBA"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Average age of directors.</w:t>
            </w:r>
          </w:p>
        </w:tc>
        <w:tc>
          <w:tcPr>
            <w:tcW w:w="283" w:type="dxa"/>
            <w:tcBorders>
              <w:top w:val="nil"/>
              <w:left w:val="nil"/>
              <w:bottom w:val="nil"/>
              <w:right w:val="nil"/>
            </w:tcBorders>
          </w:tcPr>
          <w:p w14:paraId="5EA4D66F"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301FF093" w14:textId="4965768B" w:rsidR="009119CF" w:rsidRPr="004E7E5A" w:rsidRDefault="00EB3E3F"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Beji&lt;/Author&gt;&lt;Year&gt;2020&lt;/Year&gt;&lt;RecNum&gt;1933&lt;/RecNum&gt;&lt;DisplayText&gt;Beji et al. (2020)&lt;/DisplayText&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Beji et al. (2020)</w:t>
            </w:r>
            <w:r w:rsidRPr="004E7E5A">
              <w:rPr>
                <w:rFonts w:ascii="Times New Roman" w:hAnsi="Times New Roman" w:cs="Times New Roman"/>
                <w:color w:val="000000" w:themeColor="text1"/>
                <w:sz w:val="24"/>
                <w:szCs w:val="24"/>
              </w:rPr>
              <w:fldChar w:fldCharType="end"/>
            </w:r>
          </w:p>
        </w:tc>
      </w:tr>
      <w:tr w:rsidR="001E3466" w:rsidRPr="004E7E5A" w14:paraId="404C0136" w14:textId="545CF60B" w:rsidTr="00C65E02">
        <w:trPr>
          <w:trHeight w:val="20"/>
        </w:trPr>
        <w:tc>
          <w:tcPr>
            <w:tcW w:w="3183" w:type="dxa"/>
            <w:tcBorders>
              <w:top w:val="nil"/>
              <w:left w:val="nil"/>
              <w:bottom w:val="nil"/>
              <w:right w:val="nil"/>
            </w:tcBorders>
            <w:shd w:val="clear" w:color="auto" w:fill="auto"/>
            <w:noWrap/>
          </w:tcPr>
          <w:p w14:paraId="2615CE69" w14:textId="1F87D096" w:rsidR="009119CF" w:rsidRPr="004E7E5A" w:rsidRDefault="006249FF"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Geographic consistency between independent director and firm</w:t>
            </w:r>
          </w:p>
        </w:tc>
        <w:tc>
          <w:tcPr>
            <w:tcW w:w="238" w:type="dxa"/>
            <w:tcBorders>
              <w:top w:val="nil"/>
              <w:left w:val="nil"/>
              <w:bottom w:val="nil"/>
              <w:right w:val="nil"/>
            </w:tcBorders>
          </w:tcPr>
          <w:p w14:paraId="373BCA73"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0BD27586" w14:textId="32D2D23C"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Location</w:t>
            </w:r>
          </w:p>
        </w:tc>
        <w:tc>
          <w:tcPr>
            <w:tcW w:w="282" w:type="dxa"/>
            <w:tcBorders>
              <w:top w:val="nil"/>
              <w:left w:val="nil"/>
              <w:bottom w:val="nil"/>
              <w:right w:val="nil"/>
            </w:tcBorders>
            <w:shd w:val="clear" w:color="auto" w:fill="auto"/>
            <w:noWrap/>
          </w:tcPr>
          <w:p w14:paraId="2D9C5A87" w14:textId="2C042CEA"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6249B25A" w14:textId="5F97AE3A"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An</w:t>
            </w:r>
            <w:r w:rsidRPr="004E7E5A">
              <w:rPr>
                <w:rFonts w:ascii="Times New Roman" w:hAnsi="Times New Roman"/>
                <w:color w:val="000000" w:themeColor="text1"/>
                <w:kern w:val="0"/>
                <w:sz w:val="24"/>
                <w:szCs w:val="24"/>
              </w:rPr>
              <w:t xml:space="preserve"> indicator variable equal to 1 if </w:t>
            </w:r>
            <w:r w:rsidRPr="004E7E5A">
              <w:rPr>
                <w:rFonts w:ascii="Times New Roman" w:eastAsia="Times New Roman" w:hAnsi="Times New Roman"/>
                <w:color w:val="000000" w:themeColor="text1"/>
                <w:sz w:val="24"/>
                <w:szCs w:val="24"/>
                <w:lang w:eastAsia="en-GB"/>
              </w:rPr>
              <w:t xml:space="preserve">independent directors work in the same place as the firm, and </w:t>
            </w:r>
            <w:r w:rsidRPr="004E7E5A">
              <w:rPr>
                <w:rFonts w:ascii="Times New Roman" w:hAnsi="Times New Roman"/>
                <w:color w:val="000000" w:themeColor="text1"/>
                <w:kern w:val="0"/>
                <w:sz w:val="24"/>
                <w:szCs w:val="24"/>
              </w:rPr>
              <w:t>equal to 2 if</w:t>
            </w:r>
            <w:r w:rsidRPr="004E7E5A">
              <w:rPr>
                <w:rFonts w:ascii="Times New Roman" w:eastAsia="Times New Roman" w:hAnsi="Times New Roman"/>
                <w:color w:val="000000" w:themeColor="text1"/>
                <w:sz w:val="24"/>
                <w:szCs w:val="24"/>
                <w:lang w:eastAsia="en-GB"/>
              </w:rPr>
              <w:t xml:space="preserve"> independent directors work in a </w:t>
            </w:r>
            <w:r w:rsidRPr="004E7E5A">
              <w:rPr>
                <w:rFonts w:ascii="Times New Roman" w:eastAsia="Times New Roman" w:hAnsi="Times New Roman"/>
                <w:color w:val="000000" w:themeColor="text1"/>
                <w:sz w:val="24"/>
                <w:szCs w:val="24"/>
              </w:rPr>
              <w:t>different</w:t>
            </w:r>
            <w:r w:rsidRPr="004E7E5A">
              <w:rPr>
                <w:rFonts w:ascii="Times New Roman" w:eastAsia="Times New Roman" w:hAnsi="Times New Roman"/>
                <w:color w:val="000000" w:themeColor="text1"/>
                <w:sz w:val="24"/>
                <w:szCs w:val="24"/>
                <w:lang w:eastAsia="en-GB"/>
              </w:rPr>
              <w:t xml:space="preserve"> place with the firm</w:t>
            </w:r>
            <w:r w:rsidRPr="004E7E5A">
              <w:rPr>
                <w:rFonts w:ascii="Times New Roman" w:hAnsi="Times New Roman"/>
                <w:color w:val="000000" w:themeColor="text1"/>
                <w:kern w:val="0"/>
                <w:sz w:val="24"/>
                <w:szCs w:val="24"/>
              </w:rPr>
              <w:t>.</w:t>
            </w:r>
            <w:r w:rsidRPr="004E7E5A">
              <w:rPr>
                <w:rFonts w:ascii="Times New Roman" w:eastAsia="Times New Roman" w:hAnsi="Times New Roman"/>
                <w:color w:val="000000" w:themeColor="text1"/>
                <w:sz w:val="24"/>
                <w:szCs w:val="24"/>
                <w:lang w:eastAsia="en-GB"/>
              </w:rPr>
              <w:t xml:space="preserve"> In case of uncertainty, the value is 3</w:t>
            </w:r>
            <w:r w:rsidRPr="004E7E5A">
              <w:rPr>
                <w:rFonts w:ascii="Times New Roman" w:hAnsi="Times New Roman"/>
                <w:color w:val="000000" w:themeColor="text1"/>
                <w:kern w:val="0"/>
                <w:sz w:val="24"/>
                <w:szCs w:val="24"/>
              </w:rPr>
              <w:t xml:space="preserve">. </w:t>
            </w:r>
          </w:p>
        </w:tc>
        <w:tc>
          <w:tcPr>
            <w:tcW w:w="283" w:type="dxa"/>
            <w:tcBorders>
              <w:top w:val="nil"/>
              <w:left w:val="nil"/>
              <w:bottom w:val="nil"/>
              <w:right w:val="nil"/>
            </w:tcBorders>
          </w:tcPr>
          <w:p w14:paraId="00141503" w14:textId="77777777" w:rsidR="009119CF" w:rsidRPr="004E7E5A" w:rsidRDefault="009119CF" w:rsidP="009119CF">
            <w:pPr>
              <w:ind w:left="240" w:hangingChars="100" w:hanging="240"/>
              <w:rPr>
                <w:rFonts w:ascii="Times New Roman" w:eastAsia="Times New Roman" w:hAnsi="Times New Roman"/>
                <w:color w:val="000000" w:themeColor="text1"/>
                <w:sz w:val="24"/>
                <w:szCs w:val="24"/>
                <w:lang w:eastAsia="en-GB"/>
              </w:rPr>
            </w:pPr>
          </w:p>
        </w:tc>
        <w:tc>
          <w:tcPr>
            <w:tcW w:w="3070" w:type="dxa"/>
            <w:tcBorders>
              <w:top w:val="nil"/>
              <w:left w:val="nil"/>
              <w:bottom w:val="nil"/>
              <w:right w:val="nil"/>
            </w:tcBorders>
          </w:tcPr>
          <w:p w14:paraId="0D57D825" w14:textId="40B93AD6" w:rsidR="009119CF" w:rsidRPr="004E7E5A" w:rsidRDefault="00D02791" w:rsidP="00EB3E3F">
            <w:pPr>
              <w:rPr>
                <w:rFonts w:ascii="Times New Roman" w:eastAsia="Times New Roman" w:hAnsi="Times New Roman" w:cs="Times New Roman"/>
                <w:color w:val="000000" w:themeColor="text1"/>
                <w:sz w:val="24"/>
                <w:szCs w:val="24"/>
                <w:lang w:eastAsia="en-GB"/>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Alam&lt;/Author&gt;&lt;Year&gt;2014&lt;/Year&gt;&lt;RecNum&gt;2066&lt;/RecNum&gt;&lt;DisplayText&gt;Alam et al. (2014)&lt;/DisplayText&gt;&lt;record&gt;&lt;rec-number&gt;2066&lt;/rec-number&gt;&lt;foreign-keys&gt;&lt;key app="EN" db-id="trr00pfsbzzex0ezwf6v5swd9fpfpwfa90xp" timestamp="1627910831" guid="c1fd2146-b2ed-4e27-9961-b25a86faa246"&gt;2066&lt;/key&gt;&lt;/foreign-keys&gt;&lt;ref-type name="Journal Article"&gt;17&lt;/ref-type&gt;&lt;contributors&gt;&lt;authors&gt;&lt;author&gt;Zinat S. Alam&lt;/author&gt;&lt;author&gt;Mark A. Chen&lt;/author&gt;&lt;author&gt;Conrad S. Ciccotello&lt;/author&gt;&lt;author&gt;Harley E. Ryan&lt;/author&gt;&lt;/authors&gt;&lt;/contributors&gt;&lt;titles&gt;&lt;title&gt;Does the location of directors matter? Information acquisition and board decisions&lt;/title&gt;&lt;secondary-title&gt;Journal of Financial &amp;amp; Quantitative Analysis&lt;/secondary-title&gt;&lt;/titles&gt;&lt;periodical&gt;&lt;full-title&gt;Journal of Financial &amp;amp; Quantitative Analysis&lt;/full-title&gt;&lt;/periodical&gt;&lt;pages&gt;131-164&lt;/pages&gt;&lt;volume&gt;49&lt;/volume&gt;&lt;number&gt;1&lt;/number&gt;&lt;dates&gt;&lt;year&gt;2014&lt;/year&gt;&lt;/dates&gt;&lt;urls&gt;&lt;/urls&gt;&lt;/record&gt;&lt;/Cite&gt;&lt;/EndNote&gt;</w:instrText>
            </w:r>
            <w:r w:rsidRPr="004E7E5A">
              <w:rPr>
                <w:rFonts w:ascii="Times New Roman" w:hAnsi="Times New Roman" w:cs="Times New Roman"/>
                <w:color w:val="000000" w:themeColor="text1"/>
                <w:sz w:val="24"/>
                <w:szCs w:val="24"/>
              </w:rPr>
              <w:fldChar w:fldCharType="separate"/>
            </w:r>
            <w:r w:rsidRPr="004E7E5A">
              <w:rPr>
                <w:rFonts w:ascii="Times New Roman" w:hAnsi="Times New Roman" w:cs="Times New Roman"/>
                <w:noProof/>
                <w:color w:val="000000" w:themeColor="text1"/>
                <w:sz w:val="24"/>
                <w:szCs w:val="24"/>
              </w:rPr>
              <w:t>Alam et al. (2014)</w:t>
            </w:r>
            <w:r w:rsidRPr="004E7E5A">
              <w:rPr>
                <w:rFonts w:ascii="Times New Roman" w:hAnsi="Times New Roman" w:cs="Times New Roman"/>
                <w:color w:val="000000" w:themeColor="text1"/>
                <w:sz w:val="24"/>
                <w:szCs w:val="24"/>
              </w:rPr>
              <w:fldChar w:fldCharType="end"/>
            </w:r>
          </w:p>
        </w:tc>
      </w:tr>
      <w:tr w:rsidR="001E3466" w:rsidRPr="004E7E5A" w14:paraId="1BDF6FDE" w14:textId="7E0BB63D" w:rsidTr="00C65E02">
        <w:trPr>
          <w:trHeight w:val="20"/>
        </w:trPr>
        <w:tc>
          <w:tcPr>
            <w:tcW w:w="3183" w:type="dxa"/>
            <w:tcBorders>
              <w:top w:val="nil"/>
              <w:left w:val="nil"/>
              <w:bottom w:val="nil"/>
              <w:right w:val="nil"/>
            </w:tcBorders>
            <w:shd w:val="clear" w:color="auto" w:fill="auto"/>
            <w:noWrap/>
          </w:tcPr>
          <w:p w14:paraId="3ED73847" w14:textId="38A1196E" w:rsidR="009119CF" w:rsidRPr="004E7E5A" w:rsidRDefault="00517D40"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Board</w:t>
            </w:r>
            <w:r w:rsidR="00B80A32" w:rsidRPr="004E7E5A">
              <w:rPr>
                <w:rFonts w:ascii="Times New Roman" w:eastAsia="Times New Roman" w:hAnsi="Times New Roman"/>
                <w:color w:val="000000" w:themeColor="text1"/>
                <w:sz w:val="24"/>
                <w:szCs w:val="24"/>
                <w:lang w:eastAsia="en-GB"/>
              </w:rPr>
              <w:t xml:space="preserve"> duality</w:t>
            </w:r>
          </w:p>
        </w:tc>
        <w:tc>
          <w:tcPr>
            <w:tcW w:w="238" w:type="dxa"/>
            <w:tcBorders>
              <w:top w:val="nil"/>
              <w:left w:val="nil"/>
              <w:bottom w:val="nil"/>
              <w:right w:val="nil"/>
            </w:tcBorders>
          </w:tcPr>
          <w:p w14:paraId="459288FD"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219E3C03" w14:textId="5256EE43"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Duality</w:t>
            </w:r>
          </w:p>
        </w:tc>
        <w:tc>
          <w:tcPr>
            <w:tcW w:w="282" w:type="dxa"/>
            <w:tcBorders>
              <w:top w:val="nil"/>
              <w:left w:val="nil"/>
              <w:bottom w:val="nil"/>
              <w:right w:val="nil"/>
            </w:tcBorders>
            <w:shd w:val="clear" w:color="auto" w:fill="auto"/>
            <w:noWrap/>
          </w:tcPr>
          <w:p w14:paraId="6196D674" w14:textId="23F33DB2"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72AE1819"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An indicator variable equal to 1 if the</w:t>
            </w:r>
            <w:r w:rsidRPr="004E7E5A">
              <w:rPr>
                <w:rFonts w:ascii="Times New Roman" w:hAnsi="Times New Roman"/>
                <w:color w:val="000000" w:themeColor="text1"/>
                <w:kern w:val="0"/>
                <w:sz w:val="24"/>
                <w:szCs w:val="24"/>
              </w:rPr>
              <w:t xml:space="preserve"> positions of chairman and CEO are concurrently held by one person</w:t>
            </w:r>
            <w:r w:rsidRPr="004E7E5A">
              <w:rPr>
                <w:rFonts w:ascii="Times New Roman" w:eastAsia="Times New Roman" w:hAnsi="Times New Roman"/>
                <w:color w:val="000000" w:themeColor="text1"/>
                <w:sz w:val="24"/>
                <w:szCs w:val="24"/>
                <w:lang w:eastAsia="en-GB"/>
              </w:rPr>
              <w:t>, and 0 otherwise</w:t>
            </w:r>
            <w:r w:rsidRPr="004E7E5A">
              <w:rPr>
                <w:rFonts w:ascii="Times New Roman" w:hAnsi="Times New Roman"/>
                <w:color w:val="000000" w:themeColor="text1"/>
                <w:kern w:val="0"/>
                <w:sz w:val="24"/>
                <w:szCs w:val="24"/>
              </w:rPr>
              <w:t>.</w:t>
            </w:r>
          </w:p>
        </w:tc>
        <w:tc>
          <w:tcPr>
            <w:tcW w:w="283" w:type="dxa"/>
            <w:tcBorders>
              <w:top w:val="nil"/>
              <w:left w:val="nil"/>
              <w:bottom w:val="nil"/>
              <w:right w:val="nil"/>
            </w:tcBorders>
          </w:tcPr>
          <w:p w14:paraId="710C54C3" w14:textId="77777777" w:rsidR="009119CF" w:rsidRPr="004E7E5A" w:rsidRDefault="009119CF" w:rsidP="009119CF">
            <w:pPr>
              <w:ind w:left="240" w:hangingChars="100" w:hanging="240"/>
              <w:rPr>
                <w:rFonts w:ascii="Times New Roman" w:eastAsia="Times New Roman" w:hAnsi="Times New Roman"/>
                <w:color w:val="000000" w:themeColor="text1"/>
                <w:sz w:val="24"/>
                <w:szCs w:val="24"/>
                <w:lang w:eastAsia="en-GB"/>
              </w:rPr>
            </w:pPr>
          </w:p>
        </w:tc>
        <w:tc>
          <w:tcPr>
            <w:tcW w:w="3070" w:type="dxa"/>
            <w:tcBorders>
              <w:top w:val="nil"/>
              <w:left w:val="nil"/>
              <w:bottom w:val="nil"/>
              <w:right w:val="nil"/>
            </w:tcBorders>
          </w:tcPr>
          <w:p w14:paraId="225B4836" w14:textId="65144E04" w:rsidR="009119CF" w:rsidRPr="004E7E5A" w:rsidRDefault="00B80A32" w:rsidP="00EB3E3F">
            <w:pPr>
              <w:rPr>
                <w:rFonts w:ascii="Times New Roman" w:eastAsia="Times New Roman" w:hAnsi="Times New Roman" w:cs="Times New Roman"/>
                <w:color w:val="000000" w:themeColor="text1"/>
                <w:sz w:val="24"/>
                <w:szCs w:val="24"/>
                <w:lang w:eastAsia="en-GB"/>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Beji&lt;/Author&gt;&lt;Year&gt;2020&lt;/Year&gt;&lt;RecNum&gt;1933&lt;/RecNum&gt;&lt;DisplayText&gt;Beji et al. (2020)&lt;/DisplayText&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Beji et al. (2020)</w:t>
            </w:r>
            <w:r w:rsidRPr="004E7E5A">
              <w:rPr>
                <w:rFonts w:ascii="Times New Roman" w:hAnsi="Times New Roman" w:cs="Times New Roman"/>
                <w:color w:val="000000" w:themeColor="text1"/>
                <w:sz w:val="24"/>
                <w:szCs w:val="24"/>
              </w:rPr>
              <w:fldChar w:fldCharType="end"/>
            </w:r>
          </w:p>
        </w:tc>
      </w:tr>
      <w:tr w:rsidR="001E3466" w:rsidRPr="004E7E5A" w14:paraId="202FC6D8" w14:textId="22EDF172" w:rsidTr="00C65E02">
        <w:trPr>
          <w:trHeight w:val="20"/>
        </w:trPr>
        <w:tc>
          <w:tcPr>
            <w:tcW w:w="3183" w:type="dxa"/>
            <w:tcBorders>
              <w:top w:val="nil"/>
              <w:left w:val="nil"/>
              <w:bottom w:val="nil"/>
              <w:right w:val="nil"/>
            </w:tcBorders>
            <w:shd w:val="clear" w:color="auto" w:fill="auto"/>
            <w:noWrap/>
          </w:tcPr>
          <w:p w14:paraId="65D369FE" w14:textId="625C88C1" w:rsidR="009119CF" w:rsidRPr="004E7E5A" w:rsidRDefault="00517D40"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Directors’ compensation</w:t>
            </w:r>
          </w:p>
        </w:tc>
        <w:tc>
          <w:tcPr>
            <w:tcW w:w="238" w:type="dxa"/>
            <w:tcBorders>
              <w:top w:val="nil"/>
              <w:left w:val="nil"/>
              <w:bottom w:val="nil"/>
              <w:right w:val="nil"/>
            </w:tcBorders>
          </w:tcPr>
          <w:p w14:paraId="5F4168E5"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6B621259" w14:textId="6BFF5921" w:rsidR="009119CF" w:rsidRPr="004E7E5A" w:rsidRDefault="009119CF" w:rsidP="009119CF">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Compensation</w:t>
            </w:r>
          </w:p>
        </w:tc>
        <w:tc>
          <w:tcPr>
            <w:tcW w:w="282" w:type="dxa"/>
            <w:tcBorders>
              <w:top w:val="nil"/>
              <w:left w:val="nil"/>
              <w:bottom w:val="nil"/>
              <w:right w:val="nil"/>
            </w:tcBorders>
            <w:shd w:val="clear" w:color="auto" w:fill="auto"/>
            <w:noWrap/>
          </w:tcPr>
          <w:p w14:paraId="7A962703" w14:textId="4E70FA5C"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6D6393F3"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eastAsia="Times New Roman" w:hAnsi="Times New Roman"/>
                <w:color w:val="000000" w:themeColor="text1"/>
                <w:sz w:val="24"/>
                <w:szCs w:val="24"/>
                <w:lang w:eastAsia="en-GB"/>
              </w:rPr>
              <w:t>Natural log of</w:t>
            </w:r>
            <w:r w:rsidRPr="004E7E5A">
              <w:rPr>
                <w:rFonts w:ascii="Times New Roman" w:hAnsi="Times New Roman"/>
                <w:color w:val="000000" w:themeColor="text1"/>
                <w:kern w:val="0"/>
                <w:sz w:val="24"/>
                <w:szCs w:val="24"/>
              </w:rPr>
              <w:t xml:space="preserve"> top 3 directors’ compensation.</w:t>
            </w:r>
          </w:p>
        </w:tc>
        <w:tc>
          <w:tcPr>
            <w:tcW w:w="283" w:type="dxa"/>
            <w:tcBorders>
              <w:top w:val="nil"/>
              <w:left w:val="nil"/>
              <w:bottom w:val="nil"/>
              <w:right w:val="nil"/>
            </w:tcBorders>
          </w:tcPr>
          <w:p w14:paraId="41ECD606" w14:textId="77777777" w:rsidR="009119CF" w:rsidRPr="004E7E5A" w:rsidRDefault="009119CF" w:rsidP="009119CF">
            <w:pPr>
              <w:ind w:left="240" w:hangingChars="100" w:hanging="240"/>
              <w:rPr>
                <w:rFonts w:ascii="Times New Roman" w:eastAsia="Times New Roman" w:hAnsi="Times New Roman"/>
                <w:color w:val="000000" w:themeColor="text1"/>
                <w:sz w:val="24"/>
                <w:szCs w:val="24"/>
                <w:lang w:eastAsia="en-GB"/>
              </w:rPr>
            </w:pPr>
          </w:p>
        </w:tc>
        <w:tc>
          <w:tcPr>
            <w:tcW w:w="3070" w:type="dxa"/>
            <w:tcBorders>
              <w:top w:val="nil"/>
              <w:left w:val="nil"/>
              <w:bottom w:val="nil"/>
              <w:right w:val="nil"/>
            </w:tcBorders>
          </w:tcPr>
          <w:p w14:paraId="1D54743D" w14:textId="5C02306D" w:rsidR="009119CF" w:rsidRPr="004E7E5A" w:rsidRDefault="00517D40" w:rsidP="00EB3E3F">
            <w:pPr>
              <w:rPr>
                <w:rFonts w:ascii="Times New Roman" w:eastAsia="Times New Roman" w:hAnsi="Times New Roman" w:cs="Times New Roman"/>
                <w:color w:val="000000" w:themeColor="text1"/>
                <w:sz w:val="24"/>
                <w:szCs w:val="24"/>
                <w:lang w:eastAsia="en-GB"/>
              </w:rPr>
            </w:pPr>
            <w:r w:rsidRPr="004E7E5A">
              <w:rPr>
                <w:rFonts w:ascii="Times New Roman" w:hAnsi="Times New Roman" w:cs="Times New Roman"/>
                <w:color w:val="000000" w:themeColor="text1"/>
                <w:sz w:val="24"/>
                <w:szCs w:val="24"/>
              </w:rPr>
              <w:fldChar w:fldCharType="begin"/>
            </w:r>
            <w:r w:rsidR="006F6C86" w:rsidRPr="004E7E5A">
              <w:rPr>
                <w:rFonts w:ascii="Times New Roman" w:hAnsi="Times New Roman" w:cs="Times New Roman"/>
                <w:color w:val="000000" w:themeColor="text1"/>
                <w:sz w:val="24"/>
                <w:szCs w:val="24"/>
              </w:rPr>
              <w:instrText xml:space="preserve"> ADDIN EN.CITE &lt;EndNote&gt;&lt;Cite AuthorYear="1"&gt;&lt;Author&gt;Brick&lt;/Author&gt;&lt;Year&gt;2006&lt;/Year&gt;&lt;RecNum&gt;2121&lt;/RecNum&gt;&lt;DisplayText&gt;Brick et al. (2006)&lt;/DisplayText&gt;&lt;record&gt;&lt;rec-number&gt;2121&lt;/rec-number&gt;&lt;foreign-keys&gt;&lt;key app="EN" db-id="trr00pfsbzzex0ezwf6v5swd9fpfpwfa90xp" timestamp="1631351070" guid="00628ca8-5adf-44b6-9bdc-704577d2c3c9"&gt;2121&lt;/key&gt;&lt;/foreign-keys&gt;&lt;ref-type name="Journal Article"&gt;17&lt;/ref-type&gt;&lt;contributors&gt;&lt;authors&gt;&lt;author&gt;Brick, I. E.&lt;/author&gt;&lt;author&gt;Palmon, O.&lt;/author&gt;&lt;author&gt;Wald, J. K.&lt;/author&gt;&lt;/authors&gt;&lt;/contributors&gt;&lt;titles&gt;&lt;title&gt;CEO compensation, director compensation, and firm performance: Evidence of cronyism&lt;/title&gt;&lt;secondary-title&gt;Journal of Corporate Finance&lt;/secondary-title&gt;&lt;/titles&gt;&lt;periodical&gt;&lt;full-title&gt;Journal of Corporate Finance&lt;/full-title&gt;&lt;/periodical&gt;&lt;pages&gt;403-423&lt;/pages&gt;&lt;volume&gt;12&lt;/volume&gt;&lt;number&gt;3&lt;/number&gt;&lt;dates&gt;&lt;year&gt;2006&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Brick et al. (2006)</w:t>
            </w:r>
            <w:r w:rsidRPr="004E7E5A">
              <w:rPr>
                <w:rFonts w:ascii="Times New Roman" w:hAnsi="Times New Roman" w:cs="Times New Roman"/>
                <w:color w:val="000000" w:themeColor="text1"/>
                <w:sz w:val="24"/>
                <w:szCs w:val="24"/>
              </w:rPr>
              <w:fldChar w:fldCharType="end"/>
            </w:r>
          </w:p>
        </w:tc>
      </w:tr>
      <w:tr w:rsidR="001E3466" w:rsidRPr="004E7E5A" w14:paraId="6F9BAAFE" w14:textId="4BFC091F" w:rsidTr="00C65E02">
        <w:trPr>
          <w:trHeight w:val="20"/>
        </w:trPr>
        <w:tc>
          <w:tcPr>
            <w:tcW w:w="3183" w:type="dxa"/>
            <w:tcBorders>
              <w:top w:val="nil"/>
              <w:left w:val="nil"/>
              <w:right w:val="nil"/>
            </w:tcBorders>
            <w:shd w:val="clear" w:color="auto" w:fill="auto"/>
            <w:noWrap/>
          </w:tcPr>
          <w:p w14:paraId="63EBFFCB" w14:textId="3028585D" w:rsidR="009119CF" w:rsidRPr="004E7E5A" w:rsidRDefault="00517D40" w:rsidP="009119CF">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Directors’ ownership</w:t>
            </w:r>
          </w:p>
        </w:tc>
        <w:tc>
          <w:tcPr>
            <w:tcW w:w="238" w:type="dxa"/>
            <w:tcBorders>
              <w:top w:val="nil"/>
              <w:left w:val="nil"/>
              <w:right w:val="nil"/>
            </w:tcBorders>
          </w:tcPr>
          <w:p w14:paraId="001A2C75"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right w:val="nil"/>
            </w:tcBorders>
          </w:tcPr>
          <w:p w14:paraId="07282F84" w14:textId="3E0B2A32" w:rsidR="009119CF" w:rsidRPr="004E7E5A" w:rsidRDefault="009119CF" w:rsidP="009119CF">
            <w:pPr>
              <w:jc w:val="center"/>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Dirshare</w:t>
            </w:r>
            <w:proofErr w:type="spellEnd"/>
          </w:p>
        </w:tc>
        <w:tc>
          <w:tcPr>
            <w:tcW w:w="282" w:type="dxa"/>
            <w:tcBorders>
              <w:top w:val="nil"/>
              <w:left w:val="nil"/>
              <w:bottom w:val="nil"/>
              <w:right w:val="nil"/>
            </w:tcBorders>
            <w:shd w:val="clear" w:color="auto" w:fill="auto"/>
            <w:noWrap/>
          </w:tcPr>
          <w:p w14:paraId="6FC0F8D8" w14:textId="2C66D585"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59175819" w14:textId="77777777" w:rsidR="009119CF" w:rsidRPr="004E7E5A" w:rsidRDefault="009119CF" w:rsidP="009119CF">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Directors’ ownership</w:t>
            </w:r>
            <w:r w:rsidRPr="004E7E5A">
              <w:rPr>
                <w:rFonts w:ascii="Times New Roman" w:eastAsia="Times New Roman" w:hAnsi="Times New Roman"/>
                <w:color w:val="000000" w:themeColor="text1"/>
                <w:sz w:val="24"/>
                <w:szCs w:val="24"/>
                <w:lang w:eastAsia="en-GB"/>
              </w:rPr>
              <w:t xml:space="preserve"> divided by total</w:t>
            </w:r>
            <w:r w:rsidRPr="004E7E5A">
              <w:rPr>
                <w:rFonts w:ascii="Times New Roman" w:hAnsi="Times New Roman"/>
                <w:color w:val="000000" w:themeColor="text1"/>
                <w:kern w:val="0"/>
                <w:sz w:val="24"/>
                <w:szCs w:val="24"/>
              </w:rPr>
              <w:t xml:space="preserve"> ownership.</w:t>
            </w:r>
          </w:p>
        </w:tc>
        <w:tc>
          <w:tcPr>
            <w:tcW w:w="283" w:type="dxa"/>
            <w:tcBorders>
              <w:top w:val="nil"/>
              <w:left w:val="nil"/>
              <w:bottom w:val="nil"/>
              <w:right w:val="nil"/>
            </w:tcBorders>
          </w:tcPr>
          <w:p w14:paraId="42F3E6A1"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1EF6D69C" w14:textId="67FC05D5" w:rsidR="009119CF" w:rsidRPr="004E7E5A" w:rsidRDefault="005058CB"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E12D2F">
              <w:rPr>
                <w:rFonts w:ascii="Times New Roman" w:hAnsi="Times New Roman" w:cs="Times New Roman"/>
                <w:color w:val="000000" w:themeColor="text1"/>
                <w:sz w:val="24"/>
                <w:szCs w:val="24"/>
              </w:rPr>
              <w:instrText xml:space="preserve"> ADDIN EN.CITE &lt;EndNote&gt;&lt;Cite AuthorYear="1"&gt;&lt;Author&gt;Johnson&lt;/Author&gt;&lt;Year&gt;1999&lt;/Year&gt;&lt;RecNum&gt;2120&lt;/RecNum&gt;&lt;DisplayText&gt;Johnson and Greening (1999); Zhang et al. (2012)&lt;/DisplayText&gt;&lt;record&gt;&lt;rec-number&gt;2120&lt;/rec-number&gt;&lt;foreign-keys&gt;&lt;key app="EN" db-id="trr00pfsbzzex0ezwf6v5swd9fpfpwfa90xp" timestamp="1631328685" guid="73e9d6c9-ca4f-4cf0-adca-68f257a42cf7"&gt;2120&lt;/key&gt;&lt;/foreign-keys&gt;&lt;ref-type name="Journal Article"&gt;17&lt;/ref-type&gt;&lt;contributors&gt;&lt;authors&gt;&lt;author&gt;Richard A. Johnson&lt;/author&gt;&lt;author&gt;Daniel W. Greening&lt;/author&gt;&lt;/authors&gt;&lt;/contributors&gt;&lt;titles&gt;&lt;title&gt;The effects of corporate governance and institutional ownership types on corporate social performance&lt;/title&gt;&lt;secondary-title&gt;Academy of Management Journal&lt;/secondary-title&gt;&lt;/titles&gt;&lt;periodical&gt;&lt;full-title&gt;Academy of management Journal&lt;/full-title&gt;&lt;/periodical&gt;&lt;pages&gt;564-576&lt;/pages&gt;&lt;volume&gt;42&lt;/volume&gt;&lt;number&gt;5&lt;/number&gt;&lt;dates&gt;&lt;year&gt;1999&lt;/year&gt;&lt;/dates&gt;&lt;urls&gt;&lt;/urls&gt;&lt;/record&gt;&lt;/Cite&gt;&lt;Cite AuthorYear="1"&gt;&lt;Author&gt;Zhang&lt;/Author&gt;&lt;Year&gt;2012&lt;/Year&gt;&lt;RecNum&gt;323&lt;/RecNum&gt;&lt;record&gt;&lt;rec-number&gt;323&lt;/rec-number&gt;&lt;foreign-keys&gt;&lt;key app="EN" db-id="trr00pfsbzzex0ezwf6v5swd9fpfpwfa90xp" timestamp="1581079825" guid="6669ddf9-0587-4adf-ac17-f03d3b29b509"&gt;323&lt;/key&gt;&lt;/foreign-keys&gt;&lt;ref-type name="Journal Article"&gt;17&lt;/ref-type&gt;&lt;contributors&gt;&lt;authors&gt;&lt;author&gt;Zhang, Jason Q.&lt;/author&gt;&lt;author&gt;Zhu, Hong&lt;/author&gt;&lt;author&gt;Ding, Hungbin&lt;/author&gt;&lt;/authors&gt;&lt;/contributors&gt;&lt;titles&gt;&lt;title&gt;Board composition and corporate social responsibility: An empirical investigation in the post sarbanes-oxley era&lt;/title&gt;&lt;secondary-title&gt;Journal of Business Ethics&lt;/secondary-title&gt;&lt;/titles&gt;&lt;periodical&gt;&lt;full-title&gt;Journal of Business Ethics&lt;/full-title&gt;&lt;/periodical&gt;&lt;pages&gt;381-392&lt;/pages&gt;&lt;volume&gt;114&lt;/volume&gt;&lt;number&gt;3&lt;/number&gt;&lt;section&gt;381&lt;/section&gt;&lt;dates&gt;&lt;year&gt;2012&lt;/year&gt;&lt;/dates&gt;&lt;isbn&gt;0167-4544&amp;#xD;1573-0697&lt;/isbn&gt;&lt;urls&gt;&lt;/urls&gt;&lt;electronic-resource-num&gt;10.1007/s10551-012-1352-0&lt;/electronic-resource-num&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Johnson and Greening (1999); Zhang et al. (2012)</w:t>
            </w:r>
            <w:r w:rsidRPr="004E7E5A">
              <w:rPr>
                <w:rFonts w:ascii="Times New Roman" w:hAnsi="Times New Roman" w:cs="Times New Roman"/>
                <w:color w:val="000000" w:themeColor="text1"/>
                <w:sz w:val="24"/>
                <w:szCs w:val="24"/>
              </w:rPr>
              <w:fldChar w:fldCharType="end"/>
            </w:r>
          </w:p>
        </w:tc>
      </w:tr>
      <w:tr w:rsidR="001E3466" w:rsidRPr="004E7E5A" w14:paraId="68562BB6" w14:textId="7E93EB2C" w:rsidTr="00C65E02">
        <w:trPr>
          <w:trHeight w:val="20"/>
        </w:trPr>
        <w:tc>
          <w:tcPr>
            <w:tcW w:w="3183" w:type="dxa"/>
            <w:tcBorders>
              <w:top w:val="nil"/>
              <w:left w:val="nil"/>
              <w:bottom w:val="single" w:sz="4" w:space="0" w:color="auto"/>
              <w:right w:val="nil"/>
            </w:tcBorders>
            <w:shd w:val="clear" w:color="auto" w:fill="auto"/>
            <w:noWrap/>
          </w:tcPr>
          <w:p w14:paraId="41FBD267" w14:textId="61887573" w:rsidR="009119CF" w:rsidRPr="004E7E5A" w:rsidRDefault="00172F77" w:rsidP="009119CF">
            <w:pPr>
              <w:jc w:val="left"/>
              <w:rPr>
                <w:rFonts w:ascii="Times New Roman" w:hAnsi="Times New Roman"/>
                <w:i/>
                <w:iCs/>
                <w:color w:val="000000" w:themeColor="text1"/>
                <w:kern w:val="0"/>
                <w:sz w:val="24"/>
                <w:szCs w:val="24"/>
              </w:rPr>
            </w:pPr>
            <w:r w:rsidRPr="004E7E5A">
              <w:rPr>
                <w:rFonts w:ascii="Times New Roman" w:eastAsia="宋体" w:hAnsi="Times New Roman" w:cs="Times New Roman"/>
                <w:color w:val="000000" w:themeColor="text1"/>
                <w:kern w:val="0"/>
                <w:sz w:val="24"/>
                <w:szCs w:val="24"/>
              </w:rPr>
              <w:t>Firm-level control variables</w:t>
            </w:r>
          </w:p>
        </w:tc>
        <w:tc>
          <w:tcPr>
            <w:tcW w:w="238" w:type="dxa"/>
            <w:tcBorders>
              <w:top w:val="nil"/>
              <w:left w:val="nil"/>
              <w:bottom w:val="nil"/>
              <w:right w:val="nil"/>
            </w:tcBorders>
          </w:tcPr>
          <w:p w14:paraId="23ED20AF"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5B0B8FC9" w14:textId="77777777"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282" w:type="dxa"/>
            <w:tcBorders>
              <w:top w:val="nil"/>
              <w:left w:val="nil"/>
              <w:bottom w:val="nil"/>
              <w:right w:val="nil"/>
            </w:tcBorders>
            <w:shd w:val="clear" w:color="auto" w:fill="auto"/>
            <w:noWrap/>
          </w:tcPr>
          <w:p w14:paraId="74C38445" w14:textId="2BB39879" w:rsidR="009119CF" w:rsidRPr="004E7E5A" w:rsidRDefault="009119CF" w:rsidP="009119CF">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0BB63684"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283" w:type="dxa"/>
            <w:tcBorders>
              <w:top w:val="nil"/>
              <w:left w:val="nil"/>
              <w:bottom w:val="nil"/>
              <w:right w:val="nil"/>
            </w:tcBorders>
          </w:tcPr>
          <w:p w14:paraId="32677F60" w14:textId="77777777" w:rsidR="009119CF" w:rsidRPr="004E7E5A" w:rsidRDefault="009119CF" w:rsidP="009119CF">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0BB1E249" w14:textId="77777777" w:rsidR="009119CF" w:rsidRPr="004E7E5A" w:rsidRDefault="009119CF" w:rsidP="00EB3E3F">
            <w:pPr>
              <w:rPr>
                <w:rFonts w:ascii="Times New Roman" w:hAnsi="Times New Roman" w:cs="Times New Roman"/>
                <w:color w:val="000000" w:themeColor="text1"/>
                <w:kern w:val="0"/>
                <w:sz w:val="24"/>
                <w:szCs w:val="24"/>
              </w:rPr>
            </w:pPr>
          </w:p>
        </w:tc>
      </w:tr>
      <w:tr w:rsidR="001E3466" w:rsidRPr="004E7E5A" w14:paraId="78E79989" w14:textId="4242C231" w:rsidTr="00C65E02">
        <w:trPr>
          <w:trHeight w:val="20"/>
        </w:trPr>
        <w:tc>
          <w:tcPr>
            <w:tcW w:w="3183" w:type="dxa"/>
            <w:tcBorders>
              <w:top w:val="single" w:sz="4" w:space="0" w:color="auto"/>
              <w:left w:val="nil"/>
              <w:bottom w:val="nil"/>
              <w:right w:val="nil"/>
            </w:tcBorders>
            <w:shd w:val="clear" w:color="auto" w:fill="auto"/>
            <w:noWrap/>
          </w:tcPr>
          <w:p w14:paraId="4CD7C314" w14:textId="613A9AC0" w:rsidR="001C2CDB" w:rsidRPr="004E7E5A" w:rsidRDefault="000F2FE8"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Firm size</w:t>
            </w:r>
          </w:p>
        </w:tc>
        <w:tc>
          <w:tcPr>
            <w:tcW w:w="238" w:type="dxa"/>
            <w:tcBorders>
              <w:top w:val="nil"/>
              <w:left w:val="nil"/>
              <w:bottom w:val="nil"/>
              <w:right w:val="nil"/>
            </w:tcBorders>
          </w:tcPr>
          <w:p w14:paraId="0FC5FE21"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39B30431" w14:textId="2A50FB8B" w:rsidR="001C2CDB" w:rsidRPr="004E7E5A" w:rsidRDefault="001C2CDB" w:rsidP="001C2CDB">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irm size</w:t>
            </w:r>
          </w:p>
        </w:tc>
        <w:tc>
          <w:tcPr>
            <w:tcW w:w="282" w:type="dxa"/>
            <w:tcBorders>
              <w:top w:val="nil"/>
              <w:left w:val="nil"/>
              <w:bottom w:val="nil"/>
              <w:right w:val="nil"/>
            </w:tcBorders>
            <w:shd w:val="clear" w:color="auto" w:fill="auto"/>
            <w:noWrap/>
          </w:tcPr>
          <w:p w14:paraId="0C63A791" w14:textId="6597E8AC"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66201C39" w14:textId="77777777" w:rsidR="001C2CDB" w:rsidRPr="004E7E5A" w:rsidRDefault="001C2CDB"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Natural log of total assets.</w:t>
            </w:r>
          </w:p>
        </w:tc>
        <w:tc>
          <w:tcPr>
            <w:tcW w:w="283" w:type="dxa"/>
            <w:tcBorders>
              <w:top w:val="nil"/>
              <w:left w:val="nil"/>
              <w:bottom w:val="nil"/>
              <w:right w:val="nil"/>
            </w:tcBorders>
          </w:tcPr>
          <w:p w14:paraId="3C1D3F9A"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1620AA12" w14:textId="64A0B5EA" w:rsidR="001C2CDB" w:rsidRPr="004E7E5A" w:rsidRDefault="0093609B"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1A1175" w:rsidRPr="004E7E5A">
              <w:rPr>
                <w:rFonts w:ascii="Times New Roman" w:hAnsi="Times New Roman" w:cs="Times New Roman"/>
                <w:color w:val="000000" w:themeColor="text1"/>
                <w:sz w:val="24"/>
                <w:szCs w:val="24"/>
              </w:rPr>
              <w:instrText xml:space="preserve"> ADDIN EN.CITE &lt;EndNote&gt;&lt;Cite AuthorYear="1"&gt;&lt;Author&gt;Johnson&lt;/Author&gt;&lt;Year&gt;1999&lt;/Year&gt;&lt;RecNum&gt;2120&lt;/RecNum&gt;&lt;DisplayText&gt;Johnson and Greening (1999)&lt;/DisplayText&gt;&lt;record&gt;&lt;rec-number&gt;2120&lt;/rec-number&gt;&lt;foreign-keys&gt;&lt;key app="EN" db-id="trr00pfsbzzex0ezwf6v5swd9fpfpwfa90xp" timestamp="1631328685" guid="73e9d6c9-ca4f-4cf0-adca-68f257a42cf7"&gt;2120&lt;/key&gt;&lt;/foreign-keys&gt;&lt;ref-type name="Journal Article"&gt;17&lt;/ref-type&gt;&lt;contributors&gt;&lt;authors&gt;&lt;author&gt;Richard A. Johnson&lt;/author&gt;&lt;author&gt;Daniel W. Greening&lt;/author&gt;&lt;/authors&gt;&lt;/contributors&gt;&lt;titles&gt;&lt;title&gt;The effects of corporate governance and institutional ownership types on corporate social performance&lt;/title&gt;&lt;secondary-title&gt;Academy of Management Journal&lt;/secondary-title&gt;&lt;/titles&gt;&lt;periodical&gt;&lt;full-title&gt;Academy of management Journal&lt;/full-title&gt;&lt;/periodical&gt;&lt;pages&gt;564-576&lt;/pages&gt;&lt;volume&gt;42&lt;/volume&gt;&lt;number&gt;5&lt;/number&gt;&lt;dates&gt;&lt;year&gt;1999&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Johnson and Greening (1999)</w:t>
            </w:r>
            <w:r w:rsidRPr="004E7E5A">
              <w:rPr>
                <w:rFonts w:ascii="Times New Roman" w:hAnsi="Times New Roman" w:cs="Times New Roman"/>
                <w:color w:val="000000" w:themeColor="text1"/>
                <w:sz w:val="24"/>
                <w:szCs w:val="24"/>
              </w:rPr>
              <w:fldChar w:fldCharType="end"/>
            </w:r>
          </w:p>
        </w:tc>
      </w:tr>
      <w:tr w:rsidR="001E3466" w:rsidRPr="004E7E5A" w14:paraId="6FFB6D34" w14:textId="7E2926F6" w:rsidTr="00C65E02">
        <w:trPr>
          <w:trHeight w:val="20"/>
        </w:trPr>
        <w:tc>
          <w:tcPr>
            <w:tcW w:w="3183" w:type="dxa"/>
            <w:tcBorders>
              <w:top w:val="nil"/>
              <w:left w:val="nil"/>
              <w:bottom w:val="nil"/>
              <w:right w:val="nil"/>
            </w:tcBorders>
            <w:shd w:val="clear" w:color="auto" w:fill="auto"/>
            <w:noWrap/>
          </w:tcPr>
          <w:p w14:paraId="67FA0D03" w14:textId="39DB31FE" w:rsidR="001C2CDB" w:rsidRPr="004E7E5A" w:rsidRDefault="0093609B"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Profitability</w:t>
            </w:r>
          </w:p>
        </w:tc>
        <w:tc>
          <w:tcPr>
            <w:tcW w:w="238" w:type="dxa"/>
            <w:tcBorders>
              <w:top w:val="nil"/>
              <w:left w:val="nil"/>
              <w:bottom w:val="nil"/>
              <w:right w:val="nil"/>
            </w:tcBorders>
          </w:tcPr>
          <w:p w14:paraId="62B3C839"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26152FD7" w14:textId="7FCEBA57" w:rsidR="001C2CDB" w:rsidRPr="004E7E5A" w:rsidRDefault="001C2CDB" w:rsidP="001C2CDB">
            <w:pPr>
              <w:jc w:val="center"/>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Roa</w:t>
            </w:r>
            <w:proofErr w:type="spellEnd"/>
          </w:p>
        </w:tc>
        <w:tc>
          <w:tcPr>
            <w:tcW w:w="282" w:type="dxa"/>
            <w:tcBorders>
              <w:top w:val="nil"/>
              <w:left w:val="nil"/>
              <w:bottom w:val="nil"/>
              <w:right w:val="nil"/>
            </w:tcBorders>
            <w:shd w:val="clear" w:color="auto" w:fill="auto"/>
            <w:noWrap/>
          </w:tcPr>
          <w:p w14:paraId="7ED209D2" w14:textId="23B49B3A"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5ACFC668" w14:textId="6EDD15C0" w:rsidR="001C2CDB" w:rsidRPr="004E7E5A" w:rsidRDefault="001C2CDB"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Return </w:t>
            </w:r>
            <w:r w:rsidRPr="004E7E5A">
              <w:rPr>
                <w:rFonts w:ascii="Times New Roman" w:eastAsia="Times New Roman" w:hAnsi="Times New Roman"/>
                <w:color w:val="000000" w:themeColor="text1"/>
                <w:sz w:val="24"/>
                <w:szCs w:val="24"/>
                <w:lang w:eastAsia="en-GB"/>
              </w:rPr>
              <w:t>divided by</w:t>
            </w:r>
            <w:r w:rsidRPr="004E7E5A">
              <w:rPr>
                <w:rFonts w:ascii="Times New Roman" w:hAnsi="Times New Roman"/>
                <w:color w:val="000000" w:themeColor="text1"/>
                <w:kern w:val="0"/>
                <w:sz w:val="24"/>
                <w:szCs w:val="24"/>
              </w:rPr>
              <w:t xml:space="preserve"> total assets.</w:t>
            </w:r>
          </w:p>
        </w:tc>
        <w:tc>
          <w:tcPr>
            <w:tcW w:w="283" w:type="dxa"/>
            <w:tcBorders>
              <w:top w:val="nil"/>
              <w:left w:val="nil"/>
              <w:bottom w:val="nil"/>
              <w:right w:val="nil"/>
            </w:tcBorders>
          </w:tcPr>
          <w:p w14:paraId="1624D49C"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0BC8B4F0" w14:textId="4A1FCC2C" w:rsidR="001C2CDB" w:rsidRPr="004E7E5A" w:rsidRDefault="00F07097"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r>
            <w:r w:rsidR="006F6C86" w:rsidRPr="004E7E5A">
              <w:rPr>
                <w:rFonts w:ascii="Times New Roman" w:hAnsi="Times New Roman" w:cs="Times New Roman"/>
                <w:color w:val="000000" w:themeColor="text1"/>
                <w:sz w:val="24"/>
                <w:szCs w:val="24"/>
              </w:rPr>
              <w:instrText xml:space="preserve"> ADDIN EN.CITE &lt;EndNote&gt;&lt;Cite AuthorYear="1"&gt;&lt;Author&gt;Julian&lt;/Author&gt;&lt;Year&gt;2013&lt;/Year&gt;&lt;RecNum&gt;2111&lt;/RecNum&gt;&lt;DisplayText&gt;Julian and Ofori-Dankwa (2013)&lt;/DisplayText&gt;&lt;record&gt;&lt;rec-number&gt;2111&lt;/rec-number&gt;&lt;foreign-keys&gt;&lt;key app="EN" db-id="trr00pfsbzzex0ezwf6v5swd9fpfpwfa90xp" timestamp="1630918864" guid="3fcf582f-faa8-427f-be95-7171a1400095"&gt;2111&lt;/key&gt;&lt;/foreign-keys&gt;&lt;ref-type name="Journal Article"&gt;17&lt;/ref-type&gt;&lt;contributors&gt;&lt;authors&gt;&lt;author&gt;Julian, Scott D.&lt;/author&gt;&lt;author&gt;Ofori-Dankwa, Joseph C.&lt;/author&gt;&lt;/a</w:instrText>
            </w:r>
            <w:r w:rsidR="006F6C86" w:rsidRPr="004E7E5A">
              <w:rPr>
                <w:rFonts w:ascii="Times New Roman" w:hAnsi="Times New Roman" w:cs="Times New Roman" w:hint="eastAsia"/>
                <w:color w:val="000000" w:themeColor="text1"/>
                <w:sz w:val="24"/>
                <w:szCs w:val="24"/>
              </w:rPr>
              <w:instrText>uthors&gt;&lt;/contributors&gt;&lt;titles&gt;&lt;title&gt;Financial resource availability and corporate social responsibility expenditures in a sub</w:instrText>
            </w:r>
            <w:r w:rsidR="006F6C86" w:rsidRPr="004E7E5A">
              <w:rPr>
                <w:rFonts w:ascii="Times New Roman" w:hAnsi="Times New Roman" w:cs="Times New Roman" w:hint="eastAsia"/>
                <w:color w:val="000000" w:themeColor="text1"/>
                <w:sz w:val="24"/>
                <w:szCs w:val="24"/>
              </w:rPr>
              <w:instrText>‐</w:instrText>
            </w:r>
            <w:r w:rsidR="006F6C86" w:rsidRPr="004E7E5A">
              <w:rPr>
                <w:rFonts w:ascii="Times New Roman" w:hAnsi="Times New Roman" w:cs="Times New Roman" w:hint="eastAsia"/>
                <w:color w:val="000000" w:themeColor="text1"/>
                <w:sz w:val="24"/>
                <w:szCs w:val="24"/>
              </w:rPr>
              <w:instrText>Saharan economy: The institutional difference hypothesis&lt;/title&gt;&lt;secondary-title&gt;Strategic Management Journal&lt;/secondary-title&gt;&lt;</w:instrText>
            </w:r>
            <w:r w:rsidR="006F6C86" w:rsidRPr="004E7E5A">
              <w:rPr>
                <w:rFonts w:ascii="Times New Roman" w:hAnsi="Times New Roman" w:cs="Times New Roman"/>
                <w:color w:val="000000" w:themeColor="text1"/>
                <w:sz w:val="24"/>
                <w:szCs w:val="24"/>
              </w:rPr>
              <w:instrText>/titles&gt;&lt;periodical&gt;&lt;full-title&gt;Strategic Management Journal&lt;/full-title&gt;&lt;/periodical&gt;&lt;pages&gt;1314-1330&lt;/pages&gt;&lt;volume&gt;34&lt;/volume&gt;&lt;number&gt;11&lt;/number&gt;&lt;dates&gt;&lt;year&gt;2013&lt;/year&gt;&lt;/dates&gt;&lt;urls&gt;&lt;/urls&gt;&lt;/record&gt;&lt;/Cite&gt;&lt;/EndNote&gt;</w:instrText>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Julian and Ofori-Dankwa (2013)</w:t>
            </w:r>
            <w:r w:rsidRPr="004E7E5A">
              <w:rPr>
                <w:rFonts w:ascii="Times New Roman" w:hAnsi="Times New Roman" w:cs="Times New Roman"/>
                <w:color w:val="000000" w:themeColor="text1"/>
                <w:sz w:val="24"/>
                <w:szCs w:val="24"/>
              </w:rPr>
              <w:fldChar w:fldCharType="end"/>
            </w:r>
            <w:r w:rsidR="0050104A" w:rsidRPr="004E7E5A">
              <w:rPr>
                <w:rFonts w:ascii="Times New Roman" w:hAnsi="Times New Roman" w:cs="Times New Roman"/>
                <w:noProof/>
                <w:color w:val="000000" w:themeColor="text1"/>
                <w:sz w:val="24"/>
                <w:szCs w:val="24"/>
              </w:rPr>
              <w:t xml:space="preserve">; </w:t>
            </w:r>
            <w:r w:rsidR="007E555F" w:rsidRPr="004E7E5A">
              <w:rPr>
                <w:rFonts w:ascii="Times New Roman" w:hAnsi="Times New Roman" w:cs="Times New Roman"/>
                <w:color w:val="000000" w:themeColor="text1"/>
                <w:sz w:val="24"/>
                <w:szCs w:val="24"/>
              </w:rPr>
              <w:fldChar w:fldCharType="begin"/>
            </w:r>
            <w:r w:rsidR="00E12D2F">
              <w:rPr>
                <w:rFonts w:ascii="Times New Roman" w:hAnsi="Times New Roman" w:cs="Times New Roman"/>
                <w:color w:val="000000" w:themeColor="text1"/>
                <w:sz w:val="24"/>
                <w:szCs w:val="24"/>
              </w:rPr>
              <w:instrText xml:space="preserve"> ADDIN EN.CITE &lt;EndNote&gt;&lt;Cite AuthorYear="1"&gt;&lt;Author&gt;Duan&lt;/Author&gt;&lt;Year&gt;2018&lt;/Year&gt;&lt;RecNum&gt;2021&lt;/RecNum&gt;&lt;DisplayText&gt;Duan et al. (2018)&lt;/DisplayText&gt;&lt;record&gt;&lt;rec-number&gt;2021&lt;/rec-number&gt;&lt;foreign-keys&gt;&lt;key app="EN" db-id="trr00pfsbzzex0ezwf6v5swd9fpfpwfa90xp" timestamp="1627289800" guid="e127145a-c7e4-44af-be15-a9874a9d23bb"&gt;2021&lt;/key&gt;&lt;/foreign-keys&gt;&lt;ref-type name="Journal Article"&gt;17&lt;/ref-type&gt;&lt;contributors&gt;&lt;authors&gt;&lt;author&gt;Tinghua Duan&lt;/author&gt;&lt;author&gt;Rong Ding&lt;/author&gt;&lt;author&gt;Wenxuan Hou&lt;/author&gt;&lt;author&gt;John Ziyang Zhang&lt;/author&gt;&lt;/authors&gt;&lt;/contributors&gt;&lt;titles&gt;&lt;title&gt;The burden of attention: CEO publicity and tax avoidance&lt;/title&gt;&lt;secondary-title&gt;Journal of Business Research&lt;/secondary-title&gt;&lt;/titles&gt;&lt;periodical&gt;&lt;full-title&gt;Journal of Business Research&lt;/full-title&gt;&lt;/periodical&gt;&lt;pages&gt;90-101&lt;/pages&gt;&lt;volume&gt;87&lt;/volume&gt;&lt;number&gt;6&lt;/number&gt;&lt;dates&gt;&lt;year&gt;2018&lt;/year&gt;&lt;/dates&gt;&lt;urls&gt;&lt;/urls&gt;&lt;/record&gt;&lt;/Cite&gt;&lt;/EndNote&gt;</w:instrText>
            </w:r>
            <w:r w:rsidR="007E555F" w:rsidRPr="004E7E5A">
              <w:rPr>
                <w:rFonts w:ascii="Times New Roman" w:hAnsi="Times New Roman" w:cs="Times New Roman"/>
                <w:color w:val="000000" w:themeColor="text1"/>
                <w:sz w:val="24"/>
                <w:szCs w:val="24"/>
              </w:rPr>
              <w:fldChar w:fldCharType="separate"/>
            </w:r>
            <w:r w:rsidR="00A64CC5" w:rsidRPr="004E7E5A">
              <w:rPr>
                <w:rFonts w:ascii="Times New Roman" w:hAnsi="Times New Roman" w:cs="Times New Roman"/>
                <w:noProof/>
                <w:color w:val="000000" w:themeColor="text1"/>
                <w:sz w:val="24"/>
                <w:szCs w:val="24"/>
              </w:rPr>
              <w:t>Duan et al. (2018)</w:t>
            </w:r>
            <w:r w:rsidR="007E555F" w:rsidRPr="004E7E5A">
              <w:rPr>
                <w:rFonts w:ascii="Times New Roman" w:hAnsi="Times New Roman" w:cs="Times New Roman"/>
                <w:color w:val="000000" w:themeColor="text1"/>
                <w:sz w:val="24"/>
                <w:szCs w:val="24"/>
              </w:rPr>
              <w:fldChar w:fldCharType="end"/>
            </w:r>
          </w:p>
        </w:tc>
      </w:tr>
      <w:tr w:rsidR="001E3466" w:rsidRPr="004E7E5A" w14:paraId="59D2870A" w14:textId="2DD2218C" w:rsidTr="00C65E02">
        <w:trPr>
          <w:trHeight w:val="20"/>
        </w:trPr>
        <w:tc>
          <w:tcPr>
            <w:tcW w:w="3183" w:type="dxa"/>
            <w:tcBorders>
              <w:top w:val="nil"/>
              <w:left w:val="nil"/>
              <w:bottom w:val="nil"/>
              <w:right w:val="nil"/>
            </w:tcBorders>
            <w:shd w:val="clear" w:color="auto" w:fill="auto"/>
            <w:noWrap/>
          </w:tcPr>
          <w:p w14:paraId="1B995389" w14:textId="6BC61D20" w:rsidR="001C2CDB" w:rsidRPr="004E7E5A" w:rsidRDefault="007F4CE1"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Financial leverage</w:t>
            </w:r>
          </w:p>
        </w:tc>
        <w:tc>
          <w:tcPr>
            <w:tcW w:w="238" w:type="dxa"/>
            <w:tcBorders>
              <w:top w:val="nil"/>
              <w:left w:val="nil"/>
              <w:bottom w:val="nil"/>
              <w:right w:val="nil"/>
            </w:tcBorders>
          </w:tcPr>
          <w:p w14:paraId="429F954C"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7F2F69D5" w14:textId="38CF9A4F" w:rsidR="001C2CDB" w:rsidRPr="004E7E5A" w:rsidRDefault="001C2CDB" w:rsidP="001C2CDB">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Lev</w:t>
            </w:r>
          </w:p>
        </w:tc>
        <w:tc>
          <w:tcPr>
            <w:tcW w:w="282" w:type="dxa"/>
            <w:tcBorders>
              <w:top w:val="nil"/>
              <w:left w:val="nil"/>
              <w:bottom w:val="nil"/>
              <w:right w:val="nil"/>
            </w:tcBorders>
            <w:shd w:val="clear" w:color="auto" w:fill="auto"/>
            <w:noWrap/>
          </w:tcPr>
          <w:p w14:paraId="64267B1F" w14:textId="15D90B9F"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334E31A0" w14:textId="460D43FD" w:rsidR="001C2CDB" w:rsidRPr="004E7E5A" w:rsidRDefault="00AC0E5A"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otal financial debt to total assets ratio</w:t>
            </w:r>
          </w:p>
        </w:tc>
        <w:tc>
          <w:tcPr>
            <w:tcW w:w="283" w:type="dxa"/>
            <w:tcBorders>
              <w:top w:val="nil"/>
              <w:left w:val="nil"/>
              <w:bottom w:val="nil"/>
              <w:right w:val="nil"/>
            </w:tcBorders>
          </w:tcPr>
          <w:p w14:paraId="14A2184E"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715DC0D6" w14:textId="0E84E99C" w:rsidR="001C2CDB" w:rsidRPr="004E7E5A" w:rsidRDefault="007F4CE1"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fldChar w:fldCharType="begin">
                <w:fldData xml:space="preserve">PEVuZE5vdGU+PENpdGUgQXV0aG9yWWVhcj0iMSI+PEF1dGhvcj5aaGFuZzwvQXV0aG9yPjxZZWFy
PjIwMTI8L1llYXI+PFJlY051bT4zMjM8L1JlY051bT48RGlzcGxheVRleHQ+WmhhbmcgZXQgYWwu
ICgyMDEyKTsgS2F0bW9uIGV0IGFsLiAoMjAxNyk8L0Rpc3BsYXlUZXh0PjxyZWNvcmQ+PHJlYy1u
dW1iZXI+MzIzPC9yZWMtbnVtYmVyPjxmb3JlaWduLWtleXM+PGtleSBhcHA9IkVOIiBkYi1pZD0i
dHJyMDBwZnNienpleDBlendmNnY1c3dkOWZwZnB3ZmE5MHhwIiB0aW1lc3RhbXA9IjE1ODEwNzk4
MjUiIGd1aWQ9IjY2NjlkZGY5LTA1ODctNGFkZi1hYzE3LWYwM2QzYjI5YjUwOSI+MzIzPC9rZXk+
PC9mb3JlaWduLWtleXM+PHJlZi10eXBlIG5hbWU9IkpvdXJuYWwgQXJ0aWNsZSI+MTc8L3JlZi10
eXBlPjxjb250cmlidXRvcnM+PGF1dGhvcnM+PGF1dGhvcj5aaGFuZywgSmFzb24gUS48L2F1dGhv
cj48YXV0aG9yPlpodSwgSG9uZzwvYXV0aG9yPjxhdXRob3I+RGluZywgSHVuZ2JpbjwvYXV0aG9y
PjwvYXV0aG9ycz48L2NvbnRyaWJ1dG9ycz48dGl0bGVzPjx0aXRsZT5Cb2FyZCBjb21wb3NpdGlv
biBhbmQgY29ycG9yYXRlIHNvY2lhbCByZXNwb25zaWJpbGl0eTogQW4gZW1waXJpY2FsIGludmVz
dGlnYXRpb24gaW4gdGhlIHBvc3Qgc2FyYmFuZXMtb3hsZXkgZXJhPC90aXRsZT48c2Vjb25kYXJ5
LXRpdGxlPkpvdXJuYWwgb2YgQnVzaW5lc3MgRXRoaWNzPC9zZWNvbmRhcnktdGl0bGU+PC90aXRs
ZXM+PHBlcmlvZGljYWw+PGZ1bGwtdGl0bGU+Sm91cm5hbCBvZiBCdXNpbmVzcyBFdGhpY3M8L2Z1
bGwtdGl0bGU+PC9wZXJpb2RpY2FsPjxwYWdlcz4zODEtMzkyPC9wYWdlcz48dm9sdW1lPjExNDwv
dm9sdW1lPjxudW1iZXI+MzwvbnVtYmVyPjxzZWN0aW9uPjM4MTwvc2VjdGlvbj48ZGF0ZXM+PHll
YXI+MjAxMjwveWVhcj48L2RhdGVzPjxpc2JuPjAxNjctNDU0NCYjeEQ7MTU3My0wNjk3PC9pc2Ju
Pjx1cmxzPjwvdXJscz48ZWxlY3Ryb25pYy1yZXNvdXJjZS1udW0+MTAuMTAwNy9zMTA1NTEtMDEy
LTEzNTItMDwvZWxlY3Ryb25pYy1yZXNvdXJjZS1udW0+PC9yZWNvcmQ+PC9DaXRlPjxDaXRlIEF1
dGhvclllYXI9IjEiPjxBdXRob3I+S2F0bW9uPC9BdXRob3I+PFllYXI+MjAxNzwvWWVhcj48UmVj
TnVtPjExNDwvUmVjTnVtPjxyZWNvcmQ+PHJlYy1udW1iZXI+MTE0PC9yZWMtbnVtYmVyPjxmb3Jl
aWduLWtleXM+PGtleSBhcHA9IkVOIiBkYi1pZD0idHJyMDBwZnNienpleDBlendmNnY1c3dkOWZw
ZnB3ZmE5MHhwIiB0aW1lc3RhbXA9IjE1ODA5MTIxNTYiIGd1aWQ9ImE0NTJkZTg4LWQyMjgtNDNj
Ni1hOTQ3LWEwOGFiYWYwMzE3NyI+MTE0PC9rZXk+PC9mb3JlaWduLWtleXM+PHJlZi10eXBlIG5h
bWU9IkpvdXJuYWwgQXJ0aWNsZSI+MTc8L3JlZi10eXBlPjxjb250cmlidXRvcnM+PGF1dGhvcnM+
PGF1dGhvcj5LYXRtb24sIE5vb3JhaXNhaDwvYXV0aG9yPjxhdXRob3I+TW9oYW1hZCwgWmFtIFp1
cml5YXRpPC9hdXRob3I+PGF1dGhvcj5Ob3J3YW5pLCBOb3JsaWEgTWF0PC9hdXRob3I+PGF1dGhv
cj5GYXJvb3F1ZSwgT21hciBBbDwvYXV0aG9yPjwvYXV0aG9ycz48L2NvbnRyaWJ1dG9ycz48dGl0
bGVzPjx0aXRsZT5Db21wcmVoZW5zaXZlIGJvYXJkIGRpdmVyc2l0eSBhbmQgcXVhbGl0eSBvZiBj
b3Jwb3JhdGUgc29jaWFsIHJlc3BvbnNpYmlsaXR5IGRpc2Nsb3N1cmU6IEV2aWRlbmNlIGZyb20g
YW4gZW1lcmdpbmcgbWFya2V0PC90aXRsZT48c2Vjb25kYXJ5LXRpdGxlPkpvdXJuYWwgb2YgQnVz
aW5lc3MgRXRoaWNzPC9zZWNvbmRhcnktdGl0bGU+PC90aXRsZXM+PHBlcmlvZGljYWw+PGZ1bGwt
dGl0bGU+Sm91cm5hbCBvZiBCdXNpbmVzcyBFdGhpY3M8L2Z1bGwtdGl0bGU+PC9wZXJpb2RpY2Fs
PjxwYWdlcz40NDctNDgxPC9wYWdlcz48dm9sdW1lPjE1Nzwvdm9sdW1lPjxudW1iZXI+MjwvbnVt
YmVyPjxzZWN0aW9uPjQ0Nzwvc2VjdGlvbj48ZGF0ZXM+PHllYXI+MjAxNzwveWVhcj48L2RhdGVz
Pjxpc2JuPjAxNjctNDU0NCYjeEQ7MTU3My0wNjk3PC9pc2JuPjx1cmxzPjwvdXJscz48ZWxlY3Ry
b25pYy1yZXNvdXJjZS1udW0+MTAuMTAwNy9zMTA1NTEtMDE3LTM2NzItNjwvZWxlY3Ryb25pYy1y
ZXNvdXJjZS1udW0+PC9yZWNvcmQ+PC9DaXRlPjwvRW5kTm90ZT4A
</w:fldData>
              </w:fldChar>
            </w:r>
            <w:r w:rsidR="00E12D2F">
              <w:rPr>
                <w:rFonts w:ascii="Times New Roman" w:hAnsi="Times New Roman" w:cs="Times New Roman"/>
                <w:color w:val="000000" w:themeColor="text1"/>
                <w:sz w:val="24"/>
                <w:szCs w:val="24"/>
              </w:rPr>
              <w:instrText xml:space="preserve"> ADDIN EN.CITE </w:instrText>
            </w:r>
            <w:r w:rsidR="00E12D2F">
              <w:rPr>
                <w:rFonts w:ascii="Times New Roman" w:hAnsi="Times New Roman" w:cs="Times New Roman"/>
                <w:color w:val="000000" w:themeColor="text1"/>
                <w:sz w:val="24"/>
                <w:szCs w:val="24"/>
              </w:rPr>
              <w:fldChar w:fldCharType="begin">
                <w:fldData xml:space="preserve">PEVuZE5vdGU+PENpdGUgQXV0aG9yWWVhcj0iMSI+PEF1dGhvcj5aaGFuZzwvQXV0aG9yPjxZZWFy
PjIwMTI8L1llYXI+PFJlY051bT4zMjM8L1JlY051bT48RGlzcGxheVRleHQ+WmhhbmcgZXQgYWwu
ICgyMDEyKTsgS2F0bW9uIGV0IGFsLiAoMjAxNyk8L0Rpc3BsYXlUZXh0PjxyZWNvcmQ+PHJlYy1u
dW1iZXI+MzIzPC9yZWMtbnVtYmVyPjxmb3JlaWduLWtleXM+PGtleSBhcHA9IkVOIiBkYi1pZD0i
dHJyMDBwZnNienpleDBlendmNnY1c3dkOWZwZnB3ZmE5MHhwIiB0aW1lc3RhbXA9IjE1ODEwNzk4
MjUiIGd1aWQ9IjY2NjlkZGY5LTA1ODctNGFkZi1hYzE3LWYwM2QzYjI5YjUwOSI+MzIzPC9rZXk+
PC9mb3JlaWduLWtleXM+PHJlZi10eXBlIG5hbWU9IkpvdXJuYWwgQXJ0aWNsZSI+MTc8L3JlZi10
eXBlPjxjb250cmlidXRvcnM+PGF1dGhvcnM+PGF1dGhvcj5aaGFuZywgSmFzb24gUS48L2F1dGhv
cj48YXV0aG9yPlpodSwgSG9uZzwvYXV0aG9yPjxhdXRob3I+RGluZywgSHVuZ2JpbjwvYXV0aG9y
PjwvYXV0aG9ycz48L2NvbnRyaWJ1dG9ycz48dGl0bGVzPjx0aXRsZT5Cb2FyZCBjb21wb3NpdGlv
biBhbmQgY29ycG9yYXRlIHNvY2lhbCByZXNwb25zaWJpbGl0eTogQW4gZW1waXJpY2FsIGludmVz
dGlnYXRpb24gaW4gdGhlIHBvc3Qgc2FyYmFuZXMtb3hsZXkgZXJhPC90aXRsZT48c2Vjb25kYXJ5
LXRpdGxlPkpvdXJuYWwgb2YgQnVzaW5lc3MgRXRoaWNzPC9zZWNvbmRhcnktdGl0bGU+PC90aXRs
ZXM+PHBlcmlvZGljYWw+PGZ1bGwtdGl0bGU+Sm91cm5hbCBvZiBCdXNpbmVzcyBFdGhpY3M8L2Z1
bGwtdGl0bGU+PC9wZXJpb2RpY2FsPjxwYWdlcz4zODEtMzkyPC9wYWdlcz48dm9sdW1lPjExNDwv
dm9sdW1lPjxudW1iZXI+MzwvbnVtYmVyPjxzZWN0aW9uPjM4MTwvc2VjdGlvbj48ZGF0ZXM+PHll
YXI+MjAxMjwveWVhcj48L2RhdGVzPjxpc2JuPjAxNjctNDU0NCYjeEQ7MTU3My0wNjk3PC9pc2Ju
Pjx1cmxzPjwvdXJscz48ZWxlY3Ryb25pYy1yZXNvdXJjZS1udW0+MTAuMTAwNy9zMTA1NTEtMDEy
LTEzNTItMDwvZWxlY3Ryb25pYy1yZXNvdXJjZS1udW0+PC9yZWNvcmQ+PC9DaXRlPjxDaXRlIEF1
dGhvclllYXI9IjEiPjxBdXRob3I+S2F0bW9uPC9BdXRob3I+PFllYXI+MjAxNzwvWWVhcj48UmVj
TnVtPjExNDwvUmVjTnVtPjxyZWNvcmQ+PHJlYy1udW1iZXI+MTE0PC9yZWMtbnVtYmVyPjxmb3Jl
aWduLWtleXM+PGtleSBhcHA9IkVOIiBkYi1pZD0idHJyMDBwZnNienpleDBlendmNnY1c3dkOWZw
ZnB3ZmE5MHhwIiB0aW1lc3RhbXA9IjE1ODA5MTIxNTYiIGd1aWQ9ImE0NTJkZTg4LWQyMjgtNDNj
Ni1hOTQ3LWEwOGFiYWYwMzE3NyI+MTE0PC9rZXk+PC9mb3JlaWduLWtleXM+PHJlZi10eXBlIG5h
bWU9IkpvdXJuYWwgQXJ0aWNsZSI+MTc8L3JlZi10eXBlPjxjb250cmlidXRvcnM+PGF1dGhvcnM+
PGF1dGhvcj5LYXRtb24sIE5vb3JhaXNhaDwvYXV0aG9yPjxhdXRob3I+TW9oYW1hZCwgWmFtIFp1
cml5YXRpPC9hdXRob3I+PGF1dGhvcj5Ob3J3YW5pLCBOb3JsaWEgTWF0PC9hdXRob3I+PGF1dGhv
cj5GYXJvb3F1ZSwgT21hciBBbDwvYXV0aG9yPjwvYXV0aG9ycz48L2NvbnRyaWJ1dG9ycz48dGl0
bGVzPjx0aXRsZT5Db21wcmVoZW5zaXZlIGJvYXJkIGRpdmVyc2l0eSBhbmQgcXVhbGl0eSBvZiBj
b3Jwb3JhdGUgc29jaWFsIHJlc3BvbnNpYmlsaXR5IGRpc2Nsb3N1cmU6IEV2aWRlbmNlIGZyb20g
YW4gZW1lcmdpbmcgbWFya2V0PC90aXRsZT48c2Vjb25kYXJ5LXRpdGxlPkpvdXJuYWwgb2YgQnVz
aW5lc3MgRXRoaWNzPC9zZWNvbmRhcnktdGl0bGU+PC90aXRsZXM+PHBlcmlvZGljYWw+PGZ1bGwt
dGl0bGU+Sm91cm5hbCBvZiBCdXNpbmVzcyBFdGhpY3M8L2Z1bGwtdGl0bGU+PC9wZXJpb2RpY2Fs
PjxwYWdlcz40NDctNDgxPC9wYWdlcz48dm9sdW1lPjE1Nzwvdm9sdW1lPjxudW1iZXI+MjwvbnVt
YmVyPjxzZWN0aW9uPjQ0Nzwvc2VjdGlvbj48ZGF0ZXM+PHllYXI+MjAxNzwveWVhcj48L2RhdGVz
Pjxpc2JuPjAxNjctNDU0NCYjeEQ7MTU3My0wNjk3PC9pc2JuPjx1cmxzPjwvdXJscz48ZWxlY3Ry
b25pYy1yZXNvdXJjZS1udW0+MTAuMTAwNy9zMTA1NTEtMDE3LTM2NzItNjwvZWxlY3Ryb25pYy1y
ZXNvdXJjZS1udW0+PC9yZWNvcmQ+PC9DaXRlPjwvRW5kTm90ZT4A
</w:fldData>
              </w:fldChar>
            </w:r>
            <w:r w:rsidR="00E12D2F">
              <w:rPr>
                <w:rFonts w:ascii="Times New Roman" w:hAnsi="Times New Roman" w:cs="Times New Roman"/>
                <w:color w:val="000000" w:themeColor="text1"/>
                <w:sz w:val="24"/>
                <w:szCs w:val="24"/>
              </w:rPr>
              <w:instrText xml:space="preserve"> ADDIN EN.CITE.DATA </w:instrText>
            </w:r>
            <w:r w:rsidR="00E12D2F">
              <w:rPr>
                <w:rFonts w:ascii="Times New Roman" w:hAnsi="Times New Roman" w:cs="Times New Roman"/>
                <w:color w:val="000000" w:themeColor="text1"/>
                <w:sz w:val="24"/>
                <w:szCs w:val="24"/>
              </w:rPr>
            </w:r>
            <w:r w:rsidR="00E12D2F">
              <w:rPr>
                <w:rFonts w:ascii="Times New Roman" w:hAnsi="Times New Roman" w:cs="Times New Roman"/>
                <w:color w:val="000000" w:themeColor="text1"/>
                <w:sz w:val="24"/>
                <w:szCs w:val="24"/>
              </w:rPr>
              <w:fldChar w:fldCharType="end"/>
            </w:r>
            <w:r w:rsidRPr="004E7E5A">
              <w:rPr>
                <w:rFonts w:ascii="Times New Roman" w:hAnsi="Times New Roman" w:cs="Times New Roman"/>
                <w:color w:val="000000" w:themeColor="text1"/>
                <w:sz w:val="24"/>
                <w:szCs w:val="24"/>
              </w:rPr>
            </w:r>
            <w:r w:rsidRPr="004E7E5A">
              <w:rPr>
                <w:rFonts w:ascii="Times New Roman" w:hAnsi="Times New Roman" w:cs="Times New Roman"/>
                <w:color w:val="000000" w:themeColor="text1"/>
                <w:sz w:val="24"/>
                <w:szCs w:val="24"/>
              </w:rPr>
              <w:fldChar w:fldCharType="separate"/>
            </w:r>
            <w:r w:rsidR="00927A78" w:rsidRPr="004E7E5A">
              <w:rPr>
                <w:rFonts w:ascii="Times New Roman" w:hAnsi="Times New Roman" w:cs="Times New Roman"/>
                <w:noProof/>
                <w:color w:val="000000" w:themeColor="text1"/>
                <w:sz w:val="24"/>
                <w:szCs w:val="24"/>
              </w:rPr>
              <w:t>Zhang et al. (2012); Katmon et al. (2017)</w:t>
            </w:r>
            <w:r w:rsidRPr="004E7E5A">
              <w:rPr>
                <w:rFonts w:ascii="Times New Roman" w:hAnsi="Times New Roman" w:cs="Times New Roman"/>
                <w:color w:val="000000" w:themeColor="text1"/>
                <w:sz w:val="24"/>
                <w:szCs w:val="24"/>
              </w:rPr>
              <w:fldChar w:fldCharType="end"/>
            </w:r>
          </w:p>
        </w:tc>
      </w:tr>
      <w:tr w:rsidR="001E3466" w:rsidRPr="004E7E5A" w14:paraId="010CE38D" w14:textId="34BBCECC" w:rsidTr="00C65E02">
        <w:trPr>
          <w:trHeight w:val="20"/>
        </w:trPr>
        <w:tc>
          <w:tcPr>
            <w:tcW w:w="3183" w:type="dxa"/>
            <w:tcBorders>
              <w:top w:val="nil"/>
              <w:left w:val="nil"/>
              <w:bottom w:val="nil"/>
              <w:right w:val="nil"/>
            </w:tcBorders>
            <w:shd w:val="clear" w:color="auto" w:fill="auto"/>
            <w:noWrap/>
          </w:tcPr>
          <w:p w14:paraId="7C936225" w14:textId="7E6B8EC2" w:rsidR="001C2CDB" w:rsidRPr="004E7E5A" w:rsidRDefault="007F4CE1"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lastRenderedPageBreak/>
              <w:t>Correlation between the top ten shareholders</w:t>
            </w:r>
          </w:p>
        </w:tc>
        <w:tc>
          <w:tcPr>
            <w:tcW w:w="238" w:type="dxa"/>
            <w:tcBorders>
              <w:top w:val="nil"/>
              <w:left w:val="nil"/>
              <w:bottom w:val="nil"/>
              <w:right w:val="nil"/>
            </w:tcBorders>
          </w:tcPr>
          <w:p w14:paraId="5B5C7BB2"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06024A69" w14:textId="0F5FA889" w:rsidR="001C2CDB" w:rsidRPr="004E7E5A" w:rsidRDefault="001C2CDB" w:rsidP="001C2CDB">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Correlation</w:t>
            </w:r>
          </w:p>
        </w:tc>
        <w:tc>
          <w:tcPr>
            <w:tcW w:w="282" w:type="dxa"/>
            <w:tcBorders>
              <w:top w:val="nil"/>
              <w:left w:val="nil"/>
              <w:bottom w:val="nil"/>
              <w:right w:val="nil"/>
            </w:tcBorders>
            <w:shd w:val="clear" w:color="auto" w:fill="auto"/>
            <w:noWrap/>
          </w:tcPr>
          <w:p w14:paraId="3D292BA3" w14:textId="58FC1FCA"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6F7BF257" w14:textId="183FF805" w:rsidR="001C2CDB" w:rsidRPr="004E7E5A" w:rsidRDefault="00AC0E5A"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A</w:t>
            </w:r>
            <w:r w:rsidR="001C2CDB" w:rsidRPr="004E7E5A">
              <w:rPr>
                <w:rFonts w:ascii="Times New Roman" w:hAnsi="Times New Roman"/>
                <w:color w:val="000000" w:themeColor="text1"/>
                <w:kern w:val="0"/>
                <w:sz w:val="24"/>
                <w:szCs w:val="24"/>
              </w:rPr>
              <w:t>n indicator variable equal to 1 if the top ten shareholders are not correlated</w:t>
            </w:r>
            <w:r w:rsidR="001C2CDB" w:rsidRPr="004E7E5A">
              <w:rPr>
                <w:rFonts w:ascii="Times New Roman" w:eastAsia="Times New Roman" w:hAnsi="Times New Roman"/>
                <w:color w:val="000000" w:themeColor="text1"/>
                <w:sz w:val="24"/>
                <w:szCs w:val="24"/>
                <w:lang w:eastAsia="en-GB"/>
              </w:rPr>
              <w:t xml:space="preserve">, and </w:t>
            </w:r>
            <w:r w:rsidR="001C2CDB" w:rsidRPr="004E7E5A">
              <w:rPr>
                <w:rFonts w:ascii="Times New Roman" w:hAnsi="Times New Roman"/>
                <w:color w:val="000000" w:themeColor="text1"/>
                <w:kern w:val="0"/>
                <w:sz w:val="24"/>
                <w:szCs w:val="24"/>
              </w:rPr>
              <w:t>equal to 2 if the top ten shareholders are correlated.</w:t>
            </w:r>
            <w:r w:rsidR="001C2CDB" w:rsidRPr="004E7E5A">
              <w:rPr>
                <w:rFonts w:ascii="Times New Roman" w:eastAsia="Times New Roman" w:hAnsi="Times New Roman"/>
                <w:color w:val="000000" w:themeColor="text1"/>
                <w:sz w:val="24"/>
                <w:szCs w:val="24"/>
                <w:lang w:eastAsia="en-GB"/>
              </w:rPr>
              <w:t xml:space="preserve"> In case of uncertainty, the value is 3</w:t>
            </w:r>
            <w:r w:rsidR="001C2CDB" w:rsidRPr="004E7E5A">
              <w:rPr>
                <w:rFonts w:ascii="Times New Roman" w:hAnsi="Times New Roman"/>
                <w:color w:val="000000" w:themeColor="text1"/>
                <w:kern w:val="0"/>
                <w:sz w:val="24"/>
                <w:szCs w:val="24"/>
              </w:rPr>
              <w:t>.</w:t>
            </w:r>
          </w:p>
        </w:tc>
        <w:tc>
          <w:tcPr>
            <w:tcW w:w="283" w:type="dxa"/>
            <w:tcBorders>
              <w:top w:val="nil"/>
              <w:left w:val="nil"/>
              <w:bottom w:val="nil"/>
              <w:right w:val="nil"/>
            </w:tcBorders>
          </w:tcPr>
          <w:p w14:paraId="57639B7E"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23F94818" w14:textId="06BBD26D" w:rsidR="001C2CDB" w:rsidRPr="004E7E5A" w:rsidRDefault="009865A1"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kern w:val="0"/>
                <w:sz w:val="24"/>
                <w:szCs w:val="24"/>
              </w:rPr>
              <w:fldChar w:fldCharType="begin"/>
            </w:r>
            <w:r w:rsidR="006F6C86" w:rsidRPr="004E7E5A">
              <w:rPr>
                <w:rFonts w:ascii="Times New Roman" w:hAnsi="Times New Roman" w:cs="Times New Roman"/>
                <w:color w:val="000000" w:themeColor="text1"/>
                <w:kern w:val="0"/>
                <w:sz w:val="24"/>
                <w:szCs w:val="24"/>
              </w:rPr>
              <w:instrText xml:space="preserve"> ADDIN EN.CITE &lt;EndNote&gt;&lt;Cite AuthorYear="1"&gt;&lt;Author&gt;Maury&lt;/Author&gt;&lt;Year&gt;2005&lt;/Year&gt;&lt;RecNum&gt;2122&lt;/RecNum&gt;&lt;DisplayText&gt;Maury and Pajuste (2005)&lt;/DisplayText&gt;&lt;record&gt;&lt;rec-number&gt;2122&lt;/rec-number&gt;&lt;foreign-keys&gt;&lt;key app="EN" db-id="trr00pfsbzzex0ezwf6v5swd9fpfpwfa90xp" timestamp="1631357298" guid="7a1538a9-20ab-45cb-98a3-301ecbb860e3"&gt;2122&lt;/key&gt;&lt;/foreign-keys&gt;&lt;ref-type name="Journal Article"&gt;17&lt;/ref-type&gt;&lt;contributors&gt;&lt;authors&gt;&lt;author&gt;Maury, Benjamin&lt;/author&gt;&lt;author&gt;Pajuste, Anete&lt;/author&gt;&lt;/authors&gt;&lt;/contributors&gt;&lt;titles&gt;&lt;title&gt;Multiple large shareholders and firm value&lt;/title&gt;&lt;secondary-title&gt;Journal of Banking &amp;amp; Finance&lt;/secondary-title&gt;&lt;/titles&gt;&lt;periodical&gt;&lt;full-title&gt;Journal of Banking &amp;amp; Finance&lt;/full-title&gt;&lt;/periodical&gt;&lt;pages&gt;1813-1834&lt;/pages&gt;&lt;volume&gt;29&lt;/volume&gt;&lt;number&gt;7&lt;/number&gt;&lt;keywords&gt;&lt;keyword&gt;Corporate governance&lt;/keyword&gt;&lt;keyword&gt;Ownership structure&lt;/keyword&gt;&lt;keyword&gt;Multiple blockholders&lt;/keyword&gt;&lt;keyword&gt;Firm value&lt;/keyword&gt;&lt;/keywords&gt;&lt;dates&gt;&lt;year&gt;2005&lt;/year&gt;&lt;pub-dates&gt;&lt;date&gt;2005/07/01/&lt;/date&gt;&lt;/pub-dates&gt;&lt;/dates&gt;&lt;isbn&gt;0378-4266&lt;/isbn&gt;&lt;urls&gt;&lt;related-urls&gt;&lt;url&gt;https://www.sciencedirect.com/science/article/pii/S0378426604001396&lt;/url&gt;&lt;/related-urls&gt;&lt;/urls&gt;&lt;electronic-resource-num&gt;https://doi.org/10.1016/j.jbankfin.2004.07.002&lt;/electronic-resource-num&gt;&lt;/record&gt;&lt;/Cite&gt;&lt;/EndNote&gt;</w:instrText>
            </w:r>
            <w:r w:rsidRPr="004E7E5A">
              <w:rPr>
                <w:rFonts w:ascii="Times New Roman" w:hAnsi="Times New Roman" w:cs="Times New Roman"/>
                <w:color w:val="000000" w:themeColor="text1"/>
                <w:kern w:val="0"/>
                <w:sz w:val="24"/>
                <w:szCs w:val="24"/>
              </w:rPr>
              <w:fldChar w:fldCharType="separate"/>
            </w:r>
            <w:r w:rsidR="00806B5E" w:rsidRPr="004E7E5A">
              <w:rPr>
                <w:rFonts w:ascii="Times New Roman" w:hAnsi="Times New Roman" w:cs="Times New Roman"/>
                <w:noProof/>
                <w:color w:val="000000" w:themeColor="text1"/>
                <w:kern w:val="0"/>
                <w:sz w:val="24"/>
                <w:szCs w:val="24"/>
              </w:rPr>
              <w:t>Maury and Pajuste (2005)</w:t>
            </w:r>
            <w:r w:rsidRPr="004E7E5A">
              <w:rPr>
                <w:rFonts w:ascii="Times New Roman" w:hAnsi="Times New Roman" w:cs="Times New Roman"/>
                <w:color w:val="000000" w:themeColor="text1"/>
                <w:kern w:val="0"/>
                <w:sz w:val="24"/>
                <w:szCs w:val="24"/>
              </w:rPr>
              <w:fldChar w:fldCharType="end"/>
            </w:r>
          </w:p>
        </w:tc>
      </w:tr>
      <w:tr w:rsidR="001E3466" w:rsidRPr="004E7E5A" w14:paraId="6559813D" w14:textId="2D4F8E59" w:rsidTr="00C65E02">
        <w:trPr>
          <w:trHeight w:val="20"/>
        </w:trPr>
        <w:tc>
          <w:tcPr>
            <w:tcW w:w="3183" w:type="dxa"/>
            <w:tcBorders>
              <w:top w:val="nil"/>
              <w:left w:val="nil"/>
              <w:bottom w:val="nil"/>
              <w:right w:val="nil"/>
            </w:tcBorders>
            <w:shd w:val="clear" w:color="auto" w:fill="auto"/>
            <w:noWrap/>
          </w:tcPr>
          <w:p w14:paraId="66825A15" w14:textId="76E131A9" w:rsidR="001C2CDB" w:rsidRPr="004E7E5A" w:rsidRDefault="00BB5010"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Capital expenditures</w:t>
            </w:r>
          </w:p>
        </w:tc>
        <w:tc>
          <w:tcPr>
            <w:tcW w:w="238" w:type="dxa"/>
            <w:tcBorders>
              <w:top w:val="nil"/>
              <w:left w:val="nil"/>
              <w:bottom w:val="nil"/>
              <w:right w:val="nil"/>
            </w:tcBorders>
          </w:tcPr>
          <w:p w14:paraId="4E0D33A7"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6B8377B0" w14:textId="63D14F75" w:rsidR="001C2CDB" w:rsidRPr="004E7E5A" w:rsidRDefault="001C2CDB" w:rsidP="001C2CDB">
            <w:pPr>
              <w:jc w:val="center"/>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Fixasset</w:t>
            </w:r>
            <w:proofErr w:type="spellEnd"/>
          </w:p>
        </w:tc>
        <w:tc>
          <w:tcPr>
            <w:tcW w:w="282" w:type="dxa"/>
            <w:tcBorders>
              <w:top w:val="nil"/>
              <w:left w:val="nil"/>
              <w:bottom w:val="nil"/>
              <w:right w:val="nil"/>
            </w:tcBorders>
            <w:shd w:val="clear" w:color="auto" w:fill="auto"/>
            <w:noWrap/>
          </w:tcPr>
          <w:p w14:paraId="31C6CADF" w14:textId="20ED6375"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326199E4" w14:textId="77777777" w:rsidR="001C2CDB" w:rsidRPr="004E7E5A" w:rsidRDefault="001C2CDB" w:rsidP="001C2CDB">
            <w:pPr>
              <w:ind w:left="240" w:hangingChars="100" w:hanging="240"/>
              <w:rPr>
                <w:rFonts w:ascii="Times New Roman" w:eastAsia="宋体" w:hAnsi="Times New Roman"/>
                <w:color w:val="000000" w:themeColor="text1"/>
                <w:kern w:val="0"/>
                <w:sz w:val="24"/>
                <w:szCs w:val="24"/>
              </w:rPr>
            </w:pPr>
            <w:r w:rsidRPr="004E7E5A">
              <w:rPr>
                <w:rFonts w:ascii="Times New Roman" w:hAnsi="Times New Roman"/>
                <w:color w:val="000000" w:themeColor="text1"/>
                <w:kern w:val="0"/>
                <w:sz w:val="24"/>
                <w:szCs w:val="24"/>
              </w:rPr>
              <w:t xml:space="preserve">Fixed </w:t>
            </w:r>
            <w:r w:rsidRPr="004E7E5A">
              <w:rPr>
                <w:rFonts w:ascii="Times New Roman" w:eastAsia="Times New Roman" w:hAnsi="Times New Roman"/>
                <w:color w:val="000000" w:themeColor="text1"/>
                <w:sz w:val="24"/>
                <w:szCs w:val="24"/>
                <w:lang w:eastAsia="en-GB"/>
              </w:rPr>
              <w:t>assets divided by total assets</w:t>
            </w:r>
            <w:r w:rsidRPr="004E7E5A">
              <w:rPr>
                <w:rFonts w:ascii="Times New Roman" w:eastAsia="宋体" w:hAnsi="Times New Roman"/>
                <w:color w:val="000000" w:themeColor="text1"/>
                <w:sz w:val="24"/>
                <w:szCs w:val="24"/>
              </w:rPr>
              <w:t>.</w:t>
            </w:r>
          </w:p>
        </w:tc>
        <w:tc>
          <w:tcPr>
            <w:tcW w:w="283" w:type="dxa"/>
            <w:tcBorders>
              <w:top w:val="nil"/>
              <w:left w:val="nil"/>
              <w:bottom w:val="nil"/>
              <w:right w:val="nil"/>
            </w:tcBorders>
          </w:tcPr>
          <w:p w14:paraId="7AE24EBC"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6014A6B3" w14:textId="7271DDD9" w:rsidR="001C2CDB" w:rsidRPr="004E7E5A" w:rsidRDefault="00BB5010"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t>Shaukat et al. (2016)</w:t>
            </w:r>
          </w:p>
        </w:tc>
      </w:tr>
      <w:tr w:rsidR="001E3466" w:rsidRPr="004E7E5A" w14:paraId="0D5C4E04" w14:textId="134C0DFA" w:rsidTr="00C65E02">
        <w:trPr>
          <w:trHeight w:val="20"/>
        </w:trPr>
        <w:tc>
          <w:tcPr>
            <w:tcW w:w="3183" w:type="dxa"/>
            <w:tcBorders>
              <w:top w:val="nil"/>
              <w:left w:val="nil"/>
              <w:bottom w:val="nil"/>
              <w:right w:val="nil"/>
            </w:tcBorders>
            <w:shd w:val="clear" w:color="auto" w:fill="auto"/>
            <w:noWrap/>
          </w:tcPr>
          <w:p w14:paraId="35BFF0F4" w14:textId="242ADE5B" w:rsidR="001C2CDB" w:rsidRPr="004E7E5A" w:rsidRDefault="000C2629"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Top 10 block holders</w:t>
            </w:r>
          </w:p>
        </w:tc>
        <w:tc>
          <w:tcPr>
            <w:tcW w:w="238" w:type="dxa"/>
            <w:tcBorders>
              <w:top w:val="nil"/>
              <w:left w:val="nil"/>
              <w:bottom w:val="nil"/>
              <w:right w:val="nil"/>
            </w:tcBorders>
          </w:tcPr>
          <w:p w14:paraId="12D3247B"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nil"/>
              <w:right w:val="nil"/>
            </w:tcBorders>
          </w:tcPr>
          <w:p w14:paraId="492B3CAE" w14:textId="6FE2247A" w:rsidR="001C2CDB" w:rsidRPr="004E7E5A" w:rsidRDefault="001C2CDB" w:rsidP="001C2CDB">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Share</w:t>
            </w:r>
          </w:p>
        </w:tc>
        <w:tc>
          <w:tcPr>
            <w:tcW w:w="282" w:type="dxa"/>
            <w:tcBorders>
              <w:top w:val="nil"/>
              <w:left w:val="nil"/>
              <w:bottom w:val="nil"/>
              <w:right w:val="nil"/>
            </w:tcBorders>
            <w:shd w:val="clear" w:color="auto" w:fill="auto"/>
            <w:noWrap/>
          </w:tcPr>
          <w:p w14:paraId="1F8B9AC8" w14:textId="2D939BF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nil"/>
              <w:right w:val="nil"/>
            </w:tcBorders>
            <w:shd w:val="clear" w:color="auto" w:fill="auto"/>
          </w:tcPr>
          <w:p w14:paraId="49BDB1D6" w14:textId="0CC5DEF2" w:rsidR="001C2CDB" w:rsidRPr="004E7E5A" w:rsidRDefault="001C2CDB"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sum of top 10 shareholders’ ownership</w:t>
            </w:r>
            <w:r w:rsidRPr="004E7E5A">
              <w:rPr>
                <w:rFonts w:ascii="Times New Roman" w:eastAsia="Times New Roman" w:hAnsi="Times New Roman"/>
                <w:color w:val="000000" w:themeColor="text1"/>
                <w:sz w:val="24"/>
                <w:szCs w:val="24"/>
                <w:lang w:eastAsia="en-GB"/>
              </w:rPr>
              <w:t xml:space="preserve"> divided by total</w:t>
            </w:r>
            <w:r w:rsidRPr="004E7E5A">
              <w:rPr>
                <w:rFonts w:ascii="Times New Roman" w:hAnsi="Times New Roman"/>
                <w:color w:val="000000" w:themeColor="text1"/>
                <w:kern w:val="0"/>
                <w:sz w:val="24"/>
                <w:szCs w:val="24"/>
              </w:rPr>
              <w:t xml:space="preserve"> ownership.</w:t>
            </w:r>
          </w:p>
        </w:tc>
        <w:tc>
          <w:tcPr>
            <w:tcW w:w="283" w:type="dxa"/>
            <w:tcBorders>
              <w:top w:val="nil"/>
              <w:left w:val="nil"/>
              <w:bottom w:val="nil"/>
              <w:right w:val="nil"/>
            </w:tcBorders>
          </w:tcPr>
          <w:p w14:paraId="53CE9DAE"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nil"/>
              <w:right w:val="nil"/>
            </w:tcBorders>
          </w:tcPr>
          <w:p w14:paraId="67C0E757" w14:textId="1D28CFC0" w:rsidR="001C2CDB" w:rsidRPr="004E7E5A" w:rsidRDefault="000C2629"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t>Johnson and Greening (1999)</w:t>
            </w:r>
          </w:p>
        </w:tc>
      </w:tr>
      <w:tr w:rsidR="001E3466" w:rsidRPr="004E7E5A" w14:paraId="60330EE0" w14:textId="6E77E54C" w:rsidTr="009E0F07">
        <w:trPr>
          <w:trHeight w:val="20"/>
        </w:trPr>
        <w:tc>
          <w:tcPr>
            <w:tcW w:w="3183" w:type="dxa"/>
            <w:tcBorders>
              <w:top w:val="nil"/>
              <w:left w:val="nil"/>
              <w:right w:val="nil"/>
            </w:tcBorders>
            <w:shd w:val="clear" w:color="auto" w:fill="auto"/>
            <w:noWrap/>
          </w:tcPr>
          <w:p w14:paraId="292998D1" w14:textId="3AEB23F6" w:rsidR="001C2CDB" w:rsidRPr="004E7E5A" w:rsidRDefault="00E4411B"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The nature of ownership</w:t>
            </w:r>
          </w:p>
        </w:tc>
        <w:tc>
          <w:tcPr>
            <w:tcW w:w="238" w:type="dxa"/>
            <w:tcBorders>
              <w:top w:val="nil"/>
              <w:left w:val="nil"/>
              <w:right w:val="nil"/>
            </w:tcBorders>
          </w:tcPr>
          <w:p w14:paraId="5F43548D"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right w:val="nil"/>
            </w:tcBorders>
          </w:tcPr>
          <w:p w14:paraId="350F940B" w14:textId="37204798" w:rsidR="001C2CDB" w:rsidRPr="004E7E5A" w:rsidRDefault="001C2CDB" w:rsidP="001C2CDB">
            <w:pPr>
              <w:jc w:val="center"/>
              <w:rPr>
                <w:rFonts w:ascii="Times New Roman" w:eastAsia="Times New Roman" w:hAnsi="Times New Roman"/>
                <w:color w:val="000000" w:themeColor="text1"/>
                <w:sz w:val="24"/>
                <w:szCs w:val="24"/>
                <w:lang w:eastAsia="en-GB"/>
              </w:rPr>
            </w:pPr>
            <w:proofErr w:type="spellStart"/>
            <w:r w:rsidRPr="004E7E5A">
              <w:rPr>
                <w:rFonts w:ascii="Times New Roman" w:hAnsi="Times New Roman"/>
                <w:i/>
                <w:iCs/>
                <w:color w:val="000000" w:themeColor="text1"/>
                <w:kern w:val="0"/>
                <w:sz w:val="24"/>
                <w:szCs w:val="24"/>
              </w:rPr>
              <w:t>Soe</w:t>
            </w:r>
            <w:proofErr w:type="spellEnd"/>
          </w:p>
        </w:tc>
        <w:tc>
          <w:tcPr>
            <w:tcW w:w="282" w:type="dxa"/>
            <w:tcBorders>
              <w:top w:val="nil"/>
              <w:left w:val="nil"/>
              <w:right w:val="nil"/>
            </w:tcBorders>
            <w:shd w:val="clear" w:color="auto" w:fill="auto"/>
            <w:noWrap/>
          </w:tcPr>
          <w:p w14:paraId="3BD84798" w14:textId="1AC3A951"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right w:val="nil"/>
            </w:tcBorders>
            <w:shd w:val="clear" w:color="auto" w:fill="auto"/>
          </w:tcPr>
          <w:p w14:paraId="733F5880" w14:textId="3563198B" w:rsidR="001C2CDB" w:rsidRPr="004E7E5A" w:rsidRDefault="00A9290D"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An indicator variable </w:t>
            </w:r>
            <w:r w:rsidR="001C2CDB" w:rsidRPr="004E7E5A">
              <w:rPr>
                <w:rFonts w:ascii="Times New Roman" w:hAnsi="Times New Roman"/>
                <w:color w:val="000000" w:themeColor="text1"/>
                <w:kern w:val="0"/>
                <w:sz w:val="24"/>
                <w:szCs w:val="24"/>
              </w:rPr>
              <w:t xml:space="preserve">equal to 1 if the enterprise is state-owned, </w:t>
            </w:r>
            <w:r w:rsidR="001C2CDB" w:rsidRPr="004E7E5A">
              <w:rPr>
                <w:rFonts w:ascii="Times New Roman" w:eastAsia="Times New Roman" w:hAnsi="Times New Roman"/>
                <w:color w:val="000000" w:themeColor="text1"/>
                <w:sz w:val="24"/>
                <w:szCs w:val="24"/>
                <w:lang w:eastAsia="en-GB"/>
              </w:rPr>
              <w:t>and 0 otherwise.</w:t>
            </w:r>
          </w:p>
        </w:tc>
        <w:tc>
          <w:tcPr>
            <w:tcW w:w="283" w:type="dxa"/>
            <w:tcBorders>
              <w:top w:val="nil"/>
              <w:left w:val="nil"/>
              <w:right w:val="nil"/>
            </w:tcBorders>
          </w:tcPr>
          <w:p w14:paraId="3CFB5A6F"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right w:val="nil"/>
            </w:tcBorders>
          </w:tcPr>
          <w:p w14:paraId="08A475A5" w14:textId="4CAD5041" w:rsidR="001C2CDB" w:rsidRPr="004E7E5A" w:rsidRDefault="00E4411B"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t>Liao et al. (2016)</w:t>
            </w:r>
          </w:p>
        </w:tc>
      </w:tr>
      <w:tr w:rsidR="00113A81" w:rsidRPr="004E7E5A" w14:paraId="16AA1C84" w14:textId="2841F71C" w:rsidTr="009E0F07">
        <w:trPr>
          <w:trHeight w:val="20"/>
        </w:trPr>
        <w:tc>
          <w:tcPr>
            <w:tcW w:w="3183" w:type="dxa"/>
            <w:tcBorders>
              <w:top w:val="nil"/>
              <w:left w:val="nil"/>
              <w:bottom w:val="single" w:sz="4" w:space="0" w:color="auto"/>
              <w:right w:val="nil"/>
            </w:tcBorders>
            <w:shd w:val="clear" w:color="auto" w:fill="auto"/>
            <w:noWrap/>
          </w:tcPr>
          <w:p w14:paraId="21CE8244" w14:textId="42484FF0" w:rsidR="001C2CDB" w:rsidRPr="004E7E5A" w:rsidRDefault="00A65ED3" w:rsidP="001C2CDB">
            <w:pPr>
              <w:jc w:val="left"/>
              <w:rPr>
                <w:rFonts w:ascii="Times New Roman" w:eastAsia="Times New Roman" w:hAnsi="Times New Roman"/>
                <w:color w:val="000000" w:themeColor="text1"/>
                <w:sz w:val="24"/>
                <w:szCs w:val="24"/>
                <w:lang w:eastAsia="en-GB"/>
              </w:rPr>
            </w:pPr>
            <w:r w:rsidRPr="004E7E5A">
              <w:rPr>
                <w:rFonts w:ascii="Times New Roman" w:eastAsia="Times New Roman" w:hAnsi="Times New Roman"/>
                <w:color w:val="000000" w:themeColor="text1"/>
                <w:sz w:val="24"/>
                <w:szCs w:val="24"/>
                <w:lang w:eastAsia="en-GB"/>
              </w:rPr>
              <w:t>F</w:t>
            </w:r>
            <w:r w:rsidR="00E4411B" w:rsidRPr="004E7E5A">
              <w:rPr>
                <w:rFonts w:ascii="Times New Roman" w:eastAsia="Times New Roman" w:hAnsi="Times New Roman"/>
                <w:color w:val="000000" w:themeColor="text1"/>
                <w:sz w:val="24"/>
                <w:szCs w:val="24"/>
                <w:lang w:eastAsia="en-GB"/>
              </w:rPr>
              <w:t>irm listing</w:t>
            </w:r>
          </w:p>
        </w:tc>
        <w:tc>
          <w:tcPr>
            <w:tcW w:w="238" w:type="dxa"/>
            <w:tcBorders>
              <w:top w:val="nil"/>
              <w:left w:val="nil"/>
              <w:bottom w:val="single" w:sz="4" w:space="0" w:color="auto"/>
              <w:right w:val="nil"/>
            </w:tcBorders>
          </w:tcPr>
          <w:p w14:paraId="29C1F1D3" w14:textId="77777777"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1676" w:type="dxa"/>
            <w:tcBorders>
              <w:top w:val="nil"/>
              <w:left w:val="nil"/>
              <w:bottom w:val="single" w:sz="4" w:space="0" w:color="auto"/>
              <w:right w:val="nil"/>
            </w:tcBorders>
          </w:tcPr>
          <w:p w14:paraId="1066EFB1" w14:textId="6C676DC7" w:rsidR="001C2CDB" w:rsidRPr="004E7E5A" w:rsidRDefault="001C2CDB" w:rsidP="001C2CDB">
            <w:pPr>
              <w:jc w:val="center"/>
              <w:rPr>
                <w:rFonts w:ascii="Times New Roman" w:eastAsia="Times New Roman" w:hAnsi="Times New Roman"/>
                <w:color w:val="000000" w:themeColor="text1"/>
                <w:sz w:val="24"/>
                <w:szCs w:val="24"/>
                <w:lang w:eastAsia="en-GB"/>
              </w:rPr>
            </w:pPr>
            <w:r w:rsidRPr="004E7E5A">
              <w:rPr>
                <w:rFonts w:ascii="Times New Roman" w:hAnsi="Times New Roman"/>
                <w:i/>
                <w:iCs/>
                <w:color w:val="000000" w:themeColor="text1"/>
                <w:kern w:val="0"/>
                <w:sz w:val="24"/>
                <w:szCs w:val="24"/>
              </w:rPr>
              <w:t>Firm age</w:t>
            </w:r>
          </w:p>
        </w:tc>
        <w:tc>
          <w:tcPr>
            <w:tcW w:w="282" w:type="dxa"/>
            <w:tcBorders>
              <w:top w:val="nil"/>
              <w:left w:val="nil"/>
              <w:bottom w:val="single" w:sz="4" w:space="0" w:color="auto"/>
              <w:right w:val="nil"/>
            </w:tcBorders>
            <w:shd w:val="clear" w:color="auto" w:fill="auto"/>
            <w:noWrap/>
          </w:tcPr>
          <w:p w14:paraId="0A682AD8" w14:textId="31AF3646" w:rsidR="001C2CDB" w:rsidRPr="004E7E5A" w:rsidRDefault="001C2CDB" w:rsidP="001C2CDB">
            <w:pPr>
              <w:jc w:val="center"/>
              <w:rPr>
                <w:rFonts w:ascii="Times New Roman" w:eastAsia="Times New Roman" w:hAnsi="Times New Roman"/>
                <w:color w:val="000000" w:themeColor="text1"/>
                <w:sz w:val="24"/>
                <w:szCs w:val="24"/>
                <w:lang w:eastAsia="en-GB"/>
              </w:rPr>
            </w:pPr>
          </w:p>
        </w:tc>
        <w:tc>
          <w:tcPr>
            <w:tcW w:w="5019" w:type="dxa"/>
            <w:tcBorders>
              <w:top w:val="nil"/>
              <w:left w:val="nil"/>
              <w:bottom w:val="single" w:sz="4" w:space="0" w:color="auto"/>
              <w:right w:val="nil"/>
            </w:tcBorders>
            <w:shd w:val="clear" w:color="auto" w:fill="auto"/>
          </w:tcPr>
          <w:p w14:paraId="59406687" w14:textId="77777777" w:rsidR="001C2CDB" w:rsidRPr="004E7E5A" w:rsidRDefault="001C2CDB" w:rsidP="001C2CDB">
            <w:pPr>
              <w:ind w:left="240" w:hangingChars="100" w:hanging="240"/>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The year of firm listing.</w:t>
            </w:r>
          </w:p>
        </w:tc>
        <w:tc>
          <w:tcPr>
            <w:tcW w:w="283" w:type="dxa"/>
            <w:tcBorders>
              <w:top w:val="nil"/>
              <w:left w:val="nil"/>
              <w:bottom w:val="single" w:sz="4" w:space="0" w:color="auto"/>
              <w:right w:val="nil"/>
            </w:tcBorders>
          </w:tcPr>
          <w:p w14:paraId="6CCF0082" w14:textId="77777777" w:rsidR="001C2CDB" w:rsidRPr="004E7E5A" w:rsidRDefault="001C2CDB" w:rsidP="001C2CDB">
            <w:pPr>
              <w:ind w:left="240" w:hangingChars="100" w:hanging="240"/>
              <w:rPr>
                <w:rFonts w:ascii="Times New Roman" w:hAnsi="Times New Roman"/>
                <w:color w:val="000000" w:themeColor="text1"/>
                <w:kern w:val="0"/>
                <w:sz w:val="24"/>
                <w:szCs w:val="24"/>
              </w:rPr>
            </w:pPr>
          </w:p>
        </w:tc>
        <w:tc>
          <w:tcPr>
            <w:tcW w:w="3070" w:type="dxa"/>
            <w:tcBorders>
              <w:top w:val="nil"/>
              <w:left w:val="nil"/>
              <w:bottom w:val="single" w:sz="4" w:space="0" w:color="auto"/>
              <w:right w:val="nil"/>
            </w:tcBorders>
          </w:tcPr>
          <w:p w14:paraId="05B1C18C" w14:textId="098E13BB" w:rsidR="001C2CDB" w:rsidRPr="004E7E5A" w:rsidRDefault="00E4411B" w:rsidP="00EB3E3F">
            <w:pPr>
              <w:rPr>
                <w:rFonts w:ascii="Times New Roman" w:hAnsi="Times New Roman" w:cs="Times New Roman"/>
                <w:color w:val="000000" w:themeColor="text1"/>
                <w:kern w:val="0"/>
                <w:sz w:val="24"/>
                <w:szCs w:val="24"/>
              </w:rPr>
            </w:pPr>
            <w:r w:rsidRPr="004E7E5A">
              <w:rPr>
                <w:rFonts w:ascii="Times New Roman" w:hAnsi="Times New Roman" w:cs="Times New Roman"/>
                <w:color w:val="000000" w:themeColor="text1"/>
                <w:sz w:val="24"/>
                <w:szCs w:val="24"/>
              </w:rPr>
              <w:t>Liao et al. (2016)</w:t>
            </w:r>
          </w:p>
        </w:tc>
      </w:tr>
    </w:tbl>
    <w:p w14:paraId="3F484A1E" w14:textId="77777777" w:rsidR="004862D7" w:rsidRPr="004E7E5A" w:rsidRDefault="004862D7" w:rsidP="00A53CFE">
      <w:pPr>
        <w:pStyle w:val="4"/>
        <w:spacing w:before="0" w:after="0" w:line="240" w:lineRule="auto"/>
        <w:jc w:val="center"/>
        <w:rPr>
          <w:color w:val="000000" w:themeColor="text1"/>
        </w:rPr>
        <w:sectPr w:rsidR="004862D7" w:rsidRPr="004E7E5A" w:rsidSect="009F040D">
          <w:pgSz w:w="16838" w:h="11906" w:orient="landscape"/>
          <w:pgMar w:top="1418" w:right="1361" w:bottom="1418" w:left="1701" w:header="1134" w:footer="1134" w:gutter="0"/>
          <w:cols w:space="425"/>
          <w:docGrid w:type="lines" w:linePitch="312"/>
        </w:sectPr>
      </w:pPr>
    </w:p>
    <w:p w14:paraId="03F3E7AA" w14:textId="11DEC04C" w:rsidR="00A53CFE" w:rsidRPr="004E7E5A" w:rsidRDefault="00A53CFE" w:rsidP="00A53CFE">
      <w:pPr>
        <w:pStyle w:val="4"/>
        <w:spacing w:before="0" w:after="0" w:line="240" w:lineRule="auto"/>
        <w:jc w:val="center"/>
        <w:rPr>
          <w:color w:val="000000" w:themeColor="text1"/>
        </w:rPr>
      </w:pPr>
      <w:r w:rsidRPr="004E7E5A">
        <w:rPr>
          <w:color w:val="000000" w:themeColor="text1"/>
        </w:rPr>
        <w:lastRenderedPageBreak/>
        <w:t xml:space="preserve">Table </w:t>
      </w:r>
      <w:r w:rsidR="0071114F" w:rsidRPr="004E7E5A">
        <w:rPr>
          <w:color w:val="000000" w:themeColor="text1"/>
        </w:rPr>
        <w:t>2</w:t>
      </w:r>
    </w:p>
    <w:p w14:paraId="3F0B0FB1"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hAnsi="Times New Roman"/>
          <w:b/>
          <w:bCs/>
          <w:color w:val="000000" w:themeColor="text1"/>
          <w:sz w:val="24"/>
          <w:szCs w:val="24"/>
        </w:rPr>
        <w:t>Descriptive Statistic</w:t>
      </w:r>
      <w:r w:rsidRPr="004E7E5A">
        <w:rPr>
          <w:rFonts w:ascii="Times New Roman" w:eastAsia="宋体" w:hAnsi="Times New Roman"/>
          <w:b/>
          <w:bCs/>
          <w:color w:val="000000" w:themeColor="text1"/>
          <w:sz w:val="24"/>
          <w:szCs w:val="24"/>
        </w:rPr>
        <w:t>s</w:t>
      </w:r>
    </w:p>
    <w:tbl>
      <w:tblPr>
        <w:tblW w:w="5000" w:type="pct"/>
        <w:jc w:val="center"/>
        <w:tblBorders>
          <w:top w:val="single" w:sz="12" w:space="0" w:color="auto"/>
          <w:bottom w:val="single" w:sz="12" w:space="0" w:color="auto"/>
        </w:tblBorders>
        <w:tblCellMar>
          <w:left w:w="75" w:type="dxa"/>
          <w:right w:w="75" w:type="dxa"/>
        </w:tblCellMar>
        <w:tblLook w:val="0000" w:firstRow="0" w:lastRow="0" w:firstColumn="0" w:lastColumn="0" w:noHBand="0" w:noVBand="0"/>
      </w:tblPr>
      <w:tblGrid>
        <w:gridCol w:w="2243"/>
        <w:gridCol w:w="194"/>
        <w:gridCol w:w="1158"/>
        <w:gridCol w:w="184"/>
        <w:gridCol w:w="1158"/>
        <w:gridCol w:w="190"/>
        <w:gridCol w:w="1158"/>
        <w:gridCol w:w="178"/>
        <w:gridCol w:w="1280"/>
        <w:gridCol w:w="168"/>
        <w:gridCol w:w="1159"/>
      </w:tblGrid>
      <w:tr w:rsidR="001E3466" w:rsidRPr="004E7E5A" w14:paraId="5171B84D" w14:textId="77777777" w:rsidTr="00116073">
        <w:trPr>
          <w:jc w:val="center"/>
        </w:trPr>
        <w:tc>
          <w:tcPr>
            <w:tcW w:w="2243" w:type="dxa"/>
            <w:tcBorders>
              <w:top w:val="single" w:sz="4" w:space="0" w:color="auto"/>
              <w:bottom w:val="single" w:sz="4" w:space="0" w:color="auto"/>
            </w:tcBorders>
          </w:tcPr>
          <w:p w14:paraId="2665D637"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Variables</w:t>
            </w:r>
          </w:p>
        </w:tc>
        <w:tc>
          <w:tcPr>
            <w:tcW w:w="194" w:type="dxa"/>
            <w:tcBorders>
              <w:top w:val="single" w:sz="4" w:space="0" w:color="auto"/>
              <w:bottom w:val="nil"/>
            </w:tcBorders>
          </w:tcPr>
          <w:p w14:paraId="2BD7B87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158" w:type="dxa"/>
            <w:tcBorders>
              <w:top w:val="single" w:sz="4" w:space="0" w:color="auto"/>
              <w:bottom w:val="single" w:sz="4" w:space="0" w:color="auto"/>
            </w:tcBorders>
          </w:tcPr>
          <w:p w14:paraId="0DCBDDA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Mean</w:t>
            </w:r>
          </w:p>
        </w:tc>
        <w:tc>
          <w:tcPr>
            <w:tcW w:w="184" w:type="dxa"/>
            <w:tcBorders>
              <w:top w:val="single" w:sz="4" w:space="0" w:color="auto"/>
              <w:bottom w:val="nil"/>
            </w:tcBorders>
          </w:tcPr>
          <w:p w14:paraId="6103539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158" w:type="dxa"/>
            <w:tcBorders>
              <w:top w:val="single" w:sz="4" w:space="0" w:color="auto"/>
              <w:bottom w:val="single" w:sz="4" w:space="0" w:color="auto"/>
            </w:tcBorders>
          </w:tcPr>
          <w:p w14:paraId="57ABA93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STD</w:t>
            </w:r>
          </w:p>
        </w:tc>
        <w:tc>
          <w:tcPr>
            <w:tcW w:w="190" w:type="dxa"/>
            <w:tcBorders>
              <w:top w:val="single" w:sz="4" w:space="0" w:color="auto"/>
              <w:bottom w:val="nil"/>
            </w:tcBorders>
          </w:tcPr>
          <w:p w14:paraId="6F87947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158" w:type="dxa"/>
            <w:tcBorders>
              <w:top w:val="single" w:sz="4" w:space="0" w:color="auto"/>
              <w:bottom w:val="single" w:sz="4" w:space="0" w:color="auto"/>
            </w:tcBorders>
          </w:tcPr>
          <w:p w14:paraId="3F58AD1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P25</w:t>
            </w:r>
          </w:p>
        </w:tc>
        <w:tc>
          <w:tcPr>
            <w:tcW w:w="178" w:type="dxa"/>
            <w:tcBorders>
              <w:top w:val="single" w:sz="4" w:space="0" w:color="auto"/>
              <w:bottom w:val="nil"/>
            </w:tcBorders>
          </w:tcPr>
          <w:p w14:paraId="47F54D5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280" w:type="dxa"/>
            <w:tcBorders>
              <w:top w:val="single" w:sz="4" w:space="0" w:color="auto"/>
              <w:bottom w:val="single" w:sz="4" w:space="0" w:color="auto"/>
            </w:tcBorders>
          </w:tcPr>
          <w:p w14:paraId="28A57B8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Median</w:t>
            </w:r>
          </w:p>
        </w:tc>
        <w:tc>
          <w:tcPr>
            <w:tcW w:w="168" w:type="dxa"/>
            <w:tcBorders>
              <w:top w:val="single" w:sz="4" w:space="0" w:color="auto"/>
              <w:bottom w:val="nil"/>
            </w:tcBorders>
          </w:tcPr>
          <w:p w14:paraId="6F80608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159" w:type="dxa"/>
            <w:tcBorders>
              <w:top w:val="single" w:sz="4" w:space="0" w:color="auto"/>
              <w:bottom w:val="single" w:sz="4" w:space="0" w:color="auto"/>
            </w:tcBorders>
          </w:tcPr>
          <w:p w14:paraId="2B03F24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P75</w:t>
            </w:r>
          </w:p>
        </w:tc>
      </w:tr>
      <w:tr w:rsidR="001E3466" w:rsidRPr="004E7E5A" w14:paraId="0B14FEB1" w14:textId="77777777" w:rsidTr="00116073">
        <w:trPr>
          <w:jc w:val="center"/>
        </w:trPr>
        <w:tc>
          <w:tcPr>
            <w:tcW w:w="2243" w:type="dxa"/>
            <w:tcBorders>
              <w:top w:val="single" w:sz="4" w:space="0" w:color="auto"/>
              <w:bottom w:val="nil"/>
            </w:tcBorders>
          </w:tcPr>
          <w:p w14:paraId="12B8322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Csr</w:t>
            </w:r>
            <w:proofErr w:type="spellEnd"/>
          </w:p>
        </w:tc>
        <w:tc>
          <w:tcPr>
            <w:tcW w:w="194" w:type="dxa"/>
            <w:tcBorders>
              <w:top w:val="nil"/>
              <w:bottom w:val="nil"/>
            </w:tcBorders>
          </w:tcPr>
          <w:p w14:paraId="3F689CE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single" w:sz="4" w:space="0" w:color="auto"/>
              <w:bottom w:val="nil"/>
            </w:tcBorders>
          </w:tcPr>
          <w:p w14:paraId="2B58B7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0.310 </w:t>
            </w:r>
          </w:p>
        </w:tc>
        <w:tc>
          <w:tcPr>
            <w:tcW w:w="184" w:type="dxa"/>
            <w:tcBorders>
              <w:top w:val="nil"/>
              <w:bottom w:val="nil"/>
            </w:tcBorders>
          </w:tcPr>
          <w:p w14:paraId="057C7C8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single" w:sz="4" w:space="0" w:color="auto"/>
              <w:bottom w:val="nil"/>
            </w:tcBorders>
          </w:tcPr>
          <w:p w14:paraId="13C14CE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1.520 </w:t>
            </w:r>
          </w:p>
        </w:tc>
        <w:tc>
          <w:tcPr>
            <w:tcW w:w="190" w:type="dxa"/>
            <w:tcBorders>
              <w:top w:val="nil"/>
              <w:bottom w:val="nil"/>
            </w:tcBorders>
          </w:tcPr>
          <w:p w14:paraId="79B05DA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single" w:sz="4" w:space="0" w:color="auto"/>
              <w:bottom w:val="nil"/>
            </w:tcBorders>
          </w:tcPr>
          <w:p w14:paraId="7E050B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2.230 </w:t>
            </w:r>
          </w:p>
        </w:tc>
        <w:tc>
          <w:tcPr>
            <w:tcW w:w="178" w:type="dxa"/>
            <w:tcBorders>
              <w:top w:val="nil"/>
              <w:bottom w:val="nil"/>
            </w:tcBorders>
          </w:tcPr>
          <w:p w14:paraId="229C226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single" w:sz="4" w:space="0" w:color="auto"/>
              <w:bottom w:val="nil"/>
            </w:tcBorders>
          </w:tcPr>
          <w:p w14:paraId="5AE016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7.900 </w:t>
            </w:r>
          </w:p>
        </w:tc>
        <w:tc>
          <w:tcPr>
            <w:tcW w:w="168" w:type="dxa"/>
            <w:tcBorders>
              <w:top w:val="nil"/>
              <w:bottom w:val="nil"/>
            </w:tcBorders>
          </w:tcPr>
          <w:p w14:paraId="61C7DFC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single" w:sz="4" w:space="0" w:color="auto"/>
              <w:bottom w:val="nil"/>
            </w:tcBorders>
          </w:tcPr>
          <w:p w14:paraId="4BE0D3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6.020 </w:t>
            </w:r>
          </w:p>
        </w:tc>
      </w:tr>
      <w:tr w:rsidR="001E3466" w:rsidRPr="004E7E5A" w14:paraId="54C43F9A" w14:textId="77777777" w:rsidTr="00116073">
        <w:trPr>
          <w:jc w:val="center"/>
        </w:trPr>
        <w:tc>
          <w:tcPr>
            <w:tcW w:w="2243" w:type="dxa"/>
            <w:tcBorders>
              <w:top w:val="nil"/>
            </w:tcBorders>
          </w:tcPr>
          <w:p w14:paraId="3F7B87D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194" w:type="dxa"/>
            <w:tcBorders>
              <w:top w:val="nil"/>
            </w:tcBorders>
          </w:tcPr>
          <w:p w14:paraId="0118390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tcBorders>
          </w:tcPr>
          <w:p w14:paraId="194F77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914 </w:t>
            </w:r>
          </w:p>
        </w:tc>
        <w:tc>
          <w:tcPr>
            <w:tcW w:w="184" w:type="dxa"/>
            <w:tcBorders>
              <w:top w:val="nil"/>
            </w:tcBorders>
          </w:tcPr>
          <w:p w14:paraId="18A1086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tcBorders>
          </w:tcPr>
          <w:p w14:paraId="74CB988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631 </w:t>
            </w:r>
          </w:p>
        </w:tc>
        <w:tc>
          <w:tcPr>
            <w:tcW w:w="190" w:type="dxa"/>
            <w:tcBorders>
              <w:top w:val="nil"/>
            </w:tcBorders>
          </w:tcPr>
          <w:p w14:paraId="41A6DA4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tcBorders>
          </w:tcPr>
          <w:p w14:paraId="3910C1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667 </w:t>
            </w:r>
          </w:p>
        </w:tc>
        <w:tc>
          <w:tcPr>
            <w:tcW w:w="178" w:type="dxa"/>
            <w:tcBorders>
              <w:top w:val="nil"/>
            </w:tcBorders>
          </w:tcPr>
          <w:p w14:paraId="52E08C7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tcBorders>
          </w:tcPr>
          <w:p w14:paraId="0B7A52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6.000 </w:t>
            </w:r>
          </w:p>
        </w:tc>
        <w:tc>
          <w:tcPr>
            <w:tcW w:w="168" w:type="dxa"/>
            <w:tcBorders>
              <w:top w:val="nil"/>
            </w:tcBorders>
          </w:tcPr>
          <w:p w14:paraId="6EC86A6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tcBorders>
          </w:tcPr>
          <w:p w14:paraId="19A7C8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8.333 </w:t>
            </w:r>
          </w:p>
        </w:tc>
      </w:tr>
      <w:tr w:rsidR="001E3466" w:rsidRPr="004E7E5A" w14:paraId="1B113120" w14:textId="77777777" w:rsidTr="00116073">
        <w:trPr>
          <w:jc w:val="center"/>
        </w:trPr>
        <w:tc>
          <w:tcPr>
            <w:tcW w:w="2243" w:type="dxa"/>
          </w:tcPr>
          <w:p w14:paraId="07C8D40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194" w:type="dxa"/>
          </w:tcPr>
          <w:p w14:paraId="3E7A1B2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D6FA8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6.104 </w:t>
            </w:r>
          </w:p>
        </w:tc>
        <w:tc>
          <w:tcPr>
            <w:tcW w:w="184" w:type="dxa"/>
          </w:tcPr>
          <w:p w14:paraId="6FB2D03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39EBCE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522 </w:t>
            </w:r>
          </w:p>
        </w:tc>
        <w:tc>
          <w:tcPr>
            <w:tcW w:w="190" w:type="dxa"/>
          </w:tcPr>
          <w:p w14:paraId="2666F80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57454C4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333 </w:t>
            </w:r>
          </w:p>
        </w:tc>
        <w:tc>
          <w:tcPr>
            <w:tcW w:w="178" w:type="dxa"/>
          </w:tcPr>
          <w:p w14:paraId="188C1AA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51E86B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6.333 </w:t>
            </w:r>
          </w:p>
        </w:tc>
        <w:tc>
          <w:tcPr>
            <w:tcW w:w="168" w:type="dxa"/>
          </w:tcPr>
          <w:p w14:paraId="5C79118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2BA2AE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8.333 </w:t>
            </w:r>
          </w:p>
        </w:tc>
      </w:tr>
      <w:tr w:rsidR="001E3466" w:rsidRPr="004E7E5A" w14:paraId="0507A7F1" w14:textId="77777777" w:rsidTr="00116073">
        <w:trPr>
          <w:jc w:val="center"/>
        </w:trPr>
        <w:tc>
          <w:tcPr>
            <w:tcW w:w="2243" w:type="dxa"/>
          </w:tcPr>
          <w:p w14:paraId="7D9650A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194" w:type="dxa"/>
          </w:tcPr>
          <w:p w14:paraId="0AA1AB3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7732BA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307 </w:t>
            </w:r>
          </w:p>
        </w:tc>
        <w:tc>
          <w:tcPr>
            <w:tcW w:w="184" w:type="dxa"/>
          </w:tcPr>
          <w:p w14:paraId="7031045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380A1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609 </w:t>
            </w:r>
          </w:p>
        </w:tc>
        <w:tc>
          <w:tcPr>
            <w:tcW w:w="190" w:type="dxa"/>
          </w:tcPr>
          <w:p w14:paraId="18BF826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5F9EB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000 </w:t>
            </w:r>
          </w:p>
        </w:tc>
        <w:tc>
          <w:tcPr>
            <w:tcW w:w="178" w:type="dxa"/>
          </w:tcPr>
          <w:p w14:paraId="5FC1F30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2E9611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333 </w:t>
            </w:r>
          </w:p>
        </w:tc>
        <w:tc>
          <w:tcPr>
            <w:tcW w:w="168" w:type="dxa"/>
          </w:tcPr>
          <w:p w14:paraId="4E2BB07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7D1E0D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667 </w:t>
            </w:r>
          </w:p>
        </w:tc>
      </w:tr>
      <w:tr w:rsidR="001E3466" w:rsidRPr="004E7E5A" w14:paraId="77A507BD" w14:textId="77777777" w:rsidTr="00116073">
        <w:trPr>
          <w:jc w:val="center"/>
        </w:trPr>
        <w:tc>
          <w:tcPr>
            <w:tcW w:w="2243" w:type="dxa"/>
          </w:tcPr>
          <w:p w14:paraId="11C2806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194" w:type="dxa"/>
          </w:tcPr>
          <w:p w14:paraId="6DC3A2B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54617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271 </w:t>
            </w:r>
          </w:p>
        </w:tc>
        <w:tc>
          <w:tcPr>
            <w:tcW w:w="184" w:type="dxa"/>
          </w:tcPr>
          <w:p w14:paraId="6CEE4B9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CD60C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581 </w:t>
            </w:r>
          </w:p>
        </w:tc>
        <w:tc>
          <w:tcPr>
            <w:tcW w:w="190" w:type="dxa"/>
          </w:tcPr>
          <w:p w14:paraId="0AB17E1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563F6D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000 </w:t>
            </w:r>
          </w:p>
        </w:tc>
        <w:tc>
          <w:tcPr>
            <w:tcW w:w="178" w:type="dxa"/>
          </w:tcPr>
          <w:p w14:paraId="5A655BA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7D7AA06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333 </w:t>
            </w:r>
          </w:p>
        </w:tc>
        <w:tc>
          <w:tcPr>
            <w:tcW w:w="168" w:type="dxa"/>
          </w:tcPr>
          <w:p w14:paraId="6468CE8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23C92B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667 </w:t>
            </w:r>
          </w:p>
        </w:tc>
      </w:tr>
      <w:tr w:rsidR="001E3466" w:rsidRPr="004E7E5A" w14:paraId="2A7E5577" w14:textId="77777777" w:rsidTr="00116073">
        <w:trPr>
          <w:jc w:val="center"/>
        </w:trPr>
        <w:tc>
          <w:tcPr>
            <w:tcW w:w="2243" w:type="dxa"/>
          </w:tcPr>
          <w:p w14:paraId="1126D5E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Inddirector</w:t>
            </w:r>
            <w:proofErr w:type="spellEnd"/>
          </w:p>
        </w:tc>
        <w:tc>
          <w:tcPr>
            <w:tcW w:w="194" w:type="dxa"/>
          </w:tcPr>
          <w:p w14:paraId="19E986B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EE2EFD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75 </w:t>
            </w:r>
          </w:p>
        </w:tc>
        <w:tc>
          <w:tcPr>
            <w:tcW w:w="184" w:type="dxa"/>
          </w:tcPr>
          <w:p w14:paraId="53186D5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B267E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55 </w:t>
            </w:r>
          </w:p>
        </w:tc>
        <w:tc>
          <w:tcPr>
            <w:tcW w:w="190" w:type="dxa"/>
          </w:tcPr>
          <w:p w14:paraId="3EC4C9E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E81F5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33 </w:t>
            </w:r>
          </w:p>
        </w:tc>
        <w:tc>
          <w:tcPr>
            <w:tcW w:w="178" w:type="dxa"/>
          </w:tcPr>
          <w:p w14:paraId="7AB199B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0A62B4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64 </w:t>
            </w:r>
          </w:p>
        </w:tc>
        <w:tc>
          <w:tcPr>
            <w:tcW w:w="168" w:type="dxa"/>
          </w:tcPr>
          <w:p w14:paraId="07B96D4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6FA1BA8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400 </w:t>
            </w:r>
          </w:p>
        </w:tc>
      </w:tr>
      <w:tr w:rsidR="001E3466" w:rsidRPr="004E7E5A" w14:paraId="6E599DB3" w14:textId="77777777" w:rsidTr="00116073">
        <w:trPr>
          <w:jc w:val="center"/>
        </w:trPr>
        <w:tc>
          <w:tcPr>
            <w:tcW w:w="2243" w:type="dxa"/>
          </w:tcPr>
          <w:p w14:paraId="4BA1908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Board size</w:t>
            </w:r>
          </w:p>
        </w:tc>
        <w:tc>
          <w:tcPr>
            <w:tcW w:w="194" w:type="dxa"/>
          </w:tcPr>
          <w:p w14:paraId="1032137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C2070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9.148 </w:t>
            </w:r>
          </w:p>
        </w:tc>
        <w:tc>
          <w:tcPr>
            <w:tcW w:w="184" w:type="dxa"/>
          </w:tcPr>
          <w:p w14:paraId="3382FD2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433737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891 </w:t>
            </w:r>
          </w:p>
        </w:tc>
        <w:tc>
          <w:tcPr>
            <w:tcW w:w="190" w:type="dxa"/>
          </w:tcPr>
          <w:p w14:paraId="3862DED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440C0E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8.000 </w:t>
            </w:r>
          </w:p>
        </w:tc>
        <w:tc>
          <w:tcPr>
            <w:tcW w:w="178" w:type="dxa"/>
          </w:tcPr>
          <w:p w14:paraId="1D9D3AD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33E6A14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9.000 </w:t>
            </w:r>
          </w:p>
        </w:tc>
        <w:tc>
          <w:tcPr>
            <w:tcW w:w="168" w:type="dxa"/>
          </w:tcPr>
          <w:p w14:paraId="31C5AE2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07B60E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00 </w:t>
            </w:r>
          </w:p>
        </w:tc>
      </w:tr>
      <w:tr w:rsidR="001E3466" w:rsidRPr="004E7E5A" w14:paraId="0B8805F2" w14:textId="77777777" w:rsidTr="00116073">
        <w:trPr>
          <w:jc w:val="center"/>
        </w:trPr>
        <w:tc>
          <w:tcPr>
            <w:tcW w:w="2243" w:type="dxa"/>
          </w:tcPr>
          <w:p w14:paraId="7F03D1B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emale</w:t>
            </w:r>
          </w:p>
        </w:tc>
        <w:tc>
          <w:tcPr>
            <w:tcW w:w="194" w:type="dxa"/>
          </w:tcPr>
          <w:p w14:paraId="5092274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1F9FD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19 </w:t>
            </w:r>
          </w:p>
        </w:tc>
        <w:tc>
          <w:tcPr>
            <w:tcW w:w="184" w:type="dxa"/>
          </w:tcPr>
          <w:p w14:paraId="3E7D0E2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5E93CA4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13 </w:t>
            </w:r>
          </w:p>
        </w:tc>
        <w:tc>
          <w:tcPr>
            <w:tcW w:w="190" w:type="dxa"/>
          </w:tcPr>
          <w:p w14:paraId="66C4BC4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4787E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78" w:type="dxa"/>
          </w:tcPr>
          <w:p w14:paraId="3D9FE51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3A23CE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00 </w:t>
            </w:r>
          </w:p>
        </w:tc>
        <w:tc>
          <w:tcPr>
            <w:tcW w:w="168" w:type="dxa"/>
          </w:tcPr>
          <w:p w14:paraId="0AC5A5A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5B70A5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82 </w:t>
            </w:r>
          </w:p>
        </w:tc>
      </w:tr>
      <w:tr w:rsidR="001E3466" w:rsidRPr="004E7E5A" w14:paraId="6EA0C401" w14:textId="77777777" w:rsidTr="00116073">
        <w:trPr>
          <w:jc w:val="center"/>
        </w:trPr>
        <w:tc>
          <w:tcPr>
            <w:tcW w:w="2243" w:type="dxa"/>
          </w:tcPr>
          <w:p w14:paraId="7C58CE3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age</w:t>
            </w:r>
          </w:p>
        </w:tc>
        <w:tc>
          <w:tcPr>
            <w:tcW w:w="194" w:type="dxa"/>
          </w:tcPr>
          <w:p w14:paraId="75ECABE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38BFA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2.070 </w:t>
            </w:r>
          </w:p>
        </w:tc>
        <w:tc>
          <w:tcPr>
            <w:tcW w:w="184" w:type="dxa"/>
          </w:tcPr>
          <w:p w14:paraId="7C23B57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0F4A2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427 </w:t>
            </w:r>
          </w:p>
        </w:tc>
        <w:tc>
          <w:tcPr>
            <w:tcW w:w="190" w:type="dxa"/>
          </w:tcPr>
          <w:p w14:paraId="441DB65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42E876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9.750 </w:t>
            </w:r>
          </w:p>
        </w:tc>
        <w:tc>
          <w:tcPr>
            <w:tcW w:w="178" w:type="dxa"/>
          </w:tcPr>
          <w:p w14:paraId="6B03E03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0EBDDF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1.930 </w:t>
            </w:r>
          </w:p>
        </w:tc>
        <w:tc>
          <w:tcPr>
            <w:tcW w:w="168" w:type="dxa"/>
          </w:tcPr>
          <w:p w14:paraId="252392D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60C487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4.360 </w:t>
            </w:r>
          </w:p>
        </w:tc>
      </w:tr>
      <w:tr w:rsidR="001E3466" w:rsidRPr="004E7E5A" w14:paraId="4DFA8C9F" w14:textId="77777777" w:rsidTr="00116073">
        <w:trPr>
          <w:jc w:val="center"/>
        </w:trPr>
        <w:tc>
          <w:tcPr>
            <w:tcW w:w="2243" w:type="dxa"/>
          </w:tcPr>
          <w:p w14:paraId="288C39D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ocation</w:t>
            </w:r>
          </w:p>
        </w:tc>
        <w:tc>
          <w:tcPr>
            <w:tcW w:w="194" w:type="dxa"/>
          </w:tcPr>
          <w:p w14:paraId="2693170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73E6B3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509 </w:t>
            </w:r>
          </w:p>
        </w:tc>
        <w:tc>
          <w:tcPr>
            <w:tcW w:w="184" w:type="dxa"/>
          </w:tcPr>
          <w:p w14:paraId="7477339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C0392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500 </w:t>
            </w:r>
          </w:p>
        </w:tc>
        <w:tc>
          <w:tcPr>
            <w:tcW w:w="190" w:type="dxa"/>
          </w:tcPr>
          <w:p w14:paraId="5010A1D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91C7C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0 </w:t>
            </w:r>
          </w:p>
        </w:tc>
        <w:tc>
          <w:tcPr>
            <w:tcW w:w="178" w:type="dxa"/>
          </w:tcPr>
          <w:p w14:paraId="44E0654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6F9B4D6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000 </w:t>
            </w:r>
          </w:p>
        </w:tc>
        <w:tc>
          <w:tcPr>
            <w:tcW w:w="168" w:type="dxa"/>
          </w:tcPr>
          <w:p w14:paraId="33F47F9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45CFBF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000 </w:t>
            </w:r>
          </w:p>
        </w:tc>
      </w:tr>
      <w:tr w:rsidR="001E3466" w:rsidRPr="004E7E5A" w14:paraId="1C09D7E3" w14:textId="77777777" w:rsidTr="00116073">
        <w:trPr>
          <w:jc w:val="center"/>
        </w:trPr>
        <w:tc>
          <w:tcPr>
            <w:tcW w:w="2243" w:type="dxa"/>
          </w:tcPr>
          <w:p w14:paraId="1FF191F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uality</w:t>
            </w:r>
          </w:p>
        </w:tc>
        <w:tc>
          <w:tcPr>
            <w:tcW w:w="194" w:type="dxa"/>
          </w:tcPr>
          <w:p w14:paraId="117A9C2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7C49C8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85 </w:t>
            </w:r>
          </w:p>
        </w:tc>
        <w:tc>
          <w:tcPr>
            <w:tcW w:w="184" w:type="dxa"/>
          </w:tcPr>
          <w:p w14:paraId="3CB6525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3980D4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88 </w:t>
            </w:r>
          </w:p>
        </w:tc>
        <w:tc>
          <w:tcPr>
            <w:tcW w:w="190" w:type="dxa"/>
          </w:tcPr>
          <w:p w14:paraId="1E6EB61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84CA9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78" w:type="dxa"/>
          </w:tcPr>
          <w:p w14:paraId="5012A46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763AC7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68" w:type="dxa"/>
          </w:tcPr>
          <w:p w14:paraId="48096A1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2C38D9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r>
      <w:tr w:rsidR="001E3466" w:rsidRPr="004E7E5A" w14:paraId="78570781" w14:textId="77777777" w:rsidTr="00116073">
        <w:trPr>
          <w:jc w:val="center"/>
        </w:trPr>
        <w:tc>
          <w:tcPr>
            <w:tcW w:w="2243" w:type="dxa"/>
          </w:tcPr>
          <w:p w14:paraId="40ABDD9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mpensation</w:t>
            </w:r>
          </w:p>
        </w:tc>
        <w:tc>
          <w:tcPr>
            <w:tcW w:w="194" w:type="dxa"/>
          </w:tcPr>
          <w:p w14:paraId="1C6066D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3956D5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4.300 </w:t>
            </w:r>
          </w:p>
        </w:tc>
        <w:tc>
          <w:tcPr>
            <w:tcW w:w="184" w:type="dxa"/>
          </w:tcPr>
          <w:p w14:paraId="534C1F1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A51F2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815 </w:t>
            </w:r>
          </w:p>
        </w:tc>
        <w:tc>
          <w:tcPr>
            <w:tcW w:w="190" w:type="dxa"/>
          </w:tcPr>
          <w:p w14:paraId="24DE56D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0B607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3.780 </w:t>
            </w:r>
          </w:p>
        </w:tc>
        <w:tc>
          <w:tcPr>
            <w:tcW w:w="178" w:type="dxa"/>
          </w:tcPr>
          <w:p w14:paraId="6252C54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1C663D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4.300 </w:t>
            </w:r>
          </w:p>
        </w:tc>
        <w:tc>
          <w:tcPr>
            <w:tcW w:w="168" w:type="dxa"/>
          </w:tcPr>
          <w:p w14:paraId="1949E35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42A2BD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4.800 </w:t>
            </w:r>
          </w:p>
        </w:tc>
      </w:tr>
      <w:tr w:rsidR="001E3466" w:rsidRPr="004E7E5A" w14:paraId="0A3EE55D" w14:textId="77777777" w:rsidTr="00116073">
        <w:trPr>
          <w:jc w:val="center"/>
        </w:trPr>
        <w:tc>
          <w:tcPr>
            <w:tcW w:w="2243" w:type="dxa"/>
          </w:tcPr>
          <w:p w14:paraId="3DC7D10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Dirshare</w:t>
            </w:r>
            <w:proofErr w:type="spellEnd"/>
          </w:p>
        </w:tc>
        <w:tc>
          <w:tcPr>
            <w:tcW w:w="194" w:type="dxa"/>
          </w:tcPr>
          <w:p w14:paraId="35A9F7F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549BA2F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59 </w:t>
            </w:r>
          </w:p>
        </w:tc>
        <w:tc>
          <w:tcPr>
            <w:tcW w:w="184" w:type="dxa"/>
          </w:tcPr>
          <w:p w14:paraId="71C6BEF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70989A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37 </w:t>
            </w:r>
          </w:p>
        </w:tc>
        <w:tc>
          <w:tcPr>
            <w:tcW w:w="190" w:type="dxa"/>
          </w:tcPr>
          <w:p w14:paraId="2978074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7CBC60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78" w:type="dxa"/>
          </w:tcPr>
          <w:p w14:paraId="61D8686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462B5D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68" w:type="dxa"/>
          </w:tcPr>
          <w:p w14:paraId="08B424F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01FAB6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0 </w:t>
            </w:r>
          </w:p>
        </w:tc>
      </w:tr>
      <w:tr w:rsidR="001E3466" w:rsidRPr="004E7E5A" w14:paraId="66CB24C8" w14:textId="77777777" w:rsidTr="00116073">
        <w:trPr>
          <w:jc w:val="center"/>
        </w:trPr>
        <w:tc>
          <w:tcPr>
            <w:tcW w:w="2243" w:type="dxa"/>
          </w:tcPr>
          <w:p w14:paraId="29F1E47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size</w:t>
            </w:r>
          </w:p>
        </w:tc>
        <w:tc>
          <w:tcPr>
            <w:tcW w:w="194" w:type="dxa"/>
          </w:tcPr>
          <w:p w14:paraId="3FD5DB1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A4221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3.050 </w:t>
            </w:r>
          </w:p>
        </w:tc>
        <w:tc>
          <w:tcPr>
            <w:tcW w:w="184" w:type="dxa"/>
          </w:tcPr>
          <w:p w14:paraId="25FFEFE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6A427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366 </w:t>
            </w:r>
          </w:p>
        </w:tc>
        <w:tc>
          <w:tcPr>
            <w:tcW w:w="190" w:type="dxa"/>
          </w:tcPr>
          <w:p w14:paraId="428C092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1480B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2.030 </w:t>
            </w:r>
          </w:p>
        </w:tc>
        <w:tc>
          <w:tcPr>
            <w:tcW w:w="178" w:type="dxa"/>
          </w:tcPr>
          <w:p w14:paraId="13DE36B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4EE6D2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2.930 </w:t>
            </w:r>
          </w:p>
        </w:tc>
        <w:tc>
          <w:tcPr>
            <w:tcW w:w="168" w:type="dxa"/>
          </w:tcPr>
          <w:p w14:paraId="081894F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32183C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3.920 </w:t>
            </w:r>
          </w:p>
        </w:tc>
      </w:tr>
      <w:tr w:rsidR="001E3466" w:rsidRPr="004E7E5A" w14:paraId="2753F67E" w14:textId="77777777" w:rsidTr="00116073">
        <w:trPr>
          <w:jc w:val="center"/>
        </w:trPr>
        <w:tc>
          <w:tcPr>
            <w:tcW w:w="2243" w:type="dxa"/>
          </w:tcPr>
          <w:p w14:paraId="1A4EF0D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Roa</w:t>
            </w:r>
            <w:proofErr w:type="spellEnd"/>
          </w:p>
        </w:tc>
        <w:tc>
          <w:tcPr>
            <w:tcW w:w="194" w:type="dxa"/>
          </w:tcPr>
          <w:p w14:paraId="617A15F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3A95E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42 </w:t>
            </w:r>
          </w:p>
        </w:tc>
        <w:tc>
          <w:tcPr>
            <w:tcW w:w="184" w:type="dxa"/>
          </w:tcPr>
          <w:p w14:paraId="339B301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38FAE4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50 </w:t>
            </w:r>
          </w:p>
        </w:tc>
        <w:tc>
          <w:tcPr>
            <w:tcW w:w="190" w:type="dxa"/>
          </w:tcPr>
          <w:p w14:paraId="1A1EADA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25F94F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5 </w:t>
            </w:r>
          </w:p>
        </w:tc>
        <w:tc>
          <w:tcPr>
            <w:tcW w:w="178" w:type="dxa"/>
          </w:tcPr>
          <w:p w14:paraId="687D7E3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315FC2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6 </w:t>
            </w:r>
          </w:p>
        </w:tc>
        <w:tc>
          <w:tcPr>
            <w:tcW w:w="168" w:type="dxa"/>
          </w:tcPr>
          <w:p w14:paraId="41B1824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51E05C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66 </w:t>
            </w:r>
          </w:p>
        </w:tc>
      </w:tr>
      <w:tr w:rsidR="001E3466" w:rsidRPr="004E7E5A" w14:paraId="178E8EAC" w14:textId="77777777" w:rsidTr="00116073">
        <w:trPr>
          <w:jc w:val="center"/>
        </w:trPr>
        <w:tc>
          <w:tcPr>
            <w:tcW w:w="2243" w:type="dxa"/>
          </w:tcPr>
          <w:p w14:paraId="5B23FC1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ev</w:t>
            </w:r>
          </w:p>
        </w:tc>
        <w:tc>
          <w:tcPr>
            <w:tcW w:w="194" w:type="dxa"/>
          </w:tcPr>
          <w:p w14:paraId="0E8AE0A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0D9993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484 </w:t>
            </w:r>
          </w:p>
        </w:tc>
        <w:tc>
          <w:tcPr>
            <w:tcW w:w="184" w:type="dxa"/>
          </w:tcPr>
          <w:p w14:paraId="36D7F3C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5AFEB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201 </w:t>
            </w:r>
          </w:p>
        </w:tc>
        <w:tc>
          <w:tcPr>
            <w:tcW w:w="190" w:type="dxa"/>
          </w:tcPr>
          <w:p w14:paraId="18EA09A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58227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31 </w:t>
            </w:r>
          </w:p>
        </w:tc>
        <w:tc>
          <w:tcPr>
            <w:tcW w:w="178" w:type="dxa"/>
          </w:tcPr>
          <w:p w14:paraId="4D42DFD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19929A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497 </w:t>
            </w:r>
          </w:p>
        </w:tc>
        <w:tc>
          <w:tcPr>
            <w:tcW w:w="168" w:type="dxa"/>
          </w:tcPr>
          <w:p w14:paraId="284B127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6310D3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640 </w:t>
            </w:r>
          </w:p>
        </w:tc>
      </w:tr>
      <w:tr w:rsidR="001E3466" w:rsidRPr="004E7E5A" w14:paraId="5AF245F2" w14:textId="77777777" w:rsidTr="00116073">
        <w:trPr>
          <w:jc w:val="center"/>
        </w:trPr>
        <w:tc>
          <w:tcPr>
            <w:tcW w:w="2243" w:type="dxa"/>
          </w:tcPr>
          <w:p w14:paraId="530426A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rrelation</w:t>
            </w:r>
          </w:p>
        </w:tc>
        <w:tc>
          <w:tcPr>
            <w:tcW w:w="194" w:type="dxa"/>
          </w:tcPr>
          <w:p w14:paraId="614C1AD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3FAF07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377 </w:t>
            </w:r>
          </w:p>
        </w:tc>
        <w:tc>
          <w:tcPr>
            <w:tcW w:w="184" w:type="dxa"/>
          </w:tcPr>
          <w:p w14:paraId="38CEA8D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B3039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537 </w:t>
            </w:r>
          </w:p>
        </w:tc>
        <w:tc>
          <w:tcPr>
            <w:tcW w:w="190" w:type="dxa"/>
          </w:tcPr>
          <w:p w14:paraId="3414946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48DE6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000 </w:t>
            </w:r>
          </w:p>
        </w:tc>
        <w:tc>
          <w:tcPr>
            <w:tcW w:w="178" w:type="dxa"/>
          </w:tcPr>
          <w:p w14:paraId="22C2F22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2BD0C4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2.000 </w:t>
            </w:r>
          </w:p>
        </w:tc>
        <w:tc>
          <w:tcPr>
            <w:tcW w:w="168" w:type="dxa"/>
          </w:tcPr>
          <w:p w14:paraId="0319840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04EB88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3.000 </w:t>
            </w:r>
          </w:p>
        </w:tc>
      </w:tr>
      <w:tr w:rsidR="001E3466" w:rsidRPr="004E7E5A" w14:paraId="4EAB4F43" w14:textId="77777777" w:rsidTr="00116073">
        <w:trPr>
          <w:jc w:val="center"/>
        </w:trPr>
        <w:tc>
          <w:tcPr>
            <w:tcW w:w="2243" w:type="dxa"/>
          </w:tcPr>
          <w:p w14:paraId="1B723A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Fixasset</w:t>
            </w:r>
            <w:proofErr w:type="spellEnd"/>
          </w:p>
        </w:tc>
        <w:tc>
          <w:tcPr>
            <w:tcW w:w="194" w:type="dxa"/>
          </w:tcPr>
          <w:p w14:paraId="082A244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53BD53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238 </w:t>
            </w:r>
          </w:p>
        </w:tc>
        <w:tc>
          <w:tcPr>
            <w:tcW w:w="184" w:type="dxa"/>
          </w:tcPr>
          <w:p w14:paraId="21414A4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60CA70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83 </w:t>
            </w:r>
          </w:p>
        </w:tc>
        <w:tc>
          <w:tcPr>
            <w:tcW w:w="190" w:type="dxa"/>
          </w:tcPr>
          <w:p w14:paraId="515D576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04EFCF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90 </w:t>
            </w:r>
          </w:p>
        </w:tc>
        <w:tc>
          <w:tcPr>
            <w:tcW w:w="178" w:type="dxa"/>
          </w:tcPr>
          <w:p w14:paraId="7EF0D3F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780011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195 </w:t>
            </w:r>
          </w:p>
        </w:tc>
        <w:tc>
          <w:tcPr>
            <w:tcW w:w="168" w:type="dxa"/>
          </w:tcPr>
          <w:p w14:paraId="35B40D1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576812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348 </w:t>
            </w:r>
          </w:p>
        </w:tc>
      </w:tr>
      <w:tr w:rsidR="001E3466" w:rsidRPr="004E7E5A" w14:paraId="601F6426" w14:textId="77777777" w:rsidTr="00116073">
        <w:trPr>
          <w:jc w:val="center"/>
        </w:trPr>
        <w:tc>
          <w:tcPr>
            <w:tcW w:w="2243" w:type="dxa"/>
          </w:tcPr>
          <w:p w14:paraId="1D0CA18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Share</w:t>
            </w:r>
          </w:p>
        </w:tc>
        <w:tc>
          <w:tcPr>
            <w:tcW w:w="194" w:type="dxa"/>
          </w:tcPr>
          <w:p w14:paraId="089D3F8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139B4A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8.720 </w:t>
            </w:r>
          </w:p>
        </w:tc>
        <w:tc>
          <w:tcPr>
            <w:tcW w:w="184" w:type="dxa"/>
          </w:tcPr>
          <w:p w14:paraId="47955B7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47E356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6.070 </w:t>
            </w:r>
          </w:p>
        </w:tc>
        <w:tc>
          <w:tcPr>
            <w:tcW w:w="190" w:type="dxa"/>
          </w:tcPr>
          <w:p w14:paraId="776DC3A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Pr>
          <w:p w14:paraId="48F8C1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47.360 </w:t>
            </w:r>
          </w:p>
        </w:tc>
        <w:tc>
          <w:tcPr>
            <w:tcW w:w="178" w:type="dxa"/>
          </w:tcPr>
          <w:p w14:paraId="0A12FDA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Pr>
          <w:p w14:paraId="159968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58.870 </w:t>
            </w:r>
          </w:p>
        </w:tc>
        <w:tc>
          <w:tcPr>
            <w:tcW w:w="168" w:type="dxa"/>
          </w:tcPr>
          <w:p w14:paraId="394419A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Pr>
          <w:p w14:paraId="049841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70.280 </w:t>
            </w:r>
          </w:p>
        </w:tc>
      </w:tr>
      <w:tr w:rsidR="001E3466" w:rsidRPr="004E7E5A" w14:paraId="1CF945D4" w14:textId="77777777" w:rsidTr="00116073">
        <w:trPr>
          <w:jc w:val="center"/>
        </w:trPr>
        <w:tc>
          <w:tcPr>
            <w:tcW w:w="2243" w:type="dxa"/>
            <w:tcBorders>
              <w:bottom w:val="nil"/>
            </w:tcBorders>
          </w:tcPr>
          <w:p w14:paraId="2F51FA3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oe</w:t>
            </w:r>
            <w:proofErr w:type="spellEnd"/>
          </w:p>
        </w:tc>
        <w:tc>
          <w:tcPr>
            <w:tcW w:w="194" w:type="dxa"/>
            <w:tcBorders>
              <w:bottom w:val="nil"/>
            </w:tcBorders>
          </w:tcPr>
          <w:p w14:paraId="76FA00B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bottom w:val="nil"/>
            </w:tcBorders>
          </w:tcPr>
          <w:p w14:paraId="6FF9CD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586 </w:t>
            </w:r>
          </w:p>
        </w:tc>
        <w:tc>
          <w:tcPr>
            <w:tcW w:w="184" w:type="dxa"/>
            <w:tcBorders>
              <w:bottom w:val="nil"/>
            </w:tcBorders>
          </w:tcPr>
          <w:p w14:paraId="5D51B9C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bottom w:val="nil"/>
            </w:tcBorders>
          </w:tcPr>
          <w:p w14:paraId="2351EF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493 </w:t>
            </w:r>
          </w:p>
        </w:tc>
        <w:tc>
          <w:tcPr>
            <w:tcW w:w="190" w:type="dxa"/>
            <w:tcBorders>
              <w:bottom w:val="nil"/>
            </w:tcBorders>
          </w:tcPr>
          <w:p w14:paraId="195CD46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bottom w:val="nil"/>
            </w:tcBorders>
          </w:tcPr>
          <w:p w14:paraId="194DD0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0 </w:t>
            </w:r>
          </w:p>
        </w:tc>
        <w:tc>
          <w:tcPr>
            <w:tcW w:w="178" w:type="dxa"/>
            <w:tcBorders>
              <w:bottom w:val="nil"/>
            </w:tcBorders>
          </w:tcPr>
          <w:p w14:paraId="59348CD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bottom w:val="nil"/>
            </w:tcBorders>
          </w:tcPr>
          <w:p w14:paraId="500C24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0 </w:t>
            </w:r>
          </w:p>
        </w:tc>
        <w:tc>
          <w:tcPr>
            <w:tcW w:w="168" w:type="dxa"/>
            <w:tcBorders>
              <w:bottom w:val="nil"/>
            </w:tcBorders>
          </w:tcPr>
          <w:p w14:paraId="7CEC4FE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bottom w:val="nil"/>
            </w:tcBorders>
          </w:tcPr>
          <w:p w14:paraId="10C2D1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0 </w:t>
            </w:r>
          </w:p>
        </w:tc>
      </w:tr>
      <w:tr w:rsidR="001E3466" w:rsidRPr="004E7E5A" w14:paraId="2B3DCCE0" w14:textId="77777777" w:rsidTr="00116073">
        <w:trPr>
          <w:jc w:val="center"/>
        </w:trPr>
        <w:tc>
          <w:tcPr>
            <w:tcW w:w="2243" w:type="dxa"/>
            <w:tcBorders>
              <w:top w:val="nil"/>
              <w:bottom w:val="nil"/>
            </w:tcBorders>
          </w:tcPr>
          <w:p w14:paraId="21F8A13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age</w:t>
            </w:r>
          </w:p>
        </w:tc>
        <w:tc>
          <w:tcPr>
            <w:tcW w:w="194" w:type="dxa"/>
            <w:tcBorders>
              <w:top w:val="nil"/>
              <w:bottom w:val="nil"/>
            </w:tcBorders>
          </w:tcPr>
          <w:p w14:paraId="5A4EAF7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tcPr>
          <w:p w14:paraId="17ADA6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2.100 </w:t>
            </w:r>
          </w:p>
        </w:tc>
        <w:tc>
          <w:tcPr>
            <w:tcW w:w="184" w:type="dxa"/>
            <w:tcBorders>
              <w:top w:val="nil"/>
              <w:bottom w:val="nil"/>
            </w:tcBorders>
          </w:tcPr>
          <w:p w14:paraId="7BCBAB5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tcPr>
          <w:p w14:paraId="4F78F0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6.176 </w:t>
            </w:r>
          </w:p>
        </w:tc>
        <w:tc>
          <w:tcPr>
            <w:tcW w:w="190" w:type="dxa"/>
            <w:tcBorders>
              <w:top w:val="nil"/>
              <w:bottom w:val="nil"/>
            </w:tcBorders>
          </w:tcPr>
          <w:p w14:paraId="6DB09FF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tcPr>
          <w:p w14:paraId="2BF6C6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7.000 </w:t>
            </w:r>
          </w:p>
        </w:tc>
        <w:tc>
          <w:tcPr>
            <w:tcW w:w="178" w:type="dxa"/>
            <w:tcBorders>
              <w:top w:val="nil"/>
              <w:bottom w:val="nil"/>
            </w:tcBorders>
          </w:tcPr>
          <w:p w14:paraId="352A778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tcPr>
          <w:p w14:paraId="3937DA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3.000 </w:t>
            </w:r>
          </w:p>
        </w:tc>
        <w:tc>
          <w:tcPr>
            <w:tcW w:w="168" w:type="dxa"/>
            <w:tcBorders>
              <w:top w:val="nil"/>
              <w:bottom w:val="nil"/>
            </w:tcBorders>
          </w:tcPr>
          <w:p w14:paraId="2EBF4DB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tcPr>
          <w:p w14:paraId="7C1420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7.000 </w:t>
            </w:r>
          </w:p>
        </w:tc>
      </w:tr>
      <w:tr w:rsidR="001E3466" w:rsidRPr="004E7E5A" w14:paraId="1AE8F9AF" w14:textId="77777777" w:rsidTr="00116073">
        <w:trPr>
          <w:jc w:val="center"/>
        </w:trPr>
        <w:tc>
          <w:tcPr>
            <w:tcW w:w="2243" w:type="dxa"/>
            <w:tcBorders>
              <w:top w:val="nil"/>
              <w:bottom w:val="nil"/>
            </w:tcBorders>
          </w:tcPr>
          <w:p w14:paraId="7CE97A5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dvertising</w:t>
            </w:r>
          </w:p>
        </w:tc>
        <w:tc>
          <w:tcPr>
            <w:tcW w:w="194" w:type="dxa"/>
            <w:tcBorders>
              <w:top w:val="nil"/>
              <w:bottom w:val="nil"/>
            </w:tcBorders>
          </w:tcPr>
          <w:p w14:paraId="2406B0E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2FBD2D0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16 </w:t>
            </w:r>
          </w:p>
        </w:tc>
        <w:tc>
          <w:tcPr>
            <w:tcW w:w="184" w:type="dxa"/>
            <w:tcBorders>
              <w:top w:val="nil"/>
              <w:bottom w:val="nil"/>
            </w:tcBorders>
          </w:tcPr>
          <w:p w14:paraId="0774B48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233EF3E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37 </w:t>
            </w:r>
          </w:p>
        </w:tc>
        <w:tc>
          <w:tcPr>
            <w:tcW w:w="190" w:type="dxa"/>
            <w:tcBorders>
              <w:top w:val="nil"/>
              <w:bottom w:val="nil"/>
            </w:tcBorders>
          </w:tcPr>
          <w:p w14:paraId="4120336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0B6180C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1 </w:t>
            </w:r>
          </w:p>
        </w:tc>
        <w:tc>
          <w:tcPr>
            <w:tcW w:w="178" w:type="dxa"/>
            <w:tcBorders>
              <w:top w:val="nil"/>
              <w:bottom w:val="nil"/>
            </w:tcBorders>
          </w:tcPr>
          <w:p w14:paraId="369694F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49DD511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3 </w:t>
            </w:r>
          </w:p>
        </w:tc>
        <w:tc>
          <w:tcPr>
            <w:tcW w:w="168" w:type="dxa"/>
            <w:tcBorders>
              <w:top w:val="nil"/>
              <w:bottom w:val="nil"/>
            </w:tcBorders>
          </w:tcPr>
          <w:p w14:paraId="4A7CFA9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37A6F3E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13 </w:t>
            </w:r>
          </w:p>
        </w:tc>
      </w:tr>
      <w:tr w:rsidR="001E3466" w:rsidRPr="004E7E5A" w14:paraId="1CFEDC67" w14:textId="77777777" w:rsidTr="00116073">
        <w:trPr>
          <w:jc w:val="center"/>
        </w:trPr>
        <w:tc>
          <w:tcPr>
            <w:tcW w:w="2243" w:type="dxa"/>
            <w:tcBorders>
              <w:top w:val="nil"/>
              <w:bottom w:val="nil"/>
            </w:tcBorders>
          </w:tcPr>
          <w:p w14:paraId="76BF6A9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nalyst</w:t>
            </w:r>
          </w:p>
        </w:tc>
        <w:tc>
          <w:tcPr>
            <w:tcW w:w="194" w:type="dxa"/>
            <w:tcBorders>
              <w:top w:val="nil"/>
              <w:bottom w:val="nil"/>
            </w:tcBorders>
          </w:tcPr>
          <w:p w14:paraId="28690FA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618A499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6.094 </w:t>
            </w:r>
          </w:p>
        </w:tc>
        <w:tc>
          <w:tcPr>
            <w:tcW w:w="184" w:type="dxa"/>
            <w:tcBorders>
              <w:top w:val="nil"/>
              <w:bottom w:val="nil"/>
            </w:tcBorders>
          </w:tcPr>
          <w:p w14:paraId="113704F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06C67E6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6.182 </w:t>
            </w:r>
          </w:p>
        </w:tc>
        <w:tc>
          <w:tcPr>
            <w:tcW w:w="190" w:type="dxa"/>
            <w:tcBorders>
              <w:top w:val="nil"/>
              <w:bottom w:val="nil"/>
            </w:tcBorders>
          </w:tcPr>
          <w:p w14:paraId="07EB126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602CBD1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6.000 </w:t>
            </w:r>
          </w:p>
        </w:tc>
        <w:tc>
          <w:tcPr>
            <w:tcW w:w="178" w:type="dxa"/>
            <w:tcBorders>
              <w:top w:val="nil"/>
              <w:bottom w:val="nil"/>
            </w:tcBorders>
          </w:tcPr>
          <w:p w14:paraId="2F603CB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1A05BB8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17.000 </w:t>
            </w:r>
          </w:p>
        </w:tc>
        <w:tc>
          <w:tcPr>
            <w:tcW w:w="168" w:type="dxa"/>
            <w:tcBorders>
              <w:top w:val="nil"/>
              <w:bottom w:val="nil"/>
            </w:tcBorders>
          </w:tcPr>
          <w:p w14:paraId="68F8FB3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32CA7BD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38.000 </w:t>
            </w:r>
          </w:p>
        </w:tc>
      </w:tr>
      <w:tr w:rsidR="001E3466" w:rsidRPr="004E7E5A" w14:paraId="3D10FD24" w14:textId="77777777" w:rsidTr="00116073">
        <w:trPr>
          <w:jc w:val="center"/>
        </w:trPr>
        <w:tc>
          <w:tcPr>
            <w:tcW w:w="2243" w:type="dxa"/>
            <w:tcBorders>
              <w:top w:val="nil"/>
              <w:bottom w:val="nil"/>
            </w:tcBorders>
          </w:tcPr>
          <w:p w14:paraId="785A0C58" w14:textId="7D52DADB" w:rsidR="00A53CFE" w:rsidRPr="004E7E5A" w:rsidRDefault="00E91567"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hint="eastAsia"/>
                <w:i/>
                <w:iCs/>
                <w:color w:val="000000" w:themeColor="text1"/>
                <w:kern w:val="0"/>
                <w:sz w:val="24"/>
                <w:szCs w:val="24"/>
              </w:rPr>
              <w:t>CSR</w:t>
            </w:r>
            <w:r w:rsidRPr="004E7E5A">
              <w:rPr>
                <w:rFonts w:ascii="Times New Roman" w:hAnsi="Times New Roman"/>
                <w:i/>
                <w:iCs/>
                <w:color w:val="000000" w:themeColor="text1"/>
                <w:kern w:val="0"/>
                <w:sz w:val="24"/>
                <w:szCs w:val="24"/>
              </w:rPr>
              <w:t xml:space="preserve"> assurance</w:t>
            </w:r>
          </w:p>
        </w:tc>
        <w:tc>
          <w:tcPr>
            <w:tcW w:w="194" w:type="dxa"/>
            <w:tcBorders>
              <w:top w:val="nil"/>
              <w:bottom w:val="nil"/>
            </w:tcBorders>
          </w:tcPr>
          <w:p w14:paraId="31987D4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420A3F64" w14:textId="35EAA444" w:rsidR="00A53CFE" w:rsidRPr="004E7E5A" w:rsidRDefault="00E91567"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0.020</w:t>
            </w:r>
          </w:p>
        </w:tc>
        <w:tc>
          <w:tcPr>
            <w:tcW w:w="184" w:type="dxa"/>
            <w:tcBorders>
              <w:top w:val="nil"/>
              <w:bottom w:val="nil"/>
            </w:tcBorders>
          </w:tcPr>
          <w:p w14:paraId="1E2EC72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039C001D" w14:textId="0D677D6E"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0.</w:t>
            </w:r>
            <w:r w:rsidR="00E91567" w:rsidRPr="004E7E5A">
              <w:rPr>
                <w:rFonts w:ascii="Times New Roman" w:hAnsi="Times New Roman"/>
                <w:color w:val="000000" w:themeColor="text1"/>
                <w:sz w:val="24"/>
                <w:szCs w:val="24"/>
              </w:rPr>
              <w:t>14</w:t>
            </w:r>
            <w:r w:rsidR="000F1340" w:rsidRPr="004E7E5A">
              <w:rPr>
                <w:rFonts w:ascii="Times New Roman" w:hAnsi="Times New Roman"/>
                <w:color w:val="000000" w:themeColor="text1"/>
                <w:sz w:val="24"/>
                <w:szCs w:val="24"/>
              </w:rPr>
              <w:t>2</w:t>
            </w:r>
            <w:r w:rsidRPr="004E7E5A">
              <w:rPr>
                <w:rFonts w:ascii="Times New Roman" w:hAnsi="Times New Roman"/>
                <w:color w:val="000000" w:themeColor="text1"/>
                <w:sz w:val="24"/>
                <w:szCs w:val="24"/>
              </w:rPr>
              <w:t xml:space="preserve"> </w:t>
            </w:r>
          </w:p>
        </w:tc>
        <w:tc>
          <w:tcPr>
            <w:tcW w:w="190" w:type="dxa"/>
            <w:tcBorders>
              <w:top w:val="nil"/>
              <w:bottom w:val="nil"/>
            </w:tcBorders>
          </w:tcPr>
          <w:p w14:paraId="12BD083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78F0075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c>
          <w:tcPr>
            <w:tcW w:w="178" w:type="dxa"/>
            <w:tcBorders>
              <w:top w:val="nil"/>
              <w:bottom w:val="nil"/>
            </w:tcBorders>
          </w:tcPr>
          <w:p w14:paraId="2B5719C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4785D57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c>
          <w:tcPr>
            <w:tcW w:w="168" w:type="dxa"/>
            <w:tcBorders>
              <w:top w:val="nil"/>
              <w:bottom w:val="nil"/>
            </w:tcBorders>
          </w:tcPr>
          <w:p w14:paraId="745B2A1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6869C75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r>
      <w:tr w:rsidR="001E3466" w:rsidRPr="004E7E5A" w14:paraId="4AD360B0" w14:textId="77777777" w:rsidTr="00116073">
        <w:trPr>
          <w:jc w:val="center"/>
        </w:trPr>
        <w:tc>
          <w:tcPr>
            <w:tcW w:w="2243" w:type="dxa"/>
            <w:tcBorders>
              <w:top w:val="nil"/>
              <w:bottom w:val="nil"/>
            </w:tcBorders>
          </w:tcPr>
          <w:p w14:paraId="4FCC322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Punish</w:t>
            </w:r>
          </w:p>
        </w:tc>
        <w:tc>
          <w:tcPr>
            <w:tcW w:w="194" w:type="dxa"/>
            <w:tcBorders>
              <w:top w:val="nil"/>
              <w:bottom w:val="nil"/>
            </w:tcBorders>
          </w:tcPr>
          <w:p w14:paraId="67AE025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99C0E6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122 </w:t>
            </w:r>
          </w:p>
        </w:tc>
        <w:tc>
          <w:tcPr>
            <w:tcW w:w="184" w:type="dxa"/>
            <w:tcBorders>
              <w:top w:val="nil"/>
              <w:bottom w:val="nil"/>
            </w:tcBorders>
          </w:tcPr>
          <w:p w14:paraId="12E186F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7103B41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327 </w:t>
            </w:r>
          </w:p>
        </w:tc>
        <w:tc>
          <w:tcPr>
            <w:tcW w:w="190" w:type="dxa"/>
            <w:tcBorders>
              <w:top w:val="nil"/>
              <w:bottom w:val="nil"/>
            </w:tcBorders>
          </w:tcPr>
          <w:p w14:paraId="36214BB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3663B36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c>
          <w:tcPr>
            <w:tcW w:w="178" w:type="dxa"/>
            <w:tcBorders>
              <w:top w:val="nil"/>
              <w:bottom w:val="nil"/>
            </w:tcBorders>
          </w:tcPr>
          <w:p w14:paraId="29E7630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2CCE8B6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c>
          <w:tcPr>
            <w:tcW w:w="168" w:type="dxa"/>
            <w:tcBorders>
              <w:top w:val="nil"/>
              <w:bottom w:val="nil"/>
            </w:tcBorders>
          </w:tcPr>
          <w:p w14:paraId="0AC717C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12E7347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r>
      <w:tr w:rsidR="001E3466" w:rsidRPr="004E7E5A" w14:paraId="1BD77D92" w14:textId="77777777" w:rsidTr="00116073">
        <w:trPr>
          <w:jc w:val="center"/>
        </w:trPr>
        <w:tc>
          <w:tcPr>
            <w:tcW w:w="2243" w:type="dxa"/>
            <w:tcBorders>
              <w:top w:val="nil"/>
              <w:bottom w:val="nil"/>
            </w:tcBorders>
          </w:tcPr>
          <w:p w14:paraId="2A311C0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C index</w:t>
            </w:r>
          </w:p>
        </w:tc>
        <w:tc>
          <w:tcPr>
            <w:tcW w:w="194" w:type="dxa"/>
            <w:tcBorders>
              <w:top w:val="nil"/>
              <w:bottom w:val="nil"/>
            </w:tcBorders>
          </w:tcPr>
          <w:p w14:paraId="390CF51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41231DD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1.315 </w:t>
            </w:r>
          </w:p>
        </w:tc>
        <w:tc>
          <w:tcPr>
            <w:tcW w:w="184" w:type="dxa"/>
            <w:tcBorders>
              <w:top w:val="nil"/>
              <w:bottom w:val="nil"/>
            </w:tcBorders>
          </w:tcPr>
          <w:p w14:paraId="7B3C9A9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5F02A83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w:t>
            </w:r>
            <w:r w:rsidRPr="004E7E5A">
              <w:rPr>
                <w:rFonts w:ascii="Times New Roman" w:hAnsi="Times New Roman"/>
                <w:color w:val="000000" w:themeColor="text1"/>
              </w:rPr>
              <w:t xml:space="preserve"> </w:t>
            </w:r>
            <w:r w:rsidRPr="004E7E5A">
              <w:rPr>
                <w:rFonts w:ascii="Times New Roman" w:hAnsi="Times New Roman"/>
                <w:color w:val="000000" w:themeColor="text1"/>
                <w:sz w:val="24"/>
                <w:szCs w:val="24"/>
              </w:rPr>
              <w:t xml:space="preserve">226 </w:t>
            </w:r>
          </w:p>
        </w:tc>
        <w:tc>
          <w:tcPr>
            <w:tcW w:w="190" w:type="dxa"/>
            <w:tcBorders>
              <w:top w:val="nil"/>
              <w:bottom w:val="nil"/>
            </w:tcBorders>
          </w:tcPr>
          <w:p w14:paraId="03FCCD8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464A13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756 </w:t>
            </w:r>
          </w:p>
        </w:tc>
        <w:tc>
          <w:tcPr>
            <w:tcW w:w="178" w:type="dxa"/>
            <w:tcBorders>
              <w:top w:val="nil"/>
              <w:bottom w:val="nil"/>
            </w:tcBorders>
          </w:tcPr>
          <w:p w14:paraId="7388615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520A20B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1.461 </w:t>
            </w:r>
          </w:p>
        </w:tc>
        <w:tc>
          <w:tcPr>
            <w:tcW w:w="168" w:type="dxa"/>
            <w:tcBorders>
              <w:top w:val="nil"/>
              <w:bottom w:val="nil"/>
            </w:tcBorders>
          </w:tcPr>
          <w:p w14:paraId="6995E09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35D7334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062 </w:t>
            </w:r>
          </w:p>
        </w:tc>
      </w:tr>
      <w:tr w:rsidR="001E3466" w:rsidRPr="004E7E5A" w14:paraId="1B9C4556" w14:textId="77777777" w:rsidTr="00116073">
        <w:trPr>
          <w:jc w:val="center"/>
        </w:trPr>
        <w:tc>
          <w:tcPr>
            <w:tcW w:w="2243" w:type="dxa"/>
            <w:tcBorders>
              <w:top w:val="nil"/>
              <w:bottom w:val="nil"/>
            </w:tcBorders>
          </w:tcPr>
          <w:p w14:paraId="34F8FBC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convenience</w:t>
            </w:r>
          </w:p>
        </w:tc>
        <w:tc>
          <w:tcPr>
            <w:tcW w:w="194" w:type="dxa"/>
            <w:tcBorders>
              <w:top w:val="nil"/>
              <w:bottom w:val="nil"/>
            </w:tcBorders>
          </w:tcPr>
          <w:p w14:paraId="4EE0659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1A68A0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2.474</w:t>
            </w:r>
          </w:p>
        </w:tc>
        <w:tc>
          <w:tcPr>
            <w:tcW w:w="184" w:type="dxa"/>
            <w:tcBorders>
              <w:top w:val="nil"/>
              <w:bottom w:val="nil"/>
            </w:tcBorders>
          </w:tcPr>
          <w:p w14:paraId="3D0A1A8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47A809F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7.254</w:t>
            </w:r>
          </w:p>
        </w:tc>
        <w:tc>
          <w:tcPr>
            <w:tcW w:w="190" w:type="dxa"/>
            <w:tcBorders>
              <w:top w:val="nil"/>
              <w:bottom w:val="nil"/>
            </w:tcBorders>
          </w:tcPr>
          <w:p w14:paraId="1493955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7CD5C69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1.425</w:t>
            </w:r>
          </w:p>
        </w:tc>
        <w:tc>
          <w:tcPr>
            <w:tcW w:w="178" w:type="dxa"/>
            <w:tcBorders>
              <w:top w:val="nil"/>
              <w:bottom w:val="nil"/>
            </w:tcBorders>
          </w:tcPr>
          <w:p w14:paraId="30302C0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4314EF2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6.273</w:t>
            </w:r>
          </w:p>
        </w:tc>
        <w:tc>
          <w:tcPr>
            <w:tcW w:w="168" w:type="dxa"/>
            <w:tcBorders>
              <w:top w:val="nil"/>
              <w:bottom w:val="nil"/>
            </w:tcBorders>
          </w:tcPr>
          <w:p w14:paraId="1527FF1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3A70FCB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7.616</w:t>
            </w:r>
          </w:p>
        </w:tc>
      </w:tr>
      <w:tr w:rsidR="001E3466" w:rsidRPr="004E7E5A" w14:paraId="04D4314D" w14:textId="77777777" w:rsidTr="00116073">
        <w:trPr>
          <w:jc w:val="center"/>
        </w:trPr>
        <w:tc>
          <w:tcPr>
            <w:tcW w:w="2243" w:type="dxa"/>
            <w:tcBorders>
              <w:top w:val="nil"/>
              <w:bottom w:val="nil"/>
            </w:tcBorders>
          </w:tcPr>
          <w:p w14:paraId="551CBEF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_ind</w:t>
            </w:r>
            <w:proofErr w:type="spellEnd"/>
          </w:p>
        </w:tc>
        <w:tc>
          <w:tcPr>
            <w:tcW w:w="194" w:type="dxa"/>
            <w:tcBorders>
              <w:top w:val="nil"/>
              <w:bottom w:val="nil"/>
            </w:tcBorders>
          </w:tcPr>
          <w:p w14:paraId="4AD6276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4B34E7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5.822 </w:t>
            </w:r>
          </w:p>
        </w:tc>
        <w:tc>
          <w:tcPr>
            <w:tcW w:w="184" w:type="dxa"/>
            <w:tcBorders>
              <w:top w:val="nil"/>
              <w:bottom w:val="nil"/>
            </w:tcBorders>
          </w:tcPr>
          <w:p w14:paraId="3DD5610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3DF9104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670 </w:t>
            </w:r>
          </w:p>
        </w:tc>
        <w:tc>
          <w:tcPr>
            <w:tcW w:w="190" w:type="dxa"/>
            <w:tcBorders>
              <w:top w:val="nil"/>
              <w:bottom w:val="nil"/>
            </w:tcBorders>
          </w:tcPr>
          <w:p w14:paraId="16F35F5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19D991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3.667 </w:t>
            </w:r>
          </w:p>
        </w:tc>
        <w:tc>
          <w:tcPr>
            <w:tcW w:w="178" w:type="dxa"/>
            <w:tcBorders>
              <w:top w:val="nil"/>
              <w:bottom w:val="nil"/>
            </w:tcBorders>
          </w:tcPr>
          <w:p w14:paraId="66071DA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3A09C47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6.000 </w:t>
            </w:r>
          </w:p>
        </w:tc>
        <w:tc>
          <w:tcPr>
            <w:tcW w:w="168" w:type="dxa"/>
            <w:tcBorders>
              <w:top w:val="nil"/>
              <w:bottom w:val="nil"/>
            </w:tcBorders>
          </w:tcPr>
          <w:p w14:paraId="23C314E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0E05853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8.000 </w:t>
            </w:r>
          </w:p>
        </w:tc>
      </w:tr>
      <w:tr w:rsidR="001E3466" w:rsidRPr="004E7E5A" w14:paraId="36275011" w14:textId="77777777" w:rsidTr="00116073">
        <w:trPr>
          <w:jc w:val="center"/>
        </w:trPr>
        <w:tc>
          <w:tcPr>
            <w:tcW w:w="2243" w:type="dxa"/>
            <w:tcBorders>
              <w:top w:val="nil"/>
              <w:bottom w:val="nil"/>
            </w:tcBorders>
          </w:tcPr>
          <w:p w14:paraId="5B7411C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_ind</w:t>
            </w:r>
            <w:proofErr w:type="spellEnd"/>
          </w:p>
        </w:tc>
        <w:tc>
          <w:tcPr>
            <w:tcW w:w="194" w:type="dxa"/>
            <w:tcBorders>
              <w:top w:val="nil"/>
              <w:bottom w:val="nil"/>
            </w:tcBorders>
          </w:tcPr>
          <w:p w14:paraId="0EDB62C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169317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5.903 </w:t>
            </w:r>
          </w:p>
        </w:tc>
        <w:tc>
          <w:tcPr>
            <w:tcW w:w="184" w:type="dxa"/>
            <w:tcBorders>
              <w:top w:val="nil"/>
              <w:bottom w:val="nil"/>
            </w:tcBorders>
          </w:tcPr>
          <w:p w14:paraId="0B9AFBB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53B78DB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627 </w:t>
            </w:r>
          </w:p>
        </w:tc>
        <w:tc>
          <w:tcPr>
            <w:tcW w:w="190" w:type="dxa"/>
            <w:tcBorders>
              <w:top w:val="nil"/>
              <w:bottom w:val="nil"/>
            </w:tcBorders>
          </w:tcPr>
          <w:p w14:paraId="43C5B24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12560C9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3.667 </w:t>
            </w:r>
          </w:p>
        </w:tc>
        <w:tc>
          <w:tcPr>
            <w:tcW w:w="178" w:type="dxa"/>
            <w:tcBorders>
              <w:top w:val="nil"/>
              <w:bottom w:val="nil"/>
            </w:tcBorders>
          </w:tcPr>
          <w:p w14:paraId="0A2EB84F"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3D6156F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6.000 </w:t>
            </w:r>
          </w:p>
        </w:tc>
        <w:tc>
          <w:tcPr>
            <w:tcW w:w="168" w:type="dxa"/>
            <w:tcBorders>
              <w:top w:val="nil"/>
              <w:bottom w:val="nil"/>
            </w:tcBorders>
          </w:tcPr>
          <w:p w14:paraId="5A50FD6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7016CF9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8.333 </w:t>
            </w:r>
          </w:p>
        </w:tc>
      </w:tr>
      <w:tr w:rsidR="001E3466" w:rsidRPr="004E7E5A" w14:paraId="5A35937B" w14:textId="77777777" w:rsidTr="00116073">
        <w:trPr>
          <w:jc w:val="center"/>
        </w:trPr>
        <w:tc>
          <w:tcPr>
            <w:tcW w:w="2243" w:type="dxa"/>
            <w:tcBorders>
              <w:top w:val="nil"/>
              <w:bottom w:val="nil"/>
            </w:tcBorders>
          </w:tcPr>
          <w:p w14:paraId="1D375F3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_ind</w:t>
            </w:r>
            <w:proofErr w:type="spellEnd"/>
          </w:p>
        </w:tc>
        <w:tc>
          <w:tcPr>
            <w:tcW w:w="194" w:type="dxa"/>
            <w:tcBorders>
              <w:top w:val="nil"/>
              <w:bottom w:val="nil"/>
            </w:tcBorders>
          </w:tcPr>
          <w:p w14:paraId="704D707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65DF6B4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5.612 </w:t>
            </w:r>
          </w:p>
        </w:tc>
        <w:tc>
          <w:tcPr>
            <w:tcW w:w="184" w:type="dxa"/>
            <w:tcBorders>
              <w:top w:val="nil"/>
              <w:bottom w:val="nil"/>
            </w:tcBorders>
          </w:tcPr>
          <w:p w14:paraId="47226C1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0E9A63A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755 </w:t>
            </w:r>
          </w:p>
        </w:tc>
        <w:tc>
          <w:tcPr>
            <w:tcW w:w="190" w:type="dxa"/>
            <w:tcBorders>
              <w:top w:val="nil"/>
              <w:bottom w:val="nil"/>
            </w:tcBorders>
          </w:tcPr>
          <w:p w14:paraId="53EE1D0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70DCEFE2"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3.000 </w:t>
            </w:r>
          </w:p>
        </w:tc>
        <w:tc>
          <w:tcPr>
            <w:tcW w:w="178" w:type="dxa"/>
            <w:tcBorders>
              <w:top w:val="nil"/>
              <w:bottom w:val="nil"/>
            </w:tcBorders>
          </w:tcPr>
          <w:p w14:paraId="66EB967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76F8BD6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5.667 </w:t>
            </w:r>
          </w:p>
        </w:tc>
        <w:tc>
          <w:tcPr>
            <w:tcW w:w="168" w:type="dxa"/>
            <w:tcBorders>
              <w:top w:val="nil"/>
              <w:bottom w:val="nil"/>
            </w:tcBorders>
          </w:tcPr>
          <w:p w14:paraId="3F862421"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1824E36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8.000 </w:t>
            </w:r>
          </w:p>
        </w:tc>
      </w:tr>
      <w:tr w:rsidR="001E3466" w:rsidRPr="004E7E5A" w14:paraId="2642F282" w14:textId="77777777" w:rsidTr="00116073">
        <w:trPr>
          <w:jc w:val="center"/>
        </w:trPr>
        <w:tc>
          <w:tcPr>
            <w:tcW w:w="2243" w:type="dxa"/>
            <w:tcBorders>
              <w:top w:val="nil"/>
              <w:bottom w:val="nil"/>
            </w:tcBorders>
          </w:tcPr>
          <w:p w14:paraId="5467A91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_ind</w:t>
            </w:r>
            <w:proofErr w:type="spellEnd"/>
          </w:p>
        </w:tc>
        <w:tc>
          <w:tcPr>
            <w:tcW w:w="194" w:type="dxa"/>
            <w:tcBorders>
              <w:top w:val="nil"/>
              <w:bottom w:val="nil"/>
            </w:tcBorders>
          </w:tcPr>
          <w:p w14:paraId="27CE447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2F25B87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4.650 </w:t>
            </w:r>
          </w:p>
        </w:tc>
        <w:tc>
          <w:tcPr>
            <w:tcW w:w="184" w:type="dxa"/>
            <w:tcBorders>
              <w:top w:val="nil"/>
              <w:bottom w:val="nil"/>
            </w:tcBorders>
          </w:tcPr>
          <w:p w14:paraId="552367C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4A512B5D"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2.250 </w:t>
            </w:r>
          </w:p>
        </w:tc>
        <w:tc>
          <w:tcPr>
            <w:tcW w:w="190" w:type="dxa"/>
            <w:tcBorders>
              <w:top w:val="nil"/>
              <w:bottom w:val="nil"/>
            </w:tcBorders>
          </w:tcPr>
          <w:p w14:paraId="26F9621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48357F0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3.000 </w:t>
            </w:r>
          </w:p>
        </w:tc>
        <w:tc>
          <w:tcPr>
            <w:tcW w:w="178" w:type="dxa"/>
            <w:tcBorders>
              <w:top w:val="nil"/>
              <w:bottom w:val="nil"/>
            </w:tcBorders>
          </w:tcPr>
          <w:p w14:paraId="4757D603"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0FBA0516"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4.333 </w:t>
            </w:r>
          </w:p>
        </w:tc>
        <w:tc>
          <w:tcPr>
            <w:tcW w:w="168" w:type="dxa"/>
            <w:tcBorders>
              <w:top w:val="nil"/>
              <w:bottom w:val="nil"/>
            </w:tcBorders>
          </w:tcPr>
          <w:p w14:paraId="6E61E83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3D16944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5.667 </w:t>
            </w:r>
          </w:p>
        </w:tc>
      </w:tr>
      <w:tr w:rsidR="001E3466" w:rsidRPr="004E7E5A" w14:paraId="778DD8EB" w14:textId="77777777" w:rsidTr="00116073">
        <w:trPr>
          <w:jc w:val="center"/>
        </w:trPr>
        <w:tc>
          <w:tcPr>
            <w:tcW w:w="2243" w:type="dxa"/>
            <w:tcBorders>
              <w:top w:val="nil"/>
              <w:bottom w:val="nil"/>
            </w:tcBorders>
          </w:tcPr>
          <w:p w14:paraId="715E3E1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Political connections</w:t>
            </w:r>
          </w:p>
        </w:tc>
        <w:tc>
          <w:tcPr>
            <w:tcW w:w="194" w:type="dxa"/>
            <w:tcBorders>
              <w:top w:val="nil"/>
              <w:bottom w:val="nil"/>
            </w:tcBorders>
          </w:tcPr>
          <w:p w14:paraId="4780E28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367F3DB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742 </w:t>
            </w:r>
          </w:p>
        </w:tc>
        <w:tc>
          <w:tcPr>
            <w:tcW w:w="184" w:type="dxa"/>
            <w:tcBorders>
              <w:top w:val="nil"/>
              <w:bottom w:val="nil"/>
            </w:tcBorders>
          </w:tcPr>
          <w:p w14:paraId="4A6F8C2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34611CA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438 </w:t>
            </w:r>
          </w:p>
        </w:tc>
        <w:tc>
          <w:tcPr>
            <w:tcW w:w="190" w:type="dxa"/>
            <w:tcBorders>
              <w:top w:val="nil"/>
              <w:bottom w:val="nil"/>
            </w:tcBorders>
          </w:tcPr>
          <w:p w14:paraId="0C95BE2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nil"/>
            </w:tcBorders>
            <w:vAlign w:val="center"/>
          </w:tcPr>
          <w:p w14:paraId="67AD164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0.000 </w:t>
            </w:r>
          </w:p>
        </w:tc>
        <w:tc>
          <w:tcPr>
            <w:tcW w:w="178" w:type="dxa"/>
            <w:tcBorders>
              <w:top w:val="nil"/>
              <w:bottom w:val="nil"/>
            </w:tcBorders>
          </w:tcPr>
          <w:p w14:paraId="763C13B4"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nil"/>
            </w:tcBorders>
            <w:vAlign w:val="center"/>
          </w:tcPr>
          <w:p w14:paraId="79CCDAE5"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1.000 </w:t>
            </w:r>
          </w:p>
        </w:tc>
        <w:tc>
          <w:tcPr>
            <w:tcW w:w="168" w:type="dxa"/>
            <w:tcBorders>
              <w:top w:val="nil"/>
              <w:bottom w:val="nil"/>
            </w:tcBorders>
          </w:tcPr>
          <w:p w14:paraId="42F682C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nil"/>
            </w:tcBorders>
            <w:vAlign w:val="center"/>
          </w:tcPr>
          <w:p w14:paraId="06048C7A"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 xml:space="preserve">1.000 </w:t>
            </w:r>
          </w:p>
        </w:tc>
      </w:tr>
      <w:tr w:rsidR="001E3466" w:rsidRPr="004E7E5A" w14:paraId="7CE6A138" w14:textId="77777777" w:rsidTr="00116073">
        <w:trPr>
          <w:jc w:val="center"/>
        </w:trPr>
        <w:tc>
          <w:tcPr>
            <w:tcW w:w="2243" w:type="dxa"/>
            <w:tcBorders>
              <w:top w:val="nil"/>
              <w:bottom w:val="single" w:sz="4" w:space="0" w:color="auto"/>
            </w:tcBorders>
          </w:tcPr>
          <w:p w14:paraId="17C79CD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Overseas</w:t>
            </w:r>
          </w:p>
        </w:tc>
        <w:tc>
          <w:tcPr>
            <w:tcW w:w="194" w:type="dxa"/>
            <w:tcBorders>
              <w:top w:val="nil"/>
              <w:bottom w:val="single" w:sz="4" w:space="0" w:color="auto"/>
            </w:tcBorders>
          </w:tcPr>
          <w:p w14:paraId="5FD8CC7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single" w:sz="4" w:space="0" w:color="auto"/>
            </w:tcBorders>
            <w:vAlign w:val="center"/>
          </w:tcPr>
          <w:p w14:paraId="1B296580"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0.610</w:t>
            </w:r>
          </w:p>
        </w:tc>
        <w:tc>
          <w:tcPr>
            <w:tcW w:w="184" w:type="dxa"/>
            <w:tcBorders>
              <w:top w:val="nil"/>
              <w:bottom w:val="single" w:sz="4" w:space="0" w:color="auto"/>
            </w:tcBorders>
          </w:tcPr>
          <w:p w14:paraId="1E2798A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single" w:sz="4" w:space="0" w:color="auto"/>
            </w:tcBorders>
            <w:vAlign w:val="center"/>
          </w:tcPr>
          <w:p w14:paraId="7018C8A9"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0.488</w:t>
            </w:r>
          </w:p>
        </w:tc>
        <w:tc>
          <w:tcPr>
            <w:tcW w:w="190" w:type="dxa"/>
            <w:tcBorders>
              <w:top w:val="nil"/>
              <w:bottom w:val="single" w:sz="4" w:space="0" w:color="auto"/>
            </w:tcBorders>
          </w:tcPr>
          <w:p w14:paraId="01D6F4DB"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8" w:type="dxa"/>
            <w:tcBorders>
              <w:top w:val="nil"/>
              <w:bottom w:val="single" w:sz="4" w:space="0" w:color="auto"/>
            </w:tcBorders>
            <w:vAlign w:val="center"/>
          </w:tcPr>
          <w:p w14:paraId="2E7C39F8"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0.000</w:t>
            </w:r>
          </w:p>
        </w:tc>
        <w:tc>
          <w:tcPr>
            <w:tcW w:w="178" w:type="dxa"/>
            <w:tcBorders>
              <w:top w:val="nil"/>
              <w:bottom w:val="single" w:sz="4" w:space="0" w:color="auto"/>
            </w:tcBorders>
          </w:tcPr>
          <w:p w14:paraId="6EC8B2B7"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280" w:type="dxa"/>
            <w:tcBorders>
              <w:top w:val="nil"/>
              <w:bottom w:val="single" w:sz="4" w:space="0" w:color="auto"/>
            </w:tcBorders>
            <w:vAlign w:val="center"/>
          </w:tcPr>
          <w:p w14:paraId="247CFC3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000</w:t>
            </w:r>
          </w:p>
        </w:tc>
        <w:tc>
          <w:tcPr>
            <w:tcW w:w="168" w:type="dxa"/>
            <w:tcBorders>
              <w:top w:val="nil"/>
              <w:bottom w:val="single" w:sz="4" w:space="0" w:color="auto"/>
            </w:tcBorders>
          </w:tcPr>
          <w:p w14:paraId="69E5570C"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p>
        </w:tc>
        <w:tc>
          <w:tcPr>
            <w:tcW w:w="1159" w:type="dxa"/>
            <w:tcBorders>
              <w:top w:val="nil"/>
              <w:bottom w:val="single" w:sz="4" w:space="0" w:color="auto"/>
            </w:tcBorders>
            <w:vAlign w:val="center"/>
          </w:tcPr>
          <w:p w14:paraId="1E494B9E" w14:textId="77777777" w:rsidR="00A53CFE" w:rsidRPr="004E7E5A" w:rsidRDefault="00A53CFE" w:rsidP="00116073">
            <w:pPr>
              <w:autoSpaceDE w:val="0"/>
              <w:autoSpaceDN w:val="0"/>
              <w:adjustRightInd w:val="0"/>
              <w:jc w:val="center"/>
              <w:rPr>
                <w:rFonts w:ascii="Times New Roman" w:hAnsi="Times New Roman"/>
                <w:color w:val="000000" w:themeColor="text1"/>
                <w:sz w:val="24"/>
                <w:szCs w:val="24"/>
              </w:rPr>
            </w:pPr>
            <w:r w:rsidRPr="004E7E5A">
              <w:rPr>
                <w:rFonts w:ascii="Times New Roman" w:hAnsi="Times New Roman"/>
                <w:color w:val="000000" w:themeColor="text1"/>
                <w:sz w:val="24"/>
                <w:szCs w:val="24"/>
              </w:rPr>
              <w:t>1.000</w:t>
            </w:r>
          </w:p>
        </w:tc>
      </w:tr>
    </w:tbl>
    <w:p w14:paraId="36C3E3B8" w14:textId="176C8DF1" w:rsidR="00A53CFE" w:rsidRPr="004E7E5A" w:rsidRDefault="00A53CFE" w:rsidP="00A53CFE">
      <w:pPr>
        <w:pStyle w:val="a7"/>
        <w:spacing w:line="240" w:lineRule="auto"/>
        <w:ind w:leftChars="50" w:left="105" w:rightChars="50" w:right="105" w:firstLineChars="0" w:firstLine="0"/>
        <w:rPr>
          <w:rFonts w:cs="Times New Roman"/>
          <w:szCs w:val="24"/>
        </w:rPr>
      </w:pPr>
      <w:r w:rsidRPr="004E7E5A">
        <w:rPr>
          <w:rFonts w:cs="Times New Roman"/>
          <w:szCs w:val="24"/>
        </w:rPr>
        <w:t xml:space="preserve">This table reports the descriptive statistics of the variables used in the test of the hypotheses on the relation between directors’ network and CSR disclosure quality. All variables are </w:t>
      </w:r>
      <w:proofErr w:type="spellStart"/>
      <w:r w:rsidRPr="004E7E5A">
        <w:rPr>
          <w:rFonts w:cs="Times New Roman"/>
          <w:szCs w:val="24"/>
        </w:rPr>
        <w:t>winsorized</w:t>
      </w:r>
      <w:proofErr w:type="spellEnd"/>
      <w:r w:rsidRPr="004E7E5A">
        <w:rPr>
          <w:rFonts w:cs="Times New Roman"/>
          <w:szCs w:val="24"/>
        </w:rPr>
        <w:t xml:space="preserve"> at the 1 and 99 percentiles of the distribution. </w:t>
      </w:r>
      <w:r w:rsidRPr="004E7E5A">
        <w:rPr>
          <w:rFonts w:cs="Times New Roman"/>
        </w:rPr>
        <w:t xml:space="preserve">Due to data availability, </w:t>
      </w:r>
      <w:r w:rsidRPr="004E7E5A">
        <w:rPr>
          <w:rFonts w:cs="Times New Roman"/>
          <w:szCs w:val="24"/>
        </w:rPr>
        <w:t>the number of observations of</w:t>
      </w:r>
      <w:r w:rsidRPr="004E7E5A">
        <w:rPr>
          <w:rFonts w:cs="Times New Roman"/>
          <w:i/>
          <w:iCs/>
          <w:szCs w:val="24"/>
        </w:rPr>
        <w:t xml:space="preserve"> Advertising</w:t>
      </w:r>
      <w:r w:rsidRPr="004E7E5A">
        <w:rPr>
          <w:rFonts w:cs="Times New Roman"/>
          <w:szCs w:val="24"/>
        </w:rPr>
        <w:t xml:space="preserve"> is </w:t>
      </w:r>
      <w:r w:rsidRPr="004E7E5A">
        <w:rPr>
          <w:rFonts w:cs="Times New Roman"/>
        </w:rPr>
        <w:t>2621, t</w:t>
      </w:r>
      <w:r w:rsidRPr="004E7E5A">
        <w:rPr>
          <w:rFonts w:cs="Times New Roman"/>
          <w:szCs w:val="24"/>
        </w:rPr>
        <w:t>he number of observations of</w:t>
      </w:r>
      <w:r w:rsidRPr="004E7E5A">
        <w:rPr>
          <w:rFonts w:cs="Times New Roman"/>
          <w:i/>
          <w:iCs/>
          <w:szCs w:val="24"/>
        </w:rPr>
        <w:t xml:space="preserve"> Analyst </w:t>
      </w:r>
      <w:r w:rsidRPr="004E7E5A">
        <w:rPr>
          <w:rFonts w:cs="Times New Roman"/>
          <w:szCs w:val="24"/>
        </w:rPr>
        <w:t>is 3496</w:t>
      </w:r>
      <w:r w:rsidR="000F1340" w:rsidRPr="004E7E5A">
        <w:rPr>
          <w:rFonts w:cs="Times New Roman"/>
          <w:szCs w:val="24"/>
        </w:rPr>
        <w:t xml:space="preserve">, and </w:t>
      </w:r>
      <w:r w:rsidR="000F1340" w:rsidRPr="004E7E5A">
        <w:rPr>
          <w:rFonts w:cs="Times New Roman"/>
        </w:rPr>
        <w:t>t</w:t>
      </w:r>
      <w:r w:rsidR="000F1340" w:rsidRPr="004E7E5A">
        <w:rPr>
          <w:rFonts w:cs="Times New Roman"/>
          <w:szCs w:val="24"/>
        </w:rPr>
        <w:t>he number of observations of</w:t>
      </w:r>
      <w:r w:rsidR="000F1340" w:rsidRPr="004E7E5A">
        <w:rPr>
          <w:rFonts w:hint="eastAsia"/>
          <w:i/>
          <w:iCs/>
          <w:szCs w:val="24"/>
        </w:rPr>
        <w:t xml:space="preserve"> CSR</w:t>
      </w:r>
      <w:r w:rsidR="000F1340" w:rsidRPr="004E7E5A">
        <w:rPr>
          <w:i/>
          <w:iCs/>
          <w:szCs w:val="24"/>
        </w:rPr>
        <w:t xml:space="preserve"> assurance</w:t>
      </w:r>
      <w:r w:rsidR="000F1340" w:rsidRPr="004E7E5A">
        <w:rPr>
          <w:rFonts w:cs="Times New Roman"/>
          <w:i/>
          <w:iCs/>
          <w:szCs w:val="24"/>
        </w:rPr>
        <w:t xml:space="preserve"> </w:t>
      </w:r>
      <w:r w:rsidR="000F1340" w:rsidRPr="004E7E5A">
        <w:rPr>
          <w:rFonts w:cs="Times New Roman"/>
          <w:szCs w:val="24"/>
        </w:rPr>
        <w:t>is 3956</w:t>
      </w:r>
      <w:r w:rsidRPr="004E7E5A">
        <w:rPr>
          <w:rFonts w:cs="Times New Roman"/>
          <w:szCs w:val="24"/>
        </w:rPr>
        <w:t>. The number of other observations is 3986. All variable definitions are provided in Appendix A.</w:t>
      </w:r>
    </w:p>
    <w:p w14:paraId="1403E5C9" w14:textId="77777777" w:rsidR="00A53CFE" w:rsidRPr="004E7E5A" w:rsidRDefault="00A53CFE" w:rsidP="00A53CFE">
      <w:pPr>
        <w:pStyle w:val="a7"/>
        <w:spacing w:line="480" w:lineRule="auto"/>
        <w:ind w:firstLine="480"/>
        <w:rPr>
          <w:rFonts w:cs="Times New Roman"/>
          <w:szCs w:val="24"/>
        </w:rPr>
      </w:pPr>
    </w:p>
    <w:p w14:paraId="7492FE9F"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sectPr w:rsidR="00A53CFE" w:rsidRPr="004E7E5A" w:rsidSect="008F110D">
          <w:pgSz w:w="11906" w:h="16838"/>
          <w:pgMar w:top="1701" w:right="1418" w:bottom="1361" w:left="1418" w:header="1134" w:footer="1134" w:gutter="0"/>
          <w:cols w:space="425"/>
          <w:docGrid w:type="lines" w:linePitch="312"/>
        </w:sectPr>
      </w:pPr>
    </w:p>
    <w:p w14:paraId="463F1937" w14:textId="4288D109"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3</w:t>
      </w:r>
    </w:p>
    <w:p w14:paraId="7DB72BC4"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Correlations</w:t>
      </w:r>
    </w:p>
    <w:tbl>
      <w:tblPr>
        <w:tblW w:w="5000" w:type="pct"/>
        <w:jc w:val="center"/>
        <w:tblLayout w:type="fixed"/>
        <w:tblCellMar>
          <w:left w:w="75" w:type="dxa"/>
          <w:right w:w="75" w:type="dxa"/>
        </w:tblCellMar>
        <w:tblLook w:val="0000" w:firstRow="0" w:lastRow="0" w:firstColumn="0" w:lastColumn="0" w:noHBand="0" w:noVBand="0"/>
      </w:tblPr>
      <w:tblGrid>
        <w:gridCol w:w="1983"/>
        <w:gridCol w:w="655"/>
        <w:gridCol w:w="655"/>
        <w:gridCol w:w="655"/>
        <w:gridCol w:w="655"/>
        <w:gridCol w:w="656"/>
        <w:gridCol w:w="656"/>
        <w:gridCol w:w="656"/>
        <w:gridCol w:w="656"/>
        <w:gridCol w:w="656"/>
        <w:gridCol w:w="656"/>
        <w:gridCol w:w="656"/>
        <w:gridCol w:w="656"/>
        <w:gridCol w:w="656"/>
        <w:gridCol w:w="656"/>
        <w:gridCol w:w="656"/>
        <w:gridCol w:w="656"/>
        <w:gridCol w:w="656"/>
        <w:gridCol w:w="645"/>
      </w:tblGrid>
      <w:tr w:rsidR="001E3466" w:rsidRPr="004E7E5A" w14:paraId="29724BD6" w14:textId="77777777" w:rsidTr="00116073">
        <w:trPr>
          <w:jc w:val="center"/>
        </w:trPr>
        <w:tc>
          <w:tcPr>
            <w:tcW w:w="720" w:type="pct"/>
            <w:tcBorders>
              <w:top w:val="single" w:sz="4" w:space="0" w:color="auto"/>
              <w:left w:val="nil"/>
              <w:bottom w:val="single" w:sz="4" w:space="0" w:color="auto"/>
              <w:right w:val="nil"/>
            </w:tcBorders>
          </w:tcPr>
          <w:p w14:paraId="771707C5"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p>
        </w:tc>
        <w:tc>
          <w:tcPr>
            <w:tcW w:w="238" w:type="pct"/>
            <w:tcBorders>
              <w:top w:val="single" w:sz="4" w:space="0" w:color="auto"/>
              <w:left w:val="nil"/>
              <w:bottom w:val="single" w:sz="4" w:space="0" w:color="auto"/>
              <w:right w:val="nil"/>
            </w:tcBorders>
          </w:tcPr>
          <w:p w14:paraId="4991FD4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w:t>
            </w:r>
          </w:p>
        </w:tc>
        <w:tc>
          <w:tcPr>
            <w:tcW w:w="238" w:type="pct"/>
            <w:tcBorders>
              <w:top w:val="single" w:sz="4" w:space="0" w:color="auto"/>
              <w:left w:val="nil"/>
              <w:bottom w:val="single" w:sz="4" w:space="0" w:color="auto"/>
              <w:right w:val="nil"/>
            </w:tcBorders>
          </w:tcPr>
          <w:p w14:paraId="00AEC8F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2)</w:t>
            </w:r>
          </w:p>
        </w:tc>
        <w:tc>
          <w:tcPr>
            <w:tcW w:w="238" w:type="pct"/>
            <w:tcBorders>
              <w:top w:val="single" w:sz="4" w:space="0" w:color="auto"/>
              <w:left w:val="nil"/>
              <w:bottom w:val="single" w:sz="4" w:space="0" w:color="auto"/>
              <w:right w:val="nil"/>
            </w:tcBorders>
          </w:tcPr>
          <w:p w14:paraId="4C5F7CD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3)</w:t>
            </w:r>
          </w:p>
        </w:tc>
        <w:tc>
          <w:tcPr>
            <w:tcW w:w="238" w:type="pct"/>
            <w:tcBorders>
              <w:top w:val="single" w:sz="4" w:space="0" w:color="auto"/>
              <w:left w:val="nil"/>
              <w:bottom w:val="single" w:sz="4" w:space="0" w:color="auto"/>
              <w:right w:val="nil"/>
            </w:tcBorders>
          </w:tcPr>
          <w:p w14:paraId="06456CA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4)</w:t>
            </w:r>
          </w:p>
        </w:tc>
        <w:tc>
          <w:tcPr>
            <w:tcW w:w="238" w:type="pct"/>
            <w:tcBorders>
              <w:top w:val="single" w:sz="4" w:space="0" w:color="auto"/>
              <w:left w:val="nil"/>
              <w:bottom w:val="single" w:sz="4" w:space="0" w:color="auto"/>
              <w:right w:val="nil"/>
            </w:tcBorders>
          </w:tcPr>
          <w:p w14:paraId="3064E24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5)</w:t>
            </w:r>
          </w:p>
        </w:tc>
        <w:tc>
          <w:tcPr>
            <w:tcW w:w="238" w:type="pct"/>
            <w:tcBorders>
              <w:top w:val="single" w:sz="4" w:space="0" w:color="auto"/>
              <w:left w:val="nil"/>
              <w:bottom w:val="single" w:sz="4" w:space="0" w:color="auto"/>
              <w:right w:val="nil"/>
            </w:tcBorders>
          </w:tcPr>
          <w:p w14:paraId="2948D74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6)</w:t>
            </w:r>
          </w:p>
        </w:tc>
        <w:tc>
          <w:tcPr>
            <w:tcW w:w="238" w:type="pct"/>
            <w:tcBorders>
              <w:top w:val="single" w:sz="4" w:space="0" w:color="auto"/>
              <w:left w:val="nil"/>
              <w:bottom w:val="single" w:sz="4" w:space="0" w:color="auto"/>
              <w:right w:val="nil"/>
            </w:tcBorders>
          </w:tcPr>
          <w:p w14:paraId="6A781F8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7)</w:t>
            </w:r>
          </w:p>
        </w:tc>
        <w:tc>
          <w:tcPr>
            <w:tcW w:w="238" w:type="pct"/>
            <w:tcBorders>
              <w:top w:val="single" w:sz="4" w:space="0" w:color="auto"/>
              <w:left w:val="nil"/>
              <w:bottom w:val="single" w:sz="4" w:space="0" w:color="auto"/>
              <w:right w:val="nil"/>
            </w:tcBorders>
          </w:tcPr>
          <w:p w14:paraId="1D5D67B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8)</w:t>
            </w:r>
          </w:p>
        </w:tc>
        <w:tc>
          <w:tcPr>
            <w:tcW w:w="238" w:type="pct"/>
            <w:tcBorders>
              <w:top w:val="single" w:sz="4" w:space="0" w:color="auto"/>
              <w:left w:val="nil"/>
              <w:bottom w:val="single" w:sz="4" w:space="0" w:color="auto"/>
              <w:right w:val="nil"/>
            </w:tcBorders>
          </w:tcPr>
          <w:p w14:paraId="2361894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9)</w:t>
            </w:r>
          </w:p>
        </w:tc>
        <w:tc>
          <w:tcPr>
            <w:tcW w:w="238" w:type="pct"/>
            <w:tcBorders>
              <w:top w:val="single" w:sz="4" w:space="0" w:color="auto"/>
              <w:left w:val="nil"/>
              <w:bottom w:val="single" w:sz="4" w:space="0" w:color="auto"/>
              <w:right w:val="nil"/>
            </w:tcBorders>
          </w:tcPr>
          <w:p w14:paraId="6FDBB3B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0)</w:t>
            </w:r>
          </w:p>
        </w:tc>
        <w:tc>
          <w:tcPr>
            <w:tcW w:w="238" w:type="pct"/>
            <w:tcBorders>
              <w:top w:val="single" w:sz="4" w:space="0" w:color="auto"/>
              <w:left w:val="nil"/>
              <w:bottom w:val="single" w:sz="4" w:space="0" w:color="auto"/>
              <w:right w:val="nil"/>
            </w:tcBorders>
          </w:tcPr>
          <w:p w14:paraId="5A8B692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1)</w:t>
            </w:r>
          </w:p>
        </w:tc>
        <w:tc>
          <w:tcPr>
            <w:tcW w:w="238" w:type="pct"/>
            <w:tcBorders>
              <w:top w:val="single" w:sz="4" w:space="0" w:color="auto"/>
              <w:left w:val="nil"/>
              <w:bottom w:val="single" w:sz="4" w:space="0" w:color="auto"/>
              <w:right w:val="nil"/>
            </w:tcBorders>
          </w:tcPr>
          <w:p w14:paraId="314DAAA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2)</w:t>
            </w:r>
          </w:p>
        </w:tc>
        <w:tc>
          <w:tcPr>
            <w:tcW w:w="238" w:type="pct"/>
            <w:tcBorders>
              <w:top w:val="single" w:sz="4" w:space="0" w:color="auto"/>
              <w:left w:val="nil"/>
              <w:bottom w:val="single" w:sz="4" w:space="0" w:color="auto"/>
              <w:right w:val="nil"/>
            </w:tcBorders>
          </w:tcPr>
          <w:p w14:paraId="0B9885F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3)</w:t>
            </w:r>
          </w:p>
        </w:tc>
        <w:tc>
          <w:tcPr>
            <w:tcW w:w="238" w:type="pct"/>
            <w:tcBorders>
              <w:top w:val="single" w:sz="4" w:space="0" w:color="auto"/>
              <w:left w:val="nil"/>
              <w:bottom w:val="single" w:sz="4" w:space="0" w:color="auto"/>
              <w:right w:val="nil"/>
            </w:tcBorders>
          </w:tcPr>
          <w:p w14:paraId="7557F82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4)</w:t>
            </w:r>
          </w:p>
        </w:tc>
        <w:tc>
          <w:tcPr>
            <w:tcW w:w="238" w:type="pct"/>
            <w:tcBorders>
              <w:top w:val="single" w:sz="4" w:space="0" w:color="auto"/>
              <w:left w:val="nil"/>
              <w:bottom w:val="single" w:sz="4" w:space="0" w:color="auto"/>
              <w:right w:val="nil"/>
            </w:tcBorders>
          </w:tcPr>
          <w:p w14:paraId="4AD8869A"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5)</w:t>
            </w:r>
          </w:p>
        </w:tc>
        <w:tc>
          <w:tcPr>
            <w:tcW w:w="238" w:type="pct"/>
            <w:tcBorders>
              <w:top w:val="single" w:sz="4" w:space="0" w:color="auto"/>
              <w:left w:val="nil"/>
              <w:bottom w:val="single" w:sz="4" w:space="0" w:color="auto"/>
              <w:right w:val="nil"/>
            </w:tcBorders>
          </w:tcPr>
          <w:p w14:paraId="6FB09AE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6)</w:t>
            </w:r>
          </w:p>
        </w:tc>
        <w:tc>
          <w:tcPr>
            <w:tcW w:w="238" w:type="pct"/>
            <w:tcBorders>
              <w:top w:val="single" w:sz="4" w:space="0" w:color="auto"/>
              <w:left w:val="nil"/>
              <w:bottom w:val="single" w:sz="4" w:space="0" w:color="auto"/>
              <w:right w:val="nil"/>
            </w:tcBorders>
          </w:tcPr>
          <w:p w14:paraId="6532C13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7)</w:t>
            </w:r>
          </w:p>
        </w:tc>
        <w:tc>
          <w:tcPr>
            <w:tcW w:w="238" w:type="pct"/>
            <w:tcBorders>
              <w:top w:val="single" w:sz="4" w:space="0" w:color="auto"/>
              <w:left w:val="nil"/>
              <w:bottom w:val="single" w:sz="4" w:space="0" w:color="auto"/>
              <w:right w:val="nil"/>
            </w:tcBorders>
          </w:tcPr>
          <w:p w14:paraId="672C4C2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i/>
                <w:iCs/>
                <w:color w:val="000000" w:themeColor="text1"/>
                <w:kern w:val="0"/>
                <w:sz w:val="24"/>
                <w:szCs w:val="24"/>
              </w:rPr>
              <w:t>(18)</w:t>
            </w:r>
          </w:p>
        </w:tc>
      </w:tr>
      <w:tr w:rsidR="001E3466" w:rsidRPr="004E7E5A" w14:paraId="31EABE60" w14:textId="77777777" w:rsidTr="00116073">
        <w:trPr>
          <w:jc w:val="center"/>
        </w:trPr>
        <w:tc>
          <w:tcPr>
            <w:tcW w:w="720" w:type="pct"/>
            <w:tcBorders>
              <w:top w:val="single" w:sz="4" w:space="0" w:color="auto"/>
              <w:left w:val="nil"/>
              <w:bottom w:val="nil"/>
              <w:right w:val="nil"/>
            </w:tcBorders>
          </w:tcPr>
          <w:p w14:paraId="20D4182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1) </w:t>
            </w:r>
            <w:proofErr w:type="spellStart"/>
            <w:r w:rsidRPr="004E7E5A">
              <w:rPr>
                <w:rFonts w:ascii="Times New Roman" w:hAnsi="Times New Roman"/>
                <w:i/>
                <w:iCs/>
                <w:color w:val="000000" w:themeColor="text1"/>
                <w:kern w:val="0"/>
                <w:sz w:val="24"/>
                <w:szCs w:val="24"/>
              </w:rPr>
              <w:t>Csr</w:t>
            </w:r>
            <w:proofErr w:type="spellEnd"/>
          </w:p>
        </w:tc>
        <w:tc>
          <w:tcPr>
            <w:tcW w:w="238" w:type="pct"/>
            <w:tcBorders>
              <w:top w:val="single" w:sz="4" w:space="0" w:color="auto"/>
              <w:left w:val="nil"/>
              <w:bottom w:val="nil"/>
              <w:right w:val="nil"/>
            </w:tcBorders>
          </w:tcPr>
          <w:p w14:paraId="03AF47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single" w:sz="4" w:space="0" w:color="auto"/>
              <w:left w:val="nil"/>
              <w:bottom w:val="nil"/>
              <w:right w:val="nil"/>
            </w:tcBorders>
          </w:tcPr>
          <w:p w14:paraId="765B3B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251066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013E10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451441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35296E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1184276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15E8EC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23D1E9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46FA18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0395272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0C0B674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2C8692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41B1BB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5A67EE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6025E2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287471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single" w:sz="4" w:space="0" w:color="auto"/>
              <w:left w:val="nil"/>
              <w:bottom w:val="nil"/>
              <w:right w:val="nil"/>
            </w:tcBorders>
          </w:tcPr>
          <w:p w14:paraId="16400A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7907154" w14:textId="77777777" w:rsidTr="00116073">
        <w:trPr>
          <w:jc w:val="center"/>
        </w:trPr>
        <w:tc>
          <w:tcPr>
            <w:tcW w:w="720" w:type="pct"/>
            <w:tcBorders>
              <w:top w:val="nil"/>
              <w:left w:val="nil"/>
              <w:bottom w:val="nil"/>
              <w:right w:val="nil"/>
            </w:tcBorders>
          </w:tcPr>
          <w:p w14:paraId="15963E4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2) </w:t>
            </w:r>
            <w:proofErr w:type="spellStart"/>
            <w:r w:rsidRPr="004E7E5A">
              <w:rPr>
                <w:rFonts w:ascii="Times New Roman" w:hAnsi="Times New Roman"/>
                <w:i/>
                <w:iCs/>
                <w:color w:val="000000" w:themeColor="text1"/>
                <w:kern w:val="0"/>
                <w:sz w:val="24"/>
                <w:szCs w:val="24"/>
              </w:rPr>
              <w:t>Score_max</w:t>
            </w:r>
            <w:proofErr w:type="spellEnd"/>
          </w:p>
        </w:tc>
        <w:tc>
          <w:tcPr>
            <w:tcW w:w="238" w:type="pct"/>
            <w:tcBorders>
              <w:top w:val="nil"/>
              <w:left w:val="nil"/>
              <w:bottom w:val="nil"/>
              <w:right w:val="nil"/>
            </w:tcBorders>
          </w:tcPr>
          <w:p w14:paraId="3FE09FC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5 </w:t>
            </w:r>
          </w:p>
        </w:tc>
        <w:tc>
          <w:tcPr>
            <w:tcW w:w="238" w:type="pct"/>
            <w:tcBorders>
              <w:top w:val="nil"/>
              <w:left w:val="nil"/>
              <w:bottom w:val="nil"/>
              <w:right w:val="nil"/>
            </w:tcBorders>
          </w:tcPr>
          <w:p w14:paraId="275EA2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747A053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826C45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246B0F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CFEF30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BBD44F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70B2B8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2914FD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BB1436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A746F4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FDE105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524FA9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6AE8D2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1692B1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AA7E89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693397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9100B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ECA54DF" w14:textId="77777777" w:rsidTr="00116073">
        <w:trPr>
          <w:jc w:val="center"/>
        </w:trPr>
        <w:tc>
          <w:tcPr>
            <w:tcW w:w="720" w:type="pct"/>
            <w:tcBorders>
              <w:top w:val="nil"/>
              <w:left w:val="nil"/>
              <w:bottom w:val="nil"/>
              <w:right w:val="nil"/>
            </w:tcBorders>
          </w:tcPr>
          <w:p w14:paraId="7B58AA9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3) </w:t>
            </w:r>
            <w:proofErr w:type="spellStart"/>
            <w:r w:rsidRPr="004E7E5A">
              <w:rPr>
                <w:rFonts w:ascii="Times New Roman" w:hAnsi="Times New Roman"/>
                <w:i/>
                <w:iCs/>
                <w:color w:val="000000" w:themeColor="text1"/>
                <w:kern w:val="0"/>
                <w:sz w:val="24"/>
                <w:szCs w:val="24"/>
              </w:rPr>
              <w:t>Inddirector</w:t>
            </w:r>
            <w:proofErr w:type="spellEnd"/>
          </w:p>
        </w:tc>
        <w:tc>
          <w:tcPr>
            <w:tcW w:w="238" w:type="pct"/>
            <w:tcBorders>
              <w:top w:val="nil"/>
              <w:left w:val="nil"/>
              <w:bottom w:val="nil"/>
              <w:right w:val="nil"/>
            </w:tcBorders>
          </w:tcPr>
          <w:p w14:paraId="13960FB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7EE4DE3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 </w:t>
            </w:r>
          </w:p>
        </w:tc>
        <w:tc>
          <w:tcPr>
            <w:tcW w:w="238" w:type="pct"/>
            <w:tcBorders>
              <w:top w:val="nil"/>
              <w:left w:val="nil"/>
              <w:bottom w:val="nil"/>
              <w:right w:val="nil"/>
            </w:tcBorders>
          </w:tcPr>
          <w:p w14:paraId="2D2E4A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63F1201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469990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221817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A712BE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2ADAC5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BBA19C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D7C487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3F45D7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0B2511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3DE5F7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50105D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34ABA8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4E21B8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1466E5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60311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06EEC6C" w14:textId="77777777" w:rsidTr="00116073">
        <w:trPr>
          <w:jc w:val="center"/>
        </w:trPr>
        <w:tc>
          <w:tcPr>
            <w:tcW w:w="720" w:type="pct"/>
            <w:tcBorders>
              <w:top w:val="nil"/>
              <w:left w:val="nil"/>
              <w:bottom w:val="nil"/>
              <w:right w:val="nil"/>
            </w:tcBorders>
          </w:tcPr>
          <w:p w14:paraId="7326BC5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4) Board size</w:t>
            </w:r>
          </w:p>
        </w:tc>
        <w:tc>
          <w:tcPr>
            <w:tcW w:w="238" w:type="pct"/>
            <w:tcBorders>
              <w:top w:val="nil"/>
              <w:left w:val="nil"/>
              <w:bottom w:val="nil"/>
              <w:right w:val="nil"/>
            </w:tcBorders>
          </w:tcPr>
          <w:p w14:paraId="30155C6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bottom w:val="nil"/>
              <w:right w:val="nil"/>
            </w:tcBorders>
          </w:tcPr>
          <w:p w14:paraId="3E87D29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1 </w:t>
            </w:r>
          </w:p>
        </w:tc>
        <w:tc>
          <w:tcPr>
            <w:tcW w:w="238" w:type="pct"/>
            <w:tcBorders>
              <w:top w:val="nil"/>
              <w:left w:val="nil"/>
              <w:bottom w:val="nil"/>
              <w:right w:val="nil"/>
            </w:tcBorders>
          </w:tcPr>
          <w:p w14:paraId="7BA68A2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41 </w:t>
            </w:r>
          </w:p>
        </w:tc>
        <w:tc>
          <w:tcPr>
            <w:tcW w:w="238" w:type="pct"/>
            <w:tcBorders>
              <w:top w:val="nil"/>
              <w:left w:val="nil"/>
              <w:bottom w:val="nil"/>
              <w:right w:val="nil"/>
            </w:tcBorders>
          </w:tcPr>
          <w:p w14:paraId="3F0FB7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58F95A1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102549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173E0B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580F82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FBC5C3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82B695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47474D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2B30DD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A277BC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7C4466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FCCD3D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FE8192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619C78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60888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0201FB5" w14:textId="77777777" w:rsidTr="00116073">
        <w:trPr>
          <w:jc w:val="center"/>
        </w:trPr>
        <w:tc>
          <w:tcPr>
            <w:tcW w:w="720" w:type="pct"/>
            <w:tcBorders>
              <w:top w:val="nil"/>
              <w:left w:val="nil"/>
              <w:bottom w:val="nil"/>
              <w:right w:val="nil"/>
            </w:tcBorders>
          </w:tcPr>
          <w:p w14:paraId="2A70B3D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5) Female</w:t>
            </w:r>
          </w:p>
        </w:tc>
        <w:tc>
          <w:tcPr>
            <w:tcW w:w="238" w:type="pct"/>
            <w:tcBorders>
              <w:top w:val="nil"/>
              <w:left w:val="nil"/>
              <w:bottom w:val="nil"/>
              <w:right w:val="nil"/>
            </w:tcBorders>
          </w:tcPr>
          <w:p w14:paraId="40B0195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3EC82CF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2070DE5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250E595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0 </w:t>
            </w:r>
          </w:p>
        </w:tc>
        <w:tc>
          <w:tcPr>
            <w:tcW w:w="238" w:type="pct"/>
            <w:tcBorders>
              <w:top w:val="nil"/>
              <w:left w:val="nil"/>
              <w:bottom w:val="nil"/>
              <w:right w:val="nil"/>
            </w:tcBorders>
          </w:tcPr>
          <w:p w14:paraId="32863F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6330139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66BD8A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26347E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5C9219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01B313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E3BF92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DD11AE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A02582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6FBAAA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FCE992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3D5D71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DA86A9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10ECE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9C79096" w14:textId="77777777" w:rsidTr="00116073">
        <w:trPr>
          <w:jc w:val="center"/>
        </w:trPr>
        <w:tc>
          <w:tcPr>
            <w:tcW w:w="720" w:type="pct"/>
            <w:tcBorders>
              <w:top w:val="nil"/>
              <w:left w:val="nil"/>
              <w:bottom w:val="nil"/>
              <w:right w:val="nil"/>
            </w:tcBorders>
          </w:tcPr>
          <w:p w14:paraId="2B6D340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6) Director age</w:t>
            </w:r>
          </w:p>
        </w:tc>
        <w:tc>
          <w:tcPr>
            <w:tcW w:w="238" w:type="pct"/>
            <w:tcBorders>
              <w:top w:val="nil"/>
              <w:left w:val="nil"/>
              <w:bottom w:val="nil"/>
              <w:right w:val="nil"/>
            </w:tcBorders>
          </w:tcPr>
          <w:p w14:paraId="1772B3A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5 </w:t>
            </w:r>
          </w:p>
        </w:tc>
        <w:tc>
          <w:tcPr>
            <w:tcW w:w="238" w:type="pct"/>
            <w:tcBorders>
              <w:top w:val="nil"/>
              <w:left w:val="nil"/>
              <w:bottom w:val="nil"/>
              <w:right w:val="nil"/>
            </w:tcBorders>
          </w:tcPr>
          <w:p w14:paraId="266230A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3 </w:t>
            </w:r>
          </w:p>
        </w:tc>
        <w:tc>
          <w:tcPr>
            <w:tcW w:w="238" w:type="pct"/>
            <w:tcBorders>
              <w:top w:val="nil"/>
              <w:left w:val="nil"/>
              <w:bottom w:val="nil"/>
              <w:right w:val="nil"/>
            </w:tcBorders>
          </w:tcPr>
          <w:p w14:paraId="1FF2737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nil"/>
              <w:right w:val="nil"/>
            </w:tcBorders>
          </w:tcPr>
          <w:p w14:paraId="334406B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53C2E26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5 </w:t>
            </w:r>
          </w:p>
        </w:tc>
        <w:tc>
          <w:tcPr>
            <w:tcW w:w="238" w:type="pct"/>
            <w:tcBorders>
              <w:top w:val="nil"/>
              <w:left w:val="nil"/>
              <w:bottom w:val="nil"/>
              <w:right w:val="nil"/>
            </w:tcBorders>
          </w:tcPr>
          <w:p w14:paraId="7673E1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569E0CA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857CB3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B1BDC7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6E49E4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B98478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BFDFCE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9DC46E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298874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08A583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667941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EA838B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69413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418082F" w14:textId="77777777" w:rsidTr="00116073">
        <w:trPr>
          <w:jc w:val="center"/>
        </w:trPr>
        <w:tc>
          <w:tcPr>
            <w:tcW w:w="720" w:type="pct"/>
            <w:tcBorders>
              <w:top w:val="nil"/>
              <w:left w:val="nil"/>
              <w:bottom w:val="nil"/>
              <w:right w:val="nil"/>
            </w:tcBorders>
          </w:tcPr>
          <w:p w14:paraId="1802956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7) Location</w:t>
            </w:r>
          </w:p>
        </w:tc>
        <w:tc>
          <w:tcPr>
            <w:tcW w:w="238" w:type="pct"/>
            <w:tcBorders>
              <w:top w:val="nil"/>
              <w:left w:val="nil"/>
              <w:bottom w:val="nil"/>
              <w:right w:val="nil"/>
            </w:tcBorders>
          </w:tcPr>
          <w:p w14:paraId="362B1C4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2EE9045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5 </w:t>
            </w:r>
          </w:p>
        </w:tc>
        <w:tc>
          <w:tcPr>
            <w:tcW w:w="238" w:type="pct"/>
            <w:tcBorders>
              <w:top w:val="nil"/>
              <w:left w:val="nil"/>
              <w:bottom w:val="nil"/>
              <w:right w:val="nil"/>
            </w:tcBorders>
          </w:tcPr>
          <w:p w14:paraId="3C5980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50B340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 </w:t>
            </w:r>
          </w:p>
        </w:tc>
        <w:tc>
          <w:tcPr>
            <w:tcW w:w="238" w:type="pct"/>
            <w:tcBorders>
              <w:top w:val="nil"/>
              <w:left w:val="nil"/>
              <w:bottom w:val="nil"/>
              <w:right w:val="nil"/>
            </w:tcBorders>
          </w:tcPr>
          <w:p w14:paraId="07C4815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18A1C5D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112E77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3EB234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nil"/>
              <w:left w:val="nil"/>
              <w:bottom w:val="nil"/>
              <w:right w:val="nil"/>
            </w:tcBorders>
          </w:tcPr>
          <w:p w14:paraId="5586179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443307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0A79C7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92BAEB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BDAA8F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E915A6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9453A1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FD2720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76E339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9BD09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73B483E" w14:textId="77777777" w:rsidTr="00116073">
        <w:trPr>
          <w:jc w:val="center"/>
        </w:trPr>
        <w:tc>
          <w:tcPr>
            <w:tcW w:w="720" w:type="pct"/>
            <w:tcBorders>
              <w:top w:val="nil"/>
              <w:left w:val="nil"/>
              <w:bottom w:val="nil"/>
              <w:right w:val="nil"/>
            </w:tcBorders>
          </w:tcPr>
          <w:p w14:paraId="78FEAE3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8) Duality</w:t>
            </w:r>
          </w:p>
        </w:tc>
        <w:tc>
          <w:tcPr>
            <w:tcW w:w="238" w:type="pct"/>
            <w:tcBorders>
              <w:top w:val="nil"/>
              <w:left w:val="nil"/>
              <w:bottom w:val="nil"/>
              <w:right w:val="nil"/>
            </w:tcBorders>
          </w:tcPr>
          <w:p w14:paraId="5D6D73B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4AFC9B6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0 </w:t>
            </w:r>
          </w:p>
        </w:tc>
        <w:tc>
          <w:tcPr>
            <w:tcW w:w="238" w:type="pct"/>
            <w:tcBorders>
              <w:top w:val="nil"/>
              <w:left w:val="nil"/>
              <w:bottom w:val="nil"/>
              <w:right w:val="nil"/>
            </w:tcBorders>
          </w:tcPr>
          <w:p w14:paraId="57E3990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0 </w:t>
            </w:r>
          </w:p>
        </w:tc>
        <w:tc>
          <w:tcPr>
            <w:tcW w:w="238" w:type="pct"/>
            <w:tcBorders>
              <w:top w:val="nil"/>
              <w:left w:val="nil"/>
              <w:bottom w:val="nil"/>
              <w:right w:val="nil"/>
            </w:tcBorders>
          </w:tcPr>
          <w:p w14:paraId="5172D27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nil"/>
              <w:right w:val="nil"/>
            </w:tcBorders>
          </w:tcPr>
          <w:p w14:paraId="3D0059F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51896BC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1FF840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11C10A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35BBD8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nil"/>
              <w:left w:val="nil"/>
              <w:bottom w:val="nil"/>
              <w:right w:val="nil"/>
            </w:tcBorders>
          </w:tcPr>
          <w:p w14:paraId="025AE84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48E731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7E21E2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8AAFAF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26A657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6C3659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11E1AA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AF0E0E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5F15A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C5695F3" w14:textId="77777777" w:rsidTr="00116073">
        <w:trPr>
          <w:jc w:val="center"/>
        </w:trPr>
        <w:tc>
          <w:tcPr>
            <w:tcW w:w="720" w:type="pct"/>
            <w:tcBorders>
              <w:top w:val="nil"/>
              <w:left w:val="nil"/>
              <w:bottom w:val="nil"/>
              <w:right w:val="nil"/>
            </w:tcBorders>
          </w:tcPr>
          <w:p w14:paraId="584F20D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9) Compensation</w:t>
            </w:r>
          </w:p>
        </w:tc>
        <w:tc>
          <w:tcPr>
            <w:tcW w:w="238" w:type="pct"/>
            <w:tcBorders>
              <w:top w:val="nil"/>
              <w:left w:val="nil"/>
              <w:bottom w:val="nil"/>
              <w:right w:val="nil"/>
            </w:tcBorders>
          </w:tcPr>
          <w:p w14:paraId="6EAB489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9 </w:t>
            </w:r>
          </w:p>
        </w:tc>
        <w:tc>
          <w:tcPr>
            <w:tcW w:w="238" w:type="pct"/>
            <w:tcBorders>
              <w:top w:val="nil"/>
              <w:left w:val="nil"/>
              <w:bottom w:val="nil"/>
              <w:right w:val="nil"/>
            </w:tcBorders>
          </w:tcPr>
          <w:p w14:paraId="3C0CD86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53D75B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07E2483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0EFA1A7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6 </w:t>
            </w:r>
          </w:p>
        </w:tc>
        <w:tc>
          <w:tcPr>
            <w:tcW w:w="238" w:type="pct"/>
            <w:tcBorders>
              <w:top w:val="nil"/>
              <w:left w:val="nil"/>
              <w:bottom w:val="nil"/>
              <w:right w:val="nil"/>
            </w:tcBorders>
          </w:tcPr>
          <w:p w14:paraId="2BD5F39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49EEAF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nil"/>
              <w:right w:val="nil"/>
            </w:tcBorders>
          </w:tcPr>
          <w:p w14:paraId="64D7BA5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4315C5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3554E36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4A5267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EC1454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78A6D8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499E17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E6B55E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6CAE67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0F9418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5536B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A860A2A" w14:textId="77777777" w:rsidTr="00116073">
        <w:trPr>
          <w:jc w:val="center"/>
        </w:trPr>
        <w:tc>
          <w:tcPr>
            <w:tcW w:w="720" w:type="pct"/>
            <w:tcBorders>
              <w:top w:val="nil"/>
              <w:left w:val="nil"/>
              <w:bottom w:val="nil"/>
              <w:right w:val="nil"/>
            </w:tcBorders>
          </w:tcPr>
          <w:p w14:paraId="50C37DC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10) </w:t>
            </w:r>
            <w:proofErr w:type="spellStart"/>
            <w:r w:rsidRPr="004E7E5A">
              <w:rPr>
                <w:rFonts w:ascii="Times New Roman" w:hAnsi="Times New Roman"/>
                <w:i/>
                <w:iCs/>
                <w:color w:val="000000" w:themeColor="text1"/>
                <w:kern w:val="0"/>
                <w:sz w:val="24"/>
                <w:szCs w:val="24"/>
              </w:rPr>
              <w:t>Dirshare</w:t>
            </w:r>
            <w:proofErr w:type="spellEnd"/>
          </w:p>
        </w:tc>
        <w:tc>
          <w:tcPr>
            <w:tcW w:w="238" w:type="pct"/>
            <w:tcBorders>
              <w:top w:val="nil"/>
              <w:left w:val="nil"/>
              <w:bottom w:val="nil"/>
              <w:right w:val="nil"/>
            </w:tcBorders>
          </w:tcPr>
          <w:p w14:paraId="76BCB70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40C62D7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9 </w:t>
            </w:r>
          </w:p>
        </w:tc>
        <w:tc>
          <w:tcPr>
            <w:tcW w:w="238" w:type="pct"/>
            <w:tcBorders>
              <w:top w:val="nil"/>
              <w:left w:val="nil"/>
              <w:bottom w:val="nil"/>
              <w:right w:val="nil"/>
            </w:tcBorders>
          </w:tcPr>
          <w:p w14:paraId="0DCAB8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3503765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9 </w:t>
            </w:r>
          </w:p>
        </w:tc>
        <w:tc>
          <w:tcPr>
            <w:tcW w:w="238" w:type="pct"/>
            <w:tcBorders>
              <w:top w:val="nil"/>
              <w:left w:val="nil"/>
              <w:bottom w:val="nil"/>
              <w:right w:val="nil"/>
            </w:tcBorders>
          </w:tcPr>
          <w:p w14:paraId="60DF69C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bottom w:val="nil"/>
              <w:right w:val="nil"/>
            </w:tcBorders>
          </w:tcPr>
          <w:p w14:paraId="75E9DB6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5 </w:t>
            </w:r>
          </w:p>
        </w:tc>
        <w:tc>
          <w:tcPr>
            <w:tcW w:w="238" w:type="pct"/>
            <w:tcBorders>
              <w:top w:val="nil"/>
              <w:left w:val="nil"/>
              <w:bottom w:val="nil"/>
              <w:right w:val="nil"/>
            </w:tcBorders>
          </w:tcPr>
          <w:p w14:paraId="2792A5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3FDC85A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2 </w:t>
            </w:r>
          </w:p>
        </w:tc>
        <w:tc>
          <w:tcPr>
            <w:tcW w:w="238" w:type="pct"/>
            <w:tcBorders>
              <w:top w:val="nil"/>
              <w:left w:val="nil"/>
              <w:bottom w:val="nil"/>
              <w:right w:val="nil"/>
            </w:tcBorders>
          </w:tcPr>
          <w:p w14:paraId="0A00AC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nil"/>
              <w:right w:val="nil"/>
            </w:tcBorders>
          </w:tcPr>
          <w:p w14:paraId="56F664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4589A7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nil"/>
              <w:left w:val="nil"/>
              <w:bottom w:val="nil"/>
              <w:right w:val="nil"/>
            </w:tcBorders>
          </w:tcPr>
          <w:p w14:paraId="4CF9C11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471A09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629B54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91BBC5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814DF6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3CC044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4CD14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E20671C" w14:textId="77777777" w:rsidTr="00116073">
        <w:trPr>
          <w:jc w:val="center"/>
        </w:trPr>
        <w:tc>
          <w:tcPr>
            <w:tcW w:w="720" w:type="pct"/>
            <w:tcBorders>
              <w:top w:val="nil"/>
              <w:left w:val="nil"/>
              <w:bottom w:val="nil"/>
              <w:right w:val="nil"/>
            </w:tcBorders>
          </w:tcPr>
          <w:p w14:paraId="2340BAE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11) Firm size</w:t>
            </w:r>
          </w:p>
        </w:tc>
        <w:tc>
          <w:tcPr>
            <w:tcW w:w="238" w:type="pct"/>
            <w:tcBorders>
              <w:top w:val="nil"/>
              <w:left w:val="nil"/>
              <w:bottom w:val="nil"/>
              <w:right w:val="nil"/>
            </w:tcBorders>
          </w:tcPr>
          <w:p w14:paraId="054E50D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44 </w:t>
            </w:r>
          </w:p>
        </w:tc>
        <w:tc>
          <w:tcPr>
            <w:tcW w:w="238" w:type="pct"/>
            <w:tcBorders>
              <w:top w:val="nil"/>
              <w:left w:val="nil"/>
              <w:bottom w:val="nil"/>
              <w:right w:val="nil"/>
            </w:tcBorders>
          </w:tcPr>
          <w:p w14:paraId="287FE85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3 </w:t>
            </w:r>
          </w:p>
        </w:tc>
        <w:tc>
          <w:tcPr>
            <w:tcW w:w="238" w:type="pct"/>
            <w:tcBorders>
              <w:top w:val="nil"/>
              <w:left w:val="nil"/>
              <w:bottom w:val="nil"/>
              <w:right w:val="nil"/>
            </w:tcBorders>
          </w:tcPr>
          <w:p w14:paraId="4E00960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bottom w:val="nil"/>
              <w:right w:val="nil"/>
            </w:tcBorders>
          </w:tcPr>
          <w:p w14:paraId="0788C7F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2 </w:t>
            </w:r>
          </w:p>
        </w:tc>
        <w:tc>
          <w:tcPr>
            <w:tcW w:w="238" w:type="pct"/>
            <w:tcBorders>
              <w:top w:val="nil"/>
              <w:left w:val="nil"/>
              <w:bottom w:val="nil"/>
              <w:right w:val="nil"/>
            </w:tcBorders>
          </w:tcPr>
          <w:p w14:paraId="256C096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5 </w:t>
            </w:r>
          </w:p>
        </w:tc>
        <w:tc>
          <w:tcPr>
            <w:tcW w:w="238" w:type="pct"/>
            <w:tcBorders>
              <w:top w:val="nil"/>
              <w:left w:val="nil"/>
              <w:bottom w:val="nil"/>
              <w:right w:val="nil"/>
            </w:tcBorders>
          </w:tcPr>
          <w:p w14:paraId="3CB1708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7 </w:t>
            </w:r>
          </w:p>
        </w:tc>
        <w:tc>
          <w:tcPr>
            <w:tcW w:w="238" w:type="pct"/>
            <w:tcBorders>
              <w:top w:val="nil"/>
              <w:left w:val="nil"/>
              <w:bottom w:val="nil"/>
              <w:right w:val="nil"/>
            </w:tcBorders>
          </w:tcPr>
          <w:p w14:paraId="7E361EF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7D4FC21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77D6326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1 </w:t>
            </w:r>
          </w:p>
        </w:tc>
        <w:tc>
          <w:tcPr>
            <w:tcW w:w="238" w:type="pct"/>
            <w:tcBorders>
              <w:top w:val="nil"/>
              <w:left w:val="nil"/>
              <w:bottom w:val="nil"/>
              <w:right w:val="nil"/>
            </w:tcBorders>
          </w:tcPr>
          <w:p w14:paraId="6F58032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1 </w:t>
            </w:r>
          </w:p>
        </w:tc>
        <w:tc>
          <w:tcPr>
            <w:tcW w:w="238" w:type="pct"/>
            <w:tcBorders>
              <w:top w:val="nil"/>
              <w:left w:val="nil"/>
              <w:bottom w:val="nil"/>
              <w:right w:val="nil"/>
            </w:tcBorders>
          </w:tcPr>
          <w:p w14:paraId="1E7E3E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6C24D93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5CADA65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0CD21FC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41B0C6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CB6F0A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13C1E6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1A670B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10E0B5B" w14:textId="77777777" w:rsidTr="00116073">
        <w:trPr>
          <w:jc w:val="center"/>
        </w:trPr>
        <w:tc>
          <w:tcPr>
            <w:tcW w:w="720" w:type="pct"/>
            <w:tcBorders>
              <w:top w:val="nil"/>
              <w:left w:val="nil"/>
              <w:bottom w:val="nil"/>
              <w:right w:val="nil"/>
            </w:tcBorders>
          </w:tcPr>
          <w:p w14:paraId="3C20988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12) </w:t>
            </w:r>
            <w:proofErr w:type="spellStart"/>
            <w:r w:rsidRPr="004E7E5A">
              <w:rPr>
                <w:rFonts w:ascii="Times New Roman" w:hAnsi="Times New Roman"/>
                <w:i/>
                <w:iCs/>
                <w:color w:val="000000" w:themeColor="text1"/>
                <w:kern w:val="0"/>
                <w:sz w:val="24"/>
                <w:szCs w:val="24"/>
              </w:rPr>
              <w:t>Roa</w:t>
            </w:r>
            <w:proofErr w:type="spellEnd"/>
          </w:p>
        </w:tc>
        <w:tc>
          <w:tcPr>
            <w:tcW w:w="238" w:type="pct"/>
            <w:tcBorders>
              <w:top w:val="nil"/>
              <w:left w:val="nil"/>
              <w:bottom w:val="nil"/>
              <w:right w:val="nil"/>
            </w:tcBorders>
          </w:tcPr>
          <w:p w14:paraId="498766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6A64DA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nil"/>
              <w:right w:val="nil"/>
            </w:tcBorders>
          </w:tcPr>
          <w:p w14:paraId="3A0FC5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 </w:t>
            </w:r>
          </w:p>
        </w:tc>
        <w:tc>
          <w:tcPr>
            <w:tcW w:w="238" w:type="pct"/>
            <w:tcBorders>
              <w:top w:val="nil"/>
              <w:left w:val="nil"/>
              <w:bottom w:val="nil"/>
              <w:right w:val="nil"/>
            </w:tcBorders>
          </w:tcPr>
          <w:p w14:paraId="0A085B7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7DAAD8B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1E4822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 </w:t>
            </w:r>
          </w:p>
        </w:tc>
        <w:tc>
          <w:tcPr>
            <w:tcW w:w="238" w:type="pct"/>
            <w:tcBorders>
              <w:top w:val="nil"/>
              <w:left w:val="nil"/>
              <w:bottom w:val="nil"/>
              <w:right w:val="nil"/>
            </w:tcBorders>
          </w:tcPr>
          <w:p w14:paraId="505C4E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 </w:t>
            </w:r>
          </w:p>
        </w:tc>
        <w:tc>
          <w:tcPr>
            <w:tcW w:w="238" w:type="pct"/>
            <w:tcBorders>
              <w:top w:val="nil"/>
              <w:left w:val="nil"/>
              <w:bottom w:val="nil"/>
              <w:right w:val="nil"/>
            </w:tcBorders>
          </w:tcPr>
          <w:p w14:paraId="00457E8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bottom w:val="nil"/>
              <w:right w:val="nil"/>
            </w:tcBorders>
          </w:tcPr>
          <w:p w14:paraId="0513E10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3 </w:t>
            </w:r>
          </w:p>
        </w:tc>
        <w:tc>
          <w:tcPr>
            <w:tcW w:w="238" w:type="pct"/>
            <w:tcBorders>
              <w:top w:val="nil"/>
              <w:left w:val="nil"/>
              <w:bottom w:val="nil"/>
              <w:right w:val="nil"/>
            </w:tcBorders>
          </w:tcPr>
          <w:p w14:paraId="66AC972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bottom w:val="nil"/>
              <w:right w:val="nil"/>
            </w:tcBorders>
          </w:tcPr>
          <w:p w14:paraId="06303BB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bottom w:val="nil"/>
              <w:right w:val="nil"/>
            </w:tcBorders>
          </w:tcPr>
          <w:p w14:paraId="03701F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7F83648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EB5A4C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497F569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52A834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AFBF8A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6F7E72F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E7E53F5" w14:textId="77777777" w:rsidTr="00116073">
        <w:trPr>
          <w:jc w:val="center"/>
        </w:trPr>
        <w:tc>
          <w:tcPr>
            <w:tcW w:w="720" w:type="pct"/>
            <w:tcBorders>
              <w:top w:val="nil"/>
              <w:left w:val="nil"/>
              <w:bottom w:val="nil"/>
              <w:right w:val="nil"/>
            </w:tcBorders>
          </w:tcPr>
          <w:p w14:paraId="72D68BC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13) Lev</w:t>
            </w:r>
          </w:p>
        </w:tc>
        <w:tc>
          <w:tcPr>
            <w:tcW w:w="238" w:type="pct"/>
            <w:tcBorders>
              <w:top w:val="nil"/>
              <w:left w:val="nil"/>
              <w:bottom w:val="nil"/>
              <w:right w:val="nil"/>
            </w:tcBorders>
          </w:tcPr>
          <w:p w14:paraId="2BBD5CD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5 </w:t>
            </w:r>
          </w:p>
        </w:tc>
        <w:tc>
          <w:tcPr>
            <w:tcW w:w="238" w:type="pct"/>
            <w:tcBorders>
              <w:top w:val="nil"/>
              <w:left w:val="nil"/>
              <w:bottom w:val="nil"/>
              <w:right w:val="nil"/>
            </w:tcBorders>
          </w:tcPr>
          <w:p w14:paraId="1A9E536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bottom w:val="nil"/>
              <w:right w:val="nil"/>
            </w:tcBorders>
          </w:tcPr>
          <w:p w14:paraId="46F381D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06C82D7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bottom w:val="nil"/>
              <w:right w:val="nil"/>
            </w:tcBorders>
          </w:tcPr>
          <w:p w14:paraId="4885998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bottom w:val="nil"/>
              <w:right w:val="nil"/>
            </w:tcBorders>
          </w:tcPr>
          <w:p w14:paraId="485ED13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788C0A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2F868D8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bottom w:val="nil"/>
              <w:right w:val="nil"/>
            </w:tcBorders>
          </w:tcPr>
          <w:p w14:paraId="57F012B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3009CEF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7 </w:t>
            </w:r>
          </w:p>
        </w:tc>
        <w:tc>
          <w:tcPr>
            <w:tcW w:w="238" w:type="pct"/>
            <w:tcBorders>
              <w:top w:val="nil"/>
              <w:left w:val="nil"/>
              <w:bottom w:val="nil"/>
              <w:right w:val="nil"/>
            </w:tcBorders>
          </w:tcPr>
          <w:p w14:paraId="0354C7B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56 </w:t>
            </w:r>
          </w:p>
        </w:tc>
        <w:tc>
          <w:tcPr>
            <w:tcW w:w="238" w:type="pct"/>
            <w:tcBorders>
              <w:top w:val="nil"/>
              <w:left w:val="nil"/>
              <w:bottom w:val="nil"/>
              <w:right w:val="nil"/>
            </w:tcBorders>
          </w:tcPr>
          <w:p w14:paraId="667DD0D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44 </w:t>
            </w:r>
          </w:p>
        </w:tc>
        <w:tc>
          <w:tcPr>
            <w:tcW w:w="238" w:type="pct"/>
            <w:tcBorders>
              <w:top w:val="nil"/>
              <w:left w:val="nil"/>
              <w:bottom w:val="nil"/>
              <w:right w:val="nil"/>
            </w:tcBorders>
          </w:tcPr>
          <w:p w14:paraId="03C134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260FA6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nil"/>
              <w:left w:val="nil"/>
              <w:bottom w:val="nil"/>
              <w:right w:val="nil"/>
            </w:tcBorders>
          </w:tcPr>
          <w:p w14:paraId="4165C19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7C0AA2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54B798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2B81D2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52320B6" w14:textId="77777777" w:rsidTr="00116073">
        <w:trPr>
          <w:jc w:val="center"/>
        </w:trPr>
        <w:tc>
          <w:tcPr>
            <w:tcW w:w="720" w:type="pct"/>
            <w:tcBorders>
              <w:top w:val="nil"/>
              <w:left w:val="nil"/>
              <w:bottom w:val="nil"/>
              <w:right w:val="nil"/>
            </w:tcBorders>
          </w:tcPr>
          <w:p w14:paraId="3F67B9C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14) Correlation</w:t>
            </w:r>
          </w:p>
        </w:tc>
        <w:tc>
          <w:tcPr>
            <w:tcW w:w="238" w:type="pct"/>
            <w:tcBorders>
              <w:top w:val="nil"/>
              <w:left w:val="nil"/>
              <w:bottom w:val="nil"/>
              <w:right w:val="nil"/>
            </w:tcBorders>
          </w:tcPr>
          <w:p w14:paraId="094F67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nil"/>
              <w:right w:val="nil"/>
            </w:tcBorders>
          </w:tcPr>
          <w:p w14:paraId="464D1E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 </w:t>
            </w:r>
          </w:p>
        </w:tc>
        <w:tc>
          <w:tcPr>
            <w:tcW w:w="238" w:type="pct"/>
            <w:tcBorders>
              <w:top w:val="nil"/>
              <w:left w:val="nil"/>
              <w:bottom w:val="nil"/>
              <w:right w:val="nil"/>
            </w:tcBorders>
          </w:tcPr>
          <w:p w14:paraId="179CB81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4 </w:t>
            </w:r>
          </w:p>
        </w:tc>
        <w:tc>
          <w:tcPr>
            <w:tcW w:w="238" w:type="pct"/>
            <w:tcBorders>
              <w:top w:val="nil"/>
              <w:left w:val="nil"/>
              <w:bottom w:val="nil"/>
              <w:right w:val="nil"/>
            </w:tcBorders>
          </w:tcPr>
          <w:p w14:paraId="724F2D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 </w:t>
            </w:r>
          </w:p>
        </w:tc>
        <w:tc>
          <w:tcPr>
            <w:tcW w:w="238" w:type="pct"/>
            <w:tcBorders>
              <w:top w:val="nil"/>
              <w:left w:val="nil"/>
              <w:bottom w:val="nil"/>
              <w:right w:val="nil"/>
            </w:tcBorders>
          </w:tcPr>
          <w:p w14:paraId="6296938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bottom w:val="nil"/>
              <w:right w:val="nil"/>
            </w:tcBorders>
          </w:tcPr>
          <w:p w14:paraId="45A7005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32C57A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5CEAFA0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3D861D8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bottom w:val="nil"/>
              <w:right w:val="nil"/>
            </w:tcBorders>
          </w:tcPr>
          <w:p w14:paraId="5D26C49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9 </w:t>
            </w:r>
          </w:p>
        </w:tc>
        <w:tc>
          <w:tcPr>
            <w:tcW w:w="238" w:type="pct"/>
            <w:tcBorders>
              <w:top w:val="nil"/>
              <w:left w:val="nil"/>
              <w:bottom w:val="nil"/>
              <w:right w:val="nil"/>
            </w:tcBorders>
          </w:tcPr>
          <w:p w14:paraId="3350AF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0 </w:t>
            </w:r>
          </w:p>
        </w:tc>
        <w:tc>
          <w:tcPr>
            <w:tcW w:w="238" w:type="pct"/>
            <w:tcBorders>
              <w:top w:val="nil"/>
              <w:left w:val="nil"/>
              <w:bottom w:val="nil"/>
              <w:right w:val="nil"/>
            </w:tcBorders>
          </w:tcPr>
          <w:p w14:paraId="3975D26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781554F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656A68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3E292A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8" w:type="pct"/>
            <w:tcBorders>
              <w:top w:val="nil"/>
              <w:left w:val="nil"/>
              <w:bottom w:val="nil"/>
              <w:right w:val="nil"/>
            </w:tcBorders>
          </w:tcPr>
          <w:p w14:paraId="4C55334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7B9C63D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9AEE2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92A3980" w14:textId="77777777" w:rsidTr="00116073">
        <w:trPr>
          <w:jc w:val="center"/>
        </w:trPr>
        <w:tc>
          <w:tcPr>
            <w:tcW w:w="720" w:type="pct"/>
            <w:tcBorders>
              <w:top w:val="nil"/>
              <w:left w:val="nil"/>
              <w:right w:val="nil"/>
            </w:tcBorders>
          </w:tcPr>
          <w:p w14:paraId="2FAA8FA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15) </w:t>
            </w:r>
            <w:proofErr w:type="spellStart"/>
            <w:r w:rsidRPr="004E7E5A">
              <w:rPr>
                <w:rFonts w:ascii="Times New Roman" w:hAnsi="Times New Roman"/>
                <w:i/>
                <w:iCs/>
                <w:color w:val="000000" w:themeColor="text1"/>
                <w:kern w:val="0"/>
                <w:sz w:val="24"/>
                <w:szCs w:val="24"/>
              </w:rPr>
              <w:t>Fixasset</w:t>
            </w:r>
            <w:proofErr w:type="spellEnd"/>
          </w:p>
        </w:tc>
        <w:tc>
          <w:tcPr>
            <w:tcW w:w="238" w:type="pct"/>
            <w:tcBorders>
              <w:top w:val="nil"/>
              <w:left w:val="nil"/>
              <w:right w:val="nil"/>
            </w:tcBorders>
          </w:tcPr>
          <w:p w14:paraId="3D54DF1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right w:val="nil"/>
            </w:tcBorders>
          </w:tcPr>
          <w:p w14:paraId="7BFF59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right w:val="nil"/>
            </w:tcBorders>
          </w:tcPr>
          <w:p w14:paraId="0E23509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right w:val="nil"/>
            </w:tcBorders>
          </w:tcPr>
          <w:p w14:paraId="7BD7F7C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1 </w:t>
            </w:r>
          </w:p>
        </w:tc>
        <w:tc>
          <w:tcPr>
            <w:tcW w:w="238" w:type="pct"/>
            <w:tcBorders>
              <w:top w:val="nil"/>
              <w:left w:val="nil"/>
              <w:right w:val="nil"/>
            </w:tcBorders>
          </w:tcPr>
          <w:p w14:paraId="2749E40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5 </w:t>
            </w:r>
          </w:p>
        </w:tc>
        <w:tc>
          <w:tcPr>
            <w:tcW w:w="238" w:type="pct"/>
            <w:tcBorders>
              <w:top w:val="nil"/>
              <w:left w:val="nil"/>
              <w:right w:val="nil"/>
            </w:tcBorders>
          </w:tcPr>
          <w:p w14:paraId="58BE1D9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6 </w:t>
            </w:r>
          </w:p>
        </w:tc>
        <w:tc>
          <w:tcPr>
            <w:tcW w:w="238" w:type="pct"/>
            <w:tcBorders>
              <w:top w:val="nil"/>
              <w:left w:val="nil"/>
              <w:right w:val="nil"/>
            </w:tcBorders>
          </w:tcPr>
          <w:p w14:paraId="1081E80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right w:val="nil"/>
            </w:tcBorders>
          </w:tcPr>
          <w:p w14:paraId="62AFE50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right w:val="nil"/>
            </w:tcBorders>
          </w:tcPr>
          <w:p w14:paraId="10F33BF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8 </w:t>
            </w:r>
          </w:p>
        </w:tc>
        <w:tc>
          <w:tcPr>
            <w:tcW w:w="238" w:type="pct"/>
            <w:tcBorders>
              <w:top w:val="nil"/>
              <w:left w:val="nil"/>
              <w:right w:val="nil"/>
            </w:tcBorders>
          </w:tcPr>
          <w:p w14:paraId="5E50C34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4 </w:t>
            </w:r>
          </w:p>
        </w:tc>
        <w:tc>
          <w:tcPr>
            <w:tcW w:w="238" w:type="pct"/>
            <w:tcBorders>
              <w:top w:val="nil"/>
              <w:left w:val="nil"/>
              <w:right w:val="nil"/>
            </w:tcBorders>
          </w:tcPr>
          <w:p w14:paraId="5B5F81D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right w:val="nil"/>
            </w:tcBorders>
          </w:tcPr>
          <w:p w14:paraId="7A05A85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right w:val="nil"/>
            </w:tcBorders>
          </w:tcPr>
          <w:p w14:paraId="46170BA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4 </w:t>
            </w:r>
          </w:p>
        </w:tc>
        <w:tc>
          <w:tcPr>
            <w:tcW w:w="238" w:type="pct"/>
            <w:tcBorders>
              <w:top w:val="nil"/>
              <w:left w:val="nil"/>
              <w:right w:val="nil"/>
            </w:tcBorders>
          </w:tcPr>
          <w:p w14:paraId="7D26286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9 </w:t>
            </w:r>
          </w:p>
        </w:tc>
        <w:tc>
          <w:tcPr>
            <w:tcW w:w="238" w:type="pct"/>
            <w:tcBorders>
              <w:top w:val="nil"/>
              <w:left w:val="nil"/>
              <w:right w:val="nil"/>
            </w:tcBorders>
          </w:tcPr>
          <w:p w14:paraId="3BE80BF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right w:val="nil"/>
            </w:tcBorders>
          </w:tcPr>
          <w:p w14:paraId="5020175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right w:val="nil"/>
            </w:tcBorders>
          </w:tcPr>
          <w:p w14:paraId="7A2B395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right w:val="nil"/>
            </w:tcBorders>
          </w:tcPr>
          <w:p w14:paraId="6742CF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C582B72" w14:textId="77777777" w:rsidTr="00116073">
        <w:tblPrEx>
          <w:tblBorders>
            <w:bottom w:val="single" w:sz="6" w:space="0" w:color="auto"/>
          </w:tblBorders>
        </w:tblPrEx>
        <w:trPr>
          <w:jc w:val="center"/>
        </w:trPr>
        <w:tc>
          <w:tcPr>
            <w:tcW w:w="720" w:type="pct"/>
            <w:tcBorders>
              <w:top w:val="nil"/>
              <w:left w:val="nil"/>
              <w:bottom w:val="nil"/>
              <w:right w:val="nil"/>
            </w:tcBorders>
          </w:tcPr>
          <w:p w14:paraId="33EC91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16) Share</w:t>
            </w:r>
          </w:p>
        </w:tc>
        <w:tc>
          <w:tcPr>
            <w:tcW w:w="238" w:type="pct"/>
            <w:tcBorders>
              <w:top w:val="nil"/>
              <w:left w:val="nil"/>
              <w:bottom w:val="nil"/>
              <w:right w:val="nil"/>
            </w:tcBorders>
          </w:tcPr>
          <w:p w14:paraId="1585B0B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3 </w:t>
            </w:r>
          </w:p>
        </w:tc>
        <w:tc>
          <w:tcPr>
            <w:tcW w:w="238" w:type="pct"/>
            <w:tcBorders>
              <w:top w:val="nil"/>
              <w:left w:val="nil"/>
              <w:bottom w:val="nil"/>
              <w:right w:val="nil"/>
            </w:tcBorders>
          </w:tcPr>
          <w:p w14:paraId="44D8FBC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6 </w:t>
            </w:r>
          </w:p>
        </w:tc>
        <w:tc>
          <w:tcPr>
            <w:tcW w:w="238" w:type="pct"/>
            <w:tcBorders>
              <w:top w:val="nil"/>
              <w:left w:val="nil"/>
              <w:bottom w:val="nil"/>
              <w:right w:val="nil"/>
            </w:tcBorders>
          </w:tcPr>
          <w:p w14:paraId="5340BE7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75D7B0A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6 </w:t>
            </w:r>
          </w:p>
        </w:tc>
        <w:tc>
          <w:tcPr>
            <w:tcW w:w="238" w:type="pct"/>
            <w:tcBorders>
              <w:top w:val="nil"/>
              <w:left w:val="nil"/>
              <w:bottom w:val="nil"/>
              <w:right w:val="nil"/>
            </w:tcBorders>
          </w:tcPr>
          <w:p w14:paraId="6EA0ACD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0 </w:t>
            </w:r>
          </w:p>
        </w:tc>
        <w:tc>
          <w:tcPr>
            <w:tcW w:w="238" w:type="pct"/>
            <w:tcBorders>
              <w:top w:val="nil"/>
              <w:left w:val="nil"/>
              <w:bottom w:val="nil"/>
              <w:right w:val="nil"/>
            </w:tcBorders>
          </w:tcPr>
          <w:p w14:paraId="25139A8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4 </w:t>
            </w:r>
          </w:p>
        </w:tc>
        <w:tc>
          <w:tcPr>
            <w:tcW w:w="238" w:type="pct"/>
            <w:tcBorders>
              <w:top w:val="nil"/>
              <w:left w:val="nil"/>
              <w:bottom w:val="nil"/>
              <w:right w:val="nil"/>
            </w:tcBorders>
          </w:tcPr>
          <w:p w14:paraId="7C1C38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61C1076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4 </w:t>
            </w:r>
          </w:p>
        </w:tc>
        <w:tc>
          <w:tcPr>
            <w:tcW w:w="238" w:type="pct"/>
            <w:tcBorders>
              <w:top w:val="nil"/>
              <w:left w:val="nil"/>
              <w:bottom w:val="nil"/>
              <w:right w:val="nil"/>
            </w:tcBorders>
          </w:tcPr>
          <w:p w14:paraId="45451D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nil"/>
              <w:right w:val="nil"/>
            </w:tcBorders>
          </w:tcPr>
          <w:p w14:paraId="0786F53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5F79A97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7 </w:t>
            </w:r>
          </w:p>
        </w:tc>
        <w:tc>
          <w:tcPr>
            <w:tcW w:w="238" w:type="pct"/>
            <w:tcBorders>
              <w:top w:val="nil"/>
              <w:left w:val="nil"/>
              <w:bottom w:val="nil"/>
              <w:right w:val="nil"/>
            </w:tcBorders>
          </w:tcPr>
          <w:p w14:paraId="5967822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4 </w:t>
            </w:r>
          </w:p>
        </w:tc>
        <w:tc>
          <w:tcPr>
            <w:tcW w:w="238" w:type="pct"/>
            <w:tcBorders>
              <w:top w:val="nil"/>
              <w:left w:val="nil"/>
              <w:bottom w:val="nil"/>
              <w:right w:val="nil"/>
            </w:tcBorders>
          </w:tcPr>
          <w:p w14:paraId="72F86A3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2 </w:t>
            </w:r>
          </w:p>
        </w:tc>
        <w:tc>
          <w:tcPr>
            <w:tcW w:w="238" w:type="pct"/>
            <w:tcBorders>
              <w:top w:val="nil"/>
              <w:left w:val="nil"/>
              <w:bottom w:val="nil"/>
              <w:right w:val="nil"/>
            </w:tcBorders>
          </w:tcPr>
          <w:p w14:paraId="3F103A6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8 </w:t>
            </w:r>
          </w:p>
        </w:tc>
        <w:tc>
          <w:tcPr>
            <w:tcW w:w="238" w:type="pct"/>
            <w:tcBorders>
              <w:top w:val="nil"/>
              <w:left w:val="nil"/>
              <w:bottom w:val="nil"/>
              <w:right w:val="nil"/>
            </w:tcBorders>
          </w:tcPr>
          <w:p w14:paraId="6C9CE9F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5AC888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5A1D832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238" w:type="pct"/>
            <w:tcBorders>
              <w:top w:val="nil"/>
              <w:left w:val="nil"/>
              <w:bottom w:val="nil"/>
              <w:right w:val="nil"/>
            </w:tcBorders>
          </w:tcPr>
          <w:p w14:paraId="393DA1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7DF6DD3" w14:textId="77777777" w:rsidTr="00116073">
        <w:tblPrEx>
          <w:tblBorders>
            <w:bottom w:val="single" w:sz="6" w:space="0" w:color="auto"/>
          </w:tblBorders>
        </w:tblPrEx>
        <w:trPr>
          <w:jc w:val="center"/>
        </w:trPr>
        <w:tc>
          <w:tcPr>
            <w:tcW w:w="720" w:type="pct"/>
            <w:tcBorders>
              <w:top w:val="nil"/>
              <w:left w:val="nil"/>
              <w:bottom w:val="nil"/>
              <w:right w:val="nil"/>
            </w:tcBorders>
          </w:tcPr>
          <w:p w14:paraId="2D875EF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 xml:space="preserve">(17) </w:t>
            </w:r>
            <w:proofErr w:type="spellStart"/>
            <w:r w:rsidRPr="004E7E5A">
              <w:rPr>
                <w:rFonts w:ascii="Times New Roman" w:hAnsi="Times New Roman"/>
                <w:i/>
                <w:iCs/>
                <w:color w:val="000000" w:themeColor="text1"/>
                <w:kern w:val="0"/>
                <w:sz w:val="24"/>
                <w:szCs w:val="24"/>
              </w:rPr>
              <w:t>Soe</w:t>
            </w:r>
            <w:proofErr w:type="spellEnd"/>
          </w:p>
        </w:tc>
        <w:tc>
          <w:tcPr>
            <w:tcW w:w="238" w:type="pct"/>
            <w:tcBorders>
              <w:top w:val="nil"/>
              <w:left w:val="nil"/>
              <w:bottom w:val="nil"/>
              <w:right w:val="nil"/>
            </w:tcBorders>
          </w:tcPr>
          <w:p w14:paraId="3D5356E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bottom w:val="nil"/>
              <w:right w:val="nil"/>
            </w:tcBorders>
          </w:tcPr>
          <w:p w14:paraId="413939E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nil"/>
              <w:right w:val="nil"/>
            </w:tcBorders>
          </w:tcPr>
          <w:p w14:paraId="4B6F1AE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3 </w:t>
            </w:r>
          </w:p>
        </w:tc>
        <w:tc>
          <w:tcPr>
            <w:tcW w:w="238" w:type="pct"/>
            <w:tcBorders>
              <w:top w:val="nil"/>
              <w:left w:val="nil"/>
              <w:bottom w:val="nil"/>
              <w:right w:val="nil"/>
            </w:tcBorders>
          </w:tcPr>
          <w:p w14:paraId="0068BEE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5 </w:t>
            </w:r>
          </w:p>
        </w:tc>
        <w:tc>
          <w:tcPr>
            <w:tcW w:w="238" w:type="pct"/>
            <w:tcBorders>
              <w:top w:val="nil"/>
              <w:left w:val="nil"/>
              <w:bottom w:val="nil"/>
              <w:right w:val="nil"/>
            </w:tcBorders>
          </w:tcPr>
          <w:p w14:paraId="4D71793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2 </w:t>
            </w:r>
          </w:p>
        </w:tc>
        <w:tc>
          <w:tcPr>
            <w:tcW w:w="238" w:type="pct"/>
            <w:tcBorders>
              <w:top w:val="nil"/>
              <w:left w:val="nil"/>
              <w:bottom w:val="nil"/>
              <w:right w:val="nil"/>
            </w:tcBorders>
          </w:tcPr>
          <w:p w14:paraId="15441B2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7 </w:t>
            </w:r>
          </w:p>
        </w:tc>
        <w:tc>
          <w:tcPr>
            <w:tcW w:w="238" w:type="pct"/>
            <w:tcBorders>
              <w:top w:val="nil"/>
              <w:left w:val="nil"/>
              <w:bottom w:val="nil"/>
              <w:right w:val="nil"/>
            </w:tcBorders>
          </w:tcPr>
          <w:p w14:paraId="70D1BBA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nil"/>
              <w:right w:val="nil"/>
            </w:tcBorders>
          </w:tcPr>
          <w:p w14:paraId="3918900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0 </w:t>
            </w:r>
          </w:p>
        </w:tc>
        <w:tc>
          <w:tcPr>
            <w:tcW w:w="238" w:type="pct"/>
            <w:tcBorders>
              <w:top w:val="nil"/>
              <w:left w:val="nil"/>
              <w:bottom w:val="nil"/>
              <w:right w:val="nil"/>
            </w:tcBorders>
          </w:tcPr>
          <w:p w14:paraId="7E5ACD6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nil"/>
              <w:right w:val="nil"/>
            </w:tcBorders>
          </w:tcPr>
          <w:p w14:paraId="7C881A8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49 </w:t>
            </w:r>
          </w:p>
        </w:tc>
        <w:tc>
          <w:tcPr>
            <w:tcW w:w="238" w:type="pct"/>
            <w:tcBorders>
              <w:top w:val="nil"/>
              <w:left w:val="nil"/>
              <w:bottom w:val="nil"/>
              <w:right w:val="nil"/>
            </w:tcBorders>
          </w:tcPr>
          <w:p w14:paraId="0C6F7D8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0 </w:t>
            </w:r>
          </w:p>
        </w:tc>
        <w:tc>
          <w:tcPr>
            <w:tcW w:w="238" w:type="pct"/>
            <w:tcBorders>
              <w:top w:val="nil"/>
              <w:left w:val="nil"/>
              <w:bottom w:val="nil"/>
              <w:right w:val="nil"/>
            </w:tcBorders>
          </w:tcPr>
          <w:p w14:paraId="2C30341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nil"/>
              <w:right w:val="nil"/>
            </w:tcBorders>
          </w:tcPr>
          <w:p w14:paraId="504BDE4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2 </w:t>
            </w:r>
          </w:p>
        </w:tc>
        <w:tc>
          <w:tcPr>
            <w:tcW w:w="238" w:type="pct"/>
            <w:tcBorders>
              <w:top w:val="nil"/>
              <w:left w:val="nil"/>
              <w:bottom w:val="nil"/>
              <w:right w:val="nil"/>
            </w:tcBorders>
          </w:tcPr>
          <w:p w14:paraId="099A336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8 </w:t>
            </w:r>
          </w:p>
        </w:tc>
        <w:tc>
          <w:tcPr>
            <w:tcW w:w="238" w:type="pct"/>
            <w:tcBorders>
              <w:top w:val="nil"/>
              <w:left w:val="nil"/>
              <w:bottom w:val="nil"/>
              <w:right w:val="nil"/>
            </w:tcBorders>
          </w:tcPr>
          <w:p w14:paraId="7BB32E2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8 </w:t>
            </w:r>
          </w:p>
        </w:tc>
        <w:tc>
          <w:tcPr>
            <w:tcW w:w="238" w:type="pct"/>
            <w:tcBorders>
              <w:top w:val="nil"/>
              <w:left w:val="nil"/>
              <w:bottom w:val="nil"/>
              <w:right w:val="nil"/>
            </w:tcBorders>
          </w:tcPr>
          <w:p w14:paraId="23FE039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2 </w:t>
            </w:r>
          </w:p>
        </w:tc>
        <w:tc>
          <w:tcPr>
            <w:tcW w:w="238" w:type="pct"/>
            <w:tcBorders>
              <w:top w:val="nil"/>
              <w:left w:val="nil"/>
              <w:bottom w:val="nil"/>
              <w:right w:val="nil"/>
            </w:tcBorders>
          </w:tcPr>
          <w:p w14:paraId="62DD13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c>
          <w:tcPr>
            <w:tcW w:w="238" w:type="pct"/>
            <w:tcBorders>
              <w:top w:val="nil"/>
              <w:left w:val="nil"/>
              <w:bottom w:val="nil"/>
              <w:right w:val="nil"/>
            </w:tcBorders>
          </w:tcPr>
          <w:p w14:paraId="564C4A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C7BDB67" w14:textId="77777777" w:rsidTr="00116073">
        <w:tblPrEx>
          <w:tblBorders>
            <w:bottom w:val="single" w:sz="6" w:space="0" w:color="auto"/>
          </w:tblBorders>
        </w:tblPrEx>
        <w:trPr>
          <w:jc w:val="center"/>
        </w:trPr>
        <w:tc>
          <w:tcPr>
            <w:tcW w:w="720" w:type="pct"/>
            <w:tcBorders>
              <w:top w:val="nil"/>
              <w:left w:val="nil"/>
              <w:bottom w:val="single" w:sz="4" w:space="0" w:color="auto"/>
              <w:right w:val="nil"/>
            </w:tcBorders>
          </w:tcPr>
          <w:p w14:paraId="6185041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18) Firm age</w:t>
            </w:r>
          </w:p>
        </w:tc>
        <w:tc>
          <w:tcPr>
            <w:tcW w:w="238" w:type="pct"/>
            <w:tcBorders>
              <w:top w:val="nil"/>
              <w:left w:val="nil"/>
              <w:bottom w:val="single" w:sz="4" w:space="0" w:color="auto"/>
              <w:right w:val="nil"/>
            </w:tcBorders>
          </w:tcPr>
          <w:p w14:paraId="46FA579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5 </w:t>
            </w:r>
          </w:p>
        </w:tc>
        <w:tc>
          <w:tcPr>
            <w:tcW w:w="238" w:type="pct"/>
            <w:tcBorders>
              <w:top w:val="nil"/>
              <w:left w:val="nil"/>
              <w:bottom w:val="single" w:sz="4" w:space="0" w:color="auto"/>
              <w:right w:val="nil"/>
            </w:tcBorders>
          </w:tcPr>
          <w:p w14:paraId="0CFF446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0 </w:t>
            </w:r>
          </w:p>
        </w:tc>
        <w:tc>
          <w:tcPr>
            <w:tcW w:w="238" w:type="pct"/>
            <w:tcBorders>
              <w:top w:val="nil"/>
              <w:left w:val="nil"/>
              <w:bottom w:val="single" w:sz="4" w:space="0" w:color="auto"/>
              <w:right w:val="nil"/>
            </w:tcBorders>
          </w:tcPr>
          <w:p w14:paraId="37EEEE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 </w:t>
            </w:r>
          </w:p>
        </w:tc>
        <w:tc>
          <w:tcPr>
            <w:tcW w:w="238" w:type="pct"/>
            <w:tcBorders>
              <w:top w:val="nil"/>
              <w:left w:val="nil"/>
              <w:bottom w:val="single" w:sz="4" w:space="0" w:color="auto"/>
              <w:right w:val="nil"/>
            </w:tcBorders>
          </w:tcPr>
          <w:p w14:paraId="644AB18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7 </w:t>
            </w:r>
          </w:p>
        </w:tc>
        <w:tc>
          <w:tcPr>
            <w:tcW w:w="238" w:type="pct"/>
            <w:tcBorders>
              <w:top w:val="nil"/>
              <w:left w:val="nil"/>
              <w:bottom w:val="single" w:sz="4" w:space="0" w:color="auto"/>
              <w:right w:val="nil"/>
            </w:tcBorders>
          </w:tcPr>
          <w:p w14:paraId="2088E66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4 </w:t>
            </w:r>
          </w:p>
        </w:tc>
        <w:tc>
          <w:tcPr>
            <w:tcW w:w="238" w:type="pct"/>
            <w:tcBorders>
              <w:top w:val="nil"/>
              <w:left w:val="nil"/>
              <w:bottom w:val="single" w:sz="4" w:space="0" w:color="auto"/>
              <w:right w:val="nil"/>
            </w:tcBorders>
          </w:tcPr>
          <w:p w14:paraId="3EFBC1E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5 </w:t>
            </w:r>
          </w:p>
        </w:tc>
        <w:tc>
          <w:tcPr>
            <w:tcW w:w="238" w:type="pct"/>
            <w:tcBorders>
              <w:top w:val="nil"/>
              <w:left w:val="nil"/>
              <w:bottom w:val="single" w:sz="4" w:space="0" w:color="auto"/>
              <w:right w:val="nil"/>
            </w:tcBorders>
          </w:tcPr>
          <w:p w14:paraId="5B4A95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3 </w:t>
            </w:r>
          </w:p>
        </w:tc>
        <w:tc>
          <w:tcPr>
            <w:tcW w:w="238" w:type="pct"/>
            <w:tcBorders>
              <w:top w:val="nil"/>
              <w:left w:val="nil"/>
              <w:bottom w:val="single" w:sz="4" w:space="0" w:color="auto"/>
              <w:right w:val="nil"/>
            </w:tcBorders>
          </w:tcPr>
          <w:p w14:paraId="575666D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6 </w:t>
            </w:r>
          </w:p>
        </w:tc>
        <w:tc>
          <w:tcPr>
            <w:tcW w:w="238" w:type="pct"/>
            <w:tcBorders>
              <w:top w:val="nil"/>
              <w:left w:val="nil"/>
              <w:bottom w:val="single" w:sz="4" w:space="0" w:color="auto"/>
              <w:right w:val="nil"/>
            </w:tcBorders>
          </w:tcPr>
          <w:p w14:paraId="28B4B61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06 </w:t>
            </w:r>
          </w:p>
        </w:tc>
        <w:tc>
          <w:tcPr>
            <w:tcW w:w="238" w:type="pct"/>
            <w:tcBorders>
              <w:top w:val="nil"/>
              <w:left w:val="nil"/>
              <w:bottom w:val="single" w:sz="4" w:space="0" w:color="auto"/>
              <w:right w:val="nil"/>
            </w:tcBorders>
          </w:tcPr>
          <w:p w14:paraId="37BAD56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47 </w:t>
            </w:r>
          </w:p>
        </w:tc>
        <w:tc>
          <w:tcPr>
            <w:tcW w:w="238" w:type="pct"/>
            <w:tcBorders>
              <w:top w:val="nil"/>
              <w:left w:val="nil"/>
              <w:bottom w:val="single" w:sz="4" w:space="0" w:color="auto"/>
              <w:right w:val="nil"/>
            </w:tcBorders>
          </w:tcPr>
          <w:p w14:paraId="159A38C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5 </w:t>
            </w:r>
          </w:p>
        </w:tc>
        <w:tc>
          <w:tcPr>
            <w:tcW w:w="238" w:type="pct"/>
            <w:tcBorders>
              <w:top w:val="nil"/>
              <w:left w:val="nil"/>
              <w:bottom w:val="single" w:sz="4" w:space="0" w:color="auto"/>
              <w:right w:val="nil"/>
            </w:tcBorders>
          </w:tcPr>
          <w:p w14:paraId="5880C1A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7 </w:t>
            </w:r>
          </w:p>
        </w:tc>
        <w:tc>
          <w:tcPr>
            <w:tcW w:w="238" w:type="pct"/>
            <w:tcBorders>
              <w:top w:val="nil"/>
              <w:left w:val="nil"/>
              <w:bottom w:val="single" w:sz="4" w:space="0" w:color="auto"/>
              <w:right w:val="nil"/>
            </w:tcBorders>
          </w:tcPr>
          <w:p w14:paraId="5E92B0B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5 </w:t>
            </w:r>
          </w:p>
        </w:tc>
        <w:tc>
          <w:tcPr>
            <w:tcW w:w="238" w:type="pct"/>
            <w:tcBorders>
              <w:top w:val="nil"/>
              <w:left w:val="nil"/>
              <w:bottom w:val="single" w:sz="4" w:space="0" w:color="auto"/>
              <w:right w:val="nil"/>
            </w:tcBorders>
          </w:tcPr>
          <w:p w14:paraId="3C93008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11 </w:t>
            </w:r>
          </w:p>
        </w:tc>
        <w:tc>
          <w:tcPr>
            <w:tcW w:w="238" w:type="pct"/>
            <w:tcBorders>
              <w:top w:val="nil"/>
              <w:left w:val="nil"/>
              <w:bottom w:val="single" w:sz="4" w:space="0" w:color="auto"/>
              <w:right w:val="nil"/>
            </w:tcBorders>
          </w:tcPr>
          <w:p w14:paraId="6E88FC6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0.01 </w:t>
            </w:r>
          </w:p>
        </w:tc>
        <w:tc>
          <w:tcPr>
            <w:tcW w:w="238" w:type="pct"/>
            <w:tcBorders>
              <w:top w:val="nil"/>
              <w:left w:val="nil"/>
              <w:bottom w:val="single" w:sz="4" w:space="0" w:color="auto"/>
              <w:right w:val="nil"/>
            </w:tcBorders>
          </w:tcPr>
          <w:p w14:paraId="1848242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27 </w:t>
            </w:r>
          </w:p>
        </w:tc>
        <w:tc>
          <w:tcPr>
            <w:tcW w:w="238" w:type="pct"/>
            <w:tcBorders>
              <w:top w:val="nil"/>
              <w:left w:val="nil"/>
              <w:bottom w:val="single" w:sz="4" w:space="0" w:color="auto"/>
              <w:right w:val="nil"/>
            </w:tcBorders>
          </w:tcPr>
          <w:p w14:paraId="229FEE7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sz w:val="24"/>
                <w:szCs w:val="24"/>
              </w:rPr>
              <w:t xml:space="preserve">0.31 </w:t>
            </w:r>
          </w:p>
        </w:tc>
        <w:tc>
          <w:tcPr>
            <w:tcW w:w="238" w:type="pct"/>
            <w:tcBorders>
              <w:top w:val="nil"/>
              <w:left w:val="nil"/>
              <w:bottom w:val="single" w:sz="4" w:space="0" w:color="auto"/>
              <w:right w:val="nil"/>
            </w:tcBorders>
          </w:tcPr>
          <w:p w14:paraId="6C8C46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sz w:val="24"/>
                <w:szCs w:val="24"/>
              </w:rPr>
              <w:t xml:space="preserve">1.00 </w:t>
            </w:r>
          </w:p>
        </w:tc>
      </w:tr>
    </w:tbl>
    <w:p w14:paraId="169CD736" w14:textId="77777777" w:rsidR="00A53CFE" w:rsidRPr="004E7E5A" w:rsidRDefault="00A53CFE" w:rsidP="00A53CFE">
      <w:pPr>
        <w:autoSpaceDE w:val="0"/>
        <w:autoSpaceDN w:val="0"/>
        <w:adjustRightInd w:val="0"/>
        <w:ind w:leftChars="50" w:left="105" w:rightChars="50" w:right="105"/>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 xml:space="preserve">This table shows the </w:t>
      </w:r>
      <w:proofErr w:type="spellStart"/>
      <w:r w:rsidRPr="004E7E5A">
        <w:rPr>
          <w:rFonts w:ascii="Times New Roman" w:hAnsi="Times New Roman"/>
          <w:color w:val="000000" w:themeColor="text1"/>
          <w:kern w:val="0"/>
          <w:sz w:val="24"/>
          <w:szCs w:val="24"/>
        </w:rPr>
        <w:t>pearson</w:t>
      </w:r>
      <w:proofErr w:type="spellEnd"/>
      <w:r w:rsidRPr="004E7E5A">
        <w:rPr>
          <w:rFonts w:ascii="Times New Roman" w:hAnsi="Times New Roman"/>
          <w:color w:val="000000" w:themeColor="text1"/>
          <w:kern w:val="0"/>
          <w:sz w:val="24"/>
          <w:szCs w:val="24"/>
        </w:rPr>
        <w:t xml:space="preserve"> correlations for the main variables used in this paper. Bold correlation coefficients represent significance at the 0.05 level. All variables are </w:t>
      </w:r>
      <w:proofErr w:type="spellStart"/>
      <w:r w:rsidRPr="004E7E5A">
        <w:rPr>
          <w:rFonts w:ascii="Times New Roman" w:hAnsi="Times New Roman"/>
          <w:color w:val="000000" w:themeColor="text1"/>
          <w:kern w:val="0"/>
          <w:sz w:val="24"/>
          <w:szCs w:val="24"/>
        </w:rPr>
        <w:t>winsorized</w:t>
      </w:r>
      <w:proofErr w:type="spellEnd"/>
      <w:r w:rsidRPr="004E7E5A">
        <w:rPr>
          <w:rFonts w:ascii="Times New Roman" w:hAnsi="Times New Roman"/>
          <w:color w:val="000000" w:themeColor="text1"/>
          <w:kern w:val="0"/>
          <w:sz w:val="24"/>
          <w:szCs w:val="24"/>
        </w:rPr>
        <w:t xml:space="preserve"> at the 1 and 99 percentiles of the distribution. The number of observations is 3986. All variable definitions are provided in Appendix A.</w:t>
      </w:r>
    </w:p>
    <w:p w14:paraId="19F8EF76"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7E074839"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sectPr w:rsidR="00A53CFE" w:rsidRPr="004E7E5A" w:rsidSect="002F3005">
          <w:pgSz w:w="16838" w:h="11906" w:orient="landscape"/>
          <w:pgMar w:top="1418" w:right="1361" w:bottom="1418" w:left="1701" w:header="1134" w:footer="1134" w:gutter="0"/>
          <w:cols w:space="425"/>
          <w:docGrid w:type="lines" w:linePitch="312"/>
        </w:sectPr>
      </w:pPr>
    </w:p>
    <w:p w14:paraId="786AA20C" w14:textId="37821AFE"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4</w:t>
      </w:r>
    </w:p>
    <w:p w14:paraId="2DD7A391"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First-Stage Regressions of 2SLS Model for Testing the Influence of Directors’ Network on CSR Disclosure Quality</w:t>
      </w:r>
    </w:p>
    <w:tbl>
      <w:tblPr>
        <w:tblW w:w="5000" w:type="pct"/>
        <w:tblLook w:val="0000" w:firstRow="0" w:lastRow="0" w:firstColumn="0" w:lastColumn="0" w:noHBand="0" w:noVBand="0"/>
      </w:tblPr>
      <w:tblGrid>
        <w:gridCol w:w="2351"/>
        <w:gridCol w:w="245"/>
        <w:gridCol w:w="1430"/>
        <w:gridCol w:w="245"/>
        <w:gridCol w:w="1494"/>
        <w:gridCol w:w="240"/>
        <w:gridCol w:w="1423"/>
        <w:gridCol w:w="232"/>
        <w:gridCol w:w="1410"/>
      </w:tblGrid>
      <w:tr w:rsidR="001E3466" w:rsidRPr="004E7E5A" w14:paraId="36873021" w14:textId="77777777" w:rsidTr="00116073">
        <w:tc>
          <w:tcPr>
            <w:tcW w:w="2351" w:type="dxa"/>
            <w:tcBorders>
              <w:top w:val="single" w:sz="4" w:space="0" w:color="auto"/>
              <w:left w:val="nil"/>
              <w:right w:val="nil"/>
            </w:tcBorders>
          </w:tcPr>
          <w:p w14:paraId="44AAB93B" w14:textId="77777777" w:rsidR="00A53CFE" w:rsidRPr="004E7E5A" w:rsidRDefault="00A53CFE" w:rsidP="00116073">
            <w:pPr>
              <w:autoSpaceDE w:val="0"/>
              <w:autoSpaceDN w:val="0"/>
              <w:adjustRightInd w:val="0"/>
              <w:jc w:val="left"/>
              <w:rPr>
                <w:rFonts w:ascii="Times New Roman" w:eastAsia="Times New Roman" w:hAnsi="Times New Roman"/>
                <w:b/>
                <w:bCs/>
                <w:color w:val="000000" w:themeColor="text1"/>
                <w:sz w:val="24"/>
                <w:szCs w:val="24"/>
                <w:lang w:eastAsia="en-GB"/>
              </w:rPr>
            </w:pPr>
          </w:p>
        </w:tc>
        <w:tc>
          <w:tcPr>
            <w:tcW w:w="245" w:type="dxa"/>
            <w:tcBorders>
              <w:top w:val="single" w:sz="4" w:space="0" w:color="auto"/>
              <w:left w:val="nil"/>
              <w:right w:val="nil"/>
            </w:tcBorders>
          </w:tcPr>
          <w:p w14:paraId="6490F82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30" w:type="dxa"/>
            <w:tcBorders>
              <w:top w:val="single" w:sz="4" w:space="0" w:color="auto"/>
              <w:left w:val="nil"/>
              <w:right w:val="nil"/>
            </w:tcBorders>
          </w:tcPr>
          <w:p w14:paraId="288DDE3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r w:rsidRPr="004E7E5A">
              <w:rPr>
                <w:rFonts w:ascii="Times New Roman" w:hAnsi="Times New Roman"/>
                <w:b/>
                <w:bCs/>
                <w:color w:val="000000" w:themeColor="text1"/>
                <w:kern w:val="0"/>
                <w:sz w:val="24"/>
                <w:szCs w:val="24"/>
              </w:rPr>
              <w:t xml:space="preserve"> </w:t>
            </w:r>
            <w:proofErr w:type="spellStart"/>
            <w:r w:rsidRPr="004E7E5A">
              <w:rPr>
                <w:rFonts w:ascii="Times New Roman" w:hAnsi="Times New Roman"/>
                <w:b/>
                <w:bCs/>
                <w:i/>
                <w:iCs/>
                <w:color w:val="000000" w:themeColor="text1"/>
                <w:kern w:val="0"/>
                <w:sz w:val="24"/>
                <w:szCs w:val="24"/>
              </w:rPr>
              <w:t>Score_max</w:t>
            </w:r>
            <w:proofErr w:type="spellEnd"/>
          </w:p>
        </w:tc>
        <w:tc>
          <w:tcPr>
            <w:tcW w:w="245" w:type="dxa"/>
            <w:tcBorders>
              <w:top w:val="single" w:sz="4" w:space="0" w:color="auto"/>
              <w:left w:val="nil"/>
              <w:right w:val="nil"/>
            </w:tcBorders>
          </w:tcPr>
          <w:p w14:paraId="6591E3B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94" w:type="dxa"/>
            <w:tcBorders>
              <w:top w:val="single" w:sz="4" w:space="0" w:color="auto"/>
              <w:left w:val="nil"/>
              <w:right w:val="nil"/>
            </w:tcBorders>
          </w:tcPr>
          <w:p w14:paraId="28D94B6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r w:rsidRPr="004E7E5A">
              <w:rPr>
                <w:rFonts w:ascii="Times New Roman" w:hAnsi="Times New Roman"/>
                <w:b/>
                <w:bCs/>
                <w:color w:val="000000" w:themeColor="text1"/>
                <w:kern w:val="0"/>
                <w:sz w:val="24"/>
                <w:szCs w:val="24"/>
              </w:rPr>
              <w:t xml:space="preserve"> </w:t>
            </w:r>
            <w:proofErr w:type="spellStart"/>
            <w:r w:rsidRPr="004E7E5A">
              <w:rPr>
                <w:rFonts w:ascii="Times New Roman" w:hAnsi="Times New Roman"/>
                <w:b/>
                <w:bCs/>
                <w:i/>
                <w:iCs/>
                <w:color w:val="000000" w:themeColor="text1"/>
                <w:kern w:val="0"/>
                <w:sz w:val="24"/>
                <w:szCs w:val="24"/>
              </w:rPr>
              <w:t>Score_mean</w:t>
            </w:r>
            <w:proofErr w:type="spellEnd"/>
          </w:p>
        </w:tc>
        <w:tc>
          <w:tcPr>
            <w:tcW w:w="240" w:type="dxa"/>
            <w:tcBorders>
              <w:top w:val="single" w:sz="4" w:space="0" w:color="auto"/>
              <w:left w:val="nil"/>
              <w:right w:val="nil"/>
            </w:tcBorders>
          </w:tcPr>
          <w:p w14:paraId="332F890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23" w:type="dxa"/>
            <w:tcBorders>
              <w:top w:val="single" w:sz="4" w:space="0" w:color="auto"/>
              <w:left w:val="nil"/>
              <w:right w:val="nil"/>
            </w:tcBorders>
          </w:tcPr>
          <w:p w14:paraId="41A9027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r w:rsidRPr="004E7E5A">
              <w:rPr>
                <w:rFonts w:ascii="Times New Roman" w:hAnsi="Times New Roman"/>
                <w:b/>
                <w:bCs/>
                <w:color w:val="000000" w:themeColor="text1"/>
                <w:kern w:val="0"/>
                <w:sz w:val="24"/>
                <w:szCs w:val="24"/>
              </w:rPr>
              <w:t xml:space="preserve"> </w:t>
            </w:r>
            <w:proofErr w:type="spellStart"/>
            <w:r w:rsidRPr="004E7E5A">
              <w:rPr>
                <w:rFonts w:ascii="Times New Roman" w:hAnsi="Times New Roman"/>
                <w:b/>
                <w:bCs/>
                <w:i/>
                <w:iCs/>
                <w:color w:val="000000" w:themeColor="text1"/>
                <w:kern w:val="0"/>
                <w:sz w:val="24"/>
                <w:szCs w:val="24"/>
              </w:rPr>
              <w:t>Score_med</w:t>
            </w:r>
            <w:proofErr w:type="spellEnd"/>
          </w:p>
        </w:tc>
        <w:tc>
          <w:tcPr>
            <w:tcW w:w="232" w:type="dxa"/>
            <w:tcBorders>
              <w:top w:val="single" w:sz="4" w:space="0" w:color="auto"/>
              <w:left w:val="nil"/>
              <w:right w:val="nil"/>
            </w:tcBorders>
          </w:tcPr>
          <w:p w14:paraId="0BCFCA0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10" w:type="dxa"/>
            <w:tcBorders>
              <w:top w:val="single" w:sz="4" w:space="0" w:color="auto"/>
              <w:left w:val="nil"/>
              <w:right w:val="nil"/>
            </w:tcBorders>
          </w:tcPr>
          <w:p w14:paraId="3D851BC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r w:rsidRPr="004E7E5A">
              <w:rPr>
                <w:rFonts w:ascii="Times New Roman" w:hAnsi="Times New Roman"/>
                <w:b/>
                <w:bCs/>
                <w:color w:val="000000" w:themeColor="text1"/>
                <w:kern w:val="0"/>
                <w:sz w:val="24"/>
                <w:szCs w:val="24"/>
              </w:rPr>
              <w:t xml:space="preserve"> </w:t>
            </w:r>
            <w:proofErr w:type="spellStart"/>
            <w:r w:rsidRPr="004E7E5A">
              <w:rPr>
                <w:rFonts w:ascii="Times New Roman" w:hAnsi="Times New Roman"/>
                <w:b/>
                <w:bCs/>
                <w:i/>
                <w:iCs/>
                <w:color w:val="000000" w:themeColor="text1"/>
                <w:kern w:val="0"/>
                <w:sz w:val="24"/>
                <w:szCs w:val="24"/>
              </w:rPr>
              <w:t>Score_min</w:t>
            </w:r>
            <w:proofErr w:type="spellEnd"/>
          </w:p>
        </w:tc>
      </w:tr>
      <w:tr w:rsidR="001E3466" w:rsidRPr="004E7E5A" w14:paraId="118789D2" w14:textId="77777777" w:rsidTr="00116073">
        <w:tc>
          <w:tcPr>
            <w:tcW w:w="2351" w:type="dxa"/>
            <w:tcBorders>
              <w:left w:val="nil"/>
              <w:right w:val="nil"/>
            </w:tcBorders>
          </w:tcPr>
          <w:p w14:paraId="7B4E3A7A"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p>
        </w:tc>
        <w:tc>
          <w:tcPr>
            <w:tcW w:w="245" w:type="dxa"/>
            <w:tcBorders>
              <w:left w:val="nil"/>
              <w:right w:val="nil"/>
            </w:tcBorders>
          </w:tcPr>
          <w:p w14:paraId="0326480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30" w:type="dxa"/>
            <w:tcBorders>
              <w:left w:val="nil"/>
              <w:bottom w:val="single" w:sz="4" w:space="0" w:color="auto"/>
              <w:right w:val="nil"/>
            </w:tcBorders>
          </w:tcPr>
          <w:p w14:paraId="6EA5984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45" w:type="dxa"/>
            <w:tcBorders>
              <w:left w:val="nil"/>
              <w:right w:val="nil"/>
            </w:tcBorders>
          </w:tcPr>
          <w:p w14:paraId="61D0631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94" w:type="dxa"/>
            <w:tcBorders>
              <w:left w:val="nil"/>
              <w:bottom w:val="single" w:sz="4" w:space="0" w:color="auto"/>
              <w:right w:val="nil"/>
            </w:tcBorders>
          </w:tcPr>
          <w:p w14:paraId="1276653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40" w:type="dxa"/>
            <w:tcBorders>
              <w:left w:val="nil"/>
              <w:right w:val="nil"/>
            </w:tcBorders>
          </w:tcPr>
          <w:p w14:paraId="6315AC1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23" w:type="dxa"/>
            <w:tcBorders>
              <w:left w:val="nil"/>
              <w:bottom w:val="single" w:sz="4" w:space="0" w:color="auto"/>
              <w:right w:val="nil"/>
            </w:tcBorders>
          </w:tcPr>
          <w:p w14:paraId="5179037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32" w:type="dxa"/>
            <w:tcBorders>
              <w:left w:val="nil"/>
              <w:right w:val="nil"/>
            </w:tcBorders>
          </w:tcPr>
          <w:p w14:paraId="2A87D7A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10" w:type="dxa"/>
            <w:tcBorders>
              <w:left w:val="nil"/>
              <w:bottom w:val="single" w:sz="4" w:space="0" w:color="auto"/>
              <w:right w:val="nil"/>
            </w:tcBorders>
          </w:tcPr>
          <w:p w14:paraId="38683A0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71E9C131" w14:textId="77777777" w:rsidTr="00116073">
        <w:tc>
          <w:tcPr>
            <w:tcW w:w="2351" w:type="dxa"/>
            <w:tcBorders>
              <w:top w:val="nil"/>
              <w:left w:val="nil"/>
              <w:bottom w:val="nil"/>
              <w:right w:val="nil"/>
            </w:tcBorders>
          </w:tcPr>
          <w:p w14:paraId="17BEFE4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convenience</w:t>
            </w:r>
          </w:p>
        </w:tc>
        <w:tc>
          <w:tcPr>
            <w:tcW w:w="245" w:type="dxa"/>
            <w:tcBorders>
              <w:top w:val="nil"/>
              <w:left w:val="nil"/>
              <w:bottom w:val="nil"/>
              <w:right w:val="nil"/>
            </w:tcBorders>
          </w:tcPr>
          <w:p w14:paraId="152CC9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723EBF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37</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6C3573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9AD29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41</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630FD5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7185C7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24</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343269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0D0773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23</w:t>
            </w:r>
            <w:r w:rsidRPr="004E7E5A">
              <w:rPr>
                <w:rFonts w:ascii="Times New Roman" w:hAnsi="Times New Roman"/>
                <w:color w:val="000000" w:themeColor="text1"/>
                <w:kern w:val="0"/>
                <w:sz w:val="24"/>
                <w:szCs w:val="24"/>
                <w:vertAlign w:val="superscript"/>
              </w:rPr>
              <w:t>***</w:t>
            </w:r>
          </w:p>
        </w:tc>
      </w:tr>
      <w:tr w:rsidR="001E3466" w:rsidRPr="004E7E5A" w14:paraId="59FA0037" w14:textId="77777777" w:rsidTr="00116073">
        <w:tc>
          <w:tcPr>
            <w:tcW w:w="2351" w:type="dxa"/>
            <w:tcBorders>
              <w:top w:val="nil"/>
              <w:left w:val="nil"/>
              <w:bottom w:val="nil"/>
              <w:right w:val="nil"/>
            </w:tcBorders>
          </w:tcPr>
          <w:p w14:paraId="2FA5592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755929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788F28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13)</w:t>
            </w:r>
          </w:p>
        </w:tc>
        <w:tc>
          <w:tcPr>
            <w:tcW w:w="245" w:type="dxa"/>
            <w:tcBorders>
              <w:top w:val="nil"/>
              <w:left w:val="nil"/>
              <w:bottom w:val="nil"/>
              <w:right w:val="nil"/>
            </w:tcBorders>
          </w:tcPr>
          <w:p w14:paraId="27062B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2B5564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4)</w:t>
            </w:r>
          </w:p>
        </w:tc>
        <w:tc>
          <w:tcPr>
            <w:tcW w:w="240" w:type="dxa"/>
            <w:tcBorders>
              <w:top w:val="nil"/>
              <w:left w:val="nil"/>
              <w:bottom w:val="nil"/>
              <w:right w:val="nil"/>
            </w:tcBorders>
          </w:tcPr>
          <w:p w14:paraId="71BB54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3AAF59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8)</w:t>
            </w:r>
          </w:p>
        </w:tc>
        <w:tc>
          <w:tcPr>
            <w:tcW w:w="232" w:type="dxa"/>
            <w:tcBorders>
              <w:top w:val="nil"/>
              <w:left w:val="nil"/>
              <w:bottom w:val="nil"/>
              <w:right w:val="nil"/>
            </w:tcBorders>
          </w:tcPr>
          <w:p w14:paraId="73F98D4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7AD2F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1)</w:t>
            </w:r>
          </w:p>
        </w:tc>
      </w:tr>
      <w:tr w:rsidR="001E3466" w:rsidRPr="004E7E5A" w14:paraId="2BDA5EE5" w14:textId="77777777" w:rsidTr="00116073">
        <w:tc>
          <w:tcPr>
            <w:tcW w:w="2351" w:type="dxa"/>
            <w:tcBorders>
              <w:top w:val="nil"/>
              <w:left w:val="nil"/>
              <w:bottom w:val="nil"/>
              <w:right w:val="nil"/>
            </w:tcBorders>
          </w:tcPr>
          <w:p w14:paraId="66E71BA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Inddirector</w:t>
            </w:r>
            <w:proofErr w:type="spellEnd"/>
          </w:p>
        </w:tc>
        <w:tc>
          <w:tcPr>
            <w:tcW w:w="245" w:type="dxa"/>
            <w:tcBorders>
              <w:top w:val="nil"/>
              <w:left w:val="nil"/>
              <w:bottom w:val="nil"/>
              <w:right w:val="nil"/>
            </w:tcBorders>
          </w:tcPr>
          <w:p w14:paraId="4B1C3E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59163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300</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0596BD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2DF26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50</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45E68E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38FB43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55</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1A5E79B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35702F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58</w:t>
            </w:r>
            <w:r w:rsidRPr="004E7E5A">
              <w:rPr>
                <w:rFonts w:ascii="Times New Roman" w:hAnsi="Times New Roman"/>
                <w:color w:val="000000" w:themeColor="text1"/>
                <w:kern w:val="0"/>
                <w:sz w:val="24"/>
                <w:szCs w:val="24"/>
                <w:vertAlign w:val="superscript"/>
              </w:rPr>
              <w:t>***</w:t>
            </w:r>
          </w:p>
        </w:tc>
      </w:tr>
      <w:tr w:rsidR="001E3466" w:rsidRPr="004E7E5A" w14:paraId="39C905EC" w14:textId="77777777" w:rsidTr="00116073">
        <w:tc>
          <w:tcPr>
            <w:tcW w:w="2351" w:type="dxa"/>
            <w:tcBorders>
              <w:top w:val="nil"/>
              <w:left w:val="nil"/>
              <w:bottom w:val="nil"/>
              <w:right w:val="nil"/>
            </w:tcBorders>
          </w:tcPr>
          <w:p w14:paraId="73774F8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4332F4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4CDCE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9)</w:t>
            </w:r>
          </w:p>
        </w:tc>
        <w:tc>
          <w:tcPr>
            <w:tcW w:w="245" w:type="dxa"/>
            <w:tcBorders>
              <w:top w:val="nil"/>
              <w:left w:val="nil"/>
              <w:bottom w:val="nil"/>
              <w:right w:val="nil"/>
            </w:tcBorders>
          </w:tcPr>
          <w:p w14:paraId="36778C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2353AE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16)</w:t>
            </w:r>
          </w:p>
        </w:tc>
        <w:tc>
          <w:tcPr>
            <w:tcW w:w="240" w:type="dxa"/>
            <w:tcBorders>
              <w:top w:val="nil"/>
              <w:left w:val="nil"/>
              <w:bottom w:val="nil"/>
              <w:right w:val="nil"/>
            </w:tcBorders>
          </w:tcPr>
          <w:p w14:paraId="5C5F3F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4D1B1D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7)</w:t>
            </w:r>
          </w:p>
        </w:tc>
        <w:tc>
          <w:tcPr>
            <w:tcW w:w="232" w:type="dxa"/>
            <w:tcBorders>
              <w:top w:val="nil"/>
              <w:left w:val="nil"/>
              <w:bottom w:val="nil"/>
              <w:right w:val="nil"/>
            </w:tcBorders>
          </w:tcPr>
          <w:p w14:paraId="244E4E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B2306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15)</w:t>
            </w:r>
          </w:p>
        </w:tc>
      </w:tr>
      <w:tr w:rsidR="001E3466" w:rsidRPr="004E7E5A" w14:paraId="558133F1" w14:textId="77777777" w:rsidTr="00116073">
        <w:tc>
          <w:tcPr>
            <w:tcW w:w="2351" w:type="dxa"/>
            <w:tcBorders>
              <w:top w:val="nil"/>
              <w:left w:val="nil"/>
              <w:bottom w:val="nil"/>
              <w:right w:val="nil"/>
            </w:tcBorders>
          </w:tcPr>
          <w:p w14:paraId="6FF4F69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Board size</w:t>
            </w:r>
          </w:p>
        </w:tc>
        <w:tc>
          <w:tcPr>
            <w:tcW w:w="245" w:type="dxa"/>
            <w:tcBorders>
              <w:top w:val="nil"/>
              <w:left w:val="nil"/>
              <w:bottom w:val="nil"/>
              <w:right w:val="nil"/>
            </w:tcBorders>
          </w:tcPr>
          <w:p w14:paraId="23A4E0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073689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97</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524CCD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67765E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32</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4324BF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73E4D84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24</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2D49A6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7D8E41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26</w:t>
            </w:r>
            <w:r w:rsidRPr="004E7E5A">
              <w:rPr>
                <w:rFonts w:ascii="Times New Roman" w:hAnsi="Times New Roman"/>
                <w:color w:val="000000" w:themeColor="text1"/>
                <w:kern w:val="0"/>
                <w:sz w:val="24"/>
                <w:szCs w:val="24"/>
                <w:vertAlign w:val="superscript"/>
              </w:rPr>
              <w:t>***</w:t>
            </w:r>
          </w:p>
        </w:tc>
      </w:tr>
      <w:tr w:rsidR="001E3466" w:rsidRPr="004E7E5A" w14:paraId="06E87CF3" w14:textId="77777777" w:rsidTr="00116073">
        <w:tc>
          <w:tcPr>
            <w:tcW w:w="2351" w:type="dxa"/>
            <w:tcBorders>
              <w:top w:val="nil"/>
              <w:left w:val="nil"/>
              <w:bottom w:val="nil"/>
              <w:right w:val="nil"/>
            </w:tcBorders>
          </w:tcPr>
          <w:p w14:paraId="58B2862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53D286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4E80A2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8.29)</w:t>
            </w:r>
          </w:p>
        </w:tc>
        <w:tc>
          <w:tcPr>
            <w:tcW w:w="245" w:type="dxa"/>
            <w:tcBorders>
              <w:top w:val="nil"/>
              <w:left w:val="nil"/>
              <w:bottom w:val="nil"/>
              <w:right w:val="nil"/>
            </w:tcBorders>
          </w:tcPr>
          <w:p w14:paraId="37D468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6ABF38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51)</w:t>
            </w:r>
          </w:p>
        </w:tc>
        <w:tc>
          <w:tcPr>
            <w:tcW w:w="240" w:type="dxa"/>
            <w:tcBorders>
              <w:top w:val="nil"/>
              <w:left w:val="nil"/>
              <w:bottom w:val="nil"/>
              <w:right w:val="nil"/>
            </w:tcBorders>
          </w:tcPr>
          <w:p w14:paraId="44EF95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3654B0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75)</w:t>
            </w:r>
          </w:p>
        </w:tc>
        <w:tc>
          <w:tcPr>
            <w:tcW w:w="232" w:type="dxa"/>
            <w:tcBorders>
              <w:top w:val="nil"/>
              <w:left w:val="nil"/>
              <w:bottom w:val="nil"/>
              <w:right w:val="nil"/>
            </w:tcBorders>
          </w:tcPr>
          <w:p w14:paraId="69F3A7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371FC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8.34)</w:t>
            </w:r>
          </w:p>
        </w:tc>
      </w:tr>
      <w:tr w:rsidR="001E3466" w:rsidRPr="004E7E5A" w14:paraId="22D418D0" w14:textId="77777777" w:rsidTr="00116073">
        <w:tc>
          <w:tcPr>
            <w:tcW w:w="2351" w:type="dxa"/>
            <w:tcBorders>
              <w:top w:val="nil"/>
              <w:left w:val="nil"/>
              <w:bottom w:val="nil"/>
              <w:right w:val="nil"/>
            </w:tcBorders>
          </w:tcPr>
          <w:p w14:paraId="200E367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emale</w:t>
            </w:r>
          </w:p>
        </w:tc>
        <w:tc>
          <w:tcPr>
            <w:tcW w:w="245" w:type="dxa"/>
            <w:tcBorders>
              <w:top w:val="nil"/>
              <w:left w:val="nil"/>
              <w:bottom w:val="nil"/>
              <w:right w:val="nil"/>
            </w:tcBorders>
          </w:tcPr>
          <w:p w14:paraId="5C4D4C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C8823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48</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2DD316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162010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78</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6738C6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082E865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71</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7BE4FE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1AF778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94</w:t>
            </w:r>
            <w:r w:rsidRPr="004E7E5A">
              <w:rPr>
                <w:rFonts w:ascii="Times New Roman" w:hAnsi="Times New Roman"/>
                <w:color w:val="000000" w:themeColor="text1"/>
                <w:kern w:val="0"/>
                <w:sz w:val="24"/>
                <w:szCs w:val="24"/>
                <w:vertAlign w:val="superscript"/>
              </w:rPr>
              <w:t>***</w:t>
            </w:r>
          </w:p>
        </w:tc>
      </w:tr>
      <w:tr w:rsidR="001E3466" w:rsidRPr="004E7E5A" w14:paraId="7222FC71" w14:textId="77777777" w:rsidTr="00116073">
        <w:tc>
          <w:tcPr>
            <w:tcW w:w="2351" w:type="dxa"/>
            <w:tcBorders>
              <w:top w:val="nil"/>
              <w:left w:val="nil"/>
              <w:bottom w:val="nil"/>
              <w:right w:val="nil"/>
            </w:tcBorders>
          </w:tcPr>
          <w:p w14:paraId="3DC898E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539F09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72BDC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40)</w:t>
            </w:r>
          </w:p>
        </w:tc>
        <w:tc>
          <w:tcPr>
            <w:tcW w:w="245" w:type="dxa"/>
            <w:tcBorders>
              <w:top w:val="nil"/>
              <w:left w:val="nil"/>
              <w:bottom w:val="nil"/>
              <w:right w:val="nil"/>
            </w:tcBorders>
          </w:tcPr>
          <w:p w14:paraId="08C9D3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41D1AC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83)</w:t>
            </w:r>
          </w:p>
        </w:tc>
        <w:tc>
          <w:tcPr>
            <w:tcW w:w="240" w:type="dxa"/>
            <w:tcBorders>
              <w:top w:val="nil"/>
              <w:left w:val="nil"/>
              <w:bottom w:val="nil"/>
              <w:right w:val="nil"/>
            </w:tcBorders>
          </w:tcPr>
          <w:p w14:paraId="23C3A9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45AAC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2)</w:t>
            </w:r>
          </w:p>
        </w:tc>
        <w:tc>
          <w:tcPr>
            <w:tcW w:w="232" w:type="dxa"/>
            <w:tcBorders>
              <w:top w:val="nil"/>
              <w:left w:val="nil"/>
              <w:bottom w:val="nil"/>
              <w:right w:val="nil"/>
            </w:tcBorders>
          </w:tcPr>
          <w:p w14:paraId="45888A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222EA2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4)</w:t>
            </w:r>
          </w:p>
        </w:tc>
      </w:tr>
      <w:tr w:rsidR="001E3466" w:rsidRPr="004E7E5A" w14:paraId="4056F128" w14:textId="77777777" w:rsidTr="00116073">
        <w:tc>
          <w:tcPr>
            <w:tcW w:w="2351" w:type="dxa"/>
            <w:tcBorders>
              <w:top w:val="nil"/>
              <w:left w:val="nil"/>
              <w:bottom w:val="nil"/>
              <w:right w:val="nil"/>
            </w:tcBorders>
          </w:tcPr>
          <w:p w14:paraId="433B6D1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age</w:t>
            </w:r>
          </w:p>
        </w:tc>
        <w:tc>
          <w:tcPr>
            <w:tcW w:w="245" w:type="dxa"/>
            <w:tcBorders>
              <w:top w:val="nil"/>
              <w:left w:val="nil"/>
              <w:bottom w:val="nil"/>
              <w:right w:val="nil"/>
            </w:tcBorders>
          </w:tcPr>
          <w:p w14:paraId="59D4F6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5A0FE2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24</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2E6A09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4F4B5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8</w:t>
            </w:r>
          </w:p>
        </w:tc>
        <w:tc>
          <w:tcPr>
            <w:tcW w:w="240" w:type="dxa"/>
            <w:tcBorders>
              <w:top w:val="nil"/>
              <w:left w:val="nil"/>
              <w:bottom w:val="nil"/>
              <w:right w:val="nil"/>
            </w:tcBorders>
          </w:tcPr>
          <w:p w14:paraId="2AE1159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18068A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13</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4DF12E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3894D25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7</w:t>
            </w:r>
          </w:p>
        </w:tc>
      </w:tr>
      <w:tr w:rsidR="001E3466" w:rsidRPr="004E7E5A" w14:paraId="7EB748A2" w14:textId="77777777" w:rsidTr="00116073">
        <w:tc>
          <w:tcPr>
            <w:tcW w:w="2351" w:type="dxa"/>
            <w:tcBorders>
              <w:top w:val="nil"/>
              <w:left w:val="nil"/>
              <w:bottom w:val="nil"/>
              <w:right w:val="nil"/>
            </w:tcBorders>
          </w:tcPr>
          <w:p w14:paraId="626E6E4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4189CF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5EF580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85)</w:t>
            </w:r>
          </w:p>
        </w:tc>
        <w:tc>
          <w:tcPr>
            <w:tcW w:w="245" w:type="dxa"/>
            <w:tcBorders>
              <w:top w:val="nil"/>
              <w:left w:val="nil"/>
              <w:bottom w:val="nil"/>
              <w:right w:val="nil"/>
            </w:tcBorders>
          </w:tcPr>
          <w:p w14:paraId="0B4DB6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F62672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5)</w:t>
            </w:r>
          </w:p>
        </w:tc>
        <w:tc>
          <w:tcPr>
            <w:tcW w:w="240" w:type="dxa"/>
            <w:tcBorders>
              <w:top w:val="nil"/>
              <w:left w:val="nil"/>
              <w:bottom w:val="nil"/>
              <w:right w:val="nil"/>
            </w:tcBorders>
          </w:tcPr>
          <w:p w14:paraId="3D1CAB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0FF870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88)</w:t>
            </w:r>
          </w:p>
        </w:tc>
        <w:tc>
          <w:tcPr>
            <w:tcW w:w="232" w:type="dxa"/>
            <w:tcBorders>
              <w:top w:val="nil"/>
              <w:left w:val="nil"/>
              <w:bottom w:val="nil"/>
              <w:right w:val="nil"/>
            </w:tcBorders>
          </w:tcPr>
          <w:p w14:paraId="491031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0D367F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8)</w:t>
            </w:r>
          </w:p>
        </w:tc>
      </w:tr>
      <w:tr w:rsidR="001E3466" w:rsidRPr="004E7E5A" w14:paraId="24C6542B" w14:textId="77777777" w:rsidTr="00116073">
        <w:tc>
          <w:tcPr>
            <w:tcW w:w="2351" w:type="dxa"/>
            <w:tcBorders>
              <w:top w:val="nil"/>
              <w:left w:val="nil"/>
              <w:bottom w:val="nil"/>
              <w:right w:val="nil"/>
            </w:tcBorders>
          </w:tcPr>
          <w:p w14:paraId="586A6B8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ocation</w:t>
            </w:r>
          </w:p>
        </w:tc>
        <w:tc>
          <w:tcPr>
            <w:tcW w:w="245" w:type="dxa"/>
            <w:tcBorders>
              <w:top w:val="nil"/>
              <w:left w:val="nil"/>
              <w:bottom w:val="nil"/>
              <w:right w:val="nil"/>
            </w:tcBorders>
          </w:tcPr>
          <w:p w14:paraId="05AC23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37E7A4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25</w:t>
            </w:r>
          </w:p>
        </w:tc>
        <w:tc>
          <w:tcPr>
            <w:tcW w:w="245" w:type="dxa"/>
            <w:tcBorders>
              <w:top w:val="nil"/>
              <w:left w:val="nil"/>
              <w:bottom w:val="nil"/>
              <w:right w:val="nil"/>
            </w:tcBorders>
          </w:tcPr>
          <w:p w14:paraId="4C8B9D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232010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11</w:t>
            </w:r>
          </w:p>
        </w:tc>
        <w:tc>
          <w:tcPr>
            <w:tcW w:w="240" w:type="dxa"/>
            <w:tcBorders>
              <w:top w:val="nil"/>
              <w:left w:val="nil"/>
              <w:bottom w:val="nil"/>
              <w:right w:val="nil"/>
            </w:tcBorders>
          </w:tcPr>
          <w:p w14:paraId="2030C4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09E9F95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90</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700FDC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2B7E3B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66</w:t>
            </w:r>
          </w:p>
        </w:tc>
      </w:tr>
      <w:tr w:rsidR="001E3466" w:rsidRPr="004E7E5A" w14:paraId="04C0947E" w14:textId="77777777" w:rsidTr="00116073">
        <w:tc>
          <w:tcPr>
            <w:tcW w:w="2351" w:type="dxa"/>
            <w:tcBorders>
              <w:top w:val="nil"/>
              <w:left w:val="nil"/>
              <w:bottom w:val="nil"/>
              <w:right w:val="nil"/>
            </w:tcBorders>
          </w:tcPr>
          <w:p w14:paraId="6797CA4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45385C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E4004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1)</w:t>
            </w:r>
          </w:p>
        </w:tc>
        <w:tc>
          <w:tcPr>
            <w:tcW w:w="245" w:type="dxa"/>
            <w:tcBorders>
              <w:top w:val="nil"/>
              <w:left w:val="nil"/>
              <w:bottom w:val="nil"/>
              <w:right w:val="nil"/>
            </w:tcBorders>
          </w:tcPr>
          <w:p w14:paraId="18E8DA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8231B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5)</w:t>
            </w:r>
          </w:p>
        </w:tc>
        <w:tc>
          <w:tcPr>
            <w:tcW w:w="240" w:type="dxa"/>
            <w:tcBorders>
              <w:top w:val="nil"/>
              <w:left w:val="nil"/>
              <w:bottom w:val="nil"/>
              <w:right w:val="nil"/>
            </w:tcBorders>
          </w:tcPr>
          <w:p w14:paraId="35E5A4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45EC60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9)</w:t>
            </w:r>
          </w:p>
        </w:tc>
        <w:tc>
          <w:tcPr>
            <w:tcW w:w="232" w:type="dxa"/>
            <w:tcBorders>
              <w:top w:val="nil"/>
              <w:left w:val="nil"/>
              <w:bottom w:val="nil"/>
              <w:right w:val="nil"/>
            </w:tcBorders>
          </w:tcPr>
          <w:p w14:paraId="183000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048BDD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6)</w:t>
            </w:r>
          </w:p>
        </w:tc>
      </w:tr>
      <w:tr w:rsidR="001E3466" w:rsidRPr="004E7E5A" w14:paraId="06ECE80F" w14:textId="77777777" w:rsidTr="00116073">
        <w:tc>
          <w:tcPr>
            <w:tcW w:w="2351" w:type="dxa"/>
            <w:tcBorders>
              <w:top w:val="nil"/>
              <w:left w:val="nil"/>
              <w:bottom w:val="nil"/>
              <w:right w:val="nil"/>
            </w:tcBorders>
          </w:tcPr>
          <w:p w14:paraId="6B0D66C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uality</w:t>
            </w:r>
          </w:p>
        </w:tc>
        <w:tc>
          <w:tcPr>
            <w:tcW w:w="245" w:type="dxa"/>
            <w:tcBorders>
              <w:top w:val="nil"/>
              <w:left w:val="nil"/>
              <w:bottom w:val="nil"/>
              <w:right w:val="nil"/>
            </w:tcBorders>
          </w:tcPr>
          <w:p w14:paraId="7C2E068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0CBCBE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7</w:t>
            </w:r>
          </w:p>
        </w:tc>
        <w:tc>
          <w:tcPr>
            <w:tcW w:w="245" w:type="dxa"/>
            <w:tcBorders>
              <w:top w:val="nil"/>
              <w:left w:val="nil"/>
              <w:bottom w:val="nil"/>
              <w:right w:val="nil"/>
            </w:tcBorders>
          </w:tcPr>
          <w:p w14:paraId="3FE18E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4B247B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43</w:t>
            </w:r>
          </w:p>
        </w:tc>
        <w:tc>
          <w:tcPr>
            <w:tcW w:w="240" w:type="dxa"/>
            <w:tcBorders>
              <w:top w:val="nil"/>
              <w:left w:val="nil"/>
              <w:bottom w:val="nil"/>
              <w:right w:val="nil"/>
            </w:tcBorders>
          </w:tcPr>
          <w:p w14:paraId="51A29D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667DC3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2</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01AF9D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92762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38</w:t>
            </w:r>
            <w:r w:rsidRPr="004E7E5A">
              <w:rPr>
                <w:rFonts w:ascii="Times New Roman" w:hAnsi="Times New Roman"/>
                <w:color w:val="000000" w:themeColor="text1"/>
                <w:kern w:val="0"/>
                <w:sz w:val="24"/>
                <w:szCs w:val="24"/>
                <w:vertAlign w:val="superscript"/>
              </w:rPr>
              <w:t>***</w:t>
            </w:r>
          </w:p>
        </w:tc>
      </w:tr>
      <w:tr w:rsidR="001E3466" w:rsidRPr="004E7E5A" w14:paraId="3D51C56A" w14:textId="77777777" w:rsidTr="00116073">
        <w:tc>
          <w:tcPr>
            <w:tcW w:w="2351" w:type="dxa"/>
            <w:tcBorders>
              <w:top w:val="nil"/>
              <w:left w:val="nil"/>
              <w:bottom w:val="nil"/>
              <w:right w:val="nil"/>
            </w:tcBorders>
          </w:tcPr>
          <w:p w14:paraId="498F3DE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174762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289E55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4)</w:t>
            </w:r>
          </w:p>
        </w:tc>
        <w:tc>
          <w:tcPr>
            <w:tcW w:w="245" w:type="dxa"/>
            <w:tcBorders>
              <w:top w:val="nil"/>
              <w:left w:val="nil"/>
              <w:bottom w:val="nil"/>
              <w:right w:val="nil"/>
            </w:tcBorders>
          </w:tcPr>
          <w:p w14:paraId="5D4612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643A6B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1)</w:t>
            </w:r>
          </w:p>
        </w:tc>
        <w:tc>
          <w:tcPr>
            <w:tcW w:w="240" w:type="dxa"/>
            <w:tcBorders>
              <w:top w:val="nil"/>
              <w:left w:val="nil"/>
              <w:bottom w:val="nil"/>
              <w:right w:val="nil"/>
            </w:tcBorders>
          </w:tcPr>
          <w:p w14:paraId="304C02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6F0F5F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6)</w:t>
            </w:r>
          </w:p>
        </w:tc>
        <w:tc>
          <w:tcPr>
            <w:tcW w:w="232" w:type="dxa"/>
            <w:tcBorders>
              <w:top w:val="nil"/>
              <w:left w:val="nil"/>
              <w:bottom w:val="nil"/>
              <w:right w:val="nil"/>
            </w:tcBorders>
          </w:tcPr>
          <w:p w14:paraId="3BD22A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08BFB3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9)</w:t>
            </w:r>
          </w:p>
        </w:tc>
      </w:tr>
      <w:tr w:rsidR="001E3466" w:rsidRPr="004E7E5A" w14:paraId="2A600592" w14:textId="77777777" w:rsidTr="00116073">
        <w:tc>
          <w:tcPr>
            <w:tcW w:w="2351" w:type="dxa"/>
            <w:tcBorders>
              <w:top w:val="nil"/>
              <w:left w:val="nil"/>
              <w:bottom w:val="nil"/>
              <w:right w:val="nil"/>
            </w:tcBorders>
          </w:tcPr>
          <w:p w14:paraId="050F554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mpensation</w:t>
            </w:r>
          </w:p>
        </w:tc>
        <w:tc>
          <w:tcPr>
            <w:tcW w:w="245" w:type="dxa"/>
            <w:tcBorders>
              <w:top w:val="nil"/>
              <w:left w:val="nil"/>
              <w:bottom w:val="nil"/>
              <w:right w:val="nil"/>
            </w:tcBorders>
          </w:tcPr>
          <w:p w14:paraId="3847D34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3681D5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99</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2DDB7B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82A707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33</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6F29A0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AFE76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78</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7F0D96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75887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03</w:t>
            </w:r>
            <w:r w:rsidRPr="004E7E5A">
              <w:rPr>
                <w:rFonts w:ascii="Times New Roman" w:hAnsi="Times New Roman"/>
                <w:color w:val="000000" w:themeColor="text1"/>
                <w:kern w:val="0"/>
                <w:sz w:val="24"/>
                <w:szCs w:val="24"/>
                <w:vertAlign w:val="superscript"/>
              </w:rPr>
              <w:t>***</w:t>
            </w:r>
          </w:p>
        </w:tc>
      </w:tr>
      <w:tr w:rsidR="001E3466" w:rsidRPr="004E7E5A" w14:paraId="290AA916" w14:textId="77777777" w:rsidTr="00116073">
        <w:tc>
          <w:tcPr>
            <w:tcW w:w="2351" w:type="dxa"/>
            <w:tcBorders>
              <w:top w:val="nil"/>
              <w:left w:val="nil"/>
              <w:bottom w:val="nil"/>
              <w:right w:val="nil"/>
            </w:tcBorders>
          </w:tcPr>
          <w:p w14:paraId="40C269F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7D66E2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6F1F1D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62)</w:t>
            </w:r>
          </w:p>
        </w:tc>
        <w:tc>
          <w:tcPr>
            <w:tcW w:w="245" w:type="dxa"/>
            <w:tcBorders>
              <w:top w:val="nil"/>
              <w:left w:val="nil"/>
              <w:bottom w:val="nil"/>
              <w:right w:val="nil"/>
            </w:tcBorders>
          </w:tcPr>
          <w:p w14:paraId="17AAD32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F72EE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56)</w:t>
            </w:r>
          </w:p>
        </w:tc>
        <w:tc>
          <w:tcPr>
            <w:tcW w:w="240" w:type="dxa"/>
            <w:tcBorders>
              <w:top w:val="nil"/>
              <w:left w:val="nil"/>
              <w:bottom w:val="nil"/>
              <w:right w:val="nil"/>
            </w:tcBorders>
          </w:tcPr>
          <w:p w14:paraId="472D2B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AECE5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6)</w:t>
            </w:r>
          </w:p>
        </w:tc>
        <w:tc>
          <w:tcPr>
            <w:tcW w:w="232" w:type="dxa"/>
            <w:tcBorders>
              <w:top w:val="nil"/>
              <w:left w:val="nil"/>
              <w:bottom w:val="nil"/>
              <w:right w:val="nil"/>
            </w:tcBorders>
          </w:tcPr>
          <w:p w14:paraId="5D1F67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18E1C9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9)</w:t>
            </w:r>
          </w:p>
        </w:tc>
      </w:tr>
      <w:tr w:rsidR="001E3466" w:rsidRPr="004E7E5A" w14:paraId="17F6A656" w14:textId="77777777" w:rsidTr="00116073">
        <w:tc>
          <w:tcPr>
            <w:tcW w:w="2351" w:type="dxa"/>
            <w:tcBorders>
              <w:top w:val="nil"/>
              <w:left w:val="nil"/>
              <w:bottom w:val="nil"/>
              <w:right w:val="nil"/>
            </w:tcBorders>
          </w:tcPr>
          <w:p w14:paraId="19057D7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Dirshare</w:t>
            </w:r>
            <w:proofErr w:type="spellEnd"/>
          </w:p>
        </w:tc>
        <w:tc>
          <w:tcPr>
            <w:tcW w:w="245" w:type="dxa"/>
            <w:tcBorders>
              <w:top w:val="nil"/>
              <w:left w:val="nil"/>
              <w:bottom w:val="nil"/>
              <w:right w:val="nil"/>
            </w:tcBorders>
          </w:tcPr>
          <w:p w14:paraId="02AC36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23A32E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51</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463E95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6A00B0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902</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378FDB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4D707F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98</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685A3D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9024A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21</w:t>
            </w:r>
            <w:r w:rsidRPr="004E7E5A">
              <w:rPr>
                <w:rFonts w:ascii="Times New Roman" w:hAnsi="Times New Roman"/>
                <w:color w:val="000000" w:themeColor="text1"/>
                <w:kern w:val="0"/>
                <w:sz w:val="24"/>
                <w:szCs w:val="24"/>
                <w:vertAlign w:val="superscript"/>
              </w:rPr>
              <w:t>***</w:t>
            </w:r>
          </w:p>
        </w:tc>
      </w:tr>
      <w:tr w:rsidR="001E3466" w:rsidRPr="004E7E5A" w14:paraId="14F04225" w14:textId="77777777" w:rsidTr="00116073">
        <w:tc>
          <w:tcPr>
            <w:tcW w:w="2351" w:type="dxa"/>
            <w:tcBorders>
              <w:top w:val="nil"/>
              <w:left w:val="nil"/>
              <w:bottom w:val="nil"/>
              <w:right w:val="nil"/>
            </w:tcBorders>
          </w:tcPr>
          <w:p w14:paraId="6C57F78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05BFB8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2704CBF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04)</w:t>
            </w:r>
          </w:p>
        </w:tc>
        <w:tc>
          <w:tcPr>
            <w:tcW w:w="245" w:type="dxa"/>
            <w:tcBorders>
              <w:top w:val="nil"/>
              <w:left w:val="nil"/>
              <w:bottom w:val="nil"/>
              <w:right w:val="nil"/>
            </w:tcBorders>
          </w:tcPr>
          <w:p w14:paraId="7E11F5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1215A4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70)</w:t>
            </w:r>
          </w:p>
        </w:tc>
        <w:tc>
          <w:tcPr>
            <w:tcW w:w="240" w:type="dxa"/>
            <w:tcBorders>
              <w:top w:val="nil"/>
              <w:left w:val="nil"/>
              <w:bottom w:val="nil"/>
              <w:right w:val="nil"/>
            </w:tcBorders>
          </w:tcPr>
          <w:p w14:paraId="6351BD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51D1FC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75)</w:t>
            </w:r>
          </w:p>
        </w:tc>
        <w:tc>
          <w:tcPr>
            <w:tcW w:w="232" w:type="dxa"/>
            <w:tcBorders>
              <w:top w:val="nil"/>
              <w:left w:val="nil"/>
              <w:bottom w:val="nil"/>
              <w:right w:val="nil"/>
            </w:tcBorders>
          </w:tcPr>
          <w:p w14:paraId="7FC5F0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7BB3B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46)</w:t>
            </w:r>
          </w:p>
        </w:tc>
      </w:tr>
      <w:tr w:rsidR="001E3466" w:rsidRPr="004E7E5A" w14:paraId="4599D025" w14:textId="77777777" w:rsidTr="00116073">
        <w:tc>
          <w:tcPr>
            <w:tcW w:w="2351" w:type="dxa"/>
            <w:tcBorders>
              <w:top w:val="nil"/>
              <w:left w:val="nil"/>
              <w:bottom w:val="nil"/>
              <w:right w:val="nil"/>
            </w:tcBorders>
          </w:tcPr>
          <w:p w14:paraId="60262F8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size</w:t>
            </w:r>
          </w:p>
        </w:tc>
        <w:tc>
          <w:tcPr>
            <w:tcW w:w="245" w:type="dxa"/>
            <w:tcBorders>
              <w:top w:val="nil"/>
              <w:left w:val="nil"/>
              <w:bottom w:val="nil"/>
              <w:right w:val="nil"/>
            </w:tcBorders>
          </w:tcPr>
          <w:p w14:paraId="33FB11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41D008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51</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64D1C6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EC62A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86</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73568F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5AC2B3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36</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7A7BEE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7F71A3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12</w:t>
            </w:r>
            <w:r w:rsidRPr="004E7E5A">
              <w:rPr>
                <w:rFonts w:ascii="Times New Roman" w:hAnsi="Times New Roman"/>
                <w:color w:val="000000" w:themeColor="text1"/>
                <w:kern w:val="0"/>
                <w:sz w:val="24"/>
                <w:szCs w:val="24"/>
                <w:vertAlign w:val="superscript"/>
              </w:rPr>
              <w:t>***</w:t>
            </w:r>
          </w:p>
        </w:tc>
      </w:tr>
      <w:tr w:rsidR="001E3466" w:rsidRPr="004E7E5A" w14:paraId="05E2B1F6" w14:textId="77777777" w:rsidTr="00116073">
        <w:tc>
          <w:tcPr>
            <w:tcW w:w="2351" w:type="dxa"/>
            <w:tcBorders>
              <w:top w:val="nil"/>
              <w:left w:val="nil"/>
              <w:bottom w:val="nil"/>
              <w:right w:val="nil"/>
            </w:tcBorders>
          </w:tcPr>
          <w:p w14:paraId="38D2FE4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11718D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4C46ED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59)</w:t>
            </w:r>
          </w:p>
        </w:tc>
        <w:tc>
          <w:tcPr>
            <w:tcW w:w="245" w:type="dxa"/>
            <w:tcBorders>
              <w:top w:val="nil"/>
              <w:left w:val="nil"/>
              <w:bottom w:val="nil"/>
              <w:right w:val="nil"/>
            </w:tcBorders>
          </w:tcPr>
          <w:p w14:paraId="5809DE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DA37A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87)</w:t>
            </w:r>
          </w:p>
        </w:tc>
        <w:tc>
          <w:tcPr>
            <w:tcW w:w="240" w:type="dxa"/>
            <w:tcBorders>
              <w:top w:val="nil"/>
              <w:left w:val="nil"/>
              <w:bottom w:val="nil"/>
              <w:right w:val="nil"/>
            </w:tcBorders>
          </w:tcPr>
          <w:p w14:paraId="53A945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1FD98E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90)</w:t>
            </w:r>
          </w:p>
        </w:tc>
        <w:tc>
          <w:tcPr>
            <w:tcW w:w="232" w:type="dxa"/>
            <w:tcBorders>
              <w:top w:val="nil"/>
              <w:left w:val="nil"/>
              <w:bottom w:val="nil"/>
              <w:right w:val="nil"/>
            </w:tcBorders>
          </w:tcPr>
          <w:p w14:paraId="784893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133F7E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11)</w:t>
            </w:r>
          </w:p>
        </w:tc>
      </w:tr>
      <w:tr w:rsidR="001E3466" w:rsidRPr="004E7E5A" w14:paraId="19D74C23" w14:textId="77777777" w:rsidTr="00116073">
        <w:tc>
          <w:tcPr>
            <w:tcW w:w="2351" w:type="dxa"/>
            <w:tcBorders>
              <w:top w:val="nil"/>
              <w:left w:val="nil"/>
              <w:bottom w:val="nil"/>
              <w:right w:val="nil"/>
            </w:tcBorders>
          </w:tcPr>
          <w:p w14:paraId="64D1D5F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Roa</w:t>
            </w:r>
            <w:proofErr w:type="spellEnd"/>
          </w:p>
        </w:tc>
        <w:tc>
          <w:tcPr>
            <w:tcW w:w="245" w:type="dxa"/>
            <w:tcBorders>
              <w:top w:val="nil"/>
              <w:left w:val="nil"/>
              <w:bottom w:val="nil"/>
              <w:right w:val="nil"/>
            </w:tcBorders>
          </w:tcPr>
          <w:p w14:paraId="610AA6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70AAC4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44</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62526B8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EF3FE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169</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417264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5C8CCC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41</w:t>
            </w:r>
          </w:p>
        </w:tc>
        <w:tc>
          <w:tcPr>
            <w:tcW w:w="232" w:type="dxa"/>
            <w:tcBorders>
              <w:top w:val="nil"/>
              <w:left w:val="nil"/>
              <w:bottom w:val="nil"/>
              <w:right w:val="nil"/>
            </w:tcBorders>
          </w:tcPr>
          <w:p w14:paraId="207B6B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39D41F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86</w:t>
            </w:r>
          </w:p>
        </w:tc>
      </w:tr>
      <w:tr w:rsidR="001E3466" w:rsidRPr="004E7E5A" w14:paraId="6ED8413E" w14:textId="77777777" w:rsidTr="00116073">
        <w:tc>
          <w:tcPr>
            <w:tcW w:w="2351" w:type="dxa"/>
            <w:tcBorders>
              <w:top w:val="nil"/>
              <w:left w:val="nil"/>
              <w:bottom w:val="nil"/>
              <w:right w:val="nil"/>
            </w:tcBorders>
          </w:tcPr>
          <w:p w14:paraId="73908EF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0BC87E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259D81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3)</w:t>
            </w:r>
          </w:p>
        </w:tc>
        <w:tc>
          <w:tcPr>
            <w:tcW w:w="245" w:type="dxa"/>
            <w:tcBorders>
              <w:top w:val="nil"/>
              <w:left w:val="nil"/>
              <w:bottom w:val="nil"/>
              <w:right w:val="nil"/>
            </w:tcBorders>
          </w:tcPr>
          <w:p w14:paraId="26746C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B7685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2)</w:t>
            </w:r>
          </w:p>
        </w:tc>
        <w:tc>
          <w:tcPr>
            <w:tcW w:w="240" w:type="dxa"/>
            <w:tcBorders>
              <w:top w:val="nil"/>
              <w:left w:val="nil"/>
              <w:bottom w:val="nil"/>
              <w:right w:val="nil"/>
            </w:tcBorders>
          </w:tcPr>
          <w:p w14:paraId="6CE831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2BD3C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30)</w:t>
            </w:r>
          </w:p>
        </w:tc>
        <w:tc>
          <w:tcPr>
            <w:tcW w:w="232" w:type="dxa"/>
            <w:tcBorders>
              <w:top w:val="nil"/>
              <w:left w:val="nil"/>
              <w:bottom w:val="nil"/>
              <w:right w:val="nil"/>
            </w:tcBorders>
          </w:tcPr>
          <w:p w14:paraId="50C9B7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59A63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2)</w:t>
            </w:r>
          </w:p>
        </w:tc>
      </w:tr>
      <w:tr w:rsidR="001E3466" w:rsidRPr="004E7E5A" w14:paraId="09BCB344" w14:textId="77777777" w:rsidTr="00116073">
        <w:tc>
          <w:tcPr>
            <w:tcW w:w="2351" w:type="dxa"/>
            <w:tcBorders>
              <w:top w:val="nil"/>
              <w:left w:val="nil"/>
              <w:bottom w:val="nil"/>
              <w:right w:val="nil"/>
            </w:tcBorders>
          </w:tcPr>
          <w:p w14:paraId="794BEA3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ev</w:t>
            </w:r>
          </w:p>
        </w:tc>
        <w:tc>
          <w:tcPr>
            <w:tcW w:w="245" w:type="dxa"/>
            <w:tcBorders>
              <w:top w:val="nil"/>
              <w:left w:val="nil"/>
              <w:bottom w:val="nil"/>
              <w:right w:val="nil"/>
            </w:tcBorders>
          </w:tcPr>
          <w:p w14:paraId="706477F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595B766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32</w:t>
            </w:r>
          </w:p>
        </w:tc>
        <w:tc>
          <w:tcPr>
            <w:tcW w:w="245" w:type="dxa"/>
            <w:tcBorders>
              <w:top w:val="nil"/>
              <w:left w:val="nil"/>
              <w:bottom w:val="nil"/>
              <w:right w:val="nil"/>
            </w:tcBorders>
          </w:tcPr>
          <w:p w14:paraId="24D948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ECD60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19</w:t>
            </w:r>
          </w:p>
        </w:tc>
        <w:tc>
          <w:tcPr>
            <w:tcW w:w="240" w:type="dxa"/>
            <w:tcBorders>
              <w:top w:val="nil"/>
              <w:left w:val="nil"/>
              <w:bottom w:val="nil"/>
              <w:right w:val="nil"/>
            </w:tcBorders>
          </w:tcPr>
          <w:p w14:paraId="67FB6E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33BFB6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1</w:t>
            </w:r>
          </w:p>
        </w:tc>
        <w:tc>
          <w:tcPr>
            <w:tcW w:w="232" w:type="dxa"/>
            <w:tcBorders>
              <w:top w:val="nil"/>
              <w:left w:val="nil"/>
              <w:bottom w:val="nil"/>
              <w:right w:val="nil"/>
            </w:tcBorders>
          </w:tcPr>
          <w:p w14:paraId="5CB8FA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3F6B12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57</w:t>
            </w:r>
          </w:p>
        </w:tc>
      </w:tr>
      <w:tr w:rsidR="001E3466" w:rsidRPr="004E7E5A" w14:paraId="2D5E650A" w14:textId="77777777" w:rsidTr="00116073">
        <w:tc>
          <w:tcPr>
            <w:tcW w:w="2351" w:type="dxa"/>
            <w:tcBorders>
              <w:top w:val="nil"/>
              <w:left w:val="nil"/>
              <w:bottom w:val="nil"/>
              <w:right w:val="nil"/>
            </w:tcBorders>
          </w:tcPr>
          <w:p w14:paraId="2735F00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5B46ECF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4AFE0C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9)</w:t>
            </w:r>
          </w:p>
        </w:tc>
        <w:tc>
          <w:tcPr>
            <w:tcW w:w="245" w:type="dxa"/>
            <w:tcBorders>
              <w:top w:val="nil"/>
              <w:left w:val="nil"/>
              <w:bottom w:val="nil"/>
              <w:right w:val="nil"/>
            </w:tcBorders>
          </w:tcPr>
          <w:p w14:paraId="0F4120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08F80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1)</w:t>
            </w:r>
          </w:p>
        </w:tc>
        <w:tc>
          <w:tcPr>
            <w:tcW w:w="240" w:type="dxa"/>
            <w:tcBorders>
              <w:top w:val="nil"/>
              <w:left w:val="nil"/>
              <w:bottom w:val="nil"/>
              <w:right w:val="nil"/>
            </w:tcBorders>
          </w:tcPr>
          <w:p w14:paraId="2C37738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665729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72)</w:t>
            </w:r>
          </w:p>
        </w:tc>
        <w:tc>
          <w:tcPr>
            <w:tcW w:w="232" w:type="dxa"/>
            <w:tcBorders>
              <w:top w:val="nil"/>
              <w:left w:val="nil"/>
              <w:bottom w:val="nil"/>
              <w:right w:val="nil"/>
            </w:tcBorders>
          </w:tcPr>
          <w:p w14:paraId="38EA92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19F6D5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8)</w:t>
            </w:r>
          </w:p>
        </w:tc>
      </w:tr>
      <w:tr w:rsidR="001E3466" w:rsidRPr="004E7E5A" w14:paraId="12CE6580" w14:textId="77777777" w:rsidTr="00116073">
        <w:tc>
          <w:tcPr>
            <w:tcW w:w="2351" w:type="dxa"/>
            <w:tcBorders>
              <w:top w:val="nil"/>
              <w:left w:val="nil"/>
              <w:bottom w:val="nil"/>
              <w:right w:val="nil"/>
            </w:tcBorders>
          </w:tcPr>
          <w:p w14:paraId="1957041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rrelation</w:t>
            </w:r>
          </w:p>
        </w:tc>
        <w:tc>
          <w:tcPr>
            <w:tcW w:w="245" w:type="dxa"/>
            <w:tcBorders>
              <w:top w:val="nil"/>
              <w:left w:val="nil"/>
              <w:bottom w:val="nil"/>
              <w:right w:val="nil"/>
            </w:tcBorders>
          </w:tcPr>
          <w:p w14:paraId="3A4540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0DCCF2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26</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0A7356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5D3081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79</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0BEB4BF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5CCE90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08</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7B9AF5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02D725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28</w:t>
            </w:r>
            <w:r w:rsidRPr="004E7E5A">
              <w:rPr>
                <w:rFonts w:ascii="Times New Roman" w:hAnsi="Times New Roman"/>
                <w:color w:val="000000" w:themeColor="text1"/>
                <w:kern w:val="0"/>
                <w:sz w:val="24"/>
                <w:szCs w:val="24"/>
                <w:vertAlign w:val="superscript"/>
              </w:rPr>
              <w:t>***</w:t>
            </w:r>
          </w:p>
        </w:tc>
      </w:tr>
      <w:tr w:rsidR="001E3466" w:rsidRPr="004E7E5A" w14:paraId="30C5A497" w14:textId="77777777" w:rsidTr="00116073">
        <w:tc>
          <w:tcPr>
            <w:tcW w:w="2351" w:type="dxa"/>
            <w:tcBorders>
              <w:top w:val="nil"/>
              <w:left w:val="nil"/>
              <w:bottom w:val="nil"/>
              <w:right w:val="nil"/>
            </w:tcBorders>
          </w:tcPr>
          <w:p w14:paraId="1318A3B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334C6C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5F13B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4)</w:t>
            </w:r>
          </w:p>
        </w:tc>
        <w:tc>
          <w:tcPr>
            <w:tcW w:w="245" w:type="dxa"/>
            <w:tcBorders>
              <w:top w:val="nil"/>
              <w:left w:val="nil"/>
              <w:bottom w:val="nil"/>
              <w:right w:val="nil"/>
            </w:tcBorders>
          </w:tcPr>
          <w:p w14:paraId="627444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2166AC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7)</w:t>
            </w:r>
          </w:p>
        </w:tc>
        <w:tc>
          <w:tcPr>
            <w:tcW w:w="240" w:type="dxa"/>
            <w:tcBorders>
              <w:top w:val="nil"/>
              <w:left w:val="nil"/>
              <w:bottom w:val="nil"/>
              <w:right w:val="nil"/>
            </w:tcBorders>
          </w:tcPr>
          <w:p w14:paraId="7AEE2C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1E3C216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83)</w:t>
            </w:r>
          </w:p>
        </w:tc>
        <w:tc>
          <w:tcPr>
            <w:tcW w:w="232" w:type="dxa"/>
            <w:tcBorders>
              <w:top w:val="nil"/>
              <w:left w:val="nil"/>
              <w:bottom w:val="nil"/>
              <w:right w:val="nil"/>
            </w:tcBorders>
          </w:tcPr>
          <w:p w14:paraId="03D9734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8278F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42)</w:t>
            </w:r>
          </w:p>
        </w:tc>
      </w:tr>
      <w:tr w:rsidR="001E3466" w:rsidRPr="004E7E5A" w14:paraId="32D8BDFB" w14:textId="77777777" w:rsidTr="00116073">
        <w:tc>
          <w:tcPr>
            <w:tcW w:w="2351" w:type="dxa"/>
            <w:tcBorders>
              <w:top w:val="nil"/>
              <w:left w:val="nil"/>
              <w:bottom w:val="nil"/>
              <w:right w:val="nil"/>
            </w:tcBorders>
          </w:tcPr>
          <w:p w14:paraId="2947EFE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Fixasset</w:t>
            </w:r>
            <w:proofErr w:type="spellEnd"/>
          </w:p>
        </w:tc>
        <w:tc>
          <w:tcPr>
            <w:tcW w:w="245" w:type="dxa"/>
            <w:tcBorders>
              <w:top w:val="nil"/>
              <w:left w:val="nil"/>
              <w:bottom w:val="nil"/>
              <w:right w:val="nil"/>
            </w:tcBorders>
          </w:tcPr>
          <w:p w14:paraId="47CB29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58037F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63</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1941D1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D1827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50</w:t>
            </w:r>
          </w:p>
        </w:tc>
        <w:tc>
          <w:tcPr>
            <w:tcW w:w="240" w:type="dxa"/>
            <w:tcBorders>
              <w:top w:val="nil"/>
              <w:left w:val="nil"/>
              <w:bottom w:val="nil"/>
              <w:right w:val="nil"/>
            </w:tcBorders>
          </w:tcPr>
          <w:p w14:paraId="72AADD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1FF698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78</w:t>
            </w:r>
          </w:p>
        </w:tc>
        <w:tc>
          <w:tcPr>
            <w:tcW w:w="232" w:type="dxa"/>
            <w:tcBorders>
              <w:top w:val="nil"/>
              <w:left w:val="nil"/>
              <w:bottom w:val="nil"/>
              <w:right w:val="nil"/>
            </w:tcBorders>
          </w:tcPr>
          <w:p w14:paraId="5237B0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3D8503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23</w:t>
            </w:r>
          </w:p>
        </w:tc>
      </w:tr>
      <w:tr w:rsidR="001E3466" w:rsidRPr="004E7E5A" w14:paraId="2DC739B9" w14:textId="77777777" w:rsidTr="00116073">
        <w:tc>
          <w:tcPr>
            <w:tcW w:w="2351" w:type="dxa"/>
            <w:tcBorders>
              <w:top w:val="nil"/>
              <w:left w:val="nil"/>
              <w:bottom w:val="nil"/>
              <w:right w:val="nil"/>
            </w:tcBorders>
          </w:tcPr>
          <w:p w14:paraId="3FFD02B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685E6A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092564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19)</w:t>
            </w:r>
          </w:p>
        </w:tc>
        <w:tc>
          <w:tcPr>
            <w:tcW w:w="245" w:type="dxa"/>
            <w:tcBorders>
              <w:top w:val="nil"/>
              <w:left w:val="nil"/>
              <w:bottom w:val="nil"/>
              <w:right w:val="nil"/>
            </w:tcBorders>
          </w:tcPr>
          <w:p w14:paraId="7A870C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29F4EC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9)</w:t>
            </w:r>
          </w:p>
        </w:tc>
        <w:tc>
          <w:tcPr>
            <w:tcW w:w="240" w:type="dxa"/>
            <w:tcBorders>
              <w:top w:val="nil"/>
              <w:left w:val="nil"/>
              <w:bottom w:val="nil"/>
              <w:right w:val="nil"/>
            </w:tcBorders>
          </w:tcPr>
          <w:p w14:paraId="341AD2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03FC8C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1)</w:t>
            </w:r>
          </w:p>
        </w:tc>
        <w:tc>
          <w:tcPr>
            <w:tcW w:w="232" w:type="dxa"/>
            <w:tcBorders>
              <w:top w:val="nil"/>
              <w:left w:val="nil"/>
              <w:bottom w:val="nil"/>
              <w:right w:val="nil"/>
            </w:tcBorders>
          </w:tcPr>
          <w:p w14:paraId="0AA48A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573FD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78)</w:t>
            </w:r>
          </w:p>
        </w:tc>
      </w:tr>
      <w:tr w:rsidR="001E3466" w:rsidRPr="004E7E5A" w14:paraId="332E8F5B" w14:textId="77777777" w:rsidTr="00116073">
        <w:tc>
          <w:tcPr>
            <w:tcW w:w="2351" w:type="dxa"/>
            <w:tcBorders>
              <w:top w:val="nil"/>
              <w:left w:val="nil"/>
              <w:bottom w:val="nil"/>
              <w:right w:val="nil"/>
            </w:tcBorders>
          </w:tcPr>
          <w:p w14:paraId="4EFE2DE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Share</w:t>
            </w:r>
          </w:p>
        </w:tc>
        <w:tc>
          <w:tcPr>
            <w:tcW w:w="245" w:type="dxa"/>
            <w:tcBorders>
              <w:top w:val="nil"/>
              <w:left w:val="nil"/>
              <w:bottom w:val="nil"/>
              <w:right w:val="nil"/>
            </w:tcBorders>
          </w:tcPr>
          <w:p w14:paraId="0833932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3DA19E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2</w:t>
            </w:r>
          </w:p>
        </w:tc>
        <w:tc>
          <w:tcPr>
            <w:tcW w:w="245" w:type="dxa"/>
            <w:tcBorders>
              <w:top w:val="nil"/>
              <w:left w:val="nil"/>
              <w:bottom w:val="nil"/>
              <w:right w:val="nil"/>
            </w:tcBorders>
          </w:tcPr>
          <w:p w14:paraId="7C48AD1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B2458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3</w:t>
            </w:r>
          </w:p>
        </w:tc>
        <w:tc>
          <w:tcPr>
            <w:tcW w:w="240" w:type="dxa"/>
            <w:tcBorders>
              <w:top w:val="nil"/>
              <w:left w:val="nil"/>
              <w:bottom w:val="nil"/>
              <w:right w:val="nil"/>
            </w:tcBorders>
          </w:tcPr>
          <w:p w14:paraId="0C6C41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30299B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3</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4735E0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78DF8C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3</w:t>
            </w:r>
            <w:r w:rsidRPr="004E7E5A">
              <w:rPr>
                <w:rFonts w:ascii="Times New Roman" w:hAnsi="Times New Roman"/>
                <w:color w:val="000000" w:themeColor="text1"/>
                <w:kern w:val="0"/>
                <w:sz w:val="24"/>
                <w:szCs w:val="24"/>
                <w:vertAlign w:val="superscript"/>
              </w:rPr>
              <w:t>**</w:t>
            </w:r>
          </w:p>
        </w:tc>
      </w:tr>
      <w:tr w:rsidR="001E3466" w:rsidRPr="004E7E5A" w14:paraId="5B7DEFEB" w14:textId="77777777" w:rsidTr="00116073">
        <w:tc>
          <w:tcPr>
            <w:tcW w:w="2351" w:type="dxa"/>
            <w:tcBorders>
              <w:top w:val="nil"/>
              <w:left w:val="nil"/>
              <w:bottom w:val="nil"/>
              <w:right w:val="nil"/>
            </w:tcBorders>
          </w:tcPr>
          <w:p w14:paraId="1C3E6A8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2188A5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12436E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3)</w:t>
            </w:r>
          </w:p>
        </w:tc>
        <w:tc>
          <w:tcPr>
            <w:tcW w:w="245" w:type="dxa"/>
            <w:tcBorders>
              <w:top w:val="nil"/>
              <w:left w:val="nil"/>
              <w:bottom w:val="nil"/>
              <w:right w:val="nil"/>
            </w:tcBorders>
          </w:tcPr>
          <w:p w14:paraId="3FEC8C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70D6A0E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28)</w:t>
            </w:r>
          </w:p>
        </w:tc>
        <w:tc>
          <w:tcPr>
            <w:tcW w:w="240" w:type="dxa"/>
            <w:tcBorders>
              <w:top w:val="nil"/>
              <w:left w:val="nil"/>
              <w:bottom w:val="nil"/>
              <w:right w:val="nil"/>
            </w:tcBorders>
          </w:tcPr>
          <w:p w14:paraId="74E7A3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757ECA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1)</w:t>
            </w:r>
          </w:p>
        </w:tc>
        <w:tc>
          <w:tcPr>
            <w:tcW w:w="232" w:type="dxa"/>
            <w:tcBorders>
              <w:top w:val="nil"/>
              <w:left w:val="nil"/>
              <w:bottom w:val="nil"/>
              <w:right w:val="nil"/>
            </w:tcBorders>
          </w:tcPr>
          <w:p w14:paraId="1C3472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231E465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5)</w:t>
            </w:r>
          </w:p>
        </w:tc>
      </w:tr>
      <w:tr w:rsidR="001E3466" w:rsidRPr="004E7E5A" w14:paraId="7C87AA79" w14:textId="77777777" w:rsidTr="00116073">
        <w:tc>
          <w:tcPr>
            <w:tcW w:w="2351" w:type="dxa"/>
            <w:tcBorders>
              <w:top w:val="nil"/>
              <w:left w:val="nil"/>
              <w:bottom w:val="nil"/>
              <w:right w:val="nil"/>
            </w:tcBorders>
          </w:tcPr>
          <w:p w14:paraId="0969E29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oe</w:t>
            </w:r>
            <w:proofErr w:type="spellEnd"/>
          </w:p>
        </w:tc>
        <w:tc>
          <w:tcPr>
            <w:tcW w:w="245" w:type="dxa"/>
            <w:tcBorders>
              <w:top w:val="nil"/>
              <w:left w:val="nil"/>
              <w:bottom w:val="nil"/>
              <w:right w:val="nil"/>
            </w:tcBorders>
          </w:tcPr>
          <w:p w14:paraId="3E2580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3FB17F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32</w:t>
            </w:r>
          </w:p>
        </w:tc>
        <w:tc>
          <w:tcPr>
            <w:tcW w:w="245" w:type="dxa"/>
            <w:tcBorders>
              <w:top w:val="nil"/>
              <w:left w:val="nil"/>
              <w:bottom w:val="nil"/>
              <w:right w:val="nil"/>
            </w:tcBorders>
          </w:tcPr>
          <w:p w14:paraId="177BFC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0A86D6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85</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71E623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24DBAE1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79</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1AB3B3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7AFDFA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63</w:t>
            </w:r>
            <w:r w:rsidRPr="004E7E5A">
              <w:rPr>
                <w:rFonts w:ascii="Times New Roman" w:hAnsi="Times New Roman"/>
                <w:color w:val="000000" w:themeColor="text1"/>
                <w:kern w:val="0"/>
                <w:sz w:val="24"/>
                <w:szCs w:val="24"/>
                <w:vertAlign w:val="superscript"/>
              </w:rPr>
              <w:t>***</w:t>
            </w:r>
          </w:p>
        </w:tc>
      </w:tr>
      <w:tr w:rsidR="001E3466" w:rsidRPr="004E7E5A" w14:paraId="40189E08" w14:textId="77777777" w:rsidTr="00116073">
        <w:tc>
          <w:tcPr>
            <w:tcW w:w="2351" w:type="dxa"/>
            <w:tcBorders>
              <w:top w:val="nil"/>
              <w:left w:val="nil"/>
              <w:bottom w:val="nil"/>
              <w:right w:val="nil"/>
            </w:tcBorders>
          </w:tcPr>
          <w:p w14:paraId="7BA3D12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569AAB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06B1C5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1)</w:t>
            </w:r>
          </w:p>
        </w:tc>
        <w:tc>
          <w:tcPr>
            <w:tcW w:w="245" w:type="dxa"/>
            <w:tcBorders>
              <w:top w:val="nil"/>
              <w:left w:val="nil"/>
              <w:bottom w:val="nil"/>
              <w:right w:val="nil"/>
            </w:tcBorders>
          </w:tcPr>
          <w:p w14:paraId="6CFD6E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18B1D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91)</w:t>
            </w:r>
          </w:p>
        </w:tc>
        <w:tc>
          <w:tcPr>
            <w:tcW w:w="240" w:type="dxa"/>
            <w:tcBorders>
              <w:top w:val="nil"/>
              <w:left w:val="nil"/>
              <w:bottom w:val="nil"/>
              <w:right w:val="nil"/>
            </w:tcBorders>
          </w:tcPr>
          <w:p w14:paraId="60F910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4DF5F3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02)</w:t>
            </w:r>
          </w:p>
        </w:tc>
        <w:tc>
          <w:tcPr>
            <w:tcW w:w="232" w:type="dxa"/>
            <w:tcBorders>
              <w:top w:val="nil"/>
              <w:left w:val="nil"/>
              <w:bottom w:val="nil"/>
              <w:right w:val="nil"/>
            </w:tcBorders>
          </w:tcPr>
          <w:p w14:paraId="6F7E66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5F2596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67)</w:t>
            </w:r>
          </w:p>
        </w:tc>
      </w:tr>
      <w:tr w:rsidR="001E3466" w:rsidRPr="004E7E5A" w14:paraId="36BE6840" w14:textId="77777777" w:rsidTr="00116073">
        <w:tc>
          <w:tcPr>
            <w:tcW w:w="2351" w:type="dxa"/>
            <w:tcBorders>
              <w:top w:val="nil"/>
              <w:left w:val="nil"/>
              <w:bottom w:val="nil"/>
              <w:right w:val="nil"/>
            </w:tcBorders>
          </w:tcPr>
          <w:p w14:paraId="0B73704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age</w:t>
            </w:r>
          </w:p>
        </w:tc>
        <w:tc>
          <w:tcPr>
            <w:tcW w:w="245" w:type="dxa"/>
            <w:tcBorders>
              <w:top w:val="nil"/>
              <w:left w:val="nil"/>
              <w:bottom w:val="nil"/>
              <w:right w:val="nil"/>
            </w:tcBorders>
          </w:tcPr>
          <w:p w14:paraId="66A6FF5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2F9E01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36</w:t>
            </w:r>
            <w:r w:rsidRPr="004E7E5A">
              <w:rPr>
                <w:rFonts w:ascii="Times New Roman" w:hAnsi="Times New Roman"/>
                <w:color w:val="000000" w:themeColor="text1"/>
                <w:kern w:val="0"/>
                <w:sz w:val="24"/>
                <w:szCs w:val="24"/>
                <w:vertAlign w:val="superscript"/>
              </w:rPr>
              <w:t>***</w:t>
            </w:r>
          </w:p>
        </w:tc>
        <w:tc>
          <w:tcPr>
            <w:tcW w:w="245" w:type="dxa"/>
            <w:tcBorders>
              <w:top w:val="nil"/>
              <w:left w:val="nil"/>
              <w:bottom w:val="nil"/>
              <w:right w:val="nil"/>
            </w:tcBorders>
          </w:tcPr>
          <w:p w14:paraId="5BAA5A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316412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39</w:t>
            </w:r>
            <w:r w:rsidRPr="004E7E5A">
              <w:rPr>
                <w:rFonts w:ascii="Times New Roman" w:hAnsi="Times New Roman"/>
                <w:color w:val="000000" w:themeColor="text1"/>
                <w:kern w:val="0"/>
                <w:sz w:val="24"/>
                <w:szCs w:val="24"/>
                <w:vertAlign w:val="superscript"/>
              </w:rPr>
              <w:t>***</w:t>
            </w:r>
          </w:p>
        </w:tc>
        <w:tc>
          <w:tcPr>
            <w:tcW w:w="240" w:type="dxa"/>
            <w:tcBorders>
              <w:top w:val="nil"/>
              <w:left w:val="nil"/>
              <w:bottom w:val="nil"/>
              <w:right w:val="nil"/>
            </w:tcBorders>
          </w:tcPr>
          <w:p w14:paraId="6724D3E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0AE2A7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11</w:t>
            </w:r>
            <w:r w:rsidRPr="004E7E5A">
              <w:rPr>
                <w:rFonts w:ascii="Times New Roman" w:hAnsi="Times New Roman"/>
                <w:color w:val="000000" w:themeColor="text1"/>
                <w:kern w:val="0"/>
                <w:sz w:val="24"/>
                <w:szCs w:val="24"/>
                <w:vertAlign w:val="superscript"/>
              </w:rPr>
              <w:t>***</w:t>
            </w:r>
          </w:p>
        </w:tc>
        <w:tc>
          <w:tcPr>
            <w:tcW w:w="232" w:type="dxa"/>
            <w:tcBorders>
              <w:top w:val="nil"/>
              <w:left w:val="nil"/>
              <w:bottom w:val="nil"/>
              <w:right w:val="nil"/>
            </w:tcBorders>
          </w:tcPr>
          <w:p w14:paraId="344C3D9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6BE477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6</w:t>
            </w:r>
          </w:p>
        </w:tc>
      </w:tr>
      <w:tr w:rsidR="001E3466" w:rsidRPr="004E7E5A" w14:paraId="2E51753A" w14:textId="77777777" w:rsidTr="00116073">
        <w:tc>
          <w:tcPr>
            <w:tcW w:w="2351" w:type="dxa"/>
            <w:tcBorders>
              <w:top w:val="nil"/>
              <w:left w:val="nil"/>
              <w:bottom w:val="nil"/>
              <w:right w:val="nil"/>
            </w:tcBorders>
          </w:tcPr>
          <w:p w14:paraId="41B22F0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bottom w:val="nil"/>
              <w:right w:val="nil"/>
            </w:tcBorders>
          </w:tcPr>
          <w:p w14:paraId="6BC3CA5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bottom w:val="nil"/>
              <w:right w:val="nil"/>
            </w:tcBorders>
          </w:tcPr>
          <w:p w14:paraId="5136ED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48)</w:t>
            </w:r>
          </w:p>
        </w:tc>
        <w:tc>
          <w:tcPr>
            <w:tcW w:w="245" w:type="dxa"/>
            <w:tcBorders>
              <w:top w:val="nil"/>
              <w:left w:val="nil"/>
              <w:bottom w:val="nil"/>
              <w:right w:val="nil"/>
            </w:tcBorders>
          </w:tcPr>
          <w:p w14:paraId="434555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bottom w:val="nil"/>
              <w:right w:val="nil"/>
            </w:tcBorders>
          </w:tcPr>
          <w:p w14:paraId="55FF4F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23)</w:t>
            </w:r>
          </w:p>
        </w:tc>
        <w:tc>
          <w:tcPr>
            <w:tcW w:w="240" w:type="dxa"/>
            <w:tcBorders>
              <w:top w:val="nil"/>
              <w:left w:val="nil"/>
              <w:bottom w:val="nil"/>
              <w:right w:val="nil"/>
            </w:tcBorders>
          </w:tcPr>
          <w:p w14:paraId="3EA917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bottom w:val="nil"/>
              <w:right w:val="nil"/>
            </w:tcBorders>
          </w:tcPr>
          <w:p w14:paraId="780006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2)</w:t>
            </w:r>
          </w:p>
        </w:tc>
        <w:tc>
          <w:tcPr>
            <w:tcW w:w="232" w:type="dxa"/>
            <w:tcBorders>
              <w:top w:val="nil"/>
              <w:left w:val="nil"/>
              <w:bottom w:val="nil"/>
              <w:right w:val="nil"/>
            </w:tcBorders>
          </w:tcPr>
          <w:p w14:paraId="341948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bottom w:val="nil"/>
              <w:right w:val="nil"/>
            </w:tcBorders>
          </w:tcPr>
          <w:p w14:paraId="49110D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2)</w:t>
            </w:r>
          </w:p>
        </w:tc>
      </w:tr>
      <w:tr w:rsidR="001E3466" w:rsidRPr="004E7E5A" w14:paraId="6989AB23" w14:textId="77777777" w:rsidTr="00116073">
        <w:tc>
          <w:tcPr>
            <w:tcW w:w="2351" w:type="dxa"/>
            <w:tcBorders>
              <w:top w:val="nil"/>
              <w:left w:val="nil"/>
              <w:right w:val="nil"/>
            </w:tcBorders>
          </w:tcPr>
          <w:p w14:paraId="060B0A4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_cons</w:t>
            </w:r>
          </w:p>
        </w:tc>
        <w:tc>
          <w:tcPr>
            <w:tcW w:w="245" w:type="dxa"/>
            <w:tcBorders>
              <w:top w:val="nil"/>
              <w:left w:val="nil"/>
              <w:right w:val="nil"/>
            </w:tcBorders>
          </w:tcPr>
          <w:p w14:paraId="70957E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right w:val="nil"/>
            </w:tcBorders>
          </w:tcPr>
          <w:p w14:paraId="3215D2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633</w:t>
            </w:r>
            <w:r w:rsidRPr="004E7E5A">
              <w:rPr>
                <w:rFonts w:ascii="Times New Roman" w:hAnsi="Times New Roman"/>
                <w:color w:val="000000" w:themeColor="text1"/>
                <w:kern w:val="0"/>
                <w:sz w:val="24"/>
                <w:szCs w:val="24"/>
                <w:vertAlign w:val="superscript"/>
              </w:rPr>
              <w:t>***</w:t>
            </w:r>
          </w:p>
        </w:tc>
        <w:tc>
          <w:tcPr>
            <w:tcW w:w="245" w:type="dxa"/>
            <w:tcBorders>
              <w:top w:val="nil"/>
              <w:left w:val="nil"/>
              <w:right w:val="nil"/>
            </w:tcBorders>
          </w:tcPr>
          <w:p w14:paraId="0A2E9A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right w:val="nil"/>
            </w:tcBorders>
          </w:tcPr>
          <w:p w14:paraId="38F424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051</w:t>
            </w:r>
            <w:r w:rsidRPr="004E7E5A">
              <w:rPr>
                <w:rFonts w:ascii="Times New Roman" w:hAnsi="Times New Roman"/>
                <w:color w:val="000000" w:themeColor="text1"/>
                <w:kern w:val="0"/>
                <w:sz w:val="24"/>
                <w:szCs w:val="24"/>
                <w:vertAlign w:val="superscript"/>
              </w:rPr>
              <w:t>***</w:t>
            </w:r>
          </w:p>
        </w:tc>
        <w:tc>
          <w:tcPr>
            <w:tcW w:w="240" w:type="dxa"/>
            <w:tcBorders>
              <w:top w:val="nil"/>
              <w:left w:val="nil"/>
              <w:right w:val="nil"/>
            </w:tcBorders>
          </w:tcPr>
          <w:p w14:paraId="092FC1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right w:val="nil"/>
            </w:tcBorders>
          </w:tcPr>
          <w:p w14:paraId="08254E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875</w:t>
            </w:r>
            <w:r w:rsidRPr="004E7E5A">
              <w:rPr>
                <w:rFonts w:ascii="Times New Roman" w:hAnsi="Times New Roman"/>
                <w:color w:val="000000" w:themeColor="text1"/>
                <w:kern w:val="0"/>
                <w:sz w:val="24"/>
                <w:szCs w:val="24"/>
                <w:vertAlign w:val="superscript"/>
              </w:rPr>
              <w:t>***</w:t>
            </w:r>
          </w:p>
        </w:tc>
        <w:tc>
          <w:tcPr>
            <w:tcW w:w="232" w:type="dxa"/>
            <w:tcBorders>
              <w:top w:val="nil"/>
              <w:left w:val="nil"/>
              <w:right w:val="nil"/>
            </w:tcBorders>
          </w:tcPr>
          <w:p w14:paraId="1A4D09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right w:val="nil"/>
            </w:tcBorders>
          </w:tcPr>
          <w:p w14:paraId="18755D5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758</w:t>
            </w:r>
            <w:r w:rsidRPr="004E7E5A">
              <w:rPr>
                <w:rFonts w:ascii="Times New Roman" w:hAnsi="Times New Roman"/>
                <w:color w:val="000000" w:themeColor="text1"/>
                <w:kern w:val="0"/>
                <w:sz w:val="24"/>
                <w:szCs w:val="24"/>
                <w:vertAlign w:val="superscript"/>
              </w:rPr>
              <w:t>***</w:t>
            </w:r>
          </w:p>
        </w:tc>
      </w:tr>
      <w:tr w:rsidR="001E3466" w:rsidRPr="004E7E5A" w14:paraId="1B828F6A" w14:textId="77777777" w:rsidTr="00116073">
        <w:tc>
          <w:tcPr>
            <w:tcW w:w="2351" w:type="dxa"/>
            <w:tcBorders>
              <w:top w:val="nil"/>
              <w:left w:val="nil"/>
              <w:right w:val="nil"/>
            </w:tcBorders>
          </w:tcPr>
          <w:p w14:paraId="61775F3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45" w:type="dxa"/>
            <w:tcBorders>
              <w:top w:val="nil"/>
              <w:left w:val="nil"/>
              <w:right w:val="nil"/>
            </w:tcBorders>
          </w:tcPr>
          <w:p w14:paraId="3B8BAF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right w:val="nil"/>
            </w:tcBorders>
          </w:tcPr>
          <w:p w14:paraId="78E5D18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74)</w:t>
            </w:r>
          </w:p>
        </w:tc>
        <w:tc>
          <w:tcPr>
            <w:tcW w:w="245" w:type="dxa"/>
            <w:tcBorders>
              <w:top w:val="nil"/>
              <w:left w:val="nil"/>
              <w:right w:val="nil"/>
            </w:tcBorders>
          </w:tcPr>
          <w:p w14:paraId="23A3FC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right w:val="nil"/>
            </w:tcBorders>
          </w:tcPr>
          <w:p w14:paraId="651FD5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48)</w:t>
            </w:r>
          </w:p>
        </w:tc>
        <w:tc>
          <w:tcPr>
            <w:tcW w:w="240" w:type="dxa"/>
            <w:tcBorders>
              <w:top w:val="nil"/>
              <w:left w:val="nil"/>
              <w:right w:val="nil"/>
            </w:tcBorders>
          </w:tcPr>
          <w:p w14:paraId="115DCC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right w:val="nil"/>
            </w:tcBorders>
          </w:tcPr>
          <w:p w14:paraId="568850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72)</w:t>
            </w:r>
          </w:p>
        </w:tc>
        <w:tc>
          <w:tcPr>
            <w:tcW w:w="232" w:type="dxa"/>
            <w:tcBorders>
              <w:top w:val="nil"/>
              <w:left w:val="nil"/>
              <w:right w:val="nil"/>
            </w:tcBorders>
          </w:tcPr>
          <w:p w14:paraId="468D32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right w:val="nil"/>
            </w:tcBorders>
          </w:tcPr>
          <w:p w14:paraId="31DA37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69)</w:t>
            </w:r>
          </w:p>
        </w:tc>
      </w:tr>
      <w:tr w:rsidR="001E3466" w:rsidRPr="004E7E5A" w14:paraId="708FEAD1" w14:textId="77777777" w:rsidTr="00116073">
        <w:tc>
          <w:tcPr>
            <w:tcW w:w="2351" w:type="dxa"/>
            <w:tcBorders>
              <w:top w:val="nil"/>
              <w:left w:val="nil"/>
              <w:right w:val="nil"/>
            </w:tcBorders>
          </w:tcPr>
          <w:p w14:paraId="7AC48A7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45" w:type="dxa"/>
            <w:tcBorders>
              <w:top w:val="nil"/>
              <w:left w:val="nil"/>
              <w:right w:val="nil"/>
            </w:tcBorders>
          </w:tcPr>
          <w:p w14:paraId="61017A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right w:val="nil"/>
            </w:tcBorders>
          </w:tcPr>
          <w:p w14:paraId="10CA6C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5" w:type="dxa"/>
            <w:tcBorders>
              <w:top w:val="nil"/>
              <w:left w:val="nil"/>
              <w:right w:val="nil"/>
            </w:tcBorders>
          </w:tcPr>
          <w:p w14:paraId="40B8CC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right w:val="nil"/>
            </w:tcBorders>
          </w:tcPr>
          <w:p w14:paraId="0C832F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0" w:type="dxa"/>
            <w:tcBorders>
              <w:top w:val="nil"/>
              <w:left w:val="nil"/>
              <w:right w:val="nil"/>
            </w:tcBorders>
          </w:tcPr>
          <w:p w14:paraId="1FC5B0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right w:val="nil"/>
            </w:tcBorders>
          </w:tcPr>
          <w:p w14:paraId="7E1DDA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5A5B36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right w:val="nil"/>
            </w:tcBorders>
          </w:tcPr>
          <w:p w14:paraId="7840FF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5DB40296" w14:textId="77777777" w:rsidTr="00116073">
        <w:tc>
          <w:tcPr>
            <w:tcW w:w="2351" w:type="dxa"/>
            <w:tcBorders>
              <w:top w:val="nil"/>
              <w:left w:val="nil"/>
              <w:right w:val="nil"/>
            </w:tcBorders>
          </w:tcPr>
          <w:p w14:paraId="5C3041D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lastRenderedPageBreak/>
              <w:t>Industry</w:t>
            </w:r>
          </w:p>
        </w:tc>
        <w:tc>
          <w:tcPr>
            <w:tcW w:w="245" w:type="dxa"/>
            <w:tcBorders>
              <w:top w:val="nil"/>
              <w:left w:val="nil"/>
              <w:right w:val="nil"/>
            </w:tcBorders>
          </w:tcPr>
          <w:p w14:paraId="425AE7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top w:val="nil"/>
              <w:left w:val="nil"/>
              <w:right w:val="nil"/>
            </w:tcBorders>
          </w:tcPr>
          <w:p w14:paraId="3467EA5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5" w:type="dxa"/>
            <w:tcBorders>
              <w:top w:val="nil"/>
              <w:left w:val="nil"/>
              <w:right w:val="nil"/>
            </w:tcBorders>
          </w:tcPr>
          <w:p w14:paraId="1195A0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top w:val="nil"/>
              <w:left w:val="nil"/>
              <w:right w:val="nil"/>
            </w:tcBorders>
          </w:tcPr>
          <w:p w14:paraId="34414E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0" w:type="dxa"/>
            <w:tcBorders>
              <w:top w:val="nil"/>
              <w:left w:val="nil"/>
              <w:right w:val="nil"/>
            </w:tcBorders>
          </w:tcPr>
          <w:p w14:paraId="487925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top w:val="nil"/>
              <w:left w:val="nil"/>
              <w:right w:val="nil"/>
            </w:tcBorders>
          </w:tcPr>
          <w:p w14:paraId="6AAA2C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1D8132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top w:val="nil"/>
              <w:left w:val="nil"/>
              <w:right w:val="nil"/>
            </w:tcBorders>
          </w:tcPr>
          <w:p w14:paraId="00692B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741D9C61" w14:textId="77777777" w:rsidTr="00116073">
        <w:tc>
          <w:tcPr>
            <w:tcW w:w="2351" w:type="dxa"/>
            <w:tcBorders>
              <w:left w:val="nil"/>
              <w:right w:val="nil"/>
            </w:tcBorders>
          </w:tcPr>
          <w:p w14:paraId="5DD4165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45" w:type="dxa"/>
            <w:tcBorders>
              <w:left w:val="nil"/>
              <w:right w:val="nil"/>
            </w:tcBorders>
          </w:tcPr>
          <w:p w14:paraId="2C6A45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left w:val="nil"/>
              <w:right w:val="nil"/>
            </w:tcBorders>
          </w:tcPr>
          <w:p w14:paraId="03E9B8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45" w:type="dxa"/>
            <w:tcBorders>
              <w:left w:val="nil"/>
              <w:right w:val="nil"/>
            </w:tcBorders>
          </w:tcPr>
          <w:p w14:paraId="3847DB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left w:val="nil"/>
              <w:right w:val="nil"/>
            </w:tcBorders>
          </w:tcPr>
          <w:p w14:paraId="37CE60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40" w:type="dxa"/>
            <w:tcBorders>
              <w:left w:val="nil"/>
              <w:right w:val="nil"/>
            </w:tcBorders>
          </w:tcPr>
          <w:p w14:paraId="035923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left w:val="nil"/>
              <w:right w:val="nil"/>
            </w:tcBorders>
          </w:tcPr>
          <w:p w14:paraId="0DB4FD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32" w:type="dxa"/>
            <w:tcBorders>
              <w:left w:val="nil"/>
              <w:right w:val="nil"/>
            </w:tcBorders>
          </w:tcPr>
          <w:p w14:paraId="735EF9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left w:val="nil"/>
              <w:right w:val="nil"/>
            </w:tcBorders>
          </w:tcPr>
          <w:p w14:paraId="1DA23D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r>
      <w:tr w:rsidR="001E3466" w:rsidRPr="004E7E5A" w14:paraId="6F3AF6E5" w14:textId="77777777" w:rsidTr="00116073">
        <w:tc>
          <w:tcPr>
            <w:tcW w:w="2351" w:type="dxa"/>
            <w:tcBorders>
              <w:left w:val="nil"/>
              <w:right w:val="nil"/>
            </w:tcBorders>
          </w:tcPr>
          <w:p w14:paraId="2F05296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dj. R</w:t>
            </w:r>
            <w:r w:rsidRPr="004E7E5A">
              <w:rPr>
                <w:rFonts w:ascii="Times New Roman" w:hAnsi="Times New Roman"/>
                <w:i/>
                <w:iCs/>
                <w:color w:val="000000" w:themeColor="text1"/>
                <w:kern w:val="0"/>
                <w:sz w:val="24"/>
                <w:szCs w:val="24"/>
                <w:vertAlign w:val="superscript"/>
              </w:rPr>
              <w:t>2</w:t>
            </w:r>
          </w:p>
        </w:tc>
        <w:tc>
          <w:tcPr>
            <w:tcW w:w="245" w:type="dxa"/>
            <w:tcBorders>
              <w:left w:val="nil"/>
              <w:right w:val="nil"/>
            </w:tcBorders>
          </w:tcPr>
          <w:p w14:paraId="741136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left w:val="nil"/>
              <w:right w:val="nil"/>
            </w:tcBorders>
          </w:tcPr>
          <w:p w14:paraId="536C16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52</w:t>
            </w:r>
          </w:p>
        </w:tc>
        <w:tc>
          <w:tcPr>
            <w:tcW w:w="245" w:type="dxa"/>
            <w:tcBorders>
              <w:left w:val="nil"/>
              <w:right w:val="nil"/>
            </w:tcBorders>
          </w:tcPr>
          <w:p w14:paraId="74B8F2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left w:val="nil"/>
              <w:right w:val="nil"/>
            </w:tcBorders>
          </w:tcPr>
          <w:p w14:paraId="762C54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98</w:t>
            </w:r>
          </w:p>
        </w:tc>
        <w:tc>
          <w:tcPr>
            <w:tcW w:w="240" w:type="dxa"/>
            <w:tcBorders>
              <w:left w:val="nil"/>
              <w:right w:val="nil"/>
            </w:tcBorders>
          </w:tcPr>
          <w:p w14:paraId="1DB9D9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left w:val="nil"/>
              <w:right w:val="nil"/>
            </w:tcBorders>
          </w:tcPr>
          <w:p w14:paraId="7DD41D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35</w:t>
            </w:r>
          </w:p>
        </w:tc>
        <w:tc>
          <w:tcPr>
            <w:tcW w:w="232" w:type="dxa"/>
            <w:tcBorders>
              <w:left w:val="nil"/>
              <w:right w:val="nil"/>
            </w:tcBorders>
          </w:tcPr>
          <w:p w14:paraId="4D7A90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left w:val="nil"/>
              <w:right w:val="nil"/>
            </w:tcBorders>
          </w:tcPr>
          <w:p w14:paraId="72101D2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38</w:t>
            </w:r>
          </w:p>
        </w:tc>
      </w:tr>
      <w:tr w:rsidR="001E3466" w:rsidRPr="004E7E5A" w14:paraId="4C7592EA" w14:textId="77777777" w:rsidTr="00116073">
        <w:tc>
          <w:tcPr>
            <w:tcW w:w="2351" w:type="dxa"/>
            <w:tcBorders>
              <w:left w:val="nil"/>
              <w:bottom w:val="single" w:sz="4" w:space="0" w:color="auto"/>
              <w:right w:val="nil"/>
            </w:tcBorders>
          </w:tcPr>
          <w:p w14:paraId="441EA31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w:t>
            </w:r>
          </w:p>
        </w:tc>
        <w:tc>
          <w:tcPr>
            <w:tcW w:w="245" w:type="dxa"/>
            <w:tcBorders>
              <w:left w:val="nil"/>
              <w:bottom w:val="single" w:sz="4" w:space="0" w:color="auto"/>
              <w:right w:val="nil"/>
            </w:tcBorders>
          </w:tcPr>
          <w:p w14:paraId="66641C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0" w:type="dxa"/>
            <w:tcBorders>
              <w:left w:val="nil"/>
              <w:bottom w:val="single" w:sz="4" w:space="0" w:color="auto"/>
              <w:right w:val="nil"/>
            </w:tcBorders>
          </w:tcPr>
          <w:p w14:paraId="29ABDDF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892</w:t>
            </w:r>
          </w:p>
        </w:tc>
        <w:tc>
          <w:tcPr>
            <w:tcW w:w="245" w:type="dxa"/>
            <w:tcBorders>
              <w:left w:val="nil"/>
              <w:bottom w:val="single" w:sz="4" w:space="0" w:color="auto"/>
              <w:right w:val="nil"/>
            </w:tcBorders>
          </w:tcPr>
          <w:p w14:paraId="416F99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94" w:type="dxa"/>
            <w:tcBorders>
              <w:left w:val="nil"/>
              <w:bottom w:val="single" w:sz="4" w:space="0" w:color="auto"/>
              <w:right w:val="nil"/>
            </w:tcBorders>
          </w:tcPr>
          <w:p w14:paraId="71557A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9.763</w:t>
            </w:r>
          </w:p>
        </w:tc>
        <w:tc>
          <w:tcPr>
            <w:tcW w:w="240" w:type="dxa"/>
            <w:tcBorders>
              <w:left w:val="nil"/>
              <w:bottom w:val="single" w:sz="4" w:space="0" w:color="auto"/>
              <w:right w:val="nil"/>
            </w:tcBorders>
          </w:tcPr>
          <w:p w14:paraId="77567C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23" w:type="dxa"/>
            <w:tcBorders>
              <w:left w:val="nil"/>
              <w:bottom w:val="single" w:sz="4" w:space="0" w:color="auto"/>
              <w:right w:val="nil"/>
            </w:tcBorders>
          </w:tcPr>
          <w:p w14:paraId="4BE862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110</w:t>
            </w:r>
          </w:p>
        </w:tc>
        <w:tc>
          <w:tcPr>
            <w:tcW w:w="232" w:type="dxa"/>
            <w:tcBorders>
              <w:left w:val="nil"/>
              <w:bottom w:val="single" w:sz="4" w:space="0" w:color="auto"/>
              <w:right w:val="nil"/>
            </w:tcBorders>
          </w:tcPr>
          <w:p w14:paraId="2D2194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10" w:type="dxa"/>
            <w:tcBorders>
              <w:left w:val="nil"/>
              <w:bottom w:val="single" w:sz="4" w:space="0" w:color="auto"/>
              <w:right w:val="nil"/>
            </w:tcBorders>
          </w:tcPr>
          <w:p w14:paraId="7C470A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570</w:t>
            </w:r>
          </w:p>
        </w:tc>
      </w:tr>
    </w:tbl>
    <w:p w14:paraId="55920960"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first-stage of a two-stage least squares (2SLS) model based on Equation (1) to test hypothesis 1. 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dependent variable, respectively. The first-stage regressions instrumentalize our endogenous variable </w:t>
      </w:r>
      <w:r w:rsidRPr="004E7E5A">
        <w:rPr>
          <w:rFonts w:cs="Times New Roman"/>
        </w:rPr>
        <w:t>network centrality (</w:t>
      </w:r>
      <w:proofErr w:type="spellStart"/>
      <w:r w:rsidRPr="004E7E5A">
        <w:rPr>
          <w:rFonts w:cs="Times New Roman"/>
          <w:i/>
          <w:iCs/>
        </w:rPr>
        <w:t>Score_max</w:t>
      </w:r>
      <w:proofErr w:type="spellEnd"/>
      <w:r w:rsidRPr="004E7E5A">
        <w:rPr>
          <w:rFonts w:cs="Times New Roman"/>
          <w:i/>
          <w:iCs/>
        </w:rPr>
        <w:t xml:space="preserve">, </w:t>
      </w:r>
      <w:proofErr w:type="spellStart"/>
      <w:r w:rsidRPr="004E7E5A">
        <w:rPr>
          <w:rFonts w:cs="Times New Roman"/>
          <w:i/>
          <w:iCs/>
          <w:szCs w:val="24"/>
        </w:rPr>
        <w:t>Score_mean</w:t>
      </w:r>
      <w:proofErr w:type="spellEnd"/>
      <w:r w:rsidRPr="004E7E5A">
        <w:rPr>
          <w:rFonts w:cs="Times New Roman"/>
          <w:i/>
          <w:iCs/>
          <w:szCs w:val="24"/>
        </w:rPr>
        <w:t xml:space="preserve">, </w:t>
      </w:r>
      <w:proofErr w:type="spellStart"/>
      <w:r w:rsidRPr="004E7E5A">
        <w:rPr>
          <w:rFonts w:cs="Times New Roman"/>
          <w:i/>
          <w:iCs/>
        </w:rPr>
        <w:t>Score_med</w:t>
      </w:r>
      <w:proofErr w:type="spellEnd"/>
      <w:r w:rsidRPr="004E7E5A">
        <w:rPr>
          <w:rFonts w:cs="Times New Roman"/>
          <w:i/>
          <w:iCs/>
        </w:rPr>
        <w:t xml:space="preserve"> and </w:t>
      </w:r>
      <w:proofErr w:type="spellStart"/>
      <w:r w:rsidRPr="004E7E5A">
        <w:rPr>
          <w:rFonts w:cs="Times New Roman"/>
          <w:i/>
          <w:iCs/>
          <w:szCs w:val="24"/>
        </w:rPr>
        <w:t>Score_min</w:t>
      </w:r>
      <w:proofErr w:type="spellEnd"/>
      <w:r w:rsidRPr="004E7E5A">
        <w:rPr>
          <w:rFonts w:cs="Times New Roman"/>
        </w:rPr>
        <w:t>)</w:t>
      </w:r>
      <w:r w:rsidRPr="004E7E5A">
        <w:rPr>
          <w:rStyle w:val="fontstyle01"/>
          <w:rFonts w:ascii="Times New Roman" w:hAnsi="Times New Roman" w:cs="Times New Roman" w:hint="default"/>
          <w:color w:val="000000" w:themeColor="text1"/>
          <w:sz w:val="24"/>
          <w:szCs w:val="24"/>
        </w:rPr>
        <w:t xml:space="preserve"> using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 xml:space="preserve">The t-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variables are provided in Appendix A.</w:t>
      </w:r>
    </w:p>
    <w:p w14:paraId="5E7E9711"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976564C"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0BD96366"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2DC705F7"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473C9A44"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7AF6EBC1"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6DBF4F22"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F4BCDA6"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7A1D54B5"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247AA2D"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22585518"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1C53DE8"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76E4ABFE"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DA730C0"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2060ACB"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4CD8EDCE"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927CC6E" w14:textId="14E3A7DB"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5</w:t>
      </w:r>
    </w:p>
    <w:p w14:paraId="46DA7492"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Influence of Directors’ Network on CSR Disclosure Quality</w:t>
      </w:r>
    </w:p>
    <w:tbl>
      <w:tblPr>
        <w:tblW w:w="5000" w:type="pct"/>
        <w:tblLook w:val="0000" w:firstRow="0" w:lastRow="0" w:firstColumn="0" w:lastColumn="0" w:noHBand="0" w:noVBand="0"/>
      </w:tblPr>
      <w:tblGrid>
        <w:gridCol w:w="1809"/>
        <w:gridCol w:w="272"/>
        <w:gridCol w:w="1553"/>
        <w:gridCol w:w="272"/>
        <w:gridCol w:w="1553"/>
        <w:gridCol w:w="260"/>
        <w:gridCol w:w="1553"/>
        <w:gridCol w:w="244"/>
        <w:gridCol w:w="1554"/>
      </w:tblGrid>
      <w:tr w:rsidR="001E3466" w:rsidRPr="004E7E5A" w14:paraId="0D656C26" w14:textId="77777777" w:rsidTr="00116073">
        <w:tc>
          <w:tcPr>
            <w:tcW w:w="1809" w:type="dxa"/>
            <w:tcBorders>
              <w:top w:val="single" w:sz="4" w:space="0" w:color="auto"/>
              <w:left w:val="nil"/>
              <w:bottom w:val="single" w:sz="4" w:space="0" w:color="auto"/>
              <w:right w:val="nil"/>
            </w:tcBorders>
          </w:tcPr>
          <w:p w14:paraId="45B6F25C"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72" w:type="dxa"/>
            <w:tcBorders>
              <w:top w:val="single" w:sz="4" w:space="0" w:color="auto"/>
              <w:left w:val="nil"/>
              <w:right w:val="nil"/>
            </w:tcBorders>
          </w:tcPr>
          <w:p w14:paraId="167C8DC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53" w:type="dxa"/>
            <w:tcBorders>
              <w:top w:val="single" w:sz="4" w:space="0" w:color="auto"/>
              <w:left w:val="nil"/>
              <w:bottom w:val="single" w:sz="4" w:space="0" w:color="auto"/>
              <w:right w:val="nil"/>
            </w:tcBorders>
          </w:tcPr>
          <w:p w14:paraId="4358341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2" w:type="dxa"/>
            <w:tcBorders>
              <w:top w:val="single" w:sz="4" w:space="0" w:color="auto"/>
              <w:left w:val="nil"/>
              <w:right w:val="nil"/>
            </w:tcBorders>
          </w:tcPr>
          <w:p w14:paraId="29D3D2B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53" w:type="dxa"/>
            <w:tcBorders>
              <w:top w:val="single" w:sz="4" w:space="0" w:color="auto"/>
              <w:left w:val="nil"/>
              <w:bottom w:val="single" w:sz="4" w:space="0" w:color="auto"/>
              <w:right w:val="nil"/>
            </w:tcBorders>
          </w:tcPr>
          <w:p w14:paraId="3E47875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0" w:type="dxa"/>
            <w:tcBorders>
              <w:top w:val="single" w:sz="4" w:space="0" w:color="auto"/>
              <w:left w:val="nil"/>
              <w:right w:val="nil"/>
            </w:tcBorders>
          </w:tcPr>
          <w:p w14:paraId="591F7AF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53" w:type="dxa"/>
            <w:tcBorders>
              <w:top w:val="single" w:sz="4" w:space="0" w:color="auto"/>
              <w:left w:val="nil"/>
              <w:bottom w:val="single" w:sz="4" w:space="0" w:color="auto"/>
              <w:right w:val="nil"/>
            </w:tcBorders>
          </w:tcPr>
          <w:p w14:paraId="27BDC46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44" w:type="dxa"/>
            <w:tcBorders>
              <w:top w:val="single" w:sz="4" w:space="0" w:color="auto"/>
              <w:left w:val="nil"/>
              <w:right w:val="nil"/>
            </w:tcBorders>
          </w:tcPr>
          <w:p w14:paraId="362384D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54" w:type="dxa"/>
            <w:tcBorders>
              <w:top w:val="single" w:sz="4" w:space="0" w:color="auto"/>
              <w:left w:val="nil"/>
              <w:bottom w:val="single" w:sz="4" w:space="0" w:color="auto"/>
              <w:right w:val="nil"/>
            </w:tcBorders>
          </w:tcPr>
          <w:p w14:paraId="0BAD2B5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559C22FD" w14:textId="77777777" w:rsidTr="00116073">
        <w:tc>
          <w:tcPr>
            <w:tcW w:w="1809" w:type="dxa"/>
            <w:tcBorders>
              <w:top w:val="single" w:sz="4" w:space="0" w:color="auto"/>
              <w:left w:val="nil"/>
              <w:bottom w:val="nil"/>
              <w:right w:val="nil"/>
            </w:tcBorders>
          </w:tcPr>
          <w:p w14:paraId="06F2ADB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72" w:type="dxa"/>
            <w:tcBorders>
              <w:left w:val="nil"/>
              <w:bottom w:val="nil"/>
              <w:right w:val="nil"/>
            </w:tcBorders>
          </w:tcPr>
          <w:p w14:paraId="26FF43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single" w:sz="4" w:space="0" w:color="auto"/>
              <w:left w:val="nil"/>
              <w:bottom w:val="nil"/>
              <w:right w:val="nil"/>
            </w:tcBorders>
          </w:tcPr>
          <w:p w14:paraId="29C8004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436</w:t>
            </w:r>
            <w:r w:rsidRPr="004E7E5A">
              <w:rPr>
                <w:rFonts w:ascii="Times New Roman" w:hAnsi="Times New Roman"/>
                <w:color w:val="000000" w:themeColor="text1"/>
                <w:kern w:val="0"/>
                <w:sz w:val="24"/>
                <w:szCs w:val="24"/>
                <w:vertAlign w:val="superscript"/>
              </w:rPr>
              <w:t>***</w:t>
            </w:r>
          </w:p>
        </w:tc>
        <w:tc>
          <w:tcPr>
            <w:tcW w:w="272" w:type="dxa"/>
            <w:tcBorders>
              <w:left w:val="nil"/>
              <w:bottom w:val="nil"/>
              <w:right w:val="nil"/>
            </w:tcBorders>
          </w:tcPr>
          <w:p w14:paraId="78BEA3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single" w:sz="4" w:space="0" w:color="auto"/>
              <w:left w:val="nil"/>
              <w:bottom w:val="nil"/>
              <w:right w:val="nil"/>
            </w:tcBorders>
          </w:tcPr>
          <w:p w14:paraId="449999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left w:val="nil"/>
              <w:bottom w:val="nil"/>
              <w:right w:val="nil"/>
            </w:tcBorders>
          </w:tcPr>
          <w:p w14:paraId="53AB87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single" w:sz="4" w:space="0" w:color="auto"/>
              <w:left w:val="nil"/>
              <w:bottom w:val="nil"/>
              <w:right w:val="nil"/>
            </w:tcBorders>
          </w:tcPr>
          <w:p w14:paraId="766EC1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left w:val="nil"/>
              <w:bottom w:val="nil"/>
              <w:right w:val="nil"/>
            </w:tcBorders>
          </w:tcPr>
          <w:p w14:paraId="120D2B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single" w:sz="4" w:space="0" w:color="auto"/>
              <w:left w:val="nil"/>
              <w:bottom w:val="nil"/>
              <w:right w:val="nil"/>
            </w:tcBorders>
          </w:tcPr>
          <w:p w14:paraId="1E4845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97D8CEE" w14:textId="77777777" w:rsidTr="00116073">
        <w:tc>
          <w:tcPr>
            <w:tcW w:w="1809" w:type="dxa"/>
            <w:tcBorders>
              <w:top w:val="nil"/>
              <w:left w:val="nil"/>
              <w:bottom w:val="nil"/>
              <w:right w:val="nil"/>
            </w:tcBorders>
          </w:tcPr>
          <w:p w14:paraId="61F72D2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28D45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0BADE1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3)</w:t>
            </w:r>
          </w:p>
        </w:tc>
        <w:tc>
          <w:tcPr>
            <w:tcW w:w="272" w:type="dxa"/>
            <w:tcBorders>
              <w:top w:val="nil"/>
              <w:left w:val="nil"/>
              <w:bottom w:val="nil"/>
              <w:right w:val="nil"/>
            </w:tcBorders>
          </w:tcPr>
          <w:p w14:paraId="7BE75A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57926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43C556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4966F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1A4A4E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FA21E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532F741" w14:textId="77777777" w:rsidTr="00116073">
        <w:tc>
          <w:tcPr>
            <w:tcW w:w="1809" w:type="dxa"/>
            <w:tcBorders>
              <w:top w:val="nil"/>
              <w:left w:val="nil"/>
              <w:bottom w:val="nil"/>
              <w:right w:val="nil"/>
            </w:tcBorders>
          </w:tcPr>
          <w:p w14:paraId="6094782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72" w:type="dxa"/>
            <w:tcBorders>
              <w:top w:val="nil"/>
              <w:left w:val="nil"/>
              <w:bottom w:val="nil"/>
              <w:right w:val="nil"/>
            </w:tcBorders>
          </w:tcPr>
          <w:p w14:paraId="3AD152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B5A6B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26D84F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36DC0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191</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346F9B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8BCF3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43E164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8D66D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0DBA482" w14:textId="77777777" w:rsidTr="00116073">
        <w:tc>
          <w:tcPr>
            <w:tcW w:w="1809" w:type="dxa"/>
            <w:tcBorders>
              <w:top w:val="nil"/>
              <w:left w:val="nil"/>
              <w:bottom w:val="nil"/>
              <w:right w:val="nil"/>
            </w:tcBorders>
          </w:tcPr>
          <w:p w14:paraId="5F443DD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580581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6412E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6D8F50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E00F0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7)</w:t>
            </w:r>
          </w:p>
        </w:tc>
        <w:tc>
          <w:tcPr>
            <w:tcW w:w="260" w:type="dxa"/>
            <w:tcBorders>
              <w:top w:val="nil"/>
              <w:left w:val="nil"/>
              <w:bottom w:val="nil"/>
              <w:right w:val="nil"/>
            </w:tcBorders>
          </w:tcPr>
          <w:p w14:paraId="75279B1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B76EB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6C25FB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82364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C2B952E" w14:textId="77777777" w:rsidTr="00116073">
        <w:tc>
          <w:tcPr>
            <w:tcW w:w="1809" w:type="dxa"/>
            <w:tcBorders>
              <w:top w:val="nil"/>
              <w:left w:val="nil"/>
              <w:bottom w:val="nil"/>
              <w:right w:val="nil"/>
            </w:tcBorders>
          </w:tcPr>
          <w:p w14:paraId="1542FBE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72" w:type="dxa"/>
            <w:tcBorders>
              <w:top w:val="nil"/>
              <w:left w:val="nil"/>
              <w:bottom w:val="nil"/>
              <w:right w:val="nil"/>
            </w:tcBorders>
          </w:tcPr>
          <w:p w14:paraId="45C582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527EA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2766B3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A0D96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6647CF4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BE701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810</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183816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AC3FF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CC089BC" w14:textId="77777777" w:rsidTr="00116073">
        <w:tc>
          <w:tcPr>
            <w:tcW w:w="1809" w:type="dxa"/>
            <w:tcBorders>
              <w:top w:val="nil"/>
              <w:left w:val="nil"/>
              <w:bottom w:val="nil"/>
              <w:right w:val="nil"/>
            </w:tcBorders>
          </w:tcPr>
          <w:p w14:paraId="7F06B43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3F3D80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57D16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1ADFAC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1DC48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4AD766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48893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8)</w:t>
            </w:r>
          </w:p>
        </w:tc>
        <w:tc>
          <w:tcPr>
            <w:tcW w:w="244" w:type="dxa"/>
            <w:tcBorders>
              <w:top w:val="nil"/>
              <w:left w:val="nil"/>
              <w:bottom w:val="nil"/>
              <w:right w:val="nil"/>
            </w:tcBorders>
          </w:tcPr>
          <w:p w14:paraId="4698996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7427C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062BC4C" w14:textId="77777777" w:rsidTr="00116073">
        <w:tc>
          <w:tcPr>
            <w:tcW w:w="1809" w:type="dxa"/>
            <w:tcBorders>
              <w:top w:val="nil"/>
              <w:left w:val="nil"/>
              <w:bottom w:val="nil"/>
              <w:right w:val="nil"/>
            </w:tcBorders>
          </w:tcPr>
          <w:p w14:paraId="0170DD1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72" w:type="dxa"/>
            <w:tcBorders>
              <w:top w:val="nil"/>
              <w:left w:val="nil"/>
              <w:bottom w:val="nil"/>
              <w:right w:val="nil"/>
            </w:tcBorders>
          </w:tcPr>
          <w:p w14:paraId="61DFB0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D8007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13BF31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8D340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4B5492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688A5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434839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44D0268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24</w:t>
            </w:r>
            <w:r w:rsidRPr="004E7E5A">
              <w:rPr>
                <w:rFonts w:ascii="Times New Roman" w:hAnsi="Times New Roman"/>
                <w:color w:val="000000" w:themeColor="text1"/>
                <w:kern w:val="0"/>
                <w:sz w:val="24"/>
                <w:szCs w:val="24"/>
                <w:vertAlign w:val="superscript"/>
              </w:rPr>
              <w:t>***</w:t>
            </w:r>
          </w:p>
        </w:tc>
      </w:tr>
      <w:tr w:rsidR="001E3466" w:rsidRPr="004E7E5A" w14:paraId="149592F7" w14:textId="77777777" w:rsidTr="00116073">
        <w:tc>
          <w:tcPr>
            <w:tcW w:w="1809" w:type="dxa"/>
            <w:tcBorders>
              <w:top w:val="nil"/>
              <w:left w:val="nil"/>
              <w:bottom w:val="nil"/>
              <w:right w:val="nil"/>
            </w:tcBorders>
          </w:tcPr>
          <w:p w14:paraId="66DE6C6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7DF084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F1CEFF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642F1B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E3BAA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5200D1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4757F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2AAFBF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363BE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9)</w:t>
            </w:r>
          </w:p>
        </w:tc>
      </w:tr>
      <w:tr w:rsidR="001E3466" w:rsidRPr="004E7E5A" w14:paraId="26779250" w14:textId="77777777" w:rsidTr="00116073">
        <w:tc>
          <w:tcPr>
            <w:tcW w:w="1809" w:type="dxa"/>
            <w:tcBorders>
              <w:top w:val="nil"/>
              <w:left w:val="nil"/>
              <w:bottom w:val="nil"/>
              <w:right w:val="nil"/>
            </w:tcBorders>
          </w:tcPr>
          <w:p w14:paraId="4933CB1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Inddirector</w:t>
            </w:r>
            <w:proofErr w:type="spellEnd"/>
          </w:p>
        </w:tc>
        <w:tc>
          <w:tcPr>
            <w:tcW w:w="272" w:type="dxa"/>
            <w:tcBorders>
              <w:top w:val="nil"/>
              <w:left w:val="nil"/>
              <w:bottom w:val="nil"/>
              <w:right w:val="nil"/>
            </w:tcBorders>
          </w:tcPr>
          <w:p w14:paraId="63034E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0F4FA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45</w:t>
            </w:r>
          </w:p>
        </w:tc>
        <w:tc>
          <w:tcPr>
            <w:tcW w:w="272" w:type="dxa"/>
            <w:tcBorders>
              <w:top w:val="nil"/>
              <w:left w:val="nil"/>
              <w:bottom w:val="nil"/>
              <w:right w:val="nil"/>
            </w:tcBorders>
          </w:tcPr>
          <w:p w14:paraId="2129C4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A606A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109</w:t>
            </w:r>
          </w:p>
        </w:tc>
        <w:tc>
          <w:tcPr>
            <w:tcW w:w="260" w:type="dxa"/>
            <w:tcBorders>
              <w:top w:val="nil"/>
              <w:left w:val="nil"/>
              <w:bottom w:val="nil"/>
              <w:right w:val="nil"/>
            </w:tcBorders>
          </w:tcPr>
          <w:p w14:paraId="3FE93E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2180A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721</w:t>
            </w:r>
          </w:p>
        </w:tc>
        <w:tc>
          <w:tcPr>
            <w:tcW w:w="244" w:type="dxa"/>
            <w:tcBorders>
              <w:top w:val="nil"/>
              <w:left w:val="nil"/>
              <w:bottom w:val="nil"/>
              <w:right w:val="nil"/>
            </w:tcBorders>
          </w:tcPr>
          <w:p w14:paraId="1F638B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48EF7C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683</w:t>
            </w:r>
            <w:r w:rsidRPr="004E7E5A">
              <w:rPr>
                <w:rFonts w:ascii="Times New Roman" w:hAnsi="Times New Roman"/>
                <w:color w:val="000000" w:themeColor="text1"/>
                <w:kern w:val="0"/>
                <w:sz w:val="24"/>
                <w:szCs w:val="24"/>
                <w:vertAlign w:val="superscript"/>
              </w:rPr>
              <w:t>*</w:t>
            </w:r>
          </w:p>
        </w:tc>
      </w:tr>
      <w:tr w:rsidR="001E3466" w:rsidRPr="004E7E5A" w14:paraId="12ADB421" w14:textId="77777777" w:rsidTr="00116073">
        <w:tc>
          <w:tcPr>
            <w:tcW w:w="1809" w:type="dxa"/>
            <w:tcBorders>
              <w:top w:val="nil"/>
              <w:left w:val="nil"/>
              <w:bottom w:val="nil"/>
              <w:right w:val="nil"/>
            </w:tcBorders>
          </w:tcPr>
          <w:p w14:paraId="5434BD6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06524C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E5C9D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90)</w:t>
            </w:r>
          </w:p>
        </w:tc>
        <w:tc>
          <w:tcPr>
            <w:tcW w:w="272" w:type="dxa"/>
            <w:tcBorders>
              <w:top w:val="nil"/>
              <w:left w:val="nil"/>
              <w:bottom w:val="nil"/>
              <w:right w:val="nil"/>
            </w:tcBorders>
          </w:tcPr>
          <w:p w14:paraId="620298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88E17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37)</w:t>
            </w:r>
          </w:p>
        </w:tc>
        <w:tc>
          <w:tcPr>
            <w:tcW w:w="260" w:type="dxa"/>
            <w:tcBorders>
              <w:top w:val="nil"/>
              <w:left w:val="nil"/>
              <w:bottom w:val="nil"/>
              <w:right w:val="nil"/>
            </w:tcBorders>
          </w:tcPr>
          <w:p w14:paraId="1E23ED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34FE5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1)</w:t>
            </w:r>
          </w:p>
        </w:tc>
        <w:tc>
          <w:tcPr>
            <w:tcW w:w="244" w:type="dxa"/>
            <w:tcBorders>
              <w:top w:val="nil"/>
              <w:left w:val="nil"/>
              <w:bottom w:val="nil"/>
              <w:right w:val="nil"/>
            </w:tcBorders>
          </w:tcPr>
          <w:p w14:paraId="0B27BB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E5CA1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0)</w:t>
            </w:r>
          </w:p>
        </w:tc>
      </w:tr>
      <w:tr w:rsidR="001E3466" w:rsidRPr="004E7E5A" w14:paraId="6E278A56" w14:textId="77777777" w:rsidTr="00116073">
        <w:tc>
          <w:tcPr>
            <w:tcW w:w="1809" w:type="dxa"/>
            <w:tcBorders>
              <w:top w:val="nil"/>
              <w:left w:val="nil"/>
              <w:bottom w:val="nil"/>
              <w:right w:val="nil"/>
            </w:tcBorders>
          </w:tcPr>
          <w:p w14:paraId="2CE401A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Board size</w:t>
            </w:r>
          </w:p>
        </w:tc>
        <w:tc>
          <w:tcPr>
            <w:tcW w:w="272" w:type="dxa"/>
            <w:tcBorders>
              <w:top w:val="nil"/>
              <w:left w:val="nil"/>
              <w:bottom w:val="nil"/>
              <w:right w:val="nil"/>
            </w:tcBorders>
          </w:tcPr>
          <w:p w14:paraId="4220F9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60AD1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45</w:t>
            </w:r>
          </w:p>
        </w:tc>
        <w:tc>
          <w:tcPr>
            <w:tcW w:w="272" w:type="dxa"/>
            <w:tcBorders>
              <w:top w:val="nil"/>
              <w:left w:val="nil"/>
              <w:bottom w:val="nil"/>
              <w:right w:val="nil"/>
            </w:tcBorders>
          </w:tcPr>
          <w:p w14:paraId="681ACD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7576B7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74</w:t>
            </w:r>
          </w:p>
        </w:tc>
        <w:tc>
          <w:tcPr>
            <w:tcW w:w="260" w:type="dxa"/>
            <w:tcBorders>
              <w:top w:val="nil"/>
              <w:left w:val="nil"/>
              <w:bottom w:val="nil"/>
              <w:right w:val="nil"/>
            </w:tcBorders>
          </w:tcPr>
          <w:p w14:paraId="1FC2ED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42D94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19</w:t>
            </w:r>
          </w:p>
        </w:tc>
        <w:tc>
          <w:tcPr>
            <w:tcW w:w="244" w:type="dxa"/>
            <w:tcBorders>
              <w:top w:val="nil"/>
              <w:left w:val="nil"/>
              <w:bottom w:val="nil"/>
              <w:right w:val="nil"/>
            </w:tcBorders>
          </w:tcPr>
          <w:p w14:paraId="33B26D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5F12C5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55</w:t>
            </w:r>
          </w:p>
        </w:tc>
      </w:tr>
      <w:tr w:rsidR="001E3466" w:rsidRPr="004E7E5A" w14:paraId="12CAAC35" w14:textId="77777777" w:rsidTr="00116073">
        <w:tc>
          <w:tcPr>
            <w:tcW w:w="1809" w:type="dxa"/>
            <w:tcBorders>
              <w:top w:val="nil"/>
              <w:left w:val="nil"/>
              <w:bottom w:val="nil"/>
              <w:right w:val="nil"/>
            </w:tcBorders>
          </w:tcPr>
          <w:p w14:paraId="7DF2F90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D478D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D1133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5)</w:t>
            </w:r>
          </w:p>
        </w:tc>
        <w:tc>
          <w:tcPr>
            <w:tcW w:w="272" w:type="dxa"/>
            <w:tcBorders>
              <w:top w:val="nil"/>
              <w:left w:val="nil"/>
              <w:bottom w:val="nil"/>
              <w:right w:val="nil"/>
            </w:tcBorders>
          </w:tcPr>
          <w:p w14:paraId="47F0AF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77691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0)</w:t>
            </w:r>
          </w:p>
        </w:tc>
        <w:tc>
          <w:tcPr>
            <w:tcW w:w="260" w:type="dxa"/>
            <w:tcBorders>
              <w:top w:val="nil"/>
              <w:left w:val="nil"/>
              <w:bottom w:val="nil"/>
              <w:right w:val="nil"/>
            </w:tcBorders>
          </w:tcPr>
          <w:p w14:paraId="1ABAC66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A5A6B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4)</w:t>
            </w:r>
          </w:p>
        </w:tc>
        <w:tc>
          <w:tcPr>
            <w:tcW w:w="244" w:type="dxa"/>
            <w:tcBorders>
              <w:top w:val="nil"/>
              <w:left w:val="nil"/>
              <w:bottom w:val="nil"/>
              <w:right w:val="nil"/>
            </w:tcBorders>
          </w:tcPr>
          <w:p w14:paraId="49CBD7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C09E6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2)</w:t>
            </w:r>
          </w:p>
        </w:tc>
      </w:tr>
      <w:tr w:rsidR="001E3466" w:rsidRPr="004E7E5A" w14:paraId="7AC4129B" w14:textId="77777777" w:rsidTr="00116073">
        <w:tc>
          <w:tcPr>
            <w:tcW w:w="1809" w:type="dxa"/>
            <w:tcBorders>
              <w:top w:val="nil"/>
              <w:left w:val="nil"/>
              <w:bottom w:val="nil"/>
              <w:right w:val="nil"/>
            </w:tcBorders>
          </w:tcPr>
          <w:p w14:paraId="043D24E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emale</w:t>
            </w:r>
          </w:p>
        </w:tc>
        <w:tc>
          <w:tcPr>
            <w:tcW w:w="272" w:type="dxa"/>
            <w:tcBorders>
              <w:top w:val="nil"/>
              <w:left w:val="nil"/>
              <w:bottom w:val="nil"/>
              <w:right w:val="nil"/>
            </w:tcBorders>
          </w:tcPr>
          <w:p w14:paraId="38BE70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CE978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848</w:t>
            </w:r>
          </w:p>
        </w:tc>
        <w:tc>
          <w:tcPr>
            <w:tcW w:w="272" w:type="dxa"/>
            <w:tcBorders>
              <w:top w:val="nil"/>
              <w:left w:val="nil"/>
              <w:bottom w:val="nil"/>
              <w:right w:val="nil"/>
            </w:tcBorders>
          </w:tcPr>
          <w:p w14:paraId="23C382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E7661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36</w:t>
            </w:r>
          </w:p>
        </w:tc>
        <w:tc>
          <w:tcPr>
            <w:tcW w:w="260" w:type="dxa"/>
            <w:tcBorders>
              <w:top w:val="nil"/>
              <w:left w:val="nil"/>
              <w:bottom w:val="nil"/>
              <w:right w:val="nil"/>
            </w:tcBorders>
          </w:tcPr>
          <w:p w14:paraId="3E7538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21433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73</w:t>
            </w:r>
          </w:p>
        </w:tc>
        <w:tc>
          <w:tcPr>
            <w:tcW w:w="244" w:type="dxa"/>
            <w:tcBorders>
              <w:top w:val="nil"/>
              <w:left w:val="nil"/>
              <w:bottom w:val="nil"/>
              <w:right w:val="nil"/>
            </w:tcBorders>
          </w:tcPr>
          <w:p w14:paraId="4BFB65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66F66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09</w:t>
            </w:r>
          </w:p>
        </w:tc>
      </w:tr>
      <w:tr w:rsidR="001E3466" w:rsidRPr="004E7E5A" w14:paraId="1C9D407E" w14:textId="77777777" w:rsidTr="00116073">
        <w:tc>
          <w:tcPr>
            <w:tcW w:w="1809" w:type="dxa"/>
            <w:tcBorders>
              <w:top w:val="nil"/>
              <w:left w:val="nil"/>
              <w:bottom w:val="nil"/>
              <w:right w:val="nil"/>
            </w:tcBorders>
          </w:tcPr>
          <w:p w14:paraId="4F0AB0E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83089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90D0F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1)</w:t>
            </w:r>
          </w:p>
        </w:tc>
        <w:tc>
          <w:tcPr>
            <w:tcW w:w="272" w:type="dxa"/>
            <w:tcBorders>
              <w:top w:val="nil"/>
              <w:left w:val="nil"/>
              <w:bottom w:val="nil"/>
              <w:right w:val="nil"/>
            </w:tcBorders>
          </w:tcPr>
          <w:p w14:paraId="750EBE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1BF58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35)</w:t>
            </w:r>
          </w:p>
        </w:tc>
        <w:tc>
          <w:tcPr>
            <w:tcW w:w="260" w:type="dxa"/>
            <w:tcBorders>
              <w:top w:val="nil"/>
              <w:left w:val="nil"/>
              <w:bottom w:val="nil"/>
              <w:right w:val="nil"/>
            </w:tcBorders>
          </w:tcPr>
          <w:p w14:paraId="34A674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0C903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3)</w:t>
            </w:r>
          </w:p>
        </w:tc>
        <w:tc>
          <w:tcPr>
            <w:tcW w:w="244" w:type="dxa"/>
            <w:tcBorders>
              <w:top w:val="nil"/>
              <w:left w:val="nil"/>
              <w:bottom w:val="nil"/>
              <w:right w:val="nil"/>
            </w:tcBorders>
          </w:tcPr>
          <w:p w14:paraId="6A8D53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4ABF01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3)</w:t>
            </w:r>
          </w:p>
        </w:tc>
      </w:tr>
      <w:tr w:rsidR="001E3466" w:rsidRPr="004E7E5A" w14:paraId="59E996D9" w14:textId="77777777" w:rsidTr="00116073">
        <w:tc>
          <w:tcPr>
            <w:tcW w:w="1809" w:type="dxa"/>
            <w:tcBorders>
              <w:top w:val="nil"/>
              <w:left w:val="nil"/>
              <w:bottom w:val="nil"/>
              <w:right w:val="nil"/>
            </w:tcBorders>
          </w:tcPr>
          <w:p w14:paraId="57BFE22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rector age</w:t>
            </w:r>
          </w:p>
        </w:tc>
        <w:tc>
          <w:tcPr>
            <w:tcW w:w="272" w:type="dxa"/>
            <w:tcBorders>
              <w:top w:val="nil"/>
              <w:left w:val="nil"/>
              <w:bottom w:val="nil"/>
              <w:right w:val="nil"/>
            </w:tcBorders>
          </w:tcPr>
          <w:p w14:paraId="775333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DF2615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89</w:t>
            </w:r>
          </w:p>
        </w:tc>
        <w:tc>
          <w:tcPr>
            <w:tcW w:w="272" w:type="dxa"/>
            <w:tcBorders>
              <w:top w:val="nil"/>
              <w:left w:val="nil"/>
              <w:bottom w:val="nil"/>
              <w:right w:val="nil"/>
            </w:tcBorders>
          </w:tcPr>
          <w:p w14:paraId="668C48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ED1BB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30</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3F0ABF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A50464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98</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14A471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3AE89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9</w:t>
            </w:r>
            <w:r w:rsidRPr="004E7E5A">
              <w:rPr>
                <w:rFonts w:ascii="Times New Roman" w:hAnsi="Times New Roman"/>
                <w:color w:val="000000" w:themeColor="text1"/>
                <w:kern w:val="0"/>
                <w:sz w:val="24"/>
                <w:szCs w:val="24"/>
                <w:vertAlign w:val="superscript"/>
              </w:rPr>
              <w:t>**</w:t>
            </w:r>
          </w:p>
        </w:tc>
      </w:tr>
      <w:tr w:rsidR="001E3466" w:rsidRPr="004E7E5A" w14:paraId="6E806426" w14:textId="77777777" w:rsidTr="00116073">
        <w:tc>
          <w:tcPr>
            <w:tcW w:w="1809" w:type="dxa"/>
            <w:tcBorders>
              <w:top w:val="nil"/>
              <w:left w:val="nil"/>
              <w:bottom w:val="nil"/>
              <w:right w:val="nil"/>
            </w:tcBorders>
          </w:tcPr>
          <w:p w14:paraId="714CFC1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316EED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7AC1C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1)</w:t>
            </w:r>
          </w:p>
        </w:tc>
        <w:tc>
          <w:tcPr>
            <w:tcW w:w="272" w:type="dxa"/>
            <w:tcBorders>
              <w:top w:val="nil"/>
              <w:left w:val="nil"/>
              <w:bottom w:val="nil"/>
              <w:right w:val="nil"/>
            </w:tcBorders>
          </w:tcPr>
          <w:p w14:paraId="70C20F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FE494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7)</w:t>
            </w:r>
          </w:p>
        </w:tc>
        <w:tc>
          <w:tcPr>
            <w:tcW w:w="260" w:type="dxa"/>
            <w:tcBorders>
              <w:top w:val="nil"/>
              <w:left w:val="nil"/>
              <w:bottom w:val="nil"/>
              <w:right w:val="nil"/>
            </w:tcBorders>
          </w:tcPr>
          <w:p w14:paraId="5F2662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E968D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5)</w:t>
            </w:r>
          </w:p>
        </w:tc>
        <w:tc>
          <w:tcPr>
            <w:tcW w:w="244" w:type="dxa"/>
            <w:tcBorders>
              <w:top w:val="nil"/>
              <w:left w:val="nil"/>
              <w:bottom w:val="nil"/>
              <w:right w:val="nil"/>
            </w:tcBorders>
          </w:tcPr>
          <w:p w14:paraId="50AC0F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73CBDA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6)</w:t>
            </w:r>
          </w:p>
        </w:tc>
      </w:tr>
      <w:tr w:rsidR="001E3466" w:rsidRPr="004E7E5A" w14:paraId="09267D2B" w14:textId="77777777" w:rsidTr="00116073">
        <w:tc>
          <w:tcPr>
            <w:tcW w:w="1809" w:type="dxa"/>
            <w:tcBorders>
              <w:top w:val="nil"/>
              <w:left w:val="nil"/>
              <w:bottom w:val="nil"/>
              <w:right w:val="nil"/>
            </w:tcBorders>
          </w:tcPr>
          <w:p w14:paraId="4E8EE7B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ocation</w:t>
            </w:r>
          </w:p>
        </w:tc>
        <w:tc>
          <w:tcPr>
            <w:tcW w:w="272" w:type="dxa"/>
            <w:tcBorders>
              <w:top w:val="nil"/>
              <w:left w:val="nil"/>
              <w:bottom w:val="nil"/>
              <w:right w:val="nil"/>
            </w:tcBorders>
          </w:tcPr>
          <w:p w14:paraId="5B5D00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9F182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998</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6127C1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D3B73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961</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7CC93E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F5D42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278</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47DE24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03C02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94</w:t>
            </w:r>
            <w:r w:rsidRPr="004E7E5A">
              <w:rPr>
                <w:rFonts w:ascii="Times New Roman" w:hAnsi="Times New Roman"/>
                <w:color w:val="000000" w:themeColor="text1"/>
                <w:kern w:val="0"/>
                <w:sz w:val="24"/>
                <w:szCs w:val="24"/>
                <w:vertAlign w:val="superscript"/>
              </w:rPr>
              <w:t>***</w:t>
            </w:r>
          </w:p>
        </w:tc>
      </w:tr>
      <w:tr w:rsidR="001E3466" w:rsidRPr="004E7E5A" w14:paraId="6008F30D" w14:textId="77777777" w:rsidTr="00116073">
        <w:tc>
          <w:tcPr>
            <w:tcW w:w="1809" w:type="dxa"/>
            <w:tcBorders>
              <w:top w:val="nil"/>
              <w:left w:val="nil"/>
              <w:bottom w:val="nil"/>
              <w:right w:val="nil"/>
            </w:tcBorders>
          </w:tcPr>
          <w:p w14:paraId="249C9E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27686B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BE5AE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72)</w:t>
            </w:r>
          </w:p>
        </w:tc>
        <w:tc>
          <w:tcPr>
            <w:tcW w:w="272" w:type="dxa"/>
            <w:tcBorders>
              <w:top w:val="nil"/>
              <w:left w:val="nil"/>
              <w:bottom w:val="nil"/>
              <w:right w:val="nil"/>
            </w:tcBorders>
          </w:tcPr>
          <w:p w14:paraId="6559454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CC391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71)</w:t>
            </w:r>
          </w:p>
        </w:tc>
        <w:tc>
          <w:tcPr>
            <w:tcW w:w="260" w:type="dxa"/>
            <w:tcBorders>
              <w:top w:val="nil"/>
              <w:left w:val="nil"/>
              <w:bottom w:val="nil"/>
              <w:right w:val="nil"/>
            </w:tcBorders>
          </w:tcPr>
          <w:p w14:paraId="65BC69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81883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77)</w:t>
            </w:r>
          </w:p>
        </w:tc>
        <w:tc>
          <w:tcPr>
            <w:tcW w:w="244" w:type="dxa"/>
            <w:tcBorders>
              <w:top w:val="nil"/>
              <w:left w:val="nil"/>
              <w:bottom w:val="nil"/>
              <w:right w:val="nil"/>
            </w:tcBorders>
          </w:tcPr>
          <w:p w14:paraId="2F78BD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460244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2)</w:t>
            </w:r>
          </w:p>
        </w:tc>
      </w:tr>
      <w:tr w:rsidR="001E3466" w:rsidRPr="004E7E5A" w14:paraId="686EFB31" w14:textId="77777777" w:rsidTr="00116073">
        <w:tc>
          <w:tcPr>
            <w:tcW w:w="1809" w:type="dxa"/>
            <w:tcBorders>
              <w:top w:val="nil"/>
              <w:left w:val="nil"/>
              <w:bottom w:val="nil"/>
              <w:right w:val="nil"/>
            </w:tcBorders>
          </w:tcPr>
          <w:p w14:paraId="52611C8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uality</w:t>
            </w:r>
          </w:p>
        </w:tc>
        <w:tc>
          <w:tcPr>
            <w:tcW w:w="272" w:type="dxa"/>
            <w:tcBorders>
              <w:top w:val="nil"/>
              <w:left w:val="nil"/>
              <w:bottom w:val="nil"/>
              <w:right w:val="nil"/>
            </w:tcBorders>
          </w:tcPr>
          <w:p w14:paraId="72913D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8EFDB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36</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34D0B5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5DC0B6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06</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25AE97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60954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94</w:t>
            </w:r>
          </w:p>
        </w:tc>
        <w:tc>
          <w:tcPr>
            <w:tcW w:w="244" w:type="dxa"/>
            <w:tcBorders>
              <w:top w:val="nil"/>
              <w:left w:val="nil"/>
              <w:bottom w:val="nil"/>
              <w:right w:val="nil"/>
            </w:tcBorders>
          </w:tcPr>
          <w:p w14:paraId="1EEA1E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169B8C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80</w:t>
            </w:r>
          </w:p>
        </w:tc>
      </w:tr>
      <w:tr w:rsidR="001E3466" w:rsidRPr="004E7E5A" w14:paraId="0C1CDE2F" w14:textId="77777777" w:rsidTr="00116073">
        <w:tc>
          <w:tcPr>
            <w:tcW w:w="1809" w:type="dxa"/>
            <w:tcBorders>
              <w:top w:val="nil"/>
              <w:left w:val="nil"/>
              <w:bottom w:val="nil"/>
              <w:right w:val="nil"/>
            </w:tcBorders>
          </w:tcPr>
          <w:p w14:paraId="04A7669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25165B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5AF2F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4)</w:t>
            </w:r>
          </w:p>
        </w:tc>
        <w:tc>
          <w:tcPr>
            <w:tcW w:w="272" w:type="dxa"/>
            <w:tcBorders>
              <w:top w:val="nil"/>
              <w:left w:val="nil"/>
              <w:bottom w:val="nil"/>
              <w:right w:val="nil"/>
            </w:tcBorders>
          </w:tcPr>
          <w:p w14:paraId="0CAAFE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6FEA6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4)</w:t>
            </w:r>
          </w:p>
        </w:tc>
        <w:tc>
          <w:tcPr>
            <w:tcW w:w="260" w:type="dxa"/>
            <w:tcBorders>
              <w:top w:val="nil"/>
              <w:left w:val="nil"/>
              <w:bottom w:val="nil"/>
              <w:right w:val="nil"/>
            </w:tcBorders>
          </w:tcPr>
          <w:p w14:paraId="424F82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F4C04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8)</w:t>
            </w:r>
          </w:p>
        </w:tc>
        <w:tc>
          <w:tcPr>
            <w:tcW w:w="244" w:type="dxa"/>
            <w:tcBorders>
              <w:top w:val="nil"/>
              <w:left w:val="nil"/>
              <w:bottom w:val="nil"/>
              <w:right w:val="nil"/>
            </w:tcBorders>
          </w:tcPr>
          <w:p w14:paraId="225413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E87D5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21)</w:t>
            </w:r>
          </w:p>
        </w:tc>
      </w:tr>
      <w:tr w:rsidR="001E3466" w:rsidRPr="004E7E5A" w14:paraId="2A008F00" w14:textId="77777777" w:rsidTr="00116073">
        <w:tc>
          <w:tcPr>
            <w:tcW w:w="1809" w:type="dxa"/>
            <w:tcBorders>
              <w:top w:val="nil"/>
              <w:left w:val="nil"/>
              <w:bottom w:val="nil"/>
              <w:right w:val="nil"/>
            </w:tcBorders>
          </w:tcPr>
          <w:p w14:paraId="4A847B7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mpensation</w:t>
            </w:r>
          </w:p>
        </w:tc>
        <w:tc>
          <w:tcPr>
            <w:tcW w:w="272" w:type="dxa"/>
            <w:tcBorders>
              <w:top w:val="nil"/>
              <w:left w:val="nil"/>
              <w:bottom w:val="nil"/>
              <w:right w:val="nil"/>
            </w:tcBorders>
          </w:tcPr>
          <w:p w14:paraId="5781DF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C612B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87</w:t>
            </w:r>
          </w:p>
        </w:tc>
        <w:tc>
          <w:tcPr>
            <w:tcW w:w="272" w:type="dxa"/>
            <w:tcBorders>
              <w:top w:val="nil"/>
              <w:left w:val="nil"/>
              <w:bottom w:val="nil"/>
              <w:right w:val="nil"/>
            </w:tcBorders>
          </w:tcPr>
          <w:p w14:paraId="26C038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7408F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61</w:t>
            </w:r>
          </w:p>
        </w:tc>
        <w:tc>
          <w:tcPr>
            <w:tcW w:w="260" w:type="dxa"/>
            <w:tcBorders>
              <w:top w:val="nil"/>
              <w:left w:val="nil"/>
              <w:bottom w:val="nil"/>
              <w:right w:val="nil"/>
            </w:tcBorders>
          </w:tcPr>
          <w:p w14:paraId="42D690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C8219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75</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6610A2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734A7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69</w:t>
            </w:r>
            <w:r w:rsidRPr="004E7E5A">
              <w:rPr>
                <w:rFonts w:ascii="Times New Roman" w:hAnsi="Times New Roman"/>
                <w:color w:val="000000" w:themeColor="text1"/>
                <w:kern w:val="0"/>
                <w:sz w:val="24"/>
                <w:szCs w:val="24"/>
                <w:vertAlign w:val="superscript"/>
              </w:rPr>
              <w:t>**</w:t>
            </w:r>
          </w:p>
        </w:tc>
      </w:tr>
      <w:tr w:rsidR="001E3466" w:rsidRPr="004E7E5A" w14:paraId="13A5D65E" w14:textId="77777777" w:rsidTr="00116073">
        <w:tc>
          <w:tcPr>
            <w:tcW w:w="1809" w:type="dxa"/>
            <w:tcBorders>
              <w:top w:val="nil"/>
              <w:left w:val="nil"/>
              <w:bottom w:val="nil"/>
              <w:right w:val="nil"/>
            </w:tcBorders>
          </w:tcPr>
          <w:p w14:paraId="727AC38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AACB5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EC7D2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2)</w:t>
            </w:r>
          </w:p>
        </w:tc>
        <w:tc>
          <w:tcPr>
            <w:tcW w:w="272" w:type="dxa"/>
            <w:tcBorders>
              <w:top w:val="nil"/>
              <w:left w:val="nil"/>
              <w:bottom w:val="nil"/>
              <w:right w:val="nil"/>
            </w:tcBorders>
          </w:tcPr>
          <w:p w14:paraId="52DF1A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4048D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8)</w:t>
            </w:r>
          </w:p>
        </w:tc>
        <w:tc>
          <w:tcPr>
            <w:tcW w:w="260" w:type="dxa"/>
            <w:tcBorders>
              <w:top w:val="nil"/>
              <w:left w:val="nil"/>
              <w:bottom w:val="nil"/>
              <w:right w:val="nil"/>
            </w:tcBorders>
          </w:tcPr>
          <w:p w14:paraId="4DB173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BB428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59)</w:t>
            </w:r>
          </w:p>
        </w:tc>
        <w:tc>
          <w:tcPr>
            <w:tcW w:w="244" w:type="dxa"/>
            <w:tcBorders>
              <w:top w:val="nil"/>
              <w:left w:val="nil"/>
              <w:bottom w:val="nil"/>
              <w:right w:val="nil"/>
            </w:tcBorders>
          </w:tcPr>
          <w:p w14:paraId="3986B7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045DF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8)</w:t>
            </w:r>
          </w:p>
        </w:tc>
      </w:tr>
      <w:tr w:rsidR="001E3466" w:rsidRPr="004E7E5A" w14:paraId="618299FA" w14:textId="77777777" w:rsidTr="00116073">
        <w:tc>
          <w:tcPr>
            <w:tcW w:w="1809" w:type="dxa"/>
            <w:tcBorders>
              <w:top w:val="nil"/>
              <w:left w:val="nil"/>
              <w:bottom w:val="nil"/>
              <w:right w:val="nil"/>
            </w:tcBorders>
          </w:tcPr>
          <w:p w14:paraId="5C1D932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Dirshare</w:t>
            </w:r>
            <w:proofErr w:type="spellEnd"/>
          </w:p>
        </w:tc>
        <w:tc>
          <w:tcPr>
            <w:tcW w:w="272" w:type="dxa"/>
            <w:tcBorders>
              <w:top w:val="nil"/>
              <w:left w:val="nil"/>
              <w:bottom w:val="nil"/>
              <w:right w:val="nil"/>
            </w:tcBorders>
          </w:tcPr>
          <w:p w14:paraId="75A391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F080B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8.723</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12BCA9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ABDA4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355</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085CA8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5C3B1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369</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1F8932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D5142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193</w:t>
            </w:r>
            <w:r w:rsidRPr="004E7E5A">
              <w:rPr>
                <w:rFonts w:ascii="Times New Roman" w:hAnsi="Times New Roman"/>
                <w:color w:val="000000" w:themeColor="text1"/>
                <w:kern w:val="0"/>
                <w:sz w:val="24"/>
                <w:szCs w:val="24"/>
                <w:vertAlign w:val="superscript"/>
              </w:rPr>
              <w:t>***</w:t>
            </w:r>
          </w:p>
        </w:tc>
      </w:tr>
      <w:tr w:rsidR="001E3466" w:rsidRPr="004E7E5A" w14:paraId="1DDFB70A" w14:textId="77777777" w:rsidTr="00116073">
        <w:tc>
          <w:tcPr>
            <w:tcW w:w="1809" w:type="dxa"/>
            <w:tcBorders>
              <w:top w:val="nil"/>
              <w:left w:val="nil"/>
              <w:bottom w:val="nil"/>
              <w:right w:val="nil"/>
            </w:tcBorders>
          </w:tcPr>
          <w:p w14:paraId="6A59F81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88F76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2B864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30)</w:t>
            </w:r>
          </w:p>
        </w:tc>
        <w:tc>
          <w:tcPr>
            <w:tcW w:w="272" w:type="dxa"/>
            <w:tcBorders>
              <w:top w:val="nil"/>
              <w:left w:val="nil"/>
              <w:bottom w:val="nil"/>
              <w:right w:val="nil"/>
            </w:tcBorders>
          </w:tcPr>
          <w:p w14:paraId="06FAD1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F4EC1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55)</w:t>
            </w:r>
          </w:p>
        </w:tc>
        <w:tc>
          <w:tcPr>
            <w:tcW w:w="260" w:type="dxa"/>
            <w:tcBorders>
              <w:top w:val="nil"/>
              <w:left w:val="nil"/>
              <w:bottom w:val="nil"/>
              <w:right w:val="nil"/>
            </w:tcBorders>
          </w:tcPr>
          <w:p w14:paraId="6B5FF9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BF16B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57)</w:t>
            </w:r>
          </w:p>
        </w:tc>
        <w:tc>
          <w:tcPr>
            <w:tcW w:w="244" w:type="dxa"/>
            <w:tcBorders>
              <w:top w:val="nil"/>
              <w:left w:val="nil"/>
              <w:bottom w:val="nil"/>
              <w:right w:val="nil"/>
            </w:tcBorders>
          </w:tcPr>
          <w:p w14:paraId="57BF56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2637D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57)</w:t>
            </w:r>
          </w:p>
        </w:tc>
      </w:tr>
      <w:tr w:rsidR="001E3466" w:rsidRPr="004E7E5A" w14:paraId="7D1FFF1C" w14:textId="77777777" w:rsidTr="00116073">
        <w:tc>
          <w:tcPr>
            <w:tcW w:w="1809" w:type="dxa"/>
            <w:tcBorders>
              <w:top w:val="nil"/>
              <w:left w:val="nil"/>
              <w:bottom w:val="nil"/>
              <w:right w:val="nil"/>
            </w:tcBorders>
          </w:tcPr>
          <w:p w14:paraId="2A7DBFD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size</w:t>
            </w:r>
          </w:p>
        </w:tc>
        <w:tc>
          <w:tcPr>
            <w:tcW w:w="272" w:type="dxa"/>
            <w:tcBorders>
              <w:top w:val="nil"/>
              <w:left w:val="nil"/>
              <w:bottom w:val="nil"/>
              <w:right w:val="nil"/>
            </w:tcBorders>
          </w:tcPr>
          <w:p w14:paraId="35367B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620F4F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722</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3961C2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6641A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706</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7946A5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651AD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435</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268010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1A02EB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498</w:t>
            </w:r>
            <w:r w:rsidRPr="004E7E5A">
              <w:rPr>
                <w:rFonts w:ascii="Times New Roman" w:hAnsi="Times New Roman"/>
                <w:color w:val="000000" w:themeColor="text1"/>
                <w:kern w:val="0"/>
                <w:sz w:val="24"/>
                <w:szCs w:val="24"/>
                <w:vertAlign w:val="superscript"/>
              </w:rPr>
              <w:t>***</w:t>
            </w:r>
          </w:p>
        </w:tc>
      </w:tr>
      <w:tr w:rsidR="001E3466" w:rsidRPr="004E7E5A" w14:paraId="214929A4" w14:textId="77777777" w:rsidTr="00116073">
        <w:tc>
          <w:tcPr>
            <w:tcW w:w="1809" w:type="dxa"/>
            <w:tcBorders>
              <w:top w:val="nil"/>
              <w:left w:val="nil"/>
              <w:bottom w:val="nil"/>
              <w:right w:val="nil"/>
            </w:tcBorders>
          </w:tcPr>
          <w:p w14:paraId="4F8AD65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C4DF3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59155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48)</w:t>
            </w:r>
          </w:p>
        </w:tc>
        <w:tc>
          <w:tcPr>
            <w:tcW w:w="272" w:type="dxa"/>
            <w:tcBorders>
              <w:top w:val="nil"/>
              <w:left w:val="nil"/>
              <w:bottom w:val="nil"/>
              <w:right w:val="nil"/>
            </w:tcBorders>
          </w:tcPr>
          <w:p w14:paraId="639679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EB111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9.73)</w:t>
            </w:r>
          </w:p>
        </w:tc>
        <w:tc>
          <w:tcPr>
            <w:tcW w:w="260" w:type="dxa"/>
            <w:tcBorders>
              <w:top w:val="nil"/>
              <w:left w:val="nil"/>
              <w:bottom w:val="nil"/>
              <w:right w:val="nil"/>
            </w:tcBorders>
          </w:tcPr>
          <w:p w14:paraId="0A0A44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6F40A8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20)</w:t>
            </w:r>
          </w:p>
        </w:tc>
        <w:tc>
          <w:tcPr>
            <w:tcW w:w="244" w:type="dxa"/>
            <w:tcBorders>
              <w:top w:val="nil"/>
              <w:left w:val="nil"/>
              <w:bottom w:val="nil"/>
              <w:right w:val="nil"/>
            </w:tcBorders>
          </w:tcPr>
          <w:p w14:paraId="1B4466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A1C788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76)</w:t>
            </w:r>
          </w:p>
        </w:tc>
      </w:tr>
      <w:tr w:rsidR="001E3466" w:rsidRPr="004E7E5A" w14:paraId="28B29CC2" w14:textId="77777777" w:rsidTr="00116073">
        <w:tc>
          <w:tcPr>
            <w:tcW w:w="1809" w:type="dxa"/>
            <w:tcBorders>
              <w:top w:val="nil"/>
              <w:left w:val="nil"/>
              <w:bottom w:val="nil"/>
              <w:right w:val="nil"/>
            </w:tcBorders>
          </w:tcPr>
          <w:p w14:paraId="0ECF347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Roa</w:t>
            </w:r>
            <w:proofErr w:type="spellEnd"/>
          </w:p>
        </w:tc>
        <w:tc>
          <w:tcPr>
            <w:tcW w:w="272" w:type="dxa"/>
            <w:tcBorders>
              <w:top w:val="nil"/>
              <w:left w:val="nil"/>
              <w:bottom w:val="nil"/>
              <w:right w:val="nil"/>
            </w:tcBorders>
          </w:tcPr>
          <w:p w14:paraId="3E1BD8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D44CD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387</w:t>
            </w:r>
          </w:p>
        </w:tc>
        <w:tc>
          <w:tcPr>
            <w:tcW w:w="272" w:type="dxa"/>
            <w:tcBorders>
              <w:top w:val="nil"/>
              <w:left w:val="nil"/>
              <w:bottom w:val="nil"/>
              <w:right w:val="nil"/>
            </w:tcBorders>
          </w:tcPr>
          <w:p w14:paraId="63911E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14F21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429</w:t>
            </w:r>
          </w:p>
        </w:tc>
        <w:tc>
          <w:tcPr>
            <w:tcW w:w="260" w:type="dxa"/>
            <w:tcBorders>
              <w:top w:val="nil"/>
              <w:left w:val="nil"/>
              <w:bottom w:val="nil"/>
              <w:right w:val="nil"/>
            </w:tcBorders>
          </w:tcPr>
          <w:p w14:paraId="63C34B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633C6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118</w:t>
            </w:r>
          </w:p>
        </w:tc>
        <w:tc>
          <w:tcPr>
            <w:tcW w:w="244" w:type="dxa"/>
            <w:tcBorders>
              <w:top w:val="nil"/>
              <w:left w:val="nil"/>
              <w:bottom w:val="nil"/>
              <w:right w:val="nil"/>
            </w:tcBorders>
          </w:tcPr>
          <w:p w14:paraId="1B62C3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703D2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69</w:t>
            </w:r>
          </w:p>
        </w:tc>
      </w:tr>
      <w:tr w:rsidR="001E3466" w:rsidRPr="004E7E5A" w14:paraId="28785D50" w14:textId="77777777" w:rsidTr="00116073">
        <w:tc>
          <w:tcPr>
            <w:tcW w:w="1809" w:type="dxa"/>
            <w:tcBorders>
              <w:top w:val="nil"/>
              <w:left w:val="nil"/>
              <w:bottom w:val="nil"/>
              <w:right w:val="nil"/>
            </w:tcBorders>
          </w:tcPr>
          <w:p w14:paraId="6734974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79BEE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42927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9)</w:t>
            </w:r>
          </w:p>
        </w:tc>
        <w:tc>
          <w:tcPr>
            <w:tcW w:w="272" w:type="dxa"/>
            <w:tcBorders>
              <w:top w:val="nil"/>
              <w:left w:val="nil"/>
              <w:bottom w:val="nil"/>
              <w:right w:val="nil"/>
            </w:tcBorders>
          </w:tcPr>
          <w:p w14:paraId="19CA1A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96178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4)</w:t>
            </w:r>
          </w:p>
        </w:tc>
        <w:tc>
          <w:tcPr>
            <w:tcW w:w="260" w:type="dxa"/>
            <w:tcBorders>
              <w:top w:val="nil"/>
              <w:left w:val="nil"/>
              <w:bottom w:val="nil"/>
              <w:right w:val="nil"/>
            </w:tcBorders>
          </w:tcPr>
          <w:p w14:paraId="2B5ECB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EAA35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2)</w:t>
            </w:r>
          </w:p>
        </w:tc>
        <w:tc>
          <w:tcPr>
            <w:tcW w:w="244" w:type="dxa"/>
            <w:tcBorders>
              <w:top w:val="nil"/>
              <w:left w:val="nil"/>
              <w:bottom w:val="nil"/>
              <w:right w:val="nil"/>
            </w:tcBorders>
          </w:tcPr>
          <w:p w14:paraId="12E6362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4B756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8)</w:t>
            </w:r>
          </w:p>
        </w:tc>
      </w:tr>
      <w:tr w:rsidR="001E3466" w:rsidRPr="004E7E5A" w14:paraId="30A0C43F" w14:textId="77777777" w:rsidTr="00116073">
        <w:tc>
          <w:tcPr>
            <w:tcW w:w="1809" w:type="dxa"/>
            <w:tcBorders>
              <w:top w:val="nil"/>
              <w:left w:val="nil"/>
              <w:bottom w:val="nil"/>
              <w:right w:val="nil"/>
            </w:tcBorders>
          </w:tcPr>
          <w:p w14:paraId="2CA09CC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Lev</w:t>
            </w:r>
          </w:p>
        </w:tc>
        <w:tc>
          <w:tcPr>
            <w:tcW w:w="272" w:type="dxa"/>
            <w:tcBorders>
              <w:top w:val="nil"/>
              <w:left w:val="nil"/>
              <w:bottom w:val="nil"/>
              <w:right w:val="nil"/>
            </w:tcBorders>
          </w:tcPr>
          <w:p w14:paraId="28AA78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ECB44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4.520</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471CAA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1C975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47</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18B8A7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F09CF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890</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366335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170B89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691</w:t>
            </w:r>
            <w:r w:rsidRPr="004E7E5A">
              <w:rPr>
                <w:rFonts w:ascii="Times New Roman" w:hAnsi="Times New Roman"/>
                <w:color w:val="000000" w:themeColor="text1"/>
                <w:kern w:val="0"/>
                <w:sz w:val="24"/>
                <w:szCs w:val="24"/>
                <w:vertAlign w:val="superscript"/>
              </w:rPr>
              <w:t>***</w:t>
            </w:r>
          </w:p>
        </w:tc>
      </w:tr>
      <w:tr w:rsidR="001E3466" w:rsidRPr="004E7E5A" w14:paraId="1F8694E0" w14:textId="77777777" w:rsidTr="00116073">
        <w:tc>
          <w:tcPr>
            <w:tcW w:w="1809" w:type="dxa"/>
            <w:tcBorders>
              <w:top w:val="nil"/>
              <w:left w:val="nil"/>
              <w:bottom w:val="nil"/>
              <w:right w:val="nil"/>
            </w:tcBorders>
          </w:tcPr>
          <w:p w14:paraId="22955F1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576E6D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277D1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0)</w:t>
            </w:r>
          </w:p>
        </w:tc>
        <w:tc>
          <w:tcPr>
            <w:tcW w:w="272" w:type="dxa"/>
            <w:tcBorders>
              <w:top w:val="nil"/>
              <w:left w:val="nil"/>
              <w:bottom w:val="nil"/>
              <w:right w:val="nil"/>
            </w:tcBorders>
          </w:tcPr>
          <w:p w14:paraId="099BCF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97A94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07)</w:t>
            </w:r>
          </w:p>
        </w:tc>
        <w:tc>
          <w:tcPr>
            <w:tcW w:w="260" w:type="dxa"/>
            <w:tcBorders>
              <w:top w:val="nil"/>
              <w:left w:val="nil"/>
              <w:bottom w:val="nil"/>
              <w:right w:val="nil"/>
            </w:tcBorders>
          </w:tcPr>
          <w:p w14:paraId="2EAC94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DD0C7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04)</w:t>
            </w:r>
          </w:p>
        </w:tc>
        <w:tc>
          <w:tcPr>
            <w:tcW w:w="244" w:type="dxa"/>
            <w:tcBorders>
              <w:top w:val="nil"/>
              <w:left w:val="nil"/>
              <w:bottom w:val="nil"/>
              <w:right w:val="nil"/>
            </w:tcBorders>
          </w:tcPr>
          <w:p w14:paraId="3D77EB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C8398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89)</w:t>
            </w:r>
          </w:p>
        </w:tc>
      </w:tr>
      <w:tr w:rsidR="001E3466" w:rsidRPr="004E7E5A" w14:paraId="2AC49752" w14:textId="77777777" w:rsidTr="00116073">
        <w:tc>
          <w:tcPr>
            <w:tcW w:w="1809" w:type="dxa"/>
            <w:tcBorders>
              <w:top w:val="nil"/>
              <w:left w:val="nil"/>
              <w:bottom w:val="nil"/>
              <w:right w:val="nil"/>
            </w:tcBorders>
          </w:tcPr>
          <w:p w14:paraId="090A1A8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orrelation</w:t>
            </w:r>
          </w:p>
        </w:tc>
        <w:tc>
          <w:tcPr>
            <w:tcW w:w="272" w:type="dxa"/>
            <w:tcBorders>
              <w:top w:val="nil"/>
              <w:left w:val="nil"/>
              <w:bottom w:val="nil"/>
              <w:right w:val="nil"/>
            </w:tcBorders>
          </w:tcPr>
          <w:p w14:paraId="63A8C6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CCE10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443</w:t>
            </w:r>
          </w:p>
        </w:tc>
        <w:tc>
          <w:tcPr>
            <w:tcW w:w="272" w:type="dxa"/>
            <w:tcBorders>
              <w:top w:val="nil"/>
              <w:left w:val="nil"/>
              <w:bottom w:val="nil"/>
              <w:right w:val="nil"/>
            </w:tcBorders>
          </w:tcPr>
          <w:p w14:paraId="6851A7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F9BC9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28</w:t>
            </w:r>
          </w:p>
        </w:tc>
        <w:tc>
          <w:tcPr>
            <w:tcW w:w="260" w:type="dxa"/>
            <w:tcBorders>
              <w:top w:val="nil"/>
              <w:left w:val="nil"/>
              <w:bottom w:val="nil"/>
              <w:right w:val="nil"/>
            </w:tcBorders>
          </w:tcPr>
          <w:p w14:paraId="3697EC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D6229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49</w:t>
            </w:r>
          </w:p>
        </w:tc>
        <w:tc>
          <w:tcPr>
            <w:tcW w:w="244" w:type="dxa"/>
            <w:tcBorders>
              <w:top w:val="nil"/>
              <w:left w:val="nil"/>
              <w:bottom w:val="nil"/>
              <w:right w:val="nil"/>
            </w:tcBorders>
          </w:tcPr>
          <w:p w14:paraId="39F197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04401D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40</w:t>
            </w:r>
            <w:r w:rsidRPr="004E7E5A">
              <w:rPr>
                <w:rFonts w:ascii="Times New Roman" w:hAnsi="Times New Roman"/>
                <w:color w:val="000000" w:themeColor="text1"/>
                <w:kern w:val="0"/>
                <w:sz w:val="24"/>
                <w:szCs w:val="24"/>
                <w:vertAlign w:val="superscript"/>
              </w:rPr>
              <w:t>*</w:t>
            </w:r>
          </w:p>
        </w:tc>
      </w:tr>
      <w:tr w:rsidR="001E3466" w:rsidRPr="004E7E5A" w14:paraId="72405DA0" w14:textId="77777777" w:rsidTr="00116073">
        <w:tc>
          <w:tcPr>
            <w:tcW w:w="1809" w:type="dxa"/>
            <w:tcBorders>
              <w:top w:val="nil"/>
              <w:left w:val="nil"/>
              <w:bottom w:val="nil"/>
              <w:right w:val="nil"/>
            </w:tcBorders>
          </w:tcPr>
          <w:p w14:paraId="52EDE7B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0BDE9F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6A2C3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26)</w:t>
            </w:r>
          </w:p>
        </w:tc>
        <w:tc>
          <w:tcPr>
            <w:tcW w:w="272" w:type="dxa"/>
            <w:tcBorders>
              <w:top w:val="nil"/>
              <w:left w:val="nil"/>
              <w:bottom w:val="nil"/>
              <w:right w:val="nil"/>
            </w:tcBorders>
          </w:tcPr>
          <w:p w14:paraId="5D3C1EB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67288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3)</w:t>
            </w:r>
          </w:p>
        </w:tc>
        <w:tc>
          <w:tcPr>
            <w:tcW w:w="260" w:type="dxa"/>
            <w:tcBorders>
              <w:top w:val="nil"/>
              <w:left w:val="nil"/>
              <w:bottom w:val="nil"/>
              <w:right w:val="nil"/>
            </w:tcBorders>
          </w:tcPr>
          <w:p w14:paraId="52E6B2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757DA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8)</w:t>
            </w:r>
          </w:p>
        </w:tc>
        <w:tc>
          <w:tcPr>
            <w:tcW w:w="244" w:type="dxa"/>
            <w:tcBorders>
              <w:top w:val="nil"/>
              <w:left w:val="nil"/>
              <w:bottom w:val="nil"/>
              <w:right w:val="nil"/>
            </w:tcBorders>
          </w:tcPr>
          <w:p w14:paraId="0065AD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57BFC0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9)</w:t>
            </w:r>
          </w:p>
        </w:tc>
      </w:tr>
      <w:tr w:rsidR="001E3466" w:rsidRPr="004E7E5A" w14:paraId="79890F21" w14:textId="77777777" w:rsidTr="00116073">
        <w:tc>
          <w:tcPr>
            <w:tcW w:w="1809" w:type="dxa"/>
            <w:tcBorders>
              <w:top w:val="nil"/>
              <w:left w:val="nil"/>
              <w:bottom w:val="nil"/>
              <w:right w:val="nil"/>
            </w:tcBorders>
          </w:tcPr>
          <w:p w14:paraId="2A54B8B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Fixasset</w:t>
            </w:r>
            <w:proofErr w:type="spellEnd"/>
          </w:p>
        </w:tc>
        <w:tc>
          <w:tcPr>
            <w:tcW w:w="272" w:type="dxa"/>
            <w:tcBorders>
              <w:top w:val="nil"/>
              <w:left w:val="nil"/>
              <w:bottom w:val="nil"/>
              <w:right w:val="nil"/>
            </w:tcBorders>
          </w:tcPr>
          <w:p w14:paraId="0F3E11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B3711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98</w:t>
            </w:r>
          </w:p>
        </w:tc>
        <w:tc>
          <w:tcPr>
            <w:tcW w:w="272" w:type="dxa"/>
            <w:tcBorders>
              <w:top w:val="nil"/>
              <w:left w:val="nil"/>
              <w:bottom w:val="nil"/>
              <w:right w:val="nil"/>
            </w:tcBorders>
          </w:tcPr>
          <w:p w14:paraId="6A9C99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4B36C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331</w:t>
            </w:r>
          </w:p>
        </w:tc>
        <w:tc>
          <w:tcPr>
            <w:tcW w:w="260" w:type="dxa"/>
            <w:tcBorders>
              <w:top w:val="nil"/>
              <w:left w:val="nil"/>
              <w:bottom w:val="nil"/>
              <w:right w:val="nil"/>
            </w:tcBorders>
          </w:tcPr>
          <w:p w14:paraId="424634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A5608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461</w:t>
            </w:r>
          </w:p>
        </w:tc>
        <w:tc>
          <w:tcPr>
            <w:tcW w:w="244" w:type="dxa"/>
            <w:tcBorders>
              <w:top w:val="nil"/>
              <w:left w:val="nil"/>
              <w:bottom w:val="nil"/>
              <w:right w:val="nil"/>
            </w:tcBorders>
          </w:tcPr>
          <w:p w14:paraId="718DF4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DE4B1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264</w:t>
            </w:r>
          </w:p>
        </w:tc>
      </w:tr>
      <w:tr w:rsidR="001E3466" w:rsidRPr="004E7E5A" w14:paraId="0B1F0FCC" w14:textId="77777777" w:rsidTr="00116073">
        <w:tc>
          <w:tcPr>
            <w:tcW w:w="1809" w:type="dxa"/>
            <w:tcBorders>
              <w:top w:val="nil"/>
              <w:left w:val="nil"/>
              <w:bottom w:val="nil"/>
              <w:right w:val="nil"/>
            </w:tcBorders>
          </w:tcPr>
          <w:p w14:paraId="1A1651B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5497C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F2D81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8)</w:t>
            </w:r>
          </w:p>
        </w:tc>
        <w:tc>
          <w:tcPr>
            <w:tcW w:w="272" w:type="dxa"/>
            <w:tcBorders>
              <w:top w:val="nil"/>
              <w:left w:val="nil"/>
              <w:bottom w:val="nil"/>
              <w:right w:val="nil"/>
            </w:tcBorders>
          </w:tcPr>
          <w:p w14:paraId="1FD372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DE536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98)</w:t>
            </w:r>
          </w:p>
        </w:tc>
        <w:tc>
          <w:tcPr>
            <w:tcW w:w="260" w:type="dxa"/>
            <w:tcBorders>
              <w:top w:val="nil"/>
              <w:left w:val="nil"/>
              <w:bottom w:val="nil"/>
              <w:right w:val="nil"/>
            </w:tcBorders>
          </w:tcPr>
          <w:p w14:paraId="2D7A83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002D4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07)</w:t>
            </w:r>
          </w:p>
        </w:tc>
        <w:tc>
          <w:tcPr>
            <w:tcW w:w="244" w:type="dxa"/>
            <w:tcBorders>
              <w:top w:val="nil"/>
              <w:left w:val="nil"/>
              <w:bottom w:val="nil"/>
              <w:right w:val="nil"/>
            </w:tcBorders>
          </w:tcPr>
          <w:p w14:paraId="17A9B9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54109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94)</w:t>
            </w:r>
          </w:p>
        </w:tc>
      </w:tr>
      <w:tr w:rsidR="001E3466" w:rsidRPr="004E7E5A" w14:paraId="7BB7F853" w14:textId="77777777" w:rsidTr="00116073">
        <w:tc>
          <w:tcPr>
            <w:tcW w:w="1809" w:type="dxa"/>
            <w:tcBorders>
              <w:top w:val="nil"/>
              <w:left w:val="nil"/>
              <w:bottom w:val="nil"/>
              <w:right w:val="nil"/>
            </w:tcBorders>
          </w:tcPr>
          <w:p w14:paraId="41ADB5D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Share</w:t>
            </w:r>
          </w:p>
        </w:tc>
        <w:tc>
          <w:tcPr>
            <w:tcW w:w="272" w:type="dxa"/>
            <w:tcBorders>
              <w:top w:val="nil"/>
              <w:left w:val="nil"/>
              <w:bottom w:val="nil"/>
              <w:right w:val="nil"/>
            </w:tcBorders>
          </w:tcPr>
          <w:p w14:paraId="4024C8F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E3DEA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52</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08616F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CED3A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50</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53EA545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FB229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46</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50E29D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20C334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46</w:t>
            </w:r>
            <w:r w:rsidRPr="004E7E5A">
              <w:rPr>
                <w:rFonts w:ascii="Times New Roman" w:hAnsi="Times New Roman"/>
                <w:color w:val="000000" w:themeColor="text1"/>
                <w:kern w:val="0"/>
                <w:sz w:val="24"/>
                <w:szCs w:val="24"/>
                <w:vertAlign w:val="superscript"/>
              </w:rPr>
              <w:t>***</w:t>
            </w:r>
          </w:p>
        </w:tc>
      </w:tr>
      <w:tr w:rsidR="001E3466" w:rsidRPr="004E7E5A" w14:paraId="785A98AA" w14:textId="77777777" w:rsidTr="00116073">
        <w:tc>
          <w:tcPr>
            <w:tcW w:w="1809" w:type="dxa"/>
            <w:tcBorders>
              <w:top w:val="nil"/>
              <w:left w:val="nil"/>
              <w:bottom w:val="nil"/>
              <w:right w:val="nil"/>
            </w:tcBorders>
          </w:tcPr>
          <w:p w14:paraId="5BBE852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370642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62A02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4)</w:t>
            </w:r>
          </w:p>
        </w:tc>
        <w:tc>
          <w:tcPr>
            <w:tcW w:w="272" w:type="dxa"/>
            <w:tcBorders>
              <w:top w:val="nil"/>
              <w:left w:val="nil"/>
              <w:bottom w:val="nil"/>
              <w:right w:val="nil"/>
            </w:tcBorders>
          </w:tcPr>
          <w:p w14:paraId="149C84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39A11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6)</w:t>
            </w:r>
          </w:p>
        </w:tc>
        <w:tc>
          <w:tcPr>
            <w:tcW w:w="260" w:type="dxa"/>
            <w:tcBorders>
              <w:top w:val="nil"/>
              <w:left w:val="nil"/>
              <w:bottom w:val="nil"/>
              <w:right w:val="nil"/>
            </w:tcBorders>
          </w:tcPr>
          <w:p w14:paraId="588FC8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F0302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6)</w:t>
            </w:r>
          </w:p>
        </w:tc>
        <w:tc>
          <w:tcPr>
            <w:tcW w:w="244" w:type="dxa"/>
            <w:tcBorders>
              <w:top w:val="nil"/>
              <w:left w:val="nil"/>
              <w:bottom w:val="nil"/>
              <w:right w:val="nil"/>
            </w:tcBorders>
          </w:tcPr>
          <w:p w14:paraId="518366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8F3B4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54)</w:t>
            </w:r>
          </w:p>
        </w:tc>
      </w:tr>
      <w:tr w:rsidR="001E3466" w:rsidRPr="004E7E5A" w14:paraId="06C08BD8" w14:textId="77777777" w:rsidTr="00116073">
        <w:tc>
          <w:tcPr>
            <w:tcW w:w="1809" w:type="dxa"/>
            <w:tcBorders>
              <w:top w:val="nil"/>
              <w:left w:val="nil"/>
              <w:bottom w:val="nil"/>
              <w:right w:val="nil"/>
            </w:tcBorders>
          </w:tcPr>
          <w:p w14:paraId="469FA5E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oe</w:t>
            </w:r>
            <w:proofErr w:type="spellEnd"/>
          </w:p>
        </w:tc>
        <w:tc>
          <w:tcPr>
            <w:tcW w:w="272" w:type="dxa"/>
            <w:tcBorders>
              <w:top w:val="nil"/>
              <w:left w:val="nil"/>
              <w:bottom w:val="nil"/>
              <w:right w:val="nil"/>
            </w:tcBorders>
          </w:tcPr>
          <w:p w14:paraId="75AC31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69E10C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95</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79A448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E8580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68</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5296CC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7E2F565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11</w:t>
            </w:r>
          </w:p>
        </w:tc>
        <w:tc>
          <w:tcPr>
            <w:tcW w:w="244" w:type="dxa"/>
            <w:tcBorders>
              <w:top w:val="nil"/>
              <w:left w:val="nil"/>
              <w:bottom w:val="nil"/>
              <w:right w:val="nil"/>
            </w:tcBorders>
          </w:tcPr>
          <w:p w14:paraId="7910F2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1A3F3A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50</w:t>
            </w:r>
          </w:p>
        </w:tc>
      </w:tr>
      <w:tr w:rsidR="001E3466" w:rsidRPr="004E7E5A" w14:paraId="737DF4A0" w14:textId="77777777" w:rsidTr="00116073">
        <w:tc>
          <w:tcPr>
            <w:tcW w:w="1809" w:type="dxa"/>
            <w:tcBorders>
              <w:top w:val="nil"/>
              <w:left w:val="nil"/>
              <w:bottom w:val="nil"/>
              <w:right w:val="nil"/>
            </w:tcBorders>
          </w:tcPr>
          <w:p w14:paraId="23C1931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5435C1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D5A03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45)</w:t>
            </w:r>
          </w:p>
        </w:tc>
        <w:tc>
          <w:tcPr>
            <w:tcW w:w="272" w:type="dxa"/>
            <w:tcBorders>
              <w:top w:val="nil"/>
              <w:left w:val="nil"/>
              <w:bottom w:val="nil"/>
              <w:right w:val="nil"/>
            </w:tcBorders>
          </w:tcPr>
          <w:p w14:paraId="714D36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3A2567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6)</w:t>
            </w:r>
          </w:p>
        </w:tc>
        <w:tc>
          <w:tcPr>
            <w:tcW w:w="260" w:type="dxa"/>
            <w:tcBorders>
              <w:top w:val="nil"/>
              <w:left w:val="nil"/>
              <w:bottom w:val="nil"/>
              <w:right w:val="nil"/>
            </w:tcBorders>
          </w:tcPr>
          <w:p w14:paraId="4812715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69294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6)</w:t>
            </w:r>
          </w:p>
        </w:tc>
        <w:tc>
          <w:tcPr>
            <w:tcW w:w="244" w:type="dxa"/>
            <w:tcBorders>
              <w:top w:val="nil"/>
              <w:left w:val="nil"/>
              <w:bottom w:val="nil"/>
              <w:right w:val="nil"/>
            </w:tcBorders>
          </w:tcPr>
          <w:p w14:paraId="405256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31BB24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3)</w:t>
            </w:r>
          </w:p>
        </w:tc>
      </w:tr>
      <w:tr w:rsidR="001E3466" w:rsidRPr="004E7E5A" w14:paraId="595E5BE0" w14:textId="77777777" w:rsidTr="00116073">
        <w:tc>
          <w:tcPr>
            <w:tcW w:w="1809" w:type="dxa"/>
            <w:tcBorders>
              <w:top w:val="nil"/>
              <w:left w:val="nil"/>
              <w:bottom w:val="nil"/>
              <w:right w:val="nil"/>
            </w:tcBorders>
          </w:tcPr>
          <w:p w14:paraId="421E894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irm age</w:t>
            </w:r>
          </w:p>
        </w:tc>
        <w:tc>
          <w:tcPr>
            <w:tcW w:w="272" w:type="dxa"/>
            <w:tcBorders>
              <w:top w:val="nil"/>
              <w:left w:val="nil"/>
              <w:bottom w:val="nil"/>
              <w:right w:val="nil"/>
            </w:tcBorders>
          </w:tcPr>
          <w:p w14:paraId="288512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142A654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71</w:t>
            </w:r>
            <w:r w:rsidRPr="004E7E5A">
              <w:rPr>
                <w:rFonts w:ascii="Times New Roman" w:hAnsi="Times New Roman"/>
                <w:color w:val="000000" w:themeColor="text1"/>
                <w:kern w:val="0"/>
                <w:sz w:val="24"/>
                <w:szCs w:val="24"/>
                <w:vertAlign w:val="superscript"/>
              </w:rPr>
              <w:t>***</w:t>
            </w:r>
          </w:p>
        </w:tc>
        <w:tc>
          <w:tcPr>
            <w:tcW w:w="272" w:type="dxa"/>
            <w:tcBorders>
              <w:top w:val="nil"/>
              <w:left w:val="nil"/>
              <w:bottom w:val="nil"/>
              <w:right w:val="nil"/>
            </w:tcBorders>
          </w:tcPr>
          <w:p w14:paraId="397CBE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019396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69</w:t>
            </w:r>
            <w:r w:rsidRPr="004E7E5A">
              <w:rPr>
                <w:rFonts w:ascii="Times New Roman" w:hAnsi="Times New Roman"/>
                <w:color w:val="000000" w:themeColor="text1"/>
                <w:kern w:val="0"/>
                <w:sz w:val="24"/>
                <w:szCs w:val="24"/>
                <w:vertAlign w:val="superscript"/>
              </w:rPr>
              <w:t>***</w:t>
            </w:r>
          </w:p>
        </w:tc>
        <w:tc>
          <w:tcPr>
            <w:tcW w:w="260" w:type="dxa"/>
            <w:tcBorders>
              <w:top w:val="nil"/>
              <w:left w:val="nil"/>
              <w:bottom w:val="nil"/>
              <w:right w:val="nil"/>
            </w:tcBorders>
          </w:tcPr>
          <w:p w14:paraId="161476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A1E58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25</w:t>
            </w:r>
            <w:r w:rsidRPr="004E7E5A">
              <w:rPr>
                <w:rFonts w:ascii="Times New Roman" w:hAnsi="Times New Roman"/>
                <w:color w:val="000000" w:themeColor="text1"/>
                <w:kern w:val="0"/>
                <w:sz w:val="24"/>
                <w:szCs w:val="24"/>
                <w:vertAlign w:val="superscript"/>
              </w:rPr>
              <w:t>***</w:t>
            </w:r>
          </w:p>
        </w:tc>
        <w:tc>
          <w:tcPr>
            <w:tcW w:w="244" w:type="dxa"/>
            <w:tcBorders>
              <w:top w:val="nil"/>
              <w:left w:val="nil"/>
              <w:bottom w:val="nil"/>
              <w:right w:val="nil"/>
            </w:tcBorders>
          </w:tcPr>
          <w:p w14:paraId="6943D2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69F790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06</w:t>
            </w:r>
            <w:r w:rsidRPr="004E7E5A">
              <w:rPr>
                <w:rFonts w:ascii="Times New Roman" w:hAnsi="Times New Roman"/>
                <w:color w:val="000000" w:themeColor="text1"/>
                <w:kern w:val="0"/>
                <w:sz w:val="24"/>
                <w:szCs w:val="24"/>
                <w:vertAlign w:val="superscript"/>
              </w:rPr>
              <w:t>***</w:t>
            </w:r>
          </w:p>
        </w:tc>
      </w:tr>
      <w:tr w:rsidR="001E3466" w:rsidRPr="004E7E5A" w14:paraId="23567C17" w14:textId="77777777" w:rsidTr="00116073">
        <w:tc>
          <w:tcPr>
            <w:tcW w:w="1809" w:type="dxa"/>
            <w:tcBorders>
              <w:top w:val="nil"/>
              <w:left w:val="nil"/>
              <w:bottom w:val="nil"/>
              <w:right w:val="nil"/>
            </w:tcBorders>
          </w:tcPr>
          <w:p w14:paraId="13F784B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9AACF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48E905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66)</w:t>
            </w:r>
          </w:p>
        </w:tc>
        <w:tc>
          <w:tcPr>
            <w:tcW w:w="272" w:type="dxa"/>
            <w:tcBorders>
              <w:top w:val="nil"/>
              <w:left w:val="nil"/>
              <w:bottom w:val="nil"/>
              <w:right w:val="nil"/>
            </w:tcBorders>
          </w:tcPr>
          <w:p w14:paraId="2E8E73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29E0FE4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81)</w:t>
            </w:r>
          </w:p>
        </w:tc>
        <w:tc>
          <w:tcPr>
            <w:tcW w:w="260" w:type="dxa"/>
            <w:tcBorders>
              <w:top w:val="nil"/>
              <w:left w:val="nil"/>
              <w:bottom w:val="nil"/>
              <w:right w:val="nil"/>
            </w:tcBorders>
          </w:tcPr>
          <w:p w14:paraId="378714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bottom w:val="nil"/>
              <w:right w:val="nil"/>
            </w:tcBorders>
          </w:tcPr>
          <w:p w14:paraId="5436BD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30)</w:t>
            </w:r>
          </w:p>
        </w:tc>
        <w:tc>
          <w:tcPr>
            <w:tcW w:w="244" w:type="dxa"/>
            <w:tcBorders>
              <w:top w:val="nil"/>
              <w:left w:val="nil"/>
              <w:bottom w:val="nil"/>
              <w:right w:val="nil"/>
            </w:tcBorders>
          </w:tcPr>
          <w:p w14:paraId="5306BE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bottom w:val="nil"/>
              <w:right w:val="nil"/>
            </w:tcBorders>
          </w:tcPr>
          <w:p w14:paraId="44B9B4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92)</w:t>
            </w:r>
          </w:p>
        </w:tc>
      </w:tr>
      <w:tr w:rsidR="001E3466" w:rsidRPr="004E7E5A" w14:paraId="67B821B1" w14:textId="77777777" w:rsidTr="00116073">
        <w:tc>
          <w:tcPr>
            <w:tcW w:w="1809" w:type="dxa"/>
            <w:tcBorders>
              <w:top w:val="nil"/>
              <w:left w:val="nil"/>
              <w:right w:val="nil"/>
            </w:tcBorders>
          </w:tcPr>
          <w:p w14:paraId="47E34D4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_cons</w:t>
            </w:r>
          </w:p>
        </w:tc>
        <w:tc>
          <w:tcPr>
            <w:tcW w:w="272" w:type="dxa"/>
            <w:tcBorders>
              <w:top w:val="nil"/>
              <w:left w:val="nil"/>
              <w:right w:val="nil"/>
            </w:tcBorders>
          </w:tcPr>
          <w:p w14:paraId="76179AB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0297521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5.568</w:t>
            </w:r>
            <w:r w:rsidRPr="004E7E5A">
              <w:rPr>
                <w:rFonts w:ascii="Times New Roman" w:hAnsi="Times New Roman"/>
                <w:color w:val="000000" w:themeColor="text1"/>
                <w:kern w:val="0"/>
                <w:sz w:val="24"/>
                <w:szCs w:val="24"/>
                <w:vertAlign w:val="superscript"/>
              </w:rPr>
              <w:t>***</w:t>
            </w:r>
          </w:p>
        </w:tc>
        <w:tc>
          <w:tcPr>
            <w:tcW w:w="272" w:type="dxa"/>
            <w:tcBorders>
              <w:top w:val="nil"/>
              <w:left w:val="nil"/>
              <w:right w:val="nil"/>
            </w:tcBorders>
          </w:tcPr>
          <w:p w14:paraId="023547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50F379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6.033</w:t>
            </w:r>
            <w:r w:rsidRPr="004E7E5A">
              <w:rPr>
                <w:rFonts w:ascii="Times New Roman" w:hAnsi="Times New Roman"/>
                <w:color w:val="000000" w:themeColor="text1"/>
                <w:kern w:val="0"/>
                <w:sz w:val="24"/>
                <w:szCs w:val="24"/>
                <w:vertAlign w:val="superscript"/>
              </w:rPr>
              <w:t>***</w:t>
            </w:r>
          </w:p>
        </w:tc>
        <w:tc>
          <w:tcPr>
            <w:tcW w:w="260" w:type="dxa"/>
            <w:tcBorders>
              <w:top w:val="nil"/>
              <w:left w:val="nil"/>
              <w:right w:val="nil"/>
            </w:tcBorders>
          </w:tcPr>
          <w:p w14:paraId="2789AB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679249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0.719</w:t>
            </w:r>
            <w:r w:rsidRPr="004E7E5A">
              <w:rPr>
                <w:rFonts w:ascii="Times New Roman" w:hAnsi="Times New Roman"/>
                <w:color w:val="000000" w:themeColor="text1"/>
                <w:kern w:val="0"/>
                <w:sz w:val="24"/>
                <w:szCs w:val="24"/>
                <w:vertAlign w:val="superscript"/>
              </w:rPr>
              <w:t>***</w:t>
            </w:r>
          </w:p>
        </w:tc>
        <w:tc>
          <w:tcPr>
            <w:tcW w:w="244" w:type="dxa"/>
            <w:tcBorders>
              <w:top w:val="nil"/>
              <w:left w:val="nil"/>
              <w:right w:val="nil"/>
            </w:tcBorders>
          </w:tcPr>
          <w:p w14:paraId="720A1B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right w:val="nil"/>
            </w:tcBorders>
          </w:tcPr>
          <w:p w14:paraId="08DED5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50.618</w:t>
            </w:r>
            <w:r w:rsidRPr="004E7E5A">
              <w:rPr>
                <w:rFonts w:ascii="Times New Roman" w:hAnsi="Times New Roman"/>
                <w:color w:val="000000" w:themeColor="text1"/>
                <w:kern w:val="0"/>
                <w:sz w:val="24"/>
                <w:szCs w:val="24"/>
                <w:vertAlign w:val="superscript"/>
              </w:rPr>
              <w:t>***</w:t>
            </w:r>
          </w:p>
        </w:tc>
      </w:tr>
      <w:tr w:rsidR="001E3466" w:rsidRPr="004E7E5A" w14:paraId="554BD188" w14:textId="77777777" w:rsidTr="00116073">
        <w:tc>
          <w:tcPr>
            <w:tcW w:w="1809" w:type="dxa"/>
            <w:tcBorders>
              <w:top w:val="nil"/>
              <w:left w:val="nil"/>
              <w:right w:val="nil"/>
            </w:tcBorders>
          </w:tcPr>
          <w:p w14:paraId="1DF166F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right w:val="nil"/>
            </w:tcBorders>
          </w:tcPr>
          <w:p w14:paraId="51078E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29FE71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8.01)</w:t>
            </w:r>
          </w:p>
        </w:tc>
        <w:tc>
          <w:tcPr>
            <w:tcW w:w="272" w:type="dxa"/>
            <w:tcBorders>
              <w:top w:val="nil"/>
              <w:left w:val="nil"/>
              <w:right w:val="nil"/>
            </w:tcBorders>
          </w:tcPr>
          <w:p w14:paraId="216137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29A90A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8.54)</w:t>
            </w:r>
          </w:p>
        </w:tc>
        <w:tc>
          <w:tcPr>
            <w:tcW w:w="260" w:type="dxa"/>
            <w:tcBorders>
              <w:top w:val="nil"/>
              <w:left w:val="nil"/>
              <w:right w:val="nil"/>
            </w:tcBorders>
          </w:tcPr>
          <w:p w14:paraId="5501DC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4364B4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70)</w:t>
            </w:r>
          </w:p>
        </w:tc>
        <w:tc>
          <w:tcPr>
            <w:tcW w:w="244" w:type="dxa"/>
            <w:tcBorders>
              <w:top w:val="nil"/>
              <w:left w:val="nil"/>
              <w:right w:val="nil"/>
            </w:tcBorders>
          </w:tcPr>
          <w:p w14:paraId="09806A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right w:val="nil"/>
            </w:tcBorders>
          </w:tcPr>
          <w:p w14:paraId="1E7A4F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6.69)</w:t>
            </w:r>
          </w:p>
        </w:tc>
      </w:tr>
      <w:tr w:rsidR="001E3466" w:rsidRPr="004E7E5A" w14:paraId="2F3C594B" w14:textId="77777777" w:rsidTr="00116073">
        <w:tc>
          <w:tcPr>
            <w:tcW w:w="1809" w:type="dxa"/>
            <w:tcBorders>
              <w:top w:val="nil"/>
              <w:left w:val="nil"/>
              <w:right w:val="nil"/>
            </w:tcBorders>
          </w:tcPr>
          <w:p w14:paraId="58B2366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72" w:type="dxa"/>
            <w:tcBorders>
              <w:top w:val="nil"/>
              <w:left w:val="nil"/>
              <w:right w:val="nil"/>
            </w:tcBorders>
          </w:tcPr>
          <w:p w14:paraId="47DE12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2D69D6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505D73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2C1783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0" w:type="dxa"/>
            <w:tcBorders>
              <w:top w:val="nil"/>
              <w:left w:val="nil"/>
              <w:right w:val="nil"/>
            </w:tcBorders>
          </w:tcPr>
          <w:p w14:paraId="1D2AE0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10F903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4" w:type="dxa"/>
            <w:tcBorders>
              <w:top w:val="nil"/>
              <w:left w:val="nil"/>
              <w:right w:val="nil"/>
            </w:tcBorders>
          </w:tcPr>
          <w:p w14:paraId="3C0B960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right w:val="nil"/>
            </w:tcBorders>
          </w:tcPr>
          <w:p w14:paraId="2387E3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1C940C31" w14:textId="77777777" w:rsidTr="00116073">
        <w:tc>
          <w:tcPr>
            <w:tcW w:w="1809" w:type="dxa"/>
            <w:tcBorders>
              <w:top w:val="nil"/>
              <w:left w:val="nil"/>
              <w:right w:val="nil"/>
            </w:tcBorders>
          </w:tcPr>
          <w:p w14:paraId="393A4FD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72" w:type="dxa"/>
            <w:tcBorders>
              <w:top w:val="nil"/>
              <w:left w:val="nil"/>
              <w:right w:val="nil"/>
            </w:tcBorders>
          </w:tcPr>
          <w:p w14:paraId="0D15AA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1337B7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5B826B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35663C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0" w:type="dxa"/>
            <w:tcBorders>
              <w:top w:val="nil"/>
              <w:left w:val="nil"/>
              <w:right w:val="nil"/>
            </w:tcBorders>
          </w:tcPr>
          <w:p w14:paraId="2E2DA5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top w:val="nil"/>
              <w:left w:val="nil"/>
              <w:right w:val="nil"/>
            </w:tcBorders>
          </w:tcPr>
          <w:p w14:paraId="28387C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4" w:type="dxa"/>
            <w:tcBorders>
              <w:top w:val="nil"/>
              <w:left w:val="nil"/>
              <w:right w:val="nil"/>
            </w:tcBorders>
          </w:tcPr>
          <w:p w14:paraId="1A002D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top w:val="nil"/>
              <w:left w:val="nil"/>
              <w:right w:val="nil"/>
            </w:tcBorders>
          </w:tcPr>
          <w:p w14:paraId="13D2E4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4F5C1162" w14:textId="77777777" w:rsidTr="00116073">
        <w:tc>
          <w:tcPr>
            <w:tcW w:w="1809" w:type="dxa"/>
            <w:tcBorders>
              <w:left w:val="nil"/>
              <w:right w:val="nil"/>
            </w:tcBorders>
          </w:tcPr>
          <w:p w14:paraId="76A46E8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72" w:type="dxa"/>
            <w:tcBorders>
              <w:left w:val="nil"/>
              <w:right w:val="nil"/>
            </w:tcBorders>
          </w:tcPr>
          <w:p w14:paraId="1D31B3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right w:val="nil"/>
            </w:tcBorders>
          </w:tcPr>
          <w:p w14:paraId="16D02E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72" w:type="dxa"/>
            <w:tcBorders>
              <w:left w:val="nil"/>
              <w:right w:val="nil"/>
            </w:tcBorders>
          </w:tcPr>
          <w:p w14:paraId="4B84FB8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right w:val="nil"/>
            </w:tcBorders>
          </w:tcPr>
          <w:p w14:paraId="47B235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60" w:type="dxa"/>
            <w:tcBorders>
              <w:left w:val="nil"/>
              <w:right w:val="nil"/>
            </w:tcBorders>
          </w:tcPr>
          <w:p w14:paraId="1AB55F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right w:val="nil"/>
            </w:tcBorders>
          </w:tcPr>
          <w:p w14:paraId="3B2B74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44" w:type="dxa"/>
            <w:tcBorders>
              <w:left w:val="nil"/>
              <w:right w:val="nil"/>
            </w:tcBorders>
          </w:tcPr>
          <w:p w14:paraId="0D2257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left w:val="nil"/>
              <w:right w:val="nil"/>
            </w:tcBorders>
          </w:tcPr>
          <w:p w14:paraId="798A72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r>
      <w:tr w:rsidR="001E3466" w:rsidRPr="004E7E5A" w14:paraId="6F997CCC" w14:textId="77777777" w:rsidTr="00116073">
        <w:tc>
          <w:tcPr>
            <w:tcW w:w="1809" w:type="dxa"/>
            <w:tcBorders>
              <w:left w:val="nil"/>
              <w:bottom w:val="single" w:sz="4" w:space="0" w:color="auto"/>
              <w:right w:val="nil"/>
            </w:tcBorders>
          </w:tcPr>
          <w:p w14:paraId="1A13AB5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72" w:type="dxa"/>
            <w:tcBorders>
              <w:left w:val="nil"/>
              <w:bottom w:val="single" w:sz="4" w:space="0" w:color="auto"/>
              <w:right w:val="nil"/>
            </w:tcBorders>
          </w:tcPr>
          <w:p w14:paraId="7FA171D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bottom w:val="single" w:sz="4" w:space="0" w:color="auto"/>
              <w:right w:val="nil"/>
            </w:tcBorders>
          </w:tcPr>
          <w:p w14:paraId="6F9A00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637.859</w:t>
            </w:r>
          </w:p>
        </w:tc>
        <w:tc>
          <w:tcPr>
            <w:tcW w:w="272" w:type="dxa"/>
            <w:tcBorders>
              <w:left w:val="nil"/>
              <w:bottom w:val="single" w:sz="4" w:space="0" w:color="auto"/>
              <w:right w:val="nil"/>
            </w:tcBorders>
          </w:tcPr>
          <w:p w14:paraId="021CB5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bottom w:val="single" w:sz="4" w:space="0" w:color="auto"/>
              <w:right w:val="nil"/>
            </w:tcBorders>
          </w:tcPr>
          <w:p w14:paraId="227A15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788.118</w:t>
            </w:r>
          </w:p>
        </w:tc>
        <w:tc>
          <w:tcPr>
            <w:tcW w:w="260" w:type="dxa"/>
            <w:tcBorders>
              <w:left w:val="nil"/>
              <w:bottom w:val="single" w:sz="4" w:space="0" w:color="auto"/>
              <w:right w:val="nil"/>
            </w:tcBorders>
          </w:tcPr>
          <w:p w14:paraId="408F73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3" w:type="dxa"/>
            <w:tcBorders>
              <w:left w:val="nil"/>
              <w:bottom w:val="single" w:sz="4" w:space="0" w:color="auto"/>
              <w:right w:val="nil"/>
            </w:tcBorders>
          </w:tcPr>
          <w:p w14:paraId="5A4463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802.599</w:t>
            </w:r>
          </w:p>
        </w:tc>
        <w:tc>
          <w:tcPr>
            <w:tcW w:w="244" w:type="dxa"/>
            <w:tcBorders>
              <w:left w:val="nil"/>
              <w:bottom w:val="single" w:sz="4" w:space="0" w:color="auto"/>
              <w:right w:val="nil"/>
            </w:tcBorders>
          </w:tcPr>
          <w:p w14:paraId="0CAAAA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54" w:type="dxa"/>
            <w:tcBorders>
              <w:left w:val="nil"/>
              <w:bottom w:val="single" w:sz="4" w:space="0" w:color="auto"/>
              <w:right w:val="nil"/>
            </w:tcBorders>
          </w:tcPr>
          <w:p w14:paraId="0A6C16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812.657</w:t>
            </w:r>
          </w:p>
        </w:tc>
      </w:tr>
    </w:tbl>
    <w:p w14:paraId="6E55A0A2"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second stage of a two-stage least squares (2SLS) model based on Equation (1) to test hypothesis 1, using an instrumental variable approach to control for the potentially endogenous relationship between the directors’ network centrality and CSR disclosure quality. 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variables are provided in Appendix A.</w:t>
      </w:r>
    </w:p>
    <w:p w14:paraId="660050E0"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52B7C1D"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60453D19"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B45DCBE"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22325E1C"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01512008"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20468DCD"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4DBAC279"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10C36880"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38CABB3"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6A3CA85"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449D17A6"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9A11225"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1342034A"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3C73F2DC" w14:textId="77777777" w:rsidR="008F4163" w:rsidRPr="004E7E5A" w:rsidRDefault="008F4163" w:rsidP="00A53CFE">
      <w:pPr>
        <w:autoSpaceDE w:val="0"/>
        <w:autoSpaceDN w:val="0"/>
        <w:adjustRightInd w:val="0"/>
        <w:jc w:val="center"/>
        <w:rPr>
          <w:rFonts w:ascii="Times New Roman" w:eastAsia="宋体" w:hAnsi="Times New Roman"/>
          <w:b/>
          <w:bCs/>
          <w:color w:val="000000" w:themeColor="text1"/>
          <w:sz w:val="24"/>
          <w:szCs w:val="24"/>
        </w:rPr>
      </w:pPr>
    </w:p>
    <w:p w14:paraId="146A0537" w14:textId="45A740F6"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6</w:t>
      </w:r>
    </w:p>
    <w:p w14:paraId="4256CE25"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Moderating Role of Marketing Strategy</w:t>
      </w:r>
    </w:p>
    <w:tbl>
      <w:tblPr>
        <w:tblW w:w="5000" w:type="pct"/>
        <w:tblLook w:val="0000" w:firstRow="0" w:lastRow="0" w:firstColumn="0" w:lastColumn="0" w:noHBand="0" w:noVBand="0"/>
      </w:tblPr>
      <w:tblGrid>
        <w:gridCol w:w="2671"/>
        <w:gridCol w:w="252"/>
        <w:gridCol w:w="1357"/>
        <w:gridCol w:w="253"/>
        <w:gridCol w:w="1341"/>
        <w:gridCol w:w="246"/>
        <w:gridCol w:w="1357"/>
        <w:gridCol w:w="236"/>
        <w:gridCol w:w="1357"/>
      </w:tblGrid>
      <w:tr w:rsidR="001E3466" w:rsidRPr="004E7E5A" w14:paraId="6BDCA90F" w14:textId="77777777" w:rsidTr="00116073">
        <w:tc>
          <w:tcPr>
            <w:tcW w:w="2671" w:type="dxa"/>
            <w:tcBorders>
              <w:top w:val="single" w:sz="4" w:space="0" w:color="auto"/>
              <w:left w:val="nil"/>
              <w:bottom w:val="single" w:sz="4" w:space="0" w:color="auto"/>
              <w:right w:val="nil"/>
            </w:tcBorders>
          </w:tcPr>
          <w:p w14:paraId="172F4001"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52" w:type="dxa"/>
            <w:tcBorders>
              <w:top w:val="single" w:sz="4" w:space="0" w:color="auto"/>
              <w:left w:val="nil"/>
              <w:right w:val="nil"/>
            </w:tcBorders>
          </w:tcPr>
          <w:p w14:paraId="0AB722A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57" w:type="dxa"/>
            <w:tcBorders>
              <w:top w:val="single" w:sz="4" w:space="0" w:color="auto"/>
              <w:left w:val="nil"/>
              <w:bottom w:val="single" w:sz="4" w:space="0" w:color="auto"/>
              <w:right w:val="nil"/>
            </w:tcBorders>
          </w:tcPr>
          <w:p w14:paraId="2EBA4F8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53" w:type="dxa"/>
            <w:tcBorders>
              <w:top w:val="single" w:sz="4" w:space="0" w:color="auto"/>
              <w:left w:val="nil"/>
              <w:right w:val="nil"/>
            </w:tcBorders>
          </w:tcPr>
          <w:p w14:paraId="3C8960C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41" w:type="dxa"/>
            <w:tcBorders>
              <w:top w:val="single" w:sz="4" w:space="0" w:color="auto"/>
              <w:left w:val="nil"/>
              <w:bottom w:val="single" w:sz="4" w:space="0" w:color="auto"/>
              <w:right w:val="nil"/>
            </w:tcBorders>
          </w:tcPr>
          <w:p w14:paraId="7D52ACB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46" w:type="dxa"/>
            <w:tcBorders>
              <w:top w:val="single" w:sz="4" w:space="0" w:color="auto"/>
              <w:left w:val="nil"/>
              <w:right w:val="nil"/>
            </w:tcBorders>
          </w:tcPr>
          <w:p w14:paraId="67B92DC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57" w:type="dxa"/>
            <w:tcBorders>
              <w:top w:val="single" w:sz="4" w:space="0" w:color="auto"/>
              <w:left w:val="nil"/>
              <w:bottom w:val="single" w:sz="4" w:space="0" w:color="auto"/>
              <w:right w:val="nil"/>
            </w:tcBorders>
          </w:tcPr>
          <w:p w14:paraId="461D9C1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36" w:type="dxa"/>
            <w:tcBorders>
              <w:top w:val="single" w:sz="4" w:space="0" w:color="auto"/>
              <w:left w:val="nil"/>
              <w:right w:val="nil"/>
            </w:tcBorders>
          </w:tcPr>
          <w:p w14:paraId="78F9B05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57" w:type="dxa"/>
            <w:tcBorders>
              <w:top w:val="single" w:sz="4" w:space="0" w:color="auto"/>
              <w:left w:val="nil"/>
              <w:bottom w:val="single" w:sz="4" w:space="0" w:color="auto"/>
              <w:right w:val="nil"/>
            </w:tcBorders>
          </w:tcPr>
          <w:p w14:paraId="1DEEC3D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74A4CB6F" w14:textId="77777777" w:rsidTr="00116073">
        <w:tc>
          <w:tcPr>
            <w:tcW w:w="2671" w:type="dxa"/>
            <w:tcBorders>
              <w:top w:val="single" w:sz="4" w:space="0" w:color="auto"/>
              <w:left w:val="nil"/>
              <w:bottom w:val="nil"/>
              <w:right w:val="nil"/>
            </w:tcBorders>
          </w:tcPr>
          <w:p w14:paraId="0B4E91F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52" w:type="dxa"/>
            <w:tcBorders>
              <w:left w:val="nil"/>
              <w:bottom w:val="nil"/>
              <w:right w:val="nil"/>
            </w:tcBorders>
          </w:tcPr>
          <w:p w14:paraId="6043AC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single" w:sz="4" w:space="0" w:color="auto"/>
              <w:left w:val="nil"/>
              <w:bottom w:val="nil"/>
              <w:right w:val="nil"/>
            </w:tcBorders>
          </w:tcPr>
          <w:p w14:paraId="1F44DF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4.694</w:t>
            </w:r>
            <w:r w:rsidRPr="004E7E5A">
              <w:rPr>
                <w:rFonts w:ascii="Times New Roman" w:hAnsi="Times New Roman"/>
                <w:color w:val="000000" w:themeColor="text1"/>
                <w:kern w:val="0"/>
                <w:sz w:val="24"/>
                <w:vertAlign w:val="superscript"/>
              </w:rPr>
              <w:t>***</w:t>
            </w:r>
          </w:p>
        </w:tc>
        <w:tc>
          <w:tcPr>
            <w:tcW w:w="253" w:type="dxa"/>
            <w:tcBorders>
              <w:left w:val="nil"/>
              <w:bottom w:val="nil"/>
              <w:right w:val="nil"/>
            </w:tcBorders>
          </w:tcPr>
          <w:p w14:paraId="3050BC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single" w:sz="4" w:space="0" w:color="auto"/>
              <w:left w:val="nil"/>
              <w:bottom w:val="nil"/>
              <w:right w:val="nil"/>
            </w:tcBorders>
          </w:tcPr>
          <w:p w14:paraId="244F11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left w:val="nil"/>
              <w:bottom w:val="nil"/>
              <w:right w:val="nil"/>
            </w:tcBorders>
          </w:tcPr>
          <w:p w14:paraId="0861A2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single" w:sz="4" w:space="0" w:color="auto"/>
              <w:left w:val="nil"/>
              <w:bottom w:val="nil"/>
              <w:right w:val="nil"/>
            </w:tcBorders>
          </w:tcPr>
          <w:p w14:paraId="24A96B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left w:val="nil"/>
              <w:bottom w:val="nil"/>
              <w:right w:val="nil"/>
            </w:tcBorders>
          </w:tcPr>
          <w:p w14:paraId="129D86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single" w:sz="4" w:space="0" w:color="auto"/>
              <w:left w:val="nil"/>
              <w:bottom w:val="nil"/>
              <w:right w:val="nil"/>
            </w:tcBorders>
          </w:tcPr>
          <w:p w14:paraId="40400F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D71069A" w14:textId="77777777" w:rsidTr="00116073">
        <w:tc>
          <w:tcPr>
            <w:tcW w:w="2671" w:type="dxa"/>
            <w:tcBorders>
              <w:top w:val="nil"/>
              <w:left w:val="nil"/>
              <w:bottom w:val="nil"/>
              <w:right w:val="nil"/>
            </w:tcBorders>
          </w:tcPr>
          <w:p w14:paraId="711D5EC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0EC8EEA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D783C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9)</w:t>
            </w:r>
          </w:p>
        </w:tc>
        <w:tc>
          <w:tcPr>
            <w:tcW w:w="253" w:type="dxa"/>
            <w:tcBorders>
              <w:top w:val="nil"/>
              <w:left w:val="nil"/>
              <w:bottom w:val="nil"/>
              <w:right w:val="nil"/>
            </w:tcBorders>
          </w:tcPr>
          <w:p w14:paraId="18BEB7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678E28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53B6B6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37FD5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7A3D9B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884E5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B5290D0" w14:textId="77777777" w:rsidTr="00116073">
        <w:tc>
          <w:tcPr>
            <w:tcW w:w="2671" w:type="dxa"/>
            <w:tcBorders>
              <w:top w:val="nil"/>
              <w:left w:val="nil"/>
              <w:bottom w:val="nil"/>
              <w:right w:val="nil"/>
            </w:tcBorders>
          </w:tcPr>
          <w:p w14:paraId="4416F19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Advertising</w:t>
            </w:r>
            <w:proofErr w:type="spellEnd"/>
          </w:p>
        </w:tc>
        <w:tc>
          <w:tcPr>
            <w:tcW w:w="252" w:type="dxa"/>
            <w:tcBorders>
              <w:top w:val="nil"/>
              <w:left w:val="nil"/>
              <w:bottom w:val="nil"/>
              <w:right w:val="nil"/>
            </w:tcBorders>
          </w:tcPr>
          <w:p w14:paraId="3F3F68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E98E2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2.603</w:t>
            </w:r>
            <w:r w:rsidRPr="004E7E5A">
              <w:rPr>
                <w:rFonts w:ascii="Times New Roman" w:hAnsi="Times New Roman"/>
                <w:color w:val="000000" w:themeColor="text1"/>
                <w:kern w:val="0"/>
                <w:sz w:val="24"/>
                <w:vertAlign w:val="superscript"/>
              </w:rPr>
              <w:t>**</w:t>
            </w:r>
          </w:p>
        </w:tc>
        <w:tc>
          <w:tcPr>
            <w:tcW w:w="253" w:type="dxa"/>
            <w:tcBorders>
              <w:top w:val="nil"/>
              <w:left w:val="nil"/>
              <w:bottom w:val="nil"/>
              <w:right w:val="nil"/>
            </w:tcBorders>
          </w:tcPr>
          <w:p w14:paraId="4A2C6C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2546382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11E405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3B8E1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16BB80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2394D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6F5C22B" w14:textId="77777777" w:rsidTr="00116073">
        <w:tc>
          <w:tcPr>
            <w:tcW w:w="2671" w:type="dxa"/>
            <w:tcBorders>
              <w:top w:val="nil"/>
              <w:left w:val="nil"/>
              <w:bottom w:val="nil"/>
              <w:right w:val="nil"/>
            </w:tcBorders>
          </w:tcPr>
          <w:p w14:paraId="098A50C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1A48EA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A4A008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31)</w:t>
            </w:r>
          </w:p>
        </w:tc>
        <w:tc>
          <w:tcPr>
            <w:tcW w:w="253" w:type="dxa"/>
            <w:tcBorders>
              <w:top w:val="nil"/>
              <w:left w:val="nil"/>
              <w:bottom w:val="nil"/>
              <w:right w:val="nil"/>
            </w:tcBorders>
          </w:tcPr>
          <w:p w14:paraId="0402F2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000C50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736834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FC259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5DF0C4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8B871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9A4B1B6" w14:textId="77777777" w:rsidTr="00116073">
        <w:tc>
          <w:tcPr>
            <w:tcW w:w="2671" w:type="dxa"/>
            <w:tcBorders>
              <w:top w:val="nil"/>
              <w:left w:val="nil"/>
              <w:bottom w:val="nil"/>
              <w:right w:val="nil"/>
            </w:tcBorders>
          </w:tcPr>
          <w:p w14:paraId="2D26C82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52" w:type="dxa"/>
            <w:tcBorders>
              <w:top w:val="nil"/>
              <w:left w:val="nil"/>
              <w:bottom w:val="nil"/>
              <w:right w:val="nil"/>
            </w:tcBorders>
          </w:tcPr>
          <w:p w14:paraId="43D98C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0BFE98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41308E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7ECC47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01</w:t>
            </w:r>
            <w:r w:rsidRPr="004E7E5A">
              <w:rPr>
                <w:rFonts w:ascii="Times New Roman" w:hAnsi="Times New Roman"/>
                <w:color w:val="000000" w:themeColor="text1"/>
                <w:kern w:val="0"/>
                <w:sz w:val="24"/>
                <w:vertAlign w:val="superscript"/>
              </w:rPr>
              <w:t>***</w:t>
            </w:r>
          </w:p>
        </w:tc>
        <w:tc>
          <w:tcPr>
            <w:tcW w:w="246" w:type="dxa"/>
            <w:tcBorders>
              <w:top w:val="nil"/>
              <w:left w:val="nil"/>
              <w:bottom w:val="nil"/>
              <w:right w:val="nil"/>
            </w:tcBorders>
          </w:tcPr>
          <w:p w14:paraId="7DD8D3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024536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3447DB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3AE88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0E5E115" w14:textId="77777777" w:rsidTr="00116073">
        <w:tc>
          <w:tcPr>
            <w:tcW w:w="2671" w:type="dxa"/>
            <w:tcBorders>
              <w:top w:val="nil"/>
              <w:left w:val="nil"/>
              <w:bottom w:val="nil"/>
              <w:right w:val="nil"/>
            </w:tcBorders>
          </w:tcPr>
          <w:p w14:paraId="5E4245B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2F7888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E173B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C539A2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4E4D00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5)</w:t>
            </w:r>
          </w:p>
        </w:tc>
        <w:tc>
          <w:tcPr>
            <w:tcW w:w="246" w:type="dxa"/>
            <w:tcBorders>
              <w:top w:val="nil"/>
              <w:left w:val="nil"/>
              <w:bottom w:val="nil"/>
              <w:right w:val="nil"/>
            </w:tcBorders>
          </w:tcPr>
          <w:p w14:paraId="7B13CC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1A66B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286CC4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FC984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BDF7EF4" w14:textId="77777777" w:rsidTr="00116073">
        <w:tc>
          <w:tcPr>
            <w:tcW w:w="2671" w:type="dxa"/>
            <w:tcBorders>
              <w:top w:val="nil"/>
              <w:left w:val="nil"/>
              <w:bottom w:val="nil"/>
              <w:right w:val="nil"/>
            </w:tcBorders>
          </w:tcPr>
          <w:p w14:paraId="2DF8AB6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Advertising</w:t>
            </w:r>
            <w:proofErr w:type="spellEnd"/>
          </w:p>
        </w:tc>
        <w:tc>
          <w:tcPr>
            <w:tcW w:w="252" w:type="dxa"/>
            <w:tcBorders>
              <w:top w:val="nil"/>
              <w:left w:val="nil"/>
              <w:bottom w:val="nil"/>
              <w:right w:val="nil"/>
            </w:tcBorders>
          </w:tcPr>
          <w:p w14:paraId="37D3B6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5016D0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6373BB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5FFAA4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893</w:t>
            </w:r>
            <w:r w:rsidRPr="004E7E5A">
              <w:rPr>
                <w:rFonts w:ascii="Times New Roman" w:hAnsi="Times New Roman"/>
                <w:color w:val="000000" w:themeColor="text1"/>
                <w:kern w:val="0"/>
                <w:sz w:val="24"/>
                <w:vertAlign w:val="superscript"/>
              </w:rPr>
              <w:t>*</w:t>
            </w:r>
          </w:p>
        </w:tc>
        <w:tc>
          <w:tcPr>
            <w:tcW w:w="246" w:type="dxa"/>
            <w:tcBorders>
              <w:top w:val="nil"/>
              <w:left w:val="nil"/>
              <w:bottom w:val="nil"/>
              <w:right w:val="nil"/>
            </w:tcBorders>
          </w:tcPr>
          <w:p w14:paraId="2D86F9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E1BCC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7B8AA8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1179E1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6B3E4C1" w14:textId="77777777" w:rsidTr="00116073">
        <w:tc>
          <w:tcPr>
            <w:tcW w:w="2671" w:type="dxa"/>
            <w:tcBorders>
              <w:top w:val="nil"/>
              <w:left w:val="nil"/>
              <w:bottom w:val="nil"/>
              <w:right w:val="nil"/>
            </w:tcBorders>
          </w:tcPr>
          <w:p w14:paraId="18161A8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230476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D393A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7857A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76BCE1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72)</w:t>
            </w:r>
          </w:p>
        </w:tc>
        <w:tc>
          <w:tcPr>
            <w:tcW w:w="246" w:type="dxa"/>
            <w:tcBorders>
              <w:top w:val="nil"/>
              <w:left w:val="nil"/>
              <w:bottom w:val="nil"/>
              <w:right w:val="nil"/>
            </w:tcBorders>
          </w:tcPr>
          <w:p w14:paraId="471377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50CF31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379941F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0D84B22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0C771DE" w14:textId="77777777" w:rsidTr="00116073">
        <w:tc>
          <w:tcPr>
            <w:tcW w:w="2671" w:type="dxa"/>
            <w:tcBorders>
              <w:top w:val="nil"/>
              <w:left w:val="nil"/>
              <w:bottom w:val="nil"/>
              <w:right w:val="nil"/>
            </w:tcBorders>
          </w:tcPr>
          <w:p w14:paraId="2E5B7E6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52" w:type="dxa"/>
            <w:tcBorders>
              <w:top w:val="nil"/>
              <w:left w:val="nil"/>
              <w:bottom w:val="nil"/>
              <w:right w:val="nil"/>
            </w:tcBorders>
          </w:tcPr>
          <w:p w14:paraId="070C26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83D59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64A692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655893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12107E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1DCB18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6.510</w:t>
            </w:r>
            <w:r w:rsidRPr="004E7E5A">
              <w:rPr>
                <w:rFonts w:ascii="Times New Roman" w:hAnsi="Times New Roman"/>
                <w:color w:val="000000" w:themeColor="text1"/>
                <w:kern w:val="0"/>
                <w:sz w:val="24"/>
                <w:vertAlign w:val="superscript"/>
              </w:rPr>
              <w:t>***</w:t>
            </w:r>
          </w:p>
        </w:tc>
        <w:tc>
          <w:tcPr>
            <w:tcW w:w="236" w:type="dxa"/>
            <w:tcBorders>
              <w:top w:val="nil"/>
              <w:left w:val="nil"/>
              <w:bottom w:val="nil"/>
              <w:right w:val="nil"/>
            </w:tcBorders>
          </w:tcPr>
          <w:p w14:paraId="136D86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BD621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50584C7" w14:textId="77777777" w:rsidTr="00116073">
        <w:tc>
          <w:tcPr>
            <w:tcW w:w="2671" w:type="dxa"/>
            <w:tcBorders>
              <w:top w:val="nil"/>
              <w:left w:val="nil"/>
              <w:bottom w:val="nil"/>
              <w:right w:val="nil"/>
            </w:tcBorders>
          </w:tcPr>
          <w:p w14:paraId="4E6819C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0AB2CA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08135C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69DCCD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56B88F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016C55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424B3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3)</w:t>
            </w:r>
          </w:p>
        </w:tc>
        <w:tc>
          <w:tcPr>
            <w:tcW w:w="236" w:type="dxa"/>
            <w:tcBorders>
              <w:top w:val="nil"/>
              <w:left w:val="nil"/>
              <w:bottom w:val="nil"/>
              <w:right w:val="nil"/>
            </w:tcBorders>
          </w:tcPr>
          <w:p w14:paraId="7EF3E7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E10C9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0CC80F3" w14:textId="77777777" w:rsidTr="00116073">
        <w:tc>
          <w:tcPr>
            <w:tcW w:w="2671" w:type="dxa"/>
            <w:tcBorders>
              <w:top w:val="nil"/>
              <w:left w:val="nil"/>
              <w:bottom w:val="nil"/>
              <w:right w:val="nil"/>
            </w:tcBorders>
          </w:tcPr>
          <w:p w14:paraId="0FC388C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Advertising</w:t>
            </w:r>
            <w:proofErr w:type="spellEnd"/>
          </w:p>
        </w:tc>
        <w:tc>
          <w:tcPr>
            <w:tcW w:w="252" w:type="dxa"/>
            <w:tcBorders>
              <w:top w:val="nil"/>
              <w:left w:val="nil"/>
              <w:bottom w:val="nil"/>
              <w:right w:val="nil"/>
            </w:tcBorders>
          </w:tcPr>
          <w:p w14:paraId="5B6232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13353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091E2D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65B13D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5B8AA1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0691B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2.034</w:t>
            </w:r>
            <w:r w:rsidRPr="004E7E5A">
              <w:rPr>
                <w:rFonts w:ascii="Times New Roman" w:hAnsi="Times New Roman"/>
                <w:color w:val="000000" w:themeColor="text1"/>
                <w:kern w:val="0"/>
                <w:sz w:val="24"/>
                <w:vertAlign w:val="superscript"/>
              </w:rPr>
              <w:t>**</w:t>
            </w:r>
          </w:p>
        </w:tc>
        <w:tc>
          <w:tcPr>
            <w:tcW w:w="236" w:type="dxa"/>
            <w:tcBorders>
              <w:top w:val="nil"/>
              <w:left w:val="nil"/>
              <w:bottom w:val="nil"/>
              <w:right w:val="nil"/>
            </w:tcBorders>
          </w:tcPr>
          <w:p w14:paraId="0B4C0E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FC918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7167D07" w14:textId="77777777" w:rsidTr="00116073">
        <w:tc>
          <w:tcPr>
            <w:tcW w:w="2671" w:type="dxa"/>
            <w:tcBorders>
              <w:top w:val="nil"/>
              <w:left w:val="nil"/>
              <w:bottom w:val="nil"/>
              <w:right w:val="nil"/>
            </w:tcBorders>
          </w:tcPr>
          <w:p w14:paraId="207BC50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474203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A7AA5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5E1D42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239195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2325AF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7D091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45)</w:t>
            </w:r>
          </w:p>
        </w:tc>
        <w:tc>
          <w:tcPr>
            <w:tcW w:w="236" w:type="dxa"/>
            <w:tcBorders>
              <w:top w:val="nil"/>
              <w:left w:val="nil"/>
              <w:bottom w:val="nil"/>
              <w:right w:val="nil"/>
            </w:tcBorders>
          </w:tcPr>
          <w:p w14:paraId="1758A0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E2330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5A060AD" w14:textId="77777777" w:rsidTr="00116073">
        <w:tc>
          <w:tcPr>
            <w:tcW w:w="2671" w:type="dxa"/>
            <w:tcBorders>
              <w:top w:val="nil"/>
              <w:left w:val="nil"/>
              <w:bottom w:val="nil"/>
              <w:right w:val="nil"/>
            </w:tcBorders>
          </w:tcPr>
          <w:p w14:paraId="64C7613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52" w:type="dxa"/>
            <w:tcBorders>
              <w:top w:val="nil"/>
              <w:left w:val="nil"/>
              <w:bottom w:val="nil"/>
              <w:right w:val="nil"/>
            </w:tcBorders>
          </w:tcPr>
          <w:p w14:paraId="4FE955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581AC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ACEE8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0EC4C5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2DDA9E7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6FE0D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4B5BB22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17CE04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6.634</w:t>
            </w:r>
            <w:r w:rsidRPr="004E7E5A">
              <w:rPr>
                <w:rFonts w:ascii="Times New Roman" w:hAnsi="Times New Roman"/>
                <w:color w:val="000000" w:themeColor="text1"/>
                <w:kern w:val="0"/>
                <w:sz w:val="24"/>
                <w:vertAlign w:val="superscript"/>
              </w:rPr>
              <w:t>***</w:t>
            </w:r>
          </w:p>
        </w:tc>
      </w:tr>
      <w:tr w:rsidR="001E3466" w:rsidRPr="004E7E5A" w14:paraId="16254B22" w14:textId="77777777" w:rsidTr="00116073">
        <w:tc>
          <w:tcPr>
            <w:tcW w:w="2671" w:type="dxa"/>
            <w:tcBorders>
              <w:top w:val="nil"/>
              <w:left w:val="nil"/>
              <w:bottom w:val="nil"/>
              <w:right w:val="nil"/>
            </w:tcBorders>
          </w:tcPr>
          <w:p w14:paraId="04A99F7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7A588C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3200A7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5E28E9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629850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0861D8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CC790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7F0B28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A212F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9)</w:t>
            </w:r>
          </w:p>
        </w:tc>
      </w:tr>
      <w:tr w:rsidR="001E3466" w:rsidRPr="004E7E5A" w14:paraId="15C02FA4" w14:textId="77777777" w:rsidTr="00116073">
        <w:tc>
          <w:tcPr>
            <w:tcW w:w="2671" w:type="dxa"/>
            <w:tcBorders>
              <w:top w:val="nil"/>
              <w:left w:val="nil"/>
              <w:bottom w:val="nil"/>
              <w:right w:val="nil"/>
            </w:tcBorders>
          </w:tcPr>
          <w:p w14:paraId="2FC0055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Advertising</w:t>
            </w:r>
            <w:proofErr w:type="spellEnd"/>
          </w:p>
        </w:tc>
        <w:tc>
          <w:tcPr>
            <w:tcW w:w="252" w:type="dxa"/>
            <w:tcBorders>
              <w:top w:val="nil"/>
              <w:left w:val="nil"/>
              <w:bottom w:val="nil"/>
              <w:right w:val="nil"/>
            </w:tcBorders>
          </w:tcPr>
          <w:p w14:paraId="749A62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1B35F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395C32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211B07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250897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55998BA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7E902D6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7C2AEC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1.082</w:t>
            </w:r>
            <w:r w:rsidRPr="004E7E5A">
              <w:rPr>
                <w:rFonts w:ascii="Times New Roman" w:hAnsi="Times New Roman"/>
                <w:color w:val="000000" w:themeColor="text1"/>
                <w:kern w:val="0"/>
                <w:sz w:val="24"/>
                <w:vertAlign w:val="superscript"/>
              </w:rPr>
              <w:t>**</w:t>
            </w:r>
          </w:p>
        </w:tc>
      </w:tr>
      <w:tr w:rsidR="001E3466" w:rsidRPr="004E7E5A" w14:paraId="0607EC2A" w14:textId="77777777" w:rsidTr="00116073">
        <w:tc>
          <w:tcPr>
            <w:tcW w:w="2671" w:type="dxa"/>
            <w:tcBorders>
              <w:top w:val="nil"/>
              <w:left w:val="nil"/>
              <w:bottom w:val="nil"/>
              <w:right w:val="nil"/>
            </w:tcBorders>
          </w:tcPr>
          <w:p w14:paraId="08F0562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072623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5D2C15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7F43A3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60DDB6F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6" w:type="dxa"/>
            <w:tcBorders>
              <w:top w:val="nil"/>
              <w:left w:val="nil"/>
              <w:bottom w:val="nil"/>
              <w:right w:val="nil"/>
            </w:tcBorders>
          </w:tcPr>
          <w:p w14:paraId="34C004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5890B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36" w:type="dxa"/>
            <w:tcBorders>
              <w:top w:val="nil"/>
              <w:left w:val="nil"/>
              <w:bottom w:val="nil"/>
              <w:right w:val="nil"/>
            </w:tcBorders>
          </w:tcPr>
          <w:p w14:paraId="35892C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A7AD9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0)</w:t>
            </w:r>
          </w:p>
        </w:tc>
      </w:tr>
      <w:tr w:rsidR="001E3466" w:rsidRPr="004E7E5A" w14:paraId="4768E389" w14:textId="77777777" w:rsidTr="00116073">
        <w:tc>
          <w:tcPr>
            <w:tcW w:w="2671" w:type="dxa"/>
            <w:tcBorders>
              <w:top w:val="nil"/>
              <w:left w:val="nil"/>
              <w:bottom w:val="nil"/>
              <w:right w:val="nil"/>
            </w:tcBorders>
          </w:tcPr>
          <w:p w14:paraId="78FBB32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dvertising</w:t>
            </w:r>
          </w:p>
        </w:tc>
        <w:tc>
          <w:tcPr>
            <w:tcW w:w="252" w:type="dxa"/>
            <w:tcBorders>
              <w:top w:val="nil"/>
              <w:left w:val="nil"/>
              <w:bottom w:val="nil"/>
              <w:right w:val="nil"/>
            </w:tcBorders>
          </w:tcPr>
          <w:p w14:paraId="6B153D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8D32F9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234</w:t>
            </w:r>
          </w:p>
        </w:tc>
        <w:tc>
          <w:tcPr>
            <w:tcW w:w="253" w:type="dxa"/>
            <w:tcBorders>
              <w:top w:val="nil"/>
              <w:left w:val="nil"/>
              <w:bottom w:val="nil"/>
              <w:right w:val="nil"/>
            </w:tcBorders>
          </w:tcPr>
          <w:p w14:paraId="48D5FC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544DB7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978</w:t>
            </w:r>
          </w:p>
        </w:tc>
        <w:tc>
          <w:tcPr>
            <w:tcW w:w="246" w:type="dxa"/>
            <w:tcBorders>
              <w:top w:val="nil"/>
              <w:left w:val="nil"/>
              <w:bottom w:val="nil"/>
              <w:right w:val="nil"/>
            </w:tcBorders>
          </w:tcPr>
          <w:p w14:paraId="448C39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528A5C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225</w:t>
            </w:r>
          </w:p>
        </w:tc>
        <w:tc>
          <w:tcPr>
            <w:tcW w:w="236" w:type="dxa"/>
            <w:tcBorders>
              <w:top w:val="nil"/>
              <w:left w:val="nil"/>
              <w:bottom w:val="nil"/>
              <w:right w:val="nil"/>
            </w:tcBorders>
          </w:tcPr>
          <w:p w14:paraId="210E63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401A2E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095</w:t>
            </w:r>
          </w:p>
        </w:tc>
      </w:tr>
      <w:tr w:rsidR="001E3466" w:rsidRPr="004E7E5A" w14:paraId="292A26F3" w14:textId="77777777" w:rsidTr="00116073">
        <w:tc>
          <w:tcPr>
            <w:tcW w:w="2671" w:type="dxa"/>
            <w:tcBorders>
              <w:top w:val="nil"/>
              <w:left w:val="nil"/>
              <w:bottom w:val="nil"/>
              <w:right w:val="nil"/>
            </w:tcBorders>
          </w:tcPr>
          <w:p w14:paraId="1DEDCB0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52" w:type="dxa"/>
            <w:tcBorders>
              <w:top w:val="nil"/>
              <w:left w:val="nil"/>
              <w:bottom w:val="nil"/>
              <w:right w:val="nil"/>
            </w:tcBorders>
          </w:tcPr>
          <w:p w14:paraId="469361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1F19ED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13)</w:t>
            </w:r>
          </w:p>
        </w:tc>
        <w:tc>
          <w:tcPr>
            <w:tcW w:w="253" w:type="dxa"/>
            <w:tcBorders>
              <w:top w:val="nil"/>
              <w:left w:val="nil"/>
              <w:bottom w:val="nil"/>
              <w:right w:val="nil"/>
            </w:tcBorders>
          </w:tcPr>
          <w:p w14:paraId="40ABA1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bottom w:val="nil"/>
              <w:right w:val="nil"/>
            </w:tcBorders>
          </w:tcPr>
          <w:p w14:paraId="1370A4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34)</w:t>
            </w:r>
          </w:p>
        </w:tc>
        <w:tc>
          <w:tcPr>
            <w:tcW w:w="246" w:type="dxa"/>
            <w:tcBorders>
              <w:top w:val="nil"/>
              <w:left w:val="nil"/>
              <w:bottom w:val="nil"/>
              <w:right w:val="nil"/>
            </w:tcBorders>
          </w:tcPr>
          <w:p w14:paraId="635ABF5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2B6C138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23)</w:t>
            </w:r>
          </w:p>
        </w:tc>
        <w:tc>
          <w:tcPr>
            <w:tcW w:w="236" w:type="dxa"/>
            <w:tcBorders>
              <w:top w:val="nil"/>
              <w:left w:val="nil"/>
              <w:bottom w:val="nil"/>
              <w:right w:val="nil"/>
            </w:tcBorders>
          </w:tcPr>
          <w:p w14:paraId="6C35D3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bottom w:val="nil"/>
              <w:right w:val="nil"/>
            </w:tcBorders>
          </w:tcPr>
          <w:p w14:paraId="67F125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01)</w:t>
            </w:r>
          </w:p>
        </w:tc>
      </w:tr>
      <w:tr w:rsidR="001E3466" w:rsidRPr="004E7E5A" w14:paraId="126836FB" w14:textId="77777777" w:rsidTr="00116073">
        <w:tc>
          <w:tcPr>
            <w:tcW w:w="2671" w:type="dxa"/>
            <w:tcBorders>
              <w:top w:val="nil"/>
              <w:left w:val="nil"/>
              <w:right w:val="nil"/>
            </w:tcBorders>
          </w:tcPr>
          <w:p w14:paraId="5125087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52" w:type="dxa"/>
            <w:tcBorders>
              <w:top w:val="nil"/>
              <w:left w:val="nil"/>
              <w:right w:val="nil"/>
            </w:tcBorders>
          </w:tcPr>
          <w:p w14:paraId="14C20B4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733690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0F539C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right w:val="nil"/>
            </w:tcBorders>
          </w:tcPr>
          <w:p w14:paraId="1595A4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6" w:type="dxa"/>
            <w:tcBorders>
              <w:top w:val="nil"/>
              <w:left w:val="nil"/>
              <w:right w:val="nil"/>
            </w:tcBorders>
          </w:tcPr>
          <w:p w14:paraId="28DAEB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7191C32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6" w:type="dxa"/>
            <w:tcBorders>
              <w:top w:val="nil"/>
              <w:left w:val="nil"/>
              <w:right w:val="nil"/>
            </w:tcBorders>
          </w:tcPr>
          <w:p w14:paraId="7FF818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6BE384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0E80A38D" w14:textId="77777777" w:rsidTr="00116073">
        <w:tc>
          <w:tcPr>
            <w:tcW w:w="2671" w:type="dxa"/>
            <w:tcBorders>
              <w:top w:val="nil"/>
              <w:left w:val="nil"/>
              <w:right w:val="nil"/>
            </w:tcBorders>
          </w:tcPr>
          <w:p w14:paraId="4311F97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52" w:type="dxa"/>
            <w:tcBorders>
              <w:top w:val="nil"/>
              <w:left w:val="nil"/>
              <w:right w:val="nil"/>
            </w:tcBorders>
          </w:tcPr>
          <w:p w14:paraId="239B88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20CE44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24330A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right w:val="nil"/>
            </w:tcBorders>
          </w:tcPr>
          <w:p w14:paraId="55174A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6" w:type="dxa"/>
            <w:tcBorders>
              <w:top w:val="nil"/>
              <w:left w:val="nil"/>
              <w:right w:val="nil"/>
            </w:tcBorders>
          </w:tcPr>
          <w:p w14:paraId="799DA5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2FF5BC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6" w:type="dxa"/>
            <w:tcBorders>
              <w:top w:val="nil"/>
              <w:left w:val="nil"/>
              <w:right w:val="nil"/>
            </w:tcBorders>
          </w:tcPr>
          <w:p w14:paraId="01602D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61B5977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09E5A153" w14:textId="77777777" w:rsidTr="00116073">
        <w:tc>
          <w:tcPr>
            <w:tcW w:w="2671" w:type="dxa"/>
            <w:tcBorders>
              <w:top w:val="nil"/>
              <w:left w:val="nil"/>
              <w:right w:val="nil"/>
            </w:tcBorders>
          </w:tcPr>
          <w:p w14:paraId="780F05B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52" w:type="dxa"/>
            <w:tcBorders>
              <w:top w:val="nil"/>
              <w:left w:val="nil"/>
              <w:right w:val="nil"/>
            </w:tcBorders>
          </w:tcPr>
          <w:p w14:paraId="735AAE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78D3CC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7051FD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top w:val="nil"/>
              <w:left w:val="nil"/>
              <w:right w:val="nil"/>
            </w:tcBorders>
          </w:tcPr>
          <w:p w14:paraId="147E47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6" w:type="dxa"/>
            <w:tcBorders>
              <w:top w:val="nil"/>
              <w:left w:val="nil"/>
              <w:right w:val="nil"/>
            </w:tcBorders>
          </w:tcPr>
          <w:p w14:paraId="4B783F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5F26D9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6" w:type="dxa"/>
            <w:tcBorders>
              <w:top w:val="nil"/>
              <w:left w:val="nil"/>
              <w:right w:val="nil"/>
            </w:tcBorders>
          </w:tcPr>
          <w:p w14:paraId="70626D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top w:val="nil"/>
              <w:left w:val="nil"/>
              <w:right w:val="nil"/>
            </w:tcBorders>
          </w:tcPr>
          <w:p w14:paraId="0B1042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17037325" w14:textId="77777777" w:rsidTr="00116073">
        <w:tc>
          <w:tcPr>
            <w:tcW w:w="2671" w:type="dxa"/>
            <w:tcBorders>
              <w:left w:val="nil"/>
              <w:right w:val="nil"/>
            </w:tcBorders>
          </w:tcPr>
          <w:p w14:paraId="496AAB5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52" w:type="dxa"/>
            <w:tcBorders>
              <w:left w:val="nil"/>
              <w:right w:val="nil"/>
            </w:tcBorders>
          </w:tcPr>
          <w:p w14:paraId="1C3C1F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right w:val="nil"/>
            </w:tcBorders>
          </w:tcPr>
          <w:p w14:paraId="4997AE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21</w:t>
            </w:r>
          </w:p>
        </w:tc>
        <w:tc>
          <w:tcPr>
            <w:tcW w:w="253" w:type="dxa"/>
            <w:tcBorders>
              <w:left w:val="nil"/>
              <w:right w:val="nil"/>
            </w:tcBorders>
          </w:tcPr>
          <w:p w14:paraId="5B13F3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left w:val="nil"/>
              <w:right w:val="nil"/>
            </w:tcBorders>
          </w:tcPr>
          <w:p w14:paraId="277A86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21</w:t>
            </w:r>
          </w:p>
        </w:tc>
        <w:tc>
          <w:tcPr>
            <w:tcW w:w="246" w:type="dxa"/>
            <w:tcBorders>
              <w:left w:val="nil"/>
              <w:right w:val="nil"/>
            </w:tcBorders>
          </w:tcPr>
          <w:p w14:paraId="229645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right w:val="nil"/>
            </w:tcBorders>
          </w:tcPr>
          <w:p w14:paraId="79FBDE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21</w:t>
            </w:r>
          </w:p>
        </w:tc>
        <w:tc>
          <w:tcPr>
            <w:tcW w:w="236" w:type="dxa"/>
            <w:tcBorders>
              <w:left w:val="nil"/>
              <w:right w:val="nil"/>
            </w:tcBorders>
          </w:tcPr>
          <w:p w14:paraId="4E82A1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right w:val="nil"/>
            </w:tcBorders>
          </w:tcPr>
          <w:p w14:paraId="047EFE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621</w:t>
            </w:r>
          </w:p>
        </w:tc>
      </w:tr>
      <w:tr w:rsidR="001E3466" w:rsidRPr="004E7E5A" w14:paraId="64363679" w14:textId="77777777" w:rsidTr="00116073">
        <w:tc>
          <w:tcPr>
            <w:tcW w:w="2671" w:type="dxa"/>
            <w:tcBorders>
              <w:left w:val="nil"/>
              <w:bottom w:val="single" w:sz="4" w:space="0" w:color="auto"/>
              <w:right w:val="nil"/>
            </w:tcBorders>
          </w:tcPr>
          <w:p w14:paraId="7A6521A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52" w:type="dxa"/>
            <w:tcBorders>
              <w:left w:val="nil"/>
              <w:bottom w:val="single" w:sz="4" w:space="0" w:color="auto"/>
              <w:right w:val="nil"/>
            </w:tcBorders>
          </w:tcPr>
          <w:p w14:paraId="14C86A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bottom w:val="single" w:sz="4" w:space="0" w:color="auto"/>
              <w:right w:val="nil"/>
            </w:tcBorders>
          </w:tcPr>
          <w:p w14:paraId="679EBC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945.217</w:t>
            </w:r>
          </w:p>
        </w:tc>
        <w:tc>
          <w:tcPr>
            <w:tcW w:w="253" w:type="dxa"/>
            <w:tcBorders>
              <w:left w:val="nil"/>
              <w:bottom w:val="single" w:sz="4" w:space="0" w:color="auto"/>
              <w:right w:val="nil"/>
            </w:tcBorders>
          </w:tcPr>
          <w:p w14:paraId="4FC2DC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41" w:type="dxa"/>
            <w:tcBorders>
              <w:left w:val="nil"/>
              <w:bottom w:val="single" w:sz="4" w:space="0" w:color="auto"/>
              <w:right w:val="nil"/>
            </w:tcBorders>
          </w:tcPr>
          <w:p w14:paraId="0186F7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939.808</w:t>
            </w:r>
          </w:p>
        </w:tc>
        <w:tc>
          <w:tcPr>
            <w:tcW w:w="246" w:type="dxa"/>
            <w:tcBorders>
              <w:left w:val="nil"/>
              <w:bottom w:val="single" w:sz="4" w:space="0" w:color="auto"/>
              <w:right w:val="nil"/>
            </w:tcBorders>
          </w:tcPr>
          <w:p w14:paraId="31C1B6F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bottom w:val="single" w:sz="4" w:space="0" w:color="auto"/>
              <w:right w:val="nil"/>
            </w:tcBorders>
          </w:tcPr>
          <w:p w14:paraId="6F9445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912.450</w:t>
            </w:r>
          </w:p>
        </w:tc>
        <w:tc>
          <w:tcPr>
            <w:tcW w:w="236" w:type="dxa"/>
            <w:tcBorders>
              <w:left w:val="nil"/>
              <w:bottom w:val="single" w:sz="4" w:space="0" w:color="auto"/>
              <w:right w:val="nil"/>
            </w:tcBorders>
          </w:tcPr>
          <w:p w14:paraId="263527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57" w:type="dxa"/>
            <w:tcBorders>
              <w:left w:val="nil"/>
              <w:bottom w:val="single" w:sz="4" w:space="0" w:color="auto"/>
              <w:right w:val="nil"/>
            </w:tcBorders>
          </w:tcPr>
          <w:p w14:paraId="604222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941.772</w:t>
            </w:r>
          </w:p>
        </w:tc>
      </w:tr>
    </w:tbl>
    <w:p w14:paraId="0ED4B992" w14:textId="4DE7831A"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second stage of the 2SLS model to test hypothesis 2. </w:t>
      </w:r>
      <w:r w:rsidRPr="004E7E5A">
        <w:rPr>
          <w:rFonts w:cs="Times New Roman"/>
          <w:szCs w:val="24"/>
        </w:rPr>
        <w:t>The effect of marketing strategy on the relationship between directors’ network and CSR disclosure quality</w:t>
      </w:r>
      <w:r w:rsidRPr="004E7E5A">
        <w:rPr>
          <w:rStyle w:val="fontstyle01"/>
          <w:rFonts w:ascii="Times New Roman" w:hAnsi="Times New Roman" w:cs="Times New Roman" w:hint="default"/>
          <w:color w:val="000000" w:themeColor="text1"/>
          <w:sz w:val="24"/>
          <w:szCs w:val="24"/>
        </w:rPr>
        <w:t xml:space="preserve"> is tested by Equation (2)</w:t>
      </w:r>
      <w:r w:rsidRPr="004E7E5A">
        <w:rPr>
          <w:rFonts w:cs="Times New Roman"/>
          <w:szCs w:val="24"/>
        </w:rPr>
        <w:t xml:space="preserve">. </w:t>
      </w:r>
      <w:r w:rsidRPr="004E7E5A">
        <w:rPr>
          <w:rFonts w:cs="Times New Roman"/>
          <w:i/>
          <w:iCs/>
          <w:szCs w:val="24"/>
        </w:rPr>
        <w:t>Advertising</w:t>
      </w:r>
      <w:r w:rsidRPr="004E7E5A">
        <w:rPr>
          <w:rFonts w:cs="Times New Roman"/>
          <w:szCs w:val="24"/>
        </w:rPr>
        <w:t xml:space="preserve"> is a proxy for marketing strategy, which is calculated by advertising expenditures divided by sales.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eastAsia="Times New Roman" w:cs="Times New Roman"/>
          <w:i/>
          <w:iCs/>
          <w:szCs w:val="24"/>
          <w:lang w:eastAsia="en-GB"/>
        </w:rPr>
        <w:t xml:space="preserve">Controls </w:t>
      </w:r>
      <w:r w:rsidRPr="004E7E5A">
        <w:rPr>
          <w:rFonts w:eastAsia="Times New Roman" w:cs="Times New Roman"/>
          <w:szCs w:val="24"/>
          <w:lang w:eastAsia="en-GB"/>
        </w:rPr>
        <w:t xml:space="preserve">are the control variables included in Equation (1).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other variables are provided in Appendix A.</w:t>
      </w:r>
    </w:p>
    <w:p w14:paraId="11DFC1F3"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50204BB0" w14:textId="5132F4B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2AE2EE38" w14:textId="77777777" w:rsidR="004313EB" w:rsidRPr="004E7E5A" w:rsidRDefault="004313EB"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17F36F8A" w14:textId="77777777" w:rsidR="002A5E43" w:rsidRPr="004E7E5A" w:rsidRDefault="002A5E43"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02047290" w14:textId="73506A56"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7</w:t>
      </w:r>
    </w:p>
    <w:p w14:paraId="7FABA6B2"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Moderating Role of Analysts’ Attention</w:t>
      </w:r>
    </w:p>
    <w:tbl>
      <w:tblPr>
        <w:tblW w:w="5000" w:type="pct"/>
        <w:tblLook w:val="0000" w:firstRow="0" w:lastRow="0" w:firstColumn="0" w:lastColumn="0" w:noHBand="0" w:noVBand="0"/>
      </w:tblPr>
      <w:tblGrid>
        <w:gridCol w:w="2424"/>
        <w:gridCol w:w="263"/>
        <w:gridCol w:w="1407"/>
        <w:gridCol w:w="264"/>
        <w:gridCol w:w="1392"/>
        <w:gridCol w:w="258"/>
        <w:gridCol w:w="1407"/>
        <w:gridCol w:w="248"/>
        <w:gridCol w:w="1407"/>
      </w:tblGrid>
      <w:tr w:rsidR="001E3466" w:rsidRPr="004E7E5A" w14:paraId="1AE6A670" w14:textId="77777777" w:rsidTr="00116073">
        <w:tc>
          <w:tcPr>
            <w:tcW w:w="2445" w:type="dxa"/>
            <w:tcBorders>
              <w:top w:val="single" w:sz="4" w:space="0" w:color="auto"/>
              <w:left w:val="nil"/>
              <w:bottom w:val="single" w:sz="4" w:space="0" w:color="auto"/>
              <w:right w:val="nil"/>
            </w:tcBorders>
          </w:tcPr>
          <w:p w14:paraId="7726F732"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69" w:type="dxa"/>
            <w:tcBorders>
              <w:top w:val="single" w:sz="4" w:space="0" w:color="auto"/>
              <w:left w:val="nil"/>
              <w:right w:val="nil"/>
            </w:tcBorders>
          </w:tcPr>
          <w:p w14:paraId="2CE625B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51" w:type="dxa"/>
            <w:tcBorders>
              <w:top w:val="single" w:sz="4" w:space="0" w:color="auto"/>
              <w:left w:val="nil"/>
              <w:bottom w:val="single" w:sz="4" w:space="0" w:color="auto"/>
              <w:right w:val="nil"/>
            </w:tcBorders>
          </w:tcPr>
          <w:p w14:paraId="14427EC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0" w:type="dxa"/>
            <w:tcBorders>
              <w:top w:val="single" w:sz="4" w:space="0" w:color="auto"/>
              <w:left w:val="nil"/>
              <w:right w:val="nil"/>
            </w:tcBorders>
          </w:tcPr>
          <w:p w14:paraId="56067E3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34" w:type="dxa"/>
            <w:tcBorders>
              <w:top w:val="single" w:sz="4" w:space="0" w:color="auto"/>
              <w:left w:val="nil"/>
              <w:bottom w:val="single" w:sz="4" w:space="0" w:color="auto"/>
              <w:right w:val="nil"/>
            </w:tcBorders>
          </w:tcPr>
          <w:p w14:paraId="52241F3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3" w:type="dxa"/>
            <w:tcBorders>
              <w:top w:val="single" w:sz="4" w:space="0" w:color="auto"/>
              <w:left w:val="nil"/>
              <w:right w:val="nil"/>
            </w:tcBorders>
          </w:tcPr>
          <w:p w14:paraId="4ECDDBF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51" w:type="dxa"/>
            <w:tcBorders>
              <w:top w:val="single" w:sz="4" w:space="0" w:color="auto"/>
              <w:left w:val="nil"/>
              <w:bottom w:val="single" w:sz="4" w:space="0" w:color="auto"/>
              <w:right w:val="nil"/>
            </w:tcBorders>
          </w:tcPr>
          <w:p w14:paraId="4A7C76E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52" w:type="dxa"/>
            <w:tcBorders>
              <w:top w:val="single" w:sz="4" w:space="0" w:color="auto"/>
              <w:left w:val="nil"/>
              <w:right w:val="nil"/>
            </w:tcBorders>
          </w:tcPr>
          <w:p w14:paraId="23EA9CD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51" w:type="dxa"/>
            <w:tcBorders>
              <w:top w:val="single" w:sz="4" w:space="0" w:color="auto"/>
              <w:left w:val="nil"/>
              <w:bottom w:val="single" w:sz="4" w:space="0" w:color="auto"/>
              <w:right w:val="nil"/>
            </w:tcBorders>
          </w:tcPr>
          <w:p w14:paraId="7A90AA6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75437D56" w14:textId="77777777" w:rsidTr="00116073">
        <w:tc>
          <w:tcPr>
            <w:tcW w:w="2445" w:type="dxa"/>
            <w:tcBorders>
              <w:top w:val="single" w:sz="4" w:space="0" w:color="auto"/>
              <w:left w:val="nil"/>
              <w:bottom w:val="nil"/>
              <w:right w:val="nil"/>
            </w:tcBorders>
          </w:tcPr>
          <w:p w14:paraId="1D8BC8F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69" w:type="dxa"/>
            <w:tcBorders>
              <w:left w:val="nil"/>
              <w:bottom w:val="nil"/>
              <w:right w:val="nil"/>
            </w:tcBorders>
          </w:tcPr>
          <w:p w14:paraId="16A981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single" w:sz="4" w:space="0" w:color="auto"/>
              <w:left w:val="nil"/>
              <w:bottom w:val="nil"/>
              <w:right w:val="nil"/>
            </w:tcBorders>
          </w:tcPr>
          <w:p w14:paraId="7FC6AB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503</w:t>
            </w:r>
            <w:r w:rsidRPr="004E7E5A">
              <w:rPr>
                <w:rFonts w:ascii="Times New Roman" w:hAnsi="Times New Roman"/>
                <w:color w:val="000000" w:themeColor="text1"/>
                <w:kern w:val="0"/>
                <w:sz w:val="24"/>
                <w:vertAlign w:val="superscript"/>
              </w:rPr>
              <w:t>***</w:t>
            </w:r>
          </w:p>
        </w:tc>
        <w:tc>
          <w:tcPr>
            <w:tcW w:w="270" w:type="dxa"/>
            <w:tcBorders>
              <w:left w:val="nil"/>
              <w:bottom w:val="nil"/>
              <w:right w:val="nil"/>
            </w:tcBorders>
          </w:tcPr>
          <w:p w14:paraId="03B1FB2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single" w:sz="4" w:space="0" w:color="auto"/>
              <w:left w:val="nil"/>
              <w:bottom w:val="nil"/>
              <w:right w:val="nil"/>
            </w:tcBorders>
          </w:tcPr>
          <w:p w14:paraId="5DFDCB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left w:val="nil"/>
              <w:bottom w:val="nil"/>
              <w:right w:val="nil"/>
            </w:tcBorders>
          </w:tcPr>
          <w:p w14:paraId="6C64C76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single" w:sz="4" w:space="0" w:color="auto"/>
              <w:left w:val="nil"/>
              <w:bottom w:val="nil"/>
              <w:right w:val="nil"/>
            </w:tcBorders>
          </w:tcPr>
          <w:p w14:paraId="7141E3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left w:val="nil"/>
              <w:bottom w:val="nil"/>
              <w:right w:val="nil"/>
            </w:tcBorders>
          </w:tcPr>
          <w:p w14:paraId="07CFEA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single" w:sz="4" w:space="0" w:color="auto"/>
              <w:left w:val="nil"/>
              <w:bottom w:val="nil"/>
              <w:right w:val="nil"/>
            </w:tcBorders>
          </w:tcPr>
          <w:p w14:paraId="4E56DC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89CA626" w14:textId="77777777" w:rsidTr="00116073">
        <w:tc>
          <w:tcPr>
            <w:tcW w:w="2445" w:type="dxa"/>
            <w:tcBorders>
              <w:top w:val="nil"/>
              <w:left w:val="nil"/>
              <w:bottom w:val="nil"/>
              <w:right w:val="nil"/>
            </w:tcBorders>
          </w:tcPr>
          <w:p w14:paraId="392C3E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71559BF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C4E31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4)</w:t>
            </w:r>
          </w:p>
        </w:tc>
        <w:tc>
          <w:tcPr>
            <w:tcW w:w="270" w:type="dxa"/>
            <w:tcBorders>
              <w:top w:val="nil"/>
              <w:left w:val="nil"/>
              <w:bottom w:val="nil"/>
              <w:right w:val="nil"/>
            </w:tcBorders>
          </w:tcPr>
          <w:p w14:paraId="5EC40C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22311E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517CCF8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3C324E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710AAE9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1D9B9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A507369" w14:textId="77777777" w:rsidTr="00116073">
        <w:tc>
          <w:tcPr>
            <w:tcW w:w="2445" w:type="dxa"/>
            <w:tcBorders>
              <w:top w:val="nil"/>
              <w:left w:val="nil"/>
              <w:bottom w:val="nil"/>
              <w:right w:val="nil"/>
            </w:tcBorders>
          </w:tcPr>
          <w:p w14:paraId="0C9EE0C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Analyst</w:t>
            </w:r>
            <w:proofErr w:type="spellEnd"/>
          </w:p>
        </w:tc>
        <w:tc>
          <w:tcPr>
            <w:tcW w:w="269" w:type="dxa"/>
            <w:tcBorders>
              <w:top w:val="nil"/>
              <w:left w:val="nil"/>
              <w:bottom w:val="nil"/>
              <w:right w:val="nil"/>
            </w:tcBorders>
          </w:tcPr>
          <w:p w14:paraId="4621745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C788C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486</w:t>
            </w:r>
            <w:r w:rsidRPr="004E7E5A">
              <w:rPr>
                <w:rFonts w:ascii="Times New Roman" w:hAnsi="Times New Roman"/>
                <w:color w:val="000000" w:themeColor="text1"/>
                <w:kern w:val="0"/>
                <w:sz w:val="24"/>
                <w:vertAlign w:val="superscript"/>
              </w:rPr>
              <w:t>**</w:t>
            </w:r>
          </w:p>
        </w:tc>
        <w:tc>
          <w:tcPr>
            <w:tcW w:w="270" w:type="dxa"/>
            <w:tcBorders>
              <w:top w:val="nil"/>
              <w:left w:val="nil"/>
              <w:bottom w:val="nil"/>
              <w:right w:val="nil"/>
            </w:tcBorders>
          </w:tcPr>
          <w:p w14:paraId="07A127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4C654D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655972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3398A8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02731E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156B23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D1806EF" w14:textId="77777777" w:rsidTr="00116073">
        <w:tc>
          <w:tcPr>
            <w:tcW w:w="2445" w:type="dxa"/>
            <w:tcBorders>
              <w:top w:val="nil"/>
              <w:left w:val="nil"/>
              <w:bottom w:val="nil"/>
              <w:right w:val="nil"/>
            </w:tcBorders>
          </w:tcPr>
          <w:p w14:paraId="0B684D1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3B629C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11FE9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9)</w:t>
            </w:r>
          </w:p>
        </w:tc>
        <w:tc>
          <w:tcPr>
            <w:tcW w:w="270" w:type="dxa"/>
            <w:tcBorders>
              <w:top w:val="nil"/>
              <w:left w:val="nil"/>
              <w:bottom w:val="nil"/>
              <w:right w:val="nil"/>
            </w:tcBorders>
          </w:tcPr>
          <w:p w14:paraId="505D81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2E3F423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4BDBB22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64DBC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2F365E6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3CF91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E038F69" w14:textId="77777777" w:rsidTr="00116073">
        <w:tc>
          <w:tcPr>
            <w:tcW w:w="2445" w:type="dxa"/>
            <w:tcBorders>
              <w:top w:val="nil"/>
              <w:left w:val="nil"/>
              <w:bottom w:val="nil"/>
              <w:right w:val="nil"/>
            </w:tcBorders>
          </w:tcPr>
          <w:p w14:paraId="7DCEECE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69" w:type="dxa"/>
            <w:tcBorders>
              <w:top w:val="nil"/>
              <w:left w:val="nil"/>
              <w:bottom w:val="nil"/>
              <w:right w:val="nil"/>
            </w:tcBorders>
          </w:tcPr>
          <w:p w14:paraId="0662E0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1A4BDA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6B16DD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6742BD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071</w:t>
            </w:r>
            <w:r w:rsidRPr="004E7E5A">
              <w:rPr>
                <w:rFonts w:ascii="Times New Roman" w:hAnsi="Times New Roman"/>
                <w:color w:val="000000" w:themeColor="text1"/>
                <w:kern w:val="0"/>
                <w:sz w:val="24"/>
                <w:vertAlign w:val="superscript"/>
              </w:rPr>
              <w:t>***</w:t>
            </w:r>
          </w:p>
        </w:tc>
        <w:tc>
          <w:tcPr>
            <w:tcW w:w="263" w:type="dxa"/>
            <w:tcBorders>
              <w:top w:val="nil"/>
              <w:left w:val="nil"/>
              <w:bottom w:val="nil"/>
              <w:right w:val="nil"/>
            </w:tcBorders>
          </w:tcPr>
          <w:p w14:paraId="065DF33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D47DA6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289334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325124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E7D7FAC" w14:textId="77777777" w:rsidTr="00116073">
        <w:tc>
          <w:tcPr>
            <w:tcW w:w="2445" w:type="dxa"/>
            <w:tcBorders>
              <w:top w:val="nil"/>
              <w:left w:val="nil"/>
              <w:bottom w:val="nil"/>
              <w:right w:val="nil"/>
            </w:tcBorders>
          </w:tcPr>
          <w:p w14:paraId="19A1A92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69E225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3CE99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47F02F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645B71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4)</w:t>
            </w:r>
          </w:p>
        </w:tc>
        <w:tc>
          <w:tcPr>
            <w:tcW w:w="263" w:type="dxa"/>
            <w:tcBorders>
              <w:top w:val="nil"/>
              <w:left w:val="nil"/>
              <w:bottom w:val="nil"/>
              <w:right w:val="nil"/>
            </w:tcBorders>
          </w:tcPr>
          <w:p w14:paraId="2326F52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8982B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70BAF6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F7FA2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D400DA8" w14:textId="77777777" w:rsidTr="00116073">
        <w:tc>
          <w:tcPr>
            <w:tcW w:w="2445" w:type="dxa"/>
            <w:tcBorders>
              <w:top w:val="nil"/>
              <w:left w:val="nil"/>
              <w:bottom w:val="nil"/>
              <w:right w:val="nil"/>
            </w:tcBorders>
          </w:tcPr>
          <w:p w14:paraId="5F97D5D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Analyst</w:t>
            </w:r>
            <w:proofErr w:type="spellEnd"/>
          </w:p>
        </w:tc>
        <w:tc>
          <w:tcPr>
            <w:tcW w:w="269" w:type="dxa"/>
            <w:tcBorders>
              <w:top w:val="nil"/>
              <w:left w:val="nil"/>
              <w:bottom w:val="nil"/>
              <w:right w:val="nil"/>
            </w:tcBorders>
          </w:tcPr>
          <w:p w14:paraId="5EF319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F141A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31541A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027997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441</w:t>
            </w:r>
            <w:r w:rsidRPr="004E7E5A">
              <w:rPr>
                <w:rFonts w:ascii="Times New Roman" w:hAnsi="Times New Roman"/>
                <w:color w:val="000000" w:themeColor="text1"/>
                <w:kern w:val="0"/>
                <w:sz w:val="24"/>
                <w:vertAlign w:val="superscript"/>
              </w:rPr>
              <w:t>**</w:t>
            </w:r>
          </w:p>
        </w:tc>
        <w:tc>
          <w:tcPr>
            <w:tcW w:w="263" w:type="dxa"/>
            <w:tcBorders>
              <w:top w:val="nil"/>
              <w:left w:val="nil"/>
              <w:bottom w:val="nil"/>
              <w:right w:val="nil"/>
            </w:tcBorders>
          </w:tcPr>
          <w:p w14:paraId="0DA2F9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049775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5D733F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9592D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E881249" w14:textId="77777777" w:rsidTr="00116073">
        <w:tc>
          <w:tcPr>
            <w:tcW w:w="2445" w:type="dxa"/>
            <w:tcBorders>
              <w:top w:val="nil"/>
              <w:left w:val="nil"/>
              <w:bottom w:val="nil"/>
              <w:right w:val="nil"/>
            </w:tcBorders>
          </w:tcPr>
          <w:p w14:paraId="7D58D89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547A35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F5055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77FB95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09B14C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9)</w:t>
            </w:r>
          </w:p>
        </w:tc>
        <w:tc>
          <w:tcPr>
            <w:tcW w:w="263" w:type="dxa"/>
            <w:tcBorders>
              <w:top w:val="nil"/>
              <w:left w:val="nil"/>
              <w:bottom w:val="nil"/>
              <w:right w:val="nil"/>
            </w:tcBorders>
          </w:tcPr>
          <w:p w14:paraId="71D759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D8D5B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6301AE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29A8F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0E80516" w14:textId="77777777" w:rsidTr="00116073">
        <w:tc>
          <w:tcPr>
            <w:tcW w:w="2445" w:type="dxa"/>
            <w:tcBorders>
              <w:top w:val="nil"/>
              <w:left w:val="nil"/>
              <w:bottom w:val="nil"/>
              <w:right w:val="nil"/>
            </w:tcBorders>
          </w:tcPr>
          <w:p w14:paraId="153233D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69" w:type="dxa"/>
            <w:tcBorders>
              <w:top w:val="nil"/>
              <w:left w:val="nil"/>
              <w:bottom w:val="nil"/>
              <w:right w:val="nil"/>
            </w:tcBorders>
          </w:tcPr>
          <w:p w14:paraId="41FB97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BE530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5284C9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4B2F13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6817F08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97315F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666</w:t>
            </w:r>
            <w:r w:rsidRPr="004E7E5A">
              <w:rPr>
                <w:rFonts w:ascii="Times New Roman" w:hAnsi="Times New Roman"/>
                <w:color w:val="000000" w:themeColor="text1"/>
                <w:kern w:val="0"/>
                <w:sz w:val="24"/>
                <w:vertAlign w:val="superscript"/>
              </w:rPr>
              <w:t>***</w:t>
            </w:r>
          </w:p>
        </w:tc>
        <w:tc>
          <w:tcPr>
            <w:tcW w:w="252" w:type="dxa"/>
            <w:tcBorders>
              <w:top w:val="nil"/>
              <w:left w:val="nil"/>
              <w:bottom w:val="nil"/>
              <w:right w:val="nil"/>
            </w:tcBorders>
          </w:tcPr>
          <w:p w14:paraId="4F1EF4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19F8C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3F4BF5D" w14:textId="77777777" w:rsidTr="00116073">
        <w:tc>
          <w:tcPr>
            <w:tcW w:w="2445" w:type="dxa"/>
            <w:tcBorders>
              <w:top w:val="nil"/>
              <w:left w:val="nil"/>
              <w:bottom w:val="nil"/>
              <w:right w:val="nil"/>
            </w:tcBorders>
          </w:tcPr>
          <w:p w14:paraId="3017D45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1D3AD68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54555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7FEA58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5C5187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3ED5AB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619CB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7)</w:t>
            </w:r>
          </w:p>
        </w:tc>
        <w:tc>
          <w:tcPr>
            <w:tcW w:w="252" w:type="dxa"/>
            <w:tcBorders>
              <w:top w:val="nil"/>
              <w:left w:val="nil"/>
              <w:bottom w:val="nil"/>
              <w:right w:val="nil"/>
            </w:tcBorders>
          </w:tcPr>
          <w:p w14:paraId="46AED9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3CCD1D9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9173389" w14:textId="77777777" w:rsidTr="00116073">
        <w:tc>
          <w:tcPr>
            <w:tcW w:w="2445" w:type="dxa"/>
            <w:tcBorders>
              <w:top w:val="nil"/>
              <w:left w:val="nil"/>
              <w:bottom w:val="nil"/>
              <w:right w:val="nil"/>
            </w:tcBorders>
          </w:tcPr>
          <w:p w14:paraId="7F5E0B4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Analyst</w:t>
            </w:r>
            <w:proofErr w:type="spellEnd"/>
          </w:p>
        </w:tc>
        <w:tc>
          <w:tcPr>
            <w:tcW w:w="269" w:type="dxa"/>
            <w:tcBorders>
              <w:top w:val="nil"/>
              <w:left w:val="nil"/>
              <w:bottom w:val="nil"/>
              <w:right w:val="nil"/>
            </w:tcBorders>
          </w:tcPr>
          <w:p w14:paraId="55E3A1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18B1A5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721C90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4CDB28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0E9AC8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2F916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858</w:t>
            </w:r>
            <w:r w:rsidRPr="004E7E5A">
              <w:rPr>
                <w:rFonts w:ascii="Times New Roman" w:hAnsi="Times New Roman"/>
                <w:color w:val="000000" w:themeColor="text1"/>
                <w:kern w:val="0"/>
                <w:sz w:val="24"/>
                <w:vertAlign w:val="superscript"/>
              </w:rPr>
              <w:t>**</w:t>
            </w:r>
          </w:p>
        </w:tc>
        <w:tc>
          <w:tcPr>
            <w:tcW w:w="252" w:type="dxa"/>
            <w:tcBorders>
              <w:top w:val="nil"/>
              <w:left w:val="nil"/>
              <w:bottom w:val="nil"/>
              <w:right w:val="nil"/>
            </w:tcBorders>
          </w:tcPr>
          <w:p w14:paraId="08DC4C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67171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3713565" w14:textId="77777777" w:rsidTr="00116073">
        <w:tc>
          <w:tcPr>
            <w:tcW w:w="2445" w:type="dxa"/>
            <w:tcBorders>
              <w:top w:val="nil"/>
              <w:left w:val="nil"/>
              <w:bottom w:val="nil"/>
              <w:right w:val="nil"/>
            </w:tcBorders>
          </w:tcPr>
          <w:p w14:paraId="1A20E96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7BA818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AD0E8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3B6718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7D323B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0B159D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73F2B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20)</w:t>
            </w:r>
          </w:p>
        </w:tc>
        <w:tc>
          <w:tcPr>
            <w:tcW w:w="252" w:type="dxa"/>
            <w:tcBorders>
              <w:top w:val="nil"/>
              <w:left w:val="nil"/>
              <w:bottom w:val="nil"/>
              <w:right w:val="nil"/>
            </w:tcBorders>
          </w:tcPr>
          <w:p w14:paraId="2D69E44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26839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9233B49" w14:textId="77777777" w:rsidTr="00116073">
        <w:tc>
          <w:tcPr>
            <w:tcW w:w="2445" w:type="dxa"/>
            <w:tcBorders>
              <w:top w:val="nil"/>
              <w:left w:val="nil"/>
              <w:bottom w:val="nil"/>
              <w:right w:val="nil"/>
            </w:tcBorders>
          </w:tcPr>
          <w:p w14:paraId="291A08C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69" w:type="dxa"/>
            <w:tcBorders>
              <w:top w:val="nil"/>
              <w:left w:val="nil"/>
              <w:bottom w:val="nil"/>
              <w:right w:val="nil"/>
            </w:tcBorders>
          </w:tcPr>
          <w:p w14:paraId="66CFB71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9B111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28FE208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3831FE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710ECD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FF91D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72F8A7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84925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543</w:t>
            </w:r>
            <w:r w:rsidRPr="004E7E5A">
              <w:rPr>
                <w:rFonts w:ascii="Times New Roman" w:hAnsi="Times New Roman"/>
                <w:color w:val="000000" w:themeColor="text1"/>
                <w:kern w:val="0"/>
                <w:sz w:val="24"/>
                <w:vertAlign w:val="superscript"/>
              </w:rPr>
              <w:t>***</w:t>
            </w:r>
          </w:p>
        </w:tc>
      </w:tr>
      <w:tr w:rsidR="001E3466" w:rsidRPr="004E7E5A" w14:paraId="7DC082D9" w14:textId="77777777" w:rsidTr="00116073">
        <w:tc>
          <w:tcPr>
            <w:tcW w:w="2445" w:type="dxa"/>
            <w:tcBorders>
              <w:top w:val="nil"/>
              <w:left w:val="nil"/>
              <w:bottom w:val="nil"/>
              <w:right w:val="nil"/>
            </w:tcBorders>
          </w:tcPr>
          <w:p w14:paraId="17A62B8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5CDF88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671FC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5DEA44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7F6183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5B0045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347685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41F52F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761AD0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5)</w:t>
            </w:r>
          </w:p>
        </w:tc>
      </w:tr>
      <w:tr w:rsidR="001E3466" w:rsidRPr="004E7E5A" w14:paraId="0716CA76" w14:textId="77777777" w:rsidTr="00116073">
        <w:tc>
          <w:tcPr>
            <w:tcW w:w="2445" w:type="dxa"/>
            <w:tcBorders>
              <w:top w:val="nil"/>
              <w:left w:val="nil"/>
              <w:bottom w:val="nil"/>
              <w:right w:val="nil"/>
            </w:tcBorders>
          </w:tcPr>
          <w:p w14:paraId="5D68AAF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Analyst</w:t>
            </w:r>
            <w:proofErr w:type="spellEnd"/>
          </w:p>
        </w:tc>
        <w:tc>
          <w:tcPr>
            <w:tcW w:w="269" w:type="dxa"/>
            <w:tcBorders>
              <w:top w:val="nil"/>
              <w:left w:val="nil"/>
              <w:bottom w:val="nil"/>
              <w:right w:val="nil"/>
            </w:tcBorders>
          </w:tcPr>
          <w:p w14:paraId="137330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51F35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5945725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583FBD5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205038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09F19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32A758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590A9C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767</w:t>
            </w:r>
            <w:r w:rsidRPr="004E7E5A">
              <w:rPr>
                <w:rFonts w:ascii="Times New Roman" w:hAnsi="Times New Roman"/>
                <w:color w:val="000000" w:themeColor="text1"/>
                <w:kern w:val="0"/>
                <w:sz w:val="24"/>
                <w:vertAlign w:val="superscript"/>
              </w:rPr>
              <w:t>**</w:t>
            </w:r>
          </w:p>
        </w:tc>
      </w:tr>
      <w:tr w:rsidR="001E3466" w:rsidRPr="004E7E5A" w14:paraId="1B6DDD88" w14:textId="77777777" w:rsidTr="00116073">
        <w:tc>
          <w:tcPr>
            <w:tcW w:w="2445" w:type="dxa"/>
            <w:tcBorders>
              <w:top w:val="nil"/>
              <w:left w:val="nil"/>
              <w:bottom w:val="nil"/>
              <w:right w:val="nil"/>
            </w:tcBorders>
          </w:tcPr>
          <w:p w14:paraId="1061CF5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135CC2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8A37B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0" w:type="dxa"/>
            <w:tcBorders>
              <w:top w:val="nil"/>
              <w:left w:val="nil"/>
              <w:bottom w:val="nil"/>
              <w:right w:val="nil"/>
            </w:tcBorders>
          </w:tcPr>
          <w:p w14:paraId="62D4DF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1B80AD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3" w:type="dxa"/>
            <w:tcBorders>
              <w:top w:val="nil"/>
              <w:left w:val="nil"/>
              <w:bottom w:val="nil"/>
              <w:right w:val="nil"/>
            </w:tcBorders>
          </w:tcPr>
          <w:p w14:paraId="3297C5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3890B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2" w:type="dxa"/>
            <w:tcBorders>
              <w:top w:val="nil"/>
              <w:left w:val="nil"/>
              <w:bottom w:val="nil"/>
              <w:right w:val="nil"/>
            </w:tcBorders>
          </w:tcPr>
          <w:p w14:paraId="3B8CBC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12174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3)</w:t>
            </w:r>
          </w:p>
        </w:tc>
      </w:tr>
      <w:tr w:rsidR="001E3466" w:rsidRPr="004E7E5A" w14:paraId="4ECDB685" w14:textId="77777777" w:rsidTr="00116073">
        <w:tc>
          <w:tcPr>
            <w:tcW w:w="2445" w:type="dxa"/>
            <w:tcBorders>
              <w:top w:val="nil"/>
              <w:left w:val="nil"/>
              <w:bottom w:val="nil"/>
              <w:right w:val="nil"/>
            </w:tcBorders>
          </w:tcPr>
          <w:p w14:paraId="60D876D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Analyst</w:t>
            </w:r>
          </w:p>
        </w:tc>
        <w:tc>
          <w:tcPr>
            <w:tcW w:w="269" w:type="dxa"/>
            <w:tcBorders>
              <w:top w:val="nil"/>
              <w:left w:val="nil"/>
              <w:bottom w:val="nil"/>
              <w:right w:val="nil"/>
            </w:tcBorders>
          </w:tcPr>
          <w:p w14:paraId="6B53AD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43BDAE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331</w:t>
            </w:r>
            <w:r w:rsidRPr="004E7E5A">
              <w:rPr>
                <w:rFonts w:ascii="Times New Roman" w:hAnsi="Times New Roman"/>
                <w:color w:val="000000" w:themeColor="text1"/>
                <w:kern w:val="0"/>
                <w:sz w:val="24"/>
                <w:vertAlign w:val="superscript"/>
              </w:rPr>
              <w:t>*</w:t>
            </w:r>
          </w:p>
        </w:tc>
        <w:tc>
          <w:tcPr>
            <w:tcW w:w="270" w:type="dxa"/>
            <w:tcBorders>
              <w:top w:val="nil"/>
              <w:left w:val="nil"/>
              <w:bottom w:val="nil"/>
              <w:right w:val="nil"/>
            </w:tcBorders>
          </w:tcPr>
          <w:p w14:paraId="0749F4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3B3CC7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304</w:t>
            </w:r>
          </w:p>
        </w:tc>
        <w:tc>
          <w:tcPr>
            <w:tcW w:w="263" w:type="dxa"/>
            <w:tcBorders>
              <w:top w:val="nil"/>
              <w:left w:val="nil"/>
              <w:bottom w:val="nil"/>
              <w:right w:val="nil"/>
            </w:tcBorders>
          </w:tcPr>
          <w:p w14:paraId="25CAB2D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C3C67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301</w:t>
            </w:r>
          </w:p>
        </w:tc>
        <w:tc>
          <w:tcPr>
            <w:tcW w:w="252" w:type="dxa"/>
            <w:tcBorders>
              <w:top w:val="nil"/>
              <w:left w:val="nil"/>
              <w:bottom w:val="nil"/>
              <w:right w:val="nil"/>
            </w:tcBorders>
          </w:tcPr>
          <w:p w14:paraId="644E3D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2889F0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284</w:t>
            </w:r>
          </w:p>
        </w:tc>
      </w:tr>
      <w:tr w:rsidR="001E3466" w:rsidRPr="004E7E5A" w14:paraId="22813630" w14:textId="77777777" w:rsidTr="00116073">
        <w:tc>
          <w:tcPr>
            <w:tcW w:w="2445" w:type="dxa"/>
            <w:tcBorders>
              <w:top w:val="nil"/>
              <w:left w:val="nil"/>
              <w:bottom w:val="nil"/>
              <w:right w:val="nil"/>
            </w:tcBorders>
          </w:tcPr>
          <w:p w14:paraId="44DFDD5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9" w:type="dxa"/>
            <w:tcBorders>
              <w:top w:val="nil"/>
              <w:left w:val="nil"/>
              <w:bottom w:val="nil"/>
              <w:right w:val="nil"/>
            </w:tcBorders>
          </w:tcPr>
          <w:p w14:paraId="5B3A2D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61EEFB2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66)</w:t>
            </w:r>
          </w:p>
        </w:tc>
        <w:tc>
          <w:tcPr>
            <w:tcW w:w="270" w:type="dxa"/>
            <w:tcBorders>
              <w:top w:val="nil"/>
              <w:left w:val="nil"/>
              <w:bottom w:val="nil"/>
              <w:right w:val="nil"/>
            </w:tcBorders>
          </w:tcPr>
          <w:p w14:paraId="282702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bottom w:val="nil"/>
              <w:right w:val="nil"/>
            </w:tcBorders>
          </w:tcPr>
          <w:p w14:paraId="7B9607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63)</w:t>
            </w:r>
          </w:p>
        </w:tc>
        <w:tc>
          <w:tcPr>
            <w:tcW w:w="263" w:type="dxa"/>
            <w:tcBorders>
              <w:top w:val="nil"/>
              <w:left w:val="nil"/>
              <w:bottom w:val="nil"/>
              <w:right w:val="nil"/>
            </w:tcBorders>
          </w:tcPr>
          <w:p w14:paraId="45B691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07E86F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3)</w:t>
            </w:r>
          </w:p>
        </w:tc>
        <w:tc>
          <w:tcPr>
            <w:tcW w:w="252" w:type="dxa"/>
            <w:tcBorders>
              <w:top w:val="nil"/>
              <w:left w:val="nil"/>
              <w:bottom w:val="nil"/>
              <w:right w:val="nil"/>
            </w:tcBorders>
          </w:tcPr>
          <w:p w14:paraId="7B1AB1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bottom w:val="nil"/>
              <w:right w:val="nil"/>
            </w:tcBorders>
          </w:tcPr>
          <w:p w14:paraId="4A2257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1)</w:t>
            </w:r>
          </w:p>
        </w:tc>
      </w:tr>
      <w:tr w:rsidR="001E3466" w:rsidRPr="004E7E5A" w14:paraId="15196D64" w14:textId="77777777" w:rsidTr="00116073">
        <w:tc>
          <w:tcPr>
            <w:tcW w:w="2445" w:type="dxa"/>
            <w:tcBorders>
              <w:top w:val="nil"/>
              <w:left w:val="nil"/>
              <w:right w:val="nil"/>
            </w:tcBorders>
          </w:tcPr>
          <w:p w14:paraId="5208826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69" w:type="dxa"/>
            <w:tcBorders>
              <w:top w:val="nil"/>
              <w:left w:val="nil"/>
              <w:right w:val="nil"/>
            </w:tcBorders>
          </w:tcPr>
          <w:p w14:paraId="2B7EFD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41D333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0" w:type="dxa"/>
            <w:tcBorders>
              <w:top w:val="nil"/>
              <w:left w:val="nil"/>
              <w:right w:val="nil"/>
            </w:tcBorders>
          </w:tcPr>
          <w:p w14:paraId="5E6668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right w:val="nil"/>
            </w:tcBorders>
          </w:tcPr>
          <w:p w14:paraId="19CD72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3" w:type="dxa"/>
            <w:tcBorders>
              <w:top w:val="nil"/>
              <w:left w:val="nil"/>
              <w:right w:val="nil"/>
            </w:tcBorders>
          </w:tcPr>
          <w:p w14:paraId="79A12B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3706B0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2" w:type="dxa"/>
            <w:tcBorders>
              <w:top w:val="nil"/>
              <w:left w:val="nil"/>
              <w:right w:val="nil"/>
            </w:tcBorders>
          </w:tcPr>
          <w:p w14:paraId="169B66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62B000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70E722A7" w14:textId="77777777" w:rsidTr="00116073">
        <w:tc>
          <w:tcPr>
            <w:tcW w:w="2445" w:type="dxa"/>
            <w:tcBorders>
              <w:top w:val="nil"/>
              <w:left w:val="nil"/>
              <w:right w:val="nil"/>
            </w:tcBorders>
          </w:tcPr>
          <w:p w14:paraId="0B864C2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69" w:type="dxa"/>
            <w:tcBorders>
              <w:top w:val="nil"/>
              <w:left w:val="nil"/>
              <w:right w:val="nil"/>
            </w:tcBorders>
          </w:tcPr>
          <w:p w14:paraId="3A2532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401669B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0" w:type="dxa"/>
            <w:tcBorders>
              <w:top w:val="nil"/>
              <w:left w:val="nil"/>
              <w:right w:val="nil"/>
            </w:tcBorders>
          </w:tcPr>
          <w:p w14:paraId="36E1B0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right w:val="nil"/>
            </w:tcBorders>
          </w:tcPr>
          <w:p w14:paraId="0B467C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3" w:type="dxa"/>
            <w:tcBorders>
              <w:top w:val="nil"/>
              <w:left w:val="nil"/>
              <w:right w:val="nil"/>
            </w:tcBorders>
          </w:tcPr>
          <w:p w14:paraId="2A2266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04C34B5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2" w:type="dxa"/>
            <w:tcBorders>
              <w:top w:val="nil"/>
              <w:left w:val="nil"/>
              <w:right w:val="nil"/>
            </w:tcBorders>
          </w:tcPr>
          <w:p w14:paraId="532D1D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04DEC2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5DA19AC3" w14:textId="77777777" w:rsidTr="00116073">
        <w:tc>
          <w:tcPr>
            <w:tcW w:w="2445" w:type="dxa"/>
            <w:tcBorders>
              <w:top w:val="nil"/>
              <w:left w:val="nil"/>
              <w:right w:val="nil"/>
            </w:tcBorders>
          </w:tcPr>
          <w:p w14:paraId="6E29569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69" w:type="dxa"/>
            <w:tcBorders>
              <w:top w:val="nil"/>
              <w:left w:val="nil"/>
              <w:right w:val="nil"/>
            </w:tcBorders>
          </w:tcPr>
          <w:p w14:paraId="42EC4E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7E8E53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0" w:type="dxa"/>
            <w:tcBorders>
              <w:top w:val="nil"/>
              <w:left w:val="nil"/>
              <w:right w:val="nil"/>
            </w:tcBorders>
          </w:tcPr>
          <w:p w14:paraId="35301F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top w:val="nil"/>
              <w:left w:val="nil"/>
              <w:right w:val="nil"/>
            </w:tcBorders>
          </w:tcPr>
          <w:p w14:paraId="1241E6A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3" w:type="dxa"/>
            <w:tcBorders>
              <w:top w:val="nil"/>
              <w:left w:val="nil"/>
              <w:right w:val="nil"/>
            </w:tcBorders>
          </w:tcPr>
          <w:p w14:paraId="053A57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2A4D09D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2" w:type="dxa"/>
            <w:tcBorders>
              <w:top w:val="nil"/>
              <w:left w:val="nil"/>
              <w:right w:val="nil"/>
            </w:tcBorders>
          </w:tcPr>
          <w:p w14:paraId="687EC9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top w:val="nil"/>
              <w:left w:val="nil"/>
              <w:right w:val="nil"/>
            </w:tcBorders>
          </w:tcPr>
          <w:p w14:paraId="6312A7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53EDE0E8" w14:textId="77777777" w:rsidTr="00116073">
        <w:tc>
          <w:tcPr>
            <w:tcW w:w="2445" w:type="dxa"/>
            <w:tcBorders>
              <w:left w:val="nil"/>
              <w:right w:val="nil"/>
            </w:tcBorders>
          </w:tcPr>
          <w:p w14:paraId="1BBB108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69" w:type="dxa"/>
            <w:tcBorders>
              <w:left w:val="nil"/>
              <w:right w:val="nil"/>
            </w:tcBorders>
          </w:tcPr>
          <w:p w14:paraId="727584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right w:val="nil"/>
            </w:tcBorders>
          </w:tcPr>
          <w:p w14:paraId="21670A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96</w:t>
            </w:r>
          </w:p>
        </w:tc>
        <w:tc>
          <w:tcPr>
            <w:tcW w:w="270" w:type="dxa"/>
            <w:tcBorders>
              <w:left w:val="nil"/>
              <w:right w:val="nil"/>
            </w:tcBorders>
          </w:tcPr>
          <w:p w14:paraId="08FFC3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left w:val="nil"/>
              <w:right w:val="nil"/>
            </w:tcBorders>
          </w:tcPr>
          <w:p w14:paraId="56ECEE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96</w:t>
            </w:r>
          </w:p>
        </w:tc>
        <w:tc>
          <w:tcPr>
            <w:tcW w:w="263" w:type="dxa"/>
            <w:tcBorders>
              <w:left w:val="nil"/>
              <w:right w:val="nil"/>
            </w:tcBorders>
          </w:tcPr>
          <w:p w14:paraId="5A96C7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right w:val="nil"/>
            </w:tcBorders>
          </w:tcPr>
          <w:p w14:paraId="6564C5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96</w:t>
            </w:r>
          </w:p>
        </w:tc>
        <w:tc>
          <w:tcPr>
            <w:tcW w:w="252" w:type="dxa"/>
            <w:tcBorders>
              <w:left w:val="nil"/>
              <w:right w:val="nil"/>
            </w:tcBorders>
          </w:tcPr>
          <w:p w14:paraId="6606D2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right w:val="nil"/>
            </w:tcBorders>
          </w:tcPr>
          <w:p w14:paraId="2ED59C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96</w:t>
            </w:r>
          </w:p>
        </w:tc>
      </w:tr>
      <w:tr w:rsidR="001E3466" w:rsidRPr="004E7E5A" w14:paraId="73D840F9" w14:textId="77777777" w:rsidTr="00116073">
        <w:tc>
          <w:tcPr>
            <w:tcW w:w="2445" w:type="dxa"/>
            <w:tcBorders>
              <w:left w:val="nil"/>
              <w:bottom w:val="single" w:sz="4" w:space="0" w:color="auto"/>
              <w:right w:val="nil"/>
            </w:tcBorders>
          </w:tcPr>
          <w:p w14:paraId="67D9FC1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69" w:type="dxa"/>
            <w:tcBorders>
              <w:left w:val="nil"/>
              <w:bottom w:val="single" w:sz="4" w:space="0" w:color="auto"/>
              <w:right w:val="nil"/>
            </w:tcBorders>
          </w:tcPr>
          <w:p w14:paraId="30A920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bottom w:val="single" w:sz="4" w:space="0" w:color="auto"/>
              <w:right w:val="nil"/>
            </w:tcBorders>
          </w:tcPr>
          <w:p w14:paraId="634DCB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208.105</w:t>
            </w:r>
          </w:p>
        </w:tc>
        <w:tc>
          <w:tcPr>
            <w:tcW w:w="270" w:type="dxa"/>
            <w:tcBorders>
              <w:left w:val="nil"/>
              <w:bottom w:val="single" w:sz="4" w:space="0" w:color="auto"/>
              <w:right w:val="nil"/>
            </w:tcBorders>
          </w:tcPr>
          <w:p w14:paraId="3A77F4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4" w:type="dxa"/>
            <w:tcBorders>
              <w:left w:val="nil"/>
              <w:bottom w:val="single" w:sz="4" w:space="0" w:color="auto"/>
              <w:right w:val="nil"/>
            </w:tcBorders>
          </w:tcPr>
          <w:p w14:paraId="26F488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27.344</w:t>
            </w:r>
          </w:p>
        </w:tc>
        <w:tc>
          <w:tcPr>
            <w:tcW w:w="263" w:type="dxa"/>
            <w:tcBorders>
              <w:left w:val="nil"/>
              <w:bottom w:val="single" w:sz="4" w:space="0" w:color="auto"/>
              <w:right w:val="nil"/>
            </w:tcBorders>
          </w:tcPr>
          <w:p w14:paraId="0E13ED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bottom w:val="single" w:sz="4" w:space="0" w:color="auto"/>
              <w:right w:val="nil"/>
            </w:tcBorders>
          </w:tcPr>
          <w:p w14:paraId="2D80C5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375.471</w:t>
            </w:r>
          </w:p>
        </w:tc>
        <w:tc>
          <w:tcPr>
            <w:tcW w:w="252" w:type="dxa"/>
            <w:tcBorders>
              <w:left w:val="nil"/>
              <w:bottom w:val="single" w:sz="4" w:space="0" w:color="auto"/>
              <w:right w:val="nil"/>
            </w:tcBorders>
          </w:tcPr>
          <w:p w14:paraId="40165A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1" w:type="dxa"/>
            <w:tcBorders>
              <w:left w:val="nil"/>
              <w:bottom w:val="single" w:sz="4" w:space="0" w:color="auto"/>
              <w:right w:val="nil"/>
            </w:tcBorders>
          </w:tcPr>
          <w:p w14:paraId="3488816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35.651</w:t>
            </w:r>
          </w:p>
        </w:tc>
      </w:tr>
    </w:tbl>
    <w:p w14:paraId="4A418F63" w14:textId="77B90915"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second stage of the 2SLS model to test hypothesis 3. </w:t>
      </w:r>
      <w:r w:rsidRPr="004E7E5A">
        <w:rPr>
          <w:rFonts w:cs="Times New Roman"/>
          <w:szCs w:val="24"/>
        </w:rPr>
        <w:t>The effect of analysts’ attention on the relationship between directors’ network and CSR disclosur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quality</w:t>
      </w:r>
      <w:r w:rsidRPr="004E7E5A">
        <w:rPr>
          <w:rStyle w:val="fontstyle01"/>
          <w:rFonts w:ascii="Times New Roman" w:hAnsi="Times New Roman" w:cs="Times New Roman" w:hint="default"/>
          <w:color w:val="000000" w:themeColor="text1"/>
          <w:sz w:val="24"/>
          <w:szCs w:val="24"/>
        </w:rPr>
        <w:t xml:space="preserve"> is tested by Equation (3)</w:t>
      </w:r>
      <w:r w:rsidRPr="004E7E5A">
        <w:rPr>
          <w:rFonts w:cs="Times New Roman"/>
          <w:szCs w:val="24"/>
        </w:rPr>
        <w:t xml:space="preserve">. </w:t>
      </w:r>
      <w:r w:rsidRPr="004E7E5A">
        <w:rPr>
          <w:rFonts w:cs="Times New Roman"/>
        </w:rPr>
        <w:t xml:space="preserve">Following the literature </w:t>
      </w:r>
      <w:r w:rsidRPr="004E7E5A">
        <w:rPr>
          <w:rFonts w:cs="Times New Roman"/>
        </w:rPr>
        <w:fldChar w:fldCharType="begin"/>
      </w:r>
      <w:r w:rsidR="006F6C86" w:rsidRPr="004E7E5A">
        <w:rPr>
          <w:rFonts w:cs="Times New Roman"/>
        </w:rPr>
        <w:instrText xml:space="preserve"> ADDIN EN.CITE &lt;EndNote&gt;&lt;Cite&gt;&lt;Author&gt;Chen&lt;/Author&gt;&lt;Year&gt;2011&lt;/Year&gt;&lt;RecNum&gt;2092&lt;/RecNum&gt;&lt;DisplayText&gt;(Chen et al. 2011; Ding et al. 2021)&lt;/DisplayText&gt;&lt;record&gt;&lt;rec-number&gt;2092&lt;/rec-number&gt;&lt;foreign-keys&gt;&lt;key app="EN" db-id="trr00pfsbzzex0ezwf6v5swd9fpfpwfa90xp" timestamp="1629554300" guid="33319abb-6738-43c8-bcbf-622dcc9aca93"&gt;2092&lt;/key&gt;&lt;/foreign-keys&gt;&lt;ref-type name="Journal Article"&gt;17&lt;/ref-type&gt;&lt;contributors&gt;&lt;authors&gt;&lt;author&gt;Chen, Shu Ping &lt;/author&gt;&lt;author&gt;Matsumoto, Dawn &lt;/author&gt;&lt;author&gt;Rajgopal, Shiva &lt;/author&gt;&lt;/authors&gt;&lt;/contributors&gt;&lt;titles&gt;&lt;title&gt;Is silence golden? An empirical analysis of firms that stop giving quarterly earnings guidance&lt;/title&gt;&lt;secondary-title&gt;Journal of Accounting &amp;amp; Economics&lt;/secondary-title&gt;&lt;/titles&gt;&lt;periodical&gt;&lt;full-title&gt;Journal of Accounting &amp;amp; Economics&lt;/full-title&gt;&lt;/periodical&gt;&lt;pages&gt;134-150&lt;/pages&gt;&lt;volume&gt;51&lt;/volume&gt;&lt;number&gt;1&lt;/number&gt;&lt;dates&gt;&lt;year&gt;2011&lt;/year&gt;&lt;/dates&gt;&lt;urls&gt;&lt;/urls&gt;&lt;/record&gt;&lt;/Cite&gt;&lt;Cite&gt;&lt;Author&gt;Ding&lt;/Author&gt;&lt;Year&gt;2021&lt;/Year&gt;&lt;RecNum&gt;2020&lt;/RecNum&gt;&lt;record&gt;&lt;rec-number&gt;2020&lt;/rec-number&gt;&lt;foreign-keys&gt;&lt;key app="EN" db-id="trr00pfsbzzex0ezwf6v5swd9fpfpwfa90xp" timestamp="1627289792" guid="b00706dc-5243-4d75-80ce-c24f17c93ead"&gt;2020&lt;/key&gt;&lt;/foreign-keys&gt;&lt;ref-type name="Journal Article"&gt;17&lt;/ref-type&gt;&lt;contributors&gt;&lt;authors&gt;&lt;author&gt;Rong Ding&lt;/author&gt;&lt;author&gt;Sushil Sainani&lt;/author&gt;&lt;author&gt;Ziyang (John) Zhang&lt;/author&gt;&lt;/authors&gt;&lt;/contributors&gt;&lt;titles&gt;&lt;title&gt;Protection of trade secrets and corporate tax avoidance: Evidence from the inevitable disclosure doctrine&lt;/title&gt;&lt;secondary-title&gt;Journal of Business Research&lt;/secondary-title&gt;&lt;/titles&gt;&lt;periodical&gt;&lt;full-title&gt;Journal of Business Research&lt;/full-title&gt;&lt;/periodical&gt;&lt;pages&gt;221-232&lt;/pages&gt;&lt;volume&gt;132&lt;/volume&gt;&lt;number&gt;5&lt;/number&gt;&lt;dates&gt;&lt;year&gt;2021&lt;/year&gt;&lt;/dates&gt;&lt;urls&gt;&lt;/urls&gt;&lt;/record&gt;&lt;/Cite&gt;&lt;/EndNote&gt;</w:instrText>
      </w:r>
      <w:r w:rsidRPr="004E7E5A">
        <w:rPr>
          <w:rFonts w:cs="Times New Roman"/>
        </w:rPr>
        <w:fldChar w:fldCharType="separate"/>
      </w:r>
      <w:r w:rsidR="004922F5" w:rsidRPr="004E7E5A">
        <w:rPr>
          <w:rFonts w:cs="Times New Roman"/>
          <w:noProof/>
        </w:rPr>
        <w:t>(Chen et al. 2011; Ding et al. 2021)</w:t>
      </w:r>
      <w:r w:rsidRPr="004E7E5A">
        <w:rPr>
          <w:rFonts w:cs="Times New Roman"/>
        </w:rPr>
        <w:fldChar w:fldCharType="end"/>
      </w:r>
      <w:r w:rsidRPr="004E7E5A">
        <w:rPr>
          <w:rFonts w:cs="Times New Roman"/>
        </w:rPr>
        <w:t>, we use analyst coverage (</w:t>
      </w:r>
      <w:r w:rsidRPr="004E7E5A">
        <w:rPr>
          <w:rFonts w:cs="Times New Roman"/>
          <w:i/>
          <w:iCs/>
        </w:rPr>
        <w:t>Analyst</w:t>
      </w:r>
      <w:r w:rsidRPr="004E7E5A">
        <w:rPr>
          <w:rFonts w:cs="Times New Roman"/>
        </w:rPr>
        <w:t xml:space="preserve">) as the proxy of analysts’ attention, which is calculated by </w:t>
      </w:r>
      <w:r w:rsidRPr="004E7E5A">
        <w:rPr>
          <w:rFonts w:cs="Times New Roman"/>
          <w:szCs w:val="24"/>
        </w:rPr>
        <w:t xml:space="preserve">the total number of analysts for a firm in one year.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eastAsia="Times New Roman" w:cs="Times New Roman"/>
          <w:i/>
          <w:iCs/>
          <w:szCs w:val="24"/>
          <w:lang w:eastAsia="en-GB"/>
        </w:rPr>
        <w:t xml:space="preserve">Controls </w:t>
      </w:r>
      <w:r w:rsidRPr="004E7E5A">
        <w:rPr>
          <w:rFonts w:eastAsia="Times New Roman" w:cs="Times New Roman"/>
          <w:szCs w:val="24"/>
          <w:lang w:eastAsia="en-GB"/>
        </w:rPr>
        <w:t xml:space="preserve">are the control variables included in Equation (1).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other variables are provided in Appendix A.</w:t>
      </w:r>
    </w:p>
    <w:p w14:paraId="5026976A" w14:textId="77777777" w:rsidR="00A53CFE" w:rsidRPr="004E7E5A" w:rsidRDefault="00A53CFE" w:rsidP="00A53CFE">
      <w:pPr>
        <w:pStyle w:val="a7"/>
        <w:spacing w:line="240" w:lineRule="auto"/>
        <w:ind w:leftChars="50" w:left="105" w:rightChars="50" w:right="105" w:firstLineChars="0" w:firstLine="0"/>
        <w:rPr>
          <w:rFonts w:cs="Times New Roman"/>
          <w:szCs w:val="24"/>
        </w:rPr>
      </w:pPr>
    </w:p>
    <w:p w14:paraId="738B9E2A"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4E3F973C"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7899BAE0"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3CA31AA9"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5842A5D3"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0FE08717" w14:textId="46B6F98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8</w:t>
      </w:r>
    </w:p>
    <w:p w14:paraId="33AB455D" w14:textId="583444C5"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 xml:space="preserve">Second-Stage Regressions of 2SLS Model for Testing the Moderating Role of </w:t>
      </w:r>
      <w:r w:rsidR="00766CEA" w:rsidRPr="004E7E5A">
        <w:rPr>
          <w:rFonts w:ascii="Times New Roman" w:eastAsia="宋体" w:hAnsi="Times New Roman" w:hint="eastAsia"/>
          <w:b/>
          <w:bCs/>
          <w:color w:val="000000" w:themeColor="text1"/>
          <w:sz w:val="24"/>
          <w:szCs w:val="24"/>
        </w:rPr>
        <w:t>CSR</w:t>
      </w:r>
      <w:r w:rsidR="00766CEA" w:rsidRPr="004E7E5A">
        <w:rPr>
          <w:rFonts w:ascii="Times New Roman" w:eastAsia="宋体" w:hAnsi="Times New Roman"/>
          <w:b/>
          <w:bCs/>
          <w:color w:val="000000" w:themeColor="text1"/>
          <w:sz w:val="24"/>
          <w:szCs w:val="24"/>
        </w:rPr>
        <w:t xml:space="preserve"> Assurance</w:t>
      </w:r>
    </w:p>
    <w:tbl>
      <w:tblPr>
        <w:tblW w:w="5000" w:type="pct"/>
        <w:tblLook w:val="0000" w:firstRow="0" w:lastRow="0" w:firstColumn="0" w:lastColumn="0" w:noHBand="0" w:noVBand="0"/>
      </w:tblPr>
      <w:tblGrid>
        <w:gridCol w:w="3055"/>
        <w:gridCol w:w="246"/>
        <w:gridCol w:w="1279"/>
        <w:gridCol w:w="246"/>
        <w:gridCol w:w="1271"/>
        <w:gridCol w:w="242"/>
        <w:gridCol w:w="1215"/>
        <w:gridCol w:w="237"/>
        <w:gridCol w:w="1279"/>
      </w:tblGrid>
      <w:tr w:rsidR="001E3466" w:rsidRPr="004E7E5A" w14:paraId="43A1C4E2" w14:textId="77777777" w:rsidTr="00287407">
        <w:tc>
          <w:tcPr>
            <w:tcW w:w="4253" w:type="dxa"/>
            <w:tcBorders>
              <w:top w:val="single" w:sz="4" w:space="0" w:color="auto"/>
              <w:left w:val="nil"/>
              <w:bottom w:val="single" w:sz="4" w:space="0" w:color="auto"/>
              <w:right w:val="nil"/>
            </w:tcBorders>
          </w:tcPr>
          <w:p w14:paraId="4C90C99D"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72" w:type="dxa"/>
            <w:tcBorders>
              <w:top w:val="single" w:sz="4" w:space="0" w:color="auto"/>
              <w:left w:val="nil"/>
              <w:right w:val="nil"/>
            </w:tcBorders>
          </w:tcPr>
          <w:p w14:paraId="69937B2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62" w:type="dxa"/>
            <w:tcBorders>
              <w:top w:val="single" w:sz="4" w:space="0" w:color="auto"/>
              <w:left w:val="nil"/>
              <w:bottom w:val="single" w:sz="4" w:space="0" w:color="auto"/>
              <w:right w:val="nil"/>
            </w:tcBorders>
          </w:tcPr>
          <w:p w14:paraId="59E86F5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3" w:type="dxa"/>
            <w:tcBorders>
              <w:top w:val="single" w:sz="4" w:space="0" w:color="auto"/>
              <w:left w:val="nil"/>
              <w:right w:val="nil"/>
            </w:tcBorders>
          </w:tcPr>
          <w:p w14:paraId="450362B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45" w:type="dxa"/>
            <w:tcBorders>
              <w:top w:val="single" w:sz="4" w:space="0" w:color="auto"/>
              <w:left w:val="nil"/>
              <w:bottom w:val="single" w:sz="4" w:space="0" w:color="auto"/>
              <w:right w:val="nil"/>
            </w:tcBorders>
          </w:tcPr>
          <w:p w14:paraId="2DEE329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5" w:type="dxa"/>
            <w:tcBorders>
              <w:top w:val="single" w:sz="4" w:space="0" w:color="auto"/>
              <w:left w:val="nil"/>
              <w:right w:val="nil"/>
            </w:tcBorders>
          </w:tcPr>
          <w:p w14:paraId="2616875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62" w:type="dxa"/>
            <w:tcBorders>
              <w:top w:val="single" w:sz="4" w:space="0" w:color="auto"/>
              <w:left w:val="nil"/>
              <w:bottom w:val="single" w:sz="4" w:space="0" w:color="auto"/>
              <w:right w:val="nil"/>
            </w:tcBorders>
          </w:tcPr>
          <w:p w14:paraId="4953FEC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54" w:type="dxa"/>
            <w:tcBorders>
              <w:top w:val="single" w:sz="4" w:space="0" w:color="auto"/>
              <w:left w:val="nil"/>
              <w:right w:val="nil"/>
            </w:tcBorders>
          </w:tcPr>
          <w:p w14:paraId="366326F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62" w:type="dxa"/>
            <w:tcBorders>
              <w:top w:val="single" w:sz="4" w:space="0" w:color="auto"/>
              <w:left w:val="nil"/>
              <w:bottom w:val="single" w:sz="4" w:space="0" w:color="auto"/>
              <w:right w:val="nil"/>
            </w:tcBorders>
          </w:tcPr>
          <w:p w14:paraId="14DB7EF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602EA977" w14:textId="77777777" w:rsidTr="00287407">
        <w:tc>
          <w:tcPr>
            <w:tcW w:w="4253" w:type="dxa"/>
            <w:tcBorders>
              <w:top w:val="single" w:sz="4" w:space="0" w:color="auto"/>
              <w:left w:val="nil"/>
              <w:bottom w:val="nil"/>
              <w:right w:val="nil"/>
            </w:tcBorders>
          </w:tcPr>
          <w:p w14:paraId="300AEA12"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72" w:type="dxa"/>
            <w:tcBorders>
              <w:left w:val="nil"/>
              <w:bottom w:val="nil"/>
              <w:right w:val="nil"/>
            </w:tcBorders>
          </w:tcPr>
          <w:p w14:paraId="2DC27175"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single" w:sz="4" w:space="0" w:color="auto"/>
              <w:left w:val="nil"/>
              <w:bottom w:val="nil"/>
              <w:right w:val="nil"/>
            </w:tcBorders>
          </w:tcPr>
          <w:p w14:paraId="178762D5" w14:textId="0445906C"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01***</w:t>
            </w:r>
          </w:p>
        </w:tc>
        <w:tc>
          <w:tcPr>
            <w:tcW w:w="273" w:type="dxa"/>
            <w:tcBorders>
              <w:left w:val="nil"/>
              <w:bottom w:val="nil"/>
              <w:right w:val="nil"/>
            </w:tcBorders>
          </w:tcPr>
          <w:p w14:paraId="3FE74A3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single" w:sz="4" w:space="0" w:color="auto"/>
              <w:left w:val="nil"/>
              <w:bottom w:val="nil"/>
              <w:right w:val="nil"/>
            </w:tcBorders>
          </w:tcPr>
          <w:p w14:paraId="2717DD3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left w:val="nil"/>
              <w:bottom w:val="nil"/>
              <w:right w:val="nil"/>
            </w:tcBorders>
          </w:tcPr>
          <w:p w14:paraId="598ED675"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single" w:sz="4" w:space="0" w:color="auto"/>
              <w:left w:val="nil"/>
              <w:bottom w:val="nil"/>
              <w:right w:val="nil"/>
            </w:tcBorders>
          </w:tcPr>
          <w:p w14:paraId="57C61EE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left w:val="nil"/>
              <w:bottom w:val="nil"/>
              <w:right w:val="nil"/>
            </w:tcBorders>
          </w:tcPr>
          <w:p w14:paraId="669D041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single" w:sz="4" w:space="0" w:color="auto"/>
              <w:left w:val="nil"/>
              <w:bottom w:val="nil"/>
              <w:right w:val="nil"/>
            </w:tcBorders>
          </w:tcPr>
          <w:p w14:paraId="30B30E0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62A5A637" w14:textId="77777777" w:rsidTr="00287407">
        <w:tc>
          <w:tcPr>
            <w:tcW w:w="4253" w:type="dxa"/>
            <w:tcBorders>
              <w:top w:val="nil"/>
              <w:left w:val="nil"/>
              <w:bottom w:val="nil"/>
              <w:right w:val="nil"/>
            </w:tcBorders>
          </w:tcPr>
          <w:p w14:paraId="79282287"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3C18F4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3A16DFC" w14:textId="7BC22D50"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77)</w:t>
            </w:r>
          </w:p>
        </w:tc>
        <w:tc>
          <w:tcPr>
            <w:tcW w:w="273" w:type="dxa"/>
            <w:tcBorders>
              <w:top w:val="nil"/>
              <w:left w:val="nil"/>
              <w:bottom w:val="nil"/>
              <w:right w:val="nil"/>
            </w:tcBorders>
          </w:tcPr>
          <w:p w14:paraId="630506F4"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52E8B78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44D482D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7AB532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72A301F2"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28E92E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1374C1E4" w14:textId="77777777" w:rsidTr="00287407">
        <w:tc>
          <w:tcPr>
            <w:tcW w:w="4253" w:type="dxa"/>
            <w:tcBorders>
              <w:top w:val="nil"/>
              <w:left w:val="nil"/>
              <w:bottom w:val="nil"/>
              <w:right w:val="nil"/>
            </w:tcBorders>
          </w:tcPr>
          <w:p w14:paraId="07E67C27" w14:textId="50954B56"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CSR</w:t>
            </w:r>
            <w:proofErr w:type="spellEnd"/>
            <w:r w:rsidR="00287407" w:rsidRPr="004E7E5A">
              <w:rPr>
                <w:rFonts w:ascii="Times New Roman" w:hAnsi="Times New Roman"/>
                <w:i/>
                <w:iCs/>
                <w:color w:val="000000" w:themeColor="text1"/>
                <w:kern w:val="0"/>
                <w:sz w:val="24"/>
                <w:szCs w:val="24"/>
              </w:rPr>
              <w:t xml:space="preserve"> </w:t>
            </w:r>
            <w:r w:rsidRPr="004E7E5A">
              <w:rPr>
                <w:rFonts w:ascii="Times New Roman" w:hAnsi="Times New Roman"/>
                <w:i/>
                <w:iCs/>
                <w:color w:val="000000" w:themeColor="text1"/>
                <w:kern w:val="0"/>
                <w:sz w:val="24"/>
                <w:szCs w:val="24"/>
              </w:rPr>
              <w:t>Assurance</w:t>
            </w:r>
          </w:p>
        </w:tc>
        <w:tc>
          <w:tcPr>
            <w:tcW w:w="272" w:type="dxa"/>
            <w:tcBorders>
              <w:top w:val="nil"/>
              <w:left w:val="nil"/>
              <w:bottom w:val="nil"/>
              <w:right w:val="nil"/>
            </w:tcBorders>
          </w:tcPr>
          <w:p w14:paraId="3035946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28BCC2D" w14:textId="63514B19"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5.938**</w:t>
            </w:r>
          </w:p>
        </w:tc>
        <w:tc>
          <w:tcPr>
            <w:tcW w:w="273" w:type="dxa"/>
            <w:tcBorders>
              <w:top w:val="nil"/>
              <w:left w:val="nil"/>
              <w:bottom w:val="nil"/>
              <w:right w:val="nil"/>
            </w:tcBorders>
          </w:tcPr>
          <w:p w14:paraId="1824A52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50DFA11A"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2E34528A"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84F47C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0481A0B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BFF7D3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4E267C7D" w14:textId="77777777" w:rsidTr="00287407">
        <w:tc>
          <w:tcPr>
            <w:tcW w:w="4253" w:type="dxa"/>
            <w:tcBorders>
              <w:top w:val="nil"/>
              <w:left w:val="nil"/>
              <w:bottom w:val="nil"/>
              <w:right w:val="nil"/>
            </w:tcBorders>
          </w:tcPr>
          <w:p w14:paraId="013EFFCE"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8E8293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D83448F" w14:textId="40BAF3CB"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2)</w:t>
            </w:r>
          </w:p>
        </w:tc>
        <w:tc>
          <w:tcPr>
            <w:tcW w:w="273" w:type="dxa"/>
            <w:tcBorders>
              <w:top w:val="nil"/>
              <w:left w:val="nil"/>
              <w:bottom w:val="nil"/>
              <w:right w:val="nil"/>
            </w:tcBorders>
          </w:tcPr>
          <w:p w14:paraId="1FE9EBC2"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6C0621BA"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4248DBE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027EB3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1677FB85"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3F8E2EE"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06AAF548" w14:textId="77777777" w:rsidTr="00287407">
        <w:tc>
          <w:tcPr>
            <w:tcW w:w="4253" w:type="dxa"/>
            <w:tcBorders>
              <w:top w:val="nil"/>
              <w:left w:val="nil"/>
              <w:bottom w:val="nil"/>
              <w:right w:val="nil"/>
            </w:tcBorders>
          </w:tcPr>
          <w:p w14:paraId="3582A401"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72" w:type="dxa"/>
            <w:tcBorders>
              <w:top w:val="nil"/>
              <w:left w:val="nil"/>
              <w:bottom w:val="nil"/>
              <w:right w:val="nil"/>
            </w:tcBorders>
          </w:tcPr>
          <w:p w14:paraId="6FDA892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DCDD393"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4C3A7FD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7B4792AD" w14:textId="1CEB72FC"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19***</w:t>
            </w:r>
          </w:p>
        </w:tc>
        <w:tc>
          <w:tcPr>
            <w:tcW w:w="265" w:type="dxa"/>
            <w:tcBorders>
              <w:top w:val="nil"/>
              <w:left w:val="nil"/>
              <w:bottom w:val="nil"/>
              <w:right w:val="nil"/>
            </w:tcBorders>
          </w:tcPr>
          <w:p w14:paraId="03D2F7CE"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4F793E2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795321D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546C2C7"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297184C7" w14:textId="77777777" w:rsidTr="00287407">
        <w:tc>
          <w:tcPr>
            <w:tcW w:w="4253" w:type="dxa"/>
            <w:tcBorders>
              <w:top w:val="nil"/>
              <w:left w:val="nil"/>
              <w:bottom w:val="nil"/>
              <w:right w:val="nil"/>
            </w:tcBorders>
          </w:tcPr>
          <w:p w14:paraId="67908C57"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2F64E6D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4CF9460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120199E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6278D37B" w14:textId="0FA6DCC1"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04)</w:t>
            </w:r>
          </w:p>
        </w:tc>
        <w:tc>
          <w:tcPr>
            <w:tcW w:w="265" w:type="dxa"/>
            <w:tcBorders>
              <w:top w:val="nil"/>
              <w:left w:val="nil"/>
              <w:bottom w:val="nil"/>
              <w:right w:val="nil"/>
            </w:tcBorders>
          </w:tcPr>
          <w:p w14:paraId="5055FCD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DD2625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5B132B9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97D5D5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7474B8DA" w14:textId="77777777" w:rsidTr="00287407">
        <w:tc>
          <w:tcPr>
            <w:tcW w:w="4253" w:type="dxa"/>
            <w:tcBorders>
              <w:top w:val="nil"/>
              <w:left w:val="nil"/>
              <w:bottom w:val="nil"/>
              <w:right w:val="nil"/>
            </w:tcBorders>
          </w:tcPr>
          <w:p w14:paraId="02FFA169" w14:textId="54A3216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CSR</w:t>
            </w:r>
            <w:proofErr w:type="spellEnd"/>
            <w:r w:rsidR="00287407" w:rsidRPr="004E7E5A">
              <w:rPr>
                <w:rFonts w:ascii="Times New Roman" w:hAnsi="Times New Roman"/>
                <w:i/>
                <w:iCs/>
                <w:color w:val="000000" w:themeColor="text1"/>
                <w:kern w:val="0"/>
                <w:sz w:val="24"/>
                <w:szCs w:val="24"/>
              </w:rPr>
              <w:t xml:space="preserve"> </w:t>
            </w:r>
            <w:r w:rsidRPr="004E7E5A">
              <w:rPr>
                <w:rFonts w:ascii="Times New Roman" w:hAnsi="Times New Roman"/>
                <w:i/>
                <w:iCs/>
                <w:color w:val="000000" w:themeColor="text1"/>
                <w:kern w:val="0"/>
                <w:sz w:val="24"/>
                <w:szCs w:val="24"/>
              </w:rPr>
              <w:t>Assurance</w:t>
            </w:r>
          </w:p>
        </w:tc>
        <w:tc>
          <w:tcPr>
            <w:tcW w:w="272" w:type="dxa"/>
            <w:tcBorders>
              <w:top w:val="nil"/>
              <w:left w:val="nil"/>
              <w:bottom w:val="nil"/>
              <w:right w:val="nil"/>
            </w:tcBorders>
          </w:tcPr>
          <w:p w14:paraId="23DFE7D4"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5FCD69B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665D56B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25D47E07" w14:textId="0F6F9C3A"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1.245**</w:t>
            </w:r>
          </w:p>
        </w:tc>
        <w:tc>
          <w:tcPr>
            <w:tcW w:w="265" w:type="dxa"/>
            <w:tcBorders>
              <w:top w:val="nil"/>
              <w:left w:val="nil"/>
              <w:bottom w:val="nil"/>
              <w:right w:val="nil"/>
            </w:tcBorders>
          </w:tcPr>
          <w:p w14:paraId="63F39A53"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3743C72"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54" w:type="dxa"/>
            <w:tcBorders>
              <w:top w:val="nil"/>
              <w:left w:val="nil"/>
              <w:bottom w:val="nil"/>
              <w:right w:val="nil"/>
            </w:tcBorders>
          </w:tcPr>
          <w:p w14:paraId="6D3F902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3A8AA8A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r>
      <w:tr w:rsidR="001E3466" w:rsidRPr="004E7E5A" w14:paraId="2A08FCC1" w14:textId="77777777" w:rsidTr="00287407">
        <w:tc>
          <w:tcPr>
            <w:tcW w:w="4253" w:type="dxa"/>
            <w:tcBorders>
              <w:top w:val="nil"/>
              <w:left w:val="nil"/>
              <w:bottom w:val="nil"/>
              <w:right w:val="nil"/>
            </w:tcBorders>
          </w:tcPr>
          <w:p w14:paraId="3CE46726"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215602A2"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BAFD4E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238833E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3B3D1557" w14:textId="47C914D1"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8)</w:t>
            </w:r>
          </w:p>
        </w:tc>
        <w:tc>
          <w:tcPr>
            <w:tcW w:w="265" w:type="dxa"/>
            <w:tcBorders>
              <w:top w:val="nil"/>
              <w:left w:val="nil"/>
              <w:bottom w:val="nil"/>
              <w:right w:val="nil"/>
            </w:tcBorders>
          </w:tcPr>
          <w:p w14:paraId="3168895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268B2AF"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54" w:type="dxa"/>
            <w:tcBorders>
              <w:top w:val="nil"/>
              <w:left w:val="nil"/>
              <w:bottom w:val="nil"/>
              <w:right w:val="nil"/>
            </w:tcBorders>
          </w:tcPr>
          <w:p w14:paraId="559B9746"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4D073F02"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r>
      <w:tr w:rsidR="001E3466" w:rsidRPr="004E7E5A" w14:paraId="4281B005" w14:textId="77777777" w:rsidTr="00287407">
        <w:tc>
          <w:tcPr>
            <w:tcW w:w="4253" w:type="dxa"/>
            <w:tcBorders>
              <w:top w:val="nil"/>
              <w:left w:val="nil"/>
              <w:bottom w:val="nil"/>
              <w:right w:val="nil"/>
            </w:tcBorders>
          </w:tcPr>
          <w:p w14:paraId="35D54777"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72" w:type="dxa"/>
            <w:tcBorders>
              <w:top w:val="nil"/>
              <w:left w:val="nil"/>
              <w:bottom w:val="nil"/>
              <w:right w:val="nil"/>
            </w:tcBorders>
          </w:tcPr>
          <w:p w14:paraId="5223616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325D20C3"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39BE98F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5FFF9B3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6BF36CFE"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4A93372" w14:textId="1662CD35"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4.825**</w:t>
            </w:r>
          </w:p>
        </w:tc>
        <w:tc>
          <w:tcPr>
            <w:tcW w:w="254" w:type="dxa"/>
            <w:tcBorders>
              <w:top w:val="nil"/>
              <w:left w:val="nil"/>
              <w:bottom w:val="nil"/>
              <w:right w:val="nil"/>
            </w:tcBorders>
          </w:tcPr>
          <w:p w14:paraId="1A27A144"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7D626320"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r>
      <w:tr w:rsidR="001E3466" w:rsidRPr="004E7E5A" w14:paraId="20EBCBA8" w14:textId="77777777" w:rsidTr="00287407">
        <w:tc>
          <w:tcPr>
            <w:tcW w:w="4253" w:type="dxa"/>
            <w:tcBorders>
              <w:top w:val="nil"/>
              <w:left w:val="nil"/>
              <w:bottom w:val="nil"/>
              <w:right w:val="nil"/>
            </w:tcBorders>
          </w:tcPr>
          <w:p w14:paraId="044A9127"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3BAF36C5"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4BD506D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46748028"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7E6569C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1396E82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F560940" w14:textId="67672B5D"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42)</w:t>
            </w:r>
          </w:p>
        </w:tc>
        <w:tc>
          <w:tcPr>
            <w:tcW w:w="254" w:type="dxa"/>
            <w:tcBorders>
              <w:top w:val="nil"/>
              <w:left w:val="nil"/>
              <w:bottom w:val="nil"/>
              <w:right w:val="nil"/>
            </w:tcBorders>
          </w:tcPr>
          <w:p w14:paraId="42AD9C3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194FAEA6"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r>
      <w:tr w:rsidR="001E3466" w:rsidRPr="004E7E5A" w14:paraId="4706A761" w14:textId="77777777" w:rsidTr="00287407">
        <w:tc>
          <w:tcPr>
            <w:tcW w:w="4253" w:type="dxa"/>
            <w:tcBorders>
              <w:top w:val="nil"/>
              <w:left w:val="nil"/>
              <w:bottom w:val="nil"/>
              <w:right w:val="nil"/>
            </w:tcBorders>
          </w:tcPr>
          <w:p w14:paraId="10F0AC19" w14:textId="26D08525"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CSR</w:t>
            </w:r>
            <w:proofErr w:type="spellEnd"/>
            <w:r w:rsidRPr="004E7E5A">
              <w:rPr>
                <w:rFonts w:ascii="Times New Roman" w:hAnsi="Times New Roman"/>
                <w:i/>
                <w:iCs/>
                <w:color w:val="000000" w:themeColor="text1"/>
                <w:kern w:val="0"/>
                <w:sz w:val="24"/>
                <w:szCs w:val="24"/>
              </w:rPr>
              <w:t xml:space="preserve"> Assurance</w:t>
            </w:r>
          </w:p>
        </w:tc>
        <w:tc>
          <w:tcPr>
            <w:tcW w:w="272" w:type="dxa"/>
            <w:tcBorders>
              <w:top w:val="nil"/>
              <w:left w:val="nil"/>
              <w:bottom w:val="nil"/>
              <w:right w:val="nil"/>
            </w:tcBorders>
          </w:tcPr>
          <w:p w14:paraId="7C06FA2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32B84194"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61B88B47"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7FC40BB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1F016A88"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460A62C" w14:textId="7BF78911"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49.416*</w:t>
            </w:r>
          </w:p>
        </w:tc>
        <w:tc>
          <w:tcPr>
            <w:tcW w:w="254" w:type="dxa"/>
            <w:tcBorders>
              <w:top w:val="nil"/>
              <w:left w:val="nil"/>
              <w:bottom w:val="nil"/>
              <w:right w:val="nil"/>
            </w:tcBorders>
          </w:tcPr>
          <w:p w14:paraId="5AD39364"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01CA4005"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r>
      <w:tr w:rsidR="001E3466" w:rsidRPr="004E7E5A" w14:paraId="3C310BA6" w14:textId="77777777" w:rsidTr="00287407">
        <w:tc>
          <w:tcPr>
            <w:tcW w:w="4253" w:type="dxa"/>
            <w:tcBorders>
              <w:top w:val="nil"/>
              <w:left w:val="nil"/>
              <w:bottom w:val="nil"/>
              <w:right w:val="nil"/>
            </w:tcBorders>
          </w:tcPr>
          <w:p w14:paraId="65500A7B"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4AAF042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373EFC1F"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065B14B2"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6F35A59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781D684A"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1B36DD24" w14:textId="62523BCC"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1.73)</w:t>
            </w:r>
          </w:p>
        </w:tc>
        <w:tc>
          <w:tcPr>
            <w:tcW w:w="254" w:type="dxa"/>
            <w:tcBorders>
              <w:top w:val="nil"/>
              <w:left w:val="nil"/>
              <w:bottom w:val="nil"/>
              <w:right w:val="nil"/>
            </w:tcBorders>
          </w:tcPr>
          <w:p w14:paraId="22CE641B"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62E311DC"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r>
      <w:tr w:rsidR="001E3466" w:rsidRPr="004E7E5A" w14:paraId="1B1B3D7C" w14:textId="77777777" w:rsidTr="00287407">
        <w:tc>
          <w:tcPr>
            <w:tcW w:w="4253" w:type="dxa"/>
            <w:tcBorders>
              <w:top w:val="nil"/>
              <w:left w:val="nil"/>
              <w:bottom w:val="nil"/>
              <w:right w:val="nil"/>
            </w:tcBorders>
          </w:tcPr>
          <w:p w14:paraId="4098BA45"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72" w:type="dxa"/>
            <w:tcBorders>
              <w:top w:val="nil"/>
              <w:left w:val="nil"/>
              <w:bottom w:val="nil"/>
              <w:right w:val="nil"/>
            </w:tcBorders>
          </w:tcPr>
          <w:p w14:paraId="3E2EB02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029704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70C5745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620DF77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4CDA7401"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3A12EEA"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54" w:type="dxa"/>
            <w:tcBorders>
              <w:top w:val="nil"/>
              <w:left w:val="nil"/>
              <w:bottom w:val="nil"/>
              <w:right w:val="nil"/>
            </w:tcBorders>
          </w:tcPr>
          <w:p w14:paraId="0991BE13"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37358424" w14:textId="7F709682"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041***</w:t>
            </w:r>
          </w:p>
        </w:tc>
      </w:tr>
      <w:tr w:rsidR="001E3466" w:rsidRPr="004E7E5A" w14:paraId="2058E7B3" w14:textId="77777777" w:rsidTr="00287407">
        <w:tc>
          <w:tcPr>
            <w:tcW w:w="4253" w:type="dxa"/>
            <w:tcBorders>
              <w:top w:val="nil"/>
              <w:left w:val="nil"/>
              <w:bottom w:val="nil"/>
              <w:right w:val="nil"/>
            </w:tcBorders>
          </w:tcPr>
          <w:p w14:paraId="7F1280CE"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03E458F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6A35FEE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3481CC53"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72885A26"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73F7676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7545CC93"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54" w:type="dxa"/>
            <w:tcBorders>
              <w:top w:val="nil"/>
              <w:left w:val="nil"/>
              <w:bottom w:val="nil"/>
              <w:right w:val="nil"/>
            </w:tcBorders>
          </w:tcPr>
          <w:p w14:paraId="11C6299A"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7A36B8B5" w14:textId="1D4AF17D"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84)</w:t>
            </w:r>
          </w:p>
        </w:tc>
      </w:tr>
      <w:tr w:rsidR="001E3466" w:rsidRPr="004E7E5A" w14:paraId="7E27CAF1" w14:textId="77777777" w:rsidTr="00287407">
        <w:tc>
          <w:tcPr>
            <w:tcW w:w="4253" w:type="dxa"/>
            <w:tcBorders>
              <w:top w:val="nil"/>
              <w:left w:val="nil"/>
              <w:bottom w:val="nil"/>
              <w:right w:val="nil"/>
            </w:tcBorders>
          </w:tcPr>
          <w:p w14:paraId="0DBD7FE5" w14:textId="1A9674D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CSR</w:t>
            </w:r>
            <w:proofErr w:type="spellEnd"/>
            <w:r w:rsidRPr="004E7E5A">
              <w:rPr>
                <w:rFonts w:ascii="Times New Roman" w:hAnsi="Times New Roman"/>
                <w:i/>
                <w:iCs/>
                <w:color w:val="000000" w:themeColor="text1"/>
                <w:kern w:val="0"/>
                <w:sz w:val="24"/>
                <w:szCs w:val="24"/>
              </w:rPr>
              <w:t xml:space="preserve"> Assurance</w:t>
            </w:r>
          </w:p>
        </w:tc>
        <w:tc>
          <w:tcPr>
            <w:tcW w:w="272" w:type="dxa"/>
            <w:tcBorders>
              <w:top w:val="nil"/>
              <w:left w:val="nil"/>
              <w:bottom w:val="nil"/>
              <w:right w:val="nil"/>
            </w:tcBorders>
          </w:tcPr>
          <w:p w14:paraId="39E01AB5"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656D532A"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73" w:type="dxa"/>
            <w:tcBorders>
              <w:top w:val="nil"/>
              <w:left w:val="nil"/>
              <w:bottom w:val="nil"/>
              <w:right w:val="nil"/>
            </w:tcBorders>
          </w:tcPr>
          <w:p w14:paraId="2E1C620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45" w:type="dxa"/>
            <w:tcBorders>
              <w:top w:val="nil"/>
              <w:left w:val="nil"/>
              <w:bottom w:val="nil"/>
              <w:right w:val="nil"/>
            </w:tcBorders>
          </w:tcPr>
          <w:p w14:paraId="11EA66DD"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265" w:type="dxa"/>
            <w:tcBorders>
              <w:top w:val="nil"/>
              <w:left w:val="nil"/>
              <w:bottom w:val="nil"/>
              <w:right w:val="nil"/>
            </w:tcBorders>
          </w:tcPr>
          <w:p w14:paraId="6878F377"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3210B81"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54" w:type="dxa"/>
            <w:tcBorders>
              <w:top w:val="nil"/>
              <w:left w:val="nil"/>
              <w:bottom w:val="nil"/>
              <w:right w:val="nil"/>
            </w:tcBorders>
          </w:tcPr>
          <w:p w14:paraId="25C2FD3A"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447957BD" w14:textId="5F1F106A"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4.154**</w:t>
            </w:r>
          </w:p>
        </w:tc>
      </w:tr>
      <w:tr w:rsidR="001E3466" w:rsidRPr="004E7E5A" w14:paraId="5BC12C0C" w14:textId="77777777" w:rsidTr="00287407">
        <w:tc>
          <w:tcPr>
            <w:tcW w:w="4253" w:type="dxa"/>
            <w:tcBorders>
              <w:top w:val="nil"/>
              <w:left w:val="nil"/>
              <w:bottom w:val="nil"/>
              <w:right w:val="nil"/>
            </w:tcBorders>
          </w:tcPr>
          <w:p w14:paraId="57A18539"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6A80B758"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67068A6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73" w:type="dxa"/>
            <w:tcBorders>
              <w:top w:val="nil"/>
              <w:left w:val="nil"/>
              <w:bottom w:val="nil"/>
              <w:right w:val="nil"/>
            </w:tcBorders>
          </w:tcPr>
          <w:p w14:paraId="00F9612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bottom w:val="nil"/>
              <w:right w:val="nil"/>
            </w:tcBorders>
          </w:tcPr>
          <w:p w14:paraId="7A11AC33"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65" w:type="dxa"/>
            <w:tcBorders>
              <w:top w:val="nil"/>
              <w:left w:val="nil"/>
              <w:bottom w:val="nil"/>
              <w:right w:val="nil"/>
            </w:tcBorders>
          </w:tcPr>
          <w:p w14:paraId="13080ADB"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369528FC"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254" w:type="dxa"/>
            <w:tcBorders>
              <w:top w:val="nil"/>
              <w:left w:val="nil"/>
              <w:bottom w:val="nil"/>
              <w:right w:val="nil"/>
            </w:tcBorders>
          </w:tcPr>
          <w:p w14:paraId="13521295"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4E9F9919" w14:textId="45C5A1B4"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18)</w:t>
            </w:r>
          </w:p>
        </w:tc>
      </w:tr>
      <w:tr w:rsidR="001E3466" w:rsidRPr="004E7E5A" w14:paraId="08362AB9" w14:textId="77777777" w:rsidTr="00287407">
        <w:tc>
          <w:tcPr>
            <w:tcW w:w="4253" w:type="dxa"/>
            <w:tcBorders>
              <w:top w:val="nil"/>
              <w:left w:val="nil"/>
              <w:bottom w:val="nil"/>
              <w:right w:val="nil"/>
            </w:tcBorders>
          </w:tcPr>
          <w:p w14:paraId="1CC3ABA4" w14:textId="3178829A"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CSR Assurance</w:t>
            </w:r>
          </w:p>
        </w:tc>
        <w:tc>
          <w:tcPr>
            <w:tcW w:w="272" w:type="dxa"/>
            <w:tcBorders>
              <w:top w:val="nil"/>
              <w:left w:val="nil"/>
              <w:bottom w:val="nil"/>
              <w:right w:val="nil"/>
            </w:tcBorders>
          </w:tcPr>
          <w:p w14:paraId="199C7FE8"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23E3AC24" w14:textId="1AE4008E"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594</w:t>
            </w:r>
          </w:p>
        </w:tc>
        <w:tc>
          <w:tcPr>
            <w:tcW w:w="273" w:type="dxa"/>
            <w:tcBorders>
              <w:top w:val="nil"/>
              <w:left w:val="nil"/>
              <w:bottom w:val="nil"/>
              <w:right w:val="nil"/>
            </w:tcBorders>
          </w:tcPr>
          <w:p w14:paraId="704FB824"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bottom w:val="nil"/>
              <w:right w:val="nil"/>
            </w:tcBorders>
          </w:tcPr>
          <w:p w14:paraId="3D583FD4" w14:textId="5A48D45A"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526</w:t>
            </w:r>
          </w:p>
        </w:tc>
        <w:tc>
          <w:tcPr>
            <w:tcW w:w="265" w:type="dxa"/>
            <w:tcBorders>
              <w:top w:val="nil"/>
              <w:left w:val="nil"/>
              <w:bottom w:val="nil"/>
              <w:right w:val="nil"/>
            </w:tcBorders>
          </w:tcPr>
          <w:p w14:paraId="7D958081"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6B6FC28E" w14:textId="10177513"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5.608</w:t>
            </w:r>
          </w:p>
        </w:tc>
        <w:tc>
          <w:tcPr>
            <w:tcW w:w="254" w:type="dxa"/>
            <w:tcBorders>
              <w:top w:val="nil"/>
              <w:left w:val="nil"/>
              <w:bottom w:val="nil"/>
              <w:right w:val="nil"/>
            </w:tcBorders>
          </w:tcPr>
          <w:p w14:paraId="3987BECB"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27AF394E" w14:textId="0238E91F"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8.220</w:t>
            </w:r>
          </w:p>
        </w:tc>
      </w:tr>
      <w:tr w:rsidR="001E3466" w:rsidRPr="004E7E5A" w14:paraId="07176A83" w14:textId="77777777" w:rsidTr="00287407">
        <w:tc>
          <w:tcPr>
            <w:tcW w:w="4253" w:type="dxa"/>
            <w:tcBorders>
              <w:top w:val="nil"/>
              <w:left w:val="nil"/>
              <w:bottom w:val="nil"/>
              <w:right w:val="nil"/>
            </w:tcBorders>
          </w:tcPr>
          <w:p w14:paraId="2111B654"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3F8C740E"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bottom w:val="nil"/>
              <w:right w:val="nil"/>
            </w:tcBorders>
          </w:tcPr>
          <w:p w14:paraId="0A4D1821" w14:textId="37F60195"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0.28)</w:t>
            </w:r>
          </w:p>
        </w:tc>
        <w:tc>
          <w:tcPr>
            <w:tcW w:w="273" w:type="dxa"/>
            <w:tcBorders>
              <w:top w:val="nil"/>
              <w:left w:val="nil"/>
              <w:bottom w:val="nil"/>
              <w:right w:val="nil"/>
            </w:tcBorders>
          </w:tcPr>
          <w:p w14:paraId="4AA351B3"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bottom w:val="nil"/>
              <w:right w:val="nil"/>
            </w:tcBorders>
          </w:tcPr>
          <w:p w14:paraId="76822434" w14:textId="37076540"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0.56)</w:t>
            </w:r>
          </w:p>
        </w:tc>
        <w:tc>
          <w:tcPr>
            <w:tcW w:w="265" w:type="dxa"/>
            <w:tcBorders>
              <w:top w:val="nil"/>
              <w:left w:val="nil"/>
              <w:bottom w:val="nil"/>
              <w:right w:val="nil"/>
            </w:tcBorders>
          </w:tcPr>
          <w:p w14:paraId="79B3D978"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03AAD718" w14:textId="6EF3079B"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1.01)</w:t>
            </w:r>
          </w:p>
        </w:tc>
        <w:tc>
          <w:tcPr>
            <w:tcW w:w="254" w:type="dxa"/>
            <w:tcBorders>
              <w:top w:val="nil"/>
              <w:left w:val="nil"/>
              <w:bottom w:val="nil"/>
              <w:right w:val="nil"/>
            </w:tcBorders>
          </w:tcPr>
          <w:p w14:paraId="4C0A68FE"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bottom w:val="nil"/>
              <w:right w:val="nil"/>
            </w:tcBorders>
          </w:tcPr>
          <w:p w14:paraId="466AB7BB" w14:textId="5C53F9B1"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0.68)</w:t>
            </w:r>
          </w:p>
        </w:tc>
      </w:tr>
      <w:tr w:rsidR="001E3466" w:rsidRPr="004E7E5A" w14:paraId="0B5CCB8B" w14:textId="77777777" w:rsidTr="00287407">
        <w:tc>
          <w:tcPr>
            <w:tcW w:w="4253" w:type="dxa"/>
            <w:tcBorders>
              <w:top w:val="nil"/>
              <w:left w:val="nil"/>
              <w:right w:val="nil"/>
            </w:tcBorders>
          </w:tcPr>
          <w:p w14:paraId="285DD472"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72" w:type="dxa"/>
            <w:tcBorders>
              <w:top w:val="nil"/>
              <w:left w:val="nil"/>
              <w:right w:val="nil"/>
            </w:tcBorders>
          </w:tcPr>
          <w:p w14:paraId="32ABDD60"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right w:val="nil"/>
            </w:tcBorders>
          </w:tcPr>
          <w:p w14:paraId="06587C0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73" w:type="dxa"/>
            <w:tcBorders>
              <w:top w:val="nil"/>
              <w:left w:val="nil"/>
              <w:right w:val="nil"/>
            </w:tcBorders>
          </w:tcPr>
          <w:p w14:paraId="0B9BBFD7"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right w:val="nil"/>
            </w:tcBorders>
          </w:tcPr>
          <w:p w14:paraId="711B48A9"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65" w:type="dxa"/>
            <w:tcBorders>
              <w:top w:val="nil"/>
              <w:left w:val="nil"/>
              <w:right w:val="nil"/>
            </w:tcBorders>
          </w:tcPr>
          <w:p w14:paraId="3EBF6605"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4FB99393"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54" w:type="dxa"/>
            <w:tcBorders>
              <w:top w:val="nil"/>
              <w:left w:val="nil"/>
              <w:right w:val="nil"/>
            </w:tcBorders>
          </w:tcPr>
          <w:p w14:paraId="1D5F4C5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6C015D14"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r>
      <w:tr w:rsidR="001E3466" w:rsidRPr="004E7E5A" w14:paraId="10BD5FB6" w14:textId="77777777" w:rsidTr="00287407">
        <w:tc>
          <w:tcPr>
            <w:tcW w:w="4253" w:type="dxa"/>
            <w:tcBorders>
              <w:top w:val="nil"/>
              <w:left w:val="nil"/>
              <w:right w:val="nil"/>
            </w:tcBorders>
          </w:tcPr>
          <w:p w14:paraId="01F94FF8"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72" w:type="dxa"/>
            <w:tcBorders>
              <w:top w:val="nil"/>
              <w:left w:val="nil"/>
              <w:right w:val="nil"/>
            </w:tcBorders>
          </w:tcPr>
          <w:p w14:paraId="547D809C"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right w:val="nil"/>
            </w:tcBorders>
          </w:tcPr>
          <w:p w14:paraId="6DBBBE42"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73" w:type="dxa"/>
            <w:tcBorders>
              <w:top w:val="nil"/>
              <w:left w:val="nil"/>
              <w:right w:val="nil"/>
            </w:tcBorders>
          </w:tcPr>
          <w:p w14:paraId="567ED5CC"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right w:val="nil"/>
            </w:tcBorders>
          </w:tcPr>
          <w:p w14:paraId="5ADCDBA2"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65" w:type="dxa"/>
            <w:tcBorders>
              <w:top w:val="nil"/>
              <w:left w:val="nil"/>
              <w:right w:val="nil"/>
            </w:tcBorders>
          </w:tcPr>
          <w:p w14:paraId="65E2BE99"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46B6F13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54" w:type="dxa"/>
            <w:tcBorders>
              <w:top w:val="nil"/>
              <w:left w:val="nil"/>
              <w:right w:val="nil"/>
            </w:tcBorders>
          </w:tcPr>
          <w:p w14:paraId="73517C16"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18124A69"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r>
      <w:tr w:rsidR="001E3466" w:rsidRPr="004E7E5A" w14:paraId="57E10F34" w14:textId="77777777" w:rsidTr="00287407">
        <w:tc>
          <w:tcPr>
            <w:tcW w:w="4253" w:type="dxa"/>
            <w:tcBorders>
              <w:top w:val="nil"/>
              <w:left w:val="nil"/>
              <w:right w:val="nil"/>
            </w:tcBorders>
          </w:tcPr>
          <w:p w14:paraId="4C0D7A1F"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72" w:type="dxa"/>
            <w:tcBorders>
              <w:top w:val="nil"/>
              <w:left w:val="nil"/>
              <w:right w:val="nil"/>
            </w:tcBorders>
          </w:tcPr>
          <w:p w14:paraId="3C12C92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top w:val="nil"/>
              <w:left w:val="nil"/>
              <w:right w:val="nil"/>
            </w:tcBorders>
          </w:tcPr>
          <w:p w14:paraId="37BBF1D4"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73" w:type="dxa"/>
            <w:tcBorders>
              <w:top w:val="nil"/>
              <w:left w:val="nil"/>
              <w:right w:val="nil"/>
            </w:tcBorders>
          </w:tcPr>
          <w:p w14:paraId="403913E1"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top w:val="nil"/>
              <w:left w:val="nil"/>
              <w:right w:val="nil"/>
            </w:tcBorders>
          </w:tcPr>
          <w:p w14:paraId="68BC6B9D"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65" w:type="dxa"/>
            <w:tcBorders>
              <w:top w:val="nil"/>
              <w:left w:val="nil"/>
              <w:right w:val="nil"/>
            </w:tcBorders>
          </w:tcPr>
          <w:p w14:paraId="1F794DD0"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0BAAEDFF"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c>
          <w:tcPr>
            <w:tcW w:w="254" w:type="dxa"/>
            <w:tcBorders>
              <w:top w:val="nil"/>
              <w:left w:val="nil"/>
              <w:right w:val="nil"/>
            </w:tcBorders>
          </w:tcPr>
          <w:p w14:paraId="3779036A"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top w:val="nil"/>
              <w:left w:val="nil"/>
              <w:right w:val="nil"/>
            </w:tcBorders>
          </w:tcPr>
          <w:p w14:paraId="3884C0B1"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Yes</w:t>
            </w:r>
          </w:p>
        </w:tc>
      </w:tr>
      <w:tr w:rsidR="001E3466" w:rsidRPr="004E7E5A" w14:paraId="1A96BF37" w14:textId="77777777" w:rsidTr="00287407">
        <w:tc>
          <w:tcPr>
            <w:tcW w:w="4253" w:type="dxa"/>
            <w:tcBorders>
              <w:left w:val="nil"/>
              <w:right w:val="nil"/>
            </w:tcBorders>
          </w:tcPr>
          <w:p w14:paraId="701133FA"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72" w:type="dxa"/>
            <w:tcBorders>
              <w:left w:val="nil"/>
              <w:right w:val="nil"/>
            </w:tcBorders>
          </w:tcPr>
          <w:p w14:paraId="5F03E1D9"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left w:val="nil"/>
              <w:right w:val="nil"/>
            </w:tcBorders>
          </w:tcPr>
          <w:p w14:paraId="32FC2E8E" w14:textId="4DA9CC0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956</w:t>
            </w:r>
          </w:p>
        </w:tc>
        <w:tc>
          <w:tcPr>
            <w:tcW w:w="273" w:type="dxa"/>
            <w:tcBorders>
              <w:left w:val="nil"/>
              <w:right w:val="nil"/>
            </w:tcBorders>
          </w:tcPr>
          <w:p w14:paraId="0F92C692"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left w:val="nil"/>
              <w:right w:val="nil"/>
            </w:tcBorders>
          </w:tcPr>
          <w:p w14:paraId="0CD87F5F" w14:textId="0C785111"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956</w:t>
            </w:r>
          </w:p>
        </w:tc>
        <w:tc>
          <w:tcPr>
            <w:tcW w:w="265" w:type="dxa"/>
            <w:tcBorders>
              <w:left w:val="nil"/>
              <w:right w:val="nil"/>
            </w:tcBorders>
          </w:tcPr>
          <w:p w14:paraId="689B190E"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left w:val="nil"/>
              <w:right w:val="nil"/>
            </w:tcBorders>
          </w:tcPr>
          <w:p w14:paraId="211D1B1C" w14:textId="38CCB9C2"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956</w:t>
            </w:r>
          </w:p>
        </w:tc>
        <w:tc>
          <w:tcPr>
            <w:tcW w:w="254" w:type="dxa"/>
            <w:tcBorders>
              <w:left w:val="nil"/>
              <w:right w:val="nil"/>
            </w:tcBorders>
          </w:tcPr>
          <w:p w14:paraId="74A5BFA9"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left w:val="nil"/>
              <w:right w:val="nil"/>
            </w:tcBorders>
          </w:tcPr>
          <w:p w14:paraId="15B6A2F8" w14:textId="566CD790"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3956</w:t>
            </w:r>
          </w:p>
        </w:tc>
      </w:tr>
      <w:tr w:rsidR="001E3466" w:rsidRPr="004E7E5A" w14:paraId="2C667621" w14:textId="77777777" w:rsidTr="00287407">
        <w:tc>
          <w:tcPr>
            <w:tcW w:w="4253" w:type="dxa"/>
            <w:tcBorders>
              <w:left w:val="nil"/>
              <w:bottom w:val="single" w:sz="4" w:space="0" w:color="auto"/>
              <w:right w:val="nil"/>
            </w:tcBorders>
          </w:tcPr>
          <w:p w14:paraId="24326086" w14:textId="77777777" w:rsidR="00396D8F" w:rsidRPr="004E7E5A" w:rsidRDefault="00396D8F" w:rsidP="00396D8F">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72" w:type="dxa"/>
            <w:tcBorders>
              <w:left w:val="nil"/>
              <w:bottom w:val="single" w:sz="4" w:space="0" w:color="auto"/>
              <w:right w:val="nil"/>
            </w:tcBorders>
          </w:tcPr>
          <w:p w14:paraId="3BADA95B" w14:textId="77777777" w:rsidR="00396D8F" w:rsidRPr="004E7E5A" w:rsidRDefault="00396D8F" w:rsidP="00396D8F">
            <w:pPr>
              <w:autoSpaceDE w:val="0"/>
              <w:autoSpaceDN w:val="0"/>
              <w:adjustRightInd w:val="0"/>
              <w:jc w:val="center"/>
              <w:rPr>
                <w:rFonts w:ascii="Times New Roman" w:hAnsi="Times New Roman"/>
                <w:color w:val="000000" w:themeColor="text1"/>
                <w:kern w:val="0"/>
                <w:sz w:val="24"/>
                <w:szCs w:val="24"/>
              </w:rPr>
            </w:pPr>
          </w:p>
        </w:tc>
        <w:tc>
          <w:tcPr>
            <w:tcW w:w="1462" w:type="dxa"/>
            <w:tcBorders>
              <w:left w:val="nil"/>
              <w:bottom w:val="single" w:sz="4" w:space="0" w:color="auto"/>
              <w:right w:val="nil"/>
            </w:tcBorders>
          </w:tcPr>
          <w:p w14:paraId="1046D623" w14:textId="52DE7400"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1626.293</w:t>
            </w:r>
          </w:p>
        </w:tc>
        <w:tc>
          <w:tcPr>
            <w:tcW w:w="273" w:type="dxa"/>
            <w:tcBorders>
              <w:left w:val="nil"/>
              <w:bottom w:val="single" w:sz="4" w:space="0" w:color="auto"/>
              <w:right w:val="nil"/>
            </w:tcBorders>
          </w:tcPr>
          <w:p w14:paraId="0891BA89"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45" w:type="dxa"/>
            <w:tcBorders>
              <w:left w:val="nil"/>
              <w:bottom w:val="single" w:sz="4" w:space="0" w:color="auto"/>
              <w:right w:val="nil"/>
            </w:tcBorders>
          </w:tcPr>
          <w:p w14:paraId="59ADC7A0" w14:textId="5F30B851"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2017.551</w:t>
            </w:r>
          </w:p>
        </w:tc>
        <w:tc>
          <w:tcPr>
            <w:tcW w:w="265" w:type="dxa"/>
            <w:tcBorders>
              <w:left w:val="nil"/>
              <w:bottom w:val="single" w:sz="4" w:space="0" w:color="auto"/>
              <w:right w:val="nil"/>
            </w:tcBorders>
          </w:tcPr>
          <w:p w14:paraId="7AD02541"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left w:val="nil"/>
              <w:bottom w:val="single" w:sz="4" w:space="0" w:color="auto"/>
              <w:right w:val="nil"/>
            </w:tcBorders>
          </w:tcPr>
          <w:p w14:paraId="1E32308B" w14:textId="374A72E1"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951.645</w:t>
            </w:r>
          </w:p>
        </w:tc>
        <w:tc>
          <w:tcPr>
            <w:tcW w:w="254" w:type="dxa"/>
            <w:tcBorders>
              <w:left w:val="nil"/>
              <w:bottom w:val="single" w:sz="4" w:space="0" w:color="auto"/>
              <w:right w:val="nil"/>
            </w:tcBorders>
          </w:tcPr>
          <w:p w14:paraId="067CF6C7" w14:textId="77777777"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p>
        </w:tc>
        <w:tc>
          <w:tcPr>
            <w:tcW w:w="1462" w:type="dxa"/>
            <w:tcBorders>
              <w:left w:val="nil"/>
              <w:bottom w:val="single" w:sz="4" w:space="0" w:color="auto"/>
              <w:right w:val="nil"/>
            </w:tcBorders>
          </w:tcPr>
          <w:p w14:paraId="0313DF34" w14:textId="5E0AEAF5" w:rsidR="00396D8F" w:rsidRPr="004E7E5A" w:rsidRDefault="00396D8F" w:rsidP="00396D8F">
            <w:pPr>
              <w:autoSpaceDE w:val="0"/>
              <w:autoSpaceDN w:val="0"/>
              <w:adjustRightInd w:val="0"/>
              <w:jc w:val="center"/>
              <w:rPr>
                <w:rFonts w:ascii="Times New Roman" w:hAnsi="Times New Roman" w:cs="Times New Roman"/>
                <w:color w:val="000000" w:themeColor="text1"/>
                <w:kern w:val="0"/>
                <w:sz w:val="24"/>
              </w:rPr>
            </w:pPr>
            <w:r w:rsidRPr="004E7E5A">
              <w:rPr>
                <w:rFonts w:ascii="Times New Roman" w:hAnsi="Times New Roman" w:cs="Times New Roman"/>
                <w:color w:val="000000" w:themeColor="text1"/>
                <w:kern w:val="0"/>
                <w:sz w:val="24"/>
              </w:rPr>
              <w:t>1541.041</w:t>
            </w:r>
          </w:p>
        </w:tc>
      </w:tr>
    </w:tbl>
    <w:p w14:paraId="71CE9838" w14:textId="061C5E71" w:rsidR="00A53CFE" w:rsidRPr="004E7E5A" w:rsidRDefault="00A53CFE" w:rsidP="00004CB4">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1"/>
        </w:rPr>
      </w:pPr>
      <w:r w:rsidRPr="004E7E5A">
        <w:rPr>
          <w:rStyle w:val="fontstyle01"/>
          <w:rFonts w:ascii="Times New Roman" w:hAnsi="Times New Roman" w:cs="Times New Roman" w:hint="default"/>
          <w:color w:val="000000" w:themeColor="text1"/>
          <w:sz w:val="24"/>
          <w:szCs w:val="24"/>
        </w:rPr>
        <w:t xml:space="preserve">This table reports the second stage of the 2SLS model to test hypothesis 4. </w:t>
      </w:r>
      <w:r w:rsidRPr="004E7E5A">
        <w:rPr>
          <w:rFonts w:cs="Times New Roman"/>
          <w:szCs w:val="24"/>
        </w:rPr>
        <w:t xml:space="preserve">The effect of </w:t>
      </w:r>
      <w:r w:rsidR="00004CB4" w:rsidRPr="004E7E5A">
        <w:rPr>
          <w:rFonts w:eastAsia="Times New Roman" w:cs="Times New Roman"/>
          <w:szCs w:val="24"/>
          <w:lang w:eastAsia="en-GB"/>
        </w:rPr>
        <w:t>assurance of CSR reports</w:t>
      </w:r>
      <w:r w:rsidRPr="004E7E5A">
        <w:rPr>
          <w:rFonts w:eastAsia="Times New Roman" w:cs="Times New Roman"/>
          <w:szCs w:val="24"/>
          <w:lang w:eastAsia="en-GB"/>
        </w:rPr>
        <w:t xml:space="preserve"> on the relationship between directors’ network and CSR disclosure </w:t>
      </w:r>
      <w:r w:rsidRPr="004E7E5A">
        <w:rPr>
          <w:rFonts w:cs="Times New Roman"/>
          <w:szCs w:val="24"/>
        </w:rPr>
        <w:t>quality</w:t>
      </w:r>
      <w:r w:rsidRPr="004E7E5A">
        <w:rPr>
          <w:rStyle w:val="fontstyle01"/>
          <w:rFonts w:ascii="Times New Roman" w:hAnsi="Times New Roman" w:cs="Times New Roman" w:hint="default"/>
          <w:color w:val="000000" w:themeColor="text1"/>
          <w:sz w:val="24"/>
          <w:szCs w:val="24"/>
        </w:rPr>
        <w:t xml:space="preserve"> is tested by Equation (4)</w:t>
      </w:r>
      <w:r w:rsidRPr="004E7E5A">
        <w:rPr>
          <w:rFonts w:cs="Times New Roman"/>
          <w:szCs w:val="24"/>
        </w:rPr>
        <w:t xml:space="preserve">. </w:t>
      </w:r>
      <w:r w:rsidR="00004CB4" w:rsidRPr="004E7E5A">
        <w:rPr>
          <w:rFonts w:cs="Times New Roman"/>
          <w:szCs w:val="24"/>
        </w:rPr>
        <w:t xml:space="preserve">Following prior literature </w:t>
      </w:r>
      <w:r w:rsidR="008E7AE7" w:rsidRPr="004E7E5A">
        <w:rPr>
          <w:rFonts w:cs="Times New Roman"/>
        </w:rPr>
        <w:fldChar w:fldCharType="begin"/>
      </w:r>
      <w:r w:rsidR="00317C6A" w:rsidRPr="004E7E5A">
        <w:rPr>
          <w:rFonts w:cs="Times New Roman"/>
        </w:rPr>
        <w:instrText xml:space="preserve"> ADDIN EN.CITE &lt;EndNote&gt;&lt;Cite&gt;&lt;Author&gt;Simnett&lt;/Author&gt;&lt;Year&gt;2009&lt;/Year&gt;&lt;RecNum&gt;2062&lt;/RecNum&gt;&lt;DisplayText&gt;(Simnett et al. 2009; Liao et al. 2016)&lt;/DisplayText&gt;&lt;record&gt;&lt;rec-number&gt;2062&lt;/rec-number&gt;&lt;foreign-keys&gt;&lt;key app="EN" db-id="trr00pfsbzzex0ezwf6v5swd9fpfpwfa90xp" timestamp="1627809955" guid="4dc6f8bf-0de1-4269-8813-55d1a3db074b"&gt;2062&lt;/key&gt;&lt;/foreign-keys&gt;&lt;ref-type name="Journal Article"&gt;17&lt;/ref-type&gt;&lt;contributors&gt;&lt;authors&gt;&lt;author&gt;Simnett, R.&lt;/author&gt;&lt;author&gt;Vanstraelen, A.&lt;/author&gt;&lt;author&gt;Chua, W. F.&lt;/author&gt;&lt;/authors&gt;&lt;/contributors&gt;&lt;titles&gt;&lt;title&gt;Assurance on sustainability reports: An international comparison&lt;/title&gt;&lt;secondary-title&gt;The Accounting Review&lt;/secondary-title&gt;&lt;/titles&gt;&lt;periodical&gt;&lt;full-title&gt;The Accounting Review&lt;/full-title&gt;&lt;/periodical&gt;&lt;pages&gt;937-967&lt;/pages&gt;&lt;volume&gt;84&lt;/volume&gt;&lt;number&gt;3&lt;/number&gt;&lt;dates&gt;&lt;year&gt;2009&lt;/year&gt;&lt;/dates&gt;&lt;urls&gt;&lt;/urls&gt;&lt;/record&gt;&lt;/Cite&gt;&lt;Cite&gt;&lt;Author&gt;Liao&lt;/Author&gt;&lt;Year&gt;2016&lt;/Year&gt;&lt;RecNum&gt;318&lt;/RecNum&gt;&lt;record&gt;&lt;rec-number&gt;318&lt;/rec-number&gt;&lt;foreign-keys&gt;&lt;key app="EN" db-id="trr00pfsbzzex0ezwf6v5swd9fpfpwfa90xp" timestamp="1581079817" guid="7dc15a5b-f60d-4b0c-bbf5-fdeba0dd4bb7"&gt;318&lt;/key&gt;&lt;/foreign-keys&gt;&lt;ref-type name="Journal Article"&gt;17&lt;/ref-type&gt;&lt;contributors&gt;&lt;authors&gt;&lt;author&gt;Liao, Lin&lt;/author&gt;&lt;author&gt;Lin, Teng&lt;/author&gt;&lt;author&gt;Zhang, Yuyu&lt;/author&gt;&lt;/authors&gt;&lt;/contributors&gt;&lt;titles&gt;&lt;title&gt;Corporate board and corporate social responsibility assurance: Evidence from China&lt;/title&gt;&lt;secondary-title&gt;Journal of Business Ethics&lt;/secondary-title&gt;&lt;/titles&gt;&lt;periodical&gt;&lt;full-title&gt;Journal of Business Ethics&lt;/full-title&gt;&lt;/periodical&gt;&lt;pages&gt;211-225&lt;/pages&gt;&lt;volume&gt;150&lt;/volume&gt;&lt;number&gt;1&lt;/number&gt;&lt;section&gt;211&lt;/section&gt;&lt;dates&gt;&lt;year&gt;2016&lt;/year&gt;&lt;/dates&gt;&lt;isbn&gt;0167-4544&amp;#xD;1573-0697&lt;/isbn&gt;&lt;urls&gt;&lt;/urls&gt;&lt;electronic-resource-num&gt;10.1007/s10551-016-3176-9&lt;/electronic-resource-num&gt;&lt;/record&gt;&lt;/Cite&gt;&lt;/EndNote&gt;</w:instrText>
      </w:r>
      <w:r w:rsidR="008E7AE7" w:rsidRPr="004E7E5A">
        <w:rPr>
          <w:rFonts w:cs="Times New Roman"/>
        </w:rPr>
        <w:fldChar w:fldCharType="separate"/>
      </w:r>
      <w:r w:rsidR="008E7AE7" w:rsidRPr="004E7E5A">
        <w:rPr>
          <w:rFonts w:cs="Times New Roman"/>
          <w:noProof/>
        </w:rPr>
        <w:t>(Simnett et al. 2009; Liao et al. 2016)</w:t>
      </w:r>
      <w:r w:rsidR="008E7AE7" w:rsidRPr="004E7E5A">
        <w:rPr>
          <w:rFonts w:cs="Times New Roman"/>
        </w:rPr>
        <w:fldChar w:fldCharType="end"/>
      </w:r>
      <w:r w:rsidR="00004CB4" w:rsidRPr="004E7E5A">
        <w:rPr>
          <w:rFonts w:cs="Times New Roman"/>
          <w:szCs w:val="24"/>
        </w:rPr>
        <w:t>, we use assurance over CSR reports (</w:t>
      </w:r>
      <w:r w:rsidR="00004CB4" w:rsidRPr="004E7E5A">
        <w:rPr>
          <w:rFonts w:cs="Times New Roman"/>
          <w:i/>
          <w:iCs/>
          <w:szCs w:val="24"/>
        </w:rPr>
        <w:t>CSR assurance</w:t>
      </w:r>
      <w:r w:rsidR="00004CB4" w:rsidRPr="004E7E5A">
        <w:rPr>
          <w:rFonts w:cs="Times New Roman"/>
          <w:szCs w:val="24"/>
        </w:rPr>
        <w:t>) as the proxy of auditors.</w:t>
      </w:r>
      <w:r w:rsidRPr="004E7E5A">
        <w:rPr>
          <w:rFonts w:cs="Times New Roman"/>
        </w:rPr>
        <w:t xml:space="preserve"> </w:t>
      </w:r>
      <w:r w:rsidR="00004CB4" w:rsidRPr="004E7E5A">
        <w:rPr>
          <w:rFonts w:cs="Times New Roman"/>
          <w:i/>
          <w:iCs/>
        </w:rPr>
        <w:t>CSR assurance</w:t>
      </w:r>
      <w:r w:rsidR="00004CB4" w:rsidRPr="004E7E5A">
        <w:rPr>
          <w:rFonts w:cs="Times New Roman"/>
        </w:rPr>
        <w:t xml:space="preserve"> is a dummy variable equal to 1 if the CSR report is assured, and zero otherwise (Liao et al. 2016).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eastAsia="Times New Roman" w:cs="Times New Roman"/>
          <w:i/>
          <w:iCs/>
          <w:szCs w:val="24"/>
          <w:lang w:eastAsia="en-GB"/>
        </w:rPr>
        <w:t xml:space="preserve">Controls </w:t>
      </w:r>
      <w:r w:rsidRPr="004E7E5A">
        <w:rPr>
          <w:rFonts w:eastAsia="Times New Roman" w:cs="Times New Roman"/>
          <w:szCs w:val="24"/>
          <w:lang w:eastAsia="en-GB"/>
        </w:rPr>
        <w:t xml:space="preserve">are the control variables included in Equation (1).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other variables are provided in Appendix A.</w:t>
      </w:r>
    </w:p>
    <w:p w14:paraId="1DB29116" w14:textId="77777777" w:rsidR="00A53CFE" w:rsidRPr="004E7E5A" w:rsidRDefault="00A53CFE" w:rsidP="00A53CFE">
      <w:pPr>
        <w:pStyle w:val="a7"/>
        <w:spacing w:line="240" w:lineRule="auto"/>
        <w:ind w:leftChars="50" w:left="105" w:rightChars="50" w:right="105" w:firstLineChars="0" w:firstLine="0"/>
        <w:rPr>
          <w:rFonts w:cs="Times New Roman"/>
          <w:szCs w:val="24"/>
        </w:rPr>
      </w:pPr>
    </w:p>
    <w:p w14:paraId="6674AC77"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25094944"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704C8F17"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441A59F2"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41F964AB" w14:textId="4102BC46"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9</w:t>
      </w:r>
    </w:p>
    <w:p w14:paraId="1797C01A"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Moderating Role of External Punishment Pressure</w:t>
      </w:r>
    </w:p>
    <w:tbl>
      <w:tblPr>
        <w:tblW w:w="5000" w:type="pct"/>
        <w:tblLook w:val="0000" w:firstRow="0" w:lastRow="0" w:firstColumn="0" w:lastColumn="0" w:noHBand="0" w:noVBand="0"/>
      </w:tblPr>
      <w:tblGrid>
        <w:gridCol w:w="2231"/>
        <w:gridCol w:w="270"/>
        <w:gridCol w:w="1448"/>
        <w:gridCol w:w="272"/>
        <w:gridCol w:w="1433"/>
        <w:gridCol w:w="264"/>
        <w:gridCol w:w="1450"/>
        <w:gridCol w:w="253"/>
        <w:gridCol w:w="1449"/>
      </w:tblGrid>
      <w:tr w:rsidR="001E3466" w:rsidRPr="004E7E5A" w14:paraId="78FCCBF7" w14:textId="77777777" w:rsidTr="00116073">
        <w:tc>
          <w:tcPr>
            <w:tcW w:w="2231" w:type="dxa"/>
            <w:tcBorders>
              <w:top w:val="single" w:sz="4" w:space="0" w:color="auto"/>
              <w:left w:val="nil"/>
              <w:bottom w:val="single" w:sz="4" w:space="0" w:color="auto"/>
              <w:right w:val="nil"/>
            </w:tcBorders>
          </w:tcPr>
          <w:p w14:paraId="33B15FF7"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70" w:type="dxa"/>
            <w:tcBorders>
              <w:top w:val="single" w:sz="4" w:space="0" w:color="auto"/>
              <w:left w:val="nil"/>
              <w:right w:val="nil"/>
            </w:tcBorders>
          </w:tcPr>
          <w:p w14:paraId="36BB5B4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48" w:type="dxa"/>
            <w:tcBorders>
              <w:top w:val="single" w:sz="4" w:space="0" w:color="auto"/>
              <w:left w:val="nil"/>
              <w:bottom w:val="single" w:sz="4" w:space="0" w:color="auto"/>
              <w:right w:val="nil"/>
            </w:tcBorders>
          </w:tcPr>
          <w:p w14:paraId="4CA87BE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2" w:type="dxa"/>
            <w:tcBorders>
              <w:top w:val="single" w:sz="4" w:space="0" w:color="auto"/>
              <w:left w:val="nil"/>
              <w:right w:val="nil"/>
            </w:tcBorders>
          </w:tcPr>
          <w:p w14:paraId="76A5CB4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33" w:type="dxa"/>
            <w:tcBorders>
              <w:top w:val="single" w:sz="4" w:space="0" w:color="auto"/>
              <w:left w:val="nil"/>
              <w:bottom w:val="single" w:sz="4" w:space="0" w:color="auto"/>
              <w:right w:val="nil"/>
            </w:tcBorders>
          </w:tcPr>
          <w:p w14:paraId="5173F00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4" w:type="dxa"/>
            <w:tcBorders>
              <w:top w:val="single" w:sz="4" w:space="0" w:color="auto"/>
              <w:left w:val="nil"/>
              <w:right w:val="nil"/>
            </w:tcBorders>
          </w:tcPr>
          <w:p w14:paraId="67CD28C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50" w:type="dxa"/>
            <w:tcBorders>
              <w:top w:val="single" w:sz="4" w:space="0" w:color="auto"/>
              <w:left w:val="nil"/>
              <w:bottom w:val="single" w:sz="4" w:space="0" w:color="auto"/>
              <w:right w:val="nil"/>
            </w:tcBorders>
          </w:tcPr>
          <w:p w14:paraId="44A1E5A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53" w:type="dxa"/>
            <w:tcBorders>
              <w:top w:val="single" w:sz="4" w:space="0" w:color="auto"/>
              <w:left w:val="nil"/>
              <w:right w:val="nil"/>
            </w:tcBorders>
          </w:tcPr>
          <w:p w14:paraId="11F5356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449" w:type="dxa"/>
            <w:tcBorders>
              <w:top w:val="single" w:sz="4" w:space="0" w:color="auto"/>
              <w:left w:val="nil"/>
              <w:bottom w:val="single" w:sz="4" w:space="0" w:color="auto"/>
              <w:right w:val="nil"/>
            </w:tcBorders>
          </w:tcPr>
          <w:p w14:paraId="070F820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7EDB8C4F" w14:textId="77777777" w:rsidTr="00116073">
        <w:tc>
          <w:tcPr>
            <w:tcW w:w="2231" w:type="dxa"/>
            <w:tcBorders>
              <w:top w:val="single" w:sz="4" w:space="0" w:color="auto"/>
              <w:left w:val="nil"/>
              <w:bottom w:val="nil"/>
              <w:right w:val="nil"/>
            </w:tcBorders>
          </w:tcPr>
          <w:p w14:paraId="1529B91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70" w:type="dxa"/>
            <w:tcBorders>
              <w:left w:val="nil"/>
              <w:bottom w:val="nil"/>
              <w:right w:val="nil"/>
            </w:tcBorders>
          </w:tcPr>
          <w:p w14:paraId="7CAF8D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single" w:sz="4" w:space="0" w:color="auto"/>
              <w:left w:val="nil"/>
              <w:bottom w:val="nil"/>
              <w:right w:val="nil"/>
            </w:tcBorders>
          </w:tcPr>
          <w:p w14:paraId="75D1DD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457</w:t>
            </w:r>
            <w:r w:rsidRPr="004E7E5A">
              <w:rPr>
                <w:rFonts w:ascii="Times New Roman" w:hAnsi="Times New Roman"/>
                <w:color w:val="000000" w:themeColor="text1"/>
                <w:kern w:val="0"/>
                <w:sz w:val="24"/>
                <w:vertAlign w:val="superscript"/>
              </w:rPr>
              <w:t>***</w:t>
            </w:r>
          </w:p>
        </w:tc>
        <w:tc>
          <w:tcPr>
            <w:tcW w:w="272" w:type="dxa"/>
            <w:tcBorders>
              <w:left w:val="nil"/>
              <w:bottom w:val="nil"/>
              <w:right w:val="nil"/>
            </w:tcBorders>
          </w:tcPr>
          <w:p w14:paraId="0F38B7D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single" w:sz="4" w:space="0" w:color="auto"/>
              <w:left w:val="nil"/>
              <w:bottom w:val="nil"/>
              <w:right w:val="nil"/>
            </w:tcBorders>
          </w:tcPr>
          <w:p w14:paraId="0DF2274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left w:val="nil"/>
              <w:bottom w:val="nil"/>
              <w:right w:val="nil"/>
            </w:tcBorders>
          </w:tcPr>
          <w:p w14:paraId="1DDA67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single" w:sz="4" w:space="0" w:color="auto"/>
              <w:left w:val="nil"/>
              <w:bottom w:val="nil"/>
              <w:right w:val="nil"/>
            </w:tcBorders>
          </w:tcPr>
          <w:p w14:paraId="5EB4F7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left w:val="nil"/>
              <w:bottom w:val="nil"/>
              <w:right w:val="nil"/>
            </w:tcBorders>
          </w:tcPr>
          <w:p w14:paraId="5F8D6E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single" w:sz="4" w:space="0" w:color="auto"/>
              <w:left w:val="nil"/>
              <w:bottom w:val="nil"/>
              <w:right w:val="nil"/>
            </w:tcBorders>
          </w:tcPr>
          <w:p w14:paraId="4FC2CA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34ECD5F" w14:textId="77777777" w:rsidTr="00116073">
        <w:tc>
          <w:tcPr>
            <w:tcW w:w="2231" w:type="dxa"/>
            <w:tcBorders>
              <w:top w:val="nil"/>
              <w:left w:val="nil"/>
              <w:bottom w:val="nil"/>
              <w:right w:val="nil"/>
            </w:tcBorders>
          </w:tcPr>
          <w:p w14:paraId="47A2AA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4662E8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5B8EA0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19)</w:t>
            </w:r>
          </w:p>
        </w:tc>
        <w:tc>
          <w:tcPr>
            <w:tcW w:w="272" w:type="dxa"/>
            <w:tcBorders>
              <w:top w:val="nil"/>
              <w:left w:val="nil"/>
              <w:bottom w:val="nil"/>
              <w:right w:val="nil"/>
            </w:tcBorders>
          </w:tcPr>
          <w:p w14:paraId="099DA4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7FAC58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11DD39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6EEAE1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43DC0E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6C235A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C516A84" w14:textId="77777777" w:rsidTr="00116073">
        <w:tc>
          <w:tcPr>
            <w:tcW w:w="2231" w:type="dxa"/>
            <w:tcBorders>
              <w:top w:val="nil"/>
              <w:left w:val="nil"/>
              <w:bottom w:val="nil"/>
              <w:right w:val="nil"/>
            </w:tcBorders>
          </w:tcPr>
          <w:p w14:paraId="21298DD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Punish</w:t>
            </w:r>
            <w:proofErr w:type="spellEnd"/>
          </w:p>
        </w:tc>
        <w:tc>
          <w:tcPr>
            <w:tcW w:w="270" w:type="dxa"/>
            <w:tcBorders>
              <w:top w:val="nil"/>
              <w:left w:val="nil"/>
              <w:bottom w:val="nil"/>
              <w:right w:val="nil"/>
            </w:tcBorders>
          </w:tcPr>
          <w:p w14:paraId="5233C3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26F146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523</w:t>
            </w:r>
          </w:p>
        </w:tc>
        <w:tc>
          <w:tcPr>
            <w:tcW w:w="272" w:type="dxa"/>
            <w:tcBorders>
              <w:top w:val="nil"/>
              <w:left w:val="nil"/>
              <w:bottom w:val="nil"/>
              <w:right w:val="nil"/>
            </w:tcBorders>
          </w:tcPr>
          <w:p w14:paraId="113314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6F9EB9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374A89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417E25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F61F3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0BB6BBD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56C2B8C" w14:textId="77777777" w:rsidTr="00116073">
        <w:tc>
          <w:tcPr>
            <w:tcW w:w="2231" w:type="dxa"/>
            <w:tcBorders>
              <w:top w:val="nil"/>
              <w:left w:val="nil"/>
              <w:bottom w:val="nil"/>
              <w:right w:val="nil"/>
            </w:tcBorders>
          </w:tcPr>
          <w:p w14:paraId="5A703F5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1F3BC4E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52FD9D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40)</w:t>
            </w:r>
          </w:p>
        </w:tc>
        <w:tc>
          <w:tcPr>
            <w:tcW w:w="272" w:type="dxa"/>
            <w:tcBorders>
              <w:top w:val="nil"/>
              <w:left w:val="nil"/>
              <w:bottom w:val="nil"/>
              <w:right w:val="nil"/>
            </w:tcBorders>
          </w:tcPr>
          <w:p w14:paraId="669F3B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05AA1C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6A1130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308CF2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2A4C15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43F191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78E4A25" w14:textId="77777777" w:rsidTr="00116073">
        <w:tc>
          <w:tcPr>
            <w:tcW w:w="2231" w:type="dxa"/>
            <w:tcBorders>
              <w:top w:val="nil"/>
              <w:left w:val="nil"/>
              <w:bottom w:val="nil"/>
              <w:right w:val="nil"/>
            </w:tcBorders>
          </w:tcPr>
          <w:p w14:paraId="41CF68D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70" w:type="dxa"/>
            <w:tcBorders>
              <w:top w:val="nil"/>
              <w:left w:val="nil"/>
              <w:bottom w:val="nil"/>
              <w:right w:val="nil"/>
            </w:tcBorders>
          </w:tcPr>
          <w:p w14:paraId="4CF59E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05CC91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13EDE8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2904CC5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98</w:t>
            </w:r>
            <w:r w:rsidRPr="004E7E5A">
              <w:rPr>
                <w:rFonts w:ascii="Times New Roman" w:hAnsi="Times New Roman"/>
                <w:color w:val="000000" w:themeColor="text1"/>
                <w:kern w:val="0"/>
                <w:sz w:val="24"/>
                <w:vertAlign w:val="superscript"/>
              </w:rPr>
              <w:t>***</w:t>
            </w:r>
          </w:p>
        </w:tc>
        <w:tc>
          <w:tcPr>
            <w:tcW w:w="264" w:type="dxa"/>
            <w:tcBorders>
              <w:top w:val="nil"/>
              <w:left w:val="nil"/>
              <w:bottom w:val="nil"/>
              <w:right w:val="nil"/>
            </w:tcBorders>
          </w:tcPr>
          <w:p w14:paraId="381FA0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3054EE5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4547F6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74BE67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33F7A1B" w14:textId="77777777" w:rsidTr="00116073">
        <w:tc>
          <w:tcPr>
            <w:tcW w:w="2231" w:type="dxa"/>
            <w:tcBorders>
              <w:top w:val="nil"/>
              <w:left w:val="nil"/>
              <w:bottom w:val="nil"/>
              <w:right w:val="nil"/>
            </w:tcBorders>
          </w:tcPr>
          <w:p w14:paraId="38BF3E7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1BCB36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5DE6DD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7CC4E8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290832F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5)</w:t>
            </w:r>
          </w:p>
        </w:tc>
        <w:tc>
          <w:tcPr>
            <w:tcW w:w="264" w:type="dxa"/>
            <w:tcBorders>
              <w:top w:val="nil"/>
              <w:left w:val="nil"/>
              <w:bottom w:val="nil"/>
              <w:right w:val="nil"/>
            </w:tcBorders>
          </w:tcPr>
          <w:p w14:paraId="3A96FB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4D45CB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09ACF3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4AFDBC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105E9D9" w14:textId="77777777" w:rsidTr="00116073">
        <w:tc>
          <w:tcPr>
            <w:tcW w:w="2231" w:type="dxa"/>
            <w:tcBorders>
              <w:top w:val="nil"/>
              <w:left w:val="nil"/>
              <w:bottom w:val="nil"/>
              <w:right w:val="nil"/>
            </w:tcBorders>
          </w:tcPr>
          <w:p w14:paraId="353C1B8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Punish</w:t>
            </w:r>
            <w:proofErr w:type="spellEnd"/>
          </w:p>
        </w:tc>
        <w:tc>
          <w:tcPr>
            <w:tcW w:w="270" w:type="dxa"/>
            <w:tcBorders>
              <w:top w:val="nil"/>
              <w:left w:val="nil"/>
              <w:bottom w:val="nil"/>
              <w:right w:val="nil"/>
            </w:tcBorders>
          </w:tcPr>
          <w:p w14:paraId="5DF9BD7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50E6C6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404EFE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317708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556</w:t>
            </w:r>
          </w:p>
        </w:tc>
        <w:tc>
          <w:tcPr>
            <w:tcW w:w="264" w:type="dxa"/>
            <w:tcBorders>
              <w:top w:val="nil"/>
              <w:left w:val="nil"/>
              <w:bottom w:val="nil"/>
              <w:right w:val="nil"/>
            </w:tcBorders>
          </w:tcPr>
          <w:p w14:paraId="3E858E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24A623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14B8E6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1461A5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3557213" w14:textId="77777777" w:rsidTr="00116073">
        <w:tc>
          <w:tcPr>
            <w:tcW w:w="2231" w:type="dxa"/>
            <w:tcBorders>
              <w:top w:val="nil"/>
              <w:left w:val="nil"/>
              <w:bottom w:val="nil"/>
              <w:right w:val="nil"/>
            </w:tcBorders>
          </w:tcPr>
          <w:p w14:paraId="5AE8E28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334828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723FA2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0E5200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7AEBF2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54)</w:t>
            </w:r>
          </w:p>
        </w:tc>
        <w:tc>
          <w:tcPr>
            <w:tcW w:w="264" w:type="dxa"/>
            <w:tcBorders>
              <w:top w:val="nil"/>
              <w:left w:val="nil"/>
              <w:bottom w:val="nil"/>
              <w:right w:val="nil"/>
            </w:tcBorders>
          </w:tcPr>
          <w:p w14:paraId="48BDF5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3A7F814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488F0B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32AAF3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2828F38" w14:textId="77777777" w:rsidTr="00116073">
        <w:tc>
          <w:tcPr>
            <w:tcW w:w="2231" w:type="dxa"/>
            <w:tcBorders>
              <w:top w:val="nil"/>
              <w:left w:val="nil"/>
              <w:bottom w:val="nil"/>
              <w:right w:val="nil"/>
            </w:tcBorders>
          </w:tcPr>
          <w:p w14:paraId="600629A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70" w:type="dxa"/>
            <w:tcBorders>
              <w:top w:val="nil"/>
              <w:left w:val="nil"/>
              <w:bottom w:val="nil"/>
              <w:right w:val="nil"/>
            </w:tcBorders>
          </w:tcPr>
          <w:p w14:paraId="6777E0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7CEA89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4CA01E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35B2EB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2BF90C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0C6D51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81</w:t>
            </w:r>
            <w:r w:rsidRPr="004E7E5A">
              <w:rPr>
                <w:rFonts w:ascii="Times New Roman" w:hAnsi="Times New Roman"/>
                <w:color w:val="000000" w:themeColor="text1"/>
                <w:kern w:val="0"/>
                <w:sz w:val="24"/>
                <w:vertAlign w:val="superscript"/>
              </w:rPr>
              <w:t>***</w:t>
            </w:r>
          </w:p>
        </w:tc>
        <w:tc>
          <w:tcPr>
            <w:tcW w:w="253" w:type="dxa"/>
            <w:tcBorders>
              <w:top w:val="nil"/>
              <w:left w:val="nil"/>
              <w:bottom w:val="nil"/>
              <w:right w:val="nil"/>
            </w:tcBorders>
          </w:tcPr>
          <w:p w14:paraId="58D759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589B8D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3FBD546" w14:textId="77777777" w:rsidTr="00116073">
        <w:tc>
          <w:tcPr>
            <w:tcW w:w="2231" w:type="dxa"/>
            <w:tcBorders>
              <w:top w:val="nil"/>
              <w:left w:val="nil"/>
              <w:bottom w:val="nil"/>
              <w:right w:val="nil"/>
            </w:tcBorders>
          </w:tcPr>
          <w:p w14:paraId="45BD3BD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07ACD7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0CCF9A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135D665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012AD57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634C1E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7A309B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8)</w:t>
            </w:r>
          </w:p>
        </w:tc>
        <w:tc>
          <w:tcPr>
            <w:tcW w:w="253" w:type="dxa"/>
            <w:tcBorders>
              <w:top w:val="nil"/>
              <w:left w:val="nil"/>
              <w:bottom w:val="nil"/>
              <w:right w:val="nil"/>
            </w:tcBorders>
          </w:tcPr>
          <w:p w14:paraId="35D4AD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3B1C9E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BBEF4D0" w14:textId="77777777" w:rsidTr="00116073">
        <w:tc>
          <w:tcPr>
            <w:tcW w:w="2231" w:type="dxa"/>
            <w:tcBorders>
              <w:top w:val="nil"/>
              <w:left w:val="nil"/>
              <w:bottom w:val="nil"/>
              <w:right w:val="nil"/>
            </w:tcBorders>
          </w:tcPr>
          <w:p w14:paraId="7F31CBE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Punish</w:t>
            </w:r>
            <w:proofErr w:type="spellEnd"/>
          </w:p>
        </w:tc>
        <w:tc>
          <w:tcPr>
            <w:tcW w:w="270" w:type="dxa"/>
            <w:tcBorders>
              <w:top w:val="nil"/>
              <w:left w:val="nil"/>
              <w:bottom w:val="nil"/>
              <w:right w:val="nil"/>
            </w:tcBorders>
          </w:tcPr>
          <w:p w14:paraId="34681ED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19748B6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2714D2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64CBEC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7E44B2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2C7BBF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821</w:t>
            </w:r>
          </w:p>
        </w:tc>
        <w:tc>
          <w:tcPr>
            <w:tcW w:w="253" w:type="dxa"/>
            <w:tcBorders>
              <w:top w:val="nil"/>
              <w:left w:val="nil"/>
              <w:bottom w:val="nil"/>
              <w:right w:val="nil"/>
            </w:tcBorders>
          </w:tcPr>
          <w:p w14:paraId="226C8F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39DCEE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E8F64F8" w14:textId="77777777" w:rsidTr="00116073">
        <w:tc>
          <w:tcPr>
            <w:tcW w:w="2231" w:type="dxa"/>
            <w:tcBorders>
              <w:top w:val="nil"/>
              <w:left w:val="nil"/>
              <w:bottom w:val="nil"/>
              <w:right w:val="nil"/>
            </w:tcBorders>
          </w:tcPr>
          <w:p w14:paraId="17C2C5F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2630D4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3A6132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3DCB5F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3E2994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C2E00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6BDE3E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46)</w:t>
            </w:r>
          </w:p>
        </w:tc>
        <w:tc>
          <w:tcPr>
            <w:tcW w:w="253" w:type="dxa"/>
            <w:tcBorders>
              <w:top w:val="nil"/>
              <w:left w:val="nil"/>
              <w:bottom w:val="nil"/>
              <w:right w:val="nil"/>
            </w:tcBorders>
          </w:tcPr>
          <w:p w14:paraId="480337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3E7737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407537D" w14:textId="77777777" w:rsidTr="00116073">
        <w:tc>
          <w:tcPr>
            <w:tcW w:w="2231" w:type="dxa"/>
            <w:tcBorders>
              <w:top w:val="nil"/>
              <w:left w:val="nil"/>
              <w:bottom w:val="nil"/>
              <w:right w:val="nil"/>
            </w:tcBorders>
          </w:tcPr>
          <w:p w14:paraId="5E216C5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70" w:type="dxa"/>
            <w:tcBorders>
              <w:top w:val="nil"/>
              <w:left w:val="nil"/>
              <w:bottom w:val="nil"/>
              <w:right w:val="nil"/>
            </w:tcBorders>
          </w:tcPr>
          <w:p w14:paraId="43451A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4D126C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56DF4C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4F7F66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6587CF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26243B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570BA0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740F8F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898</w:t>
            </w:r>
            <w:r w:rsidRPr="004E7E5A">
              <w:rPr>
                <w:rFonts w:ascii="Times New Roman" w:hAnsi="Times New Roman"/>
                <w:color w:val="000000" w:themeColor="text1"/>
                <w:kern w:val="0"/>
                <w:sz w:val="24"/>
                <w:vertAlign w:val="superscript"/>
              </w:rPr>
              <w:t>***</w:t>
            </w:r>
          </w:p>
        </w:tc>
      </w:tr>
      <w:tr w:rsidR="001E3466" w:rsidRPr="004E7E5A" w14:paraId="66C1F3DB" w14:textId="77777777" w:rsidTr="00116073">
        <w:tc>
          <w:tcPr>
            <w:tcW w:w="2231" w:type="dxa"/>
            <w:tcBorders>
              <w:top w:val="nil"/>
              <w:left w:val="nil"/>
              <w:bottom w:val="nil"/>
              <w:right w:val="nil"/>
            </w:tcBorders>
          </w:tcPr>
          <w:p w14:paraId="781A971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2F22F5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6B2071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56AF440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1CD14BD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2457FA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5E3DA0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7D3F7B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075F1C0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8)</w:t>
            </w:r>
          </w:p>
        </w:tc>
      </w:tr>
      <w:tr w:rsidR="001E3466" w:rsidRPr="004E7E5A" w14:paraId="164753B3" w14:textId="77777777" w:rsidTr="00116073">
        <w:tc>
          <w:tcPr>
            <w:tcW w:w="2231" w:type="dxa"/>
            <w:tcBorders>
              <w:top w:val="nil"/>
              <w:left w:val="nil"/>
              <w:bottom w:val="nil"/>
              <w:right w:val="nil"/>
            </w:tcBorders>
          </w:tcPr>
          <w:p w14:paraId="39B4F9D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Punish</w:t>
            </w:r>
            <w:proofErr w:type="spellEnd"/>
          </w:p>
        </w:tc>
        <w:tc>
          <w:tcPr>
            <w:tcW w:w="270" w:type="dxa"/>
            <w:tcBorders>
              <w:top w:val="nil"/>
              <w:left w:val="nil"/>
              <w:bottom w:val="nil"/>
              <w:right w:val="nil"/>
            </w:tcBorders>
          </w:tcPr>
          <w:p w14:paraId="6EE097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3931202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2CAAAB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2A8887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2C325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2375E3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7CA569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70C024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491</w:t>
            </w:r>
          </w:p>
        </w:tc>
      </w:tr>
      <w:tr w:rsidR="001E3466" w:rsidRPr="004E7E5A" w14:paraId="3C2AEE80" w14:textId="77777777" w:rsidTr="00116073">
        <w:tc>
          <w:tcPr>
            <w:tcW w:w="2231" w:type="dxa"/>
            <w:tcBorders>
              <w:top w:val="nil"/>
              <w:left w:val="nil"/>
              <w:bottom w:val="nil"/>
              <w:right w:val="nil"/>
            </w:tcBorders>
          </w:tcPr>
          <w:p w14:paraId="4962B41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6AA3F4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2EDA6A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0C35F8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0D9CE4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6F651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4295D77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3" w:type="dxa"/>
            <w:tcBorders>
              <w:top w:val="nil"/>
              <w:left w:val="nil"/>
              <w:bottom w:val="nil"/>
              <w:right w:val="nil"/>
            </w:tcBorders>
          </w:tcPr>
          <w:p w14:paraId="0976A93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2846B8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23)</w:t>
            </w:r>
          </w:p>
        </w:tc>
      </w:tr>
      <w:tr w:rsidR="001E3466" w:rsidRPr="004E7E5A" w14:paraId="4F8B7197" w14:textId="77777777" w:rsidTr="00116073">
        <w:tc>
          <w:tcPr>
            <w:tcW w:w="2231" w:type="dxa"/>
            <w:tcBorders>
              <w:top w:val="nil"/>
              <w:left w:val="nil"/>
              <w:bottom w:val="nil"/>
              <w:right w:val="nil"/>
            </w:tcBorders>
          </w:tcPr>
          <w:p w14:paraId="560C804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Punish</w:t>
            </w:r>
          </w:p>
        </w:tc>
        <w:tc>
          <w:tcPr>
            <w:tcW w:w="270" w:type="dxa"/>
            <w:tcBorders>
              <w:top w:val="nil"/>
              <w:left w:val="nil"/>
              <w:bottom w:val="nil"/>
              <w:right w:val="nil"/>
            </w:tcBorders>
          </w:tcPr>
          <w:p w14:paraId="38A25DE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47F9BB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60</w:t>
            </w:r>
            <w:r w:rsidRPr="004E7E5A">
              <w:rPr>
                <w:rFonts w:ascii="Times New Roman" w:hAnsi="Times New Roman"/>
                <w:color w:val="000000" w:themeColor="text1"/>
                <w:kern w:val="0"/>
                <w:sz w:val="24"/>
                <w:vertAlign w:val="superscript"/>
              </w:rPr>
              <w:t>*</w:t>
            </w:r>
          </w:p>
        </w:tc>
        <w:tc>
          <w:tcPr>
            <w:tcW w:w="272" w:type="dxa"/>
            <w:tcBorders>
              <w:top w:val="nil"/>
              <w:left w:val="nil"/>
              <w:bottom w:val="nil"/>
              <w:right w:val="nil"/>
            </w:tcBorders>
          </w:tcPr>
          <w:p w14:paraId="5294D0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321254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0.926</w:t>
            </w:r>
          </w:p>
        </w:tc>
        <w:tc>
          <w:tcPr>
            <w:tcW w:w="264" w:type="dxa"/>
            <w:tcBorders>
              <w:top w:val="nil"/>
              <w:left w:val="nil"/>
              <w:bottom w:val="nil"/>
              <w:right w:val="nil"/>
            </w:tcBorders>
          </w:tcPr>
          <w:p w14:paraId="04399B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310092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139</w:t>
            </w:r>
            <w:r w:rsidRPr="004E7E5A">
              <w:rPr>
                <w:rFonts w:ascii="Times New Roman" w:hAnsi="Times New Roman"/>
                <w:color w:val="000000" w:themeColor="text1"/>
                <w:kern w:val="0"/>
                <w:sz w:val="24"/>
                <w:vertAlign w:val="superscript"/>
              </w:rPr>
              <w:t>*</w:t>
            </w:r>
          </w:p>
        </w:tc>
        <w:tc>
          <w:tcPr>
            <w:tcW w:w="253" w:type="dxa"/>
            <w:tcBorders>
              <w:top w:val="nil"/>
              <w:left w:val="nil"/>
              <w:bottom w:val="nil"/>
              <w:right w:val="nil"/>
            </w:tcBorders>
          </w:tcPr>
          <w:p w14:paraId="7E0AF3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052DF7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06</w:t>
            </w:r>
          </w:p>
        </w:tc>
      </w:tr>
      <w:tr w:rsidR="001E3466" w:rsidRPr="004E7E5A" w14:paraId="159570E3" w14:textId="77777777" w:rsidTr="00116073">
        <w:tc>
          <w:tcPr>
            <w:tcW w:w="2231" w:type="dxa"/>
            <w:tcBorders>
              <w:top w:val="nil"/>
              <w:left w:val="nil"/>
              <w:bottom w:val="nil"/>
              <w:right w:val="nil"/>
            </w:tcBorders>
          </w:tcPr>
          <w:p w14:paraId="33919B8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0" w:type="dxa"/>
            <w:tcBorders>
              <w:top w:val="nil"/>
              <w:left w:val="nil"/>
              <w:bottom w:val="nil"/>
              <w:right w:val="nil"/>
            </w:tcBorders>
          </w:tcPr>
          <w:p w14:paraId="740947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bottom w:val="nil"/>
              <w:right w:val="nil"/>
            </w:tcBorders>
          </w:tcPr>
          <w:p w14:paraId="22F81E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65)</w:t>
            </w:r>
          </w:p>
        </w:tc>
        <w:tc>
          <w:tcPr>
            <w:tcW w:w="272" w:type="dxa"/>
            <w:tcBorders>
              <w:top w:val="nil"/>
              <w:left w:val="nil"/>
              <w:bottom w:val="nil"/>
              <w:right w:val="nil"/>
            </w:tcBorders>
          </w:tcPr>
          <w:p w14:paraId="23BCF7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bottom w:val="nil"/>
              <w:right w:val="nil"/>
            </w:tcBorders>
          </w:tcPr>
          <w:p w14:paraId="238165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4)</w:t>
            </w:r>
          </w:p>
        </w:tc>
        <w:tc>
          <w:tcPr>
            <w:tcW w:w="264" w:type="dxa"/>
            <w:tcBorders>
              <w:top w:val="nil"/>
              <w:left w:val="nil"/>
              <w:bottom w:val="nil"/>
              <w:right w:val="nil"/>
            </w:tcBorders>
          </w:tcPr>
          <w:p w14:paraId="362162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bottom w:val="nil"/>
              <w:right w:val="nil"/>
            </w:tcBorders>
          </w:tcPr>
          <w:p w14:paraId="39D771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2)</w:t>
            </w:r>
          </w:p>
        </w:tc>
        <w:tc>
          <w:tcPr>
            <w:tcW w:w="253" w:type="dxa"/>
            <w:tcBorders>
              <w:top w:val="nil"/>
              <w:left w:val="nil"/>
              <w:bottom w:val="nil"/>
              <w:right w:val="nil"/>
            </w:tcBorders>
          </w:tcPr>
          <w:p w14:paraId="193BEC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bottom w:val="nil"/>
              <w:right w:val="nil"/>
            </w:tcBorders>
          </w:tcPr>
          <w:p w14:paraId="2AE7B1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5)</w:t>
            </w:r>
          </w:p>
        </w:tc>
      </w:tr>
      <w:tr w:rsidR="001E3466" w:rsidRPr="004E7E5A" w14:paraId="02D11896" w14:textId="77777777" w:rsidTr="00116073">
        <w:tc>
          <w:tcPr>
            <w:tcW w:w="2231" w:type="dxa"/>
            <w:tcBorders>
              <w:top w:val="nil"/>
              <w:left w:val="nil"/>
              <w:right w:val="nil"/>
            </w:tcBorders>
          </w:tcPr>
          <w:p w14:paraId="2118655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70" w:type="dxa"/>
            <w:tcBorders>
              <w:top w:val="nil"/>
              <w:left w:val="nil"/>
              <w:right w:val="nil"/>
            </w:tcBorders>
          </w:tcPr>
          <w:p w14:paraId="3FF3BE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right w:val="nil"/>
            </w:tcBorders>
          </w:tcPr>
          <w:p w14:paraId="04E99B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110F94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right w:val="nil"/>
            </w:tcBorders>
          </w:tcPr>
          <w:p w14:paraId="1DB5AF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5E1C05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right w:val="nil"/>
            </w:tcBorders>
          </w:tcPr>
          <w:p w14:paraId="7407B9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675F6E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right w:val="nil"/>
            </w:tcBorders>
          </w:tcPr>
          <w:p w14:paraId="532D10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12C29348" w14:textId="77777777" w:rsidTr="00116073">
        <w:tc>
          <w:tcPr>
            <w:tcW w:w="2231" w:type="dxa"/>
            <w:tcBorders>
              <w:top w:val="nil"/>
              <w:left w:val="nil"/>
              <w:right w:val="nil"/>
            </w:tcBorders>
          </w:tcPr>
          <w:p w14:paraId="2AA8EE5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70" w:type="dxa"/>
            <w:tcBorders>
              <w:top w:val="nil"/>
              <w:left w:val="nil"/>
              <w:right w:val="nil"/>
            </w:tcBorders>
          </w:tcPr>
          <w:p w14:paraId="2DCD1E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right w:val="nil"/>
            </w:tcBorders>
          </w:tcPr>
          <w:p w14:paraId="310F9F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3F6108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right w:val="nil"/>
            </w:tcBorders>
          </w:tcPr>
          <w:p w14:paraId="088E0B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4C6C6F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right w:val="nil"/>
            </w:tcBorders>
          </w:tcPr>
          <w:p w14:paraId="76F955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564076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right w:val="nil"/>
            </w:tcBorders>
          </w:tcPr>
          <w:p w14:paraId="020B9E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406BC5F4" w14:textId="77777777" w:rsidTr="00116073">
        <w:tc>
          <w:tcPr>
            <w:tcW w:w="2231" w:type="dxa"/>
            <w:tcBorders>
              <w:top w:val="nil"/>
              <w:left w:val="nil"/>
              <w:right w:val="nil"/>
            </w:tcBorders>
          </w:tcPr>
          <w:p w14:paraId="4D98F41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70" w:type="dxa"/>
            <w:tcBorders>
              <w:top w:val="nil"/>
              <w:left w:val="nil"/>
              <w:right w:val="nil"/>
            </w:tcBorders>
          </w:tcPr>
          <w:p w14:paraId="7FD828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top w:val="nil"/>
              <w:left w:val="nil"/>
              <w:right w:val="nil"/>
            </w:tcBorders>
          </w:tcPr>
          <w:p w14:paraId="22A557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3C27C9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top w:val="nil"/>
              <w:left w:val="nil"/>
              <w:right w:val="nil"/>
            </w:tcBorders>
          </w:tcPr>
          <w:p w14:paraId="5D5B60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15A387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top w:val="nil"/>
              <w:left w:val="nil"/>
              <w:right w:val="nil"/>
            </w:tcBorders>
          </w:tcPr>
          <w:p w14:paraId="3D9C78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3" w:type="dxa"/>
            <w:tcBorders>
              <w:top w:val="nil"/>
              <w:left w:val="nil"/>
              <w:right w:val="nil"/>
            </w:tcBorders>
          </w:tcPr>
          <w:p w14:paraId="36CA31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top w:val="nil"/>
              <w:left w:val="nil"/>
              <w:right w:val="nil"/>
            </w:tcBorders>
          </w:tcPr>
          <w:p w14:paraId="05C70D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12FD12FA" w14:textId="77777777" w:rsidTr="00116073">
        <w:tc>
          <w:tcPr>
            <w:tcW w:w="2231" w:type="dxa"/>
            <w:tcBorders>
              <w:left w:val="nil"/>
              <w:right w:val="nil"/>
            </w:tcBorders>
          </w:tcPr>
          <w:p w14:paraId="0196065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70" w:type="dxa"/>
            <w:tcBorders>
              <w:left w:val="nil"/>
              <w:right w:val="nil"/>
            </w:tcBorders>
          </w:tcPr>
          <w:p w14:paraId="737E3C9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left w:val="nil"/>
              <w:right w:val="nil"/>
            </w:tcBorders>
          </w:tcPr>
          <w:p w14:paraId="4CE7C9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72" w:type="dxa"/>
            <w:tcBorders>
              <w:left w:val="nil"/>
              <w:right w:val="nil"/>
            </w:tcBorders>
          </w:tcPr>
          <w:p w14:paraId="732DB5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left w:val="nil"/>
              <w:right w:val="nil"/>
            </w:tcBorders>
          </w:tcPr>
          <w:p w14:paraId="3BA9C3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64" w:type="dxa"/>
            <w:tcBorders>
              <w:left w:val="nil"/>
              <w:right w:val="nil"/>
            </w:tcBorders>
          </w:tcPr>
          <w:p w14:paraId="7AC5B2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left w:val="nil"/>
              <w:right w:val="nil"/>
            </w:tcBorders>
          </w:tcPr>
          <w:p w14:paraId="0D625C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53" w:type="dxa"/>
            <w:tcBorders>
              <w:left w:val="nil"/>
              <w:right w:val="nil"/>
            </w:tcBorders>
          </w:tcPr>
          <w:p w14:paraId="118818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left w:val="nil"/>
              <w:right w:val="nil"/>
            </w:tcBorders>
          </w:tcPr>
          <w:p w14:paraId="2D117D3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r>
      <w:tr w:rsidR="001E3466" w:rsidRPr="004E7E5A" w14:paraId="431597E6" w14:textId="77777777" w:rsidTr="00116073">
        <w:tc>
          <w:tcPr>
            <w:tcW w:w="2231" w:type="dxa"/>
            <w:tcBorders>
              <w:left w:val="nil"/>
              <w:bottom w:val="single" w:sz="4" w:space="0" w:color="auto"/>
              <w:right w:val="nil"/>
            </w:tcBorders>
          </w:tcPr>
          <w:p w14:paraId="11CDC78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70" w:type="dxa"/>
            <w:tcBorders>
              <w:left w:val="nil"/>
              <w:bottom w:val="single" w:sz="4" w:space="0" w:color="auto"/>
              <w:right w:val="nil"/>
            </w:tcBorders>
          </w:tcPr>
          <w:p w14:paraId="1E6D580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8" w:type="dxa"/>
            <w:tcBorders>
              <w:left w:val="nil"/>
              <w:bottom w:val="single" w:sz="4" w:space="0" w:color="auto"/>
              <w:right w:val="nil"/>
            </w:tcBorders>
          </w:tcPr>
          <w:p w14:paraId="63D786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633.221</w:t>
            </w:r>
          </w:p>
        </w:tc>
        <w:tc>
          <w:tcPr>
            <w:tcW w:w="272" w:type="dxa"/>
            <w:tcBorders>
              <w:left w:val="nil"/>
              <w:bottom w:val="single" w:sz="4" w:space="0" w:color="auto"/>
              <w:right w:val="nil"/>
            </w:tcBorders>
          </w:tcPr>
          <w:p w14:paraId="5E4DA5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33" w:type="dxa"/>
            <w:tcBorders>
              <w:left w:val="nil"/>
              <w:bottom w:val="single" w:sz="4" w:space="0" w:color="auto"/>
              <w:right w:val="nil"/>
            </w:tcBorders>
          </w:tcPr>
          <w:p w14:paraId="63C74A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787.286</w:t>
            </w:r>
          </w:p>
        </w:tc>
        <w:tc>
          <w:tcPr>
            <w:tcW w:w="264" w:type="dxa"/>
            <w:tcBorders>
              <w:left w:val="nil"/>
              <w:bottom w:val="single" w:sz="4" w:space="0" w:color="auto"/>
              <w:right w:val="nil"/>
            </w:tcBorders>
          </w:tcPr>
          <w:p w14:paraId="6F84DA5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50" w:type="dxa"/>
            <w:tcBorders>
              <w:left w:val="nil"/>
              <w:bottom w:val="single" w:sz="4" w:space="0" w:color="auto"/>
              <w:right w:val="nil"/>
            </w:tcBorders>
          </w:tcPr>
          <w:p w14:paraId="56B84B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812.540</w:t>
            </w:r>
          </w:p>
        </w:tc>
        <w:tc>
          <w:tcPr>
            <w:tcW w:w="253" w:type="dxa"/>
            <w:tcBorders>
              <w:left w:val="nil"/>
              <w:bottom w:val="single" w:sz="4" w:space="0" w:color="auto"/>
              <w:right w:val="nil"/>
            </w:tcBorders>
          </w:tcPr>
          <w:p w14:paraId="773005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449" w:type="dxa"/>
            <w:tcBorders>
              <w:left w:val="nil"/>
              <w:bottom w:val="single" w:sz="4" w:space="0" w:color="auto"/>
              <w:right w:val="nil"/>
            </w:tcBorders>
          </w:tcPr>
          <w:p w14:paraId="083DBA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823.116</w:t>
            </w:r>
          </w:p>
        </w:tc>
      </w:tr>
    </w:tbl>
    <w:p w14:paraId="2E711CBC"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reports the second stage of the 2SLS model to test hypothesis 5. </w:t>
      </w:r>
      <w:r w:rsidRPr="004E7E5A">
        <w:rPr>
          <w:rFonts w:cs="Times New Roman"/>
          <w:szCs w:val="24"/>
        </w:rPr>
        <w:t xml:space="preserve">The effect of </w:t>
      </w:r>
      <w:r w:rsidRPr="004E7E5A">
        <w:rPr>
          <w:rFonts w:cs="Times New Roman"/>
          <w:shd w:val="clear" w:color="auto" w:fill="FFFFFF"/>
        </w:rPr>
        <w:t>external punishment pressure on the relationship between directors’ network and CSR disclosure quality</w:t>
      </w:r>
      <w:r w:rsidRPr="004E7E5A">
        <w:rPr>
          <w:rStyle w:val="fontstyle01"/>
          <w:rFonts w:ascii="Times New Roman" w:hAnsi="Times New Roman" w:cs="Times New Roman" w:hint="default"/>
          <w:color w:val="000000" w:themeColor="text1"/>
          <w:sz w:val="24"/>
          <w:szCs w:val="24"/>
        </w:rPr>
        <w:t xml:space="preserve"> is tested by Equation (5)</w:t>
      </w:r>
      <w:r w:rsidRPr="004E7E5A">
        <w:rPr>
          <w:rFonts w:cs="Times New Roman"/>
          <w:szCs w:val="24"/>
        </w:rPr>
        <w:t xml:space="preserve">. </w:t>
      </w:r>
      <w:r w:rsidRPr="004E7E5A">
        <w:rPr>
          <w:rFonts w:cs="Times New Roman"/>
        </w:rPr>
        <w:t xml:space="preserve">We use </w:t>
      </w:r>
      <w:r w:rsidRPr="004E7E5A">
        <w:rPr>
          <w:rFonts w:cs="Times New Roman"/>
          <w:shd w:val="clear" w:color="auto" w:fill="FFFFFF"/>
        </w:rPr>
        <w:t>environmental regulatory penalty (</w:t>
      </w:r>
      <w:r w:rsidRPr="004E7E5A">
        <w:rPr>
          <w:rFonts w:cs="Times New Roman"/>
          <w:i/>
          <w:iCs/>
          <w:shd w:val="clear" w:color="auto" w:fill="FFFFFF"/>
        </w:rPr>
        <w:t>Punish</w:t>
      </w:r>
      <w:r w:rsidRPr="004E7E5A">
        <w:rPr>
          <w:rFonts w:cs="Times New Roman"/>
          <w:shd w:val="clear" w:color="auto" w:fill="FFFFFF"/>
        </w:rPr>
        <w:t>)</w:t>
      </w:r>
      <w:r w:rsidRPr="004E7E5A">
        <w:rPr>
          <w:rFonts w:cs="Times New Roman"/>
        </w:rPr>
        <w:t xml:space="preserve"> as a proxy for external punishment pressure. </w:t>
      </w:r>
      <w:r w:rsidRPr="004E7E5A">
        <w:rPr>
          <w:rFonts w:cs="Times New Roman"/>
          <w:i/>
          <w:iCs/>
          <w:shd w:val="clear" w:color="auto" w:fill="FFFFFF"/>
        </w:rPr>
        <w:t>Punish</w:t>
      </w:r>
      <w:r w:rsidRPr="004E7E5A">
        <w:rPr>
          <w:rFonts w:eastAsia="Times New Roman" w:cs="Times New Roman"/>
          <w:szCs w:val="24"/>
          <w:lang w:eastAsia="en-GB"/>
        </w:rPr>
        <w:t xml:space="preserve"> is an indicator variable equal to 1 if </w:t>
      </w:r>
      <w:r w:rsidRPr="004E7E5A">
        <w:rPr>
          <w:rFonts w:cs="Times New Roman"/>
          <w:szCs w:val="24"/>
        </w:rPr>
        <w:t>there is statement about environmental regulatory penalty with respect to environmental protection in the annual report of the listed firm</w:t>
      </w:r>
      <w:r w:rsidRPr="004E7E5A">
        <w:rPr>
          <w:rFonts w:eastAsia="Times New Roman" w:cs="Times New Roman"/>
          <w:szCs w:val="24"/>
          <w:lang w:eastAsia="en-GB"/>
        </w:rPr>
        <w:t>, and 0 otherwise</w:t>
      </w:r>
      <w:r w:rsidRPr="004E7E5A">
        <w:rPr>
          <w:rFonts w:cs="Times New Roman"/>
          <w:szCs w:val="24"/>
        </w:rPr>
        <w:t xml:space="preserve">.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eastAsia="Times New Roman" w:cs="Times New Roman"/>
          <w:i/>
          <w:iCs/>
          <w:szCs w:val="24"/>
          <w:lang w:eastAsia="en-GB"/>
        </w:rPr>
        <w:t xml:space="preserve">Controls </w:t>
      </w:r>
      <w:r w:rsidRPr="004E7E5A">
        <w:rPr>
          <w:rFonts w:eastAsia="Times New Roman" w:cs="Times New Roman"/>
          <w:szCs w:val="24"/>
          <w:lang w:eastAsia="en-GB"/>
        </w:rPr>
        <w:t xml:space="preserve">are the control variables included in Equation (1).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other variables are provided in Appendix A.</w:t>
      </w:r>
    </w:p>
    <w:p w14:paraId="44682B64" w14:textId="77777777" w:rsidR="00A53CFE" w:rsidRPr="004E7E5A" w:rsidRDefault="00A53CFE" w:rsidP="00A53CFE">
      <w:pPr>
        <w:pStyle w:val="a7"/>
        <w:spacing w:line="240" w:lineRule="auto"/>
        <w:ind w:leftChars="50" w:left="105" w:rightChars="50" w:right="105" w:firstLineChars="0" w:firstLine="0"/>
        <w:rPr>
          <w:rFonts w:cs="Times New Roman"/>
          <w:szCs w:val="24"/>
        </w:rPr>
      </w:pPr>
    </w:p>
    <w:p w14:paraId="6B558606" w14:textId="77777777" w:rsidR="00A53CFE" w:rsidRPr="004E7E5A" w:rsidRDefault="00A53CFE" w:rsidP="00A53CFE">
      <w:pPr>
        <w:pStyle w:val="a7"/>
        <w:spacing w:line="480" w:lineRule="auto"/>
        <w:ind w:firstLine="480"/>
        <w:rPr>
          <w:rFonts w:cs="Times New Roman"/>
          <w:szCs w:val="24"/>
        </w:rPr>
      </w:pPr>
    </w:p>
    <w:p w14:paraId="4B038732" w14:textId="77777777" w:rsidR="00A53CFE" w:rsidRPr="004E7E5A" w:rsidRDefault="00A53CFE" w:rsidP="00A53CFE">
      <w:pPr>
        <w:pStyle w:val="a7"/>
        <w:spacing w:line="480" w:lineRule="auto"/>
        <w:ind w:firstLine="480"/>
        <w:rPr>
          <w:rStyle w:val="fontstyle01"/>
          <w:rFonts w:ascii="Times New Roman" w:hAnsi="Times New Roman" w:cs="Times New Roman" w:hint="default"/>
          <w:color w:val="000000" w:themeColor="text1"/>
          <w:sz w:val="24"/>
          <w:szCs w:val="24"/>
        </w:rPr>
      </w:pPr>
    </w:p>
    <w:p w14:paraId="61665C1C" w14:textId="66CD02CD"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 xml:space="preserve">Table </w:t>
      </w:r>
      <w:r w:rsidR="0071114F" w:rsidRPr="004E7E5A">
        <w:rPr>
          <w:rFonts w:ascii="Times New Roman" w:eastAsia="宋体" w:hAnsi="Times New Roman"/>
          <w:b/>
          <w:bCs/>
          <w:color w:val="000000" w:themeColor="text1"/>
          <w:sz w:val="24"/>
          <w:szCs w:val="24"/>
        </w:rPr>
        <w:t>10</w:t>
      </w:r>
    </w:p>
    <w:p w14:paraId="2EE87AEF"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Moderating Role of Financial Constraints</w:t>
      </w:r>
    </w:p>
    <w:tbl>
      <w:tblPr>
        <w:tblW w:w="5000" w:type="pct"/>
        <w:tblLook w:val="0000" w:firstRow="0" w:lastRow="0" w:firstColumn="0" w:lastColumn="0" w:noHBand="0" w:noVBand="0"/>
      </w:tblPr>
      <w:tblGrid>
        <w:gridCol w:w="2482"/>
        <w:gridCol w:w="262"/>
        <w:gridCol w:w="1392"/>
        <w:gridCol w:w="264"/>
        <w:gridCol w:w="1379"/>
        <w:gridCol w:w="257"/>
        <w:gridCol w:w="1393"/>
        <w:gridCol w:w="248"/>
        <w:gridCol w:w="1393"/>
      </w:tblGrid>
      <w:tr w:rsidR="001E3466" w:rsidRPr="004E7E5A" w14:paraId="344E721F" w14:textId="77777777" w:rsidTr="00116073">
        <w:tc>
          <w:tcPr>
            <w:tcW w:w="2482" w:type="dxa"/>
            <w:tcBorders>
              <w:top w:val="single" w:sz="4" w:space="0" w:color="auto"/>
              <w:left w:val="nil"/>
              <w:bottom w:val="single" w:sz="4" w:space="0" w:color="auto"/>
              <w:right w:val="nil"/>
            </w:tcBorders>
          </w:tcPr>
          <w:p w14:paraId="27C0F7B8"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62" w:type="dxa"/>
            <w:tcBorders>
              <w:top w:val="single" w:sz="4" w:space="0" w:color="auto"/>
              <w:left w:val="nil"/>
              <w:right w:val="nil"/>
            </w:tcBorders>
          </w:tcPr>
          <w:p w14:paraId="30EC1FF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92" w:type="dxa"/>
            <w:tcBorders>
              <w:top w:val="single" w:sz="4" w:space="0" w:color="auto"/>
              <w:left w:val="nil"/>
              <w:bottom w:val="single" w:sz="4" w:space="0" w:color="auto"/>
              <w:right w:val="nil"/>
            </w:tcBorders>
          </w:tcPr>
          <w:p w14:paraId="6D93239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64" w:type="dxa"/>
            <w:tcBorders>
              <w:top w:val="single" w:sz="4" w:space="0" w:color="auto"/>
              <w:left w:val="nil"/>
              <w:right w:val="nil"/>
            </w:tcBorders>
          </w:tcPr>
          <w:p w14:paraId="40C84D8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79" w:type="dxa"/>
            <w:tcBorders>
              <w:top w:val="single" w:sz="4" w:space="0" w:color="auto"/>
              <w:left w:val="nil"/>
              <w:bottom w:val="single" w:sz="4" w:space="0" w:color="auto"/>
              <w:right w:val="nil"/>
            </w:tcBorders>
          </w:tcPr>
          <w:p w14:paraId="5F53754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57" w:type="dxa"/>
            <w:tcBorders>
              <w:top w:val="single" w:sz="4" w:space="0" w:color="auto"/>
              <w:left w:val="nil"/>
              <w:right w:val="nil"/>
            </w:tcBorders>
          </w:tcPr>
          <w:p w14:paraId="1FC7364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93" w:type="dxa"/>
            <w:tcBorders>
              <w:top w:val="single" w:sz="4" w:space="0" w:color="auto"/>
              <w:left w:val="nil"/>
              <w:bottom w:val="single" w:sz="4" w:space="0" w:color="auto"/>
              <w:right w:val="nil"/>
            </w:tcBorders>
          </w:tcPr>
          <w:p w14:paraId="387B1E6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48" w:type="dxa"/>
            <w:tcBorders>
              <w:top w:val="single" w:sz="4" w:space="0" w:color="auto"/>
              <w:left w:val="nil"/>
              <w:right w:val="nil"/>
            </w:tcBorders>
          </w:tcPr>
          <w:p w14:paraId="664B68D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393" w:type="dxa"/>
            <w:tcBorders>
              <w:top w:val="single" w:sz="4" w:space="0" w:color="auto"/>
              <w:left w:val="nil"/>
              <w:bottom w:val="single" w:sz="4" w:space="0" w:color="auto"/>
              <w:right w:val="nil"/>
            </w:tcBorders>
          </w:tcPr>
          <w:p w14:paraId="76018B6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2CD69531" w14:textId="77777777" w:rsidTr="00116073">
        <w:tc>
          <w:tcPr>
            <w:tcW w:w="2482" w:type="dxa"/>
            <w:tcBorders>
              <w:top w:val="single" w:sz="4" w:space="0" w:color="auto"/>
              <w:left w:val="nil"/>
              <w:bottom w:val="nil"/>
              <w:right w:val="nil"/>
            </w:tcBorders>
          </w:tcPr>
          <w:p w14:paraId="407CD89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62" w:type="dxa"/>
            <w:tcBorders>
              <w:left w:val="nil"/>
              <w:bottom w:val="nil"/>
              <w:right w:val="nil"/>
            </w:tcBorders>
          </w:tcPr>
          <w:p w14:paraId="108EF8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single" w:sz="4" w:space="0" w:color="auto"/>
              <w:left w:val="nil"/>
              <w:bottom w:val="nil"/>
              <w:right w:val="nil"/>
            </w:tcBorders>
          </w:tcPr>
          <w:p w14:paraId="57E2C4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97</w:t>
            </w:r>
            <w:r w:rsidRPr="004E7E5A">
              <w:rPr>
                <w:rFonts w:ascii="Times New Roman" w:hAnsi="Times New Roman"/>
                <w:color w:val="000000" w:themeColor="text1"/>
                <w:kern w:val="0"/>
                <w:sz w:val="24"/>
                <w:vertAlign w:val="superscript"/>
              </w:rPr>
              <w:t>**</w:t>
            </w:r>
          </w:p>
        </w:tc>
        <w:tc>
          <w:tcPr>
            <w:tcW w:w="264" w:type="dxa"/>
            <w:tcBorders>
              <w:left w:val="nil"/>
              <w:bottom w:val="nil"/>
              <w:right w:val="nil"/>
            </w:tcBorders>
          </w:tcPr>
          <w:p w14:paraId="31932C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single" w:sz="4" w:space="0" w:color="auto"/>
              <w:left w:val="nil"/>
              <w:bottom w:val="nil"/>
              <w:right w:val="nil"/>
            </w:tcBorders>
          </w:tcPr>
          <w:p w14:paraId="761EFD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left w:val="nil"/>
              <w:bottom w:val="nil"/>
              <w:right w:val="nil"/>
            </w:tcBorders>
          </w:tcPr>
          <w:p w14:paraId="1DF95A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single" w:sz="4" w:space="0" w:color="auto"/>
              <w:left w:val="nil"/>
              <w:bottom w:val="nil"/>
              <w:right w:val="nil"/>
            </w:tcBorders>
          </w:tcPr>
          <w:p w14:paraId="0217C9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left w:val="nil"/>
              <w:bottom w:val="nil"/>
              <w:right w:val="nil"/>
            </w:tcBorders>
          </w:tcPr>
          <w:p w14:paraId="65AB77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single" w:sz="4" w:space="0" w:color="auto"/>
              <w:left w:val="nil"/>
              <w:bottom w:val="nil"/>
              <w:right w:val="nil"/>
            </w:tcBorders>
          </w:tcPr>
          <w:p w14:paraId="7E08A6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768CD71" w14:textId="77777777" w:rsidTr="00116073">
        <w:tc>
          <w:tcPr>
            <w:tcW w:w="2482" w:type="dxa"/>
            <w:tcBorders>
              <w:top w:val="nil"/>
              <w:left w:val="nil"/>
              <w:bottom w:val="nil"/>
              <w:right w:val="nil"/>
            </w:tcBorders>
          </w:tcPr>
          <w:p w14:paraId="3F263E4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392F52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77A016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49)</w:t>
            </w:r>
          </w:p>
        </w:tc>
        <w:tc>
          <w:tcPr>
            <w:tcW w:w="264" w:type="dxa"/>
            <w:tcBorders>
              <w:top w:val="nil"/>
              <w:left w:val="nil"/>
              <w:bottom w:val="nil"/>
              <w:right w:val="nil"/>
            </w:tcBorders>
          </w:tcPr>
          <w:p w14:paraId="4E93C1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1578EE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5B57D0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52DE30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30EDD5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2F2EF4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0FD7504" w14:textId="77777777" w:rsidTr="00116073">
        <w:tc>
          <w:tcPr>
            <w:tcW w:w="2482" w:type="dxa"/>
            <w:tcBorders>
              <w:top w:val="nil"/>
              <w:left w:val="nil"/>
              <w:bottom w:val="nil"/>
              <w:right w:val="nil"/>
            </w:tcBorders>
          </w:tcPr>
          <w:p w14:paraId="4A9E4A6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FC</w:t>
            </w:r>
            <w:proofErr w:type="spellEnd"/>
            <w:r w:rsidRPr="004E7E5A">
              <w:rPr>
                <w:rFonts w:ascii="Times New Roman" w:hAnsi="Times New Roman"/>
                <w:i/>
                <w:iCs/>
                <w:color w:val="000000" w:themeColor="text1"/>
                <w:kern w:val="0"/>
                <w:sz w:val="24"/>
                <w:szCs w:val="24"/>
              </w:rPr>
              <w:t xml:space="preserve"> index</w:t>
            </w:r>
          </w:p>
        </w:tc>
        <w:tc>
          <w:tcPr>
            <w:tcW w:w="262" w:type="dxa"/>
            <w:tcBorders>
              <w:top w:val="nil"/>
              <w:left w:val="nil"/>
              <w:bottom w:val="nil"/>
              <w:right w:val="nil"/>
            </w:tcBorders>
          </w:tcPr>
          <w:p w14:paraId="359A4A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7B32C4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8.423</w:t>
            </w:r>
            <w:r w:rsidRPr="004E7E5A">
              <w:rPr>
                <w:rFonts w:ascii="Times New Roman" w:hAnsi="Times New Roman"/>
                <w:color w:val="000000" w:themeColor="text1"/>
                <w:kern w:val="0"/>
                <w:sz w:val="24"/>
                <w:vertAlign w:val="superscript"/>
              </w:rPr>
              <w:t>***</w:t>
            </w:r>
          </w:p>
        </w:tc>
        <w:tc>
          <w:tcPr>
            <w:tcW w:w="264" w:type="dxa"/>
            <w:tcBorders>
              <w:top w:val="nil"/>
              <w:left w:val="nil"/>
              <w:bottom w:val="nil"/>
              <w:right w:val="nil"/>
            </w:tcBorders>
          </w:tcPr>
          <w:p w14:paraId="65A65C2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3A2ABE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14C9F0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220F1CE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38D492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4E0E98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40B34A6" w14:textId="77777777" w:rsidTr="00116073">
        <w:tc>
          <w:tcPr>
            <w:tcW w:w="2482" w:type="dxa"/>
            <w:tcBorders>
              <w:top w:val="nil"/>
              <w:left w:val="nil"/>
              <w:bottom w:val="nil"/>
              <w:right w:val="nil"/>
            </w:tcBorders>
          </w:tcPr>
          <w:p w14:paraId="367EE05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3C7215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7FA8B3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3)</w:t>
            </w:r>
          </w:p>
        </w:tc>
        <w:tc>
          <w:tcPr>
            <w:tcW w:w="264" w:type="dxa"/>
            <w:tcBorders>
              <w:top w:val="nil"/>
              <w:left w:val="nil"/>
              <w:bottom w:val="nil"/>
              <w:right w:val="nil"/>
            </w:tcBorders>
          </w:tcPr>
          <w:p w14:paraId="0608432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060424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68096D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4CA9FE4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308C4F6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1CF98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97AC2CF" w14:textId="77777777" w:rsidTr="00116073">
        <w:tc>
          <w:tcPr>
            <w:tcW w:w="2482" w:type="dxa"/>
            <w:tcBorders>
              <w:top w:val="nil"/>
              <w:left w:val="nil"/>
              <w:bottom w:val="nil"/>
              <w:right w:val="nil"/>
            </w:tcBorders>
          </w:tcPr>
          <w:p w14:paraId="1CEFB34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62" w:type="dxa"/>
            <w:tcBorders>
              <w:top w:val="nil"/>
              <w:left w:val="nil"/>
              <w:bottom w:val="nil"/>
              <w:right w:val="nil"/>
            </w:tcBorders>
          </w:tcPr>
          <w:p w14:paraId="32BD5E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25E4AE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0F793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44E28B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50</w:t>
            </w:r>
            <w:r w:rsidRPr="004E7E5A">
              <w:rPr>
                <w:rFonts w:ascii="Times New Roman" w:hAnsi="Times New Roman"/>
                <w:color w:val="000000" w:themeColor="text1"/>
                <w:kern w:val="0"/>
                <w:sz w:val="24"/>
                <w:vertAlign w:val="superscript"/>
              </w:rPr>
              <w:t>***</w:t>
            </w:r>
          </w:p>
        </w:tc>
        <w:tc>
          <w:tcPr>
            <w:tcW w:w="257" w:type="dxa"/>
            <w:tcBorders>
              <w:top w:val="nil"/>
              <w:left w:val="nil"/>
              <w:bottom w:val="nil"/>
              <w:right w:val="nil"/>
            </w:tcBorders>
          </w:tcPr>
          <w:p w14:paraId="42203C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9CC35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5A2A0D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A5E94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65B66C8" w14:textId="77777777" w:rsidTr="00116073">
        <w:tc>
          <w:tcPr>
            <w:tcW w:w="2482" w:type="dxa"/>
            <w:tcBorders>
              <w:top w:val="nil"/>
              <w:left w:val="nil"/>
              <w:bottom w:val="nil"/>
              <w:right w:val="nil"/>
            </w:tcBorders>
          </w:tcPr>
          <w:p w14:paraId="359052B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7CC331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74218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6DC277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587C3A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80)</w:t>
            </w:r>
          </w:p>
        </w:tc>
        <w:tc>
          <w:tcPr>
            <w:tcW w:w="257" w:type="dxa"/>
            <w:tcBorders>
              <w:top w:val="nil"/>
              <w:left w:val="nil"/>
              <w:bottom w:val="nil"/>
              <w:right w:val="nil"/>
            </w:tcBorders>
          </w:tcPr>
          <w:p w14:paraId="30E631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09F31D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4EBDAB0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5D580F9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B6378A4" w14:textId="77777777" w:rsidTr="00116073">
        <w:tc>
          <w:tcPr>
            <w:tcW w:w="2482" w:type="dxa"/>
            <w:tcBorders>
              <w:top w:val="nil"/>
              <w:left w:val="nil"/>
              <w:bottom w:val="nil"/>
              <w:right w:val="nil"/>
            </w:tcBorders>
          </w:tcPr>
          <w:p w14:paraId="4B82C65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FC</w:t>
            </w:r>
            <w:proofErr w:type="spellEnd"/>
            <w:r w:rsidRPr="004E7E5A">
              <w:rPr>
                <w:rFonts w:ascii="Times New Roman" w:hAnsi="Times New Roman"/>
                <w:i/>
                <w:iCs/>
                <w:color w:val="000000" w:themeColor="text1"/>
                <w:kern w:val="0"/>
                <w:sz w:val="24"/>
                <w:szCs w:val="24"/>
              </w:rPr>
              <w:t xml:space="preserve"> index</w:t>
            </w:r>
          </w:p>
        </w:tc>
        <w:tc>
          <w:tcPr>
            <w:tcW w:w="262" w:type="dxa"/>
            <w:tcBorders>
              <w:top w:val="nil"/>
              <w:left w:val="nil"/>
              <w:bottom w:val="nil"/>
              <w:right w:val="nil"/>
            </w:tcBorders>
          </w:tcPr>
          <w:p w14:paraId="730006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31737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0CC27F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1C9B13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8.739</w:t>
            </w:r>
            <w:r w:rsidRPr="004E7E5A">
              <w:rPr>
                <w:rFonts w:ascii="Times New Roman" w:hAnsi="Times New Roman"/>
                <w:color w:val="000000" w:themeColor="text1"/>
                <w:kern w:val="0"/>
                <w:sz w:val="24"/>
                <w:vertAlign w:val="superscript"/>
              </w:rPr>
              <w:t>***</w:t>
            </w:r>
          </w:p>
        </w:tc>
        <w:tc>
          <w:tcPr>
            <w:tcW w:w="257" w:type="dxa"/>
            <w:tcBorders>
              <w:top w:val="nil"/>
              <w:left w:val="nil"/>
              <w:bottom w:val="nil"/>
              <w:right w:val="nil"/>
            </w:tcBorders>
          </w:tcPr>
          <w:p w14:paraId="044BD8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CB32E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31150AA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0F46D4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8EA0908" w14:textId="77777777" w:rsidTr="00116073">
        <w:tc>
          <w:tcPr>
            <w:tcW w:w="2482" w:type="dxa"/>
            <w:tcBorders>
              <w:top w:val="nil"/>
              <w:left w:val="nil"/>
              <w:bottom w:val="nil"/>
              <w:right w:val="nil"/>
            </w:tcBorders>
          </w:tcPr>
          <w:p w14:paraId="2217FEA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0D91F7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33C492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173DBC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367310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62)</w:t>
            </w:r>
          </w:p>
        </w:tc>
        <w:tc>
          <w:tcPr>
            <w:tcW w:w="257" w:type="dxa"/>
            <w:tcBorders>
              <w:top w:val="nil"/>
              <w:left w:val="nil"/>
              <w:bottom w:val="nil"/>
              <w:right w:val="nil"/>
            </w:tcBorders>
          </w:tcPr>
          <w:p w14:paraId="775A07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53DDF1C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0491D9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A458A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733E411" w14:textId="77777777" w:rsidTr="00116073">
        <w:tc>
          <w:tcPr>
            <w:tcW w:w="2482" w:type="dxa"/>
            <w:tcBorders>
              <w:top w:val="nil"/>
              <w:left w:val="nil"/>
              <w:bottom w:val="nil"/>
              <w:right w:val="nil"/>
            </w:tcBorders>
          </w:tcPr>
          <w:p w14:paraId="15691A6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62" w:type="dxa"/>
            <w:tcBorders>
              <w:top w:val="nil"/>
              <w:left w:val="nil"/>
              <w:bottom w:val="nil"/>
              <w:right w:val="nil"/>
            </w:tcBorders>
          </w:tcPr>
          <w:p w14:paraId="7C259D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4A1D11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83A86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584BEE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741096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3B7422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841</w:t>
            </w:r>
            <w:r w:rsidRPr="004E7E5A">
              <w:rPr>
                <w:rFonts w:ascii="Times New Roman" w:hAnsi="Times New Roman"/>
                <w:color w:val="000000" w:themeColor="text1"/>
                <w:kern w:val="0"/>
                <w:sz w:val="24"/>
                <w:vertAlign w:val="superscript"/>
              </w:rPr>
              <w:t>***</w:t>
            </w:r>
          </w:p>
        </w:tc>
        <w:tc>
          <w:tcPr>
            <w:tcW w:w="248" w:type="dxa"/>
            <w:tcBorders>
              <w:top w:val="nil"/>
              <w:left w:val="nil"/>
              <w:bottom w:val="nil"/>
              <w:right w:val="nil"/>
            </w:tcBorders>
          </w:tcPr>
          <w:p w14:paraId="714F53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0B487E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781DD8AD" w14:textId="77777777" w:rsidTr="00116073">
        <w:tc>
          <w:tcPr>
            <w:tcW w:w="2482" w:type="dxa"/>
            <w:tcBorders>
              <w:top w:val="nil"/>
              <w:left w:val="nil"/>
              <w:bottom w:val="nil"/>
              <w:right w:val="nil"/>
            </w:tcBorders>
          </w:tcPr>
          <w:p w14:paraId="1CC1493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3E2303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037C5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6A2EA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430FB0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4BEA57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7829D7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07)</w:t>
            </w:r>
          </w:p>
        </w:tc>
        <w:tc>
          <w:tcPr>
            <w:tcW w:w="248" w:type="dxa"/>
            <w:tcBorders>
              <w:top w:val="nil"/>
              <w:left w:val="nil"/>
              <w:bottom w:val="nil"/>
              <w:right w:val="nil"/>
            </w:tcBorders>
          </w:tcPr>
          <w:p w14:paraId="7848CB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BB133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5CB98FB" w14:textId="77777777" w:rsidTr="00116073">
        <w:tc>
          <w:tcPr>
            <w:tcW w:w="2482" w:type="dxa"/>
            <w:tcBorders>
              <w:top w:val="nil"/>
              <w:left w:val="nil"/>
              <w:bottom w:val="nil"/>
              <w:right w:val="nil"/>
            </w:tcBorders>
          </w:tcPr>
          <w:p w14:paraId="2C0E597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FC</w:t>
            </w:r>
            <w:proofErr w:type="spellEnd"/>
            <w:r w:rsidRPr="004E7E5A">
              <w:rPr>
                <w:rFonts w:ascii="Times New Roman" w:hAnsi="Times New Roman"/>
                <w:i/>
                <w:iCs/>
                <w:color w:val="000000" w:themeColor="text1"/>
                <w:kern w:val="0"/>
                <w:sz w:val="24"/>
                <w:szCs w:val="24"/>
              </w:rPr>
              <w:t xml:space="preserve"> index</w:t>
            </w:r>
          </w:p>
        </w:tc>
        <w:tc>
          <w:tcPr>
            <w:tcW w:w="262" w:type="dxa"/>
            <w:tcBorders>
              <w:top w:val="nil"/>
              <w:left w:val="nil"/>
              <w:bottom w:val="nil"/>
              <w:right w:val="nil"/>
            </w:tcBorders>
          </w:tcPr>
          <w:p w14:paraId="3D89E9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ECD60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7E9CD6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3F7AA3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5ED36B6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FCC88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599</w:t>
            </w:r>
            <w:r w:rsidRPr="004E7E5A">
              <w:rPr>
                <w:rFonts w:ascii="Times New Roman" w:hAnsi="Times New Roman"/>
                <w:color w:val="000000" w:themeColor="text1"/>
                <w:kern w:val="0"/>
                <w:sz w:val="24"/>
                <w:vertAlign w:val="superscript"/>
              </w:rPr>
              <w:t>***</w:t>
            </w:r>
          </w:p>
        </w:tc>
        <w:tc>
          <w:tcPr>
            <w:tcW w:w="248" w:type="dxa"/>
            <w:tcBorders>
              <w:top w:val="nil"/>
              <w:left w:val="nil"/>
              <w:bottom w:val="nil"/>
              <w:right w:val="nil"/>
            </w:tcBorders>
          </w:tcPr>
          <w:p w14:paraId="149C179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4341FE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561898AC" w14:textId="77777777" w:rsidTr="00116073">
        <w:tc>
          <w:tcPr>
            <w:tcW w:w="2482" w:type="dxa"/>
            <w:tcBorders>
              <w:top w:val="nil"/>
              <w:left w:val="nil"/>
              <w:bottom w:val="nil"/>
              <w:right w:val="nil"/>
            </w:tcBorders>
          </w:tcPr>
          <w:p w14:paraId="7EB8C42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1149E6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5B180B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4487AF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2473DA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0B98192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50AAB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2)</w:t>
            </w:r>
          </w:p>
        </w:tc>
        <w:tc>
          <w:tcPr>
            <w:tcW w:w="248" w:type="dxa"/>
            <w:tcBorders>
              <w:top w:val="nil"/>
              <w:left w:val="nil"/>
              <w:bottom w:val="nil"/>
              <w:right w:val="nil"/>
            </w:tcBorders>
          </w:tcPr>
          <w:p w14:paraId="655DDF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5D490A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03C2545" w14:textId="77777777" w:rsidTr="00116073">
        <w:tc>
          <w:tcPr>
            <w:tcW w:w="2482" w:type="dxa"/>
            <w:tcBorders>
              <w:top w:val="nil"/>
              <w:left w:val="nil"/>
              <w:bottom w:val="nil"/>
              <w:right w:val="nil"/>
            </w:tcBorders>
          </w:tcPr>
          <w:p w14:paraId="08A5D208"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62" w:type="dxa"/>
            <w:tcBorders>
              <w:top w:val="nil"/>
              <w:left w:val="nil"/>
              <w:bottom w:val="nil"/>
              <w:right w:val="nil"/>
            </w:tcBorders>
          </w:tcPr>
          <w:p w14:paraId="5C7744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692EE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2DC9FC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38DCA47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039E39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68188B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10A7CB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03D71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551</w:t>
            </w:r>
            <w:r w:rsidRPr="004E7E5A">
              <w:rPr>
                <w:rFonts w:ascii="Times New Roman" w:hAnsi="Times New Roman"/>
                <w:color w:val="000000" w:themeColor="text1"/>
                <w:kern w:val="0"/>
                <w:sz w:val="24"/>
                <w:vertAlign w:val="superscript"/>
              </w:rPr>
              <w:t>***</w:t>
            </w:r>
          </w:p>
        </w:tc>
      </w:tr>
      <w:tr w:rsidR="001E3466" w:rsidRPr="004E7E5A" w14:paraId="6D5C14C2" w14:textId="77777777" w:rsidTr="00116073">
        <w:tc>
          <w:tcPr>
            <w:tcW w:w="2482" w:type="dxa"/>
            <w:tcBorders>
              <w:top w:val="nil"/>
              <w:left w:val="nil"/>
              <w:bottom w:val="nil"/>
              <w:right w:val="nil"/>
            </w:tcBorders>
          </w:tcPr>
          <w:p w14:paraId="3E6E995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33FE61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40F6CC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570FEE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192AED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1ED46D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5677C6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4BFF0C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284026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87)</w:t>
            </w:r>
          </w:p>
        </w:tc>
      </w:tr>
      <w:tr w:rsidR="001E3466" w:rsidRPr="004E7E5A" w14:paraId="5A7A19F1" w14:textId="77777777" w:rsidTr="00116073">
        <w:tc>
          <w:tcPr>
            <w:tcW w:w="2482" w:type="dxa"/>
            <w:tcBorders>
              <w:top w:val="nil"/>
              <w:left w:val="nil"/>
              <w:bottom w:val="nil"/>
              <w:right w:val="nil"/>
            </w:tcBorders>
          </w:tcPr>
          <w:p w14:paraId="0095484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FC</w:t>
            </w:r>
            <w:proofErr w:type="spellEnd"/>
            <w:r w:rsidRPr="004E7E5A">
              <w:rPr>
                <w:rFonts w:ascii="Times New Roman" w:hAnsi="Times New Roman"/>
                <w:i/>
                <w:iCs/>
                <w:color w:val="000000" w:themeColor="text1"/>
                <w:kern w:val="0"/>
                <w:sz w:val="24"/>
                <w:szCs w:val="24"/>
              </w:rPr>
              <w:t xml:space="preserve"> index</w:t>
            </w:r>
          </w:p>
        </w:tc>
        <w:tc>
          <w:tcPr>
            <w:tcW w:w="262" w:type="dxa"/>
            <w:tcBorders>
              <w:top w:val="nil"/>
              <w:left w:val="nil"/>
              <w:bottom w:val="nil"/>
              <w:right w:val="nil"/>
            </w:tcBorders>
          </w:tcPr>
          <w:p w14:paraId="7A033BC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919865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13442B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39458A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3BD358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35FA43B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5D0499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47EAB3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771</w:t>
            </w:r>
            <w:r w:rsidRPr="004E7E5A">
              <w:rPr>
                <w:rFonts w:ascii="Times New Roman" w:hAnsi="Times New Roman"/>
                <w:color w:val="000000" w:themeColor="text1"/>
                <w:kern w:val="0"/>
                <w:sz w:val="24"/>
                <w:vertAlign w:val="superscript"/>
              </w:rPr>
              <w:t>***</w:t>
            </w:r>
          </w:p>
        </w:tc>
      </w:tr>
      <w:tr w:rsidR="001E3466" w:rsidRPr="004E7E5A" w14:paraId="59E0F5DC" w14:textId="77777777" w:rsidTr="00116073">
        <w:tc>
          <w:tcPr>
            <w:tcW w:w="2482" w:type="dxa"/>
            <w:tcBorders>
              <w:top w:val="nil"/>
              <w:left w:val="nil"/>
              <w:bottom w:val="nil"/>
              <w:right w:val="nil"/>
            </w:tcBorders>
          </w:tcPr>
          <w:p w14:paraId="194213A9"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16F8FD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9203A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4" w:type="dxa"/>
            <w:tcBorders>
              <w:top w:val="nil"/>
              <w:left w:val="nil"/>
              <w:bottom w:val="nil"/>
              <w:right w:val="nil"/>
            </w:tcBorders>
          </w:tcPr>
          <w:p w14:paraId="147BFD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73AE432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7" w:type="dxa"/>
            <w:tcBorders>
              <w:top w:val="nil"/>
              <w:left w:val="nil"/>
              <w:bottom w:val="nil"/>
              <w:right w:val="nil"/>
            </w:tcBorders>
          </w:tcPr>
          <w:p w14:paraId="7F52378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0284D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8" w:type="dxa"/>
            <w:tcBorders>
              <w:top w:val="nil"/>
              <w:left w:val="nil"/>
              <w:bottom w:val="nil"/>
              <w:right w:val="nil"/>
            </w:tcBorders>
          </w:tcPr>
          <w:p w14:paraId="752173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F494B7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1)</w:t>
            </w:r>
          </w:p>
        </w:tc>
      </w:tr>
      <w:tr w:rsidR="001E3466" w:rsidRPr="004E7E5A" w14:paraId="616C2EDB" w14:textId="77777777" w:rsidTr="00116073">
        <w:tc>
          <w:tcPr>
            <w:tcW w:w="2482" w:type="dxa"/>
            <w:tcBorders>
              <w:top w:val="nil"/>
              <w:left w:val="nil"/>
              <w:bottom w:val="nil"/>
              <w:right w:val="nil"/>
            </w:tcBorders>
          </w:tcPr>
          <w:p w14:paraId="2644ECC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FC index</w:t>
            </w:r>
          </w:p>
        </w:tc>
        <w:tc>
          <w:tcPr>
            <w:tcW w:w="262" w:type="dxa"/>
            <w:tcBorders>
              <w:top w:val="nil"/>
              <w:left w:val="nil"/>
              <w:bottom w:val="nil"/>
              <w:right w:val="nil"/>
            </w:tcBorders>
          </w:tcPr>
          <w:p w14:paraId="3D3BC7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3966870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996</w:t>
            </w:r>
            <w:r w:rsidRPr="004E7E5A">
              <w:rPr>
                <w:rFonts w:ascii="Times New Roman" w:hAnsi="Times New Roman"/>
                <w:color w:val="000000" w:themeColor="text1"/>
                <w:kern w:val="0"/>
                <w:sz w:val="24"/>
                <w:vertAlign w:val="superscript"/>
              </w:rPr>
              <w:t>***</w:t>
            </w:r>
          </w:p>
        </w:tc>
        <w:tc>
          <w:tcPr>
            <w:tcW w:w="264" w:type="dxa"/>
            <w:tcBorders>
              <w:top w:val="nil"/>
              <w:left w:val="nil"/>
              <w:bottom w:val="nil"/>
              <w:right w:val="nil"/>
            </w:tcBorders>
          </w:tcPr>
          <w:p w14:paraId="2D5767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0D34C1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8.163</w:t>
            </w:r>
            <w:r w:rsidRPr="004E7E5A">
              <w:rPr>
                <w:rFonts w:ascii="Times New Roman" w:hAnsi="Times New Roman"/>
                <w:color w:val="000000" w:themeColor="text1"/>
                <w:kern w:val="0"/>
                <w:sz w:val="24"/>
                <w:vertAlign w:val="superscript"/>
              </w:rPr>
              <w:t>***</w:t>
            </w:r>
          </w:p>
        </w:tc>
        <w:tc>
          <w:tcPr>
            <w:tcW w:w="257" w:type="dxa"/>
            <w:tcBorders>
              <w:top w:val="nil"/>
              <w:left w:val="nil"/>
              <w:bottom w:val="nil"/>
              <w:right w:val="nil"/>
            </w:tcBorders>
          </w:tcPr>
          <w:p w14:paraId="3C00F81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0C3982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1.199</w:t>
            </w:r>
            <w:r w:rsidRPr="004E7E5A">
              <w:rPr>
                <w:rFonts w:ascii="Times New Roman" w:hAnsi="Times New Roman"/>
                <w:color w:val="000000" w:themeColor="text1"/>
                <w:kern w:val="0"/>
                <w:sz w:val="24"/>
                <w:vertAlign w:val="superscript"/>
              </w:rPr>
              <w:t>***</w:t>
            </w:r>
          </w:p>
        </w:tc>
        <w:tc>
          <w:tcPr>
            <w:tcW w:w="248" w:type="dxa"/>
            <w:tcBorders>
              <w:top w:val="nil"/>
              <w:left w:val="nil"/>
              <w:bottom w:val="nil"/>
              <w:right w:val="nil"/>
            </w:tcBorders>
          </w:tcPr>
          <w:p w14:paraId="155F08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79DE54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313</w:t>
            </w:r>
            <w:r w:rsidRPr="004E7E5A">
              <w:rPr>
                <w:rFonts w:ascii="Times New Roman" w:hAnsi="Times New Roman"/>
                <w:color w:val="000000" w:themeColor="text1"/>
                <w:kern w:val="0"/>
                <w:sz w:val="24"/>
                <w:vertAlign w:val="superscript"/>
              </w:rPr>
              <w:t>***</w:t>
            </w:r>
          </w:p>
        </w:tc>
      </w:tr>
      <w:tr w:rsidR="001E3466" w:rsidRPr="004E7E5A" w14:paraId="08D25E3B" w14:textId="77777777" w:rsidTr="00116073">
        <w:tc>
          <w:tcPr>
            <w:tcW w:w="2482" w:type="dxa"/>
            <w:tcBorders>
              <w:top w:val="nil"/>
              <w:left w:val="nil"/>
              <w:bottom w:val="nil"/>
              <w:right w:val="nil"/>
            </w:tcBorders>
          </w:tcPr>
          <w:p w14:paraId="0E4E7B0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62" w:type="dxa"/>
            <w:tcBorders>
              <w:top w:val="nil"/>
              <w:left w:val="nil"/>
              <w:bottom w:val="nil"/>
              <w:right w:val="nil"/>
            </w:tcBorders>
          </w:tcPr>
          <w:p w14:paraId="73D26B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bottom w:val="nil"/>
              <w:right w:val="nil"/>
            </w:tcBorders>
          </w:tcPr>
          <w:p w14:paraId="6A72CA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82)</w:t>
            </w:r>
          </w:p>
        </w:tc>
        <w:tc>
          <w:tcPr>
            <w:tcW w:w="264" w:type="dxa"/>
            <w:tcBorders>
              <w:top w:val="nil"/>
              <w:left w:val="nil"/>
              <w:bottom w:val="nil"/>
              <w:right w:val="nil"/>
            </w:tcBorders>
          </w:tcPr>
          <w:p w14:paraId="50D1F8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bottom w:val="nil"/>
              <w:right w:val="nil"/>
            </w:tcBorders>
          </w:tcPr>
          <w:p w14:paraId="2224750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7)</w:t>
            </w:r>
          </w:p>
        </w:tc>
        <w:tc>
          <w:tcPr>
            <w:tcW w:w="257" w:type="dxa"/>
            <w:tcBorders>
              <w:top w:val="nil"/>
              <w:left w:val="nil"/>
              <w:bottom w:val="nil"/>
              <w:right w:val="nil"/>
            </w:tcBorders>
          </w:tcPr>
          <w:p w14:paraId="6BAAD45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3A0703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41)</w:t>
            </w:r>
          </w:p>
        </w:tc>
        <w:tc>
          <w:tcPr>
            <w:tcW w:w="248" w:type="dxa"/>
            <w:tcBorders>
              <w:top w:val="nil"/>
              <w:left w:val="nil"/>
              <w:bottom w:val="nil"/>
              <w:right w:val="nil"/>
            </w:tcBorders>
          </w:tcPr>
          <w:p w14:paraId="0CFE7F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bottom w:val="nil"/>
              <w:right w:val="nil"/>
            </w:tcBorders>
          </w:tcPr>
          <w:p w14:paraId="1A7B57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31)</w:t>
            </w:r>
          </w:p>
        </w:tc>
      </w:tr>
      <w:tr w:rsidR="001E3466" w:rsidRPr="004E7E5A" w14:paraId="585A5F87" w14:textId="77777777" w:rsidTr="00116073">
        <w:tc>
          <w:tcPr>
            <w:tcW w:w="2482" w:type="dxa"/>
            <w:tcBorders>
              <w:top w:val="nil"/>
              <w:left w:val="nil"/>
              <w:right w:val="nil"/>
            </w:tcBorders>
          </w:tcPr>
          <w:p w14:paraId="0975A4B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62" w:type="dxa"/>
            <w:tcBorders>
              <w:top w:val="nil"/>
              <w:left w:val="nil"/>
              <w:right w:val="nil"/>
            </w:tcBorders>
          </w:tcPr>
          <w:p w14:paraId="013C216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right w:val="nil"/>
            </w:tcBorders>
          </w:tcPr>
          <w:p w14:paraId="7ADA0C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1A23A7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right w:val="nil"/>
            </w:tcBorders>
          </w:tcPr>
          <w:p w14:paraId="64CE66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7" w:type="dxa"/>
            <w:tcBorders>
              <w:top w:val="nil"/>
              <w:left w:val="nil"/>
              <w:right w:val="nil"/>
            </w:tcBorders>
          </w:tcPr>
          <w:p w14:paraId="5D3ACAE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338762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8" w:type="dxa"/>
            <w:tcBorders>
              <w:top w:val="nil"/>
              <w:left w:val="nil"/>
              <w:right w:val="nil"/>
            </w:tcBorders>
          </w:tcPr>
          <w:p w14:paraId="6BE90C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6690B4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68B87796" w14:textId="77777777" w:rsidTr="00116073">
        <w:tc>
          <w:tcPr>
            <w:tcW w:w="2482" w:type="dxa"/>
            <w:tcBorders>
              <w:top w:val="nil"/>
              <w:left w:val="nil"/>
              <w:right w:val="nil"/>
            </w:tcBorders>
          </w:tcPr>
          <w:p w14:paraId="1E0F913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62" w:type="dxa"/>
            <w:tcBorders>
              <w:top w:val="nil"/>
              <w:left w:val="nil"/>
              <w:right w:val="nil"/>
            </w:tcBorders>
          </w:tcPr>
          <w:p w14:paraId="5642B6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right w:val="nil"/>
            </w:tcBorders>
          </w:tcPr>
          <w:p w14:paraId="5857D70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3CE1E0F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right w:val="nil"/>
            </w:tcBorders>
          </w:tcPr>
          <w:p w14:paraId="40805C5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7" w:type="dxa"/>
            <w:tcBorders>
              <w:top w:val="nil"/>
              <w:left w:val="nil"/>
              <w:right w:val="nil"/>
            </w:tcBorders>
          </w:tcPr>
          <w:p w14:paraId="176446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7CF3AF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8" w:type="dxa"/>
            <w:tcBorders>
              <w:top w:val="nil"/>
              <w:left w:val="nil"/>
              <w:right w:val="nil"/>
            </w:tcBorders>
          </w:tcPr>
          <w:p w14:paraId="2BA342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314615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5107911A" w14:textId="77777777" w:rsidTr="00116073">
        <w:tc>
          <w:tcPr>
            <w:tcW w:w="2482" w:type="dxa"/>
            <w:tcBorders>
              <w:top w:val="nil"/>
              <w:left w:val="nil"/>
              <w:right w:val="nil"/>
            </w:tcBorders>
          </w:tcPr>
          <w:p w14:paraId="07D094E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62" w:type="dxa"/>
            <w:tcBorders>
              <w:top w:val="nil"/>
              <w:left w:val="nil"/>
              <w:right w:val="nil"/>
            </w:tcBorders>
          </w:tcPr>
          <w:p w14:paraId="67EC37F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top w:val="nil"/>
              <w:left w:val="nil"/>
              <w:right w:val="nil"/>
            </w:tcBorders>
          </w:tcPr>
          <w:p w14:paraId="6C2C738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4" w:type="dxa"/>
            <w:tcBorders>
              <w:top w:val="nil"/>
              <w:left w:val="nil"/>
              <w:right w:val="nil"/>
            </w:tcBorders>
          </w:tcPr>
          <w:p w14:paraId="00589F4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top w:val="nil"/>
              <w:left w:val="nil"/>
              <w:right w:val="nil"/>
            </w:tcBorders>
          </w:tcPr>
          <w:p w14:paraId="62E2C7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7" w:type="dxa"/>
            <w:tcBorders>
              <w:top w:val="nil"/>
              <w:left w:val="nil"/>
              <w:right w:val="nil"/>
            </w:tcBorders>
          </w:tcPr>
          <w:p w14:paraId="310E29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075B85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8" w:type="dxa"/>
            <w:tcBorders>
              <w:top w:val="nil"/>
              <w:left w:val="nil"/>
              <w:right w:val="nil"/>
            </w:tcBorders>
          </w:tcPr>
          <w:p w14:paraId="5D0FAE4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top w:val="nil"/>
              <w:left w:val="nil"/>
              <w:right w:val="nil"/>
            </w:tcBorders>
          </w:tcPr>
          <w:p w14:paraId="3D9D27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2310D8EC" w14:textId="77777777" w:rsidTr="00116073">
        <w:tc>
          <w:tcPr>
            <w:tcW w:w="2482" w:type="dxa"/>
            <w:tcBorders>
              <w:left w:val="nil"/>
              <w:right w:val="nil"/>
            </w:tcBorders>
          </w:tcPr>
          <w:p w14:paraId="2A56855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62" w:type="dxa"/>
            <w:tcBorders>
              <w:left w:val="nil"/>
              <w:right w:val="nil"/>
            </w:tcBorders>
          </w:tcPr>
          <w:p w14:paraId="544512F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left w:val="nil"/>
              <w:right w:val="nil"/>
            </w:tcBorders>
          </w:tcPr>
          <w:p w14:paraId="78F69E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64" w:type="dxa"/>
            <w:tcBorders>
              <w:left w:val="nil"/>
              <w:right w:val="nil"/>
            </w:tcBorders>
          </w:tcPr>
          <w:p w14:paraId="283204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left w:val="nil"/>
              <w:right w:val="nil"/>
            </w:tcBorders>
          </w:tcPr>
          <w:p w14:paraId="21ED12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57" w:type="dxa"/>
            <w:tcBorders>
              <w:left w:val="nil"/>
              <w:right w:val="nil"/>
            </w:tcBorders>
          </w:tcPr>
          <w:p w14:paraId="1EF2DB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left w:val="nil"/>
              <w:right w:val="nil"/>
            </w:tcBorders>
          </w:tcPr>
          <w:p w14:paraId="65CB72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c>
          <w:tcPr>
            <w:tcW w:w="248" w:type="dxa"/>
            <w:tcBorders>
              <w:left w:val="nil"/>
              <w:right w:val="nil"/>
            </w:tcBorders>
          </w:tcPr>
          <w:p w14:paraId="48FDD31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left w:val="nil"/>
              <w:right w:val="nil"/>
            </w:tcBorders>
          </w:tcPr>
          <w:p w14:paraId="4C98F5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86</w:t>
            </w:r>
          </w:p>
        </w:tc>
      </w:tr>
      <w:tr w:rsidR="001E3466" w:rsidRPr="004E7E5A" w14:paraId="2CECA4E4" w14:textId="77777777" w:rsidTr="00116073">
        <w:tc>
          <w:tcPr>
            <w:tcW w:w="2482" w:type="dxa"/>
            <w:tcBorders>
              <w:left w:val="nil"/>
              <w:bottom w:val="single" w:sz="4" w:space="0" w:color="auto"/>
              <w:right w:val="nil"/>
            </w:tcBorders>
          </w:tcPr>
          <w:p w14:paraId="585EA02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62" w:type="dxa"/>
            <w:tcBorders>
              <w:left w:val="nil"/>
              <w:bottom w:val="single" w:sz="4" w:space="0" w:color="auto"/>
              <w:right w:val="nil"/>
            </w:tcBorders>
          </w:tcPr>
          <w:p w14:paraId="413246B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2" w:type="dxa"/>
            <w:tcBorders>
              <w:left w:val="nil"/>
              <w:bottom w:val="single" w:sz="4" w:space="0" w:color="auto"/>
              <w:right w:val="nil"/>
            </w:tcBorders>
          </w:tcPr>
          <w:p w14:paraId="40CFB8D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14.661</w:t>
            </w:r>
          </w:p>
        </w:tc>
        <w:tc>
          <w:tcPr>
            <w:tcW w:w="264" w:type="dxa"/>
            <w:tcBorders>
              <w:left w:val="nil"/>
              <w:bottom w:val="single" w:sz="4" w:space="0" w:color="auto"/>
              <w:right w:val="nil"/>
            </w:tcBorders>
          </w:tcPr>
          <w:p w14:paraId="7BF1F7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79" w:type="dxa"/>
            <w:tcBorders>
              <w:left w:val="nil"/>
              <w:bottom w:val="single" w:sz="4" w:space="0" w:color="auto"/>
              <w:right w:val="nil"/>
            </w:tcBorders>
          </w:tcPr>
          <w:p w14:paraId="0CB87CB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70.941</w:t>
            </w:r>
          </w:p>
        </w:tc>
        <w:tc>
          <w:tcPr>
            <w:tcW w:w="257" w:type="dxa"/>
            <w:tcBorders>
              <w:left w:val="nil"/>
              <w:bottom w:val="single" w:sz="4" w:space="0" w:color="auto"/>
              <w:right w:val="nil"/>
            </w:tcBorders>
          </w:tcPr>
          <w:p w14:paraId="1C949D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left w:val="nil"/>
              <w:bottom w:val="single" w:sz="4" w:space="0" w:color="auto"/>
              <w:right w:val="nil"/>
            </w:tcBorders>
          </w:tcPr>
          <w:p w14:paraId="0C68DD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469.604</w:t>
            </w:r>
          </w:p>
        </w:tc>
        <w:tc>
          <w:tcPr>
            <w:tcW w:w="248" w:type="dxa"/>
            <w:tcBorders>
              <w:left w:val="nil"/>
              <w:bottom w:val="single" w:sz="4" w:space="0" w:color="auto"/>
              <w:right w:val="nil"/>
            </w:tcBorders>
          </w:tcPr>
          <w:p w14:paraId="2E0C35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393" w:type="dxa"/>
            <w:tcBorders>
              <w:left w:val="nil"/>
              <w:bottom w:val="single" w:sz="4" w:space="0" w:color="auto"/>
              <w:right w:val="nil"/>
            </w:tcBorders>
          </w:tcPr>
          <w:p w14:paraId="25619D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93.079</w:t>
            </w:r>
          </w:p>
        </w:tc>
      </w:tr>
    </w:tbl>
    <w:p w14:paraId="0D7E7AC6" w14:textId="280CEBA5"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1"/>
        </w:rPr>
      </w:pPr>
      <w:r w:rsidRPr="004E7E5A">
        <w:rPr>
          <w:rStyle w:val="fontstyle01"/>
          <w:rFonts w:ascii="Times New Roman" w:hAnsi="Times New Roman" w:cs="Times New Roman" w:hint="default"/>
          <w:color w:val="000000" w:themeColor="text1"/>
          <w:sz w:val="24"/>
          <w:szCs w:val="24"/>
        </w:rPr>
        <w:t xml:space="preserve">This table reports the second stage of the 2SLS model to test hypothesis 6. </w:t>
      </w:r>
      <w:r w:rsidRPr="004E7E5A">
        <w:rPr>
          <w:rFonts w:cs="Times New Roman"/>
          <w:szCs w:val="24"/>
        </w:rPr>
        <w:t>The effect of financial constraints on the relationship between directors’ network and CSR disclosur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quality</w:t>
      </w:r>
      <w:r w:rsidRPr="004E7E5A">
        <w:rPr>
          <w:rStyle w:val="fontstyle01"/>
          <w:rFonts w:ascii="Times New Roman" w:hAnsi="Times New Roman" w:cs="Times New Roman" w:hint="default"/>
          <w:color w:val="000000" w:themeColor="text1"/>
          <w:sz w:val="24"/>
          <w:szCs w:val="24"/>
        </w:rPr>
        <w:t xml:space="preserve"> is tested by Equation (6)</w:t>
      </w:r>
      <w:r w:rsidRPr="004E7E5A">
        <w:rPr>
          <w:rFonts w:cs="Times New Roman"/>
          <w:szCs w:val="24"/>
        </w:rPr>
        <w:t xml:space="preserve">. </w:t>
      </w:r>
      <w:r w:rsidRPr="004E7E5A">
        <w:rPr>
          <w:rFonts w:cs="Times New Roman"/>
        </w:rPr>
        <w:t xml:space="preserve">We use </w:t>
      </w:r>
      <w:r w:rsidRPr="004E7E5A">
        <w:rPr>
          <w:rFonts w:cs="Times New Roman"/>
          <w:i/>
          <w:iCs/>
        </w:rPr>
        <w:t xml:space="preserve">FC index </w:t>
      </w:r>
      <w:r w:rsidRPr="004E7E5A">
        <w:rPr>
          <w:rFonts w:cs="Times New Roman"/>
        </w:rPr>
        <w:t xml:space="preserve">to measure financial constraints. Details for </w:t>
      </w:r>
      <w:r w:rsidRPr="004E7E5A">
        <w:rPr>
          <w:rFonts w:cs="Times New Roman"/>
          <w:i/>
          <w:iCs/>
        </w:rPr>
        <w:t>FC index</w:t>
      </w:r>
      <w:r w:rsidRPr="004E7E5A">
        <w:rPr>
          <w:rFonts w:cs="Times New Roman"/>
        </w:rPr>
        <w:t xml:space="preserve"> is provided in Appendix A. We add the interaction between our variable of interest (</w:t>
      </w:r>
      <w:r w:rsidRPr="004E7E5A">
        <w:rPr>
          <w:rFonts w:cs="Times New Roman"/>
          <w:i/>
          <w:iCs/>
        </w:rPr>
        <w:t>Score</w:t>
      </w:r>
      <w:r w:rsidRPr="004E7E5A">
        <w:rPr>
          <w:rFonts w:cs="Times New Roman"/>
        </w:rPr>
        <w:t>) and our moderating variable (</w:t>
      </w:r>
      <w:r w:rsidRPr="004E7E5A">
        <w:rPr>
          <w:rFonts w:cs="Times New Roman"/>
          <w:i/>
          <w:iCs/>
        </w:rPr>
        <w:t>FC index</w:t>
      </w:r>
      <w:r w:rsidRPr="004E7E5A">
        <w:rPr>
          <w:rFonts w:cs="Times New Roman"/>
        </w:rPr>
        <w:t xml:space="preserve">) to Equation (6) to test the moderating role of financial constraints. Firms with higher </w:t>
      </w:r>
      <w:r w:rsidRPr="004E7E5A">
        <w:rPr>
          <w:rFonts w:cs="Times New Roman"/>
          <w:i/>
          <w:iCs/>
          <w:szCs w:val="24"/>
        </w:rPr>
        <w:t>FC index</w:t>
      </w:r>
      <w:r w:rsidRPr="004E7E5A">
        <w:rPr>
          <w:rFonts w:cs="Times New Roman"/>
        </w:rPr>
        <w:t xml:space="preserve"> are highly financial constrained </w:t>
      </w:r>
      <w:r w:rsidRPr="004E7E5A">
        <w:rPr>
          <w:rFonts w:cs="Times New Roman"/>
        </w:rPr>
        <w:fldChar w:fldCharType="begin"/>
      </w:r>
      <w:r w:rsidR="001A1175" w:rsidRPr="004E7E5A">
        <w:rPr>
          <w:rFonts w:cs="Times New Roman"/>
        </w:rPr>
        <w:instrText xml:space="preserve"> ADDIN EN.CITE &lt;EndNote&gt;&lt;Cite&gt;&lt;Author&gt;Hadlock&lt;/Author&gt;&lt;Year&gt;2010&lt;/Year&gt;&lt;RecNum&gt;1761&lt;/RecNum&gt;&lt;DisplayText&gt;(Hadlock and Pierce 2010)&lt;/DisplayText&gt;&lt;record&gt;&lt;rec-number&gt;1761&lt;/rec-number&gt;&lt;foreign-keys&gt;&lt;key app="EN" db-id="trr00pfsbzzex0ezwf6v5swd9fpfpwfa90xp" timestamp="1591694805" guid="a764e6b5-f35f-4fdf-b7dc-75bc6d7fef4a"&gt;1761&lt;/key&gt;&lt;/foreign-keys&gt;&lt;ref-type name="Journal Article"&gt;17&lt;/ref-type&gt;&lt;contributors&gt;&lt;authors&gt;&lt;author&gt;Hadlock, Charles J.&lt;/author&gt;&lt;author&gt;Pierce, Joshua R.&lt;/author&gt;&lt;/authors&gt;&lt;/contributors&gt;&lt;titles&gt;&lt;title&gt;New evidence on measuring financial constraints: Moving beyond the KZ index&lt;/title&gt;&lt;secondary-title&gt;Review of Financial Studies&lt;/secondary-title&gt;&lt;/titles&gt;&lt;periodical&gt;&lt;full-title&gt;Review of Financial Studies&lt;/full-title&gt;&lt;/periodical&gt;&lt;pages&gt;1909-1940&lt;/pages&gt;&lt;volume&gt;23&lt;/volume&gt;&lt;number&gt;5&lt;/number&gt;&lt;section&gt;1909&lt;/section&gt;&lt;dates&gt;&lt;year&gt;2010&lt;/year&gt;&lt;/dates&gt;&lt;isbn&gt;0893-9454&amp;#xD;1465-7368&lt;/isbn&gt;&lt;urls&gt;&lt;/urls&gt;&lt;electronic-resource-num&gt;10.1093/rfs/hhq009&lt;/electronic-resource-num&gt;&lt;/record&gt;&lt;/Cite&gt;&lt;/EndNote&gt;</w:instrText>
      </w:r>
      <w:r w:rsidRPr="004E7E5A">
        <w:rPr>
          <w:rFonts w:cs="Times New Roman"/>
        </w:rPr>
        <w:fldChar w:fldCharType="separate"/>
      </w:r>
      <w:r w:rsidRPr="004E7E5A">
        <w:rPr>
          <w:rFonts w:cs="Times New Roman"/>
          <w:noProof/>
        </w:rPr>
        <w:t>(Hadlock and Pierce 2010)</w:t>
      </w:r>
      <w:r w:rsidRPr="004E7E5A">
        <w:rPr>
          <w:rFonts w:cs="Times New Roman"/>
        </w:rPr>
        <w:fldChar w:fldCharType="end"/>
      </w:r>
      <w:r w:rsidRPr="004E7E5A">
        <w:rPr>
          <w:rFonts w:cs="Times New Roman"/>
        </w:rPr>
        <w:t xml:space="preserve">.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eastAsia="Times New Roman" w:cs="Times New Roman"/>
          <w:i/>
          <w:iCs/>
          <w:szCs w:val="24"/>
          <w:lang w:eastAsia="en-GB"/>
        </w:rPr>
        <w:t xml:space="preserve">Controls </w:t>
      </w:r>
      <w:r w:rsidRPr="004E7E5A">
        <w:rPr>
          <w:rFonts w:eastAsia="Times New Roman" w:cs="Times New Roman"/>
          <w:szCs w:val="24"/>
          <w:lang w:eastAsia="en-GB"/>
        </w:rPr>
        <w:t xml:space="preserve">are the control variables included in Equation (1).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other variables are provided in Appendix A.</w:t>
      </w:r>
    </w:p>
    <w:p w14:paraId="4838BD65" w14:textId="77777777" w:rsidR="00A53CFE" w:rsidRPr="004E7E5A" w:rsidRDefault="00A53CFE" w:rsidP="00A53CFE">
      <w:pPr>
        <w:pStyle w:val="a7"/>
        <w:spacing w:line="240" w:lineRule="auto"/>
        <w:ind w:leftChars="50" w:left="105" w:rightChars="50" w:right="105" w:firstLineChars="0" w:firstLine="0"/>
        <w:rPr>
          <w:rFonts w:cs="Times New Roman"/>
          <w:szCs w:val="24"/>
        </w:rPr>
      </w:pPr>
    </w:p>
    <w:p w14:paraId="43C69FC3"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35EBCE0A" w14:textId="710ACB02"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461B0FAD" w14:textId="77777777" w:rsidR="002A5E43" w:rsidRPr="004E7E5A" w:rsidRDefault="002A5E43" w:rsidP="00A53CFE">
      <w:pPr>
        <w:autoSpaceDE w:val="0"/>
        <w:autoSpaceDN w:val="0"/>
        <w:adjustRightInd w:val="0"/>
        <w:jc w:val="center"/>
        <w:rPr>
          <w:rFonts w:ascii="Times New Roman" w:eastAsia="宋体" w:hAnsi="Times New Roman"/>
          <w:b/>
          <w:bCs/>
          <w:color w:val="000000" w:themeColor="text1"/>
          <w:sz w:val="24"/>
          <w:szCs w:val="24"/>
        </w:rPr>
      </w:pPr>
    </w:p>
    <w:p w14:paraId="324C1313" w14:textId="0595965C"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Table 1</w:t>
      </w:r>
      <w:r w:rsidR="0071114F" w:rsidRPr="004E7E5A">
        <w:rPr>
          <w:rFonts w:ascii="Times New Roman" w:eastAsia="宋体" w:hAnsi="Times New Roman"/>
          <w:b/>
          <w:bCs/>
          <w:color w:val="000000" w:themeColor="text1"/>
          <w:sz w:val="24"/>
          <w:szCs w:val="24"/>
        </w:rPr>
        <w:t>1</w:t>
      </w:r>
    </w:p>
    <w:p w14:paraId="2B8497A5"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 xml:space="preserve"> Second-Stage Regressions of 2SLS Model for Testing the Influence of Independent Directors’ Network on CSR Disclosure Quality</w:t>
      </w:r>
    </w:p>
    <w:tbl>
      <w:tblPr>
        <w:tblW w:w="5000" w:type="pct"/>
        <w:tblLook w:val="0000" w:firstRow="0" w:lastRow="0" w:firstColumn="0" w:lastColumn="0" w:noHBand="0" w:noVBand="0"/>
      </w:tblPr>
      <w:tblGrid>
        <w:gridCol w:w="1829"/>
        <w:gridCol w:w="272"/>
        <w:gridCol w:w="1548"/>
        <w:gridCol w:w="272"/>
        <w:gridCol w:w="1548"/>
        <w:gridCol w:w="260"/>
        <w:gridCol w:w="1548"/>
        <w:gridCol w:w="244"/>
        <w:gridCol w:w="1549"/>
      </w:tblGrid>
      <w:tr w:rsidR="001E3466" w:rsidRPr="004E7E5A" w14:paraId="652AD78A" w14:textId="77777777" w:rsidTr="00116073">
        <w:tc>
          <w:tcPr>
            <w:tcW w:w="1829" w:type="dxa"/>
            <w:tcBorders>
              <w:top w:val="single" w:sz="4" w:space="0" w:color="auto"/>
              <w:left w:val="nil"/>
              <w:bottom w:val="single" w:sz="4" w:space="0" w:color="auto"/>
              <w:right w:val="nil"/>
            </w:tcBorders>
          </w:tcPr>
          <w:p w14:paraId="18BA6352"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72" w:type="dxa"/>
            <w:tcBorders>
              <w:top w:val="single" w:sz="4" w:space="0" w:color="auto"/>
              <w:left w:val="nil"/>
              <w:right w:val="nil"/>
            </w:tcBorders>
          </w:tcPr>
          <w:p w14:paraId="4180F41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48" w:type="dxa"/>
            <w:tcBorders>
              <w:top w:val="single" w:sz="4" w:space="0" w:color="auto"/>
              <w:left w:val="nil"/>
              <w:bottom w:val="single" w:sz="4" w:space="0" w:color="auto"/>
              <w:right w:val="nil"/>
            </w:tcBorders>
          </w:tcPr>
          <w:p w14:paraId="0B21E6A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2" w:type="dxa"/>
            <w:tcBorders>
              <w:top w:val="single" w:sz="4" w:space="0" w:color="auto"/>
              <w:left w:val="nil"/>
              <w:right w:val="nil"/>
            </w:tcBorders>
          </w:tcPr>
          <w:p w14:paraId="2E99B67C"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48" w:type="dxa"/>
            <w:tcBorders>
              <w:top w:val="single" w:sz="4" w:space="0" w:color="auto"/>
              <w:left w:val="nil"/>
              <w:bottom w:val="single" w:sz="4" w:space="0" w:color="auto"/>
              <w:right w:val="nil"/>
            </w:tcBorders>
          </w:tcPr>
          <w:p w14:paraId="59FA808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0" w:type="dxa"/>
            <w:tcBorders>
              <w:top w:val="single" w:sz="4" w:space="0" w:color="auto"/>
              <w:left w:val="nil"/>
              <w:right w:val="nil"/>
            </w:tcBorders>
          </w:tcPr>
          <w:p w14:paraId="7A21677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48" w:type="dxa"/>
            <w:tcBorders>
              <w:top w:val="single" w:sz="4" w:space="0" w:color="auto"/>
              <w:left w:val="nil"/>
              <w:bottom w:val="single" w:sz="4" w:space="0" w:color="auto"/>
              <w:right w:val="nil"/>
            </w:tcBorders>
          </w:tcPr>
          <w:p w14:paraId="6E8B822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44" w:type="dxa"/>
            <w:tcBorders>
              <w:top w:val="single" w:sz="4" w:space="0" w:color="auto"/>
              <w:left w:val="nil"/>
              <w:right w:val="nil"/>
            </w:tcBorders>
          </w:tcPr>
          <w:p w14:paraId="790CA29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49" w:type="dxa"/>
            <w:tcBorders>
              <w:top w:val="single" w:sz="4" w:space="0" w:color="auto"/>
              <w:left w:val="nil"/>
              <w:bottom w:val="single" w:sz="4" w:space="0" w:color="auto"/>
              <w:right w:val="nil"/>
            </w:tcBorders>
          </w:tcPr>
          <w:p w14:paraId="74C5D936"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7B9ED1B2" w14:textId="77777777" w:rsidTr="00116073">
        <w:tc>
          <w:tcPr>
            <w:tcW w:w="1829" w:type="dxa"/>
            <w:tcBorders>
              <w:top w:val="single" w:sz="4" w:space="0" w:color="auto"/>
              <w:left w:val="nil"/>
              <w:bottom w:val="nil"/>
              <w:right w:val="nil"/>
            </w:tcBorders>
          </w:tcPr>
          <w:p w14:paraId="379BAAC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_ind</w:t>
            </w:r>
            <w:proofErr w:type="spellEnd"/>
          </w:p>
        </w:tc>
        <w:tc>
          <w:tcPr>
            <w:tcW w:w="272" w:type="dxa"/>
            <w:tcBorders>
              <w:left w:val="nil"/>
              <w:bottom w:val="nil"/>
              <w:right w:val="nil"/>
            </w:tcBorders>
          </w:tcPr>
          <w:p w14:paraId="69F2EE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single" w:sz="4" w:space="0" w:color="auto"/>
              <w:left w:val="nil"/>
              <w:bottom w:val="nil"/>
              <w:right w:val="nil"/>
            </w:tcBorders>
          </w:tcPr>
          <w:p w14:paraId="27BB5C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571</w:t>
            </w:r>
            <w:r w:rsidRPr="004E7E5A">
              <w:rPr>
                <w:rFonts w:ascii="Times New Roman" w:hAnsi="Times New Roman"/>
                <w:color w:val="000000" w:themeColor="text1"/>
                <w:kern w:val="0"/>
                <w:sz w:val="24"/>
                <w:vertAlign w:val="superscript"/>
              </w:rPr>
              <w:t>***</w:t>
            </w:r>
          </w:p>
        </w:tc>
        <w:tc>
          <w:tcPr>
            <w:tcW w:w="272" w:type="dxa"/>
            <w:tcBorders>
              <w:left w:val="nil"/>
              <w:bottom w:val="nil"/>
              <w:right w:val="nil"/>
            </w:tcBorders>
          </w:tcPr>
          <w:p w14:paraId="59C587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single" w:sz="4" w:space="0" w:color="auto"/>
              <w:left w:val="nil"/>
              <w:bottom w:val="nil"/>
              <w:right w:val="nil"/>
            </w:tcBorders>
          </w:tcPr>
          <w:p w14:paraId="09EE09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left w:val="nil"/>
              <w:bottom w:val="nil"/>
              <w:right w:val="nil"/>
            </w:tcBorders>
          </w:tcPr>
          <w:p w14:paraId="0BE9DF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single" w:sz="4" w:space="0" w:color="auto"/>
              <w:left w:val="nil"/>
              <w:bottom w:val="nil"/>
              <w:right w:val="nil"/>
            </w:tcBorders>
          </w:tcPr>
          <w:p w14:paraId="263B52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left w:val="nil"/>
              <w:bottom w:val="nil"/>
              <w:right w:val="nil"/>
            </w:tcBorders>
          </w:tcPr>
          <w:p w14:paraId="4CDDA2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single" w:sz="4" w:space="0" w:color="auto"/>
              <w:left w:val="nil"/>
              <w:bottom w:val="nil"/>
              <w:right w:val="nil"/>
            </w:tcBorders>
          </w:tcPr>
          <w:p w14:paraId="6DBCB5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DBC8DA5" w14:textId="77777777" w:rsidTr="00116073">
        <w:tc>
          <w:tcPr>
            <w:tcW w:w="1829" w:type="dxa"/>
            <w:tcBorders>
              <w:top w:val="nil"/>
              <w:left w:val="nil"/>
              <w:bottom w:val="nil"/>
              <w:right w:val="nil"/>
            </w:tcBorders>
          </w:tcPr>
          <w:p w14:paraId="16DFA6C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D0D152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19F147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14)</w:t>
            </w:r>
          </w:p>
        </w:tc>
        <w:tc>
          <w:tcPr>
            <w:tcW w:w="272" w:type="dxa"/>
            <w:tcBorders>
              <w:top w:val="nil"/>
              <w:left w:val="nil"/>
              <w:bottom w:val="nil"/>
              <w:right w:val="nil"/>
            </w:tcBorders>
          </w:tcPr>
          <w:p w14:paraId="5846F9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35E6429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5D963AC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675ACC6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21603D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0425EB3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D12DA28" w14:textId="77777777" w:rsidTr="00116073">
        <w:tc>
          <w:tcPr>
            <w:tcW w:w="1829" w:type="dxa"/>
            <w:tcBorders>
              <w:top w:val="nil"/>
              <w:left w:val="nil"/>
              <w:bottom w:val="nil"/>
              <w:right w:val="nil"/>
            </w:tcBorders>
          </w:tcPr>
          <w:p w14:paraId="0592BA6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_ind</w:t>
            </w:r>
            <w:proofErr w:type="spellEnd"/>
          </w:p>
        </w:tc>
        <w:tc>
          <w:tcPr>
            <w:tcW w:w="272" w:type="dxa"/>
            <w:tcBorders>
              <w:top w:val="nil"/>
              <w:left w:val="nil"/>
              <w:bottom w:val="nil"/>
              <w:right w:val="nil"/>
            </w:tcBorders>
          </w:tcPr>
          <w:p w14:paraId="6906A60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3F1BA6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22D6B9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22A3D8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562</w:t>
            </w:r>
            <w:r w:rsidRPr="004E7E5A">
              <w:rPr>
                <w:rFonts w:ascii="Times New Roman" w:hAnsi="Times New Roman"/>
                <w:color w:val="000000" w:themeColor="text1"/>
                <w:kern w:val="0"/>
                <w:sz w:val="24"/>
                <w:vertAlign w:val="superscript"/>
              </w:rPr>
              <w:t>***</w:t>
            </w:r>
          </w:p>
        </w:tc>
        <w:tc>
          <w:tcPr>
            <w:tcW w:w="260" w:type="dxa"/>
            <w:tcBorders>
              <w:top w:val="nil"/>
              <w:left w:val="nil"/>
              <w:bottom w:val="nil"/>
              <w:right w:val="nil"/>
            </w:tcBorders>
          </w:tcPr>
          <w:p w14:paraId="02B862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7697A1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322C33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64C678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6D2DE30" w14:textId="77777777" w:rsidTr="00116073">
        <w:tc>
          <w:tcPr>
            <w:tcW w:w="1829" w:type="dxa"/>
            <w:tcBorders>
              <w:top w:val="nil"/>
              <w:left w:val="nil"/>
              <w:bottom w:val="nil"/>
              <w:right w:val="nil"/>
            </w:tcBorders>
          </w:tcPr>
          <w:p w14:paraId="4747EEC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2DA0DFC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0FB59C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45495C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2A7B677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16)</w:t>
            </w:r>
          </w:p>
        </w:tc>
        <w:tc>
          <w:tcPr>
            <w:tcW w:w="260" w:type="dxa"/>
            <w:tcBorders>
              <w:top w:val="nil"/>
              <w:left w:val="nil"/>
              <w:bottom w:val="nil"/>
              <w:right w:val="nil"/>
            </w:tcBorders>
          </w:tcPr>
          <w:p w14:paraId="5B3D256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53D002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6E03C47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21961C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6BE1D97" w14:textId="77777777" w:rsidTr="00116073">
        <w:tc>
          <w:tcPr>
            <w:tcW w:w="1829" w:type="dxa"/>
            <w:tcBorders>
              <w:top w:val="nil"/>
              <w:left w:val="nil"/>
              <w:bottom w:val="nil"/>
              <w:right w:val="nil"/>
            </w:tcBorders>
          </w:tcPr>
          <w:p w14:paraId="32A2A66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_ind</w:t>
            </w:r>
            <w:proofErr w:type="spellEnd"/>
          </w:p>
        </w:tc>
        <w:tc>
          <w:tcPr>
            <w:tcW w:w="272" w:type="dxa"/>
            <w:tcBorders>
              <w:top w:val="nil"/>
              <w:left w:val="nil"/>
              <w:bottom w:val="nil"/>
              <w:right w:val="nil"/>
            </w:tcBorders>
          </w:tcPr>
          <w:p w14:paraId="24D6F5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658A2E7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0125BC9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1FC09E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3B8052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44E23D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944</w:t>
            </w:r>
            <w:r w:rsidRPr="004E7E5A">
              <w:rPr>
                <w:rFonts w:ascii="Times New Roman" w:hAnsi="Times New Roman"/>
                <w:color w:val="000000" w:themeColor="text1"/>
                <w:kern w:val="0"/>
                <w:sz w:val="24"/>
                <w:vertAlign w:val="superscript"/>
              </w:rPr>
              <w:t>***</w:t>
            </w:r>
          </w:p>
        </w:tc>
        <w:tc>
          <w:tcPr>
            <w:tcW w:w="244" w:type="dxa"/>
            <w:tcBorders>
              <w:top w:val="nil"/>
              <w:left w:val="nil"/>
              <w:bottom w:val="nil"/>
              <w:right w:val="nil"/>
            </w:tcBorders>
          </w:tcPr>
          <w:p w14:paraId="3655EB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19380F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C5202DE" w14:textId="77777777" w:rsidTr="00116073">
        <w:tc>
          <w:tcPr>
            <w:tcW w:w="1829" w:type="dxa"/>
            <w:tcBorders>
              <w:top w:val="nil"/>
              <w:left w:val="nil"/>
              <w:bottom w:val="nil"/>
              <w:right w:val="nil"/>
            </w:tcBorders>
          </w:tcPr>
          <w:p w14:paraId="1681F71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2F1AB1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5C3C60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133BBC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75A89B0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6050308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7F61EA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95)</w:t>
            </w:r>
          </w:p>
        </w:tc>
        <w:tc>
          <w:tcPr>
            <w:tcW w:w="244" w:type="dxa"/>
            <w:tcBorders>
              <w:top w:val="nil"/>
              <w:left w:val="nil"/>
              <w:bottom w:val="nil"/>
              <w:right w:val="nil"/>
            </w:tcBorders>
          </w:tcPr>
          <w:p w14:paraId="6A7AAD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7F654D4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A720D8B" w14:textId="77777777" w:rsidTr="00116073">
        <w:tc>
          <w:tcPr>
            <w:tcW w:w="1829" w:type="dxa"/>
            <w:tcBorders>
              <w:top w:val="nil"/>
              <w:left w:val="nil"/>
              <w:bottom w:val="nil"/>
              <w:right w:val="nil"/>
            </w:tcBorders>
          </w:tcPr>
          <w:p w14:paraId="2144DE7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_ind</w:t>
            </w:r>
            <w:proofErr w:type="spellEnd"/>
          </w:p>
        </w:tc>
        <w:tc>
          <w:tcPr>
            <w:tcW w:w="272" w:type="dxa"/>
            <w:tcBorders>
              <w:top w:val="nil"/>
              <w:left w:val="nil"/>
              <w:bottom w:val="nil"/>
              <w:right w:val="nil"/>
            </w:tcBorders>
          </w:tcPr>
          <w:p w14:paraId="6A17FA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34FDC72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06CD982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1852F57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419FEC9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2F450B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06DF4C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3F8CDFC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085</w:t>
            </w:r>
            <w:r w:rsidRPr="004E7E5A">
              <w:rPr>
                <w:rFonts w:ascii="Times New Roman" w:hAnsi="Times New Roman"/>
                <w:color w:val="000000" w:themeColor="text1"/>
                <w:kern w:val="0"/>
                <w:sz w:val="24"/>
                <w:vertAlign w:val="superscript"/>
              </w:rPr>
              <w:t>**</w:t>
            </w:r>
          </w:p>
        </w:tc>
      </w:tr>
      <w:tr w:rsidR="001E3466" w:rsidRPr="004E7E5A" w14:paraId="596B7985" w14:textId="77777777" w:rsidTr="00116073">
        <w:tc>
          <w:tcPr>
            <w:tcW w:w="1829" w:type="dxa"/>
            <w:tcBorders>
              <w:top w:val="nil"/>
              <w:left w:val="nil"/>
              <w:bottom w:val="nil"/>
              <w:right w:val="nil"/>
            </w:tcBorders>
          </w:tcPr>
          <w:p w14:paraId="247E5A1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2" w:type="dxa"/>
            <w:tcBorders>
              <w:top w:val="nil"/>
              <w:left w:val="nil"/>
              <w:bottom w:val="nil"/>
              <w:right w:val="nil"/>
            </w:tcBorders>
          </w:tcPr>
          <w:p w14:paraId="1E5256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57D8F6C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2" w:type="dxa"/>
            <w:tcBorders>
              <w:top w:val="nil"/>
              <w:left w:val="nil"/>
              <w:bottom w:val="nil"/>
              <w:right w:val="nil"/>
            </w:tcBorders>
          </w:tcPr>
          <w:p w14:paraId="397EFC6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57A55D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0" w:type="dxa"/>
            <w:tcBorders>
              <w:top w:val="nil"/>
              <w:left w:val="nil"/>
              <w:bottom w:val="nil"/>
              <w:right w:val="nil"/>
            </w:tcBorders>
          </w:tcPr>
          <w:p w14:paraId="7E04852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nil"/>
              <w:right w:val="nil"/>
            </w:tcBorders>
          </w:tcPr>
          <w:p w14:paraId="0E7624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44" w:type="dxa"/>
            <w:tcBorders>
              <w:top w:val="nil"/>
              <w:left w:val="nil"/>
              <w:bottom w:val="nil"/>
              <w:right w:val="nil"/>
            </w:tcBorders>
          </w:tcPr>
          <w:p w14:paraId="655BA2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nil"/>
              <w:right w:val="nil"/>
            </w:tcBorders>
          </w:tcPr>
          <w:p w14:paraId="07656F4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52)</w:t>
            </w:r>
          </w:p>
        </w:tc>
      </w:tr>
      <w:tr w:rsidR="001E3466" w:rsidRPr="004E7E5A" w14:paraId="45129F67" w14:textId="77777777" w:rsidTr="00116073">
        <w:tc>
          <w:tcPr>
            <w:tcW w:w="1829" w:type="dxa"/>
            <w:tcBorders>
              <w:top w:val="nil"/>
              <w:left w:val="nil"/>
              <w:right w:val="nil"/>
            </w:tcBorders>
          </w:tcPr>
          <w:p w14:paraId="0B21C50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72" w:type="dxa"/>
            <w:tcBorders>
              <w:top w:val="nil"/>
              <w:left w:val="nil"/>
              <w:right w:val="nil"/>
            </w:tcBorders>
          </w:tcPr>
          <w:p w14:paraId="29904B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1FB207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0BE212A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7AF32A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0" w:type="dxa"/>
            <w:tcBorders>
              <w:top w:val="nil"/>
              <w:left w:val="nil"/>
              <w:right w:val="nil"/>
            </w:tcBorders>
          </w:tcPr>
          <w:p w14:paraId="5DA2E4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4D19D1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4" w:type="dxa"/>
            <w:tcBorders>
              <w:top w:val="nil"/>
              <w:left w:val="nil"/>
              <w:right w:val="nil"/>
            </w:tcBorders>
          </w:tcPr>
          <w:p w14:paraId="7284D6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right w:val="nil"/>
            </w:tcBorders>
          </w:tcPr>
          <w:p w14:paraId="6D2525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1644A22C" w14:textId="77777777" w:rsidTr="00116073">
        <w:tc>
          <w:tcPr>
            <w:tcW w:w="1829" w:type="dxa"/>
            <w:tcBorders>
              <w:top w:val="nil"/>
              <w:left w:val="nil"/>
              <w:right w:val="nil"/>
            </w:tcBorders>
          </w:tcPr>
          <w:p w14:paraId="767A113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72" w:type="dxa"/>
            <w:tcBorders>
              <w:top w:val="nil"/>
              <w:left w:val="nil"/>
              <w:right w:val="nil"/>
            </w:tcBorders>
          </w:tcPr>
          <w:p w14:paraId="43F2C9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541A33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0C35B64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039E64F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0" w:type="dxa"/>
            <w:tcBorders>
              <w:top w:val="nil"/>
              <w:left w:val="nil"/>
              <w:right w:val="nil"/>
            </w:tcBorders>
          </w:tcPr>
          <w:p w14:paraId="6E9305E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195764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4" w:type="dxa"/>
            <w:tcBorders>
              <w:top w:val="nil"/>
              <w:left w:val="nil"/>
              <w:right w:val="nil"/>
            </w:tcBorders>
          </w:tcPr>
          <w:p w14:paraId="48C621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right w:val="nil"/>
            </w:tcBorders>
          </w:tcPr>
          <w:p w14:paraId="740C48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00C2732D" w14:textId="77777777" w:rsidTr="00116073">
        <w:tc>
          <w:tcPr>
            <w:tcW w:w="1829" w:type="dxa"/>
            <w:tcBorders>
              <w:top w:val="nil"/>
              <w:left w:val="nil"/>
              <w:right w:val="nil"/>
            </w:tcBorders>
          </w:tcPr>
          <w:p w14:paraId="620E3A9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72" w:type="dxa"/>
            <w:tcBorders>
              <w:top w:val="nil"/>
              <w:left w:val="nil"/>
              <w:right w:val="nil"/>
            </w:tcBorders>
          </w:tcPr>
          <w:p w14:paraId="56EA8D1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7F32B9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2" w:type="dxa"/>
            <w:tcBorders>
              <w:top w:val="nil"/>
              <w:left w:val="nil"/>
              <w:right w:val="nil"/>
            </w:tcBorders>
          </w:tcPr>
          <w:p w14:paraId="580A80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25E09C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0" w:type="dxa"/>
            <w:tcBorders>
              <w:top w:val="nil"/>
              <w:left w:val="nil"/>
              <w:right w:val="nil"/>
            </w:tcBorders>
          </w:tcPr>
          <w:p w14:paraId="34D6BE9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right w:val="nil"/>
            </w:tcBorders>
          </w:tcPr>
          <w:p w14:paraId="2D5B10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44" w:type="dxa"/>
            <w:tcBorders>
              <w:top w:val="nil"/>
              <w:left w:val="nil"/>
              <w:right w:val="nil"/>
            </w:tcBorders>
          </w:tcPr>
          <w:p w14:paraId="1985C6C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right w:val="nil"/>
            </w:tcBorders>
          </w:tcPr>
          <w:p w14:paraId="3C28B5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739A8CC5" w14:textId="77777777" w:rsidTr="00116073">
        <w:tc>
          <w:tcPr>
            <w:tcW w:w="1829" w:type="dxa"/>
            <w:tcBorders>
              <w:left w:val="nil"/>
              <w:right w:val="nil"/>
            </w:tcBorders>
          </w:tcPr>
          <w:p w14:paraId="3EC9364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72" w:type="dxa"/>
            <w:tcBorders>
              <w:left w:val="nil"/>
              <w:right w:val="nil"/>
            </w:tcBorders>
          </w:tcPr>
          <w:p w14:paraId="48340C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left w:val="nil"/>
              <w:right w:val="nil"/>
            </w:tcBorders>
          </w:tcPr>
          <w:p w14:paraId="0FD8EC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72" w:type="dxa"/>
            <w:tcBorders>
              <w:left w:val="nil"/>
              <w:right w:val="nil"/>
            </w:tcBorders>
          </w:tcPr>
          <w:p w14:paraId="0FFE55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left w:val="nil"/>
              <w:right w:val="nil"/>
            </w:tcBorders>
          </w:tcPr>
          <w:p w14:paraId="2B1146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60" w:type="dxa"/>
            <w:tcBorders>
              <w:left w:val="nil"/>
              <w:right w:val="nil"/>
            </w:tcBorders>
          </w:tcPr>
          <w:p w14:paraId="50D190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left w:val="nil"/>
              <w:right w:val="nil"/>
            </w:tcBorders>
          </w:tcPr>
          <w:p w14:paraId="12A337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c>
          <w:tcPr>
            <w:tcW w:w="244" w:type="dxa"/>
            <w:tcBorders>
              <w:left w:val="nil"/>
              <w:right w:val="nil"/>
            </w:tcBorders>
          </w:tcPr>
          <w:p w14:paraId="1A83F9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left w:val="nil"/>
              <w:right w:val="nil"/>
            </w:tcBorders>
          </w:tcPr>
          <w:p w14:paraId="53F4DB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986</w:t>
            </w:r>
          </w:p>
        </w:tc>
      </w:tr>
      <w:tr w:rsidR="001E3466" w:rsidRPr="004E7E5A" w14:paraId="75072C5A" w14:textId="77777777" w:rsidTr="00116073">
        <w:tc>
          <w:tcPr>
            <w:tcW w:w="1829" w:type="dxa"/>
            <w:tcBorders>
              <w:top w:val="nil"/>
              <w:left w:val="nil"/>
              <w:bottom w:val="single" w:sz="4" w:space="0" w:color="auto"/>
              <w:right w:val="nil"/>
            </w:tcBorders>
          </w:tcPr>
          <w:p w14:paraId="0B17673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72" w:type="dxa"/>
            <w:tcBorders>
              <w:top w:val="nil"/>
              <w:left w:val="nil"/>
              <w:bottom w:val="single" w:sz="4" w:space="0" w:color="auto"/>
              <w:right w:val="nil"/>
            </w:tcBorders>
          </w:tcPr>
          <w:p w14:paraId="1BE06AC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single" w:sz="4" w:space="0" w:color="auto"/>
              <w:right w:val="nil"/>
            </w:tcBorders>
          </w:tcPr>
          <w:p w14:paraId="0B6DF3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53.819</w:t>
            </w:r>
          </w:p>
        </w:tc>
        <w:tc>
          <w:tcPr>
            <w:tcW w:w="272" w:type="dxa"/>
            <w:tcBorders>
              <w:top w:val="nil"/>
              <w:left w:val="nil"/>
              <w:bottom w:val="single" w:sz="4" w:space="0" w:color="auto"/>
              <w:right w:val="nil"/>
            </w:tcBorders>
          </w:tcPr>
          <w:p w14:paraId="1425EB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single" w:sz="4" w:space="0" w:color="auto"/>
              <w:right w:val="nil"/>
            </w:tcBorders>
          </w:tcPr>
          <w:p w14:paraId="0DBECD7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573.486</w:t>
            </w:r>
          </w:p>
        </w:tc>
        <w:tc>
          <w:tcPr>
            <w:tcW w:w="260" w:type="dxa"/>
            <w:tcBorders>
              <w:top w:val="nil"/>
              <w:left w:val="nil"/>
              <w:bottom w:val="single" w:sz="4" w:space="0" w:color="auto"/>
              <w:right w:val="nil"/>
            </w:tcBorders>
          </w:tcPr>
          <w:p w14:paraId="6BDD38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8" w:type="dxa"/>
            <w:tcBorders>
              <w:top w:val="nil"/>
              <w:left w:val="nil"/>
              <w:bottom w:val="single" w:sz="4" w:space="0" w:color="auto"/>
              <w:right w:val="nil"/>
            </w:tcBorders>
          </w:tcPr>
          <w:p w14:paraId="20CF6F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369.649</w:t>
            </w:r>
          </w:p>
        </w:tc>
        <w:tc>
          <w:tcPr>
            <w:tcW w:w="244" w:type="dxa"/>
            <w:tcBorders>
              <w:top w:val="nil"/>
              <w:left w:val="nil"/>
              <w:bottom w:val="single" w:sz="4" w:space="0" w:color="auto"/>
              <w:right w:val="nil"/>
            </w:tcBorders>
          </w:tcPr>
          <w:p w14:paraId="50FF4D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49" w:type="dxa"/>
            <w:tcBorders>
              <w:top w:val="nil"/>
              <w:left w:val="nil"/>
              <w:bottom w:val="single" w:sz="4" w:space="0" w:color="auto"/>
              <w:right w:val="nil"/>
            </w:tcBorders>
          </w:tcPr>
          <w:p w14:paraId="6D3DC04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02.445</w:t>
            </w:r>
          </w:p>
        </w:tc>
      </w:tr>
    </w:tbl>
    <w:p w14:paraId="2F3D6591"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This table presents the second stage of a two-stage least squares (2SLS) model based on Equation (1) using the measures for independent directors</w:t>
      </w:r>
      <w:r w:rsidRPr="004E7E5A">
        <w:rPr>
          <w:rFonts w:cs="Times New Roman"/>
          <w:szCs w:val="24"/>
        </w:rPr>
        <w:t>’ network.</w:t>
      </w:r>
      <w:r w:rsidRPr="004E7E5A">
        <w:rPr>
          <w:rStyle w:val="fontstyle01"/>
          <w:rFonts w:ascii="Times New Roman" w:hAnsi="Times New Roman" w:cs="Times New Roman" w:hint="default"/>
          <w:color w:val="000000" w:themeColor="text1"/>
          <w:sz w:val="24"/>
          <w:szCs w:val="24"/>
        </w:rPr>
        <w:t xml:space="preserve"> Columns (1) to (4) use </w:t>
      </w:r>
      <w:proofErr w:type="spellStart"/>
      <w:r w:rsidRPr="004E7E5A">
        <w:rPr>
          <w:rStyle w:val="fontstyle01"/>
          <w:rFonts w:ascii="Times New Roman" w:hAnsi="Times New Roman" w:cs="Times New Roman" w:hint="default"/>
          <w:i/>
          <w:iCs/>
          <w:color w:val="000000" w:themeColor="text1"/>
          <w:sz w:val="24"/>
          <w:szCs w:val="24"/>
        </w:rPr>
        <w:t>Score_max_in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_in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_ind</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_ind</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w:t>
      </w:r>
      <w:proofErr w:type="spellStart"/>
      <w:r w:rsidRPr="004E7E5A">
        <w:rPr>
          <w:rFonts w:cs="Times New Roman"/>
          <w:i/>
          <w:iCs/>
          <w:szCs w:val="24"/>
        </w:rPr>
        <w:t>Score_max</w:t>
      </w:r>
      <w:r w:rsidRPr="004E7E5A">
        <w:rPr>
          <w:rStyle w:val="fontstyle01"/>
          <w:rFonts w:ascii="Times New Roman" w:hAnsi="Times New Roman" w:cs="Times New Roman" w:hint="default"/>
          <w:i/>
          <w:iCs/>
          <w:color w:val="000000" w:themeColor="text1"/>
          <w:sz w:val="24"/>
          <w:szCs w:val="24"/>
        </w:rPr>
        <w:t>_ind</w:t>
      </w:r>
      <w:proofErr w:type="spellEnd"/>
      <w:r w:rsidRPr="004E7E5A">
        <w:rPr>
          <w:rFonts w:cs="Times New Roman"/>
          <w:i/>
          <w:iCs/>
          <w:szCs w:val="24"/>
        </w:rPr>
        <w:t xml:space="preserve"> </w:t>
      </w:r>
      <w:r w:rsidRPr="004E7E5A">
        <w:rPr>
          <w:rFonts w:cs="Times New Roman"/>
          <w:szCs w:val="24"/>
        </w:rPr>
        <w:t xml:space="preserve">is the sum of the three centrality measures of the maximum values of each firm’ independent directors. </w:t>
      </w:r>
      <w:proofErr w:type="spellStart"/>
      <w:r w:rsidRPr="004E7E5A">
        <w:rPr>
          <w:rFonts w:cs="Times New Roman"/>
          <w:i/>
          <w:iCs/>
          <w:szCs w:val="24"/>
        </w:rPr>
        <w:t>Score_mean</w:t>
      </w:r>
      <w:r w:rsidRPr="004E7E5A">
        <w:rPr>
          <w:rStyle w:val="fontstyle01"/>
          <w:rFonts w:ascii="Times New Roman" w:hAnsi="Times New Roman" w:cs="Times New Roman" w:hint="default"/>
          <w:i/>
          <w:iCs/>
          <w:color w:val="000000" w:themeColor="text1"/>
          <w:sz w:val="24"/>
          <w:szCs w:val="24"/>
        </w:rPr>
        <w:t>_ind</w:t>
      </w:r>
      <w:proofErr w:type="spellEnd"/>
      <w:r w:rsidRPr="004E7E5A">
        <w:rPr>
          <w:rFonts w:cs="Times New Roman"/>
          <w:i/>
          <w:iCs/>
          <w:szCs w:val="24"/>
        </w:rPr>
        <w:t xml:space="preserve"> </w:t>
      </w:r>
      <w:r w:rsidRPr="004E7E5A">
        <w:rPr>
          <w:rFonts w:cs="Times New Roman"/>
          <w:szCs w:val="24"/>
        </w:rPr>
        <w:t xml:space="preserve">is the sum of the three centrality measures of the mean values of each firm’ independent directors. </w:t>
      </w:r>
      <w:proofErr w:type="spellStart"/>
      <w:r w:rsidRPr="004E7E5A">
        <w:rPr>
          <w:rFonts w:cs="Times New Roman"/>
          <w:i/>
          <w:iCs/>
          <w:szCs w:val="24"/>
        </w:rPr>
        <w:t>Score_med</w:t>
      </w:r>
      <w:r w:rsidRPr="004E7E5A">
        <w:rPr>
          <w:rStyle w:val="fontstyle01"/>
          <w:rFonts w:ascii="Times New Roman" w:hAnsi="Times New Roman" w:cs="Times New Roman" w:hint="default"/>
          <w:i/>
          <w:iCs/>
          <w:color w:val="000000" w:themeColor="text1"/>
          <w:sz w:val="24"/>
          <w:szCs w:val="24"/>
        </w:rPr>
        <w:t>_ind</w:t>
      </w:r>
      <w:proofErr w:type="spellEnd"/>
      <w:r w:rsidRPr="004E7E5A">
        <w:rPr>
          <w:rFonts w:cs="Times New Roman"/>
          <w:i/>
          <w:iCs/>
          <w:szCs w:val="24"/>
        </w:rPr>
        <w:t xml:space="preserve"> </w:t>
      </w:r>
      <w:r w:rsidRPr="004E7E5A">
        <w:rPr>
          <w:rFonts w:cs="Times New Roman"/>
          <w:szCs w:val="24"/>
        </w:rPr>
        <w:t xml:space="preserve">is the sum of the three centrality measures of the median values of each firm’ independent directors. </w:t>
      </w:r>
      <w:proofErr w:type="spellStart"/>
      <w:r w:rsidRPr="004E7E5A">
        <w:rPr>
          <w:rFonts w:cs="Times New Roman"/>
          <w:i/>
          <w:iCs/>
          <w:szCs w:val="24"/>
        </w:rPr>
        <w:t>Score_min</w:t>
      </w:r>
      <w:r w:rsidRPr="004E7E5A">
        <w:rPr>
          <w:rStyle w:val="fontstyle01"/>
          <w:rFonts w:ascii="Times New Roman" w:hAnsi="Times New Roman" w:cs="Times New Roman" w:hint="default"/>
          <w:i/>
          <w:iCs/>
          <w:color w:val="000000" w:themeColor="text1"/>
          <w:sz w:val="24"/>
          <w:szCs w:val="24"/>
        </w:rPr>
        <w:t>_ind</w:t>
      </w:r>
      <w:proofErr w:type="spellEnd"/>
      <w:r w:rsidRPr="004E7E5A">
        <w:rPr>
          <w:rFonts w:cs="Times New Roman"/>
          <w:i/>
          <w:iCs/>
          <w:szCs w:val="24"/>
        </w:rPr>
        <w:t xml:space="preserve"> </w:t>
      </w:r>
      <w:r w:rsidRPr="004E7E5A">
        <w:rPr>
          <w:rFonts w:cs="Times New Roman"/>
          <w:szCs w:val="24"/>
        </w:rPr>
        <w:t xml:space="preserve">is the sum of the three centrality measures of the minimum values of each firm’ independent directors. </w:t>
      </w:r>
      <w:r w:rsidRPr="004E7E5A">
        <w:rPr>
          <w:rStyle w:val="fontstyle01"/>
          <w:rFonts w:ascii="Times New Roman" w:hAnsi="Times New Roman" w:cs="Times New Roman" w:hint="default"/>
          <w:color w:val="000000" w:themeColor="text1"/>
          <w:sz w:val="24"/>
          <w:szCs w:val="24"/>
        </w:rPr>
        <w:t xml:space="preserve">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other variables are provided in Appendix A.</w:t>
      </w:r>
    </w:p>
    <w:p w14:paraId="616E42AA"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5E006F8A"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51C3DDAB"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621BCF79"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5FF33371"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100951C4"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50928C44"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211BF229"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4825C01F" w14:textId="5AD34B3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76F96CB2" w14:textId="59CBE232" w:rsidR="00C26C88" w:rsidRPr="004E7E5A" w:rsidRDefault="00C26C88" w:rsidP="00A53CFE">
      <w:pPr>
        <w:autoSpaceDE w:val="0"/>
        <w:autoSpaceDN w:val="0"/>
        <w:adjustRightInd w:val="0"/>
        <w:jc w:val="center"/>
        <w:rPr>
          <w:rFonts w:ascii="Times New Roman" w:eastAsia="宋体" w:hAnsi="Times New Roman"/>
          <w:color w:val="000000" w:themeColor="text1"/>
          <w:sz w:val="24"/>
          <w:szCs w:val="24"/>
        </w:rPr>
      </w:pPr>
    </w:p>
    <w:p w14:paraId="7DB189FA" w14:textId="77777777" w:rsidR="00C26C88" w:rsidRPr="004E7E5A" w:rsidRDefault="00C26C88" w:rsidP="00A53CFE">
      <w:pPr>
        <w:autoSpaceDE w:val="0"/>
        <w:autoSpaceDN w:val="0"/>
        <w:adjustRightInd w:val="0"/>
        <w:jc w:val="center"/>
        <w:rPr>
          <w:rFonts w:ascii="Times New Roman" w:eastAsia="宋体" w:hAnsi="Times New Roman"/>
          <w:color w:val="000000" w:themeColor="text1"/>
          <w:sz w:val="24"/>
          <w:szCs w:val="24"/>
        </w:rPr>
      </w:pPr>
    </w:p>
    <w:p w14:paraId="6B484C10"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4F9AE3BE" w14:textId="77777777" w:rsidR="00A53CFE" w:rsidRPr="004E7E5A" w:rsidRDefault="00A53CFE" w:rsidP="00A53CFE">
      <w:pPr>
        <w:autoSpaceDE w:val="0"/>
        <w:autoSpaceDN w:val="0"/>
        <w:adjustRightInd w:val="0"/>
        <w:jc w:val="center"/>
        <w:rPr>
          <w:rFonts w:ascii="Times New Roman" w:eastAsia="宋体" w:hAnsi="Times New Roman"/>
          <w:color w:val="000000" w:themeColor="text1"/>
          <w:sz w:val="24"/>
          <w:szCs w:val="24"/>
        </w:rPr>
      </w:pPr>
    </w:p>
    <w:p w14:paraId="041FD974" w14:textId="212D1B49"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Table 1</w:t>
      </w:r>
      <w:r w:rsidR="0071114F" w:rsidRPr="004E7E5A">
        <w:rPr>
          <w:rFonts w:ascii="Times New Roman" w:eastAsia="宋体" w:hAnsi="Times New Roman"/>
          <w:b/>
          <w:bCs/>
          <w:color w:val="000000" w:themeColor="text1"/>
          <w:sz w:val="24"/>
          <w:szCs w:val="24"/>
        </w:rPr>
        <w:t>2</w:t>
      </w:r>
    </w:p>
    <w:p w14:paraId="54E5DA0E" w14:textId="77777777" w:rsidR="00A53CFE" w:rsidRPr="004E7E5A" w:rsidRDefault="00A53CFE" w:rsidP="00A53CFE">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while Excluding Political Connections</w:t>
      </w:r>
    </w:p>
    <w:tbl>
      <w:tblPr>
        <w:tblW w:w="5000" w:type="pct"/>
        <w:tblLook w:val="0000" w:firstRow="0" w:lastRow="0" w:firstColumn="0" w:lastColumn="0" w:noHBand="0" w:noVBand="0"/>
      </w:tblPr>
      <w:tblGrid>
        <w:gridCol w:w="1822"/>
        <w:gridCol w:w="274"/>
        <w:gridCol w:w="1547"/>
        <w:gridCol w:w="274"/>
        <w:gridCol w:w="1547"/>
        <w:gridCol w:w="263"/>
        <w:gridCol w:w="1547"/>
        <w:gridCol w:w="248"/>
        <w:gridCol w:w="1548"/>
      </w:tblGrid>
      <w:tr w:rsidR="001E3466" w:rsidRPr="004E7E5A" w14:paraId="5520A95C" w14:textId="77777777" w:rsidTr="00116073">
        <w:tc>
          <w:tcPr>
            <w:tcW w:w="1853" w:type="dxa"/>
            <w:tcBorders>
              <w:top w:val="single" w:sz="4" w:space="0" w:color="auto"/>
              <w:left w:val="nil"/>
              <w:bottom w:val="single" w:sz="4" w:space="0" w:color="auto"/>
              <w:right w:val="nil"/>
            </w:tcBorders>
          </w:tcPr>
          <w:p w14:paraId="10EB3DA8"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78" w:type="dxa"/>
            <w:tcBorders>
              <w:top w:val="single" w:sz="4" w:space="0" w:color="auto"/>
              <w:left w:val="nil"/>
              <w:right w:val="nil"/>
            </w:tcBorders>
          </w:tcPr>
          <w:p w14:paraId="2BA8FF1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90" w:type="dxa"/>
            <w:tcBorders>
              <w:top w:val="single" w:sz="4" w:space="0" w:color="auto"/>
              <w:left w:val="nil"/>
              <w:bottom w:val="single" w:sz="4" w:space="0" w:color="auto"/>
              <w:right w:val="nil"/>
            </w:tcBorders>
          </w:tcPr>
          <w:p w14:paraId="0D4F03E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78" w:type="dxa"/>
            <w:tcBorders>
              <w:top w:val="single" w:sz="4" w:space="0" w:color="auto"/>
              <w:left w:val="nil"/>
              <w:right w:val="nil"/>
            </w:tcBorders>
          </w:tcPr>
          <w:p w14:paraId="2B547F2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90" w:type="dxa"/>
            <w:tcBorders>
              <w:top w:val="single" w:sz="4" w:space="0" w:color="auto"/>
              <w:left w:val="nil"/>
              <w:bottom w:val="single" w:sz="4" w:space="0" w:color="auto"/>
              <w:right w:val="nil"/>
            </w:tcBorders>
          </w:tcPr>
          <w:p w14:paraId="639E6EF4"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66" w:type="dxa"/>
            <w:tcBorders>
              <w:top w:val="single" w:sz="4" w:space="0" w:color="auto"/>
              <w:left w:val="nil"/>
              <w:right w:val="nil"/>
            </w:tcBorders>
          </w:tcPr>
          <w:p w14:paraId="50136F8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90" w:type="dxa"/>
            <w:tcBorders>
              <w:top w:val="single" w:sz="4" w:space="0" w:color="auto"/>
              <w:left w:val="nil"/>
              <w:bottom w:val="single" w:sz="4" w:space="0" w:color="auto"/>
              <w:right w:val="nil"/>
            </w:tcBorders>
          </w:tcPr>
          <w:p w14:paraId="14AAE65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50" w:type="dxa"/>
            <w:tcBorders>
              <w:top w:val="single" w:sz="4" w:space="0" w:color="auto"/>
              <w:left w:val="nil"/>
              <w:right w:val="nil"/>
            </w:tcBorders>
          </w:tcPr>
          <w:p w14:paraId="7B544078"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1591" w:type="dxa"/>
            <w:tcBorders>
              <w:top w:val="single" w:sz="4" w:space="0" w:color="auto"/>
              <w:left w:val="nil"/>
              <w:bottom w:val="single" w:sz="4" w:space="0" w:color="auto"/>
              <w:right w:val="nil"/>
            </w:tcBorders>
          </w:tcPr>
          <w:p w14:paraId="6A3A2EC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6334EFF2" w14:textId="77777777" w:rsidTr="00116073">
        <w:tc>
          <w:tcPr>
            <w:tcW w:w="1853" w:type="dxa"/>
            <w:tcBorders>
              <w:top w:val="single" w:sz="4" w:space="0" w:color="auto"/>
              <w:left w:val="nil"/>
              <w:bottom w:val="nil"/>
              <w:right w:val="nil"/>
            </w:tcBorders>
          </w:tcPr>
          <w:p w14:paraId="610E02F0"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78" w:type="dxa"/>
            <w:tcBorders>
              <w:left w:val="nil"/>
              <w:bottom w:val="nil"/>
              <w:right w:val="nil"/>
            </w:tcBorders>
          </w:tcPr>
          <w:p w14:paraId="7193AD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single" w:sz="4" w:space="0" w:color="auto"/>
              <w:left w:val="nil"/>
              <w:bottom w:val="nil"/>
              <w:right w:val="nil"/>
            </w:tcBorders>
          </w:tcPr>
          <w:p w14:paraId="496822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95</w:t>
            </w:r>
            <w:r w:rsidRPr="004E7E5A">
              <w:rPr>
                <w:rFonts w:ascii="Times New Roman" w:hAnsi="Times New Roman"/>
                <w:color w:val="000000" w:themeColor="text1"/>
                <w:kern w:val="0"/>
                <w:sz w:val="24"/>
                <w:vertAlign w:val="superscript"/>
              </w:rPr>
              <w:t>**</w:t>
            </w:r>
          </w:p>
        </w:tc>
        <w:tc>
          <w:tcPr>
            <w:tcW w:w="278" w:type="dxa"/>
            <w:tcBorders>
              <w:left w:val="nil"/>
              <w:bottom w:val="nil"/>
              <w:right w:val="nil"/>
            </w:tcBorders>
          </w:tcPr>
          <w:p w14:paraId="3AF67EA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single" w:sz="4" w:space="0" w:color="auto"/>
              <w:left w:val="nil"/>
              <w:bottom w:val="nil"/>
              <w:right w:val="nil"/>
            </w:tcBorders>
          </w:tcPr>
          <w:p w14:paraId="1D6606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left w:val="nil"/>
              <w:bottom w:val="nil"/>
              <w:right w:val="nil"/>
            </w:tcBorders>
          </w:tcPr>
          <w:p w14:paraId="6E2514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single" w:sz="4" w:space="0" w:color="auto"/>
              <w:left w:val="nil"/>
              <w:bottom w:val="nil"/>
              <w:right w:val="nil"/>
            </w:tcBorders>
          </w:tcPr>
          <w:p w14:paraId="1F8E9C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left w:val="nil"/>
              <w:bottom w:val="nil"/>
              <w:right w:val="nil"/>
            </w:tcBorders>
          </w:tcPr>
          <w:p w14:paraId="3D0C41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single" w:sz="4" w:space="0" w:color="auto"/>
              <w:left w:val="nil"/>
              <w:bottom w:val="nil"/>
              <w:right w:val="nil"/>
            </w:tcBorders>
          </w:tcPr>
          <w:p w14:paraId="1A2A48B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273D0A0A" w14:textId="77777777" w:rsidTr="00116073">
        <w:tc>
          <w:tcPr>
            <w:tcW w:w="1853" w:type="dxa"/>
            <w:tcBorders>
              <w:top w:val="nil"/>
              <w:left w:val="nil"/>
              <w:bottom w:val="nil"/>
              <w:right w:val="nil"/>
            </w:tcBorders>
          </w:tcPr>
          <w:p w14:paraId="00E5F1B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8" w:type="dxa"/>
            <w:tcBorders>
              <w:top w:val="nil"/>
              <w:left w:val="nil"/>
              <w:bottom w:val="nil"/>
              <w:right w:val="nil"/>
            </w:tcBorders>
          </w:tcPr>
          <w:p w14:paraId="10774C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4BAF71F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98)</w:t>
            </w:r>
          </w:p>
        </w:tc>
        <w:tc>
          <w:tcPr>
            <w:tcW w:w="278" w:type="dxa"/>
            <w:tcBorders>
              <w:top w:val="nil"/>
              <w:left w:val="nil"/>
              <w:bottom w:val="nil"/>
              <w:right w:val="nil"/>
            </w:tcBorders>
          </w:tcPr>
          <w:p w14:paraId="24B4D5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486FAF3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top w:val="nil"/>
              <w:left w:val="nil"/>
              <w:bottom w:val="nil"/>
              <w:right w:val="nil"/>
            </w:tcBorders>
          </w:tcPr>
          <w:p w14:paraId="7FA2E79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279C69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top w:val="nil"/>
              <w:left w:val="nil"/>
              <w:bottom w:val="nil"/>
              <w:right w:val="nil"/>
            </w:tcBorders>
          </w:tcPr>
          <w:p w14:paraId="367B8F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3D41FA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F9B6CDD" w14:textId="77777777" w:rsidTr="00116073">
        <w:tc>
          <w:tcPr>
            <w:tcW w:w="1853" w:type="dxa"/>
            <w:tcBorders>
              <w:top w:val="nil"/>
              <w:left w:val="nil"/>
              <w:bottom w:val="nil"/>
              <w:right w:val="nil"/>
            </w:tcBorders>
          </w:tcPr>
          <w:p w14:paraId="6BB6F24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78" w:type="dxa"/>
            <w:tcBorders>
              <w:top w:val="nil"/>
              <w:left w:val="nil"/>
              <w:bottom w:val="nil"/>
              <w:right w:val="nil"/>
            </w:tcBorders>
          </w:tcPr>
          <w:p w14:paraId="647892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009A736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404A03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72843A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71</w:t>
            </w:r>
            <w:r w:rsidRPr="004E7E5A">
              <w:rPr>
                <w:rFonts w:ascii="Times New Roman" w:hAnsi="Times New Roman"/>
                <w:color w:val="000000" w:themeColor="text1"/>
                <w:kern w:val="0"/>
                <w:sz w:val="24"/>
                <w:vertAlign w:val="superscript"/>
              </w:rPr>
              <w:t>**</w:t>
            </w:r>
          </w:p>
        </w:tc>
        <w:tc>
          <w:tcPr>
            <w:tcW w:w="266" w:type="dxa"/>
            <w:tcBorders>
              <w:top w:val="nil"/>
              <w:left w:val="nil"/>
              <w:bottom w:val="nil"/>
              <w:right w:val="nil"/>
            </w:tcBorders>
          </w:tcPr>
          <w:p w14:paraId="55D7D6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44137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top w:val="nil"/>
              <w:left w:val="nil"/>
              <w:bottom w:val="nil"/>
              <w:right w:val="nil"/>
            </w:tcBorders>
          </w:tcPr>
          <w:p w14:paraId="65037B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51B2B3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8FA86CB" w14:textId="77777777" w:rsidTr="00116073">
        <w:tc>
          <w:tcPr>
            <w:tcW w:w="1853" w:type="dxa"/>
            <w:tcBorders>
              <w:top w:val="nil"/>
              <w:left w:val="nil"/>
              <w:bottom w:val="nil"/>
              <w:right w:val="nil"/>
            </w:tcBorders>
          </w:tcPr>
          <w:p w14:paraId="18AC409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8" w:type="dxa"/>
            <w:tcBorders>
              <w:top w:val="nil"/>
              <w:left w:val="nil"/>
              <w:bottom w:val="nil"/>
              <w:right w:val="nil"/>
            </w:tcBorders>
          </w:tcPr>
          <w:p w14:paraId="2335AB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D0DC3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741F41E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6E2F641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3)</w:t>
            </w:r>
          </w:p>
        </w:tc>
        <w:tc>
          <w:tcPr>
            <w:tcW w:w="266" w:type="dxa"/>
            <w:tcBorders>
              <w:top w:val="nil"/>
              <w:left w:val="nil"/>
              <w:bottom w:val="nil"/>
              <w:right w:val="nil"/>
            </w:tcBorders>
          </w:tcPr>
          <w:p w14:paraId="2B1F192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631598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top w:val="nil"/>
              <w:left w:val="nil"/>
              <w:bottom w:val="nil"/>
              <w:right w:val="nil"/>
            </w:tcBorders>
          </w:tcPr>
          <w:p w14:paraId="4E99BF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7B4249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370420C" w14:textId="77777777" w:rsidTr="00116073">
        <w:tc>
          <w:tcPr>
            <w:tcW w:w="1853" w:type="dxa"/>
            <w:tcBorders>
              <w:top w:val="nil"/>
              <w:left w:val="nil"/>
              <w:bottom w:val="nil"/>
              <w:right w:val="nil"/>
            </w:tcBorders>
          </w:tcPr>
          <w:p w14:paraId="7E11DD6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78" w:type="dxa"/>
            <w:tcBorders>
              <w:top w:val="nil"/>
              <w:left w:val="nil"/>
              <w:bottom w:val="nil"/>
              <w:right w:val="nil"/>
            </w:tcBorders>
          </w:tcPr>
          <w:p w14:paraId="0E67B97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3C421C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4F3F31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465154B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top w:val="nil"/>
              <w:left w:val="nil"/>
              <w:bottom w:val="nil"/>
              <w:right w:val="nil"/>
            </w:tcBorders>
          </w:tcPr>
          <w:p w14:paraId="392BE2F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63AF32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804</w:t>
            </w:r>
            <w:r w:rsidRPr="004E7E5A">
              <w:rPr>
                <w:rFonts w:ascii="Times New Roman" w:hAnsi="Times New Roman"/>
                <w:color w:val="000000" w:themeColor="text1"/>
                <w:kern w:val="0"/>
                <w:sz w:val="24"/>
                <w:vertAlign w:val="superscript"/>
              </w:rPr>
              <w:t>**</w:t>
            </w:r>
          </w:p>
        </w:tc>
        <w:tc>
          <w:tcPr>
            <w:tcW w:w="250" w:type="dxa"/>
            <w:tcBorders>
              <w:top w:val="nil"/>
              <w:left w:val="nil"/>
              <w:bottom w:val="nil"/>
              <w:right w:val="nil"/>
            </w:tcBorders>
          </w:tcPr>
          <w:p w14:paraId="534107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00C151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67C0148E" w14:textId="77777777" w:rsidTr="00116073">
        <w:tc>
          <w:tcPr>
            <w:tcW w:w="1853" w:type="dxa"/>
            <w:tcBorders>
              <w:top w:val="nil"/>
              <w:left w:val="nil"/>
              <w:bottom w:val="nil"/>
              <w:right w:val="nil"/>
            </w:tcBorders>
          </w:tcPr>
          <w:p w14:paraId="54A2772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8" w:type="dxa"/>
            <w:tcBorders>
              <w:top w:val="nil"/>
              <w:left w:val="nil"/>
              <w:bottom w:val="nil"/>
              <w:right w:val="nil"/>
            </w:tcBorders>
          </w:tcPr>
          <w:p w14:paraId="77C168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1D58B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086693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623F794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top w:val="nil"/>
              <w:left w:val="nil"/>
              <w:bottom w:val="nil"/>
              <w:right w:val="nil"/>
            </w:tcBorders>
          </w:tcPr>
          <w:p w14:paraId="381D7A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DF27B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5)</w:t>
            </w:r>
          </w:p>
        </w:tc>
        <w:tc>
          <w:tcPr>
            <w:tcW w:w="250" w:type="dxa"/>
            <w:tcBorders>
              <w:top w:val="nil"/>
              <w:left w:val="nil"/>
              <w:bottom w:val="nil"/>
              <w:right w:val="nil"/>
            </w:tcBorders>
          </w:tcPr>
          <w:p w14:paraId="3A66FA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1BB772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8CFC393" w14:textId="77777777" w:rsidTr="00116073">
        <w:tc>
          <w:tcPr>
            <w:tcW w:w="1853" w:type="dxa"/>
            <w:tcBorders>
              <w:top w:val="nil"/>
              <w:left w:val="nil"/>
              <w:bottom w:val="nil"/>
              <w:right w:val="nil"/>
            </w:tcBorders>
          </w:tcPr>
          <w:p w14:paraId="4EE1897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78" w:type="dxa"/>
            <w:tcBorders>
              <w:top w:val="nil"/>
              <w:left w:val="nil"/>
              <w:bottom w:val="nil"/>
              <w:right w:val="nil"/>
            </w:tcBorders>
          </w:tcPr>
          <w:p w14:paraId="3D637A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2C4E9DD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5F0B104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467BA02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top w:val="nil"/>
              <w:left w:val="nil"/>
              <w:bottom w:val="nil"/>
              <w:right w:val="nil"/>
            </w:tcBorders>
          </w:tcPr>
          <w:p w14:paraId="0FBC9C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1DC8A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top w:val="nil"/>
              <w:left w:val="nil"/>
              <w:bottom w:val="nil"/>
              <w:right w:val="nil"/>
            </w:tcBorders>
          </w:tcPr>
          <w:p w14:paraId="14AE0A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73D04A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740</w:t>
            </w:r>
            <w:r w:rsidRPr="004E7E5A">
              <w:rPr>
                <w:rFonts w:ascii="Times New Roman" w:hAnsi="Times New Roman"/>
                <w:color w:val="000000" w:themeColor="text1"/>
                <w:kern w:val="0"/>
                <w:sz w:val="24"/>
                <w:vertAlign w:val="superscript"/>
              </w:rPr>
              <w:t>**</w:t>
            </w:r>
          </w:p>
        </w:tc>
      </w:tr>
      <w:tr w:rsidR="001E3466" w:rsidRPr="004E7E5A" w14:paraId="3838F5AC" w14:textId="77777777" w:rsidTr="00116073">
        <w:tc>
          <w:tcPr>
            <w:tcW w:w="1853" w:type="dxa"/>
            <w:tcBorders>
              <w:top w:val="nil"/>
              <w:left w:val="nil"/>
              <w:bottom w:val="nil"/>
              <w:right w:val="nil"/>
            </w:tcBorders>
          </w:tcPr>
          <w:p w14:paraId="758E979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278" w:type="dxa"/>
            <w:tcBorders>
              <w:top w:val="nil"/>
              <w:left w:val="nil"/>
              <w:bottom w:val="nil"/>
              <w:right w:val="nil"/>
            </w:tcBorders>
          </w:tcPr>
          <w:p w14:paraId="7A59AC9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5D3EA3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78" w:type="dxa"/>
            <w:tcBorders>
              <w:top w:val="nil"/>
              <w:left w:val="nil"/>
              <w:bottom w:val="nil"/>
              <w:right w:val="nil"/>
            </w:tcBorders>
          </w:tcPr>
          <w:p w14:paraId="470E6C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0F5A92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66" w:type="dxa"/>
            <w:tcBorders>
              <w:top w:val="nil"/>
              <w:left w:val="nil"/>
              <w:bottom w:val="nil"/>
              <w:right w:val="nil"/>
            </w:tcBorders>
          </w:tcPr>
          <w:p w14:paraId="20A3257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nil"/>
              <w:right w:val="nil"/>
            </w:tcBorders>
          </w:tcPr>
          <w:p w14:paraId="2DE221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250" w:type="dxa"/>
            <w:tcBorders>
              <w:top w:val="nil"/>
              <w:left w:val="nil"/>
              <w:bottom w:val="nil"/>
              <w:right w:val="nil"/>
            </w:tcBorders>
          </w:tcPr>
          <w:p w14:paraId="573B47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nil"/>
              <w:right w:val="nil"/>
            </w:tcBorders>
          </w:tcPr>
          <w:p w14:paraId="182756C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8)</w:t>
            </w:r>
          </w:p>
        </w:tc>
      </w:tr>
      <w:tr w:rsidR="001E3466" w:rsidRPr="004E7E5A" w14:paraId="3F167E09" w14:textId="77777777" w:rsidTr="00116073">
        <w:tc>
          <w:tcPr>
            <w:tcW w:w="1853" w:type="dxa"/>
            <w:tcBorders>
              <w:top w:val="nil"/>
              <w:left w:val="nil"/>
              <w:right w:val="nil"/>
            </w:tcBorders>
          </w:tcPr>
          <w:p w14:paraId="7C35981B"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78" w:type="dxa"/>
            <w:tcBorders>
              <w:top w:val="nil"/>
              <w:left w:val="nil"/>
              <w:right w:val="nil"/>
            </w:tcBorders>
          </w:tcPr>
          <w:p w14:paraId="2F192E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74229D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278" w:type="dxa"/>
            <w:tcBorders>
              <w:top w:val="nil"/>
              <w:left w:val="nil"/>
              <w:right w:val="nil"/>
            </w:tcBorders>
          </w:tcPr>
          <w:p w14:paraId="6F0391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76E458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266" w:type="dxa"/>
            <w:tcBorders>
              <w:top w:val="nil"/>
              <w:left w:val="nil"/>
              <w:right w:val="nil"/>
            </w:tcBorders>
          </w:tcPr>
          <w:p w14:paraId="31152D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147A717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250" w:type="dxa"/>
            <w:tcBorders>
              <w:top w:val="nil"/>
              <w:left w:val="nil"/>
              <w:right w:val="nil"/>
            </w:tcBorders>
          </w:tcPr>
          <w:p w14:paraId="385F1DB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right w:val="nil"/>
            </w:tcBorders>
          </w:tcPr>
          <w:p w14:paraId="3405017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r>
      <w:tr w:rsidR="001E3466" w:rsidRPr="004E7E5A" w14:paraId="1AE72690" w14:textId="77777777" w:rsidTr="00116073">
        <w:tc>
          <w:tcPr>
            <w:tcW w:w="1853" w:type="dxa"/>
            <w:tcBorders>
              <w:top w:val="nil"/>
              <w:left w:val="nil"/>
              <w:right w:val="nil"/>
            </w:tcBorders>
          </w:tcPr>
          <w:p w14:paraId="5CEDFB81"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78" w:type="dxa"/>
            <w:tcBorders>
              <w:top w:val="nil"/>
              <w:left w:val="nil"/>
              <w:right w:val="nil"/>
            </w:tcBorders>
          </w:tcPr>
          <w:p w14:paraId="30D674B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2E480C5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8" w:type="dxa"/>
            <w:tcBorders>
              <w:top w:val="nil"/>
              <w:left w:val="nil"/>
              <w:right w:val="nil"/>
            </w:tcBorders>
          </w:tcPr>
          <w:p w14:paraId="1D0EFF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6371DE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6" w:type="dxa"/>
            <w:tcBorders>
              <w:top w:val="nil"/>
              <w:left w:val="nil"/>
              <w:right w:val="nil"/>
            </w:tcBorders>
          </w:tcPr>
          <w:p w14:paraId="226C80E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379B20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0" w:type="dxa"/>
            <w:tcBorders>
              <w:top w:val="nil"/>
              <w:left w:val="nil"/>
              <w:right w:val="nil"/>
            </w:tcBorders>
          </w:tcPr>
          <w:p w14:paraId="554ADE3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right w:val="nil"/>
            </w:tcBorders>
          </w:tcPr>
          <w:p w14:paraId="343CC8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3ECDF412" w14:textId="77777777" w:rsidTr="00116073">
        <w:tc>
          <w:tcPr>
            <w:tcW w:w="1853" w:type="dxa"/>
            <w:tcBorders>
              <w:top w:val="nil"/>
              <w:left w:val="nil"/>
              <w:right w:val="nil"/>
            </w:tcBorders>
          </w:tcPr>
          <w:p w14:paraId="30BF2B85"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278" w:type="dxa"/>
            <w:tcBorders>
              <w:top w:val="nil"/>
              <w:left w:val="nil"/>
              <w:right w:val="nil"/>
            </w:tcBorders>
          </w:tcPr>
          <w:p w14:paraId="30F5528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4E6CBE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78" w:type="dxa"/>
            <w:tcBorders>
              <w:top w:val="nil"/>
              <w:left w:val="nil"/>
              <w:right w:val="nil"/>
            </w:tcBorders>
          </w:tcPr>
          <w:p w14:paraId="3CDF53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5E8D57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66" w:type="dxa"/>
            <w:tcBorders>
              <w:top w:val="nil"/>
              <w:left w:val="nil"/>
              <w:right w:val="nil"/>
            </w:tcBorders>
          </w:tcPr>
          <w:p w14:paraId="6F6743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right w:val="nil"/>
            </w:tcBorders>
          </w:tcPr>
          <w:p w14:paraId="67A3F5C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50" w:type="dxa"/>
            <w:tcBorders>
              <w:top w:val="nil"/>
              <w:left w:val="nil"/>
              <w:right w:val="nil"/>
            </w:tcBorders>
          </w:tcPr>
          <w:p w14:paraId="181830C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right w:val="nil"/>
            </w:tcBorders>
          </w:tcPr>
          <w:p w14:paraId="731319B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781C477A" w14:textId="77777777" w:rsidTr="00116073">
        <w:tc>
          <w:tcPr>
            <w:tcW w:w="1853" w:type="dxa"/>
            <w:tcBorders>
              <w:left w:val="nil"/>
              <w:right w:val="nil"/>
            </w:tcBorders>
          </w:tcPr>
          <w:p w14:paraId="7E191CB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78" w:type="dxa"/>
            <w:tcBorders>
              <w:left w:val="nil"/>
              <w:right w:val="nil"/>
            </w:tcBorders>
          </w:tcPr>
          <w:p w14:paraId="2470ACC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left w:val="nil"/>
              <w:right w:val="nil"/>
            </w:tcBorders>
          </w:tcPr>
          <w:p w14:paraId="11A1C6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29</w:t>
            </w:r>
          </w:p>
        </w:tc>
        <w:tc>
          <w:tcPr>
            <w:tcW w:w="278" w:type="dxa"/>
            <w:tcBorders>
              <w:left w:val="nil"/>
              <w:right w:val="nil"/>
            </w:tcBorders>
          </w:tcPr>
          <w:p w14:paraId="064FE0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left w:val="nil"/>
              <w:right w:val="nil"/>
            </w:tcBorders>
          </w:tcPr>
          <w:p w14:paraId="415F6A3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29</w:t>
            </w:r>
          </w:p>
        </w:tc>
        <w:tc>
          <w:tcPr>
            <w:tcW w:w="266" w:type="dxa"/>
            <w:tcBorders>
              <w:left w:val="nil"/>
              <w:right w:val="nil"/>
            </w:tcBorders>
          </w:tcPr>
          <w:p w14:paraId="047A81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left w:val="nil"/>
              <w:right w:val="nil"/>
            </w:tcBorders>
          </w:tcPr>
          <w:p w14:paraId="6ABFE9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29</w:t>
            </w:r>
          </w:p>
        </w:tc>
        <w:tc>
          <w:tcPr>
            <w:tcW w:w="250" w:type="dxa"/>
            <w:tcBorders>
              <w:left w:val="nil"/>
              <w:right w:val="nil"/>
            </w:tcBorders>
          </w:tcPr>
          <w:p w14:paraId="5F641A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left w:val="nil"/>
              <w:right w:val="nil"/>
            </w:tcBorders>
          </w:tcPr>
          <w:p w14:paraId="1E59DA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29</w:t>
            </w:r>
          </w:p>
        </w:tc>
      </w:tr>
      <w:tr w:rsidR="001E3466" w:rsidRPr="004E7E5A" w14:paraId="089B3C47" w14:textId="77777777" w:rsidTr="00116073">
        <w:tc>
          <w:tcPr>
            <w:tcW w:w="1853" w:type="dxa"/>
            <w:tcBorders>
              <w:top w:val="nil"/>
              <w:left w:val="nil"/>
              <w:bottom w:val="single" w:sz="4" w:space="0" w:color="auto"/>
              <w:right w:val="nil"/>
            </w:tcBorders>
          </w:tcPr>
          <w:p w14:paraId="6FEF1E03"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278" w:type="dxa"/>
            <w:tcBorders>
              <w:top w:val="nil"/>
              <w:left w:val="nil"/>
              <w:bottom w:val="single" w:sz="4" w:space="0" w:color="auto"/>
              <w:right w:val="nil"/>
            </w:tcBorders>
          </w:tcPr>
          <w:p w14:paraId="435F3B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single" w:sz="4" w:space="0" w:color="auto"/>
              <w:right w:val="nil"/>
            </w:tcBorders>
          </w:tcPr>
          <w:p w14:paraId="377397B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55.769</w:t>
            </w:r>
          </w:p>
        </w:tc>
        <w:tc>
          <w:tcPr>
            <w:tcW w:w="278" w:type="dxa"/>
            <w:tcBorders>
              <w:top w:val="nil"/>
              <w:left w:val="nil"/>
              <w:bottom w:val="single" w:sz="4" w:space="0" w:color="auto"/>
              <w:right w:val="nil"/>
            </w:tcBorders>
          </w:tcPr>
          <w:p w14:paraId="689073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single" w:sz="4" w:space="0" w:color="auto"/>
              <w:right w:val="nil"/>
            </w:tcBorders>
          </w:tcPr>
          <w:p w14:paraId="08A6AAD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85.349</w:t>
            </w:r>
          </w:p>
        </w:tc>
        <w:tc>
          <w:tcPr>
            <w:tcW w:w="266" w:type="dxa"/>
            <w:tcBorders>
              <w:top w:val="nil"/>
              <w:left w:val="nil"/>
              <w:bottom w:val="single" w:sz="4" w:space="0" w:color="auto"/>
              <w:right w:val="nil"/>
            </w:tcBorders>
          </w:tcPr>
          <w:p w14:paraId="7CF52E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0" w:type="dxa"/>
            <w:tcBorders>
              <w:top w:val="nil"/>
              <w:left w:val="nil"/>
              <w:bottom w:val="single" w:sz="4" w:space="0" w:color="auto"/>
              <w:right w:val="nil"/>
            </w:tcBorders>
          </w:tcPr>
          <w:p w14:paraId="6507003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593.865</w:t>
            </w:r>
          </w:p>
        </w:tc>
        <w:tc>
          <w:tcPr>
            <w:tcW w:w="250" w:type="dxa"/>
            <w:tcBorders>
              <w:top w:val="nil"/>
              <w:left w:val="nil"/>
              <w:bottom w:val="single" w:sz="4" w:space="0" w:color="auto"/>
              <w:right w:val="nil"/>
            </w:tcBorders>
          </w:tcPr>
          <w:p w14:paraId="58A0B5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1591" w:type="dxa"/>
            <w:tcBorders>
              <w:top w:val="nil"/>
              <w:left w:val="nil"/>
              <w:bottom w:val="single" w:sz="4" w:space="0" w:color="auto"/>
              <w:right w:val="nil"/>
            </w:tcBorders>
          </w:tcPr>
          <w:p w14:paraId="286A14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610.195</w:t>
            </w:r>
          </w:p>
        </w:tc>
      </w:tr>
    </w:tbl>
    <w:p w14:paraId="46642E22"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second stage of a two-stage least squares (2SLS) model based on Equation (1) to test </w:t>
      </w:r>
      <w:r w:rsidRPr="004E7E5A">
        <w:rPr>
          <w:rFonts w:cs="Times New Roman"/>
          <w:szCs w:val="24"/>
        </w:rPr>
        <w:t>the effect of</w:t>
      </w:r>
      <w:r w:rsidRPr="004E7E5A">
        <w:rPr>
          <w:rStyle w:val="fontstyle01"/>
          <w:rFonts w:ascii="Times New Roman" w:hAnsi="Times New Roman" w:cs="Times New Roman" w:hint="default"/>
          <w:color w:val="000000" w:themeColor="text1"/>
          <w:sz w:val="24"/>
          <w:szCs w:val="24"/>
        </w:rPr>
        <w:t xml:space="preserve"> political connections on the relationship between directors’ network and CSR disclosure quality. We rerun regression equation (1) excluding the 2957 observations that directors, supervisors, and senior executives are politically connected. 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other variables are provided in Appendix A.</w:t>
      </w:r>
    </w:p>
    <w:p w14:paraId="0C4AACFD"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27DB2933"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1DC8415A"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267FD989"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11C92D52"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6DDC6061"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3A6A4EEB"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pPr>
    </w:p>
    <w:p w14:paraId="1B625395"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sectPr w:rsidR="00A53CFE" w:rsidRPr="004E7E5A" w:rsidSect="008F110D">
          <w:pgSz w:w="11906" w:h="16838"/>
          <w:pgMar w:top="1701" w:right="1418" w:bottom="1361" w:left="1418" w:header="1134" w:footer="1134" w:gutter="0"/>
          <w:cols w:space="425"/>
          <w:docGrid w:type="lines" w:linePitch="312"/>
        </w:sectPr>
      </w:pPr>
    </w:p>
    <w:p w14:paraId="262D362D" w14:textId="75F2342C"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lastRenderedPageBreak/>
        <w:t>Table 1</w:t>
      </w:r>
      <w:r w:rsidR="0071114F" w:rsidRPr="004E7E5A">
        <w:rPr>
          <w:rFonts w:ascii="Times New Roman" w:eastAsia="宋体" w:hAnsi="Times New Roman"/>
          <w:b/>
          <w:bCs/>
          <w:color w:val="000000" w:themeColor="text1"/>
          <w:sz w:val="24"/>
          <w:szCs w:val="24"/>
        </w:rPr>
        <w:t>3</w:t>
      </w:r>
    </w:p>
    <w:p w14:paraId="2F8414EB" w14:textId="77777777" w:rsidR="00A53CFE" w:rsidRPr="004E7E5A" w:rsidRDefault="00A53CFE" w:rsidP="00A53CFE">
      <w:pPr>
        <w:autoSpaceDE w:val="0"/>
        <w:autoSpaceDN w:val="0"/>
        <w:adjustRightInd w:val="0"/>
        <w:spacing w:afterLines="100" w:after="312"/>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Second-Stage Regressions of 2SLS Model for Testing the Influence of CEO Duality Structure</w:t>
      </w:r>
    </w:p>
    <w:tbl>
      <w:tblPr>
        <w:tblW w:w="5000" w:type="pct"/>
        <w:tblLook w:val="0000" w:firstRow="0" w:lastRow="0" w:firstColumn="0" w:lastColumn="0" w:noHBand="0" w:noVBand="0"/>
      </w:tblPr>
      <w:tblGrid>
        <w:gridCol w:w="1823"/>
        <w:gridCol w:w="234"/>
        <w:gridCol w:w="1270"/>
        <w:gridCol w:w="237"/>
        <w:gridCol w:w="1270"/>
        <w:gridCol w:w="237"/>
        <w:gridCol w:w="1270"/>
        <w:gridCol w:w="240"/>
        <w:gridCol w:w="1270"/>
        <w:gridCol w:w="240"/>
        <w:gridCol w:w="1237"/>
        <w:gridCol w:w="240"/>
        <w:gridCol w:w="1237"/>
        <w:gridCol w:w="240"/>
        <w:gridCol w:w="1237"/>
        <w:gridCol w:w="240"/>
        <w:gridCol w:w="1254"/>
      </w:tblGrid>
      <w:tr w:rsidR="001E3466" w:rsidRPr="004E7E5A" w14:paraId="7C1F33EB" w14:textId="77777777" w:rsidTr="00116073">
        <w:tc>
          <w:tcPr>
            <w:tcW w:w="662" w:type="pct"/>
            <w:tcBorders>
              <w:top w:val="single" w:sz="4" w:space="0" w:color="auto"/>
              <w:left w:val="nil"/>
              <w:right w:val="nil"/>
            </w:tcBorders>
          </w:tcPr>
          <w:p w14:paraId="79235A87"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p>
        </w:tc>
        <w:tc>
          <w:tcPr>
            <w:tcW w:w="2275" w:type="pct"/>
            <w:gridSpan w:val="9"/>
            <w:tcBorders>
              <w:top w:val="single" w:sz="4" w:space="0" w:color="auto"/>
              <w:left w:val="nil"/>
              <w:right w:val="nil"/>
            </w:tcBorders>
          </w:tcPr>
          <w:p w14:paraId="5C54E11B" w14:textId="77777777" w:rsidR="00A53CFE" w:rsidRPr="004E7E5A" w:rsidRDefault="00A53CFE" w:rsidP="00116073">
            <w:pPr>
              <w:autoSpaceDE w:val="0"/>
              <w:autoSpaceDN w:val="0"/>
              <w:adjustRightInd w:val="0"/>
              <w:jc w:val="center"/>
              <w:rPr>
                <w:rFonts w:ascii="Times New Roman" w:eastAsia="宋体" w:hAnsi="Times New Roman"/>
                <w:b/>
                <w:bCs/>
                <w:color w:val="000000" w:themeColor="text1"/>
                <w:kern w:val="0"/>
                <w:sz w:val="24"/>
                <w:szCs w:val="24"/>
              </w:rPr>
            </w:pPr>
            <w:r w:rsidRPr="004E7E5A">
              <w:rPr>
                <w:rFonts w:ascii="Times New Roman" w:eastAsia="宋体" w:hAnsi="Times New Roman"/>
                <w:b/>
                <w:bCs/>
                <w:color w:val="000000" w:themeColor="text1"/>
                <w:sz w:val="24"/>
                <w:szCs w:val="24"/>
              </w:rPr>
              <w:t>Non-CEO Duality</w:t>
            </w:r>
          </w:p>
        </w:tc>
        <w:tc>
          <w:tcPr>
            <w:tcW w:w="2063" w:type="pct"/>
            <w:gridSpan w:val="7"/>
            <w:tcBorders>
              <w:top w:val="single" w:sz="4" w:space="0" w:color="auto"/>
              <w:left w:val="nil"/>
            </w:tcBorders>
          </w:tcPr>
          <w:p w14:paraId="3F4CB096" w14:textId="77777777" w:rsidR="00A53CFE" w:rsidRPr="004E7E5A" w:rsidRDefault="00A53CFE" w:rsidP="00116073">
            <w:pPr>
              <w:autoSpaceDE w:val="0"/>
              <w:autoSpaceDN w:val="0"/>
              <w:adjustRightInd w:val="0"/>
              <w:jc w:val="center"/>
              <w:rPr>
                <w:rFonts w:ascii="Times New Roman" w:eastAsia="宋体" w:hAnsi="Times New Roman"/>
                <w:b/>
                <w:bCs/>
                <w:color w:val="000000" w:themeColor="text1"/>
                <w:kern w:val="0"/>
                <w:sz w:val="24"/>
                <w:szCs w:val="24"/>
              </w:rPr>
            </w:pPr>
            <w:r w:rsidRPr="004E7E5A">
              <w:rPr>
                <w:rFonts w:ascii="Times New Roman" w:eastAsia="宋体" w:hAnsi="Times New Roman"/>
                <w:b/>
                <w:bCs/>
                <w:color w:val="000000" w:themeColor="text1"/>
                <w:sz w:val="24"/>
                <w:szCs w:val="24"/>
              </w:rPr>
              <w:t>CEO Duality</w:t>
            </w:r>
          </w:p>
        </w:tc>
      </w:tr>
      <w:tr w:rsidR="001E3466" w:rsidRPr="004E7E5A" w14:paraId="70300BE0" w14:textId="77777777" w:rsidTr="00116073">
        <w:tc>
          <w:tcPr>
            <w:tcW w:w="662" w:type="pct"/>
            <w:tcBorders>
              <w:top w:val="nil"/>
              <w:left w:val="nil"/>
              <w:bottom w:val="single" w:sz="4" w:space="0" w:color="auto"/>
              <w:right w:val="nil"/>
            </w:tcBorders>
          </w:tcPr>
          <w:p w14:paraId="5417BEDF" w14:textId="77777777" w:rsidR="00A53CFE" w:rsidRPr="004E7E5A" w:rsidRDefault="00A53CFE" w:rsidP="0011607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85" w:type="pct"/>
            <w:tcBorders>
              <w:left w:val="nil"/>
              <w:right w:val="nil"/>
            </w:tcBorders>
          </w:tcPr>
          <w:p w14:paraId="2E025EA2"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61" w:type="pct"/>
            <w:tcBorders>
              <w:top w:val="single" w:sz="4" w:space="0" w:color="auto"/>
              <w:left w:val="nil"/>
              <w:bottom w:val="single" w:sz="4" w:space="0" w:color="auto"/>
              <w:right w:val="nil"/>
            </w:tcBorders>
          </w:tcPr>
          <w:p w14:paraId="2BF53CBA"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86" w:type="pct"/>
            <w:tcBorders>
              <w:top w:val="single" w:sz="4" w:space="0" w:color="auto"/>
              <w:left w:val="nil"/>
              <w:right w:val="nil"/>
            </w:tcBorders>
          </w:tcPr>
          <w:p w14:paraId="7A27772B"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61" w:type="pct"/>
            <w:tcBorders>
              <w:top w:val="single" w:sz="4" w:space="0" w:color="auto"/>
              <w:left w:val="nil"/>
              <w:bottom w:val="single" w:sz="4" w:space="0" w:color="auto"/>
              <w:right w:val="nil"/>
            </w:tcBorders>
          </w:tcPr>
          <w:p w14:paraId="5713B763"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86" w:type="pct"/>
            <w:tcBorders>
              <w:top w:val="single" w:sz="4" w:space="0" w:color="auto"/>
              <w:left w:val="nil"/>
              <w:right w:val="nil"/>
            </w:tcBorders>
          </w:tcPr>
          <w:p w14:paraId="2A6F3A1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61" w:type="pct"/>
            <w:tcBorders>
              <w:top w:val="single" w:sz="4" w:space="0" w:color="auto"/>
              <w:left w:val="nil"/>
              <w:bottom w:val="single" w:sz="4" w:space="0" w:color="auto"/>
              <w:right w:val="nil"/>
            </w:tcBorders>
          </w:tcPr>
          <w:p w14:paraId="0814582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87" w:type="pct"/>
            <w:tcBorders>
              <w:top w:val="single" w:sz="4" w:space="0" w:color="auto"/>
              <w:left w:val="nil"/>
              <w:right w:val="nil"/>
            </w:tcBorders>
          </w:tcPr>
          <w:p w14:paraId="0F85A05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61" w:type="pct"/>
            <w:tcBorders>
              <w:top w:val="single" w:sz="4" w:space="0" w:color="auto"/>
              <w:left w:val="nil"/>
              <w:bottom w:val="single" w:sz="4" w:space="0" w:color="auto"/>
              <w:right w:val="nil"/>
            </w:tcBorders>
          </w:tcPr>
          <w:p w14:paraId="1463EAF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c>
          <w:tcPr>
            <w:tcW w:w="87" w:type="pct"/>
            <w:tcBorders>
              <w:left w:val="nil"/>
              <w:right w:val="nil"/>
            </w:tcBorders>
          </w:tcPr>
          <w:p w14:paraId="583AC227"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49" w:type="pct"/>
            <w:tcBorders>
              <w:top w:val="single" w:sz="4" w:space="0" w:color="auto"/>
              <w:left w:val="nil"/>
              <w:bottom w:val="single" w:sz="4" w:space="0" w:color="auto"/>
              <w:right w:val="nil"/>
            </w:tcBorders>
          </w:tcPr>
          <w:p w14:paraId="61372EA1"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5)</w:t>
            </w:r>
          </w:p>
        </w:tc>
        <w:tc>
          <w:tcPr>
            <w:tcW w:w="87" w:type="pct"/>
            <w:tcBorders>
              <w:top w:val="single" w:sz="4" w:space="0" w:color="auto"/>
              <w:left w:val="nil"/>
              <w:right w:val="nil"/>
            </w:tcBorders>
          </w:tcPr>
          <w:p w14:paraId="1D04B5E0"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49" w:type="pct"/>
            <w:tcBorders>
              <w:top w:val="single" w:sz="4" w:space="0" w:color="auto"/>
              <w:left w:val="nil"/>
              <w:bottom w:val="single" w:sz="4" w:space="0" w:color="auto"/>
              <w:right w:val="nil"/>
            </w:tcBorders>
          </w:tcPr>
          <w:p w14:paraId="58C20E9E"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6)</w:t>
            </w:r>
          </w:p>
        </w:tc>
        <w:tc>
          <w:tcPr>
            <w:tcW w:w="87" w:type="pct"/>
            <w:tcBorders>
              <w:top w:val="single" w:sz="4" w:space="0" w:color="auto"/>
              <w:left w:val="nil"/>
              <w:right w:val="nil"/>
            </w:tcBorders>
          </w:tcPr>
          <w:p w14:paraId="27B79EBD"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49" w:type="pct"/>
            <w:tcBorders>
              <w:top w:val="single" w:sz="4" w:space="0" w:color="auto"/>
              <w:left w:val="nil"/>
              <w:bottom w:val="single" w:sz="4" w:space="0" w:color="auto"/>
              <w:right w:val="nil"/>
            </w:tcBorders>
          </w:tcPr>
          <w:p w14:paraId="4A517C3F"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7)</w:t>
            </w:r>
          </w:p>
        </w:tc>
        <w:tc>
          <w:tcPr>
            <w:tcW w:w="87" w:type="pct"/>
            <w:tcBorders>
              <w:top w:val="single" w:sz="4" w:space="0" w:color="auto"/>
              <w:left w:val="nil"/>
              <w:right w:val="nil"/>
            </w:tcBorders>
          </w:tcPr>
          <w:p w14:paraId="33185095"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p>
        </w:tc>
        <w:tc>
          <w:tcPr>
            <w:tcW w:w="455" w:type="pct"/>
            <w:tcBorders>
              <w:top w:val="single" w:sz="4" w:space="0" w:color="auto"/>
              <w:left w:val="nil"/>
              <w:bottom w:val="single" w:sz="4" w:space="0" w:color="auto"/>
              <w:right w:val="nil"/>
            </w:tcBorders>
          </w:tcPr>
          <w:p w14:paraId="46D839D9" w14:textId="77777777" w:rsidR="00A53CFE" w:rsidRPr="004E7E5A" w:rsidRDefault="00A53CFE" w:rsidP="0011607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8)</w:t>
            </w:r>
          </w:p>
        </w:tc>
      </w:tr>
      <w:tr w:rsidR="001E3466" w:rsidRPr="004E7E5A" w14:paraId="219D55F5" w14:textId="77777777" w:rsidTr="00116073">
        <w:tc>
          <w:tcPr>
            <w:tcW w:w="662" w:type="pct"/>
            <w:tcBorders>
              <w:left w:val="nil"/>
              <w:bottom w:val="nil"/>
              <w:right w:val="nil"/>
            </w:tcBorders>
          </w:tcPr>
          <w:p w14:paraId="7E448C9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rPr>
              <w:t>Score_max</w:t>
            </w:r>
            <w:proofErr w:type="spellEnd"/>
          </w:p>
        </w:tc>
        <w:tc>
          <w:tcPr>
            <w:tcW w:w="85" w:type="pct"/>
            <w:tcBorders>
              <w:left w:val="nil"/>
              <w:bottom w:val="nil"/>
              <w:right w:val="nil"/>
            </w:tcBorders>
          </w:tcPr>
          <w:p w14:paraId="26D2F6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left w:val="nil"/>
              <w:bottom w:val="nil"/>
              <w:right w:val="nil"/>
            </w:tcBorders>
          </w:tcPr>
          <w:p w14:paraId="064528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401</w:t>
            </w:r>
            <w:r w:rsidRPr="004E7E5A">
              <w:rPr>
                <w:rFonts w:ascii="Times New Roman" w:hAnsi="Times New Roman"/>
                <w:color w:val="000000" w:themeColor="text1"/>
                <w:kern w:val="0"/>
                <w:sz w:val="24"/>
                <w:vertAlign w:val="superscript"/>
              </w:rPr>
              <w:t>**</w:t>
            </w:r>
          </w:p>
        </w:tc>
        <w:tc>
          <w:tcPr>
            <w:tcW w:w="86" w:type="pct"/>
            <w:tcBorders>
              <w:left w:val="nil"/>
              <w:bottom w:val="nil"/>
              <w:right w:val="nil"/>
            </w:tcBorders>
          </w:tcPr>
          <w:p w14:paraId="2636C76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left w:val="nil"/>
              <w:bottom w:val="nil"/>
              <w:right w:val="nil"/>
            </w:tcBorders>
          </w:tcPr>
          <w:p w14:paraId="1E8C574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left w:val="nil"/>
              <w:bottom w:val="nil"/>
              <w:right w:val="nil"/>
            </w:tcBorders>
          </w:tcPr>
          <w:p w14:paraId="08FCA2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left w:val="nil"/>
              <w:bottom w:val="nil"/>
              <w:right w:val="nil"/>
            </w:tcBorders>
          </w:tcPr>
          <w:p w14:paraId="5F02FBB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left w:val="nil"/>
              <w:bottom w:val="nil"/>
              <w:right w:val="nil"/>
            </w:tcBorders>
          </w:tcPr>
          <w:p w14:paraId="107EAB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left w:val="nil"/>
              <w:bottom w:val="nil"/>
              <w:right w:val="nil"/>
            </w:tcBorders>
          </w:tcPr>
          <w:p w14:paraId="6693183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left w:val="nil"/>
              <w:bottom w:val="nil"/>
              <w:right w:val="nil"/>
            </w:tcBorders>
          </w:tcPr>
          <w:p w14:paraId="3414F04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left w:val="nil"/>
              <w:bottom w:val="nil"/>
              <w:right w:val="nil"/>
            </w:tcBorders>
          </w:tcPr>
          <w:p w14:paraId="225224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472</w:t>
            </w:r>
            <w:r w:rsidRPr="004E7E5A">
              <w:rPr>
                <w:rFonts w:ascii="Times New Roman" w:hAnsi="Times New Roman"/>
                <w:color w:val="000000" w:themeColor="text1"/>
                <w:kern w:val="0"/>
                <w:sz w:val="24"/>
                <w:vertAlign w:val="superscript"/>
              </w:rPr>
              <w:t>*</w:t>
            </w:r>
          </w:p>
        </w:tc>
        <w:tc>
          <w:tcPr>
            <w:tcW w:w="87" w:type="pct"/>
            <w:tcBorders>
              <w:left w:val="nil"/>
              <w:bottom w:val="nil"/>
              <w:right w:val="nil"/>
            </w:tcBorders>
          </w:tcPr>
          <w:p w14:paraId="4460DD6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left w:val="nil"/>
              <w:bottom w:val="nil"/>
              <w:right w:val="nil"/>
            </w:tcBorders>
          </w:tcPr>
          <w:p w14:paraId="531B02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left w:val="nil"/>
              <w:bottom w:val="nil"/>
              <w:right w:val="nil"/>
            </w:tcBorders>
          </w:tcPr>
          <w:p w14:paraId="4E3BBDE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left w:val="nil"/>
              <w:bottom w:val="nil"/>
              <w:right w:val="nil"/>
            </w:tcBorders>
          </w:tcPr>
          <w:p w14:paraId="64F1BCE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left w:val="nil"/>
              <w:bottom w:val="nil"/>
              <w:right w:val="nil"/>
            </w:tcBorders>
          </w:tcPr>
          <w:p w14:paraId="28E8F6A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single" w:sz="4" w:space="0" w:color="auto"/>
              <w:left w:val="nil"/>
              <w:bottom w:val="nil"/>
              <w:right w:val="nil"/>
            </w:tcBorders>
          </w:tcPr>
          <w:p w14:paraId="0C4A835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81FC2E7" w14:textId="77777777" w:rsidTr="00116073">
        <w:tc>
          <w:tcPr>
            <w:tcW w:w="662" w:type="pct"/>
            <w:tcBorders>
              <w:top w:val="nil"/>
              <w:left w:val="nil"/>
              <w:bottom w:val="nil"/>
              <w:right w:val="nil"/>
            </w:tcBorders>
          </w:tcPr>
          <w:p w14:paraId="2BF7581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85" w:type="pct"/>
            <w:tcBorders>
              <w:top w:val="nil"/>
              <w:left w:val="nil"/>
              <w:bottom w:val="nil"/>
              <w:right w:val="nil"/>
            </w:tcBorders>
          </w:tcPr>
          <w:p w14:paraId="4AFA69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03B31D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54)</w:t>
            </w:r>
          </w:p>
        </w:tc>
        <w:tc>
          <w:tcPr>
            <w:tcW w:w="86" w:type="pct"/>
            <w:tcBorders>
              <w:top w:val="nil"/>
              <w:left w:val="nil"/>
              <w:bottom w:val="nil"/>
              <w:right w:val="nil"/>
            </w:tcBorders>
          </w:tcPr>
          <w:p w14:paraId="096F6F1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1304C11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3871122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64D2713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784DCE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5BFAD2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407667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nil"/>
              <w:right w:val="nil"/>
            </w:tcBorders>
          </w:tcPr>
          <w:p w14:paraId="19744A3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76)</w:t>
            </w:r>
          </w:p>
        </w:tc>
        <w:tc>
          <w:tcPr>
            <w:tcW w:w="87" w:type="pct"/>
            <w:tcBorders>
              <w:top w:val="nil"/>
              <w:left w:val="nil"/>
              <w:bottom w:val="nil"/>
              <w:right w:val="nil"/>
            </w:tcBorders>
          </w:tcPr>
          <w:p w14:paraId="1D4EF45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78FFC2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06CE265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2DA1C92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32AD8B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46C2BE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07165C94" w14:textId="77777777" w:rsidTr="00116073">
        <w:tc>
          <w:tcPr>
            <w:tcW w:w="662" w:type="pct"/>
            <w:tcBorders>
              <w:top w:val="nil"/>
              <w:left w:val="nil"/>
              <w:bottom w:val="nil"/>
              <w:right w:val="nil"/>
            </w:tcBorders>
          </w:tcPr>
          <w:p w14:paraId="3584E35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rPr>
              <w:t>Score_mean</w:t>
            </w:r>
            <w:proofErr w:type="spellEnd"/>
          </w:p>
        </w:tc>
        <w:tc>
          <w:tcPr>
            <w:tcW w:w="85" w:type="pct"/>
            <w:tcBorders>
              <w:top w:val="nil"/>
              <w:left w:val="nil"/>
              <w:bottom w:val="nil"/>
              <w:right w:val="nil"/>
            </w:tcBorders>
          </w:tcPr>
          <w:p w14:paraId="461389F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76A12D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204F5D7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1FC1353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82</w:t>
            </w:r>
            <w:r w:rsidRPr="004E7E5A">
              <w:rPr>
                <w:rFonts w:ascii="Times New Roman" w:hAnsi="Times New Roman"/>
                <w:color w:val="000000" w:themeColor="text1"/>
                <w:kern w:val="0"/>
                <w:sz w:val="24"/>
                <w:vertAlign w:val="superscript"/>
              </w:rPr>
              <w:t>***</w:t>
            </w:r>
          </w:p>
        </w:tc>
        <w:tc>
          <w:tcPr>
            <w:tcW w:w="86" w:type="pct"/>
            <w:tcBorders>
              <w:top w:val="nil"/>
              <w:left w:val="nil"/>
              <w:bottom w:val="nil"/>
              <w:right w:val="nil"/>
            </w:tcBorders>
          </w:tcPr>
          <w:p w14:paraId="52240F9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4C76268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6BB12F1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076826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419035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5455B81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7784775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nil"/>
              <w:right w:val="nil"/>
            </w:tcBorders>
          </w:tcPr>
          <w:p w14:paraId="2FE414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973</w:t>
            </w:r>
            <w:r w:rsidRPr="004E7E5A">
              <w:rPr>
                <w:rFonts w:ascii="Times New Roman" w:hAnsi="Times New Roman"/>
                <w:color w:val="000000" w:themeColor="text1"/>
                <w:kern w:val="0"/>
                <w:sz w:val="24"/>
                <w:vertAlign w:val="superscript"/>
              </w:rPr>
              <w:t>*</w:t>
            </w:r>
          </w:p>
        </w:tc>
        <w:tc>
          <w:tcPr>
            <w:tcW w:w="87" w:type="pct"/>
            <w:tcBorders>
              <w:top w:val="nil"/>
              <w:left w:val="nil"/>
              <w:bottom w:val="nil"/>
              <w:right w:val="nil"/>
            </w:tcBorders>
          </w:tcPr>
          <w:p w14:paraId="5BEB04C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6222C1A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6A6BCD1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44A8497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137FE6E3" w14:textId="77777777" w:rsidTr="00116073">
        <w:tc>
          <w:tcPr>
            <w:tcW w:w="662" w:type="pct"/>
            <w:tcBorders>
              <w:top w:val="nil"/>
              <w:left w:val="nil"/>
              <w:bottom w:val="nil"/>
              <w:right w:val="nil"/>
            </w:tcBorders>
          </w:tcPr>
          <w:p w14:paraId="7FEA5C26"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85" w:type="pct"/>
            <w:tcBorders>
              <w:top w:val="nil"/>
              <w:left w:val="nil"/>
              <w:bottom w:val="nil"/>
              <w:right w:val="nil"/>
            </w:tcBorders>
          </w:tcPr>
          <w:p w14:paraId="5CDE1B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4FD048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048866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7FBF24A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70)</w:t>
            </w:r>
          </w:p>
        </w:tc>
        <w:tc>
          <w:tcPr>
            <w:tcW w:w="86" w:type="pct"/>
            <w:tcBorders>
              <w:top w:val="nil"/>
              <w:left w:val="nil"/>
              <w:bottom w:val="nil"/>
              <w:right w:val="nil"/>
            </w:tcBorders>
          </w:tcPr>
          <w:p w14:paraId="62ED51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456F298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549A13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35F7DE1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01111BE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086798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093FFF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nil"/>
              <w:right w:val="nil"/>
            </w:tcBorders>
          </w:tcPr>
          <w:p w14:paraId="7742C7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69)</w:t>
            </w:r>
          </w:p>
        </w:tc>
        <w:tc>
          <w:tcPr>
            <w:tcW w:w="87" w:type="pct"/>
            <w:tcBorders>
              <w:top w:val="nil"/>
              <w:left w:val="nil"/>
              <w:bottom w:val="nil"/>
              <w:right w:val="nil"/>
            </w:tcBorders>
          </w:tcPr>
          <w:p w14:paraId="57F2D0A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93CBED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4A71FBD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11D781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365FB1C" w14:textId="77777777" w:rsidTr="00116073">
        <w:tc>
          <w:tcPr>
            <w:tcW w:w="662" w:type="pct"/>
            <w:tcBorders>
              <w:top w:val="nil"/>
              <w:left w:val="nil"/>
              <w:bottom w:val="nil"/>
              <w:right w:val="nil"/>
            </w:tcBorders>
          </w:tcPr>
          <w:p w14:paraId="2CC9474A"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rPr>
              <w:t>Score_med</w:t>
            </w:r>
            <w:proofErr w:type="spellEnd"/>
          </w:p>
        </w:tc>
        <w:tc>
          <w:tcPr>
            <w:tcW w:w="85" w:type="pct"/>
            <w:tcBorders>
              <w:top w:val="nil"/>
              <w:left w:val="nil"/>
              <w:bottom w:val="nil"/>
              <w:right w:val="nil"/>
            </w:tcBorders>
          </w:tcPr>
          <w:p w14:paraId="40C0BD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3D41D62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21C084F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71B9841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750D65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1DF92F9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809</w:t>
            </w:r>
            <w:r w:rsidRPr="004E7E5A">
              <w:rPr>
                <w:rFonts w:ascii="Times New Roman" w:hAnsi="Times New Roman"/>
                <w:color w:val="000000" w:themeColor="text1"/>
                <w:kern w:val="0"/>
                <w:sz w:val="24"/>
                <w:vertAlign w:val="superscript"/>
              </w:rPr>
              <w:t>***</w:t>
            </w:r>
          </w:p>
        </w:tc>
        <w:tc>
          <w:tcPr>
            <w:tcW w:w="87" w:type="pct"/>
            <w:tcBorders>
              <w:top w:val="nil"/>
              <w:left w:val="nil"/>
              <w:bottom w:val="nil"/>
              <w:right w:val="nil"/>
            </w:tcBorders>
          </w:tcPr>
          <w:p w14:paraId="7BA271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21F721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20C25DF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5B9B0FB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66B7A50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2E43799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6D9CE44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nil"/>
              <w:right w:val="nil"/>
            </w:tcBorders>
          </w:tcPr>
          <w:p w14:paraId="36EE881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4.626</w:t>
            </w:r>
            <w:r w:rsidRPr="004E7E5A">
              <w:rPr>
                <w:rFonts w:ascii="Times New Roman" w:hAnsi="Times New Roman"/>
                <w:color w:val="000000" w:themeColor="text1"/>
                <w:kern w:val="0"/>
                <w:sz w:val="24"/>
                <w:vertAlign w:val="superscript"/>
              </w:rPr>
              <w:t>*</w:t>
            </w:r>
          </w:p>
        </w:tc>
        <w:tc>
          <w:tcPr>
            <w:tcW w:w="87" w:type="pct"/>
            <w:tcBorders>
              <w:top w:val="nil"/>
              <w:left w:val="nil"/>
              <w:bottom w:val="nil"/>
              <w:right w:val="nil"/>
            </w:tcBorders>
          </w:tcPr>
          <w:p w14:paraId="77E847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2511B55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3DCFB9E7" w14:textId="77777777" w:rsidTr="00116073">
        <w:tc>
          <w:tcPr>
            <w:tcW w:w="662" w:type="pct"/>
            <w:tcBorders>
              <w:top w:val="nil"/>
              <w:left w:val="nil"/>
              <w:bottom w:val="nil"/>
              <w:right w:val="nil"/>
            </w:tcBorders>
          </w:tcPr>
          <w:p w14:paraId="6A5F1F5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85" w:type="pct"/>
            <w:tcBorders>
              <w:top w:val="nil"/>
              <w:left w:val="nil"/>
              <w:bottom w:val="nil"/>
              <w:right w:val="nil"/>
            </w:tcBorders>
          </w:tcPr>
          <w:p w14:paraId="5E43037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4BE977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569D1F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64DB41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4A7F5A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12B8428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67)</w:t>
            </w:r>
          </w:p>
        </w:tc>
        <w:tc>
          <w:tcPr>
            <w:tcW w:w="87" w:type="pct"/>
            <w:tcBorders>
              <w:top w:val="nil"/>
              <w:left w:val="nil"/>
              <w:bottom w:val="nil"/>
              <w:right w:val="nil"/>
            </w:tcBorders>
          </w:tcPr>
          <w:p w14:paraId="41DDB10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70DD2DE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703731B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07B0C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5BA9CDA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C438F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66E624A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nil"/>
              <w:right w:val="nil"/>
            </w:tcBorders>
          </w:tcPr>
          <w:p w14:paraId="261909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76)</w:t>
            </w:r>
          </w:p>
        </w:tc>
        <w:tc>
          <w:tcPr>
            <w:tcW w:w="87" w:type="pct"/>
            <w:tcBorders>
              <w:top w:val="nil"/>
              <w:left w:val="nil"/>
              <w:bottom w:val="nil"/>
              <w:right w:val="nil"/>
            </w:tcBorders>
          </w:tcPr>
          <w:p w14:paraId="297F6D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189240E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r>
      <w:tr w:rsidR="001E3466" w:rsidRPr="004E7E5A" w14:paraId="42045DAE" w14:textId="77777777" w:rsidTr="00116073">
        <w:tc>
          <w:tcPr>
            <w:tcW w:w="662" w:type="pct"/>
            <w:tcBorders>
              <w:top w:val="nil"/>
              <w:left w:val="nil"/>
              <w:bottom w:val="nil"/>
              <w:right w:val="nil"/>
            </w:tcBorders>
          </w:tcPr>
          <w:p w14:paraId="651B954D"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rPr>
              <w:t>Score_min</w:t>
            </w:r>
            <w:proofErr w:type="spellEnd"/>
          </w:p>
        </w:tc>
        <w:tc>
          <w:tcPr>
            <w:tcW w:w="85" w:type="pct"/>
            <w:tcBorders>
              <w:top w:val="nil"/>
              <w:left w:val="nil"/>
              <w:bottom w:val="nil"/>
              <w:right w:val="nil"/>
            </w:tcBorders>
          </w:tcPr>
          <w:p w14:paraId="6E3BA8A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01C0F3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62471BE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5D07149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73ADA5E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67C20F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1ACBC6E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169A31D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3.966</w:t>
            </w:r>
            <w:r w:rsidRPr="004E7E5A">
              <w:rPr>
                <w:rFonts w:ascii="Times New Roman" w:hAnsi="Times New Roman"/>
                <w:color w:val="000000" w:themeColor="text1"/>
                <w:kern w:val="0"/>
                <w:sz w:val="24"/>
                <w:vertAlign w:val="superscript"/>
              </w:rPr>
              <w:t>***</w:t>
            </w:r>
          </w:p>
        </w:tc>
        <w:tc>
          <w:tcPr>
            <w:tcW w:w="87" w:type="pct"/>
            <w:tcBorders>
              <w:top w:val="nil"/>
              <w:left w:val="nil"/>
              <w:bottom w:val="nil"/>
              <w:right w:val="nil"/>
            </w:tcBorders>
          </w:tcPr>
          <w:p w14:paraId="34768E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435005F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7001ABD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0B2B6D5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1C0F839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A382C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781F1C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55" w:type="pct"/>
            <w:tcBorders>
              <w:top w:val="nil"/>
              <w:left w:val="nil"/>
              <w:bottom w:val="nil"/>
              <w:right w:val="nil"/>
            </w:tcBorders>
          </w:tcPr>
          <w:p w14:paraId="5C9101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4.938</w:t>
            </w:r>
            <w:r w:rsidRPr="004E7E5A">
              <w:rPr>
                <w:rFonts w:ascii="Times New Roman" w:hAnsi="Times New Roman"/>
                <w:color w:val="000000" w:themeColor="text1"/>
                <w:kern w:val="0"/>
                <w:sz w:val="24"/>
                <w:vertAlign w:val="superscript"/>
              </w:rPr>
              <w:t>*</w:t>
            </w:r>
          </w:p>
        </w:tc>
      </w:tr>
      <w:tr w:rsidR="001E3466" w:rsidRPr="004E7E5A" w14:paraId="250B5B4E" w14:textId="77777777" w:rsidTr="00116073">
        <w:tc>
          <w:tcPr>
            <w:tcW w:w="662" w:type="pct"/>
            <w:tcBorders>
              <w:top w:val="nil"/>
              <w:left w:val="nil"/>
              <w:bottom w:val="nil"/>
              <w:right w:val="nil"/>
            </w:tcBorders>
          </w:tcPr>
          <w:p w14:paraId="3C8AC1F7"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p>
        </w:tc>
        <w:tc>
          <w:tcPr>
            <w:tcW w:w="85" w:type="pct"/>
            <w:tcBorders>
              <w:top w:val="nil"/>
              <w:left w:val="nil"/>
              <w:bottom w:val="nil"/>
              <w:right w:val="nil"/>
            </w:tcBorders>
          </w:tcPr>
          <w:p w14:paraId="323FEDD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5993DAB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1839C21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7AD7EDF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6" w:type="pct"/>
            <w:tcBorders>
              <w:top w:val="nil"/>
              <w:left w:val="nil"/>
              <w:bottom w:val="nil"/>
              <w:right w:val="nil"/>
            </w:tcBorders>
          </w:tcPr>
          <w:p w14:paraId="48D1992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bottom w:val="nil"/>
              <w:right w:val="nil"/>
            </w:tcBorders>
          </w:tcPr>
          <w:p w14:paraId="2BEDB82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59BE661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nil"/>
              <w:right w:val="nil"/>
            </w:tcBorders>
          </w:tcPr>
          <w:p w14:paraId="78605E5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70)</w:t>
            </w:r>
          </w:p>
        </w:tc>
        <w:tc>
          <w:tcPr>
            <w:tcW w:w="87" w:type="pct"/>
            <w:tcBorders>
              <w:top w:val="nil"/>
              <w:left w:val="nil"/>
              <w:bottom w:val="nil"/>
              <w:right w:val="nil"/>
            </w:tcBorders>
          </w:tcPr>
          <w:p w14:paraId="241040D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E936CA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18BC8E5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14ACD4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455F38D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71153E2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87" w:type="pct"/>
            <w:tcBorders>
              <w:top w:val="nil"/>
              <w:left w:val="nil"/>
              <w:bottom w:val="nil"/>
              <w:right w:val="nil"/>
            </w:tcBorders>
          </w:tcPr>
          <w:p w14:paraId="56FDCC5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55" w:type="pct"/>
            <w:tcBorders>
              <w:top w:val="nil"/>
              <w:left w:val="nil"/>
              <w:bottom w:val="nil"/>
              <w:right w:val="nil"/>
            </w:tcBorders>
          </w:tcPr>
          <w:p w14:paraId="6194D0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72)</w:t>
            </w:r>
          </w:p>
        </w:tc>
      </w:tr>
      <w:tr w:rsidR="001E3466" w:rsidRPr="004E7E5A" w14:paraId="0C6E0137" w14:textId="77777777" w:rsidTr="00116073">
        <w:tc>
          <w:tcPr>
            <w:tcW w:w="662" w:type="pct"/>
            <w:tcBorders>
              <w:top w:val="nil"/>
              <w:left w:val="nil"/>
              <w:bottom w:val="nil"/>
              <w:right w:val="nil"/>
            </w:tcBorders>
          </w:tcPr>
          <w:p w14:paraId="3FBA840C"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85" w:type="pct"/>
            <w:tcBorders>
              <w:top w:val="nil"/>
              <w:left w:val="nil"/>
              <w:bottom w:val="nil"/>
              <w:right w:val="nil"/>
            </w:tcBorders>
          </w:tcPr>
          <w:p w14:paraId="7168897D" w14:textId="77777777" w:rsidR="00A53CFE" w:rsidRPr="004E7E5A" w:rsidRDefault="00A53CFE" w:rsidP="00116073">
            <w:pPr>
              <w:autoSpaceDE w:val="0"/>
              <w:autoSpaceDN w:val="0"/>
              <w:adjustRightInd w:val="0"/>
              <w:jc w:val="center"/>
              <w:rPr>
                <w:rFonts w:ascii="Times New Roman" w:eastAsia="宋体" w:hAnsi="Times New Roman"/>
                <w:color w:val="000000" w:themeColor="text1"/>
                <w:kern w:val="0"/>
                <w:sz w:val="24"/>
                <w:szCs w:val="24"/>
              </w:rPr>
            </w:pPr>
          </w:p>
        </w:tc>
        <w:tc>
          <w:tcPr>
            <w:tcW w:w="461" w:type="pct"/>
            <w:tcBorders>
              <w:top w:val="nil"/>
              <w:left w:val="nil"/>
              <w:bottom w:val="nil"/>
              <w:right w:val="nil"/>
            </w:tcBorders>
          </w:tcPr>
          <w:p w14:paraId="526F650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86" w:type="pct"/>
            <w:tcBorders>
              <w:top w:val="nil"/>
              <w:left w:val="nil"/>
              <w:bottom w:val="nil"/>
              <w:right w:val="nil"/>
            </w:tcBorders>
          </w:tcPr>
          <w:p w14:paraId="16840860" w14:textId="77777777" w:rsidR="00A53CFE" w:rsidRPr="004E7E5A" w:rsidRDefault="00A53CFE" w:rsidP="00116073">
            <w:pPr>
              <w:autoSpaceDE w:val="0"/>
              <w:autoSpaceDN w:val="0"/>
              <w:adjustRightInd w:val="0"/>
              <w:jc w:val="center"/>
              <w:rPr>
                <w:rFonts w:ascii="Times New Roman" w:eastAsia="宋体" w:hAnsi="Times New Roman"/>
                <w:color w:val="000000" w:themeColor="text1"/>
                <w:kern w:val="0"/>
                <w:sz w:val="24"/>
                <w:szCs w:val="24"/>
              </w:rPr>
            </w:pPr>
          </w:p>
        </w:tc>
        <w:tc>
          <w:tcPr>
            <w:tcW w:w="461" w:type="pct"/>
            <w:tcBorders>
              <w:top w:val="nil"/>
              <w:left w:val="nil"/>
              <w:bottom w:val="nil"/>
              <w:right w:val="nil"/>
            </w:tcBorders>
          </w:tcPr>
          <w:p w14:paraId="6242194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86" w:type="pct"/>
            <w:tcBorders>
              <w:top w:val="nil"/>
              <w:left w:val="nil"/>
              <w:bottom w:val="nil"/>
              <w:right w:val="nil"/>
            </w:tcBorders>
          </w:tcPr>
          <w:p w14:paraId="1CCF85F1" w14:textId="77777777" w:rsidR="00A53CFE" w:rsidRPr="004E7E5A" w:rsidRDefault="00A53CFE" w:rsidP="00116073">
            <w:pPr>
              <w:autoSpaceDE w:val="0"/>
              <w:autoSpaceDN w:val="0"/>
              <w:adjustRightInd w:val="0"/>
              <w:jc w:val="center"/>
              <w:rPr>
                <w:rFonts w:ascii="Times New Roman" w:eastAsia="宋体" w:hAnsi="Times New Roman"/>
                <w:color w:val="000000" w:themeColor="text1"/>
                <w:kern w:val="0"/>
                <w:sz w:val="24"/>
                <w:szCs w:val="24"/>
              </w:rPr>
            </w:pPr>
          </w:p>
        </w:tc>
        <w:tc>
          <w:tcPr>
            <w:tcW w:w="461" w:type="pct"/>
            <w:tcBorders>
              <w:top w:val="nil"/>
              <w:left w:val="nil"/>
              <w:bottom w:val="nil"/>
              <w:right w:val="nil"/>
            </w:tcBorders>
          </w:tcPr>
          <w:p w14:paraId="6052324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87" w:type="pct"/>
            <w:tcBorders>
              <w:top w:val="nil"/>
              <w:left w:val="nil"/>
              <w:bottom w:val="nil"/>
              <w:right w:val="nil"/>
            </w:tcBorders>
          </w:tcPr>
          <w:p w14:paraId="4C5FFC27" w14:textId="77777777" w:rsidR="00A53CFE" w:rsidRPr="004E7E5A" w:rsidRDefault="00A53CFE" w:rsidP="00116073">
            <w:pPr>
              <w:autoSpaceDE w:val="0"/>
              <w:autoSpaceDN w:val="0"/>
              <w:adjustRightInd w:val="0"/>
              <w:jc w:val="center"/>
              <w:rPr>
                <w:rFonts w:ascii="Times New Roman" w:eastAsia="宋体" w:hAnsi="Times New Roman"/>
                <w:color w:val="000000" w:themeColor="text1"/>
                <w:kern w:val="0"/>
                <w:sz w:val="24"/>
                <w:szCs w:val="24"/>
              </w:rPr>
            </w:pPr>
          </w:p>
        </w:tc>
        <w:tc>
          <w:tcPr>
            <w:tcW w:w="461" w:type="pct"/>
            <w:tcBorders>
              <w:top w:val="nil"/>
              <w:left w:val="nil"/>
              <w:bottom w:val="nil"/>
              <w:right w:val="nil"/>
            </w:tcBorders>
          </w:tcPr>
          <w:p w14:paraId="195931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eastAsia="宋体" w:hAnsi="Times New Roman"/>
                <w:color w:val="000000" w:themeColor="text1"/>
                <w:kern w:val="0"/>
                <w:sz w:val="24"/>
                <w:szCs w:val="24"/>
              </w:rPr>
              <w:t>Yes</w:t>
            </w:r>
          </w:p>
        </w:tc>
        <w:tc>
          <w:tcPr>
            <w:tcW w:w="87" w:type="pct"/>
            <w:tcBorders>
              <w:top w:val="nil"/>
              <w:left w:val="nil"/>
              <w:bottom w:val="nil"/>
              <w:right w:val="nil"/>
            </w:tcBorders>
          </w:tcPr>
          <w:p w14:paraId="0DD259B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59C9767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bottom w:val="nil"/>
              <w:right w:val="nil"/>
            </w:tcBorders>
          </w:tcPr>
          <w:p w14:paraId="20D3502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65B7EC7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bottom w:val="nil"/>
              <w:right w:val="nil"/>
            </w:tcBorders>
          </w:tcPr>
          <w:p w14:paraId="5BF6B54B"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bottom w:val="nil"/>
              <w:right w:val="nil"/>
            </w:tcBorders>
          </w:tcPr>
          <w:p w14:paraId="2295DCF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bottom w:val="nil"/>
              <w:right w:val="nil"/>
            </w:tcBorders>
          </w:tcPr>
          <w:p w14:paraId="6A4A6D4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bottom w:val="nil"/>
              <w:right w:val="nil"/>
            </w:tcBorders>
          </w:tcPr>
          <w:p w14:paraId="444E570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00E8BE98" w14:textId="77777777" w:rsidTr="00116073">
        <w:tc>
          <w:tcPr>
            <w:tcW w:w="662" w:type="pct"/>
            <w:tcBorders>
              <w:top w:val="nil"/>
              <w:left w:val="nil"/>
              <w:right w:val="nil"/>
            </w:tcBorders>
          </w:tcPr>
          <w:p w14:paraId="733141A4"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85" w:type="pct"/>
            <w:tcBorders>
              <w:top w:val="nil"/>
              <w:left w:val="nil"/>
              <w:right w:val="nil"/>
            </w:tcBorders>
          </w:tcPr>
          <w:p w14:paraId="43B0264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57B9CC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6" w:type="pct"/>
            <w:tcBorders>
              <w:top w:val="nil"/>
              <w:left w:val="nil"/>
              <w:right w:val="nil"/>
            </w:tcBorders>
          </w:tcPr>
          <w:p w14:paraId="0DE7791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041CFD0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6" w:type="pct"/>
            <w:tcBorders>
              <w:top w:val="nil"/>
              <w:left w:val="nil"/>
              <w:right w:val="nil"/>
            </w:tcBorders>
          </w:tcPr>
          <w:p w14:paraId="6723228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49F03EA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209F791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20F414B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4ECC336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0ADDF99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00BC447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519C18D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6C720177"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6CAF263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165A13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right w:val="nil"/>
            </w:tcBorders>
          </w:tcPr>
          <w:p w14:paraId="189AACE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2D4E6C2B" w14:textId="77777777" w:rsidTr="00116073">
        <w:tc>
          <w:tcPr>
            <w:tcW w:w="662" w:type="pct"/>
            <w:tcBorders>
              <w:top w:val="nil"/>
              <w:left w:val="nil"/>
              <w:right w:val="nil"/>
            </w:tcBorders>
          </w:tcPr>
          <w:p w14:paraId="7BE46D0F"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Industry</w:t>
            </w:r>
          </w:p>
        </w:tc>
        <w:tc>
          <w:tcPr>
            <w:tcW w:w="85" w:type="pct"/>
            <w:tcBorders>
              <w:top w:val="nil"/>
              <w:left w:val="nil"/>
              <w:right w:val="nil"/>
            </w:tcBorders>
          </w:tcPr>
          <w:p w14:paraId="0538E03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71FEAED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6" w:type="pct"/>
            <w:tcBorders>
              <w:top w:val="nil"/>
              <w:left w:val="nil"/>
              <w:right w:val="nil"/>
            </w:tcBorders>
          </w:tcPr>
          <w:p w14:paraId="52856609"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62A8468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6" w:type="pct"/>
            <w:tcBorders>
              <w:top w:val="nil"/>
              <w:left w:val="nil"/>
              <w:right w:val="nil"/>
            </w:tcBorders>
          </w:tcPr>
          <w:p w14:paraId="6CA5978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27B31FFD"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1DDEEF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61" w:type="pct"/>
            <w:tcBorders>
              <w:top w:val="nil"/>
              <w:left w:val="nil"/>
              <w:right w:val="nil"/>
            </w:tcBorders>
          </w:tcPr>
          <w:p w14:paraId="0CA32D0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6B02071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47D67F4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0ADEA2B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1A13FB2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0B95D5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49" w:type="pct"/>
            <w:tcBorders>
              <w:top w:val="nil"/>
              <w:left w:val="nil"/>
              <w:right w:val="nil"/>
            </w:tcBorders>
          </w:tcPr>
          <w:p w14:paraId="0E2CE91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87" w:type="pct"/>
            <w:tcBorders>
              <w:top w:val="nil"/>
              <w:left w:val="nil"/>
              <w:right w:val="nil"/>
            </w:tcBorders>
          </w:tcPr>
          <w:p w14:paraId="6BF703C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p>
        </w:tc>
        <w:tc>
          <w:tcPr>
            <w:tcW w:w="455" w:type="pct"/>
            <w:tcBorders>
              <w:top w:val="nil"/>
              <w:left w:val="nil"/>
              <w:right w:val="nil"/>
            </w:tcBorders>
          </w:tcPr>
          <w:p w14:paraId="7E58BCC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4E432DA8" w14:textId="77777777" w:rsidTr="00116073">
        <w:tc>
          <w:tcPr>
            <w:tcW w:w="662" w:type="pct"/>
            <w:tcBorders>
              <w:left w:val="nil"/>
              <w:right w:val="nil"/>
            </w:tcBorders>
          </w:tcPr>
          <w:p w14:paraId="349873AE"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85" w:type="pct"/>
            <w:tcBorders>
              <w:left w:val="nil"/>
              <w:right w:val="nil"/>
            </w:tcBorders>
          </w:tcPr>
          <w:p w14:paraId="579AAD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left w:val="nil"/>
              <w:right w:val="nil"/>
            </w:tcBorders>
          </w:tcPr>
          <w:p w14:paraId="6405D36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49</w:t>
            </w:r>
          </w:p>
        </w:tc>
        <w:tc>
          <w:tcPr>
            <w:tcW w:w="86" w:type="pct"/>
            <w:tcBorders>
              <w:left w:val="nil"/>
              <w:right w:val="nil"/>
            </w:tcBorders>
          </w:tcPr>
          <w:p w14:paraId="4E8B5B6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left w:val="nil"/>
              <w:right w:val="nil"/>
            </w:tcBorders>
          </w:tcPr>
          <w:p w14:paraId="533D469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49</w:t>
            </w:r>
          </w:p>
        </w:tc>
        <w:tc>
          <w:tcPr>
            <w:tcW w:w="86" w:type="pct"/>
            <w:tcBorders>
              <w:left w:val="nil"/>
              <w:right w:val="nil"/>
            </w:tcBorders>
          </w:tcPr>
          <w:p w14:paraId="70CB05F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left w:val="nil"/>
              <w:right w:val="nil"/>
            </w:tcBorders>
          </w:tcPr>
          <w:p w14:paraId="37AFF9F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49</w:t>
            </w:r>
          </w:p>
        </w:tc>
        <w:tc>
          <w:tcPr>
            <w:tcW w:w="87" w:type="pct"/>
            <w:tcBorders>
              <w:left w:val="nil"/>
              <w:right w:val="nil"/>
            </w:tcBorders>
          </w:tcPr>
          <w:p w14:paraId="7516607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left w:val="nil"/>
              <w:right w:val="nil"/>
            </w:tcBorders>
          </w:tcPr>
          <w:p w14:paraId="767F6AE0"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3249</w:t>
            </w:r>
          </w:p>
        </w:tc>
        <w:tc>
          <w:tcPr>
            <w:tcW w:w="87" w:type="pct"/>
            <w:tcBorders>
              <w:left w:val="nil"/>
              <w:right w:val="nil"/>
            </w:tcBorders>
          </w:tcPr>
          <w:p w14:paraId="113415A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left w:val="nil"/>
              <w:right w:val="nil"/>
            </w:tcBorders>
          </w:tcPr>
          <w:p w14:paraId="163062E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7</w:t>
            </w:r>
          </w:p>
        </w:tc>
        <w:tc>
          <w:tcPr>
            <w:tcW w:w="87" w:type="pct"/>
            <w:tcBorders>
              <w:left w:val="nil"/>
              <w:right w:val="nil"/>
            </w:tcBorders>
          </w:tcPr>
          <w:p w14:paraId="594EA4E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left w:val="nil"/>
              <w:right w:val="nil"/>
            </w:tcBorders>
          </w:tcPr>
          <w:p w14:paraId="39186D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7</w:t>
            </w:r>
          </w:p>
        </w:tc>
        <w:tc>
          <w:tcPr>
            <w:tcW w:w="87" w:type="pct"/>
            <w:tcBorders>
              <w:left w:val="nil"/>
              <w:right w:val="nil"/>
            </w:tcBorders>
          </w:tcPr>
          <w:p w14:paraId="791CB50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left w:val="nil"/>
              <w:right w:val="nil"/>
            </w:tcBorders>
          </w:tcPr>
          <w:p w14:paraId="5D5AEDC5"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7</w:t>
            </w:r>
          </w:p>
        </w:tc>
        <w:tc>
          <w:tcPr>
            <w:tcW w:w="87" w:type="pct"/>
            <w:tcBorders>
              <w:left w:val="nil"/>
              <w:right w:val="nil"/>
            </w:tcBorders>
          </w:tcPr>
          <w:p w14:paraId="0460790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55" w:type="pct"/>
            <w:tcBorders>
              <w:left w:val="nil"/>
              <w:right w:val="nil"/>
            </w:tcBorders>
          </w:tcPr>
          <w:p w14:paraId="040EFE6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737</w:t>
            </w:r>
          </w:p>
        </w:tc>
      </w:tr>
      <w:tr w:rsidR="00A53CFE" w:rsidRPr="004E7E5A" w14:paraId="4937ADAC" w14:textId="77777777" w:rsidTr="00116073">
        <w:tc>
          <w:tcPr>
            <w:tcW w:w="662" w:type="pct"/>
            <w:tcBorders>
              <w:top w:val="nil"/>
              <w:left w:val="nil"/>
              <w:bottom w:val="single" w:sz="4" w:space="0" w:color="auto"/>
              <w:right w:val="nil"/>
            </w:tcBorders>
          </w:tcPr>
          <w:p w14:paraId="023B5742" w14:textId="77777777" w:rsidR="00A53CFE" w:rsidRPr="004E7E5A" w:rsidRDefault="00A53CFE" w:rsidP="0011607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Wald chi2</w:t>
            </w:r>
          </w:p>
        </w:tc>
        <w:tc>
          <w:tcPr>
            <w:tcW w:w="85" w:type="pct"/>
            <w:tcBorders>
              <w:top w:val="nil"/>
              <w:left w:val="nil"/>
              <w:bottom w:val="single" w:sz="4" w:space="0" w:color="auto"/>
              <w:right w:val="nil"/>
            </w:tcBorders>
          </w:tcPr>
          <w:p w14:paraId="398F2E8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single" w:sz="4" w:space="0" w:color="auto"/>
              <w:right w:val="nil"/>
            </w:tcBorders>
          </w:tcPr>
          <w:p w14:paraId="44F9E48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29.897</w:t>
            </w:r>
          </w:p>
        </w:tc>
        <w:tc>
          <w:tcPr>
            <w:tcW w:w="86" w:type="pct"/>
            <w:tcBorders>
              <w:top w:val="nil"/>
              <w:left w:val="nil"/>
              <w:bottom w:val="single" w:sz="4" w:space="0" w:color="auto"/>
              <w:right w:val="nil"/>
            </w:tcBorders>
          </w:tcPr>
          <w:p w14:paraId="41C162A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single" w:sz="4" w:space="0" w:color="auto"/>
              <w:right w:val="nil"/>
            </w:tcBorders>
          </w:tcPr>
          <w:p w14:paraId="32F2059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16.171</w:t>
            </w:r>
          </w:p>
        </w:tc>
        <w:tc>
          <w:tcPr>
            <w:tcW w:w="86" w:type="pct"/>
            <w:tcBorders>
              <w:top w:val="nil"/>
              <w:left w:val="nil"/>
              <w:bottom w:val="single" w:sz="4" w:space="0" w:color="auto"/>
              <w:right w:val="nil"/>
            </w:tcBorders>
          </w:tcPr>
          <w:p w14:paraId="09CE68A6"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single" w:sz="4" w:space="0" w:color="auto"/>
              <w:right w:val="nil"/>
            </w:tcBorders>
          </w:tcPr>
          <w:p w14:paraId="4E917182"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103.217</w:t>
            </w:r>
          </w:p>
        </w:tc>
        <w:tc>
          <w:tcPr>
            <w:tcW w:w="87" w:type="pct"/>
            <w:tcBorders>
              <w:top w:val="nil"/>
              <w:left w:val="nil"/>
              <w:bottom w:val="single" w:sz="4" w:space="0" w:color="auto"/>
              <w:right w:val="nil"/>
            </w:tcBorders>
          </w:tcPr>
          <w:p w14:paraId="3CBC73D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61" w:type="pct"/>
            <w:tcBorders>
              <w:top w:val="nil"/>
              <w:left w:val="nil"/>
              <w:bottom w:val="single" w:sz="4" w:space="0" w:color="auto"/>
              <w:right w:val="nil"/>
            </w:tcBorders>
          </w:tcPr>
          <w:p w14:paraId="24B43933"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2095.793</w:t>
            </w:r>
          </w:p>
        </w:tc>
        <w:tc>
          <w:tcPr>
            <w:tcW w:w="87" w:type="pct"/>
            <w:tcBorders>
              <w:top w:val="nil"/>
              <w:left w:val="nil"/>
              <w:bottom w:val="single" w:sz="4" w:space="0" w:color="auto"/>
              <w:right w:val="nil"/>
            </w:tcBorders>
          </w:tcPr>
          <w:p w14:paraId="3103214F"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single" w:sz="4" w:space="0" w:color="auto"/>
              <w:right w:val="nil"/>
            </w:tcBorders>
          </w:tcPr>
          <w:p w14:paraId="6021ADFC"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1046.026</w:t>
            </w:r>
          </w:p>
        </w:tc>
        <w:tc>
          <w:tcPr>
            <w:tcW w:w="87" w:type="pct"/>
            <w:tcBorders>
              <w:top w:val="nil"/>
              <w:left w:val="nil"/>
              <w:bottom w:val="single" w:sz="4" w:space="0" w:color="auto"/>
              <w:right w:val="nil"/>
            </w:tcBorders>
          </w:tcPr>
          <w:p w14:paraId="071C9808"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single" w:sz="4" w:space="0" w:color="auto"/>
              <w:right w:val="nil"/>
            </w:tcBorders>
          </w:tcPr>
          <w:p w14:paraId="6F012B9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754.803</w:t>
            </w:r>
          </w:p>
        </w:tc>
        <w:tc>
          <w:tcPr>
            <w:tcW w:w="87" w:type="pct"/>
            <w:tcBorders>
              <w:top w:val="nil"/>
              <w:left w:val="nil"/>
              <w:bottom w:val="single" w:sz="4" w:space="0" w:color="auto"/>
              <w:right w:val="nil"/>
            </w:tcBorders>
          </w:tcPr>
          <w:p w14:paraId="1AF15084"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49" w:type="pct"/>
            <w:tcBorders>
              <w:top w:val="nil"/>
              <w:left w:val="nil"/>
              <w:bottom w:val="single" w:sz="4" w:space="0" w:color="auto"/>
              <w:right w:val="nil"/>
            </w:tcBorders>
          </w:tcPr>
          <w:p w14:paraId="36AA8EBA"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679.243</w:t>
            </w:r>
          </w:p>
        </w:tc>
        <w:tc>
          <w:tcPr>
            <w:tcW w:w="87" w:type="pct"/>
            <w:tcBorders>
              <w:top w:val="nil"/>
              <w:left w:val="nil"/>
              <w:bottom w:val="single" w:sz="4" w:space="0" w:color="auto"/>
              <w:right w:val="nil"/>
            </w:tcBorders>
          </w:tcPr>
          <w:p w14:paraId="483246F1"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rPr>
            </w:pPr>
          </w:p>
        </w:tc>
        <w:tc>
          <w:tcPr>
            <w:tcW w:w="455" w:type="pct"/>
            <w:tcBorders>
              <w:top w:val="nil"/>
              <w:left w:val="nil"/>
              <w:bottom w:val="single" w:sz="4" w:space="0" w:color="auto"/>
              <w:right w:val="nil"/>
            </w:tcBorders>
          </w:tcPr>
          <w:p w14:paraId="4BD86F6E" w14:textId="77777777" w:rsidR="00A53CFE" w:rsidRPr="004E7E5A" w:rsidRDefault="00A53CFE" w:rsidP="0011607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rPr>
              <w:t>795.798</w:t>
            </w:r>
          </w:p>
        </w:tc>
      </w:tr>
    </w:tbl>
    <w:p w14:paraId="780E69BC"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5BFB51B9"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second stage of a two-stage least squares (2SLS) model to test </w:t>
      </w:r>
      <w:r w:rsidRPr="004E7E5A">
        <w:rPr>
          <w:rFonts w:cs="Times New Roman"/>
          <w:szCs w:val="24"/>
        </w:rPr>
        <w:t>the effect of CEO duality structure on the relationship between directors’ network and CSR disclosur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quality</w:t>
      </w:r>
      <w:r w:rsidRPr="004E7E5A">
        <w:rPr>
          <w:rStyle w:val="fontstyle01"/>
          <w:rFonts w:ascii="Times New Roman" w:hAnsi="Times New Roman" w:cs="Times New Roman" w:hint="default"/>
          <w:color w:val="000000" w:themeColor="text1"/>
          <w:sz w:val="24"/>
          <w:szCs w:val="24"/>
        </w:rPr>
        <w:t>.</w:t>
      </w:r>
      <w:r w:rsidRPr="004E7E5A">
        <w:rPr>
          <w:rFonts w:cs="Times New Roman"/>
          <w:szCs w:val="24"/>
        </w:rPr>
        <w:t xml:space="preserve"> We split firms into CEO duality and non-CEO duality groups based on </w:t>
      </w:r>
      <w:r w:rsidRPr="004E7E5A">
        <w:rPr>
          <w:rFonts w:cs="Times New Roman"/>
        </w:rPr>
        <w:t>whether the firm displays CEO duality structure</w:t>
      </w:r>
      <w:r w:rsidRPr="004E7E5A">
        <w:rPr>
          <w:rFonts w:cs="Times New Roman"/>
          <w:szCs w:val="24"/>
        </w:rPr>
        <w:t xml:space="preserve">. </w:t>
      </w:r>
      <w:r w:rsidRPr="004E7E5A">
        <w:rPr>
          <w:rStyle w:val="fontstyle01"/>
          <w:rFonts w:ascii="Times New Roman" w:hAnsi="Times New Roman" w:cs="Times New Roman" w:hint="default"/>
          <w:color w:val="000000" w:themeColor="text1"/>
          <w:sz w:val="24"/>
          <w:szCs w:val="24"/>
        </w:rPr>
        <w:t>Results are based on Equation (1) with different sub-samples.</w:t>
      </w:r>
      <w:r w:rsidRPr="004E7E5A">
        <w:rPr>
          <w:rFonts w:cs="Times New Roman"/>
        </w:rPr>
        <w:t xml:space="preserve"> </w:t>
      </w:r>
      <w:r w:rsidRPr="004E7E5A">
        <w:rPr>
          <w:rFonts w:cs="Times New Roman"/>
          <w:szCs w:val="24"/>
        </w:rPr>
        <w:t xml:space="preserve">Columns (1) to (4) report regression results of the sub-sample of firms without CEO duality. Columns (5) to (8) report regression results of the sub-sample of firms </w:t>
      </w:r>
      <w:r w:rsidRPr="004E7E5A">
        <w:rPr>
          <w:rFonts w:cs="Times New Roman"/>
        </w:rPr>
        <w:t>with CEO duality structure</w:t>
      </w:r>
      <w:r w:rsidRPr="004E7E5A">
        <w:rPr>
          <w:rFonts w:cs="Times New Roman"/>
          <w:szCs w:val="24"/>
        </w:rPr>
        <w:t>.</w:t>
      </w:r>
      <w:r w:rsidRPr="004E7E5A">
        <w:rPr>
          <w:rStyle w:val="fontstyle01"/>
          <w:rFonts w:ascii="Times New Roman" w:hAnsi="Times New Roman" w:cs="Times New Roman" w:hint="default"/>
          <w:color w:val="000000" w:themeColor="text1"/>
          <w:sz w:val="24"/>
          <w:szCs w:val="24"/>
        </w:rPr>
        <w:t xml:space="preserve"> The instrument used is exogenous variable </w:t>
      </w:r>
      <w:r w:rsidRPr="004E7E5A">
        <w:rPr>
          <w:rFonts w:cs="Times New Roman"/>
          <w:i/>
          <w:iCs/>
          <w:szCs w:val="24"/>
        </w:rPr>
        <w:t>Director convenience</w:t>
      </w:r>
      <w:r w:rsidRPr="004E7E5A">
        <w:rPr>
          <w:rStyle w:val="fontstyle01"/>
          <w:rFonts w:ascii="Times New Roman" w:hAnsi="Times New Roman" w:cs="Times New Roman" w:hint="default"/>
          <w:color w:val="000000" w:themeColor="text1"/>
          <w:sz w:val="24"/>
          <w:szCs w:val="24"/>
        </w:rPr>
        <w:t xml:space="preserve">.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variables are provided in Appendix A.</w:t>
      </w:r>
    </w:p>
    <w:p w14:paraId="537B0CEF" w14:textId="77777777" w:rsidR="00A53CFE" w:rsidRPr="004E7E5A" w:rsidRDefault="00A53CFE" w:rsidP="00A53CFE">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p>
    <w:p w14:paraId="32AC07CA" w14:textId="77777777" w:rsidR="00A53CFE" w:rsidRPr="004E7E5A" w:rsidRDefault="00A53CFE" w:rsidP="00A53CFE">
      <w:pPr>
        <w:spacing w:line="480" w:lineRule="auto"/>
        <w:ind w:firstLineChars="200" w:firstLine="480"/>
        <w:jc w:val="center"/>
        <w:rPr>
          <w:rFonts w:ascii="Times New Roman" w:eastAsia="宋体" w:hAnsi="Times New Roman"/>
          <w:color w:val="000000" w:themeColor="text1"/>
          <w:sz w:val="24"/>
          <w:szCs w:val="24"/>
        </w:rPr>
        <w:sectPr w:rsidR="00A53CFE" w:rsidRPr="004E7E5A" w:rsidSect="00C80475">
          <w:pgSz w:w="16838" w:h="11906" w:orient="landscape"/>
          <w:pgMar w:top="1418" w:right="1361" w:bottom="1418" w:left="1701" w:header="1134" w:footer="1134" w:gutter="0"/>
          <w:cols w:space="425"/>
          <w:docGrid w:type="lines" w:linePitch="312"/>
        </w:sectPr>
      </w:pPr>
    </w:p>
    <w:p w14:paraId="0CB3977E" w14:textId="1114B1FA" w:rsidR="00A53CFE" w:rsidRPr="004E7E5A" w:rsidRDefault="00A53CFE" w:rsidP="00B1242A">
      <w:pPr>
        <w:pStyle w:val="4"/>
        <w:spacing w:before="0" w:after="0" w:line="240" w:lineRule="auto"/>
        <w:jc w:val="center"/>
        <w:rPr>
          <w:color w:val="000000" w:themeColor="text1"/>
        </w:rPr>
      </w:pPr>
      <w:r w:rsidRPr="004E7E5A">
        <w:rPr>
          <w:color w:val="000000" w:themeColor="text1"/>
        </w:rPr>
        <w:lastRenderedPageBreak/>
        <w:t>Table 1</w:t>
      </w:r>
      <w:r w:rsidR="0071114F" w:rsidRPr="004E7E5A">
        <w:rPr>
          <w:color w:val="000000" w:themeColor="text1"/>
        </w:rPr>
        <w:t>4</w:t>
      </w:r>
    </w:p>
    <w:p w14:paraId="6C109721" w14:textId="107C8EEE" w:rsidR="00EC2AF7" w:rsidRPr="004E7E5A" w:rsidRDefault="00EC2AF7" w:rsidP="00EC2AF7">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 xml:space="preserve">Regression of Directors’ Network on CSR Disclosure Quality: Difference GMM </w:t>
      </w:r>
    </w:p>
    <w:tbl>
      <w:tblPr>
        <w:tblW w:w="5000" w:type="pct"/>
        <w:tblLook w:val="0000" w:firstRow="0" w:lastRow="0" w:firstColumn="0" w:lastColumn="0" w:noHBand="0" w:noVBand="0"/>
      </w:tblPr>
      <w:tblGrid>
        <w:gridCol w:w="3007"/>
        <w:gridCol w:w="232"/>
        <w:gridCol w:w="1265"/>
        <w:gridCol w:w="232"/>
        <w:gridCol w:w="1289"/>
        <w:gridCol w:w="229"/>
        <w:gridCol w:w="1289"/>
        <w:gridCol w:w="226"/>
        <w:gridCol w:w="1301"/>
      </w:tblGrid>
      <w:tr w:rsidR="001E3466" w:rsidRPr="004E7E5A" w14:paraId="4B018438" w14:textId="77777777" w:rsidTr="001F0B43">
        <w:tc>
          <w:tcPr>
            <w:tcW w:w="3007" w:type="dxa"/>
            <w:tcBorders>
              <w:top w:val="single" w:sz="4" w:space="0" w:color="auto"/>
              <w:left w:val="nil"/>
              <w:bottom w:val="single" w:sz="4" w:space="0" w:color="auto"/>
              <w:right w:val="nil"/>
            </w:tcBorders>
          </w:tcPr>
          <w:p w14:paraId="5382B55D" w14:textId="77777777" w:rsidR="00EC2AF7" w:rsidRPr="004E7E5A" w:rsidRDefault="00EC2AF7" w:rsidP="001F0B4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32" w:type="dxa"/>
            <w:tcBorders>
              <w:top w:val="single" w:sz="4" w:space="0" w:color="auto"/>
              <w:left w:val="nil"/>
              <w:right w:val="nil"/>
            </w:tcBorders>
          </w:tcPr>
          <w:p w14:paraId="58748BAC"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65" w:type="dxa"/>
            <w:tcBorders>
              <w:top w:val="single" w:sz="4" w:space="0" w:color="auto"/>
              <w:left w:val="nil"/>
              <w:bottom w:val="single" w:sz="4" w:space="0" w:color="auto"/>
              <w:right w:val="nil"/>
            </w:tcBorders>
          </w:tcPr>
          <w:p w14:paraId="0A1F2BFD"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32" w:type="dxa"/>
            <w:tcBorders>
              <w:top w:val="single" w:sz="4" w:space="0" w:color="auto"/>
              <w:left w:val="nil"/>
              <w:right w:val="nil"/>
            </w:tcBorders>
          </w:tcPr>
          <w:p w14:paraId="68E74EF7"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89" w:type="dxa"/>
            <w:tcBorders>
              <w:top w:val="single" w:sz="4" w:space="0" w:color="auto"/>
              <w:left w:val="nil"/>
              <w:bottom w:val="single" w:sz="4" w:space="0" w:color="auto"/>
              <w:right w:val="nil"/>
            </w:tcBorders>
          </w:tcPr>
          <w:p w14:paraId="0CCD5391"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29" w:type="dxa"/>
            <w:tcBorders>
              <w:top w:val="single" w:sz="4" w:space="0" w:color="auto"/>
              <w:left w:val="nil"/>
              <w:right w:val="nil"/>
            </w:tcBorders>
          </w:tcPr>
          <w:p w14:paraId="3C0BA27D"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89" w:type="dxa"/>
            <w:tcBorders>
              <w:top w:val="single" w:sz="4" w:space="0" w:color="auto"/>
              <w:left w:val="nil"/>
              <w:bottom w:val="single" w:sz="4" w:space="0" w:color="auto"/>
              <w:right w:val="nil"/>
            </w:tcBorders>
          </w:tcPr>
          <w:p w14:paraId="256573D2"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26" w:type="dxa"/>
            <w:tcBorders>
              <w:top w:val="single" w:sz="4" w:space="0" w:color="auto"/>
              <w:left w:val="nil"/>
              <w:right w:val="nil"/>
            </w:tcBorders>
          </w:tcPr>
          <w:p w14:paraId="40191409"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301" w:type="dxa"/>
            <w:tcBorders>
              <w:top w:val="single" w:sz="4" w:space="0" w:color="auto"/>
              <w:left w:val="nil"/>
              <w:bottom w:val="single" w:sz="4" w:space="0" w:color="auto"/>
              <w:right w:val="nil"/>
            </w:tcBorders>
          </w:tcPr>
          <w:p w14:paraId="1D226175"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403251B5" w14:textId="77777777" w:rsidTr="001F0B43">
        <w:tc>
          <w:tcPr>
            <w:tcW w:w="3007" w:type="dxa"/>
            <w:tcBorders>
              <w:top w:val="single" w:sz="4" w:space="0" w:color="auto"/>
              <w:left w:val="nil"/>
              <w:right w:val="nil"/>
            </w:tcBorders>
          </w:tcPr>
          <w:p w14:paraId="143A3376" w14:textId="77777777" w:rsidR="00EC2AF7" w:rsidRPr="004E7E5A" w:rsidRDefault="00EC2AF7" w:rsidP="001F0B43">
            <w:pPr>
              <w:autoSpaceDE w:val="0"/>
              <w:autoSpaceDN w:val="0"/>
              <w:adjustRightInd w:val="0"/>
              <w:jc w:val="left"/>
              <w:rPr>
                <w:rFonts w:ascii="Times New Roman" w:hAnsi="Times New Roman" w:cs="Times New Roman"/>
                <w:i/>
                <w:iCs/>
                <w:color w:val="000000" w:themeColor="text1"/>
                <w:kern w:val="0"/>
                <w:sz w:val="24"/>
                <w:szCs w:val="24"/>
                <w:vertAlign w:val="subscript"/>
              </w:rPr>
            </w:pPr>
            <w:r w:rsidRPr="004E7E5A">
              <w:rPr>
                <w:rFonts w:ascii="Times New Roman" w:hAnsi="Times New Roman" w:cs="Times New Roman"/>
                <w:i/>
                <w:iCs/>
                <w:color w:val="000000" w:themeColor="text1"/>
                <w:kern w:val="0"/>
                <w:sz w:val="24"/>
                <w:szCs w:val="24"/>
              </w:rPr>
              <w:t>Csr</w:t>
            </w:r>
            <w:r w:rsidRPr="004E7E5A">
              <w:rPr>
                <w:rFonts w:ascii="Times New Roman" w:hAnsi="Times New Roman" w:cs="Times New Roman"/>
                <w:i/>
                <w:iCs/>
                <w:color w:val="000000" w:themeColor="text1"/>
                <w:kern w:val="0"/>
                <w:sz w:val="24"/>
                <w:szCs w:val="24"/>
                <w:vertAlign w:val="subscript"/>
              </w:rPr>
              <w:t>t-1</w:t>
            </w:r>
          </w:p>
        </w:tc>
        <w:tc>
          <w:tcPr>
            <w:tcW w:w="232" w:type="dxa"/>
            <w:tcBorders>
              <w:left w:val="nil"/>
              <w:right w:val="nil"/>
            </w:tcBorders>
          </w:tcPr>
          <w:p w14:paraId="17D4E48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single" w:sz="4" w:space="0" w:color="auto"/>
              <w:left w:val="nil"/>
              <w:right w:val="nil"/>
            </w:tcBorders>
          </w:tcPr>
          <w:p w14:paraId="5D50AEE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476</w:t>
            </w:r>
            <w:r w:rsidRPr="004E7E5A">
              <w:rPr>
                <w:rFonts w:ascii="Times New Roman" w:hAnsi="Times New Roman" w:cs="Times New Roman"/>
                <w:color w:val="000000" w:themeColor="text1"/>
                <w:kern w:val="0"/>
                <w:sz w:val="24"/>
                <w:vertAlign w:val="superscript"/>
              </w:rPr>
              <w:t>***</w:t>
            </w:r>
          </w:p>
        </w:tc>
        <w:tc>
          <w:tcPr>
            <w:tcW w:w="232" w:type="dxa"/>
            <w:tcBorders>
              <w:left w:val="nil"/>
              <w:right w:val="nil"/>
            </w:tcBorders>
          </w:tcPr>
          <w:p w14:paraId="7B5341F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single" w:sz="4" w:space="0" w:color="auto"/>
              <w:left w:val="nil"/>
              <w:right w:val="nil"/>
            </w:tcBorders>
          </w:tcPr>
          <w:p w14:paraId="44167D5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476</w:t>
            </w:r>
            <w:r w:rsidRPr="004E7E5A">
              <w:rPr>
                <w:rFonts w:ascii="Times New Roman" w:hAnsi="Times New Roman" w:cs="Times New Roman"/>
                <w:color w:val="000000" w:themeColor="text1"/>
                <w:kern w:val="0"/>
                <w:sz w:val="24"/>
                <w:vertAlign w:val="superscript"/>
              </w:rPr>
              <w:t>***</w:t>
            </w:r>
          </w:p>
        </w:tc>
        <w:tc>
          <w:tcPr>
            <w:tcW w:w="229" w:type="dxa"/>
            <w:tcBorders>
              <w:left w:val="nil"/>
              <w:right w:val="nil"/>
            </w:tcBorders>
          </w:tcPr>
          <w:p w14:paraId="2DD35FE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single" w:sz="4" w:space="0" w:color="auto"/>
              <w:left w:val="nil"/>
              <w:right w:val="nil"/>
            </w:tcBorders>
          </w:tcPr>
          <w:p w14:paraId="2113E17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480</w:t>
            </w:r>
            <w:r w:rsidRPr="004E7E5A">
              <w:rPr>
                <w:rFonts w:ascii="Times New Roman" w:hAnsi="Times New Roman" w:cs="Times New Roman"/>
                <w:color w:val="000000" w:themeColor="text1"/>
                <w:kern w:val="0"/>
                <w:sz w:val="24"/>
                <w:vertAlign w:val="superscript"/>
              </w:rPr>
              <w:t>***</w:t>
            </w:r>
          </w:p>
        </w:tc>
        <w:tc>
          <w:tcPr>
            <w:tcW w:w="226" w:type="dxa"/>
            <w:tcBorders>
              <w:left w:val="nil"/>
              <w:right w:val="nil"/>
            </w:tcBorders>
          </w:tcPr>
          <w:p w14:paraId="12BD47F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single" w:sz="4" w:space="0" w:color="auto"/>
              <w:left w:val="nil"/>
              <w:right w:val="nil"/>
            </w:tcBorders>
          </w:tcPr>
          <w:p w14:paraId="027E3E8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484</w:t>
            </w:r>
            <w:r w:rsidRPr="004E7E5A">
              <w:rPr>
                <w:rFonts w:ascii="Times New Roman" w:hAnsi="Times New Roman" w:cs="Times New Roman"/>
                <w:color w:val="000000" w:themeColor="text1"/>
                <w:kern w:val="0"/>
                <w:sz w:val="24"/>
                <w:vertAlign w:val="superscript"/>
              </w:rPr>
              <w:t>***</w:t>
            </w:r>
          </w:p>
        </w:tc>
      </w:tr>
      <w:tr w:rsidR="001E3466" w:rsidRPr="004E7E5A" w14:paraId="24004274" w14:textId="77777777" w:rsidTr="001F0B43">
        <w:tc>
          <w:tcPr>
            <w:tcW w:w="3007" w:type="dxa"/>
            <w:tcBorders>
              <w:left w:val="nil"/>
              <w:right w:val="nil"/>
            </w:tcBorders>
          </w:tcPr>
          <w:p w14:paraId="65756638"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left w:val="nil"/>
              <w:right w:val="nil"/>
            </w:tcBorders>
          </w:tcPr>
          <w:p w14:paraId="63DF5E8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0B3AB91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6.68)</w:t>
            </w:r>
          </w:p>
        </w:tc>
        <w:tc>
          <w:tcPr>
            <w:tcW w:w="232" w:type="dxa"/>
            <w:tcBorders>
              <w:left w:val="nil"/>
              <w:right w:val="nil"/>
            </w:tcBorders>
          </w:tcPr>
          <w:p w14:paraId="66DA67F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63D4323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6.68)</w:t>
            </w:r>
          </w:p>
        </w:tc>
        <w:tc>
          <w:tcPr>
            <w:tcW w:w="229" w:type="dxa"/>
            <w:tcBorders>
              <w:left w:val="nil"/>
              <w:right w:val="nil"/>
            </w:tcBorders>
          </w:tcPr>
          <w:p w14:paraId="5E96877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4FD8089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6.76)</w:t>
            </w:r>
          </w:p>
        </w:tc>
        <w:tc>
          <w:tcPr>
            <w:tcW w:w="226" w:type="dxa"/>
            <w:tcBorders>
              <w:left w:val="nil"/>
              <w:right w:val="nil"/>
            </w:tcBorders>
          </w:tcPr>
          <w:p w14:paraId="2DCE8EA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68446C6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6.69)</w:t>
            </w:r>
          </w:p>
        </w:tc>
      </w:tr>
      <w:tr w:rsidR="001E3466" w:rsidRPr="004E7E5A" w14:paraId="1E937D6B" w14:textId="77777777" w:rsidTr="001F0B43">
        <w:tc>
          <w:tcPr>
            <w:tcW w:w="3007" w:type="dxa"/>
            <w:tcBorders>
              <w:left w:val="nil"/>
              <w:bottom w:val="nil"/>
              <w:right w:val="nil"/>
            </w:tcBorders>
          </w:tcPr>
          <w:p w14:paraId="3902201A" w14:textId="77777777" w:rsidR="005F4379" w:rsidRPr="004E7E5A" w:rsidRDefault="005F4379" w:rsidP="005F4379">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32" w:type="dxa"/>
            <w:tcBorders>
              <w:left w:val="nil"/>
              <w:bottom w:val="nil"/>
              <w:right w:val="nil"/>
            </w:tcBorders>
          </w:tcPr>
          <w:p w14:paraId="2196559F"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bottom w:val="nil"/>
              <w:right w:val="nil"/>
            </w:tcBorders>
          </w:tcPr>
          <w:p w14:paraId="1F5F75E0" w14:textId="6A8E1284"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239</w:t>
            </w:r>
            <w:r w:rsidRPr="004E7E5A">
              <w:rPr>
                <w:rFonts w:ascii="Times New Roman" w:hAnsi="Times New Roman" w:cs="Times New Roman"/>
                <w:color w:val="000000" w:themeColor="text1"/>
                <w:kern w:val="0"/>
                <w:sz w:val="24"/>
                <w:vertAlign w:val="superscript"/>
              </w:rPr>
              <w:t>**</w:t>
            </w:r>
          </w:p>
        </w:tc>
        <w:tc>
          <w:tcPr>
            <w:tcW w:w="232" w:type="dxa"/>
            <w:tcBorders>
              <w:left w:val="nil"/>
              <w:bottom w:val="nil"/>
              <w:right w:val="nil"/>
            </w:tcBorders>
          </w:tcPr>
          <w:p w14:paraId="2C39E64C"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nil"/>
              <w:right w:val="nil"/>
            </w:tcBorders>
          </w:tcPr>
          <w:p w14:paraId="4444B5DE"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9" w:type="dxa"/>
            <w:tcBorders>
              <w:left w:val="nil"/>
              <w:bottom w:val="nil"/>
              <w:right w:val="nil"/>
            </w:tcBorders>
          </w:tcPr>
          <w:p w14:paraId="1B01F1B3"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nil"/>
              <w:right w:val="nil"/>
            </w:tcBorders>
          </w:tcPr>
          <w:p w14:paraId="34A210A8"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6" w:type="dxa"/>
            <w:tcBorders>
              <w:left w:val="nil"/>
              <w:bottom w:val="nil"/>
              <w:right w:val="nil"/>
            </w:tcBorders>
          </w:tcPr>
          <w:p w14:paraId="4865D273"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bottom w:val="nil"/>
              <w:right w:val="nil"/>
            </w:tcBorders>
          </w:tcPr>
          <w:p w14:paraId="05476251"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r>
      <w:tr w:rsidR="001E3466" w:rsidRPr="004E7E5A" w14:paraId="1E8FC5FB" w14:textId="77777777" w:rsidTr="001F0B43">
        <w:tc>
          <w:tcPr>
            <w:tcW w:w="3007" w:type="dxa"/>
            <w:tcBorders>
              <w:top w:val="nil"/>
              <w:left w:val="nil"/>
              <w:bottom w:val="nil"/>
              <w:right w:val="nil"/>
            </w:tcBorders>
          </w:tcPr>
          <w:p w14:paraId="1B3F29FF" w14:textId="77777777" w:rsidR="005F4379" w:rsidRPr="004E7E5A" w:rsidRDefault="005F4379" w:rsidP="005F4379">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613AD0FC"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287039FA" w14:textId="49ECCEF8"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2.41)</w:t>
            </w:r>
          </w:p>
        </w:tc>
        <w:tc>
          <w:tcPr>
            <w:tcW w:w="232" w:type="dxa"/>
            <w:tcBorders>
              <w:top w:val="nil"/>
              <w:left w:val="nil"/>
              <w:bottom w:val="nil"/>
              <w:right w:val="nil"/>
            </w:tcBorders>
          </w:tcPr>
          <w:p w14:paraId="746CEAE8"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117CC43D"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7A8118AC"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459C6762"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1C36FFD5"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05015112"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r>
      <w:tr w:rsidR="001E3466" w:rsidRPr="004E7E5A" w14:paraId="2AD820D8" w14:textId="77777777" w:rsidTr="001F0B43">
        <w:tc>
          <w:tcPr>
            <w:tcW w:w="3007" w:type="dxa"/>
            <w:tcBorders>
              <w:top w:val="nil"/>
              <w:left w:val="nil"/>
              <w:bottom w:val="nil"/>
              <w:right w:val="nil"/>
            </w:tcBorders>
          </w:tcPr>
          <w:p w14:paraId="0CAAE8A2" w14:textId="77777777" w:rsidR="005F4379" w:rsidRPr="004E7E5A" w:rsidRDefault="005F4379" w:rsidP="005F4379">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32" w:type="dxa"/>
            <w:tcBorders>
              <w:top w:val="nil"/>
              <w:left w:val="nil"/>
              <w:bottom w:val="nil"/>
              <w:right w:val="nil"/>
            </w:tcBorders>
          </w:tcPr>
          <w:p w14:paraId="13AB360B"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2A44F766"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32D3CEC2"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2AFC5FE" w14:textId="1BE9169C"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253</w:t>
            </w:r>
            <w:r w:rsidRPr="004E7E5A">
              <w:rPr>
                <w:rFonts w:ascii="Times New Roman" w:hAnsi="Times New Roman" w:cs="Times New Roman"/>
                <w:color w:val="000000" w:themeColor="text1"/>
                <w:kern w:val="0"/>
                <w:sz w:val="24"/>
                <w:vertAlign w:val="superscript"/>
              </w:rPr>
              <w:t>**</w:t>
            </w:r>
          </w:p>
        </w:tc>
        <w:tc>
          <w:tcPr>
            <w:tcW w:w="229" w:type="dxa"/>
            <w:tcBorders>
              <w:top w:val="nil"/>
              <w:left w:val="nil"/>
              <w:bottom w:val="nil"/>
              <w:right w:val="nil"/>
            </w:tcBorders>
          </w:tcPr>
          <w:p w14:paraId="2C4B48C3"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5F33301D"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49C9C01F"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5BDC3B34"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r>
      <w:tr w:rsidR="001E3466" w:rsidRPr="004E7E5A" w14:paraId="40C092FB" w14:textId="77777777" w:rsidTr="001F0B43">
        <w:tc>
          <w:tcPr>
            <w:tcW w:w="3007" w:type="dxa"/>
            <w:tcBorders>
              <w:top w:val="nil"/>
              <w:left w:val="nil"/>
              <w:bottom w:val="nil"/>
              <w:right w:val="nil"/>
            </w:tcBorders>
          </w:tcPr>
          <w:p w14:paraId="4070C7F9" w14:textId="77777777" w:rsidR="005F4379" w:rsidRPr="004E7E5A" w:rsidRDefault="005F4379" w:rsidP="005F4379">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41B47C90"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441B89BD"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6F7FE0F0"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17E549C1" w14:textId="3E9388E1"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2.41)</w:t>
            </w:r>
          </w:p>
        </w:tc>
        <w:tc>
          <w:tcPr>
            <w:tcW w:w="229" w:type="dxa"/>
            <w:tcBorders>
              <w:top w:val="nil"/>
              <w:left w:val="nil"/>
              <w:bottom w:val="nil"/>
              <w:right w:val="nil"/>
            </w:tcBorders>
          </w:tcPr>
          <w:p w14:paraId="524B409D"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2BFA9629"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475F758A"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342D1663" w14:textId="77777777" w:rsidR="005F4379" w:rsidRPr="004E7E5A" w:rsidRDefault="005F4379" w:rsidP="005F4379">
            <w:pPr>
              <w:autoSpaceDE w:val="0"/>
              <w:autoSpaceDN w:val="0"/>
              <w:adjustRightInd w:val="0"/>
              <w:jc w:val="center"/>
              <w:rPr>
                <w:rFonts w:ascii="Times New Roman" w:hAnsi="Times New Roman"/>
                <w:color w:val="000000" w:themeColor="text1"/>
                <w:kern w:val="0"/>
                <w:sz w:val="24"/>
                <w:szCs w:val="24"/>
              </w:rPr>
            </w:pPr>
          </w:p>
        </w:tc>
      </w:tr>
      <w:tr w:rsidR="001E3466" w:rsidRPr="004E7E5A" w14:paraId="706213C8" w14:textId="77777777" w:rsidTr="001F0B43">
        <w:tc>
          <w:tcPr>
            <w:tcW w:w="3007" w:type="dxa"/>
            <w:tcBorders>
              <w:top w:val="nil"/>
              <w:left w:val="nil"/>
              <w:bottom w:val="nil"/>
              <w:right w:val="nil"/>
            </w:tcBorders>
          </w:tcPr>
          <w:p w14:paraId="36D377CF"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32" w:type="dxa"/>
            <w:tcBorders>
              <w:top w:val="nil"/>
              <w:left w:val="nil"/>
              <w:bottom w:val="nil"/>
              <w:right w:val="nil"/>
            </w:tcBorders>
          </w:tcPr>
          <w:p w14:paraId="69A804C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6DCB680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2F62E7C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062944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60DF89F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7ABB98B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443</w:t>
            </w:r>
            <w:r w:rsidRPr="004E7E5A">
              <w:rPr>
                <w:rFonts w:ascii="Times New Roman" w:hAnsi="Times New Roman" w:cs="Times New Roman"/>
                <w:color w:val="000000" w:themeColor="text1"/>
                <w:kern w:val="0"/>
                <w:sz w:val="24"/>
                <w:vertAlign w:val="superscript"/>
              </w:rPr>
              <w:t>**</w:t>
            </w:r>
          </w:p>
        </w:tc>
        <w:tc>
          <w:tcPr>
            <w:tcW w:w="226" w:type="dxa"/>
            <w:tcBorders>
              <w:top w:val="nil"/>
              <w:left w:val="nil"/>
              <w:bottom w:val="nil"/>
              <w:right w:val="nil"/>
            </w:tcBorders>
          </w:tcPr>
          <w:p w14:paraId="09DEE5F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47284EC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3B1F74DC" w14:textId="77777777" w:rsidTr="001F0B43">
        <w:tc>
          <w:tcPr>
            <w:tcW w:w="3007" w:type="dxa"/>
            <w:tcBorders>
              <w:top w:val="nil"/>
              <w:left w:val="nil"/>
              <w:bottom w:val="nil"/>
              <w:right w:val="nil"/>
            </w:tcBorders>
          </w:tcPr>
          <w:p w14:paraId="7D9DDF68"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2C908D7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408F213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4DF9E37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697433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73F959C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3FF73E1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2.25)</w:t>
            </w:r>
          </w:p>
        </w:tc>
        <w:tc>
          <w:tcPr>
            <w:tcW w:w="226" w:type="dxa"/>
            <w:tcBorders>
              <w:top w:val="nil"/>
              <w:left w:val="nil"/>
              <w:bottom w:val="nil"/>
              <w:right w:val="nil"/>
            </w:tcBorders>
          </w:tcPr>
          <w:p w14:paraId="0B15640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4EAC17F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77BB3395" w14:textId="77777777" w:rsidTr="001F0B43">
        <w:tc>
          <w:tcPr>
            <w:tcW w:w="3007" w:type="dxa"/>
            <w:tcBorders>
              <w:top w:val="nil"/>
              <w:left w:val="nil"/>
              <w:bottom w:val="nil"/>
              <w:right w:val="nil"/>
            </w:tcBorders>
          </w:tcPr>
          <w:p w14:paraId="40D2DC83"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32" w:type="dxa"/>
            <w:tcBorders>
              <w:top w:val="nil"/>
              <w:left w:val="nil"/>
              <w:bottom w:val="nil"/>
              <w:right w:val="nil"/>
            </w:tcBorders>
          </w:tcPr>
          <w:p w14:paraId="7462571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7BB414D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468FCC1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1594E4A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0C137AF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625FEE2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153F308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3435319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0.547</w:t>
            </w:r>
            <w:r w:rsidRPr="004E7E5A">
              <w:rPr>
                <w:rFonts w:ascii="Times New Roman" w:hAnsi="Times New Roman" w:cs="Times New Roman"/>
                <w:color w:val="000000" w:themeColor="text1"/>
                <w:kern w:val="0"/>
                <w:sz w:val="24"/>
                <w:vertAlign w:val="superscript"/>
              </w:rPr>
              <w:t>**</w:t>
            </w:r>
          </w:p>
        </w:tc>
      </w:tr>
      <w:tr w:rsidR="001E3466" w:rsidRPr="004E7E5A" w14:paraId="52DA3AE1" w14:textId="77777777" w:rsidTr="001F0B43">
        <w:tc>
          <w:tcPr>
            <w:tcW w:w="3007" w:type="dxa"/>
            <w:tcBorders>
              <w:top w:val="nil"/>
              <w:left w:val="nil"/>
              <w:bottom w:val="nil"/>
              <w:right w:val="nil"/>
            </w:tcBorders>
          </w:tcPr>
          <w:p w14:paraId="63B6C5E6"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75D3029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3B1816C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262DBC2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439846C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43DF86D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71441A4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5CB0F68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0BEE5FB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s="Times New Roman"/>
                <w:color w:val="000000" w:themeColor="text1"/>
                <w:kern w:val="0"/>
                <w:sz w:val="24"/>
              </w:rPr>
              <w:t>(2.54)</w:t>
            </w:r>
          </w:p>
        </w:tc>
      </w:tr>
      <w:tr w:rsidR="001E3466" w:rsidRPr="004E7E5A" w14:paraId="02232CB0" w14:textId="77777777" w:rsidTr="001F0B43">
        <w:tc>
          <w:tcPr>
            <w:tcW w:w="3007" w:type="dxa"/>
            <w:tcBorders>
              <w:top w:val="nil"/>
              <w:left w:val="nil"/>
              <w:right w:val="nil"/>
            </w:tcBorders>
          </w:tcPr>
          <w:p w14:paraId="1911B650"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32" w:type="dxa"/>
            <w:tcBorders>
              <w:top w:val="nil"/>
              <w:left w:val="nil"/>
              <w:right w:val="nil"/>
            </w:tcBorders>
          </w:tcPr>
          <w:p w14:paraId="578BD61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right w:val="nil"/>
            </w:tcBorders>
          </w:tcPr>
          <w:p w14:paraId="2AA1A8B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16D3602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461DB8C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9" w:type="dxa"/>
            <w:tcBorders>
              <w:top w:val="nil"/>
              <w:left w:val="nil"/>
              <w:right w:val="nil"/>
            </w:tcBorders>
          </w:tcPr>
          <w:p w14:paraId="7D466BA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119BE85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6" w:type="dxa"/>
            <w:tcBorders>
              <w:top w:val="nil"/>
              <w:left w:val="nil"/>
              <w:right w:val="nil"/>
            </w:tcBorders>
          </w:tcPr>
          <w:p w14:paraId="252C236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right w:val="nil"/>
            </w:tcBorders>
          </w:tcPr>
          <w:p w14:paraId="2956CDD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5943FBD6" w14:textId="77777777" w:rsidTr="001F0B43">
        <w:tc>
          <w:tcPr>
            <w:tcW w:w="3007" w:type="dxa"/>
            <w:tcBorders>
              <w:top w:val="nil"/>
              <w:left w:val="nil"/>
              <w:right w:val="nil"/>
            </w:tcBorders>
          </w:tcPr>
          <w:p w14:paraId="1A761A48"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32" w:type="dxa"/>
            <w:tcBorders>
              <w:top w:val="nil"/>
              <w:left w:val="nil"/>
              <w:right w:val="nil"/>
            </w:tcBorders>
          </w:tcPr>
          <w:p w14:paraId="3FDAF46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right w:val="nil"/>
            </w:tcBorders>
          </w:tcPr>
          <w:p w14:paraId="4DDFFA4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24903E5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4CB5832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9" w:type="dxa"/>
            <w:tcBorders>
              <w:top w:val="nil"/>
              <w:left w:val="nil"/>
              <w:right w:val="nil"/>
            </w:tcBorders>
          </w:tcPr>
          <w:p w14:paraId="6A7625D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5195C64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6" w:type="dxa"/>
            <w:tcBorders>
              <w:top w:val="nil"/>
              <w:left w:val="nil"/>
              <w:right w:val="nil"/>
            </w:tcBorders>
          </w:tcPr>
          <w:p w14:paraId="79E4553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right w:val="nil"/>
            </w:tcBorders>
          </w:tcPr>
          <w:p w14:paraId="47A67E3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6371B02F" w14:textId="77777777" w:rsidTr="001F0B43">
        <w:tc>
          <w:tcPr>
            <w:tcW w:w="3007" w:type="dxa"/>
            <w:tcBorders>
              <w:left w:val="nil"/>
              <w:right w:val="nil"/>
            </w:tcBorders>
          </w:tcPr>
          <w:p w14:paraId="20211903"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32" w:type="dxa"/>
            <w:tcBorders>
              <w:left w:val="nil"/>
              <w:right w:val="nil"/>
            </w:tcBorders>
          </w:tcPr>
          <w:p w14:paraId="30C93A8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32D6BD2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22</w:t>
            </w:r>
          </w:p>
        </w:tc>
        <w:tc>
          <w:tcPr>
            <w:tcW w:w="232" w:type="dxa"/>
            <w:tcBorders>
              <w:left w:val="nil"/>
              <w:right w:val="nil"/>
            </w:tcBorders>
          </w:tcPr>
          <w:p w14:paraId="7323944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36FB4A9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22</w:t>
            </w:r>
          </w:p>
        </w:tc>
        <w:tc>
          <w:tcPr>
            <w:tcW w:w="229" w:type="dxa"/>
            <w:tcBorders>
              <w:left w:val="nil"/>
              <w:right w:val="nil"/>
            </w:tcBorders>
          </w:tcPr>
          <w:p w14:paraId="6169800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2762AD4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22</w:t>
            </w:r>
          </w:p>
        </w:tc>
        <w:tc>
          <w:tcPr>
            <w:tcW w:w="226" w:type="dxa"/>
            <w:tcBorders>
              <w:left w:val="nil"/>
              <w:right w:val="nil"/>
            </w:tcBorders>
          </w:tcPr>
          <w:p w14:paraId="0F9EFB0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6110FAC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22</w:t>
            </w:r>
          </w:p>
        </w:tc>
      </w:tr>
      <w:tr w:rsidR="001E3466" w:rsidRPr="004E7E5A" w14:paraId="50B3FC84" w14:textId="77777777" w:rsidTr="001F0B43">
        <w:tc>
          <w:tcPr>
            <w:tcW w:w="3007" w:type="dxa"/>
            <w:tcBorders>
              <w:left w:val="nil"/>
              <w:right w:val="nil"/>
            </w:tcBorders>
          </w:tcPr>
          <w:p w14:paraId="4527A433"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gramStart"/>
            <w:r w:rsidRPr="004E7E5A">
              <w:rPr>
                <w:rFonts w:ascii="Times New Roman" w:hAnsi="Times New Roman"/>
                <w:i/>
                <w:iCs/>
                <w:color w:val="000000" w:themeColor="text1"/>
                <w:kern w:val="0"/>
                <w:sz w:val="24"/>
                <w:szCs w:val="24"/>
              </w:rPr>
              <w:t>AR(</w:t>
            </w:r>
            <w:proofErr w:type="gramEnd"/>
            <w:r w:rsidRPr="004E7E5A">
              <w:rPr>
                <w:rFonts w:ascii="Times New Roman" w:hAnsi="Times New Roman"/>
                <w:i/>
                <w:iCs/>
                <w:color w:val="000000" w:themeColor="text1"/>
                <w:kern w:val="0"/>
                <w:sz w:val="24"/>
                <w:szCs w:val="24"/>
              </w:rPr>
              <w:t>1) test (p value)</w:t>
            </w:r>
          </w:p>
        </w:tc>
        <w:tc>
          <w:tcPr>
            <w:tcW w:w="232" w:type="dxa"/>
            <w:tcBorders>
              <w:left w:val="nil"/>
              <w:right w:val="nil"/>
            </w:tcBorders>
          </w:tcPr>
          <w:p w14:paraId="1CD31A2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699F645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32" w:type="dxa"/>
            <w:tcBorders>
              <w:left w:val="nil"/>
              <w:right w:val="nil"/>
            </w:tcBorders>
          </w:tcPr>
          <w:p w14:paraId="22DA634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2F209C8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29" w:type="dxa"/>
            <w:tcBorders>
              <w:left w:val="nil"/>
              <w:right w:val="nil"/>
            </w:tcBorders>
          </w:tcPr>
          <w:p w14:paraId="11219DD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51B02C4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26" w:type="dxa"/>
            <w:tcBorders>
              <w:left w:val="nil"/>
              <w:right w:val="nil"/>
            </w:tcBorders>
          </w:tcPr>
          <w:p w14:paraId="6EA0437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1549F11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r>
      <w:tr w:rsidR="001E3466" w:rsidRPr="004E7E5A" w14:paraId="49B09E39" w14:textId="77777777" w:rsidTr="001F0B43">
        <w:tc>
          <w:tcPr>
            <w:tcW w:w="3007" w:type="dxa"/>
            <w:tcBorders>
              <w:left w:val="nil"/>
              <w:right w:val="nil"/>
            </w:tcBorders>
          </w:tcPr>
          <w:p w14:paraId="23EB2E05"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gramStart"/>
            <w:r w:rsidRPr="004E7E5A">
              <w:rPr>
                <w:rFonts w:ascii="Times New Roman" w:hAnsi="Times New Roman"/>
                <w:i/>
                <w:iCs/>
                <w:color w:val="000000" w:themeColor="text1"/>
                <w:kern w:val="0"/>
                <w:sz w:val="24"/>
                <w:szCs w:val="24"/>
              </w:rPr>
              <w:t>AR(</w:t>
            </w:r>
            <w:proofErr w:type="gramEnd"/>
            <w:r w:rsidRPr="004E7E5A">
              <w:rPr>
                <w:rFonts w:ascii="Times New Roman" w:hAnsi="Times New Roman"/>
                <w:i/>
                <w:iCs/>
                <w:color w:val="000000" w:themeColor="text1"/>
                <w:kern w:val="0"/>
                <w:sz w:val="24"/>
                <w:szCs w:val="24"/>
              </w:rPr>
              <w:t>2) test (p value)</w:t>
            </w:r>
          </w:p>
        </w:tc>
        <w:tc>
          <w:tcPr>
            <w:tcW w:w="232" w:type="dxa"/>
            <w:tcBorders>
              <w:left w:val="nil"/>
              <w:right w:val="nil"/>
            </w:tcBorders>
          </w:tcPr>
          <w:p w14:paraId="1051360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16929DE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89</w:t>
            </w:r>
          </w:p>
        </w:tc>
        <w:tc>
          <w:tcPr>
            <w:tcW w:w="232" w:type="dxa"/>
            <w:tcBorders>
              <w:left w:val="nil"/>
              <w:right w:val="nil"/>
            </w:tcBorders>
          </w:tcPr>
          <w:p w14:paraId="11C1A92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4D83E48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89</w:t>
            </w:r>
          </w:p>
        </w:tc>
        <w:tc>
          <w:tcPr>
            <w:tcW w:w="229" w:type="dxa"/>
            <w:tcBorders>
              <w:left w:val="nil"/>
              <w:right w:val="nil"/>
            </w:tcBorders>
          </w:tcPr>
          <w:p w14:paraId="57E336A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42B4B18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98</w:t>
            </w:r>
          </w:p>
        </w:tc>
        <w:tc>
          <w:tcPr>
            <w:tcW w:w="226" w:type="dxa"/>
            <w:tcBorders>
              <w:left w:val="nil"/>
              <w:right w:val="nil"/>
            </w:tcBorders>
          </w:tcPr>
          <w:p w14:paraId="290B9AD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3D3F8A7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88</w:t>
            </w:r>
          </w:p>
        </w:tc>
      </w:tr>
      <w:tr w:rsidR="001E3466" w:rsidRPr="004E7E5A" w14:paraId="3D121409" w14:textId="77777777" w:rsidTr="00086D9D">
        <w:tc>
          <w:tcPr>
            <w:tcW w:w="3007" w:type="dxa"/>
            <w:tcBorders>
              <w:left w:val="nil"/>
              <w:right w:val="nil"/>
            </w:tcBorders>
          </w:tcPr>
          <w:p w14:paraId="17B2CF1F" w14:textId="77BB4EE4"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argan</w:t>
            </w:r>
            <w:proofErr w:type="spellEnd"/>
            <w:r w:rsidRPr="004E7E5A">
              <w:rPr>
                <w:rFonts w:ascii="Times New Roman" w:hAnsi="Times New Roman"/>
                <w:i/>
                <w:iCs/>
                <w:color w:val="000000" w:themeColor="text1"/>
                <w:kern w:val="0"/>
                <w:sz w:val="24"/>
                <w:szCs w:val="24"/>
              </w:rPr>
              <w:t xml:space="preserve"> test of over identification (p value)</w:t>
            </w:r>
          </w:p>
        </w:tc>
        <w:tc>
          <w:tcPr>
            <w:tcW w:w="232" w:type="dxa"/>
            <w:tcBorders>
              <w:left w:val="nil"/>
              <w:right w:val="nil"/>
            </w:tcBorders>
          </w:tcPr>
          <w:p w14:paraId="41C086A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11FA2C2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92</w:t>
            </w:r>
          </w:p>
        </w:tc>
        <w:tc>
          <w:tcPr>
            <w:tcW w:w="232" w:type="dxa"/>
            <w:tcBorders>
              <w:left w:val="nil"/>
              <w:right w:val="nil"/>
            </w:tcBorders>
          </w:tcPr>
          <w:p w14:paraId="457BACB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349D508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92</w:t>
            </w:r>
          </w:p>
        </w:tc>
        <w:tc>
          <w:tcPr>
            <w:tcW w:w="229" w:type="dxa"/>
            <w:tcBorders>
              <w:left w:val="nil"/>
              <w:right w:val="nil"/>
            </w:tcBorders>
          </w:tcPr>
          <w:p w14:paraId="122639E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5F88595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07</w:t>
            </w:r>
          </w:p>
        </w:tc>
        <w:tc>
          <w:tcPr>
            <w:tcW w:w="226" w:type="dxa"/>
            <w:tcBorders>
              <w:left w:val="nil"/>
              <w:right w:val="nil"/>
            </w:tcBorders>
          </w:tcPr>
          <w:p w14:paraId="0CD8333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5D31082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391</w:t>
            </w:r>
          </w:p>
        </w:tc>
      </w:tr>
      <w:tr w:rsidR="001E3466" w:rsidRPr="004E7E5A" w14:paraId="711261AC" w14:textId="77777777" w:rsidTr="00086D9D">
        <w:tc>
          <w:tcPr>
            <w:tcW w:w="3007" w:type="dxa"/>
            <w:tcBorders>
              <w:left w:val="nil"/>
              <w:bottom w:val="single" w:sz="4" w:space="0" w:color="auto"/>
              <w:right w:val="nil"/>
            </w:tcBorders>
          </w:tcPr>
          <w:p w14:paraId="799777A1" w14:textId="039EA20C"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Hansen test of over identification (p value)</w:t>
            </w:r>
          </w:p>
        </w:tc>
        <w:tc>
          <w:tcPr>
            <w:tcW w:w="232" w:type="dxa"/>
            <w:tcBorders>
              <w:left w:val="nil"/>
              <w:bottom w:val="single" w:sz="4" w:space="0" w:color="auto"/>
              <w:right w:val="nil"/>
            </w:tcBorders>
          </w:tcPr>
          <w:p w14:paraId="42D55DF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bottom w:val="single" w:sz="4" w:space="0" w:color="auto"/>
              <w:right w:val="nil"/>
            </w:tcBorders>
          </w:tcPr>
          <w:p w14:paraId="0E81A32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29</w:t>
            </w:r>
          </w:p>
        </w:tc>
        <w:tc>
          <w:tcPr>
            <w:tcW w:w="232" w:type="dxa"/>
            <w:tcBorders>
              <w:left w:val="nil"/>
              <w:bottom w:val="single" w:sz="4" w:space="0" w:color="auto"/>
              <w:right w:val="nil"/>
            </w:tcBorders>
          </w:tcPr>
          <w:p w14:paraId="1E5D807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single" w:sz="4" w:space="0" w:color="auto"/>
              <w:right w:val="nil"/>
            </w:tcBorders>
          </w:tcPr>
          <w:p w14:paraId="04151E0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29</w:t>
            </w:r>
          </w:p>
        </w:tc>
        <w:tc>
          <w:tcPr>
            <w:tcW w:w="229" w:type="dxa"/>
            <w:tcBorders>
              <w:left w:val="nil"/>
              <w:bottom w:val="single" w:sz="4" w:space="0" w:color="auto"/>
              <w:right w:val="nil"/>
            </w:tcBorders>
          </w:tcPr>
          <w:p w14:paraId="392DEE7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single" w:sz="4" w:space="0" w:color="auto"/>
              <w:right w:val="nil"/>
            </w:tcBorders>
          </w:tcPr>
          <w:p w14:paraId="3222826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714</w:t>
            </w:r>
          </w:p>
        </w:tc>
        <w:tc>
          <w:tcPr>
            <w:tcW w:w="226" w:type="dxa"/>
            <w:tcBorders>
              <w:left w:val="nil"/>
              <w:bottom w:val="single" w:sz="4" w:space="0" w:color="auto"/>
              <w:right w:val="nil"/>
            </w:tcBorders>
          </w:tcPr>
          <w:p w14:paraId="70F2941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bottom w:val="single" w:sz="4" w:space="0" w:color="auto"/>
              <w:right w:val="nil"/>
            </w:tcBorders>
          </w:tcPr>
          <w:p w14:paraId="252755C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00</w:t>
            </w:r>
          </w:p>
        </w:tc>
      </w:tr>
    </w:tbl>
    <w:p w14:paraId="2F631634" w14:textId="23A02F2D" w:rsidR="00EC2AF7" w:rsidRPr="004E7E5A" w:rsidRDefault="00EC2AF7" w:rsidP="00EC2AF7">
      <w:pPr>
        <w:pStyle w:val="a7"/>
        <w:spacing w:line="240" w:lineRule="auto"/>
        <w:ind w:leftChars="50" w:left="105" w:rightChars="50" w:right="105" w:firstLineChars="0" w:firstLine="0"/>
        <w:rPr>
          <w:rStyle w:val="fontstyle01"/>
          <w:rFonts w:ascii="Times New Roman" w:hAnsi="Times New Roman" w:cs="Times New Roman" w:hint="default"/>
          <w:color w:val="000000" w:themeColor="text1"/>
          <w:sz w:val="24"/>
          <w:szCs w:val="24"/>
        </w:rPr>
      </w:pPr>
      <w:r w:rsidRPr="004E7E5A">
        <w:rPr>
          <w:rStyle w:val="fontstyle01"/>
          <w:rFonts w:ascii="Times New Roman" w:hAnsi="Times New Roman" w:cs="Times New Roman" w:hint="default"/>
          <w:color w:val="000000" w:themeColor="text1"/>
          <w:sz w:val="24"/>
          <w:szCs w:val="24"/>
        </w:rPr>
        <w:t xml:space="preserve">This table presents the results of two-step </w:t>
      </w:r>
      <w:r w:rsidRPr="004E7E5A">
        <w:t>Difference GMM</w:t>
      </w:r>
      <w:r w:rsidRPr="004E7E5A">
        <w:rPr>
          <w:rStyle w:val="fontstyle01"/>
          <w:rFonts w:ascii="Times New Roman" w:hAnsi="Times New Roman" w:cs="Times New Roman" w:hint="default"/>
          <w:color w:val="000000" w:themeColor="text1"/>
          <w:sz w:val="24"/>
          <w:szCs w:val="24"/>
        </w:rPr>
        <w:t xml:space="preserve"> estimation</w:t>
      </w:r>
      <w:r w:rsidR="0003282A"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Times New Roman" w:hAnsi="Times New Roman" w:cs="Times New Roman" w:hint="default"/>
          <w:color w:val="000000" w:themeColor="text1"/>
          <w:sz w:val="24"/>
          <w:szCs w:val="24"/>
        </w:rPr>
        <w:t xml:space="preserve">to test the robustness of the results of testing hypothesis 1. We used </w:t>
      </w:r>
      <w:r w:rsidR="00296BBF" w:rsidRPr="004E7E5A">
        <w:t>Difference</w:t>
      </w:r>
      <w:r w:rsidRPr="004E7E5A">
        <w:t xml:space="preserve"> GMM</w:t>
      </w:r>
      <w:r w:rsidRPr="004E7E5A">
        <w:rPr>
          <w:rStyle w:val="fontstyle01"/>
          <w:rFonts w:ascii="Times New Roman" w:hAnsi="Times New Roman" w:cs="Times New Roman" w:hint="default"/>
          <w:color w:val="000000" w:themeColor="text1"/>
          <w:sz w:val="24"/>
          <w:szCs w:val="24"/>
        </w:rPr>
        <w:t xml:space="preserve"> approach to eliminate endogeneity problems of unobserved heterogeneity</w:t>
      </w:r>
      <w:r w:rsidR="00296BBF" w:rsidRPr="004E7E5A">
        <w:rPr>
          <w:rStyle w:val="fontstyle01"/>
          <w:rFonts w:ascii="Times New Roman" w:hAnsi="Times New Roman" w:cs="Times New Roman" w:hint="default"/>
          <w:color w:val="000000" w:themeColor="text1"/>
          <w:sz w:val="24"/>
          <w:szCs w:val="24"/>
        </w:rPr>
        <w:t xml:space="preserve"> </w:t>
      </w:r>
      <w:r w:rsidR="009865A1" w:rsidRPr="004E7E5A">
        <w:rPr>
          <w:rStyle w:val="fontstyle01"/>
          <w:rFonts w:ascii="Times New Roman" w:hAnsi="Times New Roman" w:cs="Times New Roman" w:hint="default"/>
          <w:color w:val="000000" w:themeColor="text1"/>
          <w:sz w:val="24"/>
          <w:szCs w:val="24"/>
        </w:rPr>
        <w:fldChar w:fldCharType="begin"/>
      </w:r>
      <w:r w:rsidR="006F6C86" w:rsidRPr="004E7E5A">
        <w:rPr>
          <w:rStyle w:val="fontstyle01"/>
          <w:rFonts w:ascii="Times New Roman" w:hAnsi="Times New Roman" w:cs="Times New Roman" w:hint="default"/>
          <w:color w:val="000000" w:themeColor="text1"/>
          <w:sz w:val="24"/>
          <w:szCs w:val="24"/>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009865A1" w:rsidRPr="004E7E5A">
        <w:rPr>
          <w:rStyle w:val="fontstyle01"/>
          <w:rFonts w:ascii="Times New Roman" w:hAnsi="Times New Roman" w:cs="Times New Roman" w:hint="default"/>
          <w:color w:val="000000" w:themeColor="text1"/>
          <w:sz w:val="24"/>
          <w:szCs w:val="24"/>
        </w:rPr>
        <w:fldChar w:fldCharType="separate"/>
      </w:r>
      <w:r w:rsidR="00806B5E" w:rsidRPr="004E7E5A">
        <w:rPr>
          <w:rStyle w:val="fontstyle01"/>
          <w:rFonts w:ascii="Times New Roman" w:hAnsi="Times New Roman" w:cs="Times New Roman" w:hint="default"/>
          <w:noProof/>
          <w:color w:val="000000" w:themeColor="text1"/>
          <w:sz w:val="24"/>
          <w:szCs w:val="24"/>
        </w:rPr>
        <w:t>(Windmeijer 2005)</w:t>
      </w:r>
      <w:r w:rsidR="009865A1" w:rsidRPr="004E7E5A">
        <w:rPr>
          <w:rStyle w:val="fontstyle01"/>
          <w:rFonts w:ascii="Times New Roman" w:hAnsi="Times New Roman" w:cs="Times New Roman" w:hint="default"/>
          <w:color w:val="000000" w:themeColor="text1"/>
          <w:sz w:val="24"/>
          <w:szCs w:val="24"/>
        </w:rPr>
        <w:fldChar w:fldCharType="end"/>
      </w:r>
      <w:r w:rsidR="00296BBF" w:rsidRPr="004E7E5A">
        <w:rPr>
          <w:rStyle w:val="fontstyle01"/>
          <w:rFonts w:ascii="Times New Roman" w:hAnsi="Times New Roman" w:cs="Times New Roman"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00681E52" w:rsidRPr="004E7E5A">
        <w:rPr>
          <w:rStyle w:val="fontstyle01"/>
          <w:rFonts w:ascii="Times New Roman" w:hAnsi="Times New Roman" w:cs="Times New Roman" w:hint="default"/>
          <w:color w:val="000000" w:themeColor="text1"/>
          <w:sz w:val="24"/>
          <w:szCs w:val="24"/>
        </w:rPr>
        <w:t>W</w:t>
      </w:r>
      <w:r w:rsidR="00681E52" w:rsidRPr="004E7E5A">
        <w:t xml:space="preserve">e estimate (7) via Difference GMM using lagged values of the </w:t>
      </w:r>
      <w:r w:rsidR="00681E52" w:rsidRPr="004E7E5A">
        <w:rPr>
          <w:rFonts w:eastAsia="Times New Roman" w:cs="Times New Roman"/>
          <w:szCs w:val="24"/>
        </w:rPr>
        <w:t>endogenous</w:t>
      </w:r>
      <w:r w:rsidR="00681E52" w:rsidRPr="004E7E5A">
        <w:t xml:space="preserve"> dependent or explanatory variables as instruments for the current dependent or explanatory variables. That is, we use historical values of CSR disclosure quality (</w:t>
      </w:r>
      <w:proofErr w:type="spellStart"/>
      <w:r w:rsidR="00681E52" w:rsidRPr="004E7E5A">
        <w:rPr>
          <w:i/>
          <w:iCs/>
        </w:rPr>
        <w:t>Csr</w:t>
      </w:r>
      <w:proofErr w:type="spellEnd"/>
      <w:r w:rsidR="00681E52" w:rsidRPr="004E7E5A">
        <w:t>) and director’s centrality indicator (</w:t>
      </w:r>
      <w:r w:rsidR="00681E52" w:rsidRPr="004E7E5A">
        <w:rPr>
          <w:i/>
          <w:iCs/>
        </w:rPr>
        <w:t>Score</w:t>
      </w:r>
      <w:r w:rsidR="00681E52" w:rsidRPr="004E7E5A">
        <w:t xml:space="preserve">) as instruments for current changes in these variables.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w:t>
      </w:r>
      <w:proofErr w:type="gramStart"/>
      <w:r w:rsidRPr="004E7E5A">
        <w:rPr>
          <w:rStyle w:val="fontstyle01"/>
          <w:rFonts w:ascii="Times New Roman" w:hAnsi="Times New Roman" w:cs="Times New Roman" w:hint="default"/>
          <w:color w:val="000000" w:themeColor="text1"/>
          <w:sz w:val="24"/>
          <w:szCs w:val="24"/>
        </w:rPr>
        <w:t>AR(</w:t>
      </w:r>
      <w:proofErr w:type="gramEnd"/>
      <w:r w:rsidRPr="004E7E5A">
        <w:rPr>
          <w:rStyle w:val="fontstyle01"/>
          <w:rFonts w:ascii="Times New Roman" w:hAnsi="Times New Roman" w:cs="Times New Roman" w:hint="default"/>
          <w:color w:val="000000" w:themeColor="text1"/>
          <w:sz w:val="24"/>
          <w:szCs w:val="24"/>
        </w:rPr>
        <w:t xml:space="preserve">1) and AR(2) are tests for first-order and second-order serial correlation in the first-differenced residuals under the null of no-serial correlation. The Hansen test of overidentification is under the null that all instruments are valid.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variables are provided in Appendix A.</w:t>
      </w:r>
    </w:p>
    <w:p w14:paraId="57992AFF" w14:textId="30881CDB"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70C7D1A0" w14:textId="4EE16DC1" w:rsidR="00986F42" w:rsidRPr="004E7E5A" w:rsidRDefault="00986F42" w:rsidP="00A53CFE">
      <w:pPr>
        <w:autoSpaceDE w:val="0"/>
        <w:autoSpaceDN w:val="0"/>
        <w:adjustRightInd w:val="0"/>
        <w:jc w:val="center"/>
        <w:rPr>
          <w:rFonts w:ascii="Times New Roman" w:eastAsia="宋体" w:hAnsi="Times New Roman"/>
          <w:b/>
          <w:bCs/>
          <w:color w:val="000000" w:themeColor="text1"/>
          <w:sz w:val="24"/>
          <w:szCs w:val="24"/>
        </w:rPr>
      </w:pPr>
    </w:p>
    <w:p w14:paraId="393C554A" w14:textId="5AA0B8FF" w:rsidR="005B3D85" w:rsidRPr="004E7E5A" w:rsidRDefault="005B3D85" w:rsidP="00A53CFE">
      <w:pPr>
        <w:autoSpaceDE w:val="0"/>
        <w:autoSpaceDN w:val="0"/>
        <w:adjustRightInd w:val="0"/>
        <w:jc w:val="center"/>
        <w:rPr>
          <w:rFonts w:ascii="Times New Roman" w:eastAsia="宋体" w:hAnsi="Times New Roman"/>
          <w:b/>
          <w:bCs/>
          <w:color w:val="000000" w:themeColor="text1"/>
          <w:sz w:val="24"/>
          <w:szCs w:val="24"/>
        </w:rPr>
      </w:pPr>
    </w:p>
    <w:p w14:paraId="62E5E28E" w14:textId="77777777" w:rsidR="005B3D85" w:rsidRPr="004E7E5A" w:rsidRDefault="005B3D85" w:rsidP="00A53CFE">
      <w:pPr>
        <w:autoSpaceDE w:val="0"/>
        <w:autoSpaceDN w:val="0"/>
        <w:adjustRightInd w:val="0"/>
        <w:jc w:val="center"/>
        <w:rPr>
          <w:rFonts w:ascii="Times New Roman" w:eastAsia="宋体" w:hAnsi="Times New Roman"/>
          <w:b/>
          <w:bCs/>
          <w:color w:val="000000" w:themeColor="text1"/>
          <w:sz w:val="24"/>
          <w:szCs w:val="24"/>
        </w:rPr>
      </w:pPr>
    </w:p>
    <w:p w14:paraId="74AF2073" w14:textId="7D7CE0D9" w:rsidR="00986F42" w:rsidRPr="004E7E5A" w:rsidRDefault="00986F42" w:rsidP="00A53CFE">
      <w:pPr>
        <w:autoSpaceDE w:val="0"/>
        <w:autoSpaceDN w:val="0"/>
        <w:adjustRightInd w:val="0"/>
        <w:jc w:val="center"/>
        <w:rPr>
          <w:rFonts w:ascii="Times New Roman" w:eastAsia="宋体" w:hAnsi="Times New Roman"/>
          <w:b/>
          <w:bCs/>
          <w:color w:val="000000" w:themeColor="text1"/>
          <w:sz w:val="24"/>
          <w:szCs w:val="24"/>
        </w:rPr>
      </w:pPr>
    </w:p>
    <w:p w14:paraId="3ACAD573" w14:textId="77777777" w:rsidR="00986F42" w:rsidRPr="004E7E5A" w:rsidRDefault="00986F42" w:rsidP="00A53CFE">
      <w:pPr>
        <w:autoSpaceDE w:val="0"/>
        <w:autoSpaceDN w:val="0"/>
        <w:adjustRightInd w:val="0"/>
        <w:jc w:val="center"/>
        <w:rPr>
          <w:rFonts w:ascii="Times New Roman" w:eastAsia="宋体" w:hAnsi="Times New Roman"/>
          <w:b/>
          <w:bCs/>
          <w:color w:val="000000" w:themeColor="text1"/>
          <w:sz w:val="24"/>
          <w:szCs w:val="24"/>
        </w:rPr>
      </w:pPr>
    </w:p>
    <w:p w14:paraId="5C6C495B" w14:textId="77777777" w:rsidR="00A53CFE" w:rsidRPr="004E7E5A" w:rsidRDefault="00A53CFE" w:rsidP="00A53CFE">
      <w:pPr>
        <w:autoSpaceDE w:val="0"/>
        <w:autoSpaceDN w:val="0"/>
        <w:adjustRightInd w:val="0"/>
        <w:jc w:val="center"/>
        <w:rPr>
          <w:rFonts w:ascii="Times New Roman" w:eastAsia="宋体" w:hAnsi="Times New Roman"/>
          <w:b/>
          <w:bCs/>
          <w:color w:val="000000" w:themeColor="text1"/>
          <w:sz w:val="24"/>
          <w:szCs w:val="24"/>
        </w:rPr>
      </w:pPr>
    </w:p>
    <w:p w14:paraId="15575D76" w14:textId="30F76810" w:rsidR="00863E88" w:rsidRPr="004E7E5A" w:rsidRDefault="00863E88" w:rsidP="00863E88">
      <w:pPr>
        <w:pStyle w:val="4"/>
        <w:spacing w:before="0" w:after="0" w:line="240" w:lineRule="auto"/>
        <w:jc w:val="center"/>
        <w:rPr>
          <w:color w:val="000000" w:themeColor="text1"/>
        </w:rPr>
      </w:pPr>
      <w:r w:rsidRPr="004E7E5A">
        <w:rPr>
          <w:color w:val="000000" w:themeColor="text1"/>
        </w:rPr>
        <w:lastRenderedPageBreak/>
        <w:t>Table 1</w:t>
      </w:r>
      <w:r w:rsidR="0071114F" w:rsidRPr="004E7E5A">
        <w:rPr>
          <w:color w:val="000000" w:themeColor="text1"/>
        </w:rPr>
        <w:t>5</w:t>
      </w:r>
    </w:p>
    <w:p w14:paraId="6E58A1DC" w14:textId="4C1E68E6" w:rsidR="00EC2AF7" w:rsidRPr="004E7E5A" w:rsidRDefault="00EC2AF7" w:rsidP="00EC2AF7">
      <w:pPr>
        <w:autoSpaceDE w:val="0"/>
        <w:autoSpaceDN w:val="0"/>
        <w:adjustRightInd w:val="0"/>
        <w:spacing w:afterLines="50" w:after="156"/>
        <w:jc w:val="center"/>
        <w:rPr>
          <w:rFonts w:ascii="Times New Roman" w:eastAsia="宋体" w:hAnsi="Times New Roman"/>
          <w:b/>
          <w:bCs/>
          <w:color w:val="000000" w:themeColor="text1"/>
          <w:sz w:val="24"/>
          <w:szCs w:val="24"/>
        </w:rPr>
      </w:pPr>
      <w:r w:rsidRPr="004E7E5A">
        <w:rPr>
          <w:rFonts w:ascii="Times New Roman" w:eastAsia="宋体" w:hAnsi="Times New Roman"/>
          <w:b/>
          <w:bCs/>
          <w:color w:val="000000" w:themeColor="text1"/>
          <w:sz w:val="24"/>
          <w:szCs w:val="24"/>
        </w:rPr>
        <w:t xml:space="preserve">Regression of Directors’ Network on CSR Disclosure Quality: System GMM </w:t>
      </w:r>
    </w:p>
    <w:tbl>
      <w:tblPr>
        <w:tblW w:w="5000" w:type="pct"/>
        <w:tblLook w:val="0000" w:firstRow="0" w:lastRow="0" w:firstColumn="0" w:lastColumn="0" w:noHBand="0" w:noVBand="0"/>
      </w:tblPr>
      <w:tblGrid>
        <w:gridCol w:w="3007"/>
        <w:gridCol w:w="232"/>
        <w:gridCol w:w="1265"/>
        <w:gridCol w:w="232"/>
        <w:gridCol w:w="1289"/>
        <w:gridCol w:w="229"/>
        <w:gridCol w:w="1289"/>
        <w:gridCol w:w="226"/>
        <w:gridCol w:w="1301"/>
      </w:tblGrid>
      <w:tr w:rsidR="001E3466" w:rsidRPr="004E7E5A" w14:paraId="0DDD3BAA" w14:textId="77777777" w:rsidTr="001F0B43">
        <w:tc>
          <w:tcPr>
            <w:tcW w:w="3007" w:type="dxa"/>
            <w:tcBorders>
              <w:top w:val="single" w:sz="4" w:space="0" w:color="auto"/>
              <w:left w:val="nil"/>
              <w:bottom w:val="single" w:sz="4" w:space="0" w:color="auto"/>
              <w:right w:val="nil"/>
            </w:tcBorders>
          </w:tcPr>
          <w:p w14:paraId="594674C0" w14:textId="77777777" w:rsidR="00EC2AF7" w:rsidRPr="004E7E5A" w:rsidRDefault="00EC2AF7" w:rsidP="001F0B43">
            <w:pPr>
              <w:autoSpaceDE w:val="0"/>
              <w:autoSpaceDN w:val="0"/>
              <w:adjustRightInd w:val="0"/>
              <w:jc w:val="left"/>
              <w:rPr>
                <w:rFonts w:ascii="Times New Roman" w:hAnsi="Times New Roman"/>
                <w:b/>
                <w:bCs/>
                <w:color w:val="000000" w:themeColor="text1"/>
                <w:kern w:val="0"/>
                <w:sz w:val="24"/>
                <w:szCs w:val="24"/>
              </w:rPr>
            </w:pPr>
            <w:r w:rsidRPr="004E7E5A">
              <w:rPr>
                <w:rFonts w:ascii="Times New Roman" w:eastAsia="Times New Roman" w:hAnsi="Times New Roman"/>
                <w:b/>
                <w:bCs/>
                <w:color w:val="000000" w:themeColor="text1"/>
                <w:sz w:val="24"/>
                <w:szCs w:val="24"/>
                <w:lang w:eastAsia="en-GB"/>
              </w:rPr>
              <w:t>Dep. Var.=</w:t>
            </w:r>
            <w:proofErr w:type="spellStart"/>
            <w:r w:rsidRPr="004E7E5A">
              <w:rPr>
                <w:rFonts w:ascii="Times New Roman" w:eastAsia="Times New Roman" w:hAnsi="Times New Roman"/>
                <w:b/>
                <w:bCs/>
                <w:color w:val="000000" w:themeColor="text1"/>
                <w:sz w:val="24"/>
                <w:szCs w:val="24"/>
                <w:lang w:eastAsia="en-GB"/>
              </w:rPr>
              <w:t>Csr</w:t>
            </w:r>
            <w:proofErr w:type="spellEnd"/>
          </w:p>
        </w:tc>
        <w:tc>
          <w:tcPr>
            <w:tcW w:w="232" w:type="dxa"/>
            <w:tcBorders>
              <w:top w:val="single" w:sz="4" w:space="0" w:color="auto"/>
              <w:left w:val="nil"/>
              <w:right w:val="nil"/>
            </w:tcBorders>
          </w:tcPr>
          <w:p w14:paraId="7EF9BF17"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65" w:type="dxa"/>
            <w:tcBorders>
              <w:top w:val="single" w:sz="4" w:space="0" w:color="auto"/>
              <w:left w:val="nil"/>
              <w:bottom w:val="single" w:sz="4" w:space="0" w:color="auto"/>
              <w:right w:val="nil"/>
            </w:tcBorders>
          </w:tcPr>
          <w:p w14:paraId="4E24D149"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1)</w:t>
            </w:r>
          </w:p>
        </w:tc>
        <w:tc>
          <w:tcPr>
            <w:tcW w:w="232" w:type="dxa"/>
            <w:tcBorders>
              <w:top w:val="single" w:sz="4" w:space="0" w:color="auto"/>
              <w:left w:val="nil"/>
              <w:right w:val="nil"/>
            </w:tcBorders>
          </w:tcPr>
          <w:p w14:paraId="757DC824"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89" w:type="dxa"/>
            <w:tcBorders>
              <w:top w:val="single" w:sz="4" w:space="0" w:color="auto"/>
              <w:left w:val="nil"/>
              <w:bottom w:val="single" w:sz="4" w:space="0" w:color="auto"/>
              <w:right w:val="nil"/>
            </w:tcBorders>
          </w:tcPr>
          <w:p w14:paraId="7573F91F"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2)</w:t>
            </w:r>
          </w:p>
        </w:tc>
        <w:tc>
          <w:tcPr>
            <w:tcW w:w="229" w:type="dxa"/>
            <w:tcBorders>
              <w:top w:val="single" w:sz="4" w:space="0" w:color="auto"/>
              <w:left w:val="nil"/>
              <w:right w:val="nil"/>
            </w:tcBorders>
          </w:tcPr>
          <w:p w14:paraId="7D2917C3"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289" w:type="dxa"/>
            <w:tcBorders>
              <w:top w:val="single" w:sz="4" w:space="0" w:color="auto"/>
              <w:left w:val="nil"/>
              <w:bottom w:val="single" w:sz="4" w:space="0" w:color="auto"/>
              <w:right w:val="nil"/>
            </w:tcBorders>
          </w:tcPr>
          <w:p w14:paraId="2C819DA2"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3)</w:t>
            </w:r>
          </w:p>
        </w:tc>
        <w:tc>
          <w:tcPr>
            <w:tcW w:w="226" w:type="dxa"/>
            <w:tcBorders>
              <w:top w:val="single" w:sz="4" w:space="0" w:color="auto"/>
              <w:left w:val="nil"/>
              <w:right w:val="nil"/>
            </w:tcBorders>
          </w:tcPr>
          <w:p w14:paraId="03892B31"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p>
        </w:tc>
        <w:tc>
          <w:tcPr>
            <w:tcW w:w="1301" w:type="dxa"/>
            <w:tcBorders>
              <w:top w:val="single" w:sz="4" w:space="0" w:color="auto"/>
              <w:left w:val="nil"/>
              <w:bottom w:val="single" w:sz="4" w:space="0" w:color="auto"/>
              <w:right w:val="nil"/>
            </w:tcBorders>
          </w:tcPr>
          <w:p w14:paraId="404ABA63" w14:textId="77777777" w:rsidR="00EC2AF7" w:rsidRPr="004E7E5A" w:rsidRDefault="00EC2AF7" w:rsidP="001F0B43">
            <w:pPr>
              <w:autoSpaceDE w:val="0"/>
              <w:autoSpaceDN w:val="0"/>
              <w:adjustRightInd w:val="0"/>
              <w:jc w:val="center"/>
              <w:rPr>
                <w:rFonts w:ascii="Times New Roman" w:hAnsi="Times New Roman"/>
                <w:b/>
                <w:bCs/>
                <w:color w:val="000000" w:themeColor="text1"/>
                <w:kern w:val="0"/>
                <w:sz w:val="24"/>
                <w:szCs w:val="24"/>
              </w:rPr>
            </w:pPr>
            <w:r w:rsidRPr="004E7E5A">
              <w:rPr>
                <w:rFonts w:ascii="Times New Roman" w:hAnsi="Times New Roman"/>
                <w:b/>
                <w:bCs/>
                <w:color w:val="000000" w:themeColor="text1"/>
                <w:kern w:val="0"/>
                <w:sz w:val="24"/>
                <w:szCs w:val="24"/>
              </w:rPr>
              <w:t>(4)</w:t>
            </w:r>
          </w:p>
        </w:tc>
      </w:tr>
      <w:tr w:rsidR="001E3466" w:rsidRPr="004E7E5A" w14:paraId="22C6FCC0" w14:textId="77777777" w:rsidTr="001F0B43">
        <w:tc>
          <w:tcPr>
            <w:tcW w:w="3007" w:type="dxa"/>
            <w:tcBorders>
              <w:top w:val="single" w:sz="4" w:space="0" w:color="auto"/>
              <w:left w:val="nil"/>
              <w:right w:val="nil"/>
            </w:tcBorders>
          </w:tcPr>
          <w:p w14:paraId="7B46981C" w14:textId="77777777" w:rsidR="00EC2AF7" w:rsidRPr="004E7E5A" w:rsidRDefault="00EC2AF7" w:rsidP="001F0B43">
            <w:pPr>
              <w:autoSpaceDE w:val="0"/>
              <w:autoSpaceDN w:val="0"/>
              <w:adjustRightInd w:val="0"/>
              <w:jc w:val="left"/>
              <w:rPr>
                <w:rFonts w:ascii="Times New Roman" w:hAnsi="Times New Roman" w:cs="Times New Roman"/>
                <w:i/>
                <w:iCs/>
                <w:color w:val="000000" w:themeColor="text1"/>
                <w:kern w:val="0"/>
                <w:sz w:val="24"/>
                <w:szCs w:val="24"/>
                <w:vertAlign w:val="subscript"/>
              </w:rPr>
            </w:pPr>
            <w:r w:rsidRPr="004E7E5A">
              <w:rPr>
                <w:rFonts w:ascii="Times New Roman" w:hAnsi="Times New Roman" w:cs="Times New Roman"/>
                <w:i/>
                <w:iCs/>
                <w:color w:val="000000" w:themeColor="text1"/>
                <w:kern w:val="0"/>
                <w:sz w:val="24"/>
                <w:szCs w:val="24"/>
              </w:rPr>
              <w:t>Csr</w:t>
            </w:r>
            <w:r w:rsidRPr="004E7E5A">
              <w:rPr>
                <w:rFonts w:ascii="Times New Roman" w:hAnsi="Times New Roman" w:cs="Times New Roman"/>
                <w:i/>
                <w:iCs/>
                <w:color w:val="000000" w:themeColor="text1"/>
                <w:kern w:val="0"/>
                <w:sz w:val="24"/>
                <w:szCs w:val="24"/>
                <w:vertAlign w:val="subscript"/>
              </w:rPr>
              <w:t>t-1</w:t>
            </w:r>
          </w:p>
        </w:tc>
        <w:tc>
          <w:tcPr>
            <w:tcW w:w="232" w:type="dxa"/>
            <w:tcBorders>
              <w:left w:val="nil"/>
              <w:right w:val="nil"/>
            </w:tcBorders>
          </w:tcPr>
          <w:p w14:paraId="5E46629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single" w:sz="4" w:space="0" w:color="auto"/>
              <w:left w:val="nil"/>
              <w:right w:val="nil"/>
            </w:tcBorders>
          </w:tcPr>
          <w:p w14:paraId="4D40C41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25***</w:t>
            </w:r>
          </w:p>
        </w:tc>
        <w:tc>
          <w:tcPr>
            <w:tcW w:w="232" w:type="dxa"/>
            <w:tcBorders>
              <w:left w:val="nil"/>
              <w:right w:val="nil"/>
            </w:tcBorders>
          </w:tcPr>
          <w:p w14:paraId="48AECD7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single" w:sz="4" w:space="0" w:color="auto"/>
              <w:left w:val="nil"/>
              <w:right w:val="nil"/>
            </w:tcBorders>
          </w:tcPr>
          <w:p w14:paraId="750E244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27***</w:t>
            </w:r>
          </w:p>
        </w:tc>
        <w:tc>
          <w:tcPr>
            <w:tcW w:w="229" w:type="dxa"/>
            <w:tcBorders>
              <w:left w:val="nil"/>
              <w:right w:val="nil"/>
            </w:tcBorders>
          </w:tcPr>
          <w:p w14:paraId="3A9298E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single" w:sz="4" w:space="0" w:color="auto"/>
              <w:left w:val="nil"/>
              <w:right w:val="nil"/>
            </w:tcBorders>
          </w:tcPr>
          <w:p w14:paraId="250098F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20***</w:t>
            </w:r>
          </w:p>
        </w:tc>
        <w:tc>
          <w:tcPr>
            <w:tcW w:w="226" w:type="dxa"/>
            <w:tcBorders>
              <w:left w:val="nil"/>
              <w:right w:val="nil"/>
            </w:tcBorders>
          </w:tcPr>
          <w:p w14:paraId="22F99E7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single" w:sz="4" w:space="0" w:color="auto"/>
              <w:left w:val="nil"/>
              <w:right w:val="nil"/>
            </w:tcBorders>
          </w:tcPr>
          <w:p w14:paraId="5D41076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25***</w:t>
            </w:r>
          </w:p>
        </w:tc>
      </w:tr>
      <w:tr w:rsidR="001E3466" w:rsidRPr="004E7E5A" w14:paraId="10B9659E" w14:textId="77777777" w:rsidTr="001F0B43">
        <w:tc>
          <w:tcPr>
            <w:tcW w:w="3007" w:type="dxa"/>
            <w:tcBorders>
              <w:left w:val="nil"/>
              <w:right w:val="nil"/>
            </w:tcBorders>
          </w:tcPr>
          <w:p w14:paraId="46DB19E8"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left w:val="nil"/>
              <w:right w:val="nil"/>
            </w:tcBorders>
          </w:tcPr>
          <w:p w14:paraId="5E7DB00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16D7A33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38)</w:t>
            </w:r>
          </w:p>
        </w:tc>
        <w:tc>
          <w:tcPr>
            <w:tcW w:w="232" w:type="dxa"/>
            <w:tcBorders>
              <w:left w:val="nil"/>
              <w:right w:val="nil"/>
            </w:tcBorders>
          </w:tcPr>
          <w:p w14:paraId="699E1DB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71E61AE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41)</w:t>
            </w:r>
          </w:p>
        </w:tc>
        <w:tc>
          <w:tcPr>
            <w:tcW w:w="229" w:type="dxa"/>
            <w:tcBorders>
              <w:left w:val="nil"/>
              <w:right w:val="nil"/>
            </w:tcBorders>
          </w:tcPr>
          <w:p w14:paraId="23A285E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2CF6D5B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43)</w:t>
            </w:r>
          </w:p>
        </w:tc>
        <w:tc>
          <w:tcPr>
            <w:tcW w:w="226" w:type="dxa"/>
            <w:tcBorders>
              <w:left w:val="nil"/>
              <w:right w:val="nil"/>
            </w:tcBorders>
          </w:tcPr>
          <w:p w14:paraId="1470AFA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421091E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0.45)</w:t>
            </w:r>
          </w:p>
        </w:tc>
      </w:tr>
      <w:tr w:rsidR="001E3466" w:rsidRPr="004E7E5A" w14:paraId="4A6495BE" w14:textId="77777777" w:rsidTr="001F0B43">
        <w:tc>
          <w:tcPr>
            <w:tcW w:w="3007" w:type="dxa"/>
            <w:tcBorders>
              <w:left w:val="nil"/>
              <w:bottom w:val="nil"/>
              <w:right w:val="nil"/>
            </w:tcBorders>
          </w:tcPr>
          <w:p w14:paraId="337C220F"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ax</w:t>
            </w:r>
            <w:proofErr w:type="spellEnd"/>
          </w:p>
        </w:tc>
        <w:tc>
          <w:tcPr>
            <w:tcW w:w="232" w:type="dxa"/>
            <w:tcBorders>
              <w:left w:val="nil"/>
              <w:bottom w:val="nil"/>
              <w:right w:val="nil"/>
            </w:tcBorders>
          </w:tcPr>
          <w:p w14:paraId="3C33741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bottom w:val="nil"/>
              <w:right w:val="nil"/>
            </w:tcBorders>
          </w:tcPr>
          <w:p w14:paraId="1CFA4E2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05**</w:t>
            </w:r>
          </w:p>
        </w:tc>
        <w:tc>
          <w:tcPr>
            <w:tcW w:w="232" w:type="dxa"/>
            <w:tcBorders>
              <w:left w:val="nil"/>
              <w:bottom w:val="nil"/>
              <w:right w:val="nil"/>
            </w:tcBorders>
          </w:tcPr>
          <w:p w14:paraId="499440C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nil"/>
              <w:right w:val="nil"/>
            </w:tcBorders>
          </w:tcPr>
          <w:p w14:paraId="5785BE4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left w:val="nil"/>
              <w:bottom w:val="nil"/>
              <w:right w:val="nil"/>
            </w:tcBorders>
          </w:tcPr>
          <w:p w14:paraId="40E1752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nil"/>
              <w:right w:val="nil"/>
            </w:tcBorders>
          </w:tcPr>
          <w:p w14:paraId="2458E87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left w:val="nil"/>
              <w:bottom w:val="nil"/>
              <w:right w:val="nil"/>
            </w:tcBorders>
          </w:tcPr>
          <w:p w14:paraId="01DBAC2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bottom w:val="nil"/>
              <w:right w:val="nil"/>
            </w:tcBorders>
          </w:tcPr>
          <w:p w14:paraId="6368E6A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380F9263" w14:textId="77777777" w:rsidTr="001F0B43">
        <w:tc>
          <w:tcPr>
            <w:tcW w:w="3007" w:type="dxa"/>
            <w:tcBorders>
              <w:top w:val="nil"/>
              <w:left w:val="nil"/>
              <w:bottom w:val="nil"/>
              <w:right w:val="nil"/>
            </w:tcBorders>
          </w:tcPr>
          <w:p w14:paraId="0FD1700B"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70C41D8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2EAE95F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1.96)</w:t>
            </w:r>
          </w:p>
        </w:tc>
        <w:tc>
          <w:tcPr>
            <w:tcW w:w="232" w:type="dxa"/>
            <w:tcBorders>
              <w:top w:val="nil"/>
              <w:left w:val="nil"/>
              <w:bottom w:val="nil"/>
              <w:right w:val="nil"/>
            </w:tcBorders>
          </w:tcPr>
          <w:p w14:paraId="7ABC2CB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200CA90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20BE044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34B8011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120EF0F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623F78F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35773157" w14:textId="77777777" w:rsidTr="001F0B43">
        <w:tc>
          <w:tcPr>
            <w:tcW w:w="3007" w:type="dxa"/>
            <w:tcBorders>
              <w:top w:val="nil"/>
              <w:left w:val="nil"/>
              <w:bottom w:val="nil"/>
              <w:right w:val="nil"/>
            </w:tcBorders>
          </w:tcPr>
          <w:p w14:paraId="486FBBD4"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an</w:t>
            </w:r>
            <w:proofErr w:type="spellEnd"/>
          </w:p>
        </w:tc>
        <w:tc>
          <w:tcPr>
            <w:tcW w:w="232" w:type="dxa"/>
            <w:tcBorders>
              <w:top w:val="nil"/>
              <w:left w:val="nil"/>
              <w:bottom w:val="nil"/>
              <w:right w:val="nil"/>
            </w:tcBorders>
          </w:tcPr>
          <w:p w14:paraId="0185820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79D9B0A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2F5B421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5B03A47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72**</w:t>
            </w:r>
          </w:p>
        </w:tc>
        <w:tc>
          <w:tcPr>
            <w:tcW w:w="229" w:type="dxa"/>
            <w:tcBorders>
              <w:top w:val="nil"/>
              <w:left w:val="nil"/>
              <w:bottom w:val="nil"/>
              <w:right w:val="nil"/>
            </w:tcBorders>
          </w:tcPr>
          <w:p w14:paraId="35C8DB2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758BEE9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144CC9A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60E111D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437650B4" w14:textId="77777777" w:rsidTr="001F0B43">
        <w:tc>
          <w:tcPr>
            <w:tcW w:w="3007" w:type="dxa"/>
            <w:tcBorders>
              <w:top w:val="nil"/>
              <w:left w:val="nil"/>
              <w:bottom w:val="nil"/>
              <w:right w:val="nil"/>
            </w:tcBorders>
          </w:tcPr>
          <w:p w14:paraId="38AC9938"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507EBF2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2979064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22F29EF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50C96D6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25)</w:t>
            </w:r>
          </w:p>
        </w:tc>
        <w:tc>
          <w:tcPr>
            <w:tcW w:w="229" w:type="dxa"/>
            <w:tcBorders>
              <w:top w:val="nil"/>
              <w:left w:val="nil"/>
              <w:bottom w:val="nil"/>
              <w:right w:val="nil"/>
            </w:tcBorders>
          </w:tcPr>
          <w:p w14:paraId="5A76018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7C26337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60926E9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6CA9A6F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6C51ED4D" w14:textId="77777777" w:rsidTr="001F0B43">
        <w:tc>
          <w:tcPr>
            <w:tcW w:w="3007" w:type="dxa"/>
            <w:tcBorders>
              <w:top w:val="nil"/>
              <w:left w:val="nil"/>
              <w:bottom w:val="nil"/>
              <w:right w:val="nil"/>
            </w:tcBorders>
          </w:tcPr>
          <w:p w14:paraId="2D02EBA0"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ed</w:t>
            </w:r>
            <w:proofErr w:type="spellEnd"/>
          </w:p>
        </w:tc>
        <w:tc>
          <w:tcPr>
            <w:tcW w:w="232" w:type="dxa"/>
            <w:tcBorders>
              <w:top w:val="nil"/>
              <w:left w:val="nil"/>
              <w:bottom w:val="nil"/>
              <w:right w:val="nil"/>
            </w:tcBorders>
          </w:tcPr>
          <w:p w14:paraId="6416119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3DAED8F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77C5DA7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7C5AC83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41BEEC3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54791A4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50**</w:t>
            </w:r>
          </w:p>
        </w:tc>
        <w:tc>
          <w:tcPr>
            <w:tcW w:w="226" w:type="dxa"/>
            <w:tcBorders>
              <w:top w:val="nil"/>
              <w:left w:val="nil"/>
              <w:bottom w:val="nil"/>
              <w:right w:val="nil"/>
            </w:tcBorders>
          </w:tcPr>
          <w:p w14:paraId="44F0F76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6B4FB7F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301B6CD1" w14:textId="77777777" w:rsidTr="001F0B43">
        <w:tc>
          <w:tcPr>
            <w:tcW w:w="3007" w:type="dxa"/>
            <w:tcBorders>
              <w:top w:val="nil"/>
              <w:left w:val="nil"/>
              <w:bottom w:val="nil"/>
              <w:right w:val="nil"/>
            </w:tcBorders>
          </w:tcPr>
          <w:p w14:paraId="1E098A00"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6EFFF28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6C08C8D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280CB96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B31057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72ABCC1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43C2A0F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8)</w:t>
            </w:r>
          </w:p>
        </w:tc>
        <w:tc>
          <w:tcPr>
            <w:tcW w:w="226" w:type="dxa"/>
            <w:tcBorders>
              <w:top w:val="nil"/>
              <w:left w:val="nil"/>
              <w:bottom w:val="nil"/>
              <w:right w:val="nil"/>
            </w:tcBorders>
          </w:tcPr>
          <w:p w14:paraId="1CA53C1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09FFA9A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r>
      <w:tr w:rsidR="001E3466" w:rsidRPr="004E7E5A" w14:paraId="11BAF84E" w14:textId="77777777" w:rsidTr="001F0B43">
        <w:tc>
          <w:tcPr>
            <w:tcW w:w="3007" w:type="dxa"/>
            <w:tcBorders>
              <w:top w:val="nil"/>
              <w:left w:val="nil"/>
              <w:bottom w:val="nil"/>
              <w:right w:val="nil"/>
            </w:tcBorders>
          </w:tcPr>
          <w:p w14:paraId="272A53E9"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core_min</w:t>
            </w:r>
            <w:proofErr w:type="spellEnd"/>
          </w:p>
        </w:tc>
        <w:tc>
          <w:tcPr>
            <w:tcW w:w="232" w:type="dxa"/>
            <w:tcBorders>
              <w:top w:val="nil"/>
              <w:left w:val="nil"/>
              <w:bottom w:val="nil"/>
              <w:right w:val="nil"/>
            </w:tcBorders>
          </w:tcPr>
          <w:p w14:paraId="1DE1DE2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7D141CB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079F5CB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7B3F10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1D31932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11E5EB5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3C827C1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74DE5DA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521**</w:t>
            </w:r>
          </w:p>
        </w:tc>
      </w:tr>
      <w:tr w:rsidR="001E3466" w:rsidRPr="004E7E5A" w14:paraId="7A0C8C94" w14:textId="77777777" w:rsidTr="001F0B43">
        <w:tc>
          <w:tcPr>
            <w:tcW w:w="3007" w:type="dxa"/>
            <w:tcBorders>
              <w:top w:val="nil"/>
              <w:left w:val="nil"/>
              <w:bottom w:val="nil"/>
              <w:right w:val="nil"/>
            </w:tcBorders>
          </w:tcPr>
          <w:p w14:paraId="4CD483E7"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
        </w:tc>
        <w:tc>
          <w:tcPr>
            <w:tcW w:w="232" w:type="dxa"/>
            <w:tcBorders>
              <w:top w:val="nil"/>
              <w:left w:val="nil"/>
              <w:bottom w:val="nil"/>
              <w:right w:val="nil"/>
            </w:tcBorders>
          </w:tcPr>
          <w:p w14:paraId="0FD51E4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bottom w:val="nil"/>
              <w:right w:val="nil"/>
            </w:tcBorders>
          </w:tcPr>
          <w:p w14:paraId="7DF6FF60"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32" w:type="dxa"/>
            <w:tcBorders>
              <w:top w:val="nil"/>
              <w:left w:val="nil"/>
              <w:bottom w:val="nil"/>
              <w:right w:val="nil"/>
            </w:tcBorders>
          </w:tcPr>
          <w:p w14:paraId="07AFFC9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0578EF5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9" w:type="dxa"/>
            <w:tcBorders>
              <w:top w:val="nil"/>
              <w:left w:val="nil"/>
              <w:bottom w:val="nil"/>
              <w:right w:val="nil"/>
            </w:tcBorders>
          </w:tcPr>
          <w:p w14:paraId="0B838E7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bottom w:val="nil"/>
              <w:right w:val="nil"/>
            </w:tcBorders>
          </w:tcPr>
          <w:p w14:paraId="50FD303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226" w:type="dxa"/>
            <w:tcBorders>
              <w:top w:val="nil"/>
              <w:left w:val="nil"/>
              <w:bottom w:val="nil"/>
              <w:right w:val="nil"/>
            </w:tcBorders>
          </w:tcPr>
          <w:p w14:paraId="1C30792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bottom w:val="nil"/>
              <w:right w:val="nil"/>
            </w:tcBorders>
          </w:tcPr>
          <w:p w14:paraId="0AA5146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36)</w:t>
            </w:r>
          </w:p>
        </w:tc>
      </w:tr>
      <w:tr w:rsidR="001E3466" w:rsidRPr="004E7E5A" w14:paraId="4631AAC9" w14:textId="77777777" w:rsidTr="001F0B43">
        <w:tc>
          <w:tcPr>
            <w:tcW w:w="3007" w:type="dxa"/>
            <w:tcBorders>
              <w:top w:val="nil"/>
              <w:left w:val="nil"/>
              <w:right w:val="nil"/>
            </w:tcBorders>
          </w:tcPr>
          <w:p w14:paraId="4E7A0FD0"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eastAsia="宋体" w:hAnsi="Times New Roman"/>
                <w:i/>
                <w:iCs/>
                <w:color w:val="000000" w:themeColor="text1"/>
                <w:kern w:val="0"/>
                <w:sz w:val="24"/>
                <w:szCs w:val="24"/>
              </w:rPr>
              <w:t>Controls</w:t>
            </w:r>
          </w:p>
        </w:tc>
        <w:tc>
          <w:tcPr>
            <w:tcW w:w="232" w:type="dxa"/>
            <w:tcBorders>
              <w:top w:val="nil"/>
              <w:left w:val="nil"/>
              <w:right w:val="nil"/>
            </w:tcBorders>
          </w:tcPr>
          <w:p w14:paraId="3BBD76C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right w:val="nil"/>
            </w:tcBorders>
          </w:tcPr>
          <w:p w14:paraId="6E819BE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7D48072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4F47293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9" w:type="dxa"/>
            <w:tcBorders>
              <w:top w:val="nil"/>
              <w:left w:val="nil"/>
              <w:right w:val="nil"/>
            </w:tcBorders>
          </w:tcPr>
          <w:p w14:paraId="7805699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02B19A2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6" w:type="dxa"/>
            <w:tcBorders>
              <w:top w:val="nil"/>
              <w:left w:val="nil"/>
              <w:right w:val="nil"/>
            </w:tcBorders>
          </w:tcPr>
          <w:p w14:paraId="7274B12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right w:val="nil"/>
            </w:tcBorders>
          </w:tcPr>
          <w:p w14:paraId="01BCE1D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67E1A832" w14:textId="77777777" w:rsidTr="001F0B43">
        <w:tc>
          <w:tcPr>
            <w:tcW w:w="3007" w:type="dxa"/>
            <w:tcBorders>
              <w:top w:val="nil"/>
              <w:left w:val="nil"/>
              <w:right w:val="nil"/>
            </w:tcBorders>
          </w:tcPr>
          <w:p w14:paraId="7A71B025"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Year</w:t>
            </w:r>
          </w:p>
        </w:tc>
        <w:tc>
          <w:tcPr>
            <w:tcW w:w="232" w:type="dxa"/>
            <w:tcBorders>
              <w:top w:val="nil"/>
              <w:left w:val="nil"/>
              <w:right w:val="nil"/>
            </w:tcBorders>
          </w:tcPr>
          <w:p w14:paraId="767F651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top w:val="nil"/>
              <w:left w:val="nil"/>
              <w:right w:val="nil"/>
            </w:tcBorders>
          </w:tcPr>
          <w:p w14:paraId="105601B2"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32" w:type="dxa"/>
            <w:tcBorders>
              <w:top w:val="nil"/>
              <w:left w:val="nil"/>
              <w:right w:val="nil"/>
            </w:tcBorders>
          </w:tcPr>
          <w:p w14:paraId="4E8BB12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6017F47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9" w:type="dxa"/>
            <w:tcBorders>
              <w:top w:val="nil"/>
              <w:left w:val="nil"/>
              <w:right w:val="nil"/>
            </w:tcBorders>
          </w:tcPr>
          <w:p w14:paraId="120973A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top w:val="nil"/>
              <w:left w:val="nil"/>
              <w:right w:val="nil"/>
            </w:tcBorders>
          </w:tcPr>
          <w:p w14:paraId="0FA5ECD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c>
          <w:tcPr>
            <w:tcW w:w="226" w:type="dxa"/>
            <w:tcBorders>
              <w:top w:val="nil"/>
              <w:left w:val="nil"/>
              <w:right w:val="nil"/>
            </w:tcBorders>
          </w:tcPr>
          <w:p w14:paraId="6B7C9A0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top w:val="nil"/>
              <w:left w:val="nil"/>
              <w:right w:val="nil"/>
            </w:tcBorders>
          </w:tcPr>
          <w:p w14:paraId="262EAE4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Yes</w:t>
            </w:r>
          </w:p>
        </w:tc>
      </w:tr>
      <w:tr w:rsidR="001E3466" w:rsidRPr="004E7E5A" w14:paraId="072EA953" w14:textId="77777777" w:rsidTr="001F0B43">
        <w:tc>
          <w:tcPr>
            <w:tcW w:w="3007" w:type="dxa"/>
            <w:tcBorders>
              <w:left w:val="nil"/>
              <w:right w:val="nil"/>
            </w:tcBorders>
          </w:tcPr>
          <w:p w14:paraId="56FE7967"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N</w:t>
            </w:r>
          </w:p>
        </w:tc>
        <w:tc>
          <w:tcPr>
            <w:tcW w:w="232" w:type="dxa"/>
            <w:tcBorders>
              <w:left w:val="nil"/>
              <w:right w:val="nil"/>
            </w:tcBorders>
          </w:tcPr>
          <w:p w14:paraId="7B844C3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1D6BE39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996</w:t>
            </w:r>
          </w:p>
        </w:tc>
        <w:tc>
          <w:tcPr>
            <w:tcW w:w="232" w:type="dxa"/>
            <w:tcBorders>
              <w:left w:val="nil"/>
              <w:right w:val="nil"/>
            </w:tcBorders>
          </w:tcPr>
          <w:p w14:paraId="4F07185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5E3E489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996</w:t>
            </w:r>
          </w:p>
        </w:tc>
        <w:tc>
          <w:tcPr>
            <w:tcW w:w="229" w:type="dxa"/>
            <w:tcBorders>
              <w:left w:val="nil"/>
              <w:right w:val="nil"/>
            </w:tcBorders>
          </w:tcPr>
          <w:p w14:paraId="16742B37"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01AAACB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996</w:t>
            </w:r>
          </w:p>
        </w:tc>
        <w:tc>
          <w:tcPr>
            <w:tcW w:w="226" w:type="dxa"/>
            <w:tcBorders>
              <w:left w:val="nil"/>
              <w:right w:val="nil"/>
            </w:tcBorders>
          </w:tcPr>
          <w:p w14:paraId="0BB0596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07634A8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2996</w:t>
            </w:r>
          </w:p>
        </w:tc>
      </w:tr>
      <w:tr w:rsidR="001E3466" w:rsidRPr="004E7E5A" w14:paraId="3BEE1AC7" w14:textId="77777777" w:rsidTr="001F0B43">
        <w:tc>
          <w:tcPr>
            <w:tcW w:w="3007" w:type="dxa"/>
            <w:tcBorders>
              <w:left w:val="nil"/>
              <w:right w:val="nil"/>
            </w:tcBorders>
          </w:tcPr>
          <w:p w14:paraId="47C6B5DE"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gramStart"/>
            <w:r w:rsidRPr="004E7E5A">
              <w:rPr>
                <w:rFonts w:ascii="Times New Roman" w:hAnsi="Times New Roman"/>
                <w:i/>
                <w:iCs/>
                <w:color w:val="000000" w:themeColor="text1"/>
                <w:kern w:val="0"/>
                <w:sz w:val="24"/>
                <w:szCs w:val="24"/>
              </w:rPr>
              <w:t>AR(</w:t>
            </w:r>
            <w:proofErr w:type="gramEnd"/>
            <w:r w:rsidRPr="004E7E5A">
              <w:rPr>
                <w:rFonts w:ascii="Times New Roman" w:hAnsi="Times New Roman"/>
                <w:i/>
                <w:iCs/>
                <w:color w:val="000000" w:themeColor="text1"/>
                <w:kern w:val="0"/>
                <w:sz w:val="24"/>
                <w:szCs w:val="24"/>
              </w:rPr>
              <w:t>1) test (p value)</w:t>
            </w:r>
          </w:p>
        </w:tc>
        <w:tc>
          <w:tcPr>
            <w:tcW w:w="232" w:type="dxa"/>
            <w:tcBorders>
              <w:left w:val="nil"/>
              <w:right w:val="nil"/>
            </w:tcBorders>
          </w:tcPr>
          <w:p w14:paraId="2D3BD76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6BC31E0C"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32" w:type="dxa"/>
            <w:tcBorders>
              <w:left w:val="nil"/>
              <w:right w:val="nil"/>
            </w:tcBorders>
          </w:tcPr>
          <w:p w14:paraId="3764A2D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2AC76B38"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29" w:type="dxa"/>
            <w:tcBorders>
              <w:left w:val="nil"/>
              <w:right w:val="nil"/>
            </w:tcBorders>
          </w:tcPr>
          <w:p w14:paraId="3F6912C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3D01D7B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c>
          <w:tcPr>
            <w:tcW w:w="226" w:type="dxa"/>
            <w:tcBorders>
              <w:left w:val="nil"/>
              <w:right w:val="nil"/>
            </w:tcBorders>
          </w:tcPr>
          <w:p w14:paraId="0ABDAAF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2954F95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00</w:t>
            </w:r>
          </w:p>
        </w:tc>
      </w:tr>
      <w:tr w:rsidR="001E3466" w:rsidRPr="004E7E5A" w14:paraId="2AF6A39E" w14:textId="77777777" w:rsidTr="001F0B43">
        <w:tc>
          <w:tcPr>
            <w:tcW w:w="3007" w:type="dxa"/>
            <w:tcBorders>
              <w:left w:val="nil"/>
              <w:right w:val="nil"/>
            </w:tcBorders>
          </w:tcPr>
          <w:p w14:paraId="38862986"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gramStart"/>
            <w:r w:rsidRPr="004E7E5A">
              <w:rPr>
                <w:rFonts w:ascii="Times New Roman" w:hAnsi="Times New Roman"/>
                <w:i/>
                <w:iCs/>
                <w:color w:val="000000" w:themeColor="text1"/>
                <w:kern w:val="0"/>
                <w:sz w:val="24"/>
                <w:szCs w:val="24"/>
              </w:rPr>
              <w:t>AR(</w:t>
            </w:r>
            <w:proofErr w:type="gramEnd"/>
            <w:r w:rsidRPr="004E7E5A">
              <w:rPr>
                <w:rFonts w:ascii="Times New Roman" w:hAnsi="Times New Roman"/>
                <w:i/>
                <w:iCs/>
                <w:color w:val="000000" w:themeColor="text1"/>
                <w:kern w:val="0"/>
                <w:sz w:val="24"/>
                <w:szCs w:val="24"/>
              </w:rPr>
              <w:t>2) test (p value)</w:t>
            </w:r>
          </w:p>
        </w:tc>
        <w:tc>
          <w:tcPr>
            <w:tcW w:w="232" w:type="dxa"/>
            <w:tcBorders>
              <w:left w:val="nil"/>
              <w:right w:val="nil"/>
            </w:tcBorders>
          </w:tcPr>
          <w:p w14:paraId="0DF3BC5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5A8E2EF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68</w:t>
            </w:r>
          </w:p>
        </w:tc>
        <w:tc>
          <w:tcPr>
            <w:tcW w:w="232" w:type="dxa"/>
            <w:tcBorders>
              <w:left w:val="nil"/>
              <w:right w:val="nil"/>
            </w:tcBorders>
          </w:tcPr>
          <w:p w14:paraId="1BAC011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30B2768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hint="eastAsia"/>
                <w:color w:val="000000" w:themeColor="text1"/>
                <w:kern w:val="0"/>
                <w:sz w:val="24"/>
                <w:szCs w:val="24"/>
              </w:rPr>
              <w:t>0</w:t>
            </w:r>
            <w:r w:rsidRPr="004E7E5A">
              <w:rPr>
                <w:rFonts w:ascii="Times New Roman" w:hAnsi="Times New Roman"/>
                <w:color w:val="000000" w:themeColor="text1"/>
                <w:kern w:val="0"/>
                <w:sz w:val="24"/>
                <w:szCs w:val="24"/>
              </w:rPr>
              <w:t>.840</w:t>
            </w:r>
          </w:p>
        </w:tc>
        <w:tc>
          <w:tcPr>
            <w:tcW w:w="229" w:type="dxa"/>
            <w:tcBorders>
              <w:left w:val="nil"/>
              <w:right w:val="nil"/>
            </w:tcBorders>
          </w:tcPr>
          <w:p w14:paraId="497A8C4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7D63B10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855</w:t>
            </w:r>
          </w:p>
        </w:tc>
        <w:tc>
          <w:tcPr>
            <w:tcW w:w="226" w:type="dxa"/>
            <w:tcBorders>
              <w:left w:val="nil"/>
              <w:right w:val="nil"/>
            </w:tcBorders>
          </w:tcPr>
          <w:p w14:paraId="748BD08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32CAD91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hint="eastAsia"/>
                <w:color w:val="000000" w:themeColor="text1"/>
                <w:kern w:val="0"/>
                <w:sz w:val="24"/>
                <w:szCs w:val="24"/>
              </w:rPr>
              <w:t>0</w:t>
            </w:r>
            <w:r w:rsidRPr="004E7E5A">
              <w:rPr>
                <w:rFonts w:ascii="Times New Roman" w:hAnsi="Times New Roman"/>
                <w:color w:val="000000" w:themeColor="text1"/>
                <w:kern w:val="0"/>
                <w:sz w:val="24"/>
                <w:szCs w:val="24"/>
              </w:rPr>
              <w:t>.845</w:t>
            </w:r>
          </w:p>
        </w:tc>
      </w:tr>
      <w:tr w:rsidR="001E3466" w:rsidRPr="004E7E5A" w14:paraId="6007A80D" w14:textId="77777777" w:rsidTr="001F0B43">
        <w:tc>
          <w:tcPr>
            <w:tcW w:w="3007" w:type="dxa"/>
            <w:tcBorders>
              <w:left w:val="nil"/>
              <w:right w:val="nil"/>
            </w:tcBorders>
          </w:tcPr>
          <w:p w14:paraId="52EFA596" w14:textId="29FDAB3A"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proofErr w:type="spellStart"/>
            <w:r w:rsidRPr="004E7E5A">
              <w:rPr>
                <w:rFonts w:ascii="Times New Roman" w:hAnsi="Times New Roman"/>
                <w:i/>
                <w:iCs/>
                <w:color w:val="000000" w:themeColor="text1"/>
                <w:kern w:val="0"/>
                <w:sz w:val="24"/>
                <w:szCs w:val="24"/>
              </w:rPr>
              <w:t>Sargan</w:t>
            </w:r>
            <w:proofErr w:type="spellEnd"/>
            <w:r w:rsidRPr="004E7E5A">
              <w:rPr>
                <w:rFonts w:ascii="Times New Roman" w:hAnsi="Times New Roman"/>
                <w:i/>
                <w:iCs/>
                <w:color w:val="000000" w:themeColor="text1"/>
                <w:kern w:val="0"/>
                <w:sz w:val="24"/>
                <w:szCs w:val="24"/>
              </w:rPr>
              <w:t xml:space="preserve"> test of over identification (p value)</w:t>
            </w:r>
          </w:p>
        </w:tc>
        <w:tc>
          <w:tcPr>
            <w:tcW w:w="232" w:type="dxa"/>
            <w:tcBorders>
              <w:left w:val="nil"/>
              <w:right w:val="nil"/>
            </w:tcBorders>
          </w:tcPr>
          <w:p w14:paraId="4EB0466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5B88DDB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6</w:t>
            </w:r>
          </w:p>
        </w:tc>
        <w:tc>
          <w:tcPr>
            <w:tcW w:w="232" w:type="dxa"/>
            <w:tcBorders>
              <w:left w:val="nil"/>
              <w:right w:val="nil"/>
            </w:tcBorders>
          </w:tcPr>
          <w:p w14:paraId="2CAF881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6504611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23</w:t>
            </w:r>
          </w:p>
        </w:tc>
        <w:tc>
          <w:tcPr>
            <w:tcW w:w="229" w:type="dxa"/>
            <w:tcBorders>
              <w:left w:val="nil"/>
              <w:right w:val="nil"/>
            </w:tcBorders>
          </w:tcPr>
          <w:p w14:paraId="740DE341"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53D4396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093</w:t>
            </w:r>
          </w:p>
        </w:tc>
        <w:tc>
          <w:tcPr>
            <w:tcW w:w="226" w:type="dxa"/>
            <w:tcBorders>
              <w:left w:val="nil"/>
              <w:right w:val="nil"/>
            </w:tcBorders>
          </w:tcPr>
          <w:p w14:paraId="0FAA5FB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16268D4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113</w:t>
            </w:r>
          </w:p>
        </w:tc>
      </w:tr>
      <w:tr w:rsidR="001E3466" w:rsidRPr="004E7E5A" w14:paraId="3D323312" w14:textId="77777777" w:rsidTr="001F0B43">
        <w:tc>
          <w:tcPr>
            <w:tcW w:w="3007" w:type="dxa"/>
            <w:tcBorders>
              <w:left w:val="nil"/>
              <w:right w:val="nil"/>
            </w:tcBorders>
          </w:tcPr>
          <w:p w14:paraId="20C6D5D6" w14:textId="4D50A603"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Hansen test of over identification (p value)</w:t>
            </w:r>
          </w:p>
        </w:tc>
        <w:tc>
          <w:tcPr>
            <w:tcW w:w="232" w:type="dxa"/>
            <w:tcBorders>
              <w:left w:val="nil"/>
              <w:right w:val="nil"/>
            </w:tcBorders>
          </w:tcPr>
          <w:p w14:paraId="070647CA"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right w:val="nil"/>
            </w:tcBorders>
          </w:tcPr>
          <w:p w14:paraId="16FCCA1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39</w:t>
            </w:r>
          </w:p>
        </w:tc>
        <w:tc>
          <w:tcPr>
            <w:tcW w:w="232" w:type="dxa"/>
            <w:tcBorders>
              <w:left w:val="nil"/>
              <w:right w:val="nil"/>
            </w:tcBorders>
          </w:tcPr>
          <w:p w14:paraId="7AE135D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2CDC158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74</w:t>
            </w:r>
          </w:p>
        </w:tc>
        <w:tc>
          <w:tcPr>
            <w:tcW w:w="229" w:type="dxa"/>
            <w:tcBorders>
              <w:left w:val="nil"/>
              <w:right w:val="nil"/>
            </w:tcBorders>
          </w:tcPr>
          <w:p w14:paraId="1232EFB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right w:val="nil"/>
            </w:tcBorders>
          </w:tcPr>
          <w:p w14:paraId="47238CE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86</w:t>
            </w:r>
          </w:p>
        </w:tc>
        <w:tc>
          <w:tcPr>
            <w:tcW w:w="226" w:type="dxa"/>
            <w:tcBorders>
              <w:left w:val="nil"/>
              <w:right w:val="nil"/>
            </w:tcBorders>
          </w:tcPr>
          <w:p w14:paraId="39E288E9"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right w:val="nil"/>
            </w:tcBorders>
          </w:tcPr>
          <w:p w14:paraId="42AB358D"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288</w:t>
            </w:r>
          </w:p>
        </w:tc>
      </w:tr>
      <w:tr w:rsidR="001E3466" w:rsidRPr="004E7E5A" w14:paraId="2715A792" w14:textId="77777777" w:rsidTr="001F0B43">
        <w:tc>
          <w:tcPr>
            <w:tcW w:w="3007" w:type="dxa"/>
            <w:tcBorders>
              <w:left w:val="nil"/>
              <w:bottom w:val="single" w:sz="4" w:space="0" w:color="auto"/>
              <w:right w:val="nil"/>
            </w:tcBorders>
          </w:tcPr>
          <w:p w14:paraId="49DE1301" w14:textId="77777777" w:rsidR="00EC2AF7" w:rsidRPr="004E7E5A" w:rsidRDefault="00EC2AF7" w:rsidP="001F0B43">
            <w:pPr>
              <w:autoSpaceDE w:val="0"/>
              <w:autoSpaceDN w:val="0"/>
              <w:adjustRightInd w:val="0"/>
              <w:jc w:val="left"/>
              <w:rPr>
                <w:rFonts w:ascii="Times New Roman" w:hAnsi="Times New Roman"/>
                <w:i/>
                <w:iCs/>
                <w:color w:val="000000" w:themeColor="text1"/>
                <w:kern w:val="0"/>
                <w:sz w:val="24"/>
                <w:szCs w:val="24"/>
              </w:rPr>
            </w:pPr>
            <w:r w:rsidRPr="004E7E5A">
              <w:rPr>
                <w:rFonts w:ascii="Times New Roman" w:hAnsi="Times New Roman"/>
                <w:i/>
                <w:iCs/>
                <w:color w:val="000000" w:themeColor="text1"/>
                <w:kern w:val="0"/>
                <w:sz w:val="24"/>
                <w:szCs w:val="24"/>
              </w:rPr>
              <w:t>Diff-in-Hansen tests of exogeneity (p value)</w:t>
            </w:r>
          </w:p>
        </w:tc>
        <w:tc>
          <w:tcPr>
            <w:tcW w:w="232" w:type="dxa"/>
            <w:tcBorders>
              <w:left w:val="nil"/>
              <w:bottom w:val="single" w:sz="4" w:space="0" w:color="auto"/>
              <w:right w:val="nil"/>
            </w:tcBorders>
          </w:tcPr>
          <w:p w14:paraId="678BE28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65" w:type="dxa"/>
            <w:tcBorders>
              <w:left w:val="nil"/>
              <w:bottom w:val="single" w:sz="4" w:space="0" w:color="auto"/>
              <w:right w:val="nil"/>
            </w:tcBorders>
          </w:tcPr>
          <w:p w14:paraId="7C7F4F94"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89</w:t>
            </w:r>
          </w:p>
        </w:tc>
        <w:tc>
          <w:tcPr>
            <w:tcW w:w="232" w:type="dxa"/>
            <w:tcBorders>
              <w:left w:val="nil"/>
              <w:bottom w:val="single" w:sz="4" w:space="0" w:color="auto"/>
              <w:right w:val="nil"/>
            </w:tcBorders>
          </w:tcPr>
          <w:p w14:paraId="3B1CD37B"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single" w:sz="4" w:space="0" w:color="auto"/>
              <w:right w:val="nil"/>
            </w:tcBorders>
          </w:tcPr>
          <w:p w14:paraId="5BE9F31E"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98</w:t>
            </w:r>
          </w:p>
        </w:tc>
        <w:tc>
          <w:tcPr>
            <w:tcW w:w="229" w:type="dxa"/>
            <w:tcBorders>
              <w:left w:val="nil"/>
              <w:bottom w:val="single" w:sz="4" w:space="0" w:color="auto"/>
              <w:right w:val="nil"/>
            </w:tcBorders>
          </w:tcPr>
          <w:p w14:paraId="3920B325"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289" w:type="dxa"/>
            <w:tcBorders>
              <w:left w:val="nil"/>
              <w:bottom w:val="single" w:sz="4" w:space="0" w:color="auto"/>
              <w:right w:val="nil"/>
            </w:tcBorders>
          </w:tcPr>
          <w:p w14:paraId="368565D6"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699</w:t>
            </w:r>
          </w:p>
        </w:tc>
        <w:tc>
          <w:tcPr>
            <w:tcW w:w="226" w:type="dxa"/>
            <w:tcBorders>
              <w:left w:val="nil"/>
              <w:bottom w:val="single" w:sz="4" w:space="0" w:color="auto"/>
              <w:right w:val="nil"/>
            </w:tcBorders>
          </w:tcPr>
          <w:p w14:paraId="36A0A2F3"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p>
        </w:tc>
        <w:tc>
          <w:tcPr>
            <w:tcW w:w="1301" w:type="dxa"/>
            <w:tcBorders>
              <w:left w:val="nil"/>
              <w:bottom w:val="single" w:sz="4" w:space="0" w:color="auto"/>
              <w:right w:val="nil"/>
            </w:tcBorders>
          </w:tcPr>
          <w:p w14:paraId="4B9826CF" w14:textId="77777777" w:rsidR="00EC2AF7" w:rsidRPr="004E7E5A" w:rsidRDefault="00EC2AF7" w:rsidP="001F0B43">
            <w:pPr>
              <w:autoSpaceDE w:val="0"/>
              <w:autoSpaceDN w:val="0"/>
              <w:adjustRightInd w:val="0"/>
              <w:jc w:val="center"/>
              <w:rPr>
                <w:rFonts w:ascii="Times New Roman" w:hAnsi="Times New Roman"/>
                <w:color w:val="000000" w:themeColor="text1"/>
                <w:kern w:val="0"/>
                <w:sz w:val="24"/>
                <w:szCs w:val="24"/>
              </w:rPr>
            </w:pPr>
            <w:r w:rsidRPr="004E7E5A">
              <w:rPr>
                <w:rFonts w:ascii="Times New Roman" w:hAnsi="Times New Roman"/>
                <w:color w:val="000000" w:themeColor="text1"/>
                <w:kern w:val="0"/>
                <w:sz w:val="24"/>
                <w:szCs w:val="24"/>
              </w:rPr>
              <w:t>0.703</w:t>
            </w:r>
          </w:p>
        </w:tc>
      </w:tr>
    </w:tbl>
    <w:p w14:paraId="04CA53C0" w14:textId="376ADC1E" w:rsidR="00EC2AF7" w:rsidRPr="001E3466" w:rsidRDefault="00EC2AF7" w:rsidP="00EC2AF7">
      <w:pPr>
        <w:pStyle w:val="a7"/>
        <w:spacing w:line="240" w:lineRule="auto"/>
        <w:ind w:leftChars="50" w:left="105" w:rightChars="50" w:right="105" w:firstLineChars="0" w:firstLine="0"/>
        <w:rPr>
          <w:rFonts w:cs="Times New Roman"/>
          <w:szCs w:val="24"/>
        </w:rPr>
      </w:pPr>
      <w:r w:rsidRPr="004E7E5A">
        <w:rPr>
          <w:rStyle w:val="fontstyle01"/>
          <w:rFonts w:ascii="Times New Roman" w:hAnsi="Times New Roman" w:cs="Times New Roman" w:hint="default"/>
          <w:color w:val="000000" w:themeColor="text1"/>
          <w:sz w:val="24"/>
          <w:szCs w:val="24"/>
        </w:rPr>
        <w:t xml:space="preserve">This table presents the results of two-step </w:t>
      </w:r>
      <w:r w:rsidRPr="004E7E5A">
        <w:t>System GMM</w:t>
      </w:r>
      <w:r w:rsidRPr="004E7E5A">
        <w:rPr>
          <w:rStyle w:val="fontstyle01"/>
          <w:rFonts w:ascii="Times New Roman" w:hAnsi="Times New Roman" w:cs="Times New Roman" w:hint="default"/>
          <w:color w:val="000000" w:themeColor="text1"/>
          <w:sz w:val="24"/>
          <w:szCs w:val="24"/>
        </w:rPr>
        <w:t xml:space="preserve"> estimation to test the robustness of the results of testing hypothesis 1. We used </w:t>
      </w:r>
      <w:r w:rsidRPr="004E7E5A">
        <w:t>System GMM</w:t>
      </w:r>
      <w:r w:rsidRPr="004E7E5A">
        <w:rPr>
          <w:rStyle w:val="fontstyle01"/>
          <w:rFonts w:ascii="Times New Roman" w:hAnsi="Times New Roman" w:cs="Times New Roman" w:hint="default"/>
          <w:color w:val="000000" w:themeColor="text1"/>
          <w:sz w:val="24"/>
          <w:szCs w:val="24"/>
        </w:rPr>
        <w:t xml:space="preserve"> approach to eliminate endogeneity problems of unobserved heterogeneity, simultaneity, and causality </w:t>
      </w:r>
      <w:r w:rsidRPr="004E7E5A">
        <w:rPr>
          <w:rStyle w:val="fontstyle01"/>
          <w:rFonts w:ascii="Times New Roman" w:hAnsi="Times New Roman" w:cs="Times New Roman" w:hint="default"/>
          <w:color w:val="000000" w:themeColor="text1"/>
          <w:sz w:val="24"/>
          <w:szCs w:val="24"/>
        </w:rPr>
        <w:fldChar w:fldCharType="begin"/>
      </w:r>
      <w:r w:rsidR="001A1175" w:rsidRPr="004E7E5A">
        <w:rPr>
          <w:rStyle w:val="fontstyle01"/>
          <w:rFonts w:ascii="Times New Roman" w:hAnsi="Times New Roman" w:cs="Times New Roman" w:hint="default"/>
          <w:color w:val="000000" w:themeColor="text1"/>
          <w:sz w:val="24"/>
          <w:szCs w:val="24"/>
        </w:rPr>
        <w:instrText xml:space="preserve"> ADDIN EN.CITE &lt;EndNote&gt;&lt;Cite&gt;&lt;Author&gt;Beji&lt;/Author&gt;&lt;Year&gt;2020&lt;/Year&gt;&lt;RecNum&gt;1933&lt;/RecNum&gt;&lt;DisplayText&gt;(Beji et al. 2020; Eugster 2020)&lt;/DisplayText&gt;&lt;record&gt;&lt;rec-number&gt;1933&lt;/rec-number&gt;&lt;foreign-keys&gt;&lt;key app="EN" db-id="trr00pfsbzzex0ezwf6v5swd9fpfpwfa90xp" timestamp="1606123630" guid="2da51519-5f59-4ce3-b6d2-b262c9908354"&gt;1933&lt;/key&gt;&lt;/foreign-keys&gt;&lt;ref-type name="Journal Article"&gt;17&lt;/ref-type&gt;&lt;contributors&gt;&lt;authors&gt;&lt;author&gt;Beji, Rania&lt;/author&gt;&lt;author&gt;Yousfi, Ouidad&lt;/author&gt;&lt;author&gt;Loukil, Nadia&lt;/author&gt;&lt;author&gt;Omri, Abdelwahed&lt;/author&gt;&lt;/authors&gt;&lt;/contributors&gt;&lt;titles&gt;&lt;title&gt;Board diversity and corporate social responsibility: Empirical evidence from France&lt;/title&gt;&lt;secondary-title&gt;Journal of Business Ethics&lt;/secondary-title&gt;&lt;/titles&gt;&lt;periodical&gt;&lt;full-title&gt;Journal of Business Ethics&lt;/full-title&gt;&lt;/periodical&gt;&lt;pages&gt;1-23&lt;/pages&gt;&lt;number&gt;6&lt;/number&gt;&lt;dates&gt;&lt;year&gt;2020&lt;/year&gt;&lt;/dates&gt;&lt;urls&gt;&lt;/urls&gt;&lt;/record&gt;&lt;/Cite&gt;&lt;Cite&gt;&lt;Author&gt;Eugster&lt;/Author&gt;&lt;Year&gt;2020&lt;/Year&gt;&lt;RecNum&gt;2239&lt;/RecNum&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4E7E5A">
        <w:rPr>
          <w:rStyle w:val="fontstyle01"/>
          <w:rFonts w:ascii="Times New Roman" w:hAnsi="Times New Roman" w:cs="Times New Roman" w:hint="default"/>
          <w:color w:val="000000" w:themeColor="text1"/>
          <w:sz w:val="24"/>
          <w:szCs w:val="24"/>
        </w:rPr>
        <w:fldChar w:fldCharType="separate"/>
      </w:r>
      <w:r w:rsidRPr="004E7E5A">
        <w:rPr>
          <w:rStyle w:val="fontstyle01"/>
          <w:rFonts w:ascii="Times New Roman" w:hAnsi="Times New Roman" w:cs="Times New Roman" w:hint="default"/>
          <w:noProof/>
          <w:color w:val="000000" w:themeColor="text1"/>
          <w:sz w:val="24"/>
          <w:szCs w:val="24"/>
        </w:rPr>
        <w:t>(Beji et al. 2020; Eugster 2020)</w:t>
      </w:r>
      <w:r w:rsidRPr="004E7E5A">
        <w:rPr>
          <w:rStyle w:val="fontstyle01"/>
          <w:rFonts w:ascii="Times New Roman" w:hAnsi="Times New Roman" w:cs="Times New Roman" w:hint="default"/>
          <w:color w:val="000000" w:themeColor="text1"/>
          <w:sz w:val="24"/>
          <w:szCs w:val="24"/>
        </w:rPr>
        <w:fldChar w:fldCharType="end"/>
      </w:r>
      <w:r w:rsidRPr="004E7E5A">
        <w:rPr>
          <w:rStyle w:val="fontstyle01"/>
          <w:rFonts w:ascii="Times New Roman" w:hAnsi="Times New Roman" w:cs="Times New Roman" w:hint="default"/>
          <w:color w:val="000000" w:themeColor="text1"/>
          <w:sz w:val="24"/>
          <w:szCs w:val="24"/>
        </w:rPr>
        <w:t xml:space="preserve">. </w:t>
      </w:r>
      <w:r w:rsidR="00B95E45" w:rsidRPr="004E7E5A">
        <w:rPr>
          <w:rStyle w:val="fontstyle01"/>
          <w:rFonts w:ascii="Times New Roman" w:hAnsi="Times New Roman" w:cs="Times New Roman" w:hint="default"/>
          <w:color w:val="000000" w:themeColor="text1"/>
          <w:sz w:val="24"/>
          <w:szCs w:val="24"/>
        </w:rPr>
        <w:t>We use the lagged value of the dependent variable (</w:t>
      </w:r>
      <w:proofErr w:type="spellStart"/>
      <w:r w:rsidR="00B95E45" w:rsidRPr="004E7E5A">
        <w:rPr>
          <w:rStyle w:val="fontstyle01"/>
          <w:rFonts w:ascii="Times New Roman" w:hAnsi="Times New Roman" w:cs="Times New Roman" w:hint="default"/>
          <w:i/>
          <w:iCs/>
          <w:color w:val="000000" w:themeColor="text1"/>
          <w:sz w:val="24"/>
          <w:szCs w:val="24"/>
        </w:rPr>
        <w:t>Csr</w:t>
      </w:r>
      <w:proofErr w:type="spellEnd"/>
      <w:r w:rsidR="00B95E45" w:rsidRPr="004E7E5A">
        <w:rPr>
          <w:rStyle w:val="fontstyle01"/>
          <w:rFonts w:ascii="Times New Roman" w:hAnsi="Times New Roman" w:cs="Times New Roman" w:hint="default"/>
          <w:color w:val="000000" w:themeColor="text1"/>
          <w:sz w:val="24"/>
          <w:szCs w:val="24"/>
        </w:rPr>
        <w:t>) and lagged value of the endogenous independent variable (</w:t>
      </w:r>
      <w:r w:rsidR="00B95E45" w:rsidRPr="004E7E5A">
        <w:rPr>
          <w:rStyle w:val="fontstyle01"/>
          <w:rFonts w:ascii="Times New Roman" w:hAnsi="Times New Roman" w:cs="Times New Roman" w:hint="default"/>
          <w:i/>
          <w:iCs/>
          <w:color w:val="000000" w:themeColor="text1"/>
          <w:sz w:val="24"/>
          <w:szCs w:val="24"/>
        </w:rPr>
        <w:t>Score</w:t>
      </w:r>
      <w:r w:rsidR="00B95E45" w:rsidRPr="004E7E5A">
        <w:rPr>
          <w:rStyle w:val="fontstyle01"/>
          <w:rFonts w:ascii="Times New Roman" w:hAnsi="Times New Roman" w:cs="Times New Roman" w:hint="default"/>
          <w:color w:val="000000" w:themeColor="text1"/>
          <w:sz w:val="24"/>
          <w:szCs w:val="24"/>
        </w:rPr>
        <w:t xml:space="preserve">) as instrument variables in the process of System GMM. </w:t>
      </w:r>
      <w:r w:rsidR="00626262" w:rsidRPr="004E7E5A">
        <w:rPr>
          <w:rFonts w:cs="Times New Roman"/>
        </w:rPr>
        <w:t>System GMM estimator</w:t>
      </w:r>
      <w:r w:rsidR="00626262" w:rsidRPr="004E7E5A">
        <w:rPr>
          <w:rFonts w:cs="Times New Roman" w:hint="eastAsia"/>
        </w:rPr>
        <w:t>s</w:t>
      </w:r>
      <w:r w:rsidR="00626262" w:rsidRPr="004E7E5A">
        <w:rPr>
          <w:rFonts w:cs="Times New Roman"/>
        </w:rPr>
        <w:t xml:space="preserve"> utilize the lagged first differences as instruments in a non-transformed (levels) equation in addition to the first-differencing used by Arellano and Bond. </w:t>
      </w:r>
      <w:r w:rsidRPr="004E7E5A">
        <w:rPr>
          <w:rStyle w:val="fontstyle01"/>
          <w:rFonts w:ascii="Times New Roman" w:hAnsi="Times New Roman" w:cs="Times New Roman" w:hint="default"/>
          <w:color w:val="000000" w:themeColor="text1"/>
          <w:sz w:val="24"/>
          <w:szCs w:val="24"/>
        </w:rPr>
        <w:t xml:space="preserve">Columns (1) to (4) use </w:t>
      </w:r>
      <w:proofErr w:type="spellStart"/>
      <w:r w:rsidRPr="004E7E5A">
        <w:rPr>
          <w:rStyle w:val="fontstyle01"/>
          <w:rFonts w:ascii="Times New Roman" w:hAnsi="Times New Roman" w:cs="Times New Roman" w:hint="default"/>
          <w:i/>
          <w:iCs/>
          <w:color w:val="000000" w:themeColor="text1"/>
          <w:sz w:val="24"/>
          <w:szCs w:val="24"/>
        </w:rPr>
        <w:t>Score_max</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d</w:t>
      </w:r>
      <w:proofErr w:type="spellEnd"/>
      <w:r w:rsidRPr="004E7E5A">
        <w:rPr>
          <w:rStyle w:val="fontstyle01"/>
          <w:rFonts w:ascii="Times New Roman" w:hAnsi="Times New Roman" w:cs="Times New Roman" w:hint="default"/>
          <w:color w:val="000000" w:themeColor="text1"/>
          <w:sz w:val="24"/>
          <w:szCs w:val="24"/>
        </w:rPr>
        <w:t xml:space="preserve">, </w:t>
      </w:r>
      <w:proofErr w:type="spellStart"/>
      <w:r w:rsidRPr="004E7E5A">
        <w:rPr>
          <w:rStyle w:val="fontstyle01"/>
          <w:rFonts w:ascii="Times New Roman" w:hAnsi="Times New Roman" w:cs="Times New Roman" w:hint="default"/>
          <w:i/>
          <w:iCs/>
          <w:color w:val="000000" w:themeColor="text1"/>
          <w:sz w:val="24"/>
          <w:szCs w:val="24"/>
        </w:rPr>
        <w:t>Score_mean</w:t>
      </w:r>
      <w:proofErr w:type="spellEnd"/>
      <w:r w:rsidRPr="004E7E5A">
        <w:rPr>
          <w:rStyle w:val="fontstyle01"/>
          <w:rFonts w:ascii="Times New Roman" w:hAnsi="Times New Roman" w:cs="Times New Roman" w:hint="default"/>
          <w:color w:val="000000" w:themeColor="text1"/>
          <w:sz w:val="24"/>
          <w:szCs w:val="24"/>
        </w:rPr>
        <w:t xml:space="preserve"> and </w:t>
      </w:r>
      <w:proofErr w:type="spellStart"/>
      <w:r w:rsidRPr="004E7E5A">
        <w:rPr>
          <w:rStyle w:val="fontstyle01"/>
          <w:rFonts w:ascii="Times New Roman" w:hAnsi="Times New Roman" w:cs="Times New Roman" w:hint="default"/>
          <w:i/>
          <w:iCs/>
          <w:color w:val="000000" w:themeColor="text1"/>
          <w:sz w:val="24"/>
          <w:szCs w:val="24"/>
        </w:rPr>
        <w:t>Score_min</w:t>
      </w:r>
      <w:proofErr w:type="spellEnd"/>
      <w:r w:rsidRPr="004E7E5A">
        <w:rPr>
          <w:rStyle w:val="fontstyle01"/>
          <w:rFonts w:ascii="Times New Roman" w:hAnsi="Times New Roman" w:cs="Times New Roman" w:hint="default"/>
          <w:color w:val="000000" w:themeColor="text1"/>
          <w:sz w:val="24"/>
          <w:szCs w:val="24"/>
        </w:rPr>
        <w:t xml:space="preserve"> as the key independent variable, respectively. </w:t>
      </w:r>
      <w:proofErr w:type="gramStart"/>
      <w:r w:rsidRPr="004E7E5A">
        <w:rPr>
          <w:rStyle w:val="fontstyle01"/>
          <w:rFonts w:ascii="Times New Roman" w:hAnsi="Times New Roman" w:cs="Times New Roman" w:hint="default"/>
          <w:color w:val="000000" w:themeColor="text1"/>
          <w:sz w:val="24"/>
          <w:szCs w:val="24"/>
        </w:rPr>
        <w:t>AR(</w:t>
      </w:r>
      <w:proofErr w:type="gramEnd"/>
      <w:r w:rsidRPr="004E7E5A">
        <w:rPr>
          <w:rStyle w:val="fontstyle01"/>
          <w:rFonts w:ascii="Times New Roman" w:hAnsi="Times New Roman" w:cs="Times New Roman" w:hint="default"/>
          <w:color w:val="000000" w:themeColor="text1"/>
          <w:sz w:val="24"/>
          <w:szCs w:val="24"/>
        </w:rPr>
        <w:t xml:space="preserve">1) and AR(2) are tests for first-order and second-order serial correlation in the first-differenced residuals under the null of no-serial correlation. The Hansen test of overidentification is under the null that all instruments are valid. </w:t>
      </w:r>
      <w:r w:rsidR="00DA3BE5" w:rsidRPr="004E7E5A">
        <w:rPr>
          <w:rStyle w:val="fontstyle01"/>
          <w:rFonts w:ascii="Times New Roman" w:hAnsi="Times New Roman" w:cs="Times New Roman" w:hint="default"/>
          <w:color w:val="000000" w:themeColor="text1"/>
          <w:sz w:val="24"/>
          <w:szCs w:val="24"/>
        </w:rPr>
        <w:t>Diff-in-Hansen tests of exogeneity</w:t>
      </w:r>
      <w:r w:rsidRPr="004E7E5A">
        <w:rPr>
          <w:rStyle w:val="fontstyle01"/>
          <w:rFonts w:ascii="Times New Roman" w:hAnsi="Times New Roman" w:cs="Times New Roman" w:hint="default"/>
          <w:color w:val="000000" w:themeColor="text1"/>
          <w:sz w:val="24"/>
          <w:szCs w:val="24"/>
        </w:rPr>
        <w:t xml:space="preserve"> is under the null that instruments used for the equations in levels are exogenous. </w:t>
      </w:r>
      <w:r w:rsidRPr="004E7E5A">
        <w:rPr>
          <w:rFonts w:cs="Times New Roman"/>
          <w:szCs w:val="24"/>
        </w:rPr>
        <w:t xml:space="preserve">The z-statistics </w:t>
      </w:r>
      <w:r w:rsidRPr="004E7E5A">
        <w:rPr>
          <w:rStyle w:val="fontstyle01"/>
          <w:rFonts w:ascii="Times New Roman" w:hAnsi="Times New Roman" w:cs="Times New Roman" w:hint="default"/>
          <w:color w:val="000000" w:themeColor="text1"/>
          <w:sz w:val="24"/>
          <w:szCs w:val="24"/>
        </w:rPr>
        <w:t>are presented in the parentheses below the values of the coefficient estimates.</w:t>
      </w:r>
      <w:r w:rsidRPr="004E7E5A">
        <w:rPr>
          <w:rFonts w:cs="Times New Roman"/>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and </w:t>
      </w:r>
      <w:r w:rsidRPr="004E7E5A">
        <w:rPr>
          <w:rStyle w:val="fontstyle01"/>
          <w:rFonts w:ascii="Cambria Math" w:hAnsi="Cambria Math" w:cs="Cambria Math" w:hint="default"/>
          <w:color w:val="000000" w:themeColor="text1"/>
          <w:sz w:val="24"/>
          <w:szCs w:val="24"/>
        </w:rPr>
        <w:t>∗∗∗</w:t>
      </w:r>
      <w:r w:rsidRPr="004E7E5A">
        <w:rPr>
          <w:rStyle w:val="fontstyle01"/>
          <w:rFonts w:ascii="Times New Roman" w:hAnsi="Times New Roman" w:cs="Times New Roman" w:hint="default"/>
          <w:color w:val="000000" w:themeColor="text1"/>
          <w:sz w:val="24"/>
          <w:szCs w:val="24"/>
        </w:rPr>
        <w:t xml:space="preserve"> indicate two-tailed statistical significance at 10%, 5%, and 1%, respectively. Definitions of the variables are provided in Appendix A.</w:t>
      </w:r>
    </w:p>
    <w:p w14:paraId="33669F83" w14:textId="77777777" w:rsidR="00863E88" w:rsidRPr="001E3466" w:rsidRDefault="00863E88" w:rsidP="00863E88">
      <w:pPr>
        <w:autoSpaceDE w:val="0"/>
        <w:autoSpaceDN w:val="0"/>
        <w:adjustRightInd w:val="0"/>
        <w:jc w:val="center"/>
        <w:rPr>
          <w:rFonts w:ascii="Times New Roman" w:eastAsia="宋体" w:hAnsi="Times New Roman"/>
          <w:b/>
          <w:bCs/>
          <w:color w:val="000000" w:themeColor="text1"/>
          <w:sz w:val="24"/>
          <w:szCs w:val="24"/>
        </w:rPr>
      </w:pPr>
    </w:p>
    <w:p w14:paraId="03023CDC" w14:textId="77777777" w:rsidR="00863E88" w:rsidRPr="001E3466" w:rsidRDefault="00863E88" w:rsidP="00863E88">
      <w:pPr>
        <w:autoSpaceDE w:val="0"/>
        <w:autoSpaceDN w:val="0"/>
        <w:adjustRightInd w:val="0"/>
        <w:jc w:val="center"/>
        <w:rPr>
          <w:rFonts w:ascii="Times New Roman" w:eastAsia="宋体" w:hAnsi="Times New Roman"/>
          <w:b/>
          <w:bCs/>
          <w:color w:val="000000" w:themeColor="text1"/>
          <w:sz w:val="24"/>
          <w:szCs w:val="24"/>
        </w:rPr>
      </w:pPr>
    </w:p>
    <w:p w14:paraId="5C7F81F5" w14:textId="2F94D149" w:rsidR="00A53CFE" w:rsidRPr="001E3466" w:rsidRDefault="00A53CFE" w:rsidP="00A53CFE">
      <w:pPr>
        <w:autoSpaceDE w:val="0"/>
        <w:autoSpaceDN w:val="0"/>
        <w:adjustRightInd w:val="0"/>
        <w:jc w:val="center"/>
        <w:rPr>
          <w:rFonts w:ascii="Times New Roman" w:eastAsia="宋体" w:hAnsi="Times New Roman"/>
          <w:b/>
          <w:bCs/>
          <w:color w:val="000000" w:themeColor="text1"/>
          <w:sz w:val="24"/>
          <w:szCs w:val="24"/>
        </w:rPr>
      </w:pPr>
    </w:p>
    <w:sectPr w:rsidR="00A53CFE" w:rsidRPr="001E3466" w:rsidSect="008F110D">
      <w:pgSz w:w="11906" w:h="16838"/>
      <w:pgMar w:top="1701" w:right="1418" w:bottom="1361" w:left="1418" w:header="1134" w:footer="113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23AD2" w14:textId="77777777" w:rsidR="00D1663B" w:rsidRDefault="00D1663B" w:rsidP="00C232CD">
      <w:r>
        <w:separator/>
      </w:r>
    </w:p>
  </w:endnote>
  <w:endnote w:type="continuationSeparator" w:id="0">
    <w:p w14:paraId="3A9C127D" w14:textId="77777777" w:rsidR="00D1663B" w:rsidRDefault="00D1663B" w:rsidP="00C232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F6418B7A-E76F-804E-97B2-3A0D65A4ED62}"/>
    <w:embedBold r:id="rId2" w:fontKey="{4DA244C0-8648-3F4D-A187-ECF8E3B48A37}"/>
    <w:embedItalic r:id="rId3" w:fontKey="{2F7BD48F-15DF-7A4B-9171-9C1BF5047AB5}"/>
    <w:embedBoldItalic r:id="rId4" w:fontKey="{700EF632-A9EE-F044-9C22-D17F799F171B}"/>
  </w:font>
  <w:font w:name="DengXian">
    <w:altName w:val="等线"/>
    <w:panose1 w:val="02010600030101010101"/>
    <w:charset w:val="86"/>
    <w:family w:val="auto"/>
    <w:pitch w:val="variable"/>
    <w:sig w:usb0="A00002BF" w:usb1="38CF7CFA" w:usb2="00000016" w:usb3="00000000" w:csb0="0004000F" w:csb1="00000000"/>
    <w:embedRegular r:id="rId5" w:subsetted="1" w:fontKey="{5B598C63-C217-EA49-B13C-7B257E3222C9}"/>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embedRegular r:id="rId6" w:subsetted="1" w:fontKey="{1F09C877-6A59-5340-86D3-9155BF1AAA3E}"/>
  </w:font>
  <w:font w:name="Times New Roman (标题 CS)">
    <w:altName w:val="宋体"/>
    <w:panose1 w:val="020B0604020202020204"/>
    <w:charset w:val="86"/>
    <w:family w:val="roman"/>
    <w:pitch w:val="default"/>
  </w:font>
  <w:font w:name="E-BZ+ZJWG2u-1">
    <w:altName w:val="Times New Roman"/>
    <w:panose1 w:val="020B0604020202020204"/>
    <w:charset w:val="00"/>
    <w:family w:val="roman"/>
    <w:pitch w:val="default"/>
  </w:font>
  <w:font w:name="FzBookMaker17DlFont170536874516">
    <w:altName w:val="Cambria"/>
    <w:panose1 w:val="020B0604020202020204"/>
    <w:charset w:val="00"/>
    <w:family w:val="roman"/>
    <w:pitch w:val="default"/>
  </w:font>
  <w:font w:name="FzBookMaker22DlFont220536874515">
    <w:altName w:val="Times New Roman"/>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Songti SC">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正文 CS 字体)">
    <w:altName w:val="宋体"/>
    <w:panose1 w:val="020B0604020202020204"/>
    <w:charset w:val="86"/>
    <w:family w:val="roman"/>
    <w:pitch w:val="default"/>
  </w:font>
  <w:font w:name="Cambria Math">
    <w:panose1 w:val="02040503050406030204"/>
    <w:charset w:val="00"/>
    <w:family w:val="roman"/>
    <w:pitch w:val="variable"/>
    <w:sig w:usb0="E00002FF" w:usb1="420024FF" w:usb2="00000000" w:usb3="00000000" w:csb0="0000019F" w:csb1="00000000"/>
    <w:embedRegular r:id="rId8" w:fontKey="{281B5F75-1992-3441-B44A-01906728538E}"/>
    <w:embedItalic r:id="rId9" w:fontKey="{99FD3F61-A3CB-D344-98C6-EE035A4129E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649E9" w14:textId="77777777" w:rsidR="00746786" w:rsidRPr="00C54716" w:rsidRDefault="00746786" w:rsidP="00957C0B">
    <w:pPr>
      <w:pStyle w:val="ad"/>
      <w:framePr w:wrap="none" w:vAnchor="text" w:hAnchor="margin" w:xAlign="center" w:y="1"/>
      <w:rPr>
        <w:rStyle w:val="afa"/>
        <w:rFonts w:ascii="Times New Roman" w:hAnsi="Times New Roman"/>
      </w:rPr>
    </w:pPr>
    <w:r w:rsidRPr="00C54716">
      <w:rPr>
        <w:rStyle w:val="afa"/>
        <w:rFonts w:ascii="Times New Roman" w:hAnsi="Times New Roman"/>
      </w:rPr>
      <w:fldChar w:fldCharType="begin"/>
    </w:r>
    <w:r w:rsidRPr="00C54716">
      <w:rPr>
        <w:rStyle w:val="afa"/>
        <w:rFonts w:ascii="Times New Roman" w:hAnsi="Times New Roman"/>
      </w:rPr>
      <w:instrText xml:space="preserve"> PAGE </w:instrText>
    </w:r>
    <w:r w:rsidRPr="00C54716">
      <w:rPr>
        <w:rStyle w:val="afa"/>
        <w:rFonts w:ascii="Times New Roman" w:hAnsi="Times New Roman"/>
      </w:rPr>
      <w:fldChar w:fldCharType="separate"/>
    </w:r>
    <w:r w:rsidRPr="00C54716">
      <w:rPr>
        <w:rStyle w:val="afa"/>
        <w:rFonts w:ascii="Times New Roman" w:hAnsi="Times New Roman"/>
        <w:noProof/>
      </w:rPr>
      <w:t>2</w:t>
    </w:r>
    <w:r w:rsidRPr="00C54716">
      <w:rPr>
        <w:rStyle w:val="afa"/>
        <w:rFonts w:ascii="Times New Roman" w:hAnsi="Times New Roman"/>
      </w:rPr>
      <w:fldChar w:fldCharType="end"/>
    </w:r>
  </w:p>
  <w:p w14:paraId="1FFE4B6F" w14:textId="77777777" w:rsidR="00746786" w:rsidRDefault="00746786">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78C64" w14:textId="77777777" w:rsidR="00746786" w:rsidRDefault="00746786" w:rsidP="00957C0B">
    <w:pPr>
      <w:pStyle w:val="ad"/>
      <w:framePr w:wrap="none" w:vAnchor="text" w:hAnchor="margin" w:xAlign="center" w:y="1"/>
      <w:rPr>
        <w:rStyle w:val="afa"/>
      </w:rPr>
    </w:pPr>
    <w:r w:rsidRPr="00C54716">
      <w:rPr>
        <w:rStyle w:val="afa"/>
        <w:rFonts w:ascii="Times New Roman" w:eastAsia="宋体" w:hAnsi="Times New Roman" w:cs="Times New Roman (正文 CS 字体)"/>
      </w:rPr>
      <w:fldChar w:fldCharType="begin"/>
    </w:r>
    <w:r w:rsidRPr="00C54716">
      <w:rPr>
        <w:rStyle w:val="afa"/>
        <w:rFonts w:ascii="Times New Roman" w:eastAsia="宋体" w:hAnsi="Times New Roman" w:cs="Times New Roman (正文 CS 字体)"/>
      </w:rPr>
      <w:instrText xml:space="preserve"> PAGE </w:instrText>
    </w:r>
    <w:r w:rsidRPr="00C54716">
      <w:rPr>
        <w:rStyle w:val="afa"/>
        <w:rFonts w:ascii="Times New Roman" w:eastAsia="宋体" w:hAnsi="Times New Roman" w:cs="Times New Roman (正文 CS 字体)"/>
      </w:rPr>
      <w:fldChar w:fldCharType="separate"/>
    </w:r>
    <w:r w:rsidRPr="00C54716">
      <w:rPr>
        <w:rStyle w:val="afa"/>
        <w:rFonts w:ascii="Times New Roman" w:eastAsia="宋体" w:hAnsi="Times New Roman" w:cs="Times New Roman (正文 CS 字体)"/>
        <w:noProof/>
      </w:rPr>
      <w:t>I</w:t>
    </w:r>
    <w:r w:rsidRPr="00C54716">
      <w:rPr>
        <w:rStyle w:val="afa"/>
        <w:rFonts w:ascii="Times New Roman" w:eastAsia="宋体" w:hAnsi="Times New Roman" w:cs="Times New Roman (正文 CS 字体)"/>
      </w:rPr>
      <w:fldChar w:fldCharType="end"/>
    </w:r>
  </w:p>
  <w:p w14:paraId="5681B05E" w14:textId="77777777" w:rsidR="00746786" w:rsidRDefault="00746786">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Fonts w:ascii="Times New Roman" w:hAnsi="Times New Roman" w:cs="Times New Roman"/>
      </w:rPr>
      <w:id w:val="1449121243"/>
      <w:docPartObj>
        <w:docPartGallery w:val="Page Numbers (Bottom of Page)"/>
        <w:docPartUnique/>
      </w:docPartObj>
    </w:sdtPr>
    <w:sdtEndPr>
      <w:rPr>
        <w:rStyle w:val="afa"/>
      </w:rPr>
    </w:sdtEndPr>
    <w:sdtContent>
      <w:p w14:paraId="0D90164B" w14:textId="258EA8D1" w:rsidR="00957C0B" w:rsidRPr="00C54716" w:rsidRDefault="00957C0B" w:rsidP="00957C0B">
        <w:pPr>
          <w:pStyle w:val="ad"/>
          <w:framePr w:wrap="none" w:vAnchor="text" w:hAnchor="margin" w:xAlign="center" w:y="1"/>
          <w:rPr>
            <w:rStyle w:val="afa"/>
            <w:rFonts w:ascii="Times New Roman" w:hAnsi="Times New Roman" w:cs="Times New Roman"/>
          </w:rPr>
        </w:pPr>
        <w:r w:rsidRPr="00C54716">
          <w:rPr>
            <w:rStyle w:val="afa"/>
            <w:rFonts w:ascii="Times New Roman" w:hAnsi="Times New Roman" w:cs="Times New Roman"/>
          </w:rPr>
          <w:fldChar w:fldCharType="begin"/>
        </w:r>
        <w:r w:rsidRPr="00C54716">
          <w:rPr>
            <w:rStyle w:val="afa"/>
            <w:rFonts w:ascii="Times New Roman" w:hAnsi="Times New Roman" w:cs="Times New Roman"/>
          </w:rPr>
          <w:instrText xml:space="preserve"> PAGE </w:instrText>
        </w:r>
        <w:r w:rsidRPr="00C54716">
          <w:rPr>
            <w:rStyle w:val="afa"/>
            <w:rFonts w:ascii="Times New Roman" w:hAnsi="Times New Roman" w:cs="Times New Roman"/>
          </w:rPr>
          <w:fldChar w:fldCharType="separate"/>
        </w:r>
        <w:r w:rsidRPr="00C54716">
          <w:rPr>
            <w:rStyle w:val="afa"/>
            <w:rFonts w:ascii="Times New Roman" w:hAnsi="Times New Roman" w:cs="Times New Roman"/>
            <w:noProof/>
          </w:rPr>
          <w:t>2</w:t>
        </w:r>
        <w:r w:rsidRPr="00C54716">
          <w:rPr>
            <w:rStyle w:val="afa"/>
            <w:rFonts w:ascii="Times New Roman" w:hAnsi="Times New Roman" w:cs="Times New Roman"/>
          </w:rPr>
          <w:fldChar w:fldCharType="end"/>
        </w:r>
      </w:p>
    </w:sdtContent>
  </w:sdt>
  <w:p w14:paraId="252B6A0C" w14:textId="77777777" w:rsidR="00957C0B" w:rsidRDefault="00957C0B">
    <w:pPr>
      <w:pStyle w:val="a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930318836"/>
      <w:docPartObj>
        <w:docPartGallery w:val="Page Numbers (Bottom of Page)"/>
        <w:docPartUnique/>
      </w:docPartObj>
    </w:sdtPr>
    <w:sdtEndPr>
      <w:rPr>
        <w:rStyle w:val="afa"/>
      </w:rPr>
    </w:sdtEndPr>
    <w:sdtContent>
      <w:p w14:paraId="349C84A7" w14:textId="67A5541F" w:rsidR="00957C0B" w:rsidRDefault="00957C0B" w:rsidP="00957C0B">
        <w:pPr>
          <w:pStyle w:val="ad"/>
          <w:framePr w:wrap="none" w:vAnchor="text" w:hAnchor="margin" w:xAlign="center" w:y="1"/>
          <w:rPr>
            <w:rStyle w:val="afa"/>
          </w:rPr>
        </w:pPr>
        <w:r w:rsidRPr="00C54716">
          <w:rPr>
            <w:rStyle w:val="afa"/>
            <w:rFonts w:ascii="Times New Roman" w:eastAsia="宋体" w:hAnsi="Times New Roman" w:cs="Times New Roman (正文 CS 字体)"/>
          </w:rPr>
          <w:fldChar w:fldCharType="begin"/>
        </w:r>
        <w:r w:rsidRPr="00C54716">
          <w:rPr>
            <w:rStyle w:val="afa"/>
            <w:rFonts w:ascii="Times New Roman" w:eastAsia="宋体" w:hAnsi="Times New Roman" w:cs="Times New Roman (正文 CS 字体)"/>
          </w:rPr>
          <w:instrText xml:space="preserve"> PAGE </w:instrText>
        </w:r>
        <w:r w:rsidRPr="00C54716">
          <w:rPr>
            <w:rStyle w:val="afa"/>
            <w:rFonts w:ascii="Times New Roman" w:eastAsia="宋体" w:hAnsi="Times New Roman" w:cs="Times New Roman (正文 CS 字体)"/>
          </w:rPr>
          <w:fldChar w:fldCharType="separate"/>
        </w:r>
        <w:r w:rsidRPr="00C54716">
          <w:rPr>
            <w:rStyle w:val="afa"/>
            <w:rFonts w:ascii="Times New Roman" w:eastAsia="宋体" w:hAnsi="Times New Roman" w:cs="Times New Roman (正文 CS 字体)"/>
            <w:noProof/>
          </w:rPr>
          <w:t>I</w:t>
        </w:r>
        <w:r w:rsidRPr="00C54716">
          <w:rPr>
            <w:rStyle w:val="afa"/>
            <w:rFonts w:ascii="Times New Roman" w:eastAsia="宋体" w:hAnsi="Times New Roman" w:cs="Times New Roman (正文 CS 字体)"/>
          </w:rPr>
          <w:fldChar w:fldCharType="end"/>
        </w:r>
      </w:p>
    </w:sdtContent>
  </w:sdt>
  <w:p w14:paraId="328F0AC2" w14:textId="77777777" w:rsidR="00957C0B" w:rsidRDefault="00957C0B">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EF61D" w14:textId="77777777" w:rsidR="00D1663B" w:rsidRDefault="00D1663B" w:rsidP="00C232CD">
      <w:r>
        <w:separator/>
      </w:r>
    </w:p>
  </w:footnote>
  <w:footnote w:type="continuationSeparator" w:id="0">
    <w:p w14:paraId="439B1072" w14:textId="77777777" w:rsidR="00D1663B" w:rsidRDefault="00D1663B" w:rsidP="00C232CD">
      <w:r>
        <w:continuationSeparator/>
      </w:r>
    </w:p>
  </w:footnote>
  <w:footnote w:id="1">
    <w:p w14:paraId="6DA48D47" w14:textId="77777777" w:rsidR="00746786" w:rsidRPr="00C743DA" w:rsidRDefault="00746786" w:rsidP="00746786">
      <w:pPr>
        <w:autoSpaceDE w:val="0"/>
        <w:autoSpaceDN w:val="0"/>
        <w:snapToGrid w:val="0"/>
        <w:rPr>
          <w:rFonts w:ascii="Times New Roman" w:hAnsi="Times New Roman"/>
          <w:szCs w:val="21"/>
        </w:rPr>
      </w:pPr>
      <w:r w:rsidRPr="00547D2E">
        <w:rPr>
          <w:rStyle w:val="af4"/>
          <w:rFonts w:ascii="Times New Roman" w:hAnsi="Times New Roman"/>
          <w:szCs w:val="21"/>
        </w:rPr>
        <w:footnoteRef/>
      </w:r>
      <w:r w:rsidRPr="00547D2E">
        <w:rPr>
          <w:rFonts w:ascii="Times New Roman" w:hAnsi="Times New Roman"/>
          <w:szCs w:val="21"/>
        </w:rPr>
        <w:t xml:space="preserve"> The concept that a director possesses relatively many channels of communication or resource exchange is measured by degree centrality; The concept that a director lies on relatively more paths between pairs of other directors is measured by betweenness centrality; The concept that a director possesses relatively closer ties to other directors is measured by closeness centrality. The computation of degree, betweenness and closeness centrality is explained in “</w:t>
      </w:r>
      <w:r>
        <w:rPr>
          <w:rFonts w:ascii="Times New Roman" w:hAnsi="Times New Roman"/>
          <w:szCs w:val="21"/>
        </w:rPr>
        <w:t>Sample</w:t>
      </w:r>
      <w:r w:rsidRPr="00F143AD">
        <w:rPr>
          <w:rFonts w:ascii="Times New Roman" w:hAnsi="Times New Roman"/>
          <w:szCs w:val="21"/>
        </w:rPr>
        <w:t xml:space="preserve"> </w:t>
      </w:r>
      <w:r>
        <w:rPr>
          <w:rFonts w:ascii="Times New Roman" w:hAnsi="Times New Roman"/>
          <w:szCs w:val="21"/>
        </w:rPr>
        <w:t>and Research Design</w:t>
      </w:r>
      <w:r w:rsidRPr="00547D2E">
        <w:rPr>
          <w:rFonts w:ascii="Times New Roman" w:hAnsi="Times New Roman"/>
          <w:szCs w:val="21"/>
        </w:rPr>
        <w:t>”</w:t>
      </w:r>
      <w:r>
        <w:rPr>
          <w:rFonts w:ascii="Times New Roman" w:hAnsi="Times New Roman"/>
          <w:szCs w:val="21"/>
        </w:rPr>
        <w:t xml:space="preserve"> </w:t>
      </w:r>
      <w:r w:rsidRPr="00547D2E">
        <w:rPr>
          <w:rFonts w:ascii="Times New Roman" w:hAnsi="Times New Roman"/>
          <w:szCs w:val="21"/>
        </w:rPr>
        <w:t>section.</w:t>
      </w:r>
    </w:p>
  </w:footnote>
  <w:footnote w:id="2">
    <w:p w14:paraId="0E5C3B74" w14:textId="5C007CFA" w:rsidR="00746786" w:rsidRPr="00B16C7D" w:rsidRDefault="00746786" w:rsidP="00746786">
      <w:pPr>
        <w:pStyle w:val="af"/>
        <w:jc w:val="both"/>
        <w:rPr>
          <w:rFonts w:ascii="Times New Roman" w:hAnsi="Times New Roman"/>
          <w:sz w:val="21"/>
          <w:szCs w:val="21"/>
        </w:rPr>
      </w:pPr>
      <w:r w:rsidRPr="00B16C7D">
        <w:rPr>
          <w:rStyle w:val="af4"/>
          <w:rFonts w:ascii="Times New Roman" w:hAnsi="Times New Roman"/>
          <w:sz w:val="21"/>
          <w:szCs w:val="21"/>
        </w:rPr>
        <w:footnoteRef/>
      </w:r>
      <w:r w:rsidRPr="00B16C7D">
        <w:rPr>
          <w:rFonts w:ascii="Times New Roman" w:hAnsi="Times New Roman"/>
          <w:sz w:val="21"/>
          <w:szCs w:val="21"/>
        </w:rPr>
        <w:t xml:space="preserve"> </w:t>
      </w:r>
      <w:r>
        <w:rPr>
          <w:rFonts w:ascii="Times New Roman" w:hAnsi="Times New Roman"/>
          <w:sz w:val="21"/>
          <w:szCs w:val="21"/>
        </w:rPr>
        <w:t>I</w:t>
      </w:r>
      <w:r w:rsidRPr="00B16C7D">
        <w:rPr>
          <w:rFonts w:ascii="Times New Roman" w:hAnsi="Times New Roman"/>
          <w:sz w:val="21"/>
          <w:szCs w:val="21"/>
        </w:rPr>
        <w:t xml:space="preserve">n </w:t>
      </w:r>
      <w:r>
        <w:rPr>
          <w:rFonts w:ascii="Times New Roman" w:hAnsi="Times New Roman"/>
          <w:sz w:val="21"/>
          <w:szCs w:val="21"/>
        </w:rPr>
        <w:t>November</w:t>
      </w:r>
      <w:r w:rsidRPr="00B16C7D">
        <w:rPr>
          <w:rFonts w:ascii="Times New Roman" w:hAnsi="Times New Roman"/>
          <w:sz w:val="21"/>
          <w:szCs w:val="21"/>
        </w:rPr>
        <w:t xml:space="preserve"> </w:t>
      </w:r>
      <w:r w:rsidRPr="00EB03B2">
        <w:rPr>
          <w:rFonts w:ascii="Times New Roman" w:hAnsi="Times New Roman"/>
          <w:color w:val="000000" w:themeColor="text1"/>
          <w:sz w:val="21"/>
          <w:szCs w:val="21"/>
        </w:rPr>
        <w:t xml:space="preserve">2021, China </w:t>
      </w:r>
      <w:r w:rsidR="000F7176" w:rsidRPr="00EB03B2">
        <w:rPr>
          <w:rFonts w:ascii="Times New Roman" w:hAnsi="Times New Roman" w:hint="eastAsia"/>
          <w:color w:val="000000" w:themeColor="text1"/>
          <w:sz w:val="21"/>
          <w:szCs w:val="21"/>
        </w:rPr>
        <w:t>Mainland</w:t>
      </w:r>
      <w:r w:rsidR="000F7176" w:rsidRPr="00EB03B2">
        <w:rPr>
          <w:rFonts w:ascii="Times New Roman" w:hAnsi="Times New Roman"/>
          <w:color w:val="000000" w:themeColor="text1"/>
          <w:sz w:val="21"/>
          <w:szCs w:val="21"/>
        </w:rPr>
        <w:t xml:space="preserve"> </w:t>
      </w:r>
      <w:r w:rsidRPr="00EB03B2">
        <w:rPr>
          <w:rFonts w:ascii="Times New Roman" w:hAnsi="Times New Roman"/>
          <w:color w:val="000000" w:themeColor="text1"/>
          <w:sz w:val="21"/>
          <w:szCs w:val="21"/>
        </w:rPr>
        <w:t>launc</w:t>
      </w:r>
      <w:r>
        <w:rPr>
          <w:rFonts w:ascii="Times New Roman" w:hAnsi="Times New Roman"/>
          <w:sz w:val="21"/>
          <w:szCs w:val="21"/>
        </w:rPr>
        <w:t>hed its</w:t>
      </w:r>
      <w:r w:rsidRPr="00B16C7D">
        <w:rPr>
          <w:rFonts w:ascii="Times New Roman" w:hAnsi="Times New Roman"/>
          <w:sz w:val="21"/>
          <w:szCs w:val="21"/>
        </w:rPr>
        <w:t xml:space="preserve"> third stock exchange in Beijing.</w:t>
      </w:r>
    </w:p>
  </w:footnote>
  <w:footnote w:id="3">
    <w:p w14:paraId="543BCBC8" w14:textId="77777777" w:rsidR="00D83C35" w:rsidRPr="002B25CA" w:rsidRDefault="00D83C35" w:rsidP="00D83C35">
      <w:pPr>
        <w:pStyle w:val="af"/>
        <w:jc w:val="both"/>
        <w:rPr>
          <w:rFonts w:ascii="Times New Roman" w:hAnsi="Times New Roman"/>
          <w:color w:val="0432FF"/>
          <w:sz w:val="21"/>
          <w:szCs w:val="21"/>
        </w:rPr>
      </w:pPr>
      <w:r w:rsidRPr="00227A52">
        <w:rPr>
          <w:rStyle w:val="af4"/>
          <w:rFonts w:ascii="Times New Roman" w:hAnsi="Times New Roman" w:cs="Times New Roman"/>
          <w:color w:val="000000" w:themeColor="text1"/>
          <w:sz w:val="21"/>
          <w:szCs w:val="21"/>
        </w:rPr>
        <w:footnoteRef/>
      </w:r>
      <w:r w:rsidRPr="00227A52">
        <w:rPr>
          <w:rFonts w:ascii="Times New Roman" w:hAnsi="Times New Roman" w:cs="Times New Roman"/>
          <w:color w:val="000000" w:themeColor="text1"/>
          <w:sz w:val="21"/>
          <w:szCs w:val="21"/>
        </w:rPr>
        <w:t xml:space="preserve"> P</w:t>
      </w:r>
      <w:r w:rsidRPr="00227A52">
        <w:rPr>
          <w:rFonts w:ascii="Times New Roman" w:hAnsi="Times New Roman"/>
          <w:color w:val="000000" w:themeColor="text1"/>
          <w:sz w:val="21"/>
          <w:szCs w:val="21"/>
        </w:rPr>
        <w:t>leas</w:t>
      </w:r>
      <w:r w:rsidRPr="00227A52">
        <w:rPr>
          <w:rFonts w:ascii="Times New Roman" w:hAnsi="Times New Roman"/>
          <w:color w:val="000000"/>
          <w:sz w:val="21"/>
          <w:szCs w:val="21"/>
        </w:rPr>
        <w:t>e refe</w:t>
      </w:r>
      <w:r w:rsidRPr="00723A09">
        <w:rPr>
          <w:rFonts w:ascii="Times New Roman" w:hAnsi="Times New Roman"/>
          <w:color w:val="000000"/>
          <w:sz w:val="21"/>
          <w:szCs w:val="21"/>
        </w:rPr>
        <w:t>r to http://www. csrc.gov.cn for detailed information on the Code of Corporate Governance for Listed Companies and the Standards for the Content and Form of Information Disclosure by Companies Publicly Offering Securities No. 2- Content and Form of Annual Reports (in Chinese).</w:t>
      </w:r>
    </w:p>
    <w:p w14:paraId="1505AC19" w14:textId="77777777" w:rsidR="00D83C35" w:rsidRDefault="00D83C35" w:rsidP="00D83C35">
      <w:pPr>
        <w:pStyle w:val="af"/>
      </w:pPr>
    </w:p>
  </w:footnote>
  <w:footnote w:id="4">
    <w:p w14:paraId="15A7F8E7" w14:textId="77777777" w:rsidR="00D83C35" w:rsidRDefault="00D83C35" w:rsidP="00D83C35">
      <w:pPr>
        <w:pStyle w:val="af"/>
        <w:jc w:val="both"/>
      </w:pPr>
      <w:r>
        <w:rPr>
          <w:rStyle w:val="af4"/>
        </w:rPr>
        <w:footnoteRef/>
      </w:r>
      <w:r>
        <w:t xml:space="preserve"> </w:t>
      </w:r>
      <w:r w:rsidRPr="00E21233">
        <w:rPr>
          <w:rFonts w:ascii="Times New Roman" w:hAnsi="Times New Roman"/>
          <w:color w:val="000000"/>
          <w:sz w:val="20"/>
          <w:szCs w:val="20"/>
        </w:rPr>
        <w:t>Companies that are key pollutant discharge units announced by the environmental protection department shall disclose environmental information such as the discharge of major pollutants and the construction and operation of pollution prevention facilities. Voluntarily disclosure information on protecting the ecology, and preventing pollution is encouraged.</w:t>
      </w:r>
    </w:p>
  </w:footnote>
  <w:footnote w:id="5">
    <w:p w14:paraId="67910619" w14:textId="77777777" w:rsidR="009B1827" w:rsidRPr="00547D2E" w:rsidRDefault="009B1827" w:rsidP="009B1827">
      <w:pPr>
        <w:pStyle w:val="af"/>
        <w:jc w:val="both"/>
        <w:rPr>
          <w:rFonts w:ascii="Times New Roman" w:hAnsi="Times New Roman"/>
          <w:sz w:val="21"/>
          <w:szCs w:val="21"/>
        </w:rPr>
      </w:pPr>
      <w:r w:rsidRPr="000C0EB7">
        <w:rPr>
          <w:rStyle w:val="af4"/>
          <w:rFonts w:ascii="Times New Roman" w:hAnsi="Times New Roman"/>
          <w:color w:val="000000"/>
          <w:sz w:val="21"/>
          <w:szCs w:val="21"/>
        </w:rPr>
        <w:footnoteRef/>
      </w:r>
      <w:r w:rsidRPr="000C0EB7">
        <w:rPr>
          <w:rFonts w:ascii="Times New Roman" w:hAnsi="Times New Roman"/>
          <w:color w:val="000000"/>
          <w:sz w:val="21"/>
          <w:szCs w:val="21"/>
        </w:rPr>
        <w:t xml:space="preserve"> The need for social </w:t>
      </w:r>
      <w:r w:rsidRPr="009D0BB8">
        <w:rPr>
          <w:rFonts w:ascii="Times New Roman" w:hAnsi="Times New Roman"/>
          <w:color w:val="000000"/>
          <w:sz w:val="21"/>
          <w:szCs w:val="21"/>
        </w:rPr>
        <w:t xml:space="preserve">recognition </w:t>
      </w:r>
      <w:r w:rsidRPr="000C0EB7">
        <w:rPr>
          <w:rFonts w:ascii="Times New Roman" w:hAnsi="Times New Roman"/>
          <w:color w:val="000000"/>
          <w:sz w:val="21"/>
          <w:szCs w:val="21"/>
        </w:rPr>
        <w:t>is defined as an individual’s desire to be recognized in a social group or organization by his or her engagement in social activities (Lin et al., 2008).</w:t>
      </w:r>
    </w:p>
  </w:footnote>
  <w:footnote w:id="6">
    <w:p w14:paraId="4DD36276" w14:textId="77777777" w:rsidR="00746786" w:rsidRPr="00BF7F54" w:rsidRDefault="00746786" w:rsidP="00746786">
      <w:pPr>
        <w:pStyle w:val="af"/>
        <w:jc w:val="both"/>
        <w:rPr>
          <w:rFonts w:ascii="Times New Roman" w:hAnsi="Times New Roman"/>
          <w:sz w:val="21"/>
          <w:szCs w:val="21"/>
        </w:rPr>
      </w:pPr>
      <w:r w:rsidRPr="00BF7F54">
        <w:rPr>
          <w:rStyle w:val="af4"/>
          <w:rFonts w:ascii="Times New Roman" w:hAnsi="Times New Roman"/>
          <w:sz w:val="21"/>
          <w:szCs w:val="21"/>
        </w:rPr>
        <w:footnoteRef/>
      </w:r>
      <w:r w:rsidRPr="00BF7F54">
        <w:rPr>
          <w:rFonts w:ascii="Times New Roman" w:hAnsi="Times New Roman"/>
          <w:sz w:val="21"/>
          <w:szCs w:val="21"/>
        </w:rPr>
        <w:t xml:space="preserve"> Due to the lag of one year in the release of corporate social responsibility report, we made an adjustment of CSR data. The year in this paper means the year CSR report belongs to, rather than the year CSR report is published. For example, the CSR report in 2010 was published in 2011.</w:t>
      </w:r>
    </w:p>
  </w:footnote>
  <w:footnote w:id="7">
    <w:p w14:paraId="417519F1" w14:textId="77777777" w:rsidR="00746786" w:rsidRPr="00BF7F54" w:rsidRDefault="00746786" w:rsidP="00746786">
      <w:pPr>
        <w:pStyle w:val="af"/>
        <w:jc w:val="both"/>
        <w:rPr>
          <w:rFonts w:ascii="Times New Roman" w:eastAsia="宋体" w:hAnsi="Times New Roman"/>
          <w:sz w:val="21"/>
          <w:szCs w:val="21"/>
        </w:rPr>
      </w:pPr>
      <w:r w:rsidRPr="00BF7F54">
        <w:rPr>
          <w:rStyle w:val="af4"/>
          <w:rFonts w:ascii="Times New Roman" w:eastAsia="宋体" w:hAnsi="Times New Roman"/>
          <w:sz w:val="21"/>
          <w:szCs w:val="21"/>
        </w:rPr>
        <w:footnoteRef/>
      </w:r>
      <w:r w:rsidRPr="00BF7F54">
        <w:rPr>
          <w:rFonts w:ascii="Times New Roman" w:eastAsia="宋体" w:hAnsi="Times New Roman"/>
          <w:sz w:val="21"/>
          <w:szCs w:val="21"/>
        </w:rPr>
        <w:t xml:space="preserve"> That means for a given quantile limit (such as 1%), the part that exceeds the upper and lower bounds is replaced by a quantile.</w:t>
      </w:r>
    </w:p>
  </w:footnote>
  <w:footnote w:id="8">
    <w:p w14:paraId="4470FA8F" w14:textId="3A9B39C7" w:rsidR="00746786" w:rsidRPr="00547D2E" w:rsidRDefault="00746786" w:rsidP="00746786">
      <w:pPr>
        <w:pStyle w:val="af"/>
        <w:jc w:val="both"/>
        <w:rPr>
          <w:rFonts w:ascii="Times New Roman" w:hAnsi="Times New Roman"/>
          <w:sz w:val="21"/>
          <w:szCs w:val="21"/>
        </w:rPr>
      </w:pPr>
      <w:r w:rsidRPr="00547D2E">
        <w:rPr>
          <w:rStyle w:val="af4"/>
          <w:rFonts w:ascii="Times New Roman" w:hAnsi="Times New Roman"/>
          <w:sz w:val="21"/>
          <w:szCs w:val="21"/>
        </w:rPr>
        <w:footnoteRef/>
      </w:r>
      <w:r w:rsidRPr="00547D2E">
        <w:rPr>
          <w:rFonts w:ascii="Times New Roman" w:hAnsi="Times New Roman"/>
          <w:sz w:val="21"/>
          <w:szCs w:val="21"/>
        </w:rPr>
        <w:t xml:space="preserve"> The 14 level-2 indicators of RKS’ CSR reports ranking system are grouped as follows: Macrocosm includes strategy and governance. Content includes </w:t>
      </w:r>
      <w:r>
        <w:rPr>
          <w:rFonts w:ascii="Times New Roman" w:hAnsi="Times New Roman"/>
          <w:sz w:val="21"/>
          <w:szCs w:val="21"/>
        </w:rPr>
        <w:t>e</w:t>
      </w:r>
      <w:r w:rsidRPr="00547D2E">
        <w:rPr>
          <w:rFonts w:ascii="Times New Roman" w:hAnsi="Times New Roman"/>
          <w:sz w:val="21"/>
          <w:szCs w:val="21"/>
        </w:rPr>
        <w:t xml:space="preserve">conomic performance, </w:t>
      </w:r>
      <w:proofErr w:type="spellStart"/>
      <w:r>
        <w:rPr>
          <w:rFonts w:ascii="Times New Roman" w:hAnsi="Times New Roman"/>
          <w:sz w:val="21"/>
          <w:szCs w:val="21"/>
        </w:rPr>
        <w:t>l</w:t>
      </w:r>
      <w:r w:rsidRPr="00547D2E">
        <w:rPr>
          <w:rFonts w:ascii="Times New Roman" w:hAnsi="Times New Roman"/>
          <w:sz w:val="21"/>
          <w:szCs w:val="21"/>
        </w:rPr>
        <w:t>abour</w:t>
      </w:r>
      <w:proofErr w:type="spellEnd"/>
      <w:r w:rsidRPr="00547D2E">
        <w:rPr>
          <w:rFonts w:ascii="Times New Roman" w:hAnsi="Times New Roman"/>
          <w:sz w:val="21"/>
          <w:szCs w:val="21"/>
        </w:rPr>
        <w:t xml:space="preserve"> and human rights, </w:t>
      </w:r>
      <w:r>
        <w:rPr>
          <w:rFonts w:ascii="Times New Roman" w:hAnsi="Times New Roman"/>
          <w:sz w:val="21"/>
          <w:szCs w:val="21"/>
        </w:rPr>
        <w:t>e</w:t>
      </w:r>
      <w:r w:rsidRPr="00547D2E">
        <w:rPr>
          <w:rFonts w:ascii="Times New Roman" w:hAnsi="Times New Roman"/>
          <w:sz w:val="21"/>
          <w:szCs w:val="21"/>
        </w:rPr>
        <w:t xml:space="preserve">nvironment, </w:t>
      </w:r>
      <w:r>
        <w:rPr>
          <w:rFonts w:ascii="Times New Roman" w:hAnsi="Times New Roman"/>
          <w:sz w:val="21"/>
          <w:szCs w:val="21"/>
        </w:rPr>
        <w:t>f</w:t>
      </w:r>
      <w:r w:rsidRPr="00547D2E">
        <w:rPr>
          <w:rFonts w:ascii="Times New Roman" w:hAnsi="Times New Roman"/>
          <w:sz w:val="21"/>
          <w:szCs w:val="21"/>
        </w:rPr>
        <w:t xml:space="preserve">air operation, </w:t>
      </w:r>
      <w:r>
        <w:rPr>
          <w:rFonts w:ascii="Times New Roman" w:hAnsi="Times New Roman"/>
          <w:sz w:val="21"/>
          <w:szCs w:val="21"/>
        </w:rPr>
        <w:t>c</w:t>
      </w:r>
      <w:r w:rsidRPr="00547D2E">
        <w:rPr>
          <w:rFonts w:ascii="Times New Roman" w:hAnsi="Times New Roman"/>
          <w:sz w:val="21"/>
          <w:szCs w:val="21"/>
        </w:rPr>
        <w:t xml:space="preserve">onsumers and </w:t>
      </w:r>
      <w:r>
        <w:rPr>
          <w:rFonts w:ascii="Times New Roman" w:hAnsi="Times New Roman"/>
          <w:sz w:val="21"/>
          <w:szCs w:val="21"/>
        </w:rPr>
        <w:t>c</w:t>
      </w:r>
      <w:r w:rsidRPr="00547D2E">
        <w:rPr>
          <w:rFonts w:ascii="Times New Roman" w:hAnsi="Times New Roman"/>
          <w:sz w:val="21"/>
          <w:szCs w:val="21"/>
        </w:rPr>
        <w:t xml:space="preserve">ommunity engagement and development. Technical includes </w:t>
      </w:r>
      <w:r>
        <w:rPr>
          <w:rFonts w:ascii="Times New Roman" w:hAnsi="Times New Roman"/>
          <w:sz w:val="21"/>
          <w:szCs w:val="21"/>
        </w:rPr>
        <w:t>c</w:t>
      </w:r>
      <w:r w:rsidRPr="00547D2E">
        <w:rPr>
          <w:rFonts w:ascii="Times New Roman" w:hAnsi="Times New Roman"/>
          <w:sz w:val="21"/>
          <w:szCs w:val="21"/>
        </w:rPr>
        <w:t xml:space="preserve">ontent of the balance, </w:t>
      </w:r>
      <w:r>
        <w:rPr>
          <w:rFonts w:ascii="Times New Roman" w:hAnsi="Times New Roman"/>
          <w:sz w:val="21"/>
          <w:szCs w:val="21"/>
        </w:rPr>
        <w:t>i</w:t>
      </w:r>
      <w:r w:rsidRPr="00547D2E">
        <w:rPr>
          <w:rFonts w:ascii="Times New Roman" w:hAnsi="Times New Roman"/>
          <w:sz w:val="21"/>
          <w:szCs w:val="21"/>
        </w:rPr>
        <w:t xml:space="preserve">nformation comparability, </w:t>
      </w:r>
      <w:r>
        <w:rPr>
          <w:rFonts w:ascii="Times New Roman" w:hAnsi="Times New Roman"/>
          <w:sz w:val="21"/>
          <w:szCs w:val="21"/>
        </w:rPr>
        <w:t>r</w:t>
      </w:r>
      <w:r w:rsidRPr="00547D2E">
        <w:rPr>
          <w:rFonts w:ascii="Times New Roman" w:hAnsi="Times New Roman"/>
          <w:sz w:val="21"/>
          <w:szCs w:val="21"/>
        </w:rPr>
        <w:t xml:space="preserve">eport on innovation, </w:t>
      </w:r>
      <w:r>
        <w:rPr>
          <w:rFonts w:ascii="Times New Roman" w:hAnsi="Times New Roman"/>
          <w:sz w:val="21"/>
          <w:szCs w:val="21"/>
        </w:rPr>
        <w:t>c</w:t>
      </w:r>
      <w:r w:rsidRPr="00547D2E">
        <w:rPr>
          <w:rFonts w:ascii="Times New Roman" w:hAnsi="Times New Roman"/>
          <w:sz w:val="21"/>
          <w:szCs w:val="21"/>
        </w:rPr>
        <w:t xml:space="preserve">redibility and transparency, </w:t>
      </w:r>
      <w:r>
        <w:rPr>
          <w:rFonts w:ascii="Times New Roman" w:hAnsi="Times New Roman"/>
          <w:sz w:val="21"/>
          <w:szCs w:val="21"/>
        </w:rPr>
        <w:t>n</w:t>
      </w:r>
      <w:r w:rsidRPr="00547D2E">
        <w:rPr>
          <w:rFonts w:ascii="Times New Roman" w:hAnsi="Times New Roman"/>
          <w:sz w:val="21"/>
          <w:szCs w:val="21"/>
        </w:rPr>
        <w:t xml:space="preserve">ormative and </w:t>
      </w:r>
      <w:r>
        <w:rPr>
          <w:rFonts w:ascii="Times New Roman" w:hAnsi="Times New Roman"/>
          <w:sz w:val="21"/>
          <w:szCs w:val="21"/>
        </w:rPr>
        <w:t>a</w:t>
      </w:r>
      <w:r w:rsidRPr="00547D2E">
        <w:rPr>
          <w:rFonts w:ascii="Times New Roman" w:hAnsi="Times New Roman"/>
          <w:sz w:val="21"/>
          <w:szCs w:val="21"/>
        </w:rPr>
        <w:t>vailability and effectiveness of information delivery. Please refer to http://www.rksratings.cn/list-704-1.html for detailed information (</w:t>
      </w:r>
      <w:r w:rsidR="004333C1">
        <w:rPr>
          <w:rFonts w:ascii="Times New Roman" w:hAnsi="Times New Roman"/>
          <w:sz w:val="21"/>
          <w:szCs w:val="21"/>
        </w:rPr>
        <w:t>i</w:t>
      </w:r>
      <w:r w:rsidRPr="00547D2E">
        <w:rPr>
          <w:rFonts w:ascii="Times New Roman" w:hAnsi="Times New Roman"/>
          <w:sz w:val="21"/>
          <w:szCs w:val="21"/>
        </w:rPr>
        <w:t>n Chinese).</w:t>
      </w:r>
    </w:p>
    <w:p w14:paraId="3D4908C8" w14:textId="77777777" w:rsidR="00746786" w:rsidRPr="0081500D" w:rsidRDefault="00746786" w:rsidP="00746786">
      <w:pPr>
        <w:pStyle w:val="af"/>
        <w:rPr>
          <w:rFonts w:ascii="Times New Roman" w:hAnsi="Times New Roman"/>
        </w:rPr>
      </w:pPr>
    </w:p>
  </w:footnote>
  <w:footnote w:id="9">
    <w:p w14:paraId="35E2A96A" w14:textId="77777777" w:rsidR="00746786" w:rsidRPr="004F6FCA" w:rsidRDefault="00746786" w:rsidP="00746786">
      <w:pPr>
        <w:pStyle w:val="af"/>
        <w:jc w:val="both"/>
        <w:rPr>
          <w:rFonts w:ascii="Times New Roman" w:hAnsi="Times New Roman"/>
          <w:sz w:val="21"/>
          <w:szCs w:val="21"/>
        </w:rPr>
      </w:pPr>
      <w:r w:rsidRPr="004F6FCA">
        <w:rPr>
          <w:rStyle w:val="af4"/>
          <w:rFonts w:ascii="Times New Roman" w:hAnsi="Times New Roman"/>
          <w:sz w:val="21"/>
          <w:szCs w:val="21"/>
        </w:rPr>
        <w:footnoteRef/>
      </w:r>
      <w:r w:rsidRPr="004F6FCA">
        <w:rPr>
          <w:rFonts w:ascii="Times New Roman" w:hAnsi="Times New Roman"/>
          <w:sz w:val="21"/>
          <w:szCs w:val="21"/>
        </w:rPr>
        <w:t xml:space="preserve"> To address the endogeneity issue, </w:t>
      </w:r>
      <w:r>
        <w:rPr>
          <w:rFonts w:ascii="Times New Roman" w:hAnsi="Times New Roman"/>
          <w:sz w:val="21"/>
          <w:szCs w:val="21"/>
        </w:rPr>
        <w:t>this baseline model</w:t>
      </w:r>
      <w:r w:rsidRPr="004F6FCA">
        <w:rPr>
          <w:rFonts w:ascii="Times New Roman" w:hAnsi="Times New Roman"/>
          <w:sz w:val="21"/>
          <w:szCs w:val="21"/>
        </w:rPr>
        <w:t xml:space="preserve"> </w:t>
      </w:r>
      <w:r>
        <w:rPr>
          <w:rFonts w:ascii="Times New Roman" w:hAnsi="Times New Roman"/>
          <w:sz w:val="21"/>
          <w:szCs w:val="21"/>
        </w:rPr>
        <w:t>is</w:t>
      </w:r>
      <w:r w:rsidRPr="004F6FCA">
        <w:rPr>
          <w:rFonts w:ascii="Times New Roman" w:hAnsi="Times New Roman"/>
          <w:sz w:val="21"/>
          <w:szCs w:val="21"/>
        </w:rPr>
        <w:t xml:space="preserve"> </w:t>
      </w:r>
      <w:proofErr w:type="spellStart"/>
      <w:r w:rsidRPr="004F6FCA">
        <w:rPr>
          <w:rFonts w:ascii="Times New Roman" w:hAnsi="Times New Roman"/>
          <w:sz w:val="21"/>
          <w:szCs w:val="21"/>
        </w:rPr>
        <w:t>estamted</w:t>
      </w:r>
      <w:proofErr w:type="spellEnd"/>
      <w:r w:rsidRPr="004F6FCA">
        <w:rPr>
          <w:rFonts w:ascii="Times New Roman" w:hAnsi="Times New Roman"/>
          <w:sz w:val="21"/>
          <w:szCs w:val="21"/>
        </w:rPr>
        <w:t xml:space="preserve"> using two-stage least squares. Details of two-stage least squares are presented in the section of “Endogeneity of Directors’ Network and CSR Disclosure Quality”</w:t>
      </w:r>
      <w:r>
        <w:rPr>
          <w:rFonts w:ascii="Times New Roman" w:hAnsi="Times New Roman"/>
          <w:sz w:val="21"/>
          <w:szCs w:val="21"/>
        </w:rPr>
        <w:t xml:space="preserve"> combined with other regression models</w:t>
      </w:r>
      <w:r w:rsidRPr="004F6FCA">
        <w:rPr>
          <w:rFonts w:ascii="Times New Roman" w:hAnsi="Times New Roman"/>
          <w:sz w:val="21"/>
          <w:szCs w:val="21"/>
        </w:rPr>
        <w:t>.</w:t>
      </w:r>
    </w:p>
  </w:footnote>
  <w:footnote w:id="10">
    <w:p w14:paraId="6FDCE831" w14:textId="77777777" w:rsidR="00555FD9" w:rsidRPr="00934126" w:rsidRDefault="00555FD9" w:rsidP="00555FD9">
      <w:pPr>
        <w:pStyle w:val="af"/>
        <w:jc w:val="both"/>
        <w:rPr>
          <w:rFonts w:ascii="Times New Roman" w:hAnsi="Times New Roman"/>
          <w:sz w:val="21"/>
          <w:szCs w:val="21"/>
        </w:rPr>
      </w:pPr>
      <w:r w:rsidRPr="00934126">
        <w:rPr>
          <w:rStyle w:val="af4"/>
          <w:rFonts w:ascii="Times New Roman" w:hAnsi="Times New Roman"/>
          <w:sz w:val="21"/>
          <w:szCs w:val="21"/>
        </w:rPr>
        <w:footnoteRef/>
      </w:r>
      <w:r w:rsidRPr="00934126">
        <w:rPr>
          <w:rFonts w:ascii="Times New Roman" w:hAnsi="Times New Roman"/>
          <w:sz w:val="21"/>
          <w:szCs w:val="21"/>
        </w:rPr>
        <w:t xml:space="preserve"> Kaplan and Zingales’s (1997) index measured at the end of fiscal year t, calculated as minus 1.002 × cash flow plus 0.283 × Tobin’s Q plus 3.139 × leverage minus 39.36 × dividends minus 1.315 × cash holdings.</w:t>
      </w:r>
    </w:p>
  </w:footnote>
  <w:footnote w:id="11">
    <w:p w14:paraId="55F07DF4" w14:textId="77777777" w:rsidR="00E72A9B" w:rsidRPr="009A6DB9" w:rsidRDefault="00E72A9B" w:rsidP="00E72A9B">
      <w:pPr>
        <w:pStyle w:val="af"/>
        <w:jc w:val="both"/>
        <w:rPr>
          <w:rFonts w:ascii="Times New Roman" w:hAnsi="Times New Roman"/>
          <w:sz w:val="21"/>
          <w:szCs w:val="21"/>
        </w:rPr>
      </w:pPr>
      <w:r w:rsidRPr="009A6DB9">
        <w:rPr>
          <w:rStyle w:val="af4"/>
          <w:rFonts w:ascii="Times New Roman" w:hAnsi="Times New Roman"/>
          <w:sz w:val="21"/>
          <w:szCs w:val="21"/>
        </w:rPr>
        <w:footnoteRef/>
      </w:r>
      <w:r w:rsidRPr="009A6DB9">
        <w:rPr>
          <w:rFonts w:ascii="Times New Roman" w:hAnsi="Times New Roman"/>
          <w:sz w:val="21"/>
          <w:szCs w:val="21"/>
        </w:rPr>
        <w:t xml:space="preserve"> In Norway and Spain, 40% of gender quota was allocated for female. In France, there was a rule that the proportion of female directors should not be lower than 40% by the year 2017 (</w:t>
      </w:r>
      <w:proofErr w:type="spellStart"/>
      <w:r w:rsidRPr="009A6DB9">
        <w:rPr>
          <w:rFonts w:ascii="Times New Roman" w:hAnsi="Times New Roman"/>
          <w:sz w:val="21"/>
          <w:szCs w:val="21"/>
        </w:rPr>
        <w:t>Katmon</w:t>
      </w:r>
      <w:proofErr w:type="spellEnd"/>
      <w:r w:rsidRPr="009A6DB9">
        <w:rPr>
          <w:rFonts w:ascii="Times New Roman" w:hAnsi="Times New Roman"/>
          <w:sz w:val="21"/>
          <w:szCs w:val="21"/>
        </w:rPr>
        <w:t xml:space="preserve"> et al., 2017). The Australian Institute of Company Directors once targeted 30% female board representations by the end of 2018, and the Japan Prime Minister once set a goal of increasing the percentage of female in executive positions in the country’s companies to more than 30% by year 2020 (</w:t>
      </w:r>
      <w:proofErr w:type="spellStart"/>
      <w:r w:rsidRPr="009A6DB9">
        <w:rPr>
          <w:rFonts w:ascii="Times New Roman" w:hAnsi="Times New Roman"/>
          <w:sz w:val="21"/>
          <w:szCs w:val="21"/>
        </w:rPr>
        <w:t>Katmon</w:t>
      </w:r>
      <w:proofErr w:type="spellEnd"/>
      <w:r w:rsidRPr="009A6DB9">
        <w:rPr>
          <w:rFonts w:ascii="Times New Roman" w:hAnsi="Times New Roman"/>
          <w:sz w:val="21"/>
          <w:szCs w:val="21"/>
        </w:rPr>
        <w:t xml:space="preserve"> et al., 2017).</w:t>
      </w:r>
    </w:p>
  </w:footnote>
  <w:footnote w:id="12">
    <w:p w14:paraId="061CEC5C" w14:textId="16A74B20" w:rsidR="00E72A9B" w:rsidRPr="00040F02" w:rsidRDefault="00E72A9B" w:rsidP="00E72A9B">
      <w:pPr>
        <w:pStyle w:val="af"/>
        <w:jc w:val="both"/>
        <w:rPr>
          <w:rFonts w:ascii="Times New Roman" w:hAnsi="Times New Roman"/>
          <w:sz w:val="21"/>
          <w:szCs w:val="21"/>
        </w:rPr>
      </w:pPr>
      <w:r w:rsidRPr="001F7B2C">
        <w:rPr>
          <w:rStyle w:val="af4"/>
          <w:rFonts w:ascii="Times New Roman" w:hAnsi="Times New Roman"/>
          <w:color w:val="000000" w:themeColor="text1"/>
          <w:sz w:val="21"/>
          <w:szCs w:val="21"/>
        </w:rPr>
        <w:footnoteRef/>
      </w:r>
      <w:r w:rsidRPr="001F7B2C">
        <w:rPr>
          <w:rFonts w:ascii="Times New Roman" w:hAnsi="Times New Roman"/>
          <w:color w:val="000000" w:themeColor="text1"/>
          <w:sz w:val="21"/>
          <w:szCs w:val="21"/>
        </w:rPr>
        <w:t xml:space="preserve"> Please refer to http://www.csrc.gov.cn.html for detailed information (</w:t>
      </w:r>
      <w:r w:rsidR="004333C1">
        <w:rPr>
          <w:rFonts w:ascii="Times New Roman" w:hAnsi="Times New Roman"/>
          <w:color w:val="000000" w:themeColor="text1"/>
          <w:sz w:val="21"/>
          <w:szCs w:val="21"/>
        </w:rPr>
        <w:t>i</w:t>
      </w:r>
      <w:r w:rsidRPr="001F7B2C">
        <w:rPr>
          <w:rFonts w:ascii="Times New Roman" w:hAnsi="Times New Roman"/>
          <w:color w:val="000000" w:themeColor="text1"/>
          <w:sz w:val="21"/>
          <w:szCs w:val="21"/>
        </w:rPr>
        <w:t>n Chinese).</w:t>
      </w:r>
    </w:p>
  </w:footnote>
  <w:footnote w:id="13">
    <w:p w14:paraId="1EA43C6C" w14:textId="2D59B0BB" w:rsidR="00E72A9B" w:rsidRPr="002E7F6A" w:rsidRDefault="00E72A9B" w:rsidP="00E72A9B">
      <w:pPr>
        <w:pStyle w:val="af"/>
        <w:jc w:val="both"/>
        <w:rPr>
          <w:rFonts w:ascii="Times New Roman" w:eastAsia="宋体" w:hAnsi="Times New Roman"/>
          <w:sz w:val="21"/>
          <w:szCs w:val="21"/>
        </w:rPr>
      </w:pPr>
      <w:r w:rsidRPr="00865F1E">
        <w:rPr>
          <w:rStyle w:val="af4"/>
          <w:rFonts w:ascii="Times New Roman" w:hAnsi="Times New Roman"/>
          <w:sz w:val="21"/>
          <w:szCs w:val="21"/>
        </w:rPr>
        <w:footnoteRef/>
      </w:r>
      <w:r w:rsidRPr="00865F1E">
        <w:rPr>
          <w:rFonts w:ascii="Times New Roman" w:eastAsia="宋体" w:hAnsi="Times New Roman"/>
          <w:sz w:val="21"/>
          <w:szCs w:val="21"/>
        </w:rPr>
        <w:t xml:space="preserve"> </w:t>
      </w:r>
      <w:r>
        <w:rPr>
          <w:rFonts w:ascii="Times New Roman" w:eastAsia="宋体" w:hAnsi="Times New Roman"/>
          <w:sz w:val="21"/>
          <w:szCs w:val="21"/>
        </w:rPr>
        <w:t>I</w:t>
      </w:r>
      <w:r w:rsidRPr="00865F1E">
        <w:rPr>
          <w:rFonts w:ascii="Times New Roman" w:eastAsia="宋体" w:hAnsi="Times New Roman"/>
          <w:sz w:val="21"/>
          <w:szCs w:val="21"/>
        </w:rPr>
        <w:t>n the following</w:t>
      </w:r>
      <w:r>
        <w:rPr>
          <w:rFonts w:ascii="Times New Roman" w:eastAsia="宋体" w:hAnsi="Times New Roman"/>
          <w:sz w:val="21"/>
          <w:szCs w:val="21"/>
        </w:rPr>
        <w:t xml:space="preserve"> 2SLS</w:t>
      </w:r>
      <w:r w:rsidRPr="00865F1E">
        <w:rPr>
          <w:rFonts w:ascii="Times New Roman" w:eastAsia="宋体" w:hAnsi="Times New Roman"/>
          <w:sz w:val="21"/>
          <w:szCs w:val="21"/>
        </w:rPr>
        <w:t xml:space="preserve"> </w:t>
      </w:r>
      <w:r>
        <w:rPr>
          <w:rFonts w:ascii="Times New Roman" w:eastAsia="宋体" w:hAnsi="Times New Roman"/>
          <w:sz w:val="21"/>
          <w:szCs w:val="21"/>
        </w:rPr>
        <w:t>test</w:t>
      </w:r>
      <w:r w:rsidRPr="00865F1E">
        <w:rPr>
          <w:rFonts w:ascii="Times New Roman" w:eastAsia="宋体" w:hAnsi="Times New Roman"/>
          <w:sz w:val="21"/>
          <w:szCs w:val="21"/>
        </w:rPr>
        <w:t>s</w:t>
      </w:r>
      <w:r>
        <w:rPr>
          <w:rFonts w:ascii="Times New Roman" w:eastAsia="宋体" w:hAnsi="Times New Roman"/>
          <w:sz w:val="21"/>
          <w:szCs w:val="21"/>
        </w:rPr>
        <w:t xml:space="preserve"> in our research</w:t>
      </w:r>
      <w:r w:rsidRPr="00865F1E">
        <w:rPr>
          <w:rFonts w:ascii="Times New Roman" w:eastAsia="宋体" w:hAnsi="Times New Roman"/>
          <w:sz w:val="21"/>
          <w:szCs w:val="21"/>
        </w:rPr>
        <w:t xml:space="preserve">, </w:t>
      </w:r>
      <w:r>
        <w:rPr>
          <w:rFonts w:ascii="Times New Roman" w:eastAsia="宋体" w:hAnsi="Times New Roman" w:hint="eastAsia"/>
          <w:sz w:val="21"/>
          <w:szCs w:val="21"/>
        </w:rPr>
        <w:t>t</w:t>
      </w:r>
      <w:r w:rsidRPr="002E7F6A">
        <w:rPr>
          <w:rFonts w:ascii="Times New Roman" w:eastAsia="宋体" w:hAnsi="Times New Roman"/>
          <w:sz w:val="21"/>
          <w:szCs w:val="21"/>
        </w:rPr>
        <w:t xml:space="preserve">he F-statistics of the first-stage regressions are </w:t>
      </w:r>
      <w:r>
        <w:rPr>
          <w:rFonts w:ascii="Times New Roman" w:eastAsia="宋体" w:hAnsi="Times New Roman"/>
          <w:sz w:val="21"/>
          <w:szCs w:val="21"/>
        </w:rPr>
        <w:t xml:space="preserve">all </w:t>
      </w:r>
      <w:r w:rsidRPr="002E7F6A">
        <w:rPr>
          <w:rFonts w:ascii="Times New Roman" w:eastAsia="宋体" w:hAnsi="Times New Roman"/>
          <w:sz w:val="21"/>
          <w:szCs w:val="21"/>
        </w:rPr>
        <w:t xml:space="preserve">higher than the cutoff point of 10 suggested </w:t>
      </w:r>
      <w:r w:rsidRPr="00D56942">
        <w:rPr>
          <w:rFonts w:ascii="Times New Roman" w:eastAsia="宋体" w:hAnsi="Times New Roman"/>
          <w:sz w:val="21"/>
          <w:szCs w:val="21"/>
        </w:rPr>
        <w:t xml:space="preserve">by prior research </w:t>
      </w:r>
      <w:r>
        <w:rPr>
          <w:rFonts w:ascii="Times New Roman" w:eastAsia="宋体" w:hAnsi="Times New Roman"/>
          <w:sz w:val="21"/>
          <w:szCs w:val="21"/>
        </w:rPr>
        <w:fldChar w:fldCharType="begin"/>
      </w:r>
      <w:r w:rsidR="00317C6A">
        <w:rPr>
          <w:rFonts w:ascii="Times New Roman" w:eastAsia="宋体" w:hAnsi="Times New Roman"/>
          <w:sz w:val="21"/>
          <w:szCs w:val="21"/>
        </w:rPr>
        <w:instrText xml:space="preserve"> ADDIN EN.CITE &lt;EndNote&gt;&lt;Cite&gt;&lt;Author&gt;Staiger&lt;/Author&gt;&lt;Year&gt;1997&lt;/Year&gt;&lt;RecNum&gt;2128&lt;/RecNum&gt;&lt;DisplayText&gt;(Staiger and Stock 1997)&lt;/DisplayText&gt;&lt;record&gt;&lt;rec-number&gt;2128&lt;/rec-number&gt;&lt;foreign-keys&gt;&lt;key app="EN" db-id="trr00pfsbzzex0ezwf6v5swd9fpfpwfa90xp" timestamp="1631535826" guid="fc4b9440-494b-4ce8-871f-732c2e56c6ce"&gt;2128&lt;/key&gt;&lt;/foreign-keys&gt;&lt;ref-type name="Journal Article"&gt;17&lt;/ref-type&gt;&lt;contributors&gt;&lt;authors&gt;&lt;author&gt;Staiger, D.&lt;/author&gt;&lt;author&gt;Stock, J. H.&lt;/author&gt;&lt;/authors&gt;&lt;/contributors&gt;&lt;titles&gt;&lt;title&gt;Instrumental variables regression with weak instruments&lt;/title&gt;&lt;secondary-title&gt;Econometrica&lt;/secondary-title&gt;&lt;/titles&gt;&lt;periodical&gt;&lt;full-title&gt;Econometrica&lt;/full-title&gt;&lt;/periodical&gt;&lt;pages&gt;557-586&lt;/pages&gt;&lt;volume&gt;65&lt;/volume&gt;&lt;number&gt;3&lt;/number&gt;&lt;dates&gt;&lt;year&gt;1997&lt;/year&gt;&lt;/dates&gt;&lt;urls&gt;&lt;/urls&gt;&lt;/record&gt;&lt;/Cite&gt;&lt;/EndNote&gt;</w:instrText>
      </w:r>
      <w:r>
        <w:rPr>
          <w:rFonts w:ascii="Times New Roman" w:eastAsia="宋体" w:hAnsi="Times New Roman"/>
          <w:sz w:val="21"/>
          <w:szCs w:val="21"/>
        </w:rPr>
        <w:fldChar w:fldCharType="separate"/>
      </w:r>
      <w:r>
        <w:rPr>
          <w:rFonts w:ascii="Times New Roman" w:eastAsia="宋体" w:hAnsi="Times New Roman"/>
          <w:noProof/>
          <w:sz w:val="21"/>
          <w:szCs w:val="21"/>
        </w:rPr>
        <w:t>(Staiger and Stock 1997)</w:t>
      </w:r>
      <w:r>
        <w:rPr>
          <w:rFonts w:ascii="Times New Roman" w:eastAsia="宋体" w:hAnsi="Times New Roman"/>
          <w:sz w:val="21"/>
          <w:szCs w:val="21"/>
        </w:rPr>
        <w:fldChar w:fldCharType="end"/>
      </w:r>
      <w:r w:rsidRPr="00D56942">
        <w:rPr>
          <w:rFonts w:ascii="Times New Roman" w:eastAsia="宋体" w:hAnsi="Times New Roman"/>
          <w:sz w:val="21"/>
          <w:szCs w:val="21"/>
        </w:rPr>
        <w:t xml:space="preserve">. The t-statistics for the instrumental variables in the first-stage regressions are all higher than the cutoff point of 3 suggested by prior research </w:t>
      </w:r>
      <w:r>
        <w:rPr>
          <w:rFonts w:ascii="Times New Roman" w:eastAsia="宋体" w:hAnsi="Times New Roman"/>
          <w:sz w:val="21"/>
          <w:szCs w:val="21"/>
        </w:rPr>
        <w:fldChar w:fldCharType="begin"/>
      </w:r>
      <w:r w:rsidR="001A1175">
        <w:rPr>
          <w:rFonts w:ascii="Times New Roman" w:eastAsia="宋体" w:hAnsi="Times New Roman"/>
          <w:sz w:val="21"/>
          <w:szCs w:val="21"/>
        </w:rPr>
        <w:instrText xml:space="preserve"> ADDIN EN.CITE &lt;EndNote&gt;&lt;Cite&gt;&lt;Author&gt;Adkins&lt;/Author&gt;&lt;Year&gt;2008&lt;/Year&gt;&lt;RecNum&gt;2129&lt;/RecNum&gt;&lt;DisplayText&gt;(Adkins and Hill 2008)&lt;/DisplayText&gt;&lt;record&gt;&lt;rec-number&gt;2129&lt;/rec-number&gt;&lt;foreign-keys&gt;&lt;key app="EN" db-id="trr00pfsbzzex0ezwf6v5swd9fpfpwfa90xp" timestamp="1631536474" guid="56749385-0dbf-4d07-8607-0323b21ed569"&gt;2129&lt;/key&gt;&lt;/foreign-keys&gt;&lt;ref-type name="Book"&gt;6&lt;/ref-type&gt;&lt;contributors&gt;&lt;authors&gt;&lt;author&gt;Adkins, L. C.&lt;/author&gt;&lt;author&gt;Hill, R. C.&lt;/author&gt;&lt;/authors&gt;&lt;/contributors&gt;&lt;titles&gt;&lt;title&gt;Using stata for principles of econometrics (3rd edition)&lt;/title&gt;&lt;/titles&gt;&lt;dates&gt;&lt;year&gt;2008&lt;/year&gt;&lt;/dates&gt;&lt;pub-location&gt;New York&lt;/pub-location&gt;&lt;publisher&gt;Wiley&lt;/publisher&gt;&lt;urls&gt;&lt;/urls&gt;&lt;/record&gt;&lt;/Cite&gt;&lt;/EndNote&gt;</w:instrText>
      </w:r>
      <w:r>
        <w:rPr>
          <w:rFonts w:ascii="Times New Roman" w:eastAsia="宋体" w:hAnsi="Times New Roman"/>
          <w:sz w:val="21"/>
          <w:szCs w:val="21"/>
        </w:rPr>
        <w:fldChar w:fldCharType="separate"/>
      </w:r>
      <w:r>
        <w:rPr>
          <w:rFonts w:ascii="Times New Roman" w:eastAsia="宋体" w:hAnsi="Times New Roman"/>
          <w:noProof/>
          <w:sz w:val="21"/>
          <w:szCs w:val="21"/>
        </w:rPr>
        <w:t>(Adkins and Hill 2008)</w:t>
      </w:r>
      <w:r>
        <w:rPr>
          <w:rFonts w:ascii="Times New Roman" w:eastAsia="宋体" w:hAnsi="Times New Roman"/>
          <w:sz w:val="21"/>
          <w:szCs w:val="21"/>
        </w:rPr>
        <w:fldChar w:fldCharType="end"/>
      </w:r>
      <w:r w:rsidRPr="00D56942">
        <w:rPr>
          <w:rFonts w:ascii="Times New Roman" w:eastAsia="宋体" w:hAnsi="Times New Roman"/>
          <w:sz w:val="21"/>
          <w:szCs w:val="21"/>
        </w:rPr>
        <w:t>. Thus, w</w:t>
      </w:r>
      <w:r w:rsidRPr="00511D3A">
        <w:rPr>
          <w:rFonts w:ascii="Times New Roman" w:eastAsia="宋体" w:hAnsi="Times New Roman"/>
          <w:sz w:val="21"/>
          <w:szCs w:val="21"/>
        </w:rPr>
        <w:t>e conclude that instrumental variables are</w:t>
      </w:r>
      <w:r w:rsidRPr="002E7F6A">
        <w:rPr>
          <w:rFonts w:ascii="Times New Roman" w:eastAsia="宋体" w:hAnsi="Times New Roman"/>
          <w:sz w:val="21"/>
          <w:szCs w:val="21"/>
        </w:rPr>
        <w:t xml:space="preserve"> valid</w:t>
      </w:r>
      <w:r>
        <w:rPr>
          <w:rFonts w:ascii="Times New Roman" w:eastAsia="宋体" w:hAnsi="Times New Roman"/>
          <w:sz w:val="21"/>
          <w:szCs w:val="21"/>
        </w:rPr>
        <w:t>.</w:t>
      </w:r>
      <w:r w:rsidRPr="002E7F6A">
        <w:rPr>
          <w:rFonts w:ascii="Times New Roman" w:eastAsia="宋体" w:hAnsi="Times New Roman"/>
          <w:sz w:val="21"/>
          <w:szCs w:val="21"/>
        </w:rPr>
        <w:t xml:space="preserve"> </w:t>
      </w:r>
      <w:r>
        <w:rPr>
          <w:rFonts w:ascii="Times New Roman" w:eastAsia="宋体" w:hAnsi="Times New Roman"/>
          <w:sz w:val="21"/>
          <w:szCs w:val="21"/>
        </w:rPr>
        <w:t>W</w:t>
      </w:r>
      <w:r w:rsidRPr="00865F1E">
        <w:rPr>
          <w:rFonts w:ascii="Times New Roman" w:eastAsia="宋体" w:hAnsi="Times New Roman"/>
          <w:sz w:val="21"/>
          <w:szCs w:val="21"/>
        </w:rPr>
        <w:t xml:space="preserve">e only present the results of the </w:t>
      </w:r>
      <w:r w:rsidRPr="00216EAF">
        <w:rPr>
          <w:rFonts w:ascii="Times New Roman" w:eastAsia="宋体" w:hAnsi="Times New Roman"/>
          <w:sz w:val="21"/>
          <w:szCs w:val="21"/>
        </w:rPr>
        <w:t>second-stage regression</w:t>
      </w:r>
      <w:r>
        <w:rPr>
          <w:rFonts w:ascii="Times New Roman" w:eastAsia="宋体" w:hAnsi="Times New Roman"/>
          <w:sz w:val="21"/>
          <w:szCs w:val="21"/>
        </w:rPr>
        <w:t>s</w:t>
      </w:r>
      <w:r w:rsidRPr="00865F1E">
        <w:rPr>
          <w:rFonts w:ascii="Times New Roman" w:eastAsia="宋体" w:hAnsi="Times New Roman"/>
          <w:sz w:val="21"/>
          <w:szCs w:val="21"/>
        </w:rPr>
        <w:t>.</w:t>
      </w:r>
      <w:r w:rsidRPr="00216EAF">
        <w:t xml:space="preserve"> </w:t>
      </w:r>
      <w:r w:rsidRPr="00216EAF">
        <w:rPr>
          <w:rFonts w:ascii="Times New Roman" w:eastAsia="宋体" w:hAnsi="Times New Roman"/>
          <w:sz w:val="21"/>
          <w:szCs w:val="21"/>
        </w:rPr>
        <w:t>The results of the first-stage regression</w:t>
      </w:r>
      <w:r>
        <w:rPr>
          <w:rFonts w:ascii="Times New Roman" w:eastAsia="宋体" w:hAnsi="Times New Roman"/>
          <w:sz w:val="21"/>
          <w:szCs w:val="21"/>
        </w:rPr>
        <w:t>s</w:t>
      </w:r>
      <w:r w:rsidRPr="00216EAF">
        <w:rPr>
          <w:rFonts w:ascii="Times New Roman" w:eastAsia="宋体" w:hAnsi="Times New Roman"/>
          <w:sz w:val="21"/>
          <w:szCs w:val="21"/>
        </w:rPr>
        <w:t xml:space="preserve"> are</w:t>
      </w:r>
      <w:r w:rsidRPr="00D0436E">
        <w:t xml:space="preserve"> </w:t>
      </w:r>
      <w:r w:rsidRPr="00D0436E">
        <w:rPr>
          <w:rFonts w:ascii="Times New Roman" w:eastAsia="宋体" w:hAnsi="Times New Roman"/>
          <w:sz w:val="21"/>
          <w:szCs w:val="21"/>
        </w:rPr>
        <w:t>not presented for brevity, but are available upon request</w:t>
      </w:r>
      <w:r w:rsidRPr="00216EAF">
        <w:rPr>
          <w:rFonts w:ascii="Times New Roman" w:eastAsia="宋体" w:hAnsi="Times New Roman"/>
          <w:sz w:val="21"/>
          <w:szCs w:val="21"/>
        </w:rPr>
        <w:t>.</w:t>
      </w:r>
      <w:r>
        <w:rPr>
          <w:rFonts w:ascii="Times New Roman" w:eastAsia="宋体" w:hAnsi="Times New Roman"/>
          <w:sz w:val="21"/>
          <w:szCs w:val="21"/>
        </w:rPr>
        <w:t xml:space="preserve"> </w:t>
      </w:r>
    </w:p>
  </w:footnote>
  <w:footnote w:id="14">
    <w:p w14:paraId="0C77A830" w14:textId="43622F15" w:rsidR="006B774E" w:rsidRPr="007813AC" w:rsidRDefault="006B774E" w:rsidP="006B774E">
      <w:pPr>
        <w:pStyle w:val="af"/>
        <w:jc w:val="both"/>
        <w:rPr>
          <w:rFonts w:ascii="Times New Roman" w:hAnsi="Times New Roman" w:cs="Times New Roman"/>
          <w:sz w:val="21"/>
          <w:szCs w:val="21"/>
        </w:rPr>
      </w:pPr>
      <w:r w:rsidRPr="009D4FFC">
        <w:rPr>
          <w:rStyle w:val="af4"/>
          <w:rFonts w:ascii="Times New Roman" w:hAnsi="Times New Roman" w:cs="Times New Roman"/>
          <w:color w:val="000000" w:themeColor="text1"/>
          <w:sz w:val="21"/>
          <w:szCs w:val="21"/>
        </w:rPr>
        <w:footnoteRef/>
      </w:r>
      <w:r w:rsidRPr="009D4FFC">
        <w:rPr>
          <w:rFonts w:ascii="Times New Roman" w:hAnsi="Times New Roman" w:cs="Times New Roman"/>
          <w:color w:val="000000" w:themeColor="text1"/>
          <w:sz w:val="21"/>
          <w:szCs w:val="21"/>
        </w:rPr>
        <w:t xml:space="preserve"> T</w:t>
      </w:r>
      <w:r w:rsidRPr="009D4FFC">
        <w:rPr>
          <w:rFonts w:ascii="Times New Roman" w:eastAsia="Times New Roman" w:hAnsi="Times New Roman" w:cs="Times New Roman"/>
          <w:color w:val="000000" w:themeColor="text1"/>
          <w:sz w:val="21"/>
          <w:szCs w:val="21"/>
        </w:rPr>
        <w:t xml:space="preserve">wo-step GMM has been found to be more efficient than one-step GMM estimators </w:t>
      </w:r>
      <w:r w:rsidRPr="009D4FFC">
        <w:rPr>
          <w:rFonts w:ascii="Times New Roman" w:hAnsi="Times New Roman" w:cs="Times New Roman"/>
          <w:color w:val="000000" w:themeColor="text1"/>
          <w:sz w:val="21"/>
          <w:szCs w:val="21"/>
        </w:rPr>
        <w:fldChar w:fldCharType="begin"/>
      </w:r>
      <w:r w:rsidR="006F6C86">
        <w:rPr>
          <w:rFonts w:ascii="Times New Roman" w:hAnsi="Times New Roman" w:cs="Times New Roman"/>
          <w:color w:val="000000" w:themeColor="text1"/>
          <w:sz w:val="21"/>
          <w:szCs w:val="21"/>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9D4FFC">
        <w:rPr>
          <w:rFonts w:ascii="Times New Roman" w:hAnsi="Times New Roman" w:cs="Times New Roman"/>
          <w:color w:val="000000" w:themeColor="text1"/>
          <w:sz w:val="21"/>
          <w:szCs w:val="21"/>
        </w:rPr>
        <w:fldChar w:fldCharType="separate"/>
      </w:r>
      <w:r w:rsidRPr="009D4FFC">
        <w:rPr>
          <w:rFonts w:ascii="Times New Roman" w:hAnsi="Times New Roman" w:cs="Times New Roman"/>
          <w:noProof/>
          <w:color w:val="000000" w:themeColor="text1"/>
          <w:sz w:val="21"/>
          <w:szCs w:val="21"/>
        </w:rPr>
        <w:t>(Windmeijer 2005)</w:t>
      </w:r>
      <w:r w:rsidRPr="009D4FFC">
        <w:rPr>
          <w:rFonts w:ascii="Times New Roman" w:hAnsi="Times New Roman" w:cs="Times New Roman"/>
          <w:color w:val="000000" w:themeColor="text1"/>
          <w:sz w:val="21"/>
          <w:szCs w:val="21"/>
        </w:rPr>
        <w:fldChar w:fldCharType="end"/>
      </w:r>
      <w:r w:rsidRPr="009D4FFC">
        <w:rPr>
          <w:rFonts w:ascii="Times New Roman" w:eastAsia="Times New Roman" w:hAnsi="Times New Roman" w:cs="Times New Roman"/>
          <w:color w:val="000000" w:themeColor="text1"/>
          <w:sz w:val="21"/>
          <w:szCs w:val="21"/>
        </w:rPr>
        <w:t>. O</w:t>
      </w:r>
      <w:r w:rsidRPr="007813AC">
        <w:rPr>
          <w:rFonts w:ascii="Times New Roman" w:hAnsi="Times New Roman" w:cs="Times New Roman"/>
          <w:sz w:val="21"/>
          <w:szCs w:val="21"/>
        </w:rPr>
        <w:t xml:space="preserve">ne-step GMM estimators use weight matrices that are independent of estimated parameters, whereas the efficient two-step GMM estimator weighs the moment conditions by a consistent estimate of their covariance matrix </w:t>
      </w:r>
      <w:r w:rsidRPr="007813AC">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7813AC">
        <w:rPr>
          <w:rFonts w:ascii="Times New Roman" w:hAnsi="Times New Roman" w:cs="Times New Roman"/>
          <w:sz w:val="21"/>
          <w:szCs w:val="21"/>
        </w:rPr>
        <w:fldChar w:fldCharType="separate"/>
      </w:r>
      <w:r w:rsidRPr="007813AC">
        <w:rPr>
          <w:rFonts w:ascii="Times New Roman" w:hAnsi="Times New Roman" w:cs="Times New Roman"/>
          <w:noProof/>
          <w:sz w:val="21"/>
          <w:szCs w:val="21"/>
        </w:rPr>
        <w:t>(Windmeijer 2005)</w:t>
      </w:r>
      <w:r w:rsidRPr="007813AC">
        <w:rPr>
          <w:rFonts w:ascii="Times New Roman" w:hAnsi="Times New Roman" w:cs="Times New Roman"/>
          <w:sz w:val="21"/>
          <w:szCs w:val="21"/>
        </w:rPr>
        <w:fldChar w:fldCharType="end"/>
      </w:r>
      <w:r w:rsidRPr="007813AC">
        <w:rPr>
          <w:rFonts w:ascii="Times New Roman" w:hAnsi="Times New Roman" w:cs="Times New Roman"/>
          <w:sz w:val="21"/>
          <w:szCs w:val="21"/>
        </w:rPr>
        <w:t>.</w:t>
      </w:r>
      <w:r w:rsidRPr="007813AC">
        <w:rPr>
          <w:rFonts w:ascii="Times New Roman" w:eastAsia="Times New Roman" w:hAnsi="Times New Roman" w:cs="Times New Roman"/>
          <w:sz w:val="21"/>
          <w:szCs w:val="21"/>
        </w:rPr>
        <w:t xml:space="preserve"> This weight matrix is constructed using an initial consistent estimate of the parameters in the model</w:t>
      </w:r>
      <w:r w:rsidRPr="007813AC">
        <w:rPr>
          <w:rFonts w:ascii="Times New Roman" w:hAnsi="Times New Roman" w:cs="Times New Roman"/>
          <w:sz w:val="21"/>
          <w:szCs w:val="21"/>
        </w:rPr>
        <w:t xml:space="preserve"> </w:t>
      </w:r>
      <w:r w:rsidRPr="007813AC">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7813AC">
        <w:rPr>
          <w:rFonts w:ascii="Times New Roman" w:hAnsi="Times New Roman" w:cs="Times New Roman"/>
          <w:sz w:val="21"/>
          <w:szCs w:val="21"/>
        </w:rPr>
        <w:fldChar w:fldCharType="separate"/>
      </w:r>
      <w:r w:rsidRPr="007813AC">
        <w:rPr>
          <w:rFonts w:ascii="Times New Roman" w:hAnsi="Times New Roman" w:cs="Times New Roman"/>
          <w:noProof/>
          <w:sz w:val="21"/>
          <w:szCs w:val="21"/>
        </w:rPr>
        <w:t>(Windmeijer 2005)</w:t>
      </w:r>
      <w:r w:rsidRPr="007813AC">
        <w:rPr>
          <w:rFonts w:ascii="Times New Roman" w:hAnsi="Times New Roman" w:cs="Times New Roman"/>
          <w:sz w:val="21"/>
          <w:szCs w:val="21"/>
        </w:rPr>
        <w:fldChar w:fldCharType="end"/>
      </w:r>
      <w:r w:rsidRPr="007813AC">
        <w:rPr>
          <w:rFonts w:ascii="Times New Roman" w:hAnsi="Times New Roman" w:cs="Times New Roman"/>
          <w:sz w:val="21"/>
          <w:szCs w:val="21"/>
        </w:rPr>
        <w:t>.</w:t>
      </w:r>
      <w:r w:rsidRPr="007813AC">
        <w:rPr>
          <w:rFonts w:ascii="Times New Roman" w:eastAsia="Times New Roman" w:hAnsi="Times New Roman" w:cs="Times New Roman"/>
          <w:sz w:val="21"/>
          <w:szCs w:val="21"/>
        </w:rPr>
        <w:t xml:space="preserve"> The extra variation due to the presence of these estimated parameters, in the efficient weight matrix, accounts for much of the </w:t>
      </w:r>
      <w:proofErr w:type="spellStart"/>
      <w:r w:rsidRPr="007813AC">
        <w:rPr>
          <w:rFonts w:ascii="Times New Roman" w:eastAsia="Times New Roman" w:hAnsi="Times New Roman" w:cs="Times New Roman"/>
          <w:sz w:val="21"/>
          <w:szCs w:val="21"/>
        </w:rPr>
        <w:t>diffierence</w:t>
      </w:r>
      <w:proofErr w:type="spellEnd"/>
      <w:r w:rsidRPr="007813AC">
        <w:rPr>
          <w:rFonts w:ascii="Times New Roman" w:eastAsia="Times New Roman" w:hAnsi="Times New Roman" w:cs="Times New Roman"/>
          <w:sz w:val="21"/>
          <w:szCs w:val="21"/>
        </w:rPr>
        <w:t xml:space="preserve"> between the finite sample and the estimated asymptotic variance for two-step GMM estimators based on moment conditions that are linear in the parameters</w:t>
      </w:r>
      <w:r w:rsidRPr="007813AC">
        <w:rPr>
          <w:rFonts w:ascii="Times New Roman" w:hAnsi="Times New Roman" w:cs="Times New Roman"/>
          <w:sz w:val="21"/>
          <w:szCs w:val="21"/>
        </w:rPr>
        <w:t xml:space="preserve"> </w:t>
      </w:r>
      <w:r w:rsidRPr="007813AC">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7813AC">
        <w:rPr>
          <w:rFonts w:ascii="Times New Roman" w:hAnsi="Times New Roman" w:cs="Times New Roman"/>
          <w:sz w:val="21"/>
          <w:szCs w:val="21"/>
        </w:rPr>
        <w:fldChar w:fldCharType="separate"/>
      </w:r>
      <w:r w:rsidRPr="007813AC">
        <w:rPr>
          <w:rFonts w:ascii="Times New Roman" w:hAnsi="Times New Roman" w:cs="Times New Roman"/>
          <w:noProof/>
          <w:sz w:val="21"/>
          <w:szCs w:val="21"/>
        </w:rPr>
        <w:t>(Windmeijer 2005)</w:t>
      </w:r>
      <w:r w:rsidRPr="007813AC">
        <w:rPr>
          <w:rFonts w:ascii="Times New Roman" w:hAnsi="Times New Roman" w:cs="Times New Roman"/>
          <w:sz w:val="21"/>
          <w:szCs w:val="21"/>
        </w:rPr>
        <w:fldChar w:fldCharType="end"/>
      </w:r>
      <w:r w:rsidRPr="007813AC">
        <w:rPr>
          <w:rFonts w:ascii="Times New Roman" w:hAnsi="Times New Roman" w:cs="Times New Roman"/>
          <w:sz w:val="21"/>
          <w:szCs w:val="21"/>
        </w:rPr>
        <w:t>.</w:t>
      </w:r>
      <w:r w:rsidRPr="007813AC">
        <w:rPr>
          <w:rFonts w:ascii="Times New Roman" w:eastAsia="Times New Roman" w:hAnsi="Times New Roman" w:cs="Times New Roman"/>
          <w:sz w:val="21"/>
          <w:szCs w:val="21"/>
        </w:rPr>
        <w:t xml:space="preserve"> This </w:t>
      </w:r>
      <w:proofErr w:type="spellStart"/>
      <w:r w:rsidRPr="007813AC">
        <w:rPr>
          <w:rFonts w:ascii="Times New Roman" w:eastAsia="Times New Roman" w:hAnsi="Times New Roman" w:cs="Times New Roman"/>
          <w:sz w:val="21"/>
          <w:szCs w:val="21"/>
        </w:rPr>
        <w:t>diffierence</w:t>
      </w:r>
      <w:proofErr w:type="spellEnd"/>
      <w:r w:rsidRPr="007813AC">
        <w:rPr>
          <w:rFonts w:ascii="Times New Roman" w:eastAsia="Times New Roman" w:hAnsi="Times New Roman" w:cs="Times New Roman"/>
          <w:sz w:val="21"/>
          <w:szCs w:val="21"/>
        </w:rPr>
        <w:t xml:space="preserve"> can be estimated, resulting in finite sample corrected estimates of the variance. The proposed feasible correction to the estimate of the asymptotic variance is very simple to implement and is shown to approximate the finite sample variance of the two-step GMM estimator well in a Monte Carlo study of a panel data model, leading to more accurate inference</w:t>
      </w:r>
      <w:r w:rsidRPr="007813AC">
        <w:rPr>
          <w:rFonts w:ascii="Times New Roman" w:hAnsi="Times New Roman" w:cs="Times New Roman"/>
          <w:sz w:val="21"/>
          <w:szCs w:val="21"/>
        </w:rPr>
        <w:t xml:space="preserve"> </w:t>
      </w:r>
      <w:r w:rsidRPr="007813AC">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Windmeijer&lt;/Author&gt;&lt;Year&gt;2005&lt;/Year&gt;&lt;RecNum&gt;2112&lt;/RecNum&gt;&lt;DisplayText&gt;(Windmeijer 2005)&lt;/DisplayText&gt;&lt;record&gt;&lt;rec-number&gt;2112&lt;/rec-number&gt;&lt;foreign-keys&gt;&lt;key app="EN" db-id="trr00pfsbzzex0ezwf6v5swd9fpfpwfa90xp" timestamp="1630975784" guid="d78903af-ed73-4a6b-9f30-ef1a70143cc5"&gt;2112&lt;/key&gt;&lt;/foreign-keys&gt;&lt;ref-type name="Journal Article"&gt;17&lt;/ref-type&gt;&lt;contributors&gt;&lt;authors&gt;&lt;author&gt;Windmeijer, F.&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sidRPr="007813AC">
        <w:rPr>
          <w:rFonts w:ascii="Times New Roman" w:hAnsi="Times New Roman" w:cs="Times New Roman"/>
          <w:sz w:val="21"/>
          <w:szCs w:val="21"/>
        </w:rPr>
        <w:fldChar w:fldCharType="separate"/>
      </w:r>
      <w:r w:rsidRPr="007813AC">
        <w:rPr>
          <w:rFonts w:ascii="Times New Roman" w:hAnsi="Times New Roman" w:cs="Times New Roman"/>
          <w:noProof/>
          <w:sz w:val="21"/>
          <w:szCs w:val="21"/>
        </w:rPr>
        <w:t>(Windmeijer 2005)</w:t>
      </w:r>
      <w:r w:rsidRPr="007813AC">
        <w:rPr>
          <w:rFonts w:ascii="Times New Roman" w:hAnsi="Times New Roman" w:cs="Times New Roman"/>
          <w:sz w:val="21"/>
          <w:szCs w:val="21"/>
        </w:rPr>
        <w:fldChar w:fldCharType="end"/>
      </w:r>
      <w:r w:rsidRPr="007813AC">
        <w:rPr>
          <w:rFonts w:ascii="Times New Roman" w:eastAsia="Times New Roman" w:hAnsi="Times New Roman" w:cs="Times New Roman"/>
          <w:sz w:val="21"/>
          <w:szCs w:val="21"/>
        </w:rPr>
        <w:t>.</w:t>
      </w:r>
    </w:p>
  </w:footnote>
  <w:footnote w:id="15">
    <w:p w14:paraId="1C78DB3B" w14:textId="040C3FA6" w:rsidR="00C64EF1" w:rsidRPr="00C64EF1" w:rsidRDefault="00C64EF1" w:rsidP="005049B3">
      <w:pPr>
        <w:pStyle w:val="af"/>
        <w:jc w:val="both"/>
        <w:rPr>
          <w:rFonts w:ascii="Times New Roman" w:hAnsi="Times New Roman" w:cs="Times New Roman"/>
          <w:sz w:val="21"/>
          <w:szCs w:val="21"/>
        </w:rPr>
      </w:pPr>
      <w:r w:rsidRPr="00C64EF1">
        <w:rPr>
          <w:rStyle w:val="af4"/>
          <w:rFonts w:ascii="Times New Roman" w:hAnsi="Times New Roman" w:cs="Times New Roman"/>
          <w:sz w:val="21"/>
          <w:szCs w:val="21"/>
        </w:rPr>
        <w:footnoteRef/>
      </w:r>
      <w:r w:rsidRPr="00C64EF1">
        <w:rPr>
          <w:rFonts w:ascii="Times New Roman" w:hAnsi="Times New Roman" w:cs="Times New Roman"/>
          <w:sz w:val="21"/>
          <w:szCs w:val="21"/>
        </w:rPr>
        <w:t xml:space="preserve"> We use the xt</w:t>
      </w:r>
      <w:r w:rsidRPr="005049B3">
        <w:rPr>
          <w:rFonts w:ascii="Times New Roman" w:hAnsi="Times New Roman" w:cs="Times New Roman"/>
          <w:sz w:val="21"/>
          <w:szCs w:val="21"/>
        </w:rPr>
        <w:t xml:space="preserve">abond2 command </w:t>
      </w:r>
      <w:r w:rsidR="006B32AC" w:rsidRPr="005049B3">
        <w:rPr>
          <w:rFonts w:ascii="Times New Roman" w:hAnsi="Times New Roman" w:cs="Times New Roman"/>
          <w:sz w:val="21"/>
          <w:szCs w:val="21"/>
        </w:rPr>
        <w:t xml:space="preserve">with the </w:t>
      </w:r>
      <w:r w:rsidR="005049B3" w:rsidRPr="005049B3">
        <w:rPr>
          <w:rFonts w:ascii="Times New Roman" w:hAnsi="Times New Roman" w:cs="Times New Roman"/>
          <w:sz w:val="21"/>
          <w:szCs w:val="21"/>
        </w:rPr>
        <w:t xml:space="preserve">option of </w:t>
      </w:r>
      <w:proofErr w:type="spellStart"/>
      <w:r w:rsidR="005049B3" w:rsidRPr="005049B3">
        <w:rPr>
          <w:rFonts w:ascii="Times New Roman" w:hAnsi="Times New Roman" w:cs="Times New Roman"/>
          <w:sz w:val="21"/>
          <w:szCs w:val="21"/>
        </w:rPr>
        <w:t>nolevel</w:t>
      </w:r>
      <w:r w:rsidR="00C626DB">
        <w:rPr>
          <w:rFonts w:ascii="Times New Roman" w:hAnsi="Times New Roman" w:cs="Times New Roman"/>
          <w:sz w:val="21"/>
          <w:szCs w:val="21"/>
        </w:rPr>
        <w:t>eq</w:t>
      </w:r>
      <w:proofErr w:type="spellEnd"/>
      <w:r w:rsidR="005049B3" w:rsidRPr="005049B3">
        <w:rPr>
          <w:rFonts w:ascii="Times New Roman" w:hAnsi="Times New Roman" w:cs="Times New Roman"/>
          <w:sz w:val="21"/>
          <w:szCs w:val="21"/>
        </w:rPr>
        <w:t xml:space="preserve"> </w:t>
      </w:r>
      <w:r w:rsidRPr="005049B3">
        <w:rPr>
          <w:rFonts w:ascii="Times New Roman" w:hAnsi="Times New Roman" w:cs="Times New Roman"/>
          <w:sz w:val="21"/>
          <w:szCs w:val="21"/>
        </w:rPr>
        <w:t>in Stata</w:t>
      </w:r>
      <w:r w:rsidRPr="00C64EF1">
        <w:rPr>
          <w:rFonts w:ascii="Times New Roman" w:hAnsi="Times New Roman" w:cs="Times New Roman"/>
          <w:sz w:val="21"/>
          <w:szCs w:val="21"/>
        </w:rPr>
        <w:t xml:space="preserve"> </w:t>
      </w:r>
      <w:r w:rsidR="002E6006">
        <w:rPr>
          <w:rFonts w:ascii="Times New Roman" w:hAnsi="Times New Roman" w:cs="Times New Roman"/>
          <w:color w:val="000000" w:themeColor="text1"/>
          <w:sz w:val="21"/>
          <w:szCs w:val="21"/>
        </w:rPr>
        <w:t xml:space="preserve">software </w:t>
      </w:r>
      <w:r w:rsidR="006B32AC">
        <w:rPr>
          <w:rFonts w:ascii="Times New Roman" w:hAnsi="Times New Roman" w:cs="Times New Roman"/>
          <w:sz w:val="21"/>
          <w:szCs w:val="21"/>
        </w:rPr>
        <w:t>to</w:t>
      </w:r>
      <w:r w:rsidRPr="00C64EF1">
        <w:rPr>
          <w:rFonts w:ascii="Times New Roman" w:hAnsi="Times New Roman" w:cs="Times New Roman"/>
          <w:sz w:val="21"/>
          <w:szCs w:val="21"/>
        </w:rPr>
        <w:t xml:space="preserve"> perform </w:t>
      </w:r>
      <w:r w:rsidR="002E6006">
        <w:rPr>
          <w:rFonts w:ascii="Times New Roman" w:hAnsi="Times New Roman" w:cs="Times New Roman"/>
          <w:sz w:val="21"/>
          <w:szCs w:val="21"/>
        </w:rPr>
        <w:t xml:space="preserve">Difference </w:t>
      </w:r>
      <w:r w:rsidRPr="00C64EF1">
        <w:rPr>
          <w:rFonts w:ascii="Times New Roman" w:hAnsi="Times New Roman" w:cs="Times New Roman"/>
          <w:sz w:val="21"/>
          <w:szCs w:val="21"/>
        </w:rPr>
        <w:t>GMM regressions</w:t>
      </w:r>
      <w:r w:rsidR="003D2877">
        <w:rPr>
          <w:rFonts w:ascii="Times New Roman" w:hAnsi="Times New Roman" w:cs="Times New Roman"/>
          <w:sz w:val="21"/>
          <w:szCs w:val="21"/>
        </w:rPr>
        <w:t xml:space="preserve">. </w:t>
      </w:r>
      <w:r w:rsidRPr="00C64EF1">
        <w:rPr>
          <w:rFonts w:ascii="Times New Roman" w:hAnsi="Times New Roman" w:cs="Times New Roman"/>
          <w:sz w:val="21"/>
          <w:szCs w:val="21"/>
        </w:rPr>
        <w:t xml:space="preserve">We use </w:t>
      </w:r>
      <w:r w:rsidRPr="00C64EF1">
        <w:rPr>
          <w:rFonts w:ascii="Times New Roman" w:eastAsia="Times New Roman" w:hAnsi="Times New Roman" w:cs="Times New Roman"/>
          <w:sz w:val="21"/>
          <w:szCs w:val="21"/>
        </w:rPr>
        <w:t xml:space="preserve">the </w:t>
      </w:r>
      <w:proofErr w:type="spellStart"/>
      <w:r w:rsidRPr="00C64EF1">
        <w:rPr>
          <w:rFonts w:ascii="Times New Roman" w:eastAsia="Times New Roman" w:hAnsi="Times New Roman" w:cs="Times New Roman"/>
          <w:sz w:val="21"/>
          <w:szCs w:val="21"/>
        </w:rPr>
        <w:t>laglimits</w:t>
      </w:r>
      <w:proofErr w:type="spellEnd"/>
      <w:r w:rsidRPr="00C64EF1">
        <w:rPr>
          <w:rFonts w:ascii="Times New Roman" w:eastAsia="Times New Roman" w:hAnsi="Times New Roman" w:cs="Times New Roman"/>
          <w:sz w:val="21"/>
          <w:szCs w:val="21"/>
        </w:rPr>
        <w:t xml:space="preserve"> option </w:t>
      </w:r>
      <w:r w:rsidRPr="00C64EF1">
        <w:rPr>
          <w:rFonts w:ascii="Times New Roman" w:hAnsi="Times New Roman" w:cs="Times New Roman"/>
          <w:sz w:val="21"/>
          <w:szCs w:val="21"/>
        </w:rPr>
        <w:t xml:space="preserve">in Stata to restrict the lag ranges used in generating the instrument sets </w:t>
      </w:r>
      <w:r w:rsidRPr="00C64EF1">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Roodman&lt;/Author&gt;&lt;Year&gt;2009&lt;/Year&gt;&lt;RecNum&gt;2265&lt;/RecNum&gt;&lt;DisplayText&gt;(Roodman 2009)&lt;/DisplayText&gt;&lt;record&gt;&lt;rec-number&gt;2265&lt;/rec-number&gt;&lt;foreign-keys&gt;&lt;key app="EN" db-id="trr00pfsbzzex0ezwf6v5swd9fpfpwfa90xp" timestamp="1638533944" guid="ca23d0b7-e4d3-427d-bea4-828ec53071dd"&gt;2265&lt;/key&gt;&lt;/foreign-keys&gt;&lt;ref-type name="Journal Article"&gt;17&lt;/ref-type&gt;&lt;contributors&gt;&lt;authors&gt;&lt;author&gt;Roodman, David&lt;/author&gt;&lt;/authors&gt;&lt;/contributors&gt;&lt;titles&gt;&lt;title&gt;How to do xtabond2: An introduction to difference and system GMM in Stata&lt;/title&gt;&lt;secondary-title&gt;The stata journal&lt;/secondary-title&gt;&lt;/titles&gt;&lt;periodical&gt;&lt;full-title&gt;The stata journal&lt;/full-title&gt;&lt;/periodical&gt;&lt;pages&gt;86-136&lt;/pages&gt;&lt;volume&gt;9&lt;/volume&gt;&lt;number&gt;1&lt;/number&gt;&lt;dates&gt;&lt;year&gt;2009&lt;/year&gt;&lt;/dates&gt;&lt;isbn&gt;1536-867X&lt;/isbn&gt;&lt;urls&gt;&lt;/urls&gt;&lt;/record&gt;&lt;/Cite&gt;&lt;/EndNote&gt;</w:instrText>
      </w:r>
      <w:r w:rsidRPr="00C64EF1">
        <w:rPr>
          <w:rFonts w:ascii="Times New Roman" w:hAnsi="Times New Roman" w:cs="Times New Roman"/>
          <w:sz w:val="21"/>
          <w:szCs w:val="21"/>
        </w:rPr>
        <w:fldChar w:fldCharType="separate"/>
      </w:r>
      <w:r w:rsidRPr="00C64EF1">
        <w:rPr>
          <w:rFonts w:ascii="Times New Roman" w:hAnsi="Times New Roman" w:cs="Times New Roman"/>
          <w:noProof/>
          <w:sz w:val="21"/>
          <w:szCs w:val="21"/>
        </w:rPr>
        <w:t>(Roodman 2009)</w:t>
      </w:r>
      <w:r w:rsidRPr="00C64EF1">
        <w:rPr>
          <w:rFonts w:ascii="Times New Roman" w:hAnsi="Times New Roman" w:cs="Times New Roman"/>
          <w:sz w:val="21"/>
          <w:szCs w:val="21"/>
        </w:rPr>
        <w:fldChar w:fldCharType="end"/>
      </w:r>
      <w:r w:rsidRPr="00C64EF1">
        <w:rPr>
          <w:rFonts w:ascii="Times New Roman" w:hAnsi="Times New Roman" w:cs="Times New Roman"/>
          <w:sz w:val="21"/>
          <w:szCs w:val="21"/>
        </w:rPr>
        <w:t>.</w:t>
      </w:r>
    </w:p>
  </w:footnote>
  <w:footnote w:id="16">
    <w:p w14:paraId="74ACF688" w14:textId="1799E55F" w:rsidR="008165F6" w:rsidRPr="008165F6" w:rsidRDefault="008165F6" w:rsidP="007468EB">
      <w:pPr>
        <w:pStyle w:val="af"/>
        <w:jc w:val="both"/>
        <w:rPr>
          <w:rFonts w:ascii="Times New Roman" w:hAnsi="Times New Roman" w:cs="Times New Roman"/>
          <w:sz w:val="21"/>
          <w:szCs w:val="21"/>
        </w:rPr>
      </w:pPr>
      <w:r w:rsidRPr="008165F6">
        <w:rPr>
          <w:rStyle w:val="af4"/>
          <w:rFonts w:ascii="Times New Roman" w:hAnsi="Times New Roman" w:cs="Times New Roman"/>
          <w:sz w:val="21"/>
          <w:szCs w:val="21"/>
        </w:rPr>
        <w:footnoteRef/>
      </w:r>
      <w:r w:rsidRPr="008165F6">
        <w:rPr>
          <w:rFonts w:ascii="Times New Roman" w:hAnsi="Times New Roman" w:cs="Times New Roman"/>
          <w:sz w:val="21"/>
          <w:szCs w:val="21"/>
        </w:rPr>
        <w:t xml:space="preserve"> We check the reliability of the GMM estimates with the Hansen test of overidentification and Arellano and Bond (1991) test for serially uncorrelated error terms </w:t>
      </w:r>
      <w:r w:rsidRPr="008165F6">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Eugster&lt;/Author&gt;&lt;Year&gt;2020&lt;/Year&gt;&lt;RecNum&gt;2239&lt;/RecNum&gt;&lt;DisplayText&gt;(Eugster 2020; Wintoki et al. 2012)&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Cite&gt;&lt;Author&gt;Wintoki&lt;/Author&gt;&lt;Year&gt;2012&lt;/Year&gt;&lt;RecNum&gt;2236&lt;/RecNum&gt;&lt;record&gt;&lt;rec-number&gt;2236&lt;/rec-number&gt;&lt;foreign-keys&gt;&lt;key app="EN" db-id="trr00pfsbzzex0ezwf6v5swd9fpfpwfa90xp" timestamp="1637830923" guid="2254b475-c13a-44ab-a1f8-13d5e0f476a6"&gt;223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EndNote&gt;</w:instrText>
      </w:r>
      <w:r w:rsidRPr="008165F6">
        <w:rPr>
          <w:rFonts w:ascii="Times New Roman" w:hAnsi="Times New Roman" w:cs="Times New Roman"/>
          <w:sz w:val="21"/>
          <w:szCs w:val="21"/>
        </w:rPr>
        <w:fldChar w:fldCharType="separate"/>
      </w:r>
      <w:r w:rsidRPr="008165F6">
        <w:rPr>
          <w:rFonts w:ascii="Times New Roman" w:hAnsi="Times New Roman" w:cs="Times New Roman"/>
          <w:noProof/>
          <w:sz w:val="21"/>
          <w:szCs w:val="21"/>
        </w:rPr>
        <w:t>(Eugster 2020; Wintoki et al. 2012)</w:t>
      </w:r>
      <w:r w:rsidRPr="008165F6">
        <w:rPr>
          <w:rFonts w:ascii="Times New Roman" w:hAnsi="Times New Roman" w:cs="Times New Roman"/>
          <w:sz w:val="21"/>
          <w:szCs w:val="21"/>
        </w:rPr>
        <w:fldChar w:fldCharType="end"/>
      </w:r>
      <w:r w:rsidRPr="008165F6">
        <w:rPr>
          <w:rFonts w:ascii="Times New Roman" w:hAnsi="Times New Roman" w:cs="Times New Roman"/>
          <w:sz w:val="21"/>
          <w:szCs w:val="21"/>
        </w:rPr>
        <w:t>. The Hansen statistic of overidentification tests the null hypothesis of a correct model specification and valid overidentifying restrictions. A p-value of 10 percent or higher indicates that the lagged firm values are exogenous to the current values</w:t>
      </w:r>
      <w:r w:rsidR="00414FBD">
        <w:rPr>
          <w:rFonts w:ascii="Times New Roman" w:hAnsi="Times New Roman" w:cs="Times New Roman"/>
          <w:sz w:val="21"/>
          <w:szCs w:val="21"/>
        </w:rPr>
        <w:t>.</w:t>
      </w:r>
      <w:r w:rsidRPr="008165F6">
        <w:rPr>
          <w:rFonts w:ascii="Times New Roman" w:hAnsi="Times New Roman" w:cs="Times New Roman"/>
          <w:sz w:val="21"/>
          <w:szCs w:val="21"/>
        </w:rPr>
        <w:t xml:space="preserve"> The Arellano and Bond (1991) test for autocorrelation has the null hypothesis of no autocorrelation and is applied to the differenced residuals </w:t>
      </w:r>
      <w:r w:rsidRPr="008165F6">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8165F6">
        <w:rPr>
          <w:rFonts w:ascii="Times New Roman" w:hAnsi="Times New Roman" w:cs="Times New Roman"/>
          <w:sz w:val="21"/>
          <w:szCs w:val="21"/>
        </w:rPr>
        <w:fldChar w:fldCharType="separate"/>
      </w:r>
      <w:r w:rsidRPr="008165F6">
        <w:rPr>
          <w:rFonts w:ascii="Times New Roman" w:hAnsi="Times New Roman" w:cs="Times New Roman"/>
          <w:noProof/>
          <w:sz w:val="21"/>
          <w:szCs w:val="21"/>
        </w:rPr>
        <w:t>(Eugster 2020)</w:t>
      </w:r>
      <w:r w:rsidRPr="008165F6">
        <w:rPr>
          <w:rFonts w:ascii="Times New Roman" w:hAnsi="Times New Roman" w:cs="Times New Roman"/>
          <w:sz w:val="21"/>
          <w:szCs w:val="21"/>
        </w:rPr>
        <w:fldChar w:fldCharType="end"/>
      </w:r>
      <w:r w:rsidRPr="008165F6">
        <w:rPr>
          <w:rFonts w:ascii="Times New Roman" w:hAnsi="Times New Roman" w:cs="Times New Roman"/>
          <w:sz w:val="21"/>
          <w:szCs w:val="21"/>
        </w:rPr>
        <w:t xml:space="preserve">. Due to the construction of the dynamic GMM panel, the </w:t>
      </w:r>
      <w:proofErr w:type="gramStart"/>
      <w:r w:rsidRPr="008165F6">
        <w:rPr>
          <w:rFonts w:ascii="Times New Roman" w:hAnsi="Times New Roman" w:cs="Times New Roman"/>
          <w:sz w:val="21"/>
          <w:szCs w:val="21"/>
        </w:rPr>
        <w:t>AR(</w:t>
      </w:r>
      <w:proofErr w:type="gramEnd"/>
      <w:r w:rsidRPr="008165F6">
        <w:rPr>
          <w:rFonts w:ascii="Times New Roman" w:hAnsi="Times New Roman" w:cs="Times New Roman"/>
          <w:sz w:val="21"/>
          <w:szCs w:val="21"/>
        </w:rPr>
        <w:t xml:space="preserve">1) test will be usually rejected. Nevertheless, the AR(2) test remains important to detect a serial correlation </w:t>
      </w:r>
      <w:r w:rsidRPr="008165F6">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8165F6">
        <w:rPr>
          <w:rFonts w:ascii="Times New Roman" w:hAnsi="Times New Roman" w:cs="Times New Roman"/>
          <w:sz w:val="21"/>
          <w:szCs w:val="21"/>
        </w:rPr>
        <w:fldChar w:fldCharType="separate"/>
      </w:r>
      <w:r w:rsidRPr="008165F6">
        <w:rPr>
          <w:rFonts w:ascii="Times New Roman" w:hAnsi="Times New Roman" w:cs="Times New Roman"/>
          <w:noProof/>
          <w:sz w:val="21"/>
          <w:szCs w:val="21"/>
        </w:rPr>
        <w:t>(Eugster 2020)</w:t>
      </w:r>
      <w:r w:rsidRPr="008165F6">
        <w:rPr>
          <w:rFonts w:ascii="Times New Roman" w:hAnsi="Times New Roman" w:cs="Times New Roman"/>
          <w:sz w:val="21"/>
          <w:szCs w:val="21"/>
        </w:rPr>
        <w:fldChar w:fldCharType="end"/>
      </w:r>
      <w:r w:rsidRPr="008165F6">
        <w:rPr>
          <w:rFonts w:ascii="Times New Roman" w:hAnsi="Times New Roman" w:cs="Times New Roman"/>
          <w:sz w:val="21"/>
          <w:szCs w:val="21"/>
        </w:rPr>
        <w:t xml:space="preserve">. A second-order serial correlation in the dynamic panel GMM indicates a specification error and a potential omitted variable bias </w:t>
      </w:r>
      <w:r w:rsidRPr="008165F6">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Arellano&lt;/Author&gt;&lt;Year&gt;1991&lt;/Year&gt;&lt;RecNum&gt;2226&lt;/RecNum&gt;&lt;DisplayText&gt;(Arellano and Bond 1991; Eugster 2020)&lt;/DisplayText&gt;&lt;record&gt;&lt;rec-number&gt;2226&lt;/rec-number&gt;&lt;foreign-keys&gt;&lt;key app="EN" db-id="trr00pfsbzzex0ezwf6v5swd9fpfpwfa90xp" timestamp="1637660068" guid="a66d7eab-a179-4229-a61d-998fea2610db"&gt;2226&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Cite&gt;&lt;Author&gt;Eugster&lt;/Author&gt;&lt;Year&gt;2020&lt;/Year&gt;&lt;RecNum&gt;2239&lt;/RecNum&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8165F6">
        <w:rPr>
          <w:rFonts w:ascii="Times New Roman" w:hAnsi="Times New Roman" w:cs="Times New Roman"/>
          <w:sz w:val="21"/>
          <w:szCs w:val="21"/>
        </w:rPr>
        <w:fldChar w:fldCharType="separate"/>
      </w:r>
      <w:r w:rsidRPr="008165F6">
        <w:rPr>
          <w:rFonts w:ascii="Times New Roman" w:hAnsi="Times New Roman" w:cs="Times New Roman"/>
          <w:noProof/>
          <w:sz w:val="21"/>
          <w:szCs w:val="21"/>
        </w:rPr>
        <w:t>(Arellano and Bond 1991; Eugster 2020)</w:t>
      </w:r>
      <w:r w:rsidRPr="008165F6">
        <w:rPr>
          <w:rFonts w:ascii="Times New Roman" w:hAnsi="Times New Roman" w:cs="Times New Roman"/>
          <w:sz w:val="21"/>
          <w:szCs w:val="21"/>
        </w:rPr>
        <w:fldChar w:fldCharType="end"/>
      </w:r>
      <w:r w:rsidRPr="008165F6">
        <w:rPr>
          <w:rFonts w:ascii="Times New Roman" w:hAnsi="Times New Roman" w:cs="Times New Roman"/>
          <w:sz w:val="21"/>
          <w:szCs w:val="21"/>
        </w:rPr>
        <w:t>.</w:t>
      </w:r>
    </w:p>
  </w:footnote>
  <w:footnote w:id="17">
    <w:p w14:paraId="279C0568" w14:textId="475021E9" w:rsidR="0014221B" w:rsidRPr="0014221B" w:rsidRDefault="0014221B" w:rsidP="0014221B">
      <w:pPr>
        <w:pStyle w:val="af"/>
        <w:jc w:val="both"/>
        <w:rPr>
          <w:rFonts w:ascii="Times New Roman" w:hAnsi="Times New Roman" w:cs="Times New Roman"/>
          <w:sz w:val="21"/>
          <w:szCs w:val="21"/>
        </w:rPr>
      </w:pPr>
      <w:r w:rsidRPr="0014221B">
        <w:rPr>
          <w:rStyle w:val="af4"/>
          <w:rFonts w:ascii="Times New Roman" w:hAnsi="Times New Roman" w:cs="Times New Roman"/>
          <w:color w:val="000000" w:themeColor="text1"/>
          <w:sz w:val="21"/>
          <w:szCs w:val="21"/>
        </w:rPr>
        <w:footnoteRef/>
      </w:r>
      <w:r w:rsidRPr="0014221B">
        <w:rPr>
          <w:rFonts w:ascii="Times New Roman" w:hAnsi="Times New Roman" w:cs="Times New Roman"/>
          <w:color w:val="000000" w:themeColor="text1"/>
          <w:sz w:val="21"/>
          <w:szCs w:val="21"/>
        </w:rPr>
        <w:t xml:space="preserve"> We use the xtabond2 command in Stata </w:t>
      </w:r>
      <w:r>
        <w:rPr>
          <w:rFonts w:ascii="Times New Roman" w:hAnsi="Times New Roman" w:cs="Times New Roman"/>
          <w:color w:val="000000" w:themeColor="text1"/>
          <w:sz w:val="21"/>
          <w:szCs w:val="21"/>
        </w:rPr>
        <w:t xml:space="preserve">software </w:t>
      </w:r>
      <w:r w:rsidRPr="0014221B">
        <w:rPr>
          <w:rFonts w:ascii="Times New Roman" w:hAnsi="Times New Roman" w:cs="Times New Roman"/>
          <w:color w:val="000000" w:themeColor="text1"/>
          <w:sz w:val="21"/>
          <w:szCs w:val="21"/>
        </w:rPr>
        <w:t xml:space="preserve">and perform two-step </w:t>
      </w:r>
      <w:r w:rsidR="002E6006">
        <w:rPr>
          <w:rFonts w:ascii="Times New Roman" w:hAnsi="Times New Roman" w:cs="Times New Roman"/>
          <w:color w:val="000000" w:themeColor="text1"/>
          <w:sz w:val="21"/>
          <w:szCs w:val="21"/>
        </w:rPr>
        <w:t xml:space="preserve">System </w:t>
      </w:r>
      <w:r w:rsidRPr="0014221B">
        <w:rPr>
          <w:rFonts w:ascii="Times New Roman" w:hAnsi="Times New Roman" w:cs="Times New Roman"/>
          <w:color w:val="000000" w:themeColor="text1"/>
          <w:sz w:val="21"/>
          <w:szCs w:val="21"/>
        </w:rPr>
        <w:t>GMM regressions</w:t>
      </w:r>
      <w:r w:rsidR="004117E7">
        <w:rPr>
          <w:rFonts w:ascii="Times New Roman" w:hAnsi="Times New Roman" w:cs="Times New Roman"/>
          <w:color w:val="000000" w:themeColor="text1"/>
          <w:sz w:val="21"/>
          <w:szCs w:val="21"/>
        </w:rPr>
        <w:t>.</w:t>
      </w:r>
      <w:r w:rsidRPr="0014221B">
        <w:rPr>
          <w:rFonts w:ascii="Times New Roman" w:hAnsi="Times New Roman" w:cs="Times New Roman"/>
          <w:color w:val="000000" w:themeColor="text1"/>
          <w:sz w:val="21"/>
          <w:szCs w:val="21"/>
        </w:rPr>
        <w:t xml:space="preserve"> We use </w:t>
      </w:r>
      <w:r w:rsidRPr="0014221B">
        <w:rPr>
          <w:rFonts w:ascii="Times New Roman" w:eastAsia="Times New Roman" w:hAnsi="Times New Roman" w:cs="Times New Roman"/>
          <w:color w:val="000000" w:themeColor="text1"/>
          <w:sz w:val="21"/>
          <w:szCs w:val="21"/>
        </w:rPr>
        <w:t xml:space="preserve">the </w:t>
      </w:r>
      <w:proofErr w:type="spellStart"/>
      <w:r w:rsidRPr="0014221B">
        <w:rPr>
          <w:rFonts w:ascii="Times New Roman" w:eastAsia="Times New Roman" w:hAnsi="Times New Roman" w:cs="Times New Roman"/>
          <w:color w:val="000000" w:themeColor="text1"/>
          <w:sz w:val="21"/>
          <w:szCs w:val="21"/>
        </w:rPr>
        <w:t>laglimits</w:t>
      </w:r>
      <w:proofErr w:type="spellEnd"/>
      <w:r w:rsidRPr="0014221B">
        <w:rPr>
          <w:rFonts w:ascii="Times New Roman" w:eastAsia="Times New Roman" w:hAnsi="Times New Roman" w:cs="Times New Roman"/>
          <w:color w:val="000000" w:themeColor="text1"/>
          <w:sz w:val="21"/>
          <w:szCs w:val="21"/>
        </w:rPr>
        <w:t xml:space="preserve"> option </w:t>
      </w:r>
      <w:r w:rsidRPr="0014221B">
        <w:rPr>
          <w:rFonts w:ascii="Times New Roman" w:hAnsi="Times New Roman" w:cs="Times New Roman"/>
          <w:color w:val="000000" w:themeColor="text1"/>
          <w:sz w:val="21"/>
          <w:szCs w:val="21"/>
        </w:rPr>
        <w:t xml:space="preserve">in Stata to restrict the lag ranges used in generating the instrument sets </w:t>
      </w:r>
      <w:r w:rsidRPr="0014221B">
        <w:rPr>
          <w:rFonts w:ascii="Times New Roman" w:hAnsi="Times New Roman" w:cs="Times New Roman"/>
          <w:color w:val="000000" w:themeColor="text1"/>
          <w:sz w:val="21"/>
          <w:szCs w:val="21"/>
        </w:rPr>
        <w:fldChar w:fldCharType="begin"/>
      </w:r>
      <w:r w:rsidR="006F6C86">
        <w:rPr>
          <w:rFonts w:ascii="Times New Roman" w:hAnsi="Times New Roman" w:cs="Times New Roman"/>
          <w:color w:val="000000" w:themeColor="text1"/>
          <w:sz w:val="21"/>
          <w:szCs w:val="21"/>
        </w:rPr>
        <w:instrText xml:space="preserve"> ADDIN EN.CITE &lt;EndNote&gt;&lt;Cite&gt;&lt;Author&gt;Roodman&lt;/Author&gt;&lt;Year&gt;2009&lt;/Year&gt;&lt;RecNum&gt;2265&lt;/RecNum&gt;&lt;DisplayText&gt;(Roodman 2009)&lt;/DisplayText&gt;&lt;record&gt;&lt;rec-number&gt;2265&lt;/rec-number&gt;&lt;foreign-keys&gt;&lt;key app="EN" db-id="trr00pfsbzzex0ezwf6v5swd9fpfpwfa90xp" timestamp="1638533944" guid="ca23d0b7-e4d3-427d-bea4-828ec53071dd"&gt;2265&lt;/key&gt;&lt;/foreign-keys&gt;&lt;ref-type name="Journal Article"&gt;17&lt;/ref-type&gt;&lt;contributors&gt;&lt;authors&gt;&lt;author&gt;Roodman, David&lt;/author&gt;&lt;/authors&gt;&lt;/contributors&gt;&lt;titles&gt;&lt;title&gt;How to do xtabond2: An introduction to difference and system GMM in Stata&lt;/title&gt;&lt;secondary-title&gt;The stata journal&lt;/secondary-title&gt;&lt;/titles&gt;&lt;periodical&gt;&lt;full-title&gt;The stata journal&lt;/full-title&gt;&lt;/periodical&gt;&lt;pages&gt;86-136&lt;/pages&gt;&lt;volume&gt;9&lt;/volume&gt;&lt;number&gt;1&lt;/number&gt;&lt;dates&gt;&lt;year&gt;2009&lt;/year&gt;&lt;/dates&gt;&lt;isbn&gt;1536-867X&lt;/isbn&gt;&lt;urls&gt;&lt;/urls&gt;&lt;/record&gt;&lt;/Cite&gt;&lt;/EndNote&gt;</w:instrText>
      </w:r>
      <w:r w:rsidRPr="0014221B">
        <w:rPr>
          <w:rFonts w:ascii="Times New Roman" w:hAnsi="Times New Roman" w:cs="Times New Roman"/>
          <w:color w:val="000000" w:themeColor="text1"/>
          <w:sz w:val="21"/>
          <w:szCs w:val="21"/>
        </w:rPr>
        <w:fldChar w:fldCharType="separate"/>
      </w:r>
      <w:r w:rsidRPr="0014221B">
        <w:rPr>
          <w:rFonts w:ascii="Times New Roman" w:hAnsi="Times New Roman" w:cs="Times New Roman"/>
          <w:noProof/>
          <w:color w:val="000000" w:themeColor="text1"/>
          <w:sz w:val="21"/>
          <w:szCs w:val="21"/>
        </w:rPr>
        <w:t>(Roodman 2009)</w:t>
      </w:r>
      <w:r w:rsidRPr="0014221B">
        <w:rPr>
          <w:rFonts w:ascii="Times New Roman" w:hAnsi="Times New Roman" w:cs="Times New Roman"/>
          <w:color w:val="000000" w:themeColor="text1"/>
          <w:sz w:val="21"/>
          <w:szCs w:val="21"/>
        </w:rPr>
        <w:fldChar w:fldCharType="end"/>
      </w:r>
      <w:r w:rsidRPr="0014221B">
        <w:rPr>
          <w:rFonts w:ascii="Times New Roman" w:hAnsi="Times New Roman" w:cs="Times New Roman"/>
          <w:color w:val="000000" w:themeColor="text1"/>
          <w:sz w:val="21"/>
          <w:szCs w:val="21"/>
        </w:rPr>
        <w:t>.</w:t>
      </w:r>
    </w:p>
  </w:footnote>
  <w:footnote w:id="18">
    <w:p w14:paraId="7153DA50" w14:textId="60C385B3" w:rsidR="0039185C" w:rsidRPr="0039185C" w:rsidRDefault="0039185C" w:rsidP="0039185C">
      <w:pPr>
        <w:pStyle w:val="af"/>
        <w:jc w:val="both"/>
        <w:rPr>
          <w:rFonts w:ascii="Times New Roman" w:hAnsi="Times New Roman" w:cs="Times New Roman"/>
          <w:sz w:val="21"/>
          <w:szCs w:val="21"/>
        </w:rPr>
      </w:pPr>
      <w:r w:rsidRPr="0039185C">
        <w:rPr>
          <w:rStyle w:val="af4"/>
          <w:rFonts w:ascii="Times New Roman" w:hAnsi="Times New Roman" w:cs="Times New Roman"/>
          <w:color w:val="000000" w:themeColor="text1"/>
          <w:sz w:val="21"/>
          <w:szCs w:val="21"/>
        </w:rPr>
        <w:footnoteRef/>
      </w:r>
      <w:r w:rsidRPr="0039185C">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W</w:t>
      </w:r>
      <w:r w:rsidRPr="0039185C">
        <w:rPr>
          <w:rFonts w:ascii="Times New Roman" w:hAnsi="Times New Roman" w:cs="Times New Roman"/>
          <w:color w:val="000000" w:themeColor="text1"/>
          <w:sz w:val="21"/>
          <w:szCs w:val="21"/>
        </w:rPr>
        <w:t xml:space="preserve">e use the lag option in the xtabond2 Stata command, which only uses instruments with the exact specified lag as instrumental variables. Omitting this option would lead to using the firm’s entire history as an instrumental variable for the current values </w:t>
      </w:r>
      <w:r w:rsidRPr="0039185C">
        <w:rPr>
          <w:rFonts w:ascii="Times New Roman" w:hAnsi="Times New Roman" w:cs="Times New Roman"/>
          <w:sz w:val="21"/>
          <w:szCs w:val="21"/>
        </w:rPr>
        <w:fldChar w:fldCharType="begin"/>
      </w:r>
      <w:r w:rsidR="006F6C86">
        <w:rPr>
          <w:rFonts w:ascii="Times New Roman" w:hAnsi="Times New Roman" w:cs="Times New Roman"/>
          <w:sz w:val="21"/>
          <w:szCs w:val="21"/>
        </w:rPr>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39185C">
        <w:rPr>
          <w:rFonts w:ascii="Times New Roman" w:hAnsi="Times New Roman" w:cs="Times New Roman"/>
          <w:sz w:val="21"/>
          <w:szCs w:val="21"/>
        </w:rPr>
        <w:fldChar w:fldCharType="separate"/>
      </w:r>
      <w:r w:rsidRPr="0039185C">
        <w:rPr>
          <w:rFonts w:ascii="Times New Roman" w:hAnsi="Times New Roman" w:cs="Times New Roman"/>
          <w:noProof/>
          <w:sz w:val="21"/>
          <w:szCs w:val="21"/>
        </w:rPr>
        <w:t>(Eugster 2020)</w:t>
      </w:r>
      <w:r w:rsidRPr="0039185C">
        <w:rPr>
          <w:rFonts w:ascii="Times New Roman" w:hAnsi="Times New Roman" w:cs="Times New Roman"/>
          <w:sz w:val="21"/>
          <w:szCs w:val="21"/>
        </w:rPr>
        <w:fldChar w:fldCharType="end"/>
      </w:r>
      <w:r w:rsidRPr="0039185C">
        <w:rPr>
          <w:rFonts w:ascii="Times New Roman" w:hAnsi="Times New Roman" w:cs="Times New Roman"/>
          <w:color w:val="000000" w:themeColor="text1"/>
          <w:sz w:val="21"/>
          <w:szCs w:val="21"/>
        </w:rPr>
        <w:t>.</w:t>
      </w:r>
    </w:p>
  </w:footnote>
  <w:footnote w:id="19">
    <w:p w14:paraId="6DAA1F86" w14:textId="6E183106" w:rsidR="0039185C" w:rsidRPr="00AA6E83" w:rsidRDefault="0039185C" w:rsidP="00AA6E83">
      <w:pPr>
        <w:pStyle w:val="a7"/>
        <w:spacing w:line="240" w:lineRule="auto"/>
        <w:ind w:firstLineChars="0" w:firstLine="0"/>
        <w:rPr>
          <w:rFonts w:cs="Times New Roman"/>
          <w:sz w:val="21"/>
        </w:rPr>
      </w:pPr>
      <w:r w:rsidRPr="007468EB">
        <w:rPr>
          <w:rStyle w:val="af4"/>
          <w:rFonts w:cs="Times New Roman"/>
          <w:sz w:val="21"/>
        </w:rPr>
        <w:footnoteRef/>
      </w:r>
      <w:r w:rsidRPr="007468EB">
        <w:rPr>
          <w:rFonts w:cs="Times New Roman"/>
          <w:sz w:val="21"/>
        </w:rPr>
        <w:t xml:space="preserve"> When multiple lags are used as instruments, the Diff-in-Hansen tests of exogeneity verifies the assumption that any correlation between the endogenous variables and the unobserved effect is constant over time. Therefore, these tests verify whether the lagged differences are exogenous for the level equation </w:t>
      </w:r>
      <w:r w:rsidRPr="007468EB">
        <w:rPr>
          <w:rFonts w:cs="Times New Roman"/>
          <w:sz w:val="21"/>
        </w:rPr>
        <w:fldChar w:fldCharType="begin"/>
      </w:r>
      <w:r w:rsidR="006F6C86">
        <w:rPr>
          <w:rFonts w:cs="Times New Roman"/>
          <w:sz w:val="21"/>
        </w:rPr>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7468EB">
        <w:rPr>
          <w:rFonts w:cs="Times New Roman"/>
          <w:sz w:val="21"/>
        </w:rPr>
        <w:fldChar w:fldCharType="separate"/>
      </w:r>
      <w:r w:rsidRPr="007468EB">
        <w:rPr>
          <w:rFonts w:cs="Times New Roman"/>
          <w:noProof/>
          <w:sz w:val="21"/>
        </w:rPr>
        <w:t>(Eugster 2020)</w:t>
      </w:r>
      <w:r w:rsidRPr="007468EB">
        <w:rPr>
          <w:rFonts w:cs="Times New Roman"/>
          <w:sz w:val="21"/>
        </w:rPr>
        <w:fldChar w:fldCharType="end"/>
      </w:r>
      <w:r w:rsidRPr="007468EB">
        <w:rPr>
          <w:rFonts w:cs="Times New Roman"/>
          <w:sz w:val="21"/>
        </w:rPr>
        <w:t xml:space="preserve">. Furthermore, the additional lag specification test should help us in understanding the underlying model and should be more robust in terms of the exogeneity concerns of the instruments </w:t>
      </w:r>
      <w:r w:rsidRPr="007468EB">
        <w:rPr>
          <w:rFonts w:cs="Times New Roman"/>
          <w:sz w:val="21"/>
        </w:rPr>
        <w:fldChar w:fldCharType="begin"/>
      </w:r>
      <w:r w:rsidR="006F6C86">
        <w:rPr>
          <w:rFonts w:cs="Times New Roman"/>
          <w:sz w:val="21"/>
        </w:rPr>
        <w:instrText xml:space="preserve"> ADDIN EN.CITE &lt;EndNote&gt;&lt;Cite&gt;&lt;Author&gt;Eugster&lt;/Author&gt;&lt;Year&gt;2020&lt;/Year&gt;&lt;RecNum&gt;2239&lt;/RecNum&gt;&lt;DisplayText&gt;(Eugster 2020)&lt;/DisplayText&gt;&lt;record&gt;&lt;rec-number&gt;2239&lt;/rec-number&gt;&lt;foreign-keys&gt;&lt;key app="EN" db-id="trr00pfsbzzex0ezwf6v5swd9fpfpwfa90xp" timestamp="1637839708" guid="dbeeeb8b-4d34-4b84-ae2d-ca0d2bcd3805"&gt;2239&lt;/key&gt;&lt;/foreign-keys&gt;&lt;ref-type name="Journal Article"&gt;17&lt;/ref-type&gt;&lt;contributors&gt;&lt;authors&gt;&lt;author&gt;Eugster, Florian&lt;/author&gt;&lt;/authors&gt;&lt;/contributors&gt;&lt;titles&gt;&lt;title&gt;Endogeneity and the dynamics of voluntary disclosure quality: is there really an effect on the cost of equity capital?&lt;/title&gt;&lt;secondary-title&gt;Contemporary Accounting Research&lt;/secondary-title&gt;&lt;/titles&gt;&lt;periodical&gt;&lt;full-title&gt;Contemporary Accounting Research&lt;/full-title&gt;&lt;/periodical&gt;&lt;pages&gt;2590-2614&lt;/pages&gt;&lt;volume&gt;37&lt;/volume&gt;&lt;number&gt;4&lt;/number&gt;&lt;dates&gt;&lt;year&gt;2020&lt;/year&gt;&lt;/dates&gt;&lt;isbn&gt;0823-9150&lt;/isbn&gt;&lt;urls&gt;&lt;/urls&gt;&lt;/record&gt;&lt;/Cite&gt;&lt;/EndNote&gt;</w:instrText>
      </w:r>
      <w:r w:rsidRPr="007468EB">
        <w:rPr>
          <w:rFonts w:cs="Times New Roman"/>
          <w:sz w:val="21"/>
        </w:rPr>
        <w:fldChar w:fldCharType="separate"/>
      </w:r>
      <w:r w:rsidRPr="007468EB">
        <w:rPr>
          <w:rFonts w:cs="Times New Roman"/>
          <w:noProof/>
          <w:sz w:val="21"/>
        </w:rPr>
        <w:t>(Eugster 2020)</w:t>
      </w:r>
      <w:r w:rsidRPr="007468EB">
        <w:rPr>
          <w:rFonts w:cs="Times New Roman"/>
          <w:sz w:val="21"/>
        </w:rPr>
        <w:fldChar w:fldCharType="end"/>
      </w:r>
      <w:r w:rsidRPr="007468EB">
        <w:rPr>
          <w:rFonts w:cs="Times New Roman"/>
          <w:sz w:val="21"/>
        </w:rPr>
        <w:t>.</w:t>
      </w:r>
    </w:p>
  </w:footnote>
  <w:footnote w:id="20">
    <w:p w14:paraId="3C8CF4F6" w14:textId="5A9405CC" w:rsidR="00360734" w:rsidRDefault="00360734" w:rsidP="00360734">
      <w:pPr>
        <w:pStyle w:val="af"/>
      </w:pPr>
      <w:r w:rsidRPr="00931083">
        <w:rPr>
          <w:rStyle w:val="af4"/>
          <w:rFonts w:ascii="Times New Roman" w:eastAsia="宋体" w:hAnsi="Times New Roman"/>
          <w:sz w:val="21"/>
          <w:szCs w:val="21"/>
        </w:rPr>
        <w:footnoteRef/>
      </w:r>
      <w:r w:rsidR="00464C8F">
        <w:rPr>
          <w:rFonts w:ascii="Times New Roman" w:eastAsia="宋体" w:hAnsi="Times New Roman"/>
          <w:sz w:val="21"/>
          <w:szCs w:val="21"/>
        </w:rPr>
        <w:t xml:space="preserve"> </w:t>
      </w:r>
      <w:r w:rsidRPr="00931083">
        <w:rPr>
          <w:rFonts w:ascii="Times New Roman" w:eastAsia="宋体" w:hAnsi="Times New Roman"/>
          <w:sz w:val="21"/>
          <w:szCs w:val="21"/>
        </w:rPr>
        <w:t>For simplicity, we did not report the results</w:t>
      </w:r>
      <w:r>
        <w:rPr>
          <w:rFonts w:ascii="Times New Roman" w:eastAsia="宋体" w:hAnsi="Times New Roman"/>
          <w:sz w:val="21"/>
          <w:szCs w:val="21"/>
        </w:rPr>
        <w:t xml:space="preserve"> in the section </w:t>
      </w:r>
      <w:r w:rsidRPr="00113BB8">
        <w:rPr>
          <w:rFonts w:ascii="Times New Roman" w:eastAsia="宋体" w:hAnsi="Times New Roman"/>
          <w:sz w:val="21"/>
          <w:szCs w:val="21"/>
        </w:rPr>
        <w:t>“</w:t>
      </w:r>
      <w:r w:rsidRPr="00FD356C">
        <w:rPr>
          <w:rFonts w:ascii="Times New Roman" w:eastAsia="宋体" w:hAnsi="Times New Roman"/>
          <w:sz w:val="21"/>
          <w:szCs w:val="21"/>
        </w:rPr>
        <w:t>Other Robustness Tests</w:t>
      </w:r>
      <w:r w:rsidRPr="00113BB8">
        <w:rPr>
          <w:rFonts w:ascii="Times New Roman" w:eastAsia="宋体" w:hAnsi="Times New Roman"/>
          <w:sz w:val="21"/>
          <w:szCs w:val="21"/>
        </w:rPr>
        <w:t>”</w:t>
      </w:r>
      <w:r>
        <w:rPr>
          <w:rFonts w:ascii="Times New Roman" w:eastAsia="宋体" w:hAnsi="Times New Roman"/>
          <w:sz w:val="21"/>
          <w:szCs w:val="21"/>
        </w:rPr>
        <w:t>.</w:t>
      </w:r>
    </w:p>
  </w:footnote>
  <w:footnote w:id="21">
    <w:p w14:paraId="069E4B07" w14:textId="19C806FA" w:rsidR="00360734" w:rsidRPr="00BF7F54" w:rsidRDefault="00360734" w:rsidP="00360734">
      <w:pPr>
        <w:pStyle w:val="af"/>
        <w:jc w:val="both"/>
        <w:rPr>
          <w:rFonts w:ascii="Times New Roman" w:eastAsia="宋体" w:hAnsi="Times New Roman"/>
          <w:sz w:val="21"/>
          <w:szCs w:val="21"/>
        </w:rPr>
      </w:pPr>
      <w:r w:rsidRPr="00BF7F54">
        <w:rPr>
          <w:rStyle w:val="af4"/>
          <w:rFonts w:ascii="Times New Roman" w:eastAsia="宋体" w:hAnsi="Times New Roman"/>
          <w:sz w:val="21"/>
          <w:szCs w:val="21"/>
        </w:rPr>
        <w:footnoteRef/>
      </w:r>
      <w:r w:rsidR="00464C8F">
        <w:rPr>
          <w:rFonts w:ascii="Times New Roman" w:eastAsia="宋体" w:hAnsi="Times New Roman"/>
          <w:sz w:val="21"/>
          <w:szCs w:val="21"/>
        </w:rPr>
        <w:t xml:space="preserve"> </w:t>
      </w:r>
      <w:r w:rsidRPr="00BF7F54">
        <w:rPr>
          <w:rFonts w:ascii="Times New Roman" w:eastAsia="宋体" w:hAnsi="Times New Roman"/>
          <w:sz w:val="21"/>
          <w:szCs w:val="21"/>
        </w:rPr>
        <w:t>Please refer to http://tv.cctv.com/2013/10/30/VIDE1383132369055628.shtml. for detailed information on Document No. 18 (</w:t>
      </w:r>
      <w:r w:rsidR="004333C1">
        <w:rPr>
          <w:rFonts w:ascii="Times New Roman" w:eastAsia="宋体" w:hAnsi="Times New Roman"/>
          <w:sz w:val="21"/>
          <w:szCs w:val="21"/>
        </w:rPr>
        <w:t>i</w:t>
      </w:r>
      <w:r w:rsidRPr="00BF7F54">
        <w:rPr>
          <w:rFonts w:ascii="Times New Roman" w:eastAsia="宋体" w:hAnsi="Times New Roman"/>
          <w:sz w:val="21"/>
          <w:szCs w:val="21"/>
        </w:rPr>
        <w:t xml:space="preserve">n Chines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A094B" w14:textId="77777777" w:rsidR="00746786" w:rsidRPr="00CB65E2" w:rsidRDefault="00746786" w:rsidP="00B6758D">
    <w:pPr>
      <w:pStyle w:val="ab"/>
      <w:pBdr>
        <w:bottom w:val="none" w:sz="0" w:space="0" w:color="auto"/>
      </w:pBdr>
      <w:jc w:val="right"/>
      <w:rPr>
        <w:rFonts w:ascii="Times New Roman" w:eastAsia="宋体" w:hAnsi="Times New Roman" w:cs="Times New Roman (正文 CS 字体)"/>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3A9DA" w14:textId="77777777" w:rsidR="00746786" w:rsidRPr="00C571BC" w:rsidRDefault="00746786" w:rsidP="00D23F1D">
    <w:pPr>
      <w:pStyle w:val="ab"/>
      <w:pBdr>
        <w:bottom w:val="none" w:sz="0" w:space="0" w:color="auto"/>
      </w:pBdr>
      <w:jc w:val="both"/>
      <w:rPr>
        <w:rFonts w:ascii="Times New Roman" w:eastAsia="宋体" w:hAnsi="Times New Roman" w:cs="Times New Roman (正文 CS 字体)"/>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7461F" w14:textId="4EA1AE6C" w:rsidR="00957C0B" w:rsidRPr="00CB65E2" w:rsidRDefault="00957C0B" w:rsidP="00D23F1D">
    <w:pPr>
      <w:pStyle w:val="ab"/>
      <w:pBdr>
        <w:bottom w:val="none" w:sz="0" w:space="0" w:color="auto"/>
      </w:pBdr>
      <w:rPr>
        <w:rFonts w:ascii="Times New Roman" w:eastAsia="宋体" w:hAnsi="Times New Roman" w:cs="Times New Roman (正文 CS 字体)"/>
      </w:rPr>
    </w:pPr>
    <w:r w:rsidRPr="00CB65E2">
      <w:rPr>
        <w:rFonts w:ascii="Times New Roman" w:eastAsia="宋体" w:hAnsi="Times New Roman" w:cs="Times New Roman (正文 CS 字体)"/>
      </w:rPr>
      <w:ptab w:relativeTo="margin" w:alignment="center" w:leader="none"/>
    </w:r>
    <w:r w:rsidRPr="00CB65E2">
      <w:rPr>
        <w:rFonts w:ascii="Times New Roman" w:eastAsia="宋体" w:hAnsi="Times New Roman" w:cs="Times New Roman (正文 CS 字体)"/>
      </w:rPr>
      <w:ptab w:relativeTo="margin" w:alignment="right" w:leader="none"/>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0193C" w14:textId="5EBE8D3C" w:rsidR="00957C0B" w:rsidRPr="00C571BC" w:rsidRDefault="00957C0B" w:rsidP="00D23F1D">
    <w:pPr>
      <w:pStyle w:val="ab"/>
      <w:pBdr>
        <w:bottom w:val="none" w:sz="0" w:space="0" w:color="auto"/>
      </w:pBdr>
      <w:jc w:val="both"/>
      <w:rPr>
        <w:rFonts w:ascii="Times New Roman" w:eastAsia="宋体" w:hAnsi="Times New Roman" w:cs="Times New Roman (正文 CS 字体)"/>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55D35"/>
    <w:multiLevelType w:val="hybridMultilevel"/>
    <w:tmpl w:val="EE62BA9C"/>
    <w:lvl w:ilvl="0" w:tplc="123E3DF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6F7025"/>
    <w:multiLevelType w:val="hybridMultilevel"/>
    <w:tmpl w:val="AB6A9B88"/>
    <w:lvl w:ilvl="0" w:tplc="09A434A2">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203B29"/>
    <w:multiLevelType w:val="hybridMultilevel"/>
    <w:tmpl w:val="A426E368"/>
    <w:lvl w:ilvl="0" w:tplc="EC26F5A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2B1E6B95"/>
    <w:multiLevelType w:val="hybridMultilevel"/>
    <w:tmpl w:val="280473EE"/>
    <w:lvl w:ilvl="0" w:tplc="123E3DF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EA974D5"/>
    <w:multiLevelType w:val="multilevel"/>
    <w:tmpl w:val="C5DE7B4E"/>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6C676CA9"/>
    <w:multiLevelType w:val="multilevel"/>
    <w:tmpl w:val="BD72343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5DD76AD"/>
    <w:multiLevelType w:val="multilevel"/>
    <w:tmpl w:val="E298A002"/>
    <w:lvl w:ilvl="0">
      <w:start w:val="1"/>
      <w:numFmt w:val="decimal"/>
      <w:lvlText w:val="%1."/>
      <w:lvlJc w:val="left"/>
      <w:pPr>
        <w:ind w:left="360" w:hanging="360"/>
      </w:pPr>
      <w:rPr>
        <w:rFonts w:hint="default"/>
        <w:sz w:val="32"/>
        <w:szCs w:val="32"/>
      </w:rPr>
    </w:lvl>
    <w:lvl w:ilvl="1">
      <w:start w:val="1"/>
      <w:numFmt w:val="decimal"/>
      <w:isLgl/>
      <w:lvlText w:val="%1.%2"/>
      <w:lvlJc w:val="left"/>
      <w:pPr>
        <w:ind w:left="786"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4"/>
  </w:num>
  <w:num w:numId="3">
    <w:abstractNumId w:val="0"/>
  </w:num>
  <w:num w:numId="4">
    <w:abstractNumId w:val="3"/>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embedTrueTypeFonts/>
  <w:saveSubsetFonts/>
  <w:bordersDoNotSurroundHeader/>
  <w:bordersDoNotSurroundFooter/>
  <w:hideSpellingErrors/>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SocPsychAuthorDate&lt;/Style&gt;&lt;LeftDelim&gt;{&lt;/LeftDelim&gt;&lt;RightDelim&gt;}&lt;/RightDelim&gt;&lt;FontName&gt;Songti S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00pfsbzzex0ezwf6v5swd9fpfpwfa90xp&quot;&gt;My EndNote Library&lt;record-ids&gt;&lt;item&gt;114&lt;/item&gt;&lt;item&gt;124&lt;/item&gt;&lt;item&gt;230&lt;/item&gt;&lt;item&gt;317&lt;/item&gt;&lt;item&gt;318&lt;/item&gt;&lt;item&gt;319&lt;/item&gt;&lt;item&gt;320&lt;/item&gt;&lt;item&gt;322&lt;/item&gt;&lt;item&gt;323&lt;/item&gt;&lt;item&gt;572&lt;/item&gt;&lt;item&gt;771&lt;/item&gt;&lt;item&gt;799&lt;/item&gt;&lt;item&gt;801&lt;/item&gt;&lt;item&gt;832&lt;/item&gt;&lt;item&gt;845&lt;/item&gt;&lt;item&gt;856&lt;/item&gt;&lt;item&gt;1615&lt;/item&gt;&lt;item&gt;1620&lt;/item&gt;&lt;item&gt;1663&lt;/item&gt;&lt;item&gt;1664&lt;/item&gt;&lt;item&gt;1670&lt;/item&gt;&lt;item&gt;1674&lt;/item&gt;&lt;item&gt;1693&lt;/item&gt;&lt;item&gt;1694&lt;/item&gt;&lt;item&gt;1695&lt;/item&gt;&lt;item&gt;1701&lt;/item&gt;&lt;item&gt;1713&lt;/item&gt;&lt;item&gt;1738&lt;/item&gt;&lt;item&gt;1739&lt;/item&gt;&lt;item&gt;1757&lt;/item&gt;&lt;item&gt;1759&lt;/item&gt;&lt;item&gt;1761&lt;/item&gt;&lt;item&gt;1762&lt;/item&gt;&lt;item&gt;1765&lt;/item&gt;&lt;item&gt;1779&lt;/item&gt;&lt;item&gt;1789&lt;/item&gt;&lt;item&gt;1793&lt;/item&gt;&lt;item&gt;1806&lt;/item&gt;&lt;item&gt;1816&lt;/item&gt;&lt;item&gt;1852&lt;/item&gt;&lt;item&gt;1853&lt;/item&gt;&lt;item&gt;1858&lt;/item&gt;&lt;item&gt;1863&lt;/item&gt;&lt;item&gt;1865&lt;/item&gt;&lt;item&gt;1869&lt;/item&gt;&lt;item&gt;1896&lt;/item&gt;&lt;item&gt;1933&lt;/item&gt;&lt;item&gt;1939&lt;/item&gt;&lt;item&gt;1979&lt;/item&gt;&lt;item&gt;1980&lt;/item&gt;&lt;item&gt;1981&lt;/item&gt;&lt;item&gt;1982&lt;/item&gt;&lt;item&gt;1987&lt;/item&gt;&lt;item&gt;1997&lt;/item&gt;&lt;item&gt;1998&lt;/item&gt;&lt;item&gt;1999&lt;/item&gt;&lt;item&gt;2004&lt;/item&gt;&lt;item&gt;2007&lt;/item&gt;&lt;item&gt;2008&lt;/item&gt;&lt;item&gt;2009&lt;/item&gt;&lt;item&gt;2010&lt;/item&gt;&lt;item&gt;2011&lt;/item&gt;&lt;item&gt;2016&lt;/item&gt;&lt;item&gt;2017&lt;/item&gt;&lt;item&gt;2020&lt;/item&gt;&lt;item&gt;2021&lt;/item&gt;&lt;item&gt;2023&lt;/item&gt;&lt;item&gt;2038&lt;/item&gt;&lt;item&gt;2042&lt;/item&gt;&lt;item&gt;2053&lt;/item&gt;&lt;item&gt;2058&lt;/item&gt;&lt;item&gt;2062&lt;/item&gt;&lt;item&gt;2066&lt;/item&gt;&lt;item&gt;2072&lt;/item&gt;&lt;item&gt;2073&lt;/item&gt;&lt;item&gt;2074&lt;/item&gt;&lt;item&gt;2075&lt;/item&gt;&lt;item&gt;2076&lt;/item&gt;&lt;item&gt;2082&lt;/item&gt;&lt;item&gt;2084&lt;/item&gt;&lt;item&gt;2085&lt;/item&gt;&lt;item&gt;2086&lt;/item&gt;&lt;item&gt;2087&lt;/item&gt;&lt;item&gt;2089&lt;/item&gt;&lt;item&gt;2092&lt;/item&gt;&lt;item&gt;2097&lt;/item&gt;&lt;item&gt;2107&lt;/item&gt;&lt;item&gt;2108&lt;/item&gt;&lt;item&gt;2111&lt;/item&gt;&lt;item&gt;2112&lt;/item&gt;&lt;item&gt;2117&lt;/item&gt;&lt;item&gt;2120&lt;/item&gt;&lt;item&gt;2121&lt;/item&gt;&lt;item&gt;2122&lt;/item&gt;&lt;item&gt;2123&lt;/item&gt;&lt;item&gt;2124&lt;/item&gt;&lt;item&gt;2125&lt;/item&gt;&lt;item&gt;2126&lt;/item&gt;&lt;item&gt;2127&lt;/item&gt;&lt;item&gt;2128&lt;/item&gt;&lt;item&gt;2129&lt;/item&gt;&lt;item&gt;2130&lt;/item&gt;&lt;item&gt;2141&lt;/item&gt;&lt;item&gt;2174&lt;/item&gt;&lt;item&gt;2192&lt;/item&gt;&lt;item&gt;2224&lt;/item&gt;&lt;item&gt;2225&lt;/item&gt;&lt;item&gt;2226&lt;/item&gt;&lt;item&gt;2228&lt;/item&gt;&lt;item&gt;2236&lt;/item&gt;&lt;item&gt;2239&lt;/item&gt;&lt;item&gt;2242&lt;/item&gt;&lt;item&gt;2248&lt;/item&gt;&lt;item&gt;2249&lt;/item&gt;&lt;item&gt;2250&lt;/item&gt;&lt;item&gt;2257&lt;/item&gt;&lt;item&gt;2260&lt;/item&gt;&lt;item&gt;2265&lt;/item&gt;&lt;item&gt;2268&lt;/item&gt;&lt;item&gt;2269&lt;/item&gt;&lt;item&gt;2272&lt;/item&gt;&lt;item&gt;2275&lt;/item&gt;&lt;item&gt;2277&lt;/item&gt;&lt;item&gt;2279&lt;/item&gt;&lt;item&gt;2281&lt;/item&gt;&lt;item&gt;2282&lt;/item&gt;&lt;item&gt;2283&lt;/item&gt;&lt;item&gt;2321&lt;/item&gt;&lt;item&gt;2322&lt;/item&gt;&lt;item&gt;2330&lt;/item&gt;&lt;item&gt;2390&lt;/item&gt;&lt;item&gt;2416&lt;/item&gt;&lt;item&gt;2417&lt;/item&gt;&lt;item&gt;2418&lt;/item&gt;&lt;item&gt;2419&lt;/item&gt;&lt;item&gt;2420&lt;/item&gt;&lt;/record-ids&gt;&lt;/item&gt;&lt;/Libraries&gt;"/>
    <w:docVar w:name="NE.Ref{00E0884D-F820-4E30-B394-1E3A08C7C4EF}" w:val=" ADDIN NE.Ref.{00E0884D-F820-4E30-B394-1E3A08C7C4EF}&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01791F9A-9B6F-496B-831F-74D1E04603B0}" w:val=" ADDIN NE.Ref.{01791F9A-9B6F-496B-831F-74D1E04603B0}&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01FCCE88-6321-43B3-921E-171B7AE13C43}" w:val=" ADDIN NE.Ref.{01FCCE88-6321-43B3-921E-171B7AE13C43}&lt;Citation SecTmpl=&quot;1&quot;&gt;&lt;Group&gt;&lt;References&gt;&lt;Item&gt;&lt;ID&gt;4&lt;/ID&gt;&lt;UID&gt;{D5EC7BCC-F557-4FE2-BE99-1960FECD9168}&lt;/UID&gt;&lt;Title&gt;Financial Reporting Quality of Chinese Reverse Merger Firms: The Reverse Merger Effect or the Weak Country Effect?&lt;/Title&gt;&lt;Template&gt;Journal Article&lt;/Template&gt;&lt;Star&gt;0&lt;/Star&gt;&lt;Tag&gt;0&lt;/Tag&gt;&lt;Author&gt;Chen, Kun-Chih; Cheng, Qiang; Lin, Ying Chou; Lin, Yu-Chen; Xiao, Xing&lt;/Author&gt;&lt;Year&gt;2016&lt;/Year&gt;&lt;Details&gt;&lt;_accessed&gt;61988604&lt;/_accessed&gt;&lt;_created&gt;61983888&lt;/_created&gt;&lt;_db_provider&gt;EconLit&lt;/_db_provider&gt;&lt;_db_updated&gt;CrossRef&lt;/_db_updated&gt;&lt;_doi&gt;10.2308/accr-51376&lt;/_doi&gt;&lt;_impact_factor&gt;   4.562&lt;/_impact_factor&gt;&lt;_isbn&gt;0001-4826&lt;/_isbn&gt;&lt;_issue&gt;5&lt;/_issue&gt;&lt;_journal&gt;The Accounting Review&lt;/_journal&gt;&lt;_keywords&gt;IPO; Financing Policy, Financial Risk and Risk Management, Capital and Ownership Structure, Value of Firms, Goodwill (G32); U.S; Capital; Economic Development: Financial Markets, Saving and Capital Investment, Corporate Finance and Governance (O16); Merger; Accounting (M41); Northern America; Firm Behavior: Empirical Analysis (D22); Mergers, Acquisitions, Restructuring, Voting, Proxy Contests, Corporate Governance (G34); Corporate Governance; Investment Banking, Venture Capital, Brokerage, Ratings and Ratings Agencies (G24); Socialist Institutions and Their Transitions: Financial Economics (P34); Asia; Governance; China; Firm; Evaluation; Acquisitions and mergers; Influence; Report writing; Demographic aspects; Corporate governance; Studies; Financial reporting; Capital markets; Initial public offerings&lt;/_keywords&gt;&lt;_language&gt;English&lt;/_language&gt;&lt;_modified&gt;62862695&lt;/_modified&gt;&lt;_pages&gt;1363-1390&lt;/_pages&gt;&lt;_place_published&gt;Sarasota&lt;/_place_published&gt;&lt;_tertiary_title&gt;The Accounting Review&lt;/_tertiary_title&gt;&lt;_url&gt;http://aaajournals.org/doi/10.2308/accr-51376_x000d__x000a_http://aaajournals.org/doi/pdf/10.2308/accr-51376&lt;/_url&gt;&lt;_volume&gt;91&lt;/_volume&gt;&lt;/Details&gt;&lt;Extra&gt;&lt;DBUID&gt;{33BA340C-9D61-4380-9AC0-75859ADA3E7E}&lt;/DBUID&gt;&lt;/Extra&gt;&lt;/Item&gt;&lt;/References&gt;&lt;/Group&gt;&lt;/Citation&gt;_x000a_"/>
    <w:docVar w:name="NE.Ref{02280608-D4C3-4D49-B496-72DA9C4CCD50}" w:val=" ADDIN NE.Ref.{02280608-D4C3-4D49-B496-72DA9C4CCD50}&lt;Citation&gt;&lt;Group&gt;&lt;References&gt;&lt;Item&gt;&lt;ID&gt;280&lt;/ID&gt;&lt;UID&gt;{E54CC1B2-5404-4EB0-94D2-267F05818455}&lt;/UID&gt;&lt;Title&gt;Real effects of the audit choice&lt;/Title&gt;&lt;Template&gt;Journal Article&lt;/Template&gt;&lt;Star&gt;0&lt;/Star&gt;&lt;Tag&gt;0&lt;/Tag&gt;&lt;Author&gt;Kausar, Asad; Shroff, Nemit; White, Hal&lt;/Author&gt;&lt;Year&gt;2016&lt;/Year&gt;&lt;Details&gt;&lt;_alternate_title&gt;Journal of Accounting and Economics&lt;/_alternate_title&gt;&lt;_created&gt;63304718&lt;/_created&gt;&lt;_date&gt;2016-01-01&lt;/_date&gt;&lt;_date_display&gt;2016&lt;/_date_display&gt;&lt;_impact_factor&gt;   3.753&lt;/_impact_factor&gt;&lt;_isbn&gt;0165-4101&lt;/_isbn&gt;&lt;_issue&gt;1&lt;/_issue&gt;&lt;_journal&gt;Journal of Accounting and Economics&lt;/_journal&gt;&lt;_modified&gt;63304718&lt;/_modified&gt;&lt;_ori_publication&gt;Elsevier&lt;/_ori_publication&gt;&lt;_pages&gt;157-181&lt;/_pages&gt;&lt;_volume&gt;62&lt;/_volume&gt;&lt;/Details&gt;&lt;Extra&gt;&lt;DBUID&gt;{E9F07991-3B72-4492-A7D8-86E559D9F8FE}&lt;/DBUID&gt;&lt;/Extra&gt;&lt;/Item&gt;&lt;/References&gt;&lt;/Group&gt;&lt;/Citation&gt;_x000a_"/>
    <w:docVar w:name="NE.Ref{027EA213-9E1D-43F5-A5B4-46ACF239B778}" w:val=" ADDIN NE.Ref.{027EA213-9E1D-43F5-A5B4-46ACF239B778}&lt;Citation SecTmpl=&quot;1&quot;&gt;&lt;Group&gt;&lt;References&gt;&lt;Item&gt;&lt;ID&gt;45&lt;/ID&gt;&lt;UID&gt;{87C3AF0A-C0A4-4295-91BB-6A1C690367C4}&lt;/UID&gt;&lt;Title&gt;Does Audit Committee Accounting Expertise Help to Promote Audit Quality? Evidence from Auditor Reporting of Internal Control Weaknesses&lt;/Title&gt;&lt;Template&gt;Journal Article&lt;/Template&gt;&lt;Star&gt;0&lt;/Star&gt;&lt;Tag&gt;0&lt;/Tag&gt;&lt;Author&gt;Lisic, Ling Lei; Myers, Linda A; Seidel, Timothy A; Zhou, Jian&lt;/Author&gt;&lt;Year&gt;2019&lt;/Year&gt;&lt;Details&gt;&lt;_accessed&gt;62813649&lt;/_accessed&gt;&lt;_collection_scope&gt;SSCI&lt;/_collection_scope&gt;&lt;_created&gt;62813649&lt;/_created&gt;&lt;_date&gt;62778240&lt;/_date&gt;&lt;_db_updated&gt;CrossRef&lt;/_db_updated&gt;&lt;_doi&gt;10.1111/1911-3846.12517&lt;/_doi&gt;&lt;_impact_factor&gt;   2.261&lt;/_impact_factor&gt;&lt;_isbn&gt;0823-9150&lt;/_isbn&gt;&lt;_journal&gt;Contemporary Accounting Research&lt;/_journal&gt;&lt;_modified&gt;62853861&lt;/_modified&gt;&lt;_tertiary_title&gt;Contemp Account Res&lt;/_tertiary_title&gt;&lt;_url&gt;https://onlinelibrary.wiley.com/doi/abs/10.1111/1911-3846.12517_x000d__x000a_https://onlinelibrary.wiley.com/doi/pdf/10.1111/1911-3846.12517&lt;/_url&gt;&lt;/Details&gt;&lt;Extra&gt;&lt;DBUID&gt;{D2579611-BF89-4C7B-83D9-BE1288535D97}&lt;/DBUID&gt;&lt;/Extra&gt;&lt;/Item&gt;&lt;/References&gt;&lt;/Group&gt;&lt;/Citation&gt;_x000a_"/>
    <w:docVar w:name="NE.Ref{037185F9-39D1-4686-8A3A-337117D61CDB}" w:val=" ADDIN NE.Ref.{037185F9-39D1-4686-8A3A-337117D61CDB}&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03DC658F-5A2E-4C73-9811-E82A83A8A4CD}" w:val=" ADDIN NE.Ref.{03DC658F-5A2E-4C73-9811-E82A83A8A4CD}&lt;Citation SecTmpl=&quot;1&quot;&gt;&lt;Group&gt;&lt;References&gt;&lt;Item&gt;&lt;ID&gt;81&lt;/ID&gt;&lt;UID&gt;{6D78AC12-FB5E-4317-BAB6-D16592E9D043}&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3228170&lt;/_modified&gt;&lt;_pages&gt;70-76&lt;/_pages&gt;&lt;_tertiary_title&gt;Accounting Research&lt;/_tertiary_title&gt;&lt;_url&gt;http://d.g.wanfangdata.com.cn/Periodical_kjyj201606010.aspx&lt;/_url&gt;&lt;_translated_author&gt;Ceng, Shu;Li, Qingyuan&lt;/_translated_author&gt;&lt;/Details&gt;&lt;Extra&gt;&lt;DBUID&gt;{E9F07991-3B72-4492-A7D8-86E559D9F8FE}&lt;/DBUID&gt;&lt;/Extra&gt;&lt;/Item&gt;&lt;/References&gt;&lt;/Group&gt;&lt;/Citation&gt;_x000a_"/>
    <w:docVar w:name="NE.Ref{0446D75E-6EAD-4C2B-8495-4D6BB7C901BB}" w:val=" ADDIN NE.Ref.{0446D75E-6EAD-4C2B-8495-4D6BB7C901BB}&lt;Citation SecTmpl=&quot;1&quot;&gt;&lt;Group&gt;&lt;References&gt;&lt;Item&gt;&lt;ID&gt;699&lt;/ID&gt;&lt;UID&gt;{0AF12362-A44D-4D74-8989-BDCF0480B17E}&lt;/UID&gt;&lt;Title&gt;Tax avoidance and the implications of weak internal controls&lt;/Title&gt;&lt;Template&gt;Journal Article&lt;/Template&gt;&lt;Star&gt;0&lt;/Star&gt;&lt;Tag&gt;0&lt;/Tag&gt;&lt;Author&gt;Bauer, Andrew M&lt;/Author&gt;&lt;Year&gt;2016&lt;/Year&gt;&lt;Details&gt;&lt;_alternate_title&gt;Contemporary Accounting Research&lt;/_alternate_title&gt;&lt;_collection_scope&gt;SSCI&lt;/_collection_scope&gt;&lt;_created&gt;63308776&lt;/_created&gt;&lt;_date&gt;2016-01-01&lt;/_date&gt;&lt;_date_display&gt;2016&lt;/_date_display&gt;&lt;_impact_factor&gt;   2.261&lt;/_impact_factor&gt;&lt;_isbn&gt;0823-9150&lt;/_isbn&gt;&lt;_issue&gt;2&lt;/_issue&gt;&lt;_journal&gt;Contemporary Accounting Research&lt;/_journal&gt;&lt;_modified&gt;63308776&lt;/_modified&gt;&lt;_ori_publication&gt;Wiley Online Library&lt;/_ori_publication&gt;&lt;_pages&gt;449-486&lt;/_pages&gt;&lt;_volume&gt;33&lt;/_volume&gt;&lt;/Details&gt;&lt;Extra&gt;&lt;DBUID&gt;{83AC290F-D6FC-4574-9771-6904EE9C30A4}&lt;/DBUID&gt;&lt;/Extra&gt;&lt;/Item&gt;&lt;/References&gt;&lt;/Group&gt;&lt;/Citation&gt;_x000a_"/>
    <w:docVar w:name="NE.Ref{04AF1D67-5AB4-4E2A-8350-F50F134E9518}" w:val=" ADDIN NE.Ref.{04AF1D67-5AB4-4E2A-8350-F50F134E9518}&lt;Citation SecTmpl=&quot;1&quot;&gt;&lt;Group&gt;&lt;References&gt;&lt;Item&gt;&lt;ID&gt;84&lt;/ID&gt;&lt;UID&gt;{D41E5799-874B-4E3F-972B-0B62BF789694}&lt;/UID&gt;&lt;Title&gt;Do practitioner assessments agree with academic proxies for audit quality? Evidence from PCAOB and internal inspections&lt;/Title&gt;&lt;Template&gt;Journal Article&lt;/Template&gt;&lt;Star&gt;0&lt;/Star&gt;&lt;Tag&gt;0&lt;/Tag&gt;&lt;Author&gt;Aobdia, Daniel&lt;/Author&gt;&lt;Year&gt;2019&lt;/Year&gt;&lt;Details&gt;&lt;_accessed&gt;63300802&lt;/_accessed&gt;&lt;_created&gt;63300802&lt;/_created&gt;&lt;_db_updated&gt;CrossRef&lt;/_db_updated&gt;&lt;_doi&gt;10.1016/j.jacceco.2018.09.001&lt;/_doi&gt;&lt;_impact_factor&gt;   3.753&lt;/_impact_factor&gt;&lt;_isbn&gt;01654101&lt;/_isbn&gt;&lt;_issue&gt;1&lt;/_issue&gt;&lt;_journal&gt;Journal of Accounting and Economics&lt;/_journal&gt;&lt;_modified&gt;63300802&lt;/_modified&gt;&lt;_pages&gt;144-174&lt;/_pages&gt;&lt;_tertiary_title&gt;Journal of Accounting and Economics&lt;/_tertiary_title&gt;&lt;_url&gt;https://linkinghub.elsevier.com/retrieve/pii/S016541011830106X_x000d__x000a_https://api.elsevier.com/content/article/PII:S016541011830106X?httpAccept=text/xml&lt;/_url&gt;&lt;_volume&gt;67&lt;/_volume&gt;&lt;/Details&gt;&lt;Extra&gt;&lt;DBUID&gt;{D2579611-BF89-4C7B-83D9-BE1288535D97}&lt;/DBUID&gt;&lt;/Extra&gt;&lt;/Item&gt;&lt;/References&gt;&lt;/Group&gt;&lt;/Citation&gt;_x000a_"/>
    <w:docVar w:name="NE.Ref{04B1D969-6C27-4F2F-AC2B-8491F095DCCF}" w:val=" ADDIN NE.Ref.{04B1D969-6C27-4F2F-AC2B-8491F095DCCF}&lt;Citation SecTmpl=&quot;1&quot;&gt;&lt;Group&gt;&lt;References&gt;&lt;Item&gt;&lt;ID&gt;130&lt;/ID&gt;&lt;UID&gt;{DEF27180-6B07-4860-8053-CCC71B5EC5AA}&lt;/UID&gt;&lt;Title&gt;媒体关注与税收激进——基于公司治理视角的考察&lt;/Title&gt;&lt;Template&gt;Journal Article&lt;/Template&gt;&lt;Star&gt;0&lt;/Star&gt;&lt;Tag&gt;0&lt;/Tag&gt;&lt;Author&gt;田高良; 司毅; 韩洁; 卞一洋&lt;/Author&gt;&lt;Year&gt;2016&lt;/Year&gt;&lt;Details&gt;&lt;_accessed&gt;61836033&lt;/_accessed&gt;&lt;_author_adr&gt;西安交通大学管理学院,西安,710049; 西安交通大学管理学院,西安710049;香港城市大学商学院,香港999077; 西北大学经济管理学院,西安,710127; 中国科学技术大学管理学院,合肥,230026&lt;/_author_adr&gt;&lt;_author_aff&gt;西安交通大学管理学院,西安,710049; 西安交通大学管理学院,西安710049;香港城市大学商学院,香港999077; 西北大学经济管理学院,西安,710127; 中国科学技术大学管理学院,合肥,230026&lt;/_author_aff&gt;&lt;_collection_scope&gt;CSSCI;中国科技核心期刊;中文核心期刊;&lt;/_collection_scope&gt;&lt;_created&gt;61836032&lt;/_created&gt;&lt;_db_provider&gt;北京万方数据股份有限公司&lt;/_db_provider&gt;&lt;_db_updated&gt;Wanfangdata&lt;/_db_updated&gt;&lt;_doi&gt;10.3969/j.issn.1672-0334.2016.02.009&lt;/_doi&gt;&lt;_isbn&gt;1672-0334&lt;/_isbn&gt;&lt;_issue&gt;2&lt;/_issue&gt;&lt;_journal&gt;管理科学&lt;/_journal&gt;&lt;_keywords&gt;媒体关注; 税收激进; 公司治理; 实际控制人性质; 公司价值; 机构投资者持股; media coverage; tax aggressiveness; corporate governance; nature of ultimate ownership; firm value; institutional ownership&lt;/_keywords&gt;&lt;_language&gt;chi&lt;/_language&gt;&lt;_modified&gt;61837535&lt;/_modified&gt;&lt;_pages&gt;104-121&lt;/_pages&gt;&lt;_tertiary_title&gt;Journal of Management Science&lt;/_tertiary_title&gt;&lt;_translated_author&gt;Gaoliang, TIAN; Yi, S I; Jie, HAN; Yiyang, BIAN&lt;/_translated_author&gt;&lt;_translated_title&gt;Media Coverage and Tax Aggressiveness: A Study from the Perspective of Corporate Governance&lt;/_translated_title&gt;&lt;_url&gt;http://d.g.wanfangdata.com.cn/Periodical_jcjj201602009.aspx&lt;/_url&gt;&lt;_volume&gt;29&lt;/_volume&gt;&lt;/Details&gt;&lt;Extra&gt;&lt;DBUID&gt;{83AC290F-D6FC-4574-9771-6904EE9C30A4}&lt;/DBUID&gt;&lt;/Extra&gt;&lt;/Item&gt;&lt;/References&gt;&lt;/Group&gt;&lt;/Citation&gt;_x000a_"/>
    <w:docVar w:name="NE.Ref{05373E6A-5DEF-4F88-A84F-612A21444FC5}" w:val=" ADDIN NE.Ref.{05373E6A-5DEF-4F88-A84F-612A21444FC5}&lt;Citation SecTmpl=&quot;1&quot;&gt;&lt;Group&gt;&lt;References&gt;&lt;Item&gt;&lt;ID&gt;6&lt;/ID&gt;&lt;UID&gt;{16B70844-6890-4B81-A99B-3E39021F2E1E}&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2877375&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9523EC0D-7A86-4E81-88F0-5C54C3F9138E}&lt;/DBUID&gt;&lt;/Extra&gt;&lt;/Item&gt;&lt;/References&gt;&lt;/Group&gt;&lt;/Citation&gt;_x000a_"/>
    <w:docVar w:name="NE.Ref{05393077-9526-433C-9FC1-2F36B8B1A133}" w:val=" ADDIN NE.Ref.{05393077-9526-433C-9FC1-2F36B8B1A133}&lt;Citation SecTmpl=&quot;1&quot;&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05AE0B17-F24F-4D53-AA51-77EF7A1CC5CE}" w:val=" ADDIN NE.Ref.{05AE0B17-F24F-4D53-AA51-77EF7A1CC5CE}&lt;Citation SecTmpl=&quot;1&quot;&gt;&lt;Group&gt;&lt;References&gt;&lt;Item&gt;&lt;ID&gt;99&lt;/ID&gt;&lt;UID&gt;{C5386685-19BA-462E-9B7B-E7A3097DF891}&lt;/UID&gt;&lt;Title&gt;政治身份的避税效应&lt;/Title&gt;&lt;Template&gt;Journal Article&lt;/Template&gt;&lt;Star&gt;0&lt;/Star&gt;&lt;Tag&gt;0&lt;/Tag&gt;&lt;Author&gt;李维安; 徐业坤&lt;/Author&gt;&lt;Year&gt;2013&lt;/Year&gt;&lt;Details&gt;&lt;_accessed&gt;63308832&lt;/_accessed&gt;&lt;_author_aff&gt;南开大学中国公司治理研究院;东北财经大学工商管理学院;&lt;/_author_aff&gt;&lt;_collection_scope&gt;CSSCI;&lt;/_collection_scope&gt;&lt;_created&gt;61754015&lt;/_created&gt;&lt;_date&gt;59552640&lt;/_date&gt;&lt;_db_provider&gt;CNKI: 期刊&lt;/_db_provider&gt;&lt;_db_updated&gt;CNKI - Reference&lt;/_db_updated&gt;&lt;_issue&gt;03&lt;/_issue&gt;&lt;_journal&gt;金融研究&lt;/_journal&gt;&lt;_keywords&gt;政治身份;税收规避;政府压力;税收征管&lt;/_keywords&gt;&lt;_language&gt;Chinese&lt;/_language&gt;&lt;_modified&gt;61790937&lt;/_modified&gt;&lt;_pages&gt;114-129&lt;/_pages&gt;&lt;_url&gt;http://www.cnki.net/KCMS/detail/detail.aspx?FileName=JRYJ201303011&amp;amp;DbName=CJFQ2013&lt;/_url&gt;&lt;_translated_author&gt;Li, Wei&amp;apos;an;Xu, Yekun&lt;/_translated_author&gt;&lt;/Details&gt;&lt;Extra&gt;&lt;DBUID&gt;{83AC290F-D6FC-4574-9771-6904EE9C30A4}&lt;/DBUID&gt;&lt;/Extra&gt;&lt;/Item&gt;&lt;/References&gt;&lt;/Group&gt;&lt;/Citation&gt;_x000a_"/>
    <w:docVar w:name="NE.Ref{06CB0915-B056-4C83-882A-16AB42B61FBC}" w:val=" ADDIN NE.Ref.{06CB0915-B056-4C83-882A-16AB42B61FBC}&lt;Citation SecTmpl=&quot;1&quot;&gt;&lt;Group&gt;&lt;References&gt;&lt;Item&gt;&lt;ID&gt;118&lt;/ID&gt;&lt;UID&gt;{C386EF69-3D64-49A9-B092-B146D07635F6}&lt;/UID&gt;&lt;Title&gt;关联交易与公司避税——来自中国上市公司的经验数据&lt;/Title&gt;&lt;Template&gt;Journal Article&lt;/Template&gt;&lt;Star&gt;0&lt;/Star&gt;&lt;Tag&gt;0&lt;/Tag&gt;&lt;Author&gt;陈作华&lt;/Author&gt;&lt;Year&gt;2017&lt;/Year&gt;&lt;Details&gt;&lt;_accessed&gt;63240999&lt;/_accessed&gt;&lt;_author_aff&gt;山东财经大学会计学院;&lt;/_author_aff&gt;&lt;_collection_scope&gt;CSSCI-C;PKU&lt;/_collection_scope&gt;&lt;_created&gt;63240989&lt;/_created&gt;&lt;_date&gt;61722720&lt;/_date&gt;&lt;_db_provider&gt;CNKI: 期刊&lt;/_db_provider&gt;&lt;_db_updated&gt;CNKI - Reference&lt;/_db_updated&gt;&lt;_issue&gt;05&lt;/_issue&gt;&lt;_journal&gt;证券市场导报&lt;/_journal&gt;&lt;_keywords&gt;关联交易;异常关联交易;公司避税;掏空&lt;/_keywords&gt;&lt;_language&gt;Chinese&lt;/_language&gt;&lt;_modified&gt;63240999&lt;/_modified&gt;&lt;_pages&gt;21-31&lt;/_pages&gt;&lt;_url&gt;http://kns.cnki.net/KCMS/detail/detail.aspx?FileName=ZQDB201705005&amp;amp;DbName=CJFQ2017&lt;/_url&gt;&lt;_translated_author&gt;Chen, Zuohua&lt;/_translated_author&gt;&lt;/Details&gt;&lt;Extra&gt;&lt;DBUID&gt;{E9F07991-3B72-4492-A7D8-86E559D9F8FE}&lt;/DBUID&gt;&lt;/Extra&gt;&lt;/Item&gt;&lt;/References&gt;&lt;/Group&gt;&lt;/Citation&gt;_x000a_"/>
    <w:docVar w:name="NE.Ref{0741FEF3-EBF8-4C36-980E-FB7DD4F84A8C}" w:val=" ADDIN NE.Ref.{0741FEF3-EBF8-4C36-980E-FB7DD4F84A8C}&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075C97AD-8607-4AC5-8A6D-F799CDF94B51}" w:val=" ADDIN NE.Ref.{075C97AD-8607-4AC5-8A6D-F799CDF94B51}&lt;Citation SecTmpl=&quot;1&quot;&gt;&lt;Group&gt;&lt;References&gt;&lt;Item&gt;&lt;ID&gt;659&lt;/ID&gt;&lt;UID&gt;{FAE5E5A9-C8AF-4C88-8393-72326A0A743D}&lt;/UID&gt;&lt;Title&gt;Long-run corporate tax avoidance&lt;/Title&gt;&lt;Template&gt;Journal Article&lt;/Template&gt;&lt;Star&gt;0&lt;/Star&gt;&lt;Tag&gt;0&lt;/Tag&gt;&lt;Author&gt;Dyreng, Scott D; Hanlon, Michelle; Maydew, Edward L&lt;/Author&gt;&lt;Year&gt;2008&lt;/Year&gt;&lt;Details&gt;&lt;_accessed&gt;63286350&lt;/_accessed&gt;&lt;_alternate_title&gt;the accounting review&lt;/_alternate_title&gt;&lt;_created&gt;63212592&lt;/_created&gt;&lt;_date&gt;2008-01-01&lt;/_date&gt;&lt;_date_display&gt;2008&lt;/_date_display&gt;&lt;_impact_factor&gt;   4.562&lt;/_impact_factor&gt;&lt;_isbn&gt;0001-4826&lt;/_isbn&gt;&lt;_issue&gt;1&lt;/_issue&gt;&lt;_journal&gt;the accounting review&lt;/_journal&gt;&lt;_modified&gt;63286350&lt;/_modified&gt;&lt;_pages&gt;61-82&lt;/_pages&gt;&lt;_volume&gt;83&lt;/_volume&gt;&lt;/Details&gt;&lt;Extra&gt;&lt;DBUID&gt;{83AC290F-D6FC-4574-9771-6904EE9C30A4}&lt;/DBUID&gt;&lt;/Extra&gt;&lt;/Item&gt;&lt;/References&gt;&lt;/Group&gt;&lt;/Citation&gt;_x000a_"/>
    <w:docVar w:name="NE.Ref{07A6C594-5B69-491A-A8FC-14E76F184D8F}" w:val=" ADDIN NE.Ref.{07A6C594-5B69-491A-A8FC-14E76F184D8F}&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08DE4527-B113-426E-A0F9-26869C0C1BE1}" w:val=" ADDIN NE.Ref.{08DE4527-B113-426E-A0F9-26869C0C1BE1}&lt;Citation SecTmpl=&quot;1&quot;&gt;&lt;Group&gt;&lt;References&gt;&lt;Item&gt;&lt;ID&gt;182&lt;/ID&gt;&lt;UID&gt;{AE720F2D-C5F6-4D88-B208-D3E27176D00D}&lt;/UID&gt;&lt;Title&gt;Audit quality: Insights from the academic literature&lt;/Title&gt;&lt;Template&gt;Journal Article&lt;/Template&gt;&lt;Star&gt;0&lt;/Star&gt;&lt;Tag&gt;0&lt;/Tag&gt;&lt;Author&gt;Knechel, W Robert; Krishnan, Gopal V; Pevzner, Mikhail; Bhaskar, Lori Shefchik; Velury, Uma&lt;/Author&gt;&lt;Year&gt;2013&lt;/Year&gt;&lt;Details&gt;&lt;_alternate_title&gt;Auditing: A journal of practice &amp;amp; theory&lt;/_alternate_title&gt;&lt;_created&gt;63297266&lt;/_created&gt;&lt;_date&gt;2013-01-01&lt;/_date&gt;&lt;_date_display&gt;2013&lt;/_date_display&gt;&lt;_issue&gt;1&lt;/_issue&gt;&lt;_journal&gt;Auditing: A journal of practice &amp;amp; theory&lt;/_journal&gt;&lt;_modified&gt;63297266&lt;/_modified&gt;&lt;_volume&gt;32&lt;/_volume&gt;&lt;/Details&gt;&lt;Extra&gt;&lt;DBUID&gt;{E9F07991-3B72-4492-A7D8-86E559D9F8FE}&lt;/DBUID&gt;&lt;/Extra&gt;&lt;/Item&gt;&lt;/References&gt;&lt;/Group&gt;&lt;/Citation&gt;_x000a_"/>
    <w:docVar w:name="NE.Ref{091AF2AF-3A30-4D71-BF35-03928D6B6A45}" w:val=" ADDIN NE.Ref.{091AF2AF-3A30-4D71-BF35-03928D6B6A45}&lt;Citation&gt;&lt;Group&gt;&lt;References&gt;&lt;Item&gt;&lt;ID&gt;88&lt;/ID&gt;&lt;UID&gt;{0065B0C3-15DF-4164-A906-B0BC2E7ED000}&lt;/UID&gt;&lt;Title&gt;Do analysts matter for governance? Evidence from natural experiments&lt;/Title&gt;&lt;Template&gt;Journal Article&lt;/Template&gt;&lt;Star&gt;0&lt;/Star&gt;&lt;Tag&gt;0&lt;/Tag&gt;&lt;Author&gt;Chen, Tao; Harford, Jarrad; Lin, Chen&lt;/Author&gt;&lt;Year&gt;2015&lt;/Year&gt;&lt;Details&gt;&lt;_alternate_title&gt;Journal of financial Economics&lt;/_alternate_title&gt;&lt;_collection_scope&gt;SSCI&lt;/_collection_scope&gt;&lt;_created&gt;63228701&lt;/_created&gt;&lt;_date&gt;2015-01-01&lt;/_date&gt;&lt;_date_display&gt;2015&lt;/_date_display&gt;&lt;_impact_factor&gt;   4.693&lt;/_impact_factor&gt;&lt;_isbn&gt;0304-405X&lt;/_isbn&gt;&lt;_issue&gt;2&lt;/_issue&gt;&lt;_journal&gt;Journal of financial Economics&lt;/_journal&gt;&lt;_modified&gt;63228701&lt;/_modified&gt;&lt;_ori_publication&gt;Elsevier&lt;/_ori_publication&gt;&lt;_pages&gt;383-410&lt;/_pages&gt;&lt;_volume&gt;115&lt;/_volume&gt;&lt;/Details&gt;&lt;Extra&gt;&lt;DBUID&gt;{E9F07991-3B72-4492-A7D8-86E559D9F8FE}&lt;/DBUID&gt;&lt;/Extra&gt;&lt;/Item&gt;&lt;/References&gt;&lt;/Group&gt;&lt;/Citation&gt;_x000a_"/>
    <w:docVar w:name="NE.Ref{09508110-23D3-49CE-9A27-BB3B70B6AF2B}" w:val=" ADDIN NE.Ref.{09508110-23D3-49CE-9A27-BB3B70B6AF2B}&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date_display&gt;2016&lt;/_date_display&gt;&lt;_date&gt;2016-01-01&lt;/_date&gt;&lt;_isbn&gt;1558-7991&lt;/_isbn&gt;&lt;_issue&gt;4&lt;/_issue&gt;&lt;_journal&gt;Auditing: A Journal of Practice &amp;amp; Theory&lt;/_journal&gt;&lt;_ori_publication&gt;American Accounting Association&lt;/_ori_publication&gt;&lt;_pages&gt;105-135&lt;/_pages&gt;&lt;_volume&gt;35&lt;/_volume&gt;&lt;_created&gt;63228061&lt;/_created&gt;&lt;_modified&gt;63228061&lt;/_modified&gt;&lt;/Details&gt;&lt;Extra&gt;&lt;DBUID&gt;{E9F07991-3B72-4492-A7D8-86E559D9F8FE}&lt;/DBUID&gt;&lt;/Extra&gt;&lt;/Item&gt;&lt;/References&gt;&lt;/Group&gt;&lt;/Citation&gt;_x000a_"/>
    <w:docVar w:name="NE.Ref{0995C8CD-351A-4CE3-9569-37E2A9FFA271}" w:val=" ADDIN NE.Ref.{0995C8CD-351A-4CE3-9569-37E2A9FFA271}&lt;Citation SecTmpl=&quot;1&quot;&gt;&lt;Group&gt;&lt;References&gt;&lt;Item&gt;&lt;ID&gt;146&lt;/ID&gt;&lt;UID&gt;{E9C95A6C-F8BC-4CE6-98BA-E50CD311518E}&lt;/UID&gt;&lt;Title&gt;税收监管、经营性关联交易与公司价值&lt;/Title&gt;&lt;Template&gt;Journal Article&lt;/Template&gt;&lt;Star&gt;0&lt;/Star&gt;&lt;Tag&gt;0&lt;/Tag&gt;&lt;Author&gt;朱凯; 孙红&lt;/Author&gt;&lt;Year&gt;2014&lt;/Year&gt;&lt;Details&gt;&lt;_accessed&gt;63257583&lt;/_accessed&gt;&lt;_author_aff&gt;上海财经大学会计与财务研究院;上海财经大学会计学院;&lt;/_author_aff&gt;&lt;_collection_scope&gt;CSSCI-C;PKU&lt;/_collection_scope&gt;&lt;_created&gt;63257583&lt;/_created&gt;&lt;_date&gt;60222240&lt;/_date&gt;&lt;_db_provider&gt;CNKI: 期刊&lt;/_db_provider&gt;&lt;_db_updated&gt;CNKI - Reference&lt;/_db_updated&gt;&lt;_issue&gt;07&lt;/_issue&gt;&lt;_journal&gt;财经研究&lt;/_journal&gt;&lt;_keywords&gt;税收监管;经营性关联交易;公司价值;特别纳税调整实施办法&lt;/_keywords&gt;&lt;_modified&gt;63257583&lt;/_modified&gt;&lt;_pages&gt;77-85&lt;/_pages&gt;&lt;_url&gt;http://kns.cnki.net/KCMS/detail/detail.aspx?FileName=CJYJ201407007&amp;amp;DbName=CJFQ2014&lt;/_url&gt;&lt;_volume&gt;40&lt;/_volume&gt;&lt;_translated_author&gt;Zhu, Kai;Sun, Hong&lt;/_translated_author&gt;&lt;/Details&gt;&lt;Extra&gt;&lt;DBUID&gt;{E9F07991-3B72-4492-A7D8-86E559D9F8FE}&lt;/DBUID&gt;&lt;/Extra&gt;&lt;/Item&gt;&lt;/References&gt;&lt;/Group&gt;&lt;/Citation&gt;_x000a_"/>
    <w:docVar w:name="NE.Ref{09FA8277-2173-49A1-87DC-246E4E7C854F}" w:val=" ADDIN NE.Ref.{09FA8277-2173-49A1-87DC-246E4E7C854F}&lt;Citation&gt;&lt;Group&gt;&lt;References&gt;&lt;Item&gt;&lt;ID&gt;60&lt;/ID&gt;&lt;UID&gt;{D91CA974-1EAE-41FE-9B8B-3D906E81E729}&lt;/UID&gt;&lt;Title&gt;Engagement planning, bid pricing, and client response in the market for initial attest engagements&lt;/Title&gt;&lt;Template&gt;Journal Article&lt;/Template&gt;&lt;Star&gt;0&lt;/Star&gt;&lt;Tag&gt;0&lt;/Tag&gt;&lt;Author&gt;Johnstone, Karla M; Bedard, Jean C&lt;/Author&gt;&lt;Year&gt;2001&lt;/Year&gt;&lt;Details&gt;&lt;_alternate_title&gt;The Accounting Review&lt;/_alternate_title&gt;&lt;_created&gt;63225824&lt;/_created&gt;&lt;_date&gt;2001-01-01&lt;/_date&gt;&lt;_date_display&gt;2001&lt;/_date_display&gt;&lt;_impact_factor&gt;   4.562&lt;/_impact_factor&gt;&lt;_isbn&gt;0001-4826&lt;/_isbn&gt;&lt;_issue&gt;2&lt;/_issue&gt;&lt;_journal&gt;The Accounting Review&lt;/_journal&gt;&lt;_modified&gt;63225824&lt;/_modified&gt;&lt;_pages&gt;199-220&lt;/_pages&gt;&lt;_volume&gt;76&lt;/_volume&gt;&lt;/Details&gt;&lt;Extra&gt;&lt;DBUID&gt;{E9F07991-3B72-4492-A7D8-86E559D9F8FE}&lt;/DBUID&gt;&lt;/Extra&gt;&lt;/Item&gt;&lt;/References&gt;&lt;/Group&gt;&lt;Group&gt;&lt;References&gt;&lt;Item&gt;&lt;ID&gt;61&lt;/ID&gt;&lt;UID&gt;{418C76FD-E054-46A5-87B3-34BBAD336853}&lt;/UID&gt;&lt;Title&gt;Risk management in client acceptance decisions&lt;/Title&gt;&lt;Template&gt;Journal Article&lt;/Template&gt;&lt;Star&gt;0&lt;/Star&gt;&lt;Tag&gt;0&lt;/Tag&gt;&lt;Author&gt;Johnstone, Karla M; Bedard, Jean C&lt;/Author&gt;&lt;Year&gt;2003&lt;/Year&gt;&lt;Details&gt;&lt;_alternate_title&gt;The Accounting Review&lt;/_alternate_title&gt;&lt;_created&gt;63225825&lt;/_created&gt;&lt;_date&gt;2003-01-01&lt;/_date&gt;&lt;_date_display&gt;2003&lt;/_date_display&gt;&lt;_impact_factor&gt;   4.562&lt;/_impact_factor&gt;&lt;_isbn&gt;0001-4826&lt;/_isbn&gt;&lt;_issue&gt;4&lt;/_issue&gt;&lt;_journal&gt;The Accounting Review&lt;/_journal&gt;&lt;_modified&gt;63225825&lt;/_modified&gt;&lt;_pages&gt;1003-1025&lt;/_pages&gt;&lt;_volume&gt;78&lt;/_volume&gt;&lt;/Details&gt;&lt;Extra&gt;&lt;DBUID&gt;{E9F07991-3B72-4492-A7D8-86E559D9F8FE}&lt;/DBUID&gt;&lt;/Extra&gt;&lt;/Item&gt;&lt;/References&gt;&lt;/Group&gt;&lt;/Citation&gt;_x000a_"/>
    <w:docVar w:name="NE.Ref{0AE5BDC4-4CFF-420E-B6AD-93AFE53A3DF1}" w:val=" ADDIN NE.Ref.{0AE5BDC4-4CFF-420E-B6AD-93AFE53A3DF1}&lt;Citation SecTmpl=&quot;1&quot;&gt;&lt;Group&gt;&lt;References&gt;&lt;Item&gt;&lt;ID&gt;52&lt;/ID&gt;&lt;UID&gt;{11B2A6F5-9FD6-4608-A611-4C932B844C4F}&lt;/UID&gt;&lt;Title&gt;Auditors&amp;apos; Constraining Effect on Tax Noncompliance at Different Book-Tax Conformity Levels in a Transition Economy&lt;/Title&gt;&lt;Template&gt;Journal Article&lt;/Template&gt;&lt;Star&gt;0&lt;/Star&gt;&lt;Tag&gt;0&lt;/Tag&gt;&lt;Author&gt;Chan, K Hung; Luo, Rebecca; Mo, Phyllis Lai Lan&lt;/Author&gt;&lt;Year&gt;2016&lt;/Year&gt;&lt;Details&gt;&lt;_alternate_title&gt;Journal of International Accounting Research&lt;/_alternate_title&gt;&lt;_created&gt;63224465&lt;/_created&gt;&lt;_date&gt;2016-01-01&lt;/_date&gt;&lt;_date_display&gt;2016&lt;/_date_display&gt;&lt;_isbn&gt;1558-8025&lt;/_isbn&gt;&lt;_issue&gt;3&lt;/_issue&gt;&lt;_journal&gt;Journal of International Accounting Research&lt;/_journal&gt;&lt;_modified&gt;63224465&lt;/_modified&gt;&lt;_ori_publication&gt;American Accounting Association&lt;/_ori_publication&gt;&lt;_pages&gt;1-30&lt;/_pages&gt;&lt;_volume&gt;15&lt;/_volume&gt;&lt;/Details&gt;&lt;Extra&gt;&lt;DBUID&gt;{E9F07991-3B72-4492-A7D8-86E559D9F8FE}&lt;/DBUID&gt;&lt;/Extra&gt;&lt;/Item&gt;&lt;/References&gt;&lt;/Group&gt;&lt;/Citation&gt;_x000a_"/>
    <w:docVar w:name="NE.Ref{0BB84868-DC6C-4D67-9414-7B851CA82EC9}" w:val=" ADDIN NE.Ref.{0BB84868-DC6C-4D67-9414-7B851CA82EC9}&lt;Citation SecTmpl=&quot;1&quot;&gt;&lt;Group&gt;&lt;References&gt;&lt;Item&gt;&lt;ID&gt;72&lt;/ID&gt;&lt;UID&gt;{71F1F672-F760-4472-87E9-615E9F0EA224}&lt;/UID&gt;&lt;Title&gt;Auditors&amp;apos; Constraining Effect on Tax Noncompliance at Different Book-Tax Conformity Levels in a Transition Economy&lt;/Title&gt;&lt;Template&gt;Journal Article&lt;/Template&gt;&lt;Star&gt;0&lt;/Star&gt;&lt;Tag&gt;0&lt;/Tag&gt;&lt;Author&gt;Chan, K Hung; Luo, Rebecca; Mo, Phyllis Lai Lan&lt;/Author&gt;&lt;Year&gt;2016&lt;/Year&gt;&lt;Details&gt;&lt;_alternate_title&gt;Journal of International Accounting Research&lt;/_alternate_title&gt;&lt;_created&gt;63228064&lt;/_created&gt;&lt;_date&gt;2016-01-01&lt;/_date&gt;&lt;_date_display&gt;2016&lt;/_date_display&gt;&lt;_isbn&gt;1558-8025&lt;/_isbn&gt;&lt;_issue&gt;3&lt;/_issue&gt;&lt;_journal&gt;Journal of International Accounting Research&lt;/_journal&gt;&lt;_modified&gt;63228064&lt;/_modified&gt;&lt;_ori_publication&gt;American Accounting Association&lt;/_ori_publication&gt;&lt;_pages&gt;1-30&lt;/_pages&gt;&lt;_volume&gt;15&lt;/_volume&gt;&lt;/Details&gt;&lt;Extra&gt;&lt;DBUID&gt;{E9F07991-3B72-4492-A7D8-86E559D9F8FE}&lt;/DBUID&gt;&lt;/Extra&gt;&lt;/Item&gt;&lt;/References&gt;&lt;/Group&gt;&lt;/Citation&gt;_x000a_"/>
    <w:docVar w:name="NE.Ref{0BC70D34-667A-4AE4-9B71-61A016CFBA3A}" w:val=" ADDIN NE.Ref.{0BC70D34-667A-4AE4-9B71-61A016CFBA3A}&lt;Citation SecTmpl=&quot;1&quot;&gt;&lt;Group&gt;&lt;References&gt;&lt;Item&gt;&lt;ID&gt;20&lt;/ID&gt;&lt;UID&gt;{E80E2658-5449-4EB2-9217-5BDDA4AABAE8}&lt;/UID&gt;&lt;Title&gt;Do companies successfully engage in opinion-shopping? Evidence from the UK&lt;/Title&gt;&lt;Template&gt;Journal Article&lt;/Template&gt;&lt;Star&gt;0&lt;/Star&gt;&lt;Tag&gt;0&lt;/Tag&gt;&lt;Author&gt;Lennox, Clive&lt;/Author&gt;&lt;Year&gt;2000&lt;/Year&gt;&lt;Details&gt;&lt;_alternate_title&gt;Journal of accounting and economics&lt;/_alternate_title&gt;&lt;_created&gt;63219515&lt;/_created&gt;&lt;_date&gt;2000-01-01&lt;/_date&gt;&lt;_date_display&gt;2000&lt;/_date_display&gt;&lt;_impact_factor&gt;   3.753&lt;/_impact_factor&gt;&lt;_isbn&gt;0165-4101&lt;/_isbn&gt;&lt;_issue&gt;3&lt;/_issue&gt;&lt;_journal&gt;Journal of accounting and economics&lt;/_journal&gt;&lt;_modified&gt;63219515&lt;/_modified&gt;&lt;_ori_publication&gt;Elsevier&lt;/_ori_publication&gt;&lt;_pages&gt;321-337&lt;/_pages&gt;&lt;_volume&gt;29&lt;/_volume&gt;&lt;/Details&gt;&lt;Extra&gt;&lt;DBUID&gt;{E9F07991-3B72-4492-A7D8-86E559D9F8FE}&lt;/DBUID&gt;&lt;/Extra&gt;&lt;/Item&gt;&lt;/References&gt;&lt;/Group&gt;&lt;/Citation&gt;_x000a_"/>
    <w:docVar w:name="NE.Ref{0BD77753-F2EA-4DDA-850B-A821A2C140B8}" w:val=" ADDIN NE.Ref.{0BD77753-F2EA-4DDA-850B-A821A2C140B8}&lt;Citation&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Citation&gt;_x000a_"/>
    <w:docVar w:name="NE.Ref{0CA14050-4B0B-46DB-B87D-A466BFB8BD58}" w:val=" ADDIN NE.Ref.{0CA14050-4B0B-46DB-B87D-A466BFB8BD58}&lt;Citation SecTmpl=&quot;1&quot;&gt;&lt;Group&gt;&lt;References&gt;&lt;Item&gt;&lt;ID&gt;155&lt;/ID&gt;&lt;UID&gt;{C2FD933C-97FA-4B5C-9F69-31A7CCBECADF}&lt;/UID&gt;&lt;Title&gt;Crime and punishment: An economic approach&lt;/Title&gt;&lt;Template&gt;Book Section&lt;/Template&gt;&lt;Star&gt;0&lt;/Star&gt;&lt;Tag&gt;0&lt;/Tag&gt;&lt;Author&gt;Becker, Gary S&lt;/Author&gt;&lt;Year&gt;1968&lt;/Year&gt;&lt;Details&gt;&lt;_created&gt;63261290&lt;/_created&gt;&lt;_modified&gt;63261290&lt;/_modified&gt;&lt;_ori_publication&gt;Springer&lt;/_ori_publication&gt;&lt;_pages&gt;13-68&lt;/_pages&gt;&lt;_publisher&gt;Springer&lt;/_publisher&gt;&lt;_short_title&gt;The economic dimensions of crime&lt;/_short_title&gt;&lt;/Details&gt;&lt;Extra&gt;&lt;DBUID&gt;{E9F07991-3B72-4492-A7D8-86E559D9F8FE}&lt;/DBUID&gt;&lt;/Extra&gt;&lt;/Item&gt;&lt;/References&gt;&lt;/Group&gt;&lt;/Citation&gt;_x000a_"/>
    <w:docVar w:name="NE.Ref{0CB23F3F-F5A4-4A5E-8DF4-ADB75D2BA476}" w:val=" ADDIN NE.Ref.{0CB23F3F-F5A4-4A5E-8DF4-ADB75D2BA476}&lt;Citation&gt;&lt;Group&gt;&lt;References&gt;&lt;Item&gt;&lt;ID&gt;94&lt;/ID&gt;&lt;UID&gt;{4AEEDC4F-5EA6-442F-9775-446F08203BAB}&lt;/UID&gt;&lt;Title&gt;独立董事能否抑制大股东的“掏空”?&lt;/Title&gt;&lt;Template&gt;Journal Article&lt;/Template&gt;&lt;Star&gt;0&lt;/Star&gt;&lt;Tag&gt;0&lt;/Tag&gt;&lt;Author&gt;叶康涛; 陆正飞; 张志华&lt;/Author&gt;&lt;Year&gt;2007&lt;/Year&gt;&lt;Details&gt;&lt;_accessed&gt;63240990&lt;/_accessed&gt;&lt;_author_aff&gt;University of North Carolina;北京大学光华管理学院;北京大学光华管理学院 USA;100871&lt;/_author_aff&gt;&lt;_collection_scope&gt;CSSCI-C;PKU&lt;/_collection_scope&gt;&lt;_created&gt;63240989&lt;/_created&gt;&lt;_date&gt;56433600&lt;/_date&gt;&lt;_db_provider&gt;CNKI: 期刊&lt;/_db_provider&gt;&lt;_db_updated&gt;CNKI - Reference&lt;/_db_updated&gt;&lt;_issue&gt;04&lt;/_issue&gt;&lt;_journal&gt;经济研究&lt;/_journal&gt;&lt;_keywords&gt;掏空;独立董事;抑制&lt;/_keywords&gt;&lt;_language&gt;Chinese&lt;/_language&gt;&lt;_modified&gt;63240990&lt;/_modified&gt;&lt;_pages&gt;101-111&lt;/_pages&gt;&lt;_url&gt;http://kns.cnki.net/KCMS/detail/detail.aspx?FileName=JJYJ200704008&amp;amp;DbName=CJFQ2007&lt;/_url&gt;&lt;_translated_author&gt;Ye, Kangtao;Lu, Zhengfei;Zhang, Zhihua&lt;/_translated_author&gt;&lt;/Details&gt;&lt;Extra&gt;&lt;DBUID&gt;{E9F07991-3B72-4492-A7D8-86E559D9F8FE}&lt;/DBUID&gt;&lt;/Extra&gt;&lt;/Item&gt;&lt;/References&gt;&lt;/Group&gt;&lt;/Citation&gt;_x000a_"/>
    <w:docVar w:name="NE.Ref{0D6BA92E-8FD5-4F8D-A807-11E98377AEBB}" w:val=" ADDIN NE.Ref.{0D6BA92E-8FD5-4F8D-A807-11E98377AEBB}&lt;Citation SecTmpl=&quot;1&quot;&gt;&lt;Group&gt;&lt;References&gt;&lt;Item&gt;&lt;ID&gt;94&lt;/ID&gt;&lt;UID&gt;{4AEEDC4F-5EA6-442F-9775-446F08203BAB}&lt;/UID&gt;&lt;Title&gt;独立董事能否抑制大股东的“掏空”?&lt;/Title&gt;&lt;Template&gt;Journal Article&lt;/Template&gt;&lt;Star&gt;0&lt;/Star&gt;&lt;Tag&gt;0&lt;/Tag&gt;&lt;Author&gt;叶康涛; 陆正飞; 张志华&lt;/Author&gt;&lt;Year&gt;2007&lt;/Year&gt;&lt;Details&gt;&lt;_accessed&gt;63240990&lt;/_accessed&gt;&lt;_author_aff&gt;University of North Carolina;北京大学光华管理学院;北京大学光华管理学院 USA;100871&lt;/_author_aff&gt;&lt;_collection_scope&gt;CSSCI-C;PKU&lt;/_collection_scope&gt;&lt;_created&gt;63240989&lt;/_created&gt;&lt;_date&gt;56433600&lt;/_date&gt;&lt;_db_provider&gt;CNKI: 期刊&lt;/_db_provider&gt;&lt;_db_updated&gt;CNKI - Reference&lt;/_db_updated&gt;&lt;_issue&gt;04&lt;/_issue&gt;&lt;_journal&gt;经济研究&lt;/_journal&gt;&lt;_keywords&gt;掏空;独立董事;抑制&lt;/_keywords&gt;&lt;_language&gt;Chinese&lt;/_language&gt;&lt;_modified&gt;63240990&lt;/_modified&gt;&lt;_pages&gt;101-111&lt;/_pages&gt;&lt;_url&gt;http://kns.cnki.net/KCMS/detail/detail.aspx?FileName=JJYJ200704008&amp;amp;DbName=CJFQ2007&lt;/_url&gt;&lt;_translated_author&gt;Ye, Kangtao;Lu, Zhengfei;Zhang, Zhihua&lt;/_translated_author&gt;&lt;/Details&gt;&lt;Extra&gt;&lt;DBUID&gt;{E9F07991-3B72-4492-A7D8-86E559D9F8FE}&lt;/DBUID&gt;&lt;/Extra&gt;&lt;/Item&gt;&lt;/References&gt;&lt;/Group&gt;&lt;/Citation&gt;_x000a_"/>
    <w:docVar w:name="NE.Ref{0E030801-77DE-4FC9-AF0B-B555A343AC4F}" w:val=" ADDIN NE.Ref.{0E030801-77DE-4FC9-AF0B-B555A343AC4F}&lt;Citation SecTmpl=&quot;1&quot;&gt;&lt;Group&gt;&lt;References&gt;&lt;Item&gt;&lt;ID&gt;184&lt;/ID&gt;&lt;UID&gt;{B1140B31-68A8-4DDF-8FF2-BB804F47A5F6}&lt;/UID&gt;&lt;Title&gt;What Do Industry-Specialist Auditors Know?&lt;/Title&gt;&lt;Template&gt;Journal Article&lt;/Template&gt;&lt;Star&gt;0&lt;/Star&gt;&lt;Tag&gt;0&lt;/Tag&gt;&lt;Author&gt;Solomon, Ira; Shields, Michael D; Whittington, O Ray&lt;/Author&gt;&lt;Year&gt;1999&lt;/Year&gt;&lt;Details&gt;&lt;_created&gt;63297729&lt;/_created&gt;&lt;_date&gt;1999-01-01&lt;/_date&gt;&lt;_date_display&gt;1999&lt;/_date_display&gt;&lt;_issue&gt;1&lt;/_issue&gt;&lt;_journal&gt;Social Science Electronic Publishing&lt;/_journal&gt;&lt;_modified&gt;63297729&lt;/_modified&gt;&lt;_pages&gt;191-208&lt;/_pages&gt;&lt;_volume&gt;37&lt;/_volume&gt;&lt;/Details&gt;&lt;Extra&gt;&lt;DBUID&gt;{E9F07991-3B72-4492-A7D8-86E559D9F8FE}&lt;/DBUID&gt;&lt;/Extra&gt;&lt;/Item&gt;&lt;/References&gt;&lt;/Group&gt;&lt;/Citation&gt;_x000a_"/>
    <w:docVar w:name="NE.Ref{0E1F21E5-7EBF-4CC7-9F3F-A3509AEB1C3D}" w:val=" ADDIN NE.Ref.{0E1F21E5-7EBF-4CC7-9F3F-A3509AEB1C3D}&lt;Citation SecTmpl=&quot;1&quot;&gt;&lt;Group&gt;&lt;References&gt;&lt;Item&gt;&lt;ID&gt;25&lt;/ID&gt;&lt;UID&gt;{078D863B-9B94-4ECB-9D90-1428D066E6C6}&lt;/UID&gt;&lt;Title&gt;公司内部人具有交易时机的选择能力吗?——来自中国上市公司内部人卖出股票的证据&lt;/Title&gt;&lt;Template&gt;Journal Article&lt;/Template&gt;&lt;Star&gt;0&lt;/Star&gt;&lt;Tag&gt;0&lt;/Tag&gt;&lt;Author&gt;曾庆生&lt;/Author&gt;&lt;Year&gt;2008&lt;/Year&gt;&lt;Details&gt;&lt;_accessed&gt;63268340&lt;/_accessed&gt;&lt;_author_aff&gt;上海交通大学安泰经济与管理学院;&lt;/_author_aff&gt;&lt;_collection_scope&gt;CSSCI-C&lt;/_collection_scope&gt;&lt;_created&gt;63267311&lt;/_created&gt;&lt;_date&gt;57178080&lt;/_date&gt;&lt;_db_provider&gt;CNKI: 期刊&lt;/_db_provider&gt;&lt;_db_updated&gt;CNKI - Reference&lt;/_db_updated&gt;&lt;_issue&gt;10&lt;/_issue&gt;&lt;_journal&gt;金融研究&lt;/_journal&gt;&lt;_keywords&gt;内部人交易;超常回报;短窗口;信息层级假说&lt;/_keywords&gt;&lt;_language&gt;Chinese&lt;/_language&gt;&lt;_modified&gt;63268340&lt;/_modified&gt;&lt;_pages&gt;117-135&lt;/_pages&gt;&lt;_url&gt;http://kns.cnki.net/KCMS/detail/detail.aspx?FileName=JRYJ200810012&amp;amp;DbName=CJFQ2008&lt;/_url&gt;&lt;_translated_author&gt;Ceng, Qingsheng&lt;/_translated_author&gt;&lt;/Details&gt;&lt;Extra&gt;&lt;DBUID&gt;{439358B4-FA18-4C63-A3A1-0E3BE4066E7A}&lt;/DBUID&gt;&lt;/Extra&gt;&lt;/Item&gt;&lt;/References&gt;&lt;/Group&gt;&lt;/Citation&gt;_x000a_"/>
    <w:docVar w:name="NE.Ref{0F7405BB-8C09-46F7-B784-BAFD00FBD462}" w:val=" ADDIN NE.Ref.{0F7405BB-8C09-46F7-B784-BAFD00FBD462}&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107F7389-FEEF-4201-910C-306643429DFF}" w:val=" ADDIN NE.Ref.{107F7389-FEEF-4201-910C-306643429DFF}&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10A6F095-2CFC-4393-B211-C12741DB0218}" w:val=" ADDIN NE.Ref.{10A6F095-2CFC-4393-B211-C12741DB0218}&lt;Citation&gt;&lt;Group&gt;&lt;References&gt;&lt;Item&gt;&lt;ID&gt;12&lt;/ID&gt;&lt;UID&gt;{4D33E358-3201-499A-88D8-201F2ED8F8CB}&lt;/UID&gt;&lt;Title&gt;制度环境、审计声誉机制与收费溢价&lt;/Title&gt;&lt;Template&gt;Journal Article&lt;/Template&gt;&lt;Star&gt;0&lt;/Star&gt;&lt;Tag&gt;0&lt;/Tag&gt;&lt;Author&gt;郑莉莉; 郑建明&lt;/Author&gt;&lt;Year&gt;2017&lt;/Year&gt;&lt;Details&gt;&lt;_language&gt;Chinese&lt;/_language&gt;&lt;_created&gt;63217166&lt;/_created&gt;&lt;_modified&gt;63217166&lt;/_modified&gt;&lt;_url&gt;http://kns.cnki.net/KCMS/detail/detail.aspx?FileName=SJYZ201705013&amp;amp;DbName=CJFQ2017&lt;/_url&gt;&lt;_journal&gt;审计研究&lt;/_journal&gt;&lt;_issue&gt;05&lt;/_issue&gt;&lt;_pages&gt;78-86&lt;/_pages&gt;&lt;_date&gt;61925760&lt;/_date&gt;&lt;_keywords&gt;制度环境;审计声誉机制;收费溢价&lt;/_keywords&gt;&lt;_author_aff&gt;中央财经大学保险学院;对外经济贸易大学国际商学院;&lt;/_author_aff&gt;&lt;_db_provider&gt;CNKI: 期刊&lt;/_db_provider&gt;&lt;_accessed&gt;63217166&lt;/_accessed&gt;&lt;_db_updated&gt;CNKI - Reference&lt;/_db_updated&gt;&lt;_collection_scope&gt;CSSCI-C;PKU&lt;/_collection_scope&gt;&lt;_translated_author&gt;Zheng, Lili;Zheng, Jianming&lt;/_translated_author&gt;&lt;/Details&gt;&lt;Extra&gt;&lt;DBUID&gt;{E9F07991-3B72-4492-A7D8-86E559D9F8FE}&lt;/DBUID&gt;&lt;/Extra&gt;&lt;/Item&gt;&lt;/References&gt;&lt;/Group&gt;&lt;Group&gt;&lt;References&gt;&lt;Item&gt;&lt;ID&gt;9&lt;/ID&gt;&lt;UID&gt;{D74D4C21-385D-4AF9-ACDE-39F03308CB82}&lt;/UID&gt;&lt;Title&gt;Auditors&amp;apos; governance functions and legal environments: An international investigation&lt;/Title&gt;&lt;Template&gt;Journal Article&lt;/Template&gt;&lt;Star&gt;0&lt;/Star&gt;&lt;Tag&gt;0&lt;/Tag&gt;&lt;Author&gt;Choi, Jong Hag; Wong, Tak Jun&lt;/Author&gt;&lt;Year&gt;2007&lt;/Year&gt;&lt;Details&gt;&lt;_alternate_title&gt;Contemporary accounting research&lt;/_alternate_title&gt;&lt;_date_display&gt;2007&lt;/_date_display&gt;&lt;_date&gt;2007-01-01&lt;/_date&gt;&lt;_isbn&gt;0823-9150&lt;/_isbn&gt;&lt;_issue&gt;1&lt;/_issue&gt;&lt;_journal&gt;Contemporary accounting research&lt;/_journal&gt;&lt;_ori_publication&gt;Wiley Online Library&lt;/_ori_publication&gt;&lt;_pages&gt;13-46&lt;/_pages&gt;&lt;_volume&gt;24&lt;/_volume&gt;&lt;_created&gt;63217155&lt;/_created&gt;&lt;_modified&gt;63217155&lt;/_modified&gt;&lt;_impact_factor&gt;   2.261&lt;/_impact_factor&gt;&lt;_collection_scope&gt;SSCI&lt;/_collection_scope&gt;&lt;/Details&gt;&lt;Extra&gt;&lt;DBUID&gt;{E9F07991-3B72-4492-A7D8-86E559D9F8FE}&lt;/DBUID&gt;&lt;/Extra&gt;&lt;/Item&gt;&lt;/References&gt;&lt;/Group&gt;&lt;/Citation&gt;_x000a_"/>
    <w:docVar w:name="NE.Ref{10CDE4C3-EC2D-4D8E-A4DF-D5EA9F8A938A}" w:val=" ADDIN NE.Ref.{10CDE4C3-EC2D-4D8E-A4DF-D5EA9F8A938A}&lt;Citation&gt;&lt;Group&gt;&lt;References&gt;&lt;Item&gt;&lt;ID&gt;135&lt;/ID&gt;&lt;UID&gt;{2AE9B6D9-E182-4ECD-93FF-5C7E64271BA7}&lt;/UID&gt;&lt;Title&gt;Entropy balancing for causal effects: A multivariate reweighting method to produce balanced samples in observational studies&lt;/Title&gt;&lt;Template&gt;Journal Article&lt;/Template&gt;&lt;Star&gt;0&lt;/Star&gt;&lt;Tag&gt;0&lt;/Tag&gt;&lt;Author&gt;Hainmueller, Jens&lt;/Author&gt;&lt;Year&gt;2012&lt;/Year&gt;&lt;Details&gt;&lt;_alternate_title&gt;Political Analysis&lt;/_alternate_title&gt;&lt;_collection_scope&gt;SSCI&lt;/_collection_scope&gt;&lt;_created&gt;63243919&lt;/_created&gt;&lt;_date&gt;2012-01-01&lt;/_date&gt;&lt;_date_display&gt;2012&lt;/_date_display&gt;&lt;_impact_factor&gt;   2.548&lt;/_impact_factor&gt;&lt;_isbn&gt;1047-1987&lt;/_isbn&gt;&lt;_issue&gt;1&lt;/_issue&gt;&lt;_journal&gt;Political Analysis&lt;/_journal&gt;&lt;_modified&gt;63243919&lt;/_modified&gt;&lt;_ori_publication&gt;Cambridge University Press&lt;/_ori_publication&gt;&lt;_pages&gt;25-46&lt;/_pages&gt;&lt;_volume&gt;20&lt;/_volume&gt;&lt;/Details&gt;&lt;Extra&gt;&lt;DBUID&gt;{E9F07991-3B72-4492-A7D8-86E559D9F8FE}&lt;/DBUID&gt;&lt;/Extra&gt;&lt;/Item&gt;&lt;/References&gt;&lt;/Group&gt;&lt;Group&gt;&lt;References&gt;&lt;Item&gt;&lt;ID&gt;136&lt;/ID&gt;&lt;UID&gt;{DA5CEFAD-9329-426A-9629-C7737A0A4EB8}&lt;/UID&gt;&lt;Title&gt;Entropy-balanced accruals&lt;/Title&gt;&lt;Template&gt;Journal Article&lt;/Template&gt;&lt;Star&gt;0&lt;/Star&gt;&lt;Tag&gt;0&lt;/Tag&gt;&lt;Author&gt;McMullin, Jeff L; Schonberger, Bryce&lt;/Author&gt;&lt;Year&gt;2020&lt;/Year&gt;&lt;Details&gt;&lt;_alternate_title&gt;Review of Accounting Studies&lt;/_alternate_title&gt;&lt;_collection_scope&gt;SSCI&lt;/_collection_scope&gt;&lt;_created&gt;63243921&lt;/_created&gt;&lt;_date&gt;2020-01-01&lt;/_date&gt;&lt;_date_display&gt;2020&lt;/_date_display&gt;&lt;_impact_factor&gt;   2.108&lt;/_impact_factor&gt;&lt;_isbn&gt;1573-7136&lt;/_isbn&gt;&lt;_journal&gt;Review of Accounting Studies&lt;/_journal&gt;&lt;_modified&gt;63243921&lt;/_modified&gt;&lt;_ori_publication&gt;Springer&lt;/_ori_publication&gt;&lt;_pages&gt;1-36&lt;/_pages&gt;&lt;/Details&gt;&lt;Extra&gt;&lt;DBUID&gt;{E9F07991-3B72-4492-A7D8-86E559D9F8FE}&lt;/DBUID&gt;&lt;/Extra&gt;&lt;/Item&gt;&lt;/References&gt;&lt;/Group&gt;&lt;Group&gt;&lt;References&gt;&lt;Item&gt;&lt;ID&gt;137&lt;/ID&gt;&lt;UID&gt;{7AC8FA98-264A-4543-A524-AACB76039828}&lt;/UID&gt;&lt;Title&gt;The deterrent effect of employee whistleblowing on firms&amp;apos; financial misreporting and tax aggressiveness&lt;/Title&gt;&lt;Template&gt;Journal Article&lt;/Template&gt;&lt;Star&gt;0&lt;/Star&gt;&lt;Tag&gt;0&lt;/Tag&gt;&lt;Author&gt;Wilde, Jaron H&lt;/Author&gt;&lt;Year&gt;2017&lt;/Year&gt;&lt;Details&gt;&lt;_alternate_title&gt;The Accounting Review&lt;/_alternate_title&gt;&lt;_created&gt;63243921&lt;/_created&gt;&lt;_date&gt;2017-01-01&lt;/_date&gt;&lt;_date_display&gt;2017&lt;/_date_display&gt;&lt;_isbn&gt;1558-7967&lt;/_isbn&gt;&lt;_issue&gt;5&lt;/_issue&gt;&lt;_journal&gt;The Accounting Review&lt;/_journal&gt;&lt;_modified&gt;63243921&lt;/_modified&gt;&lt;_ori_publication&gt;American Accounting Association&lt;/_ori_publication&gt;&lt;_pages&gt;247-280&lt;/_pages&gt;&lt;_volume&gt;92&lt;/_volume&gt;&lt;/Details&gt;&lt;Extra&gt;&lt;DBUID&gt;{E9F07991-3B72-4492-A7D8-86E559D9F8FE}&lt;/DBUID&gt;&lt;/Extra&gt;&lt;/Item&gt;&lt;/References&gt;&lt;/Group&gt;&lt;/Citation&gt;_x000a_"/>
    <w:docVar w:name="NE.Ref{112A1917-07D4-42AC-A1E7-50DD3C8F3C8C}" w:val=" ADDIN NE.Ref.{112A1917-07D4-42AC-A1E7-50DD3C8F3C8C}&lt;Citation SecTmpl=&quot;1&quot;&gt;&lt;Group&gt;&lt;References&gt;&lt;Item&gt;&lt;ID&gt;178&lt;/ID&gt;&lt;UID&gt;{3287FABC-6D30-4BCF-850A-8D2FD95BFE4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lternate_title&gt;Contemporary Accounting Research&lt;/_alternate_title&gt;&lt;_collection_scope&gt;SSCI&lt;/_collection_scope&gt;&lt;_created&gt;63295876&lt;/_created&gt;&lt;_date&gt;2019-01-01&lt;/_date&gt;&lt;_date_display&gt;2019&lt;/_date_display&gt;&lt;_impact_factor&gt;   2.261&lt;/_impact_factor&gt;&lt;_isbn&gt;0823-9150&lt;/_isbn&gt;&lt;_journal&gt;Contemporary Accounting Research&lt;/_journal&gt;&lt;_modified&gt;63295876&lt;/_modified&gt;&lt;_ori_publication&gt;Wiley Online Library&lt;/_ori_publication&gt;&lt;/Details&gt;&lt;Extra&gt;&lt;DBUID&gt;{E9F07991-3B72-4492-A7D8-86E559D9F8FE}&lt;/DBUID&gt;&lt;/Extra&gt;&lt;/Item&gt;&lt;/References&gt;&lt;/Group&gt;&lt;/Citation&gt;_x000a_"/>
    <w:docVar w:name="NE.Ref{112ADC44-362E-46BD-9A56-CF8C48D1F035}" w:val=" ADDIN NE.Ref.{112ADC44-362E-46BD-9A56-CF8C48D1F035}&lt;Citation SecTmpl=&quot;1&quot;&gt;&lt;Group&gt;&lt;References&gt;&lt;Item&gt;&lt;ID&gt;81&lt;/ID&gt;&lt;UID&gt;{F76D9A33-45EA-446D-BEDC-EE0D7ABFAA8B}&lt;/UID&gt;&lt;Title&gt;Auditor Reporting and Regulatory Sanctions in the Broker‐Dealer Industry: From Self‐Regulation to PCAOB Oversight&lt;/Title&gt;&lt;Template&gt;Journal Article&lt;/Template&gt;&lt;Star&gt;0&lt;/Star&gt;&lt;Tag&gt;0&lt;/Tag&gt;&lt;Author&gt;Schnader, Anne Leah; Bedard, Jean C; Cannon, Nathan H&lt;/Author&gt;&lt;Year&gt;2019&lt;/Year&gt;&lt;Details&gt;&lt;_accessed&gt;63121579&lt;/_accessed&gt;&lt;_collection_scope&gt;SSCI&lt;/_collection_scope&gt;&lt;_created&gt;63121579&lt;/_created&gt;&lt;_db_updated&gt;CrossRef&lt;/_db_updated&gt;&lt;_doi&gt;10.1111/1911-3846.12473&lt;/_doi&gt;&lt;_impact_factor&gt;   2.261&lt;/_impact_factor&gt;&lt;_isbn&gt;0823-9150&lt;/_isbn&gt;&lt;_issue&gt;4&lt;/_issue&gt;&lt;_journal&gt;Contemporary Accounting Research&lt;/_journal&gt;&lt;_modified&gt;63121579&lt;/_modified&gt;&lt;_pages&gt;2554-2587&lt;/_pages&gt;&lt;_tertiary_title&gt;Contemp Account Res&lt;/_tertiary_title&gt;&lt;_url&gt;https://onlinelibrary.wiley.com/doi/abs/10.1111/1911-3846.12473_x000d__x000a_https://onlinelibrary.wiley.com/doi/pdf/10.1111/1911-3846.12473&lt;/_url&gt;&lt;_volume&gt;36&lt;/_volume&gt;&lt;/Details&gt;&lt;Extra&gt;&lt;DBUID&gt;{D2579611-BF89-4C7B-83D9-BE1288535D97}&lt;/DBUID&gt;&lt;/Extra&gt;&lt;/Item&gt;&lt;/References&gt;&lt;/Group&gt;&lt;/Citation&gt;_x000a_"/>
    <w:docVar w:name="NE.Ref{121DD209-4B7B-4790-B58C-F2EF8AB9F1DF}" w:val=" ADDIN NE.Ref.{121DD209-4B7B-4790-B58C-F2EF8AB9F1DF}&lt;Citation SecTmpl=&quot;1&quot;&gt;&lt;Group&gt;&lt;References&gt;&lt;Item&gt;&lt;ID&gt;97&lt;/ID&gt;&lt;UID&gt;{DBF5D537-843E-49B0-8031-E41A6BDAA746}&lt;/UID&gt;&lt;Title&gt;控股股东、代理问题与关联交易:对中国上市公司的实证研究&lt;/Title&gt;&lt;Template&gt;Journal Article&lt;/Template&gt;&lt;Star&gt;0&lt;/Star&gt;&lt;Tag&gt;0&lt;/Tag&gt;&lt;Author&gt;余明桂; 夏新平&lt;/Author&gt;&lt;Year&gt;2004&lt;/Year&gt;&lt;Details&gt;&lt;_accessed&gt;63241005&lt;/_accessed&gt;&lt;_author_aff&gt;华中科技大学管理学院_x000d__x000a__x000d__x000a__x000d__x000a__x000d__x000a__x000d__x000a__x000d__x000a__x000d__x000a__x000d__x000a_;华中科技大学管理学院&lt;/_author_aff&gt;&lt;_collection_scope&gt;CSSCI-C;PKU&lt;/_collection_scope&gt;&lt;_created&gt;63240989&lt;/_created&gt;&lt;_date&gt;55190880&lt;/_date&gt;&lt;_db_provider&gt;CNKI: 期刊&lt;/_db_provider&gt;&lt;_db_updated&gt;CNKI - Reference&lt;/_db_updated&gt;&lt;_issue&gt;06&lt;/_issue&gt;&lt;_journal&gt;南开管理评论&lt;/_journal&gt;&lt;_keywords&gt;公司治理;代理问题;关联交易;控股股东&lt;/_keywords&gt;&lt;_language&gt;Chinese&lt;/_language&gt;&lt;_modified&gt;63241005&lt;/_modified&gt;&lt;_pages&gt;33-38+61&lt;/_pages&gt;&lt;_url&gt;http://kns.cnki.net/KCMS/detail/detail.aspx?FileName=LKGP200406008&amp;amp;DbName=CJFQ2004&lt;/_url&gt;&lt;_translated_author&gt;Yu, Minggui;Xia, Xinping&lt;/_translated_author&gt;&lt;/Details&gt;&lt;Extra&gt;&lt;DBUID&gt;{E9F07991-3B72-4492-A7D8-86E559D9F8FE}&lt;/DBUID&gt;&lt;/Extra&gt;&lt;/Item&gt;&lt;/References&gt;&lt;/Group&gt;&lt;/Citation&gt;_x000a_"/>
    <w:docVar w:name="NE.Ref{13006570-B73D-42AE-A986-BDD22FC2CE7E}" w:val=" ADDIN NE.Ref.{13006570-B73D-42AE-A986-BDD22FC2CE7E}&lt;Citation SecTmpl=&quot;1&quot;&gt;&lt;Group&gt;&lt;References&gt;&lt;Item&gt;&lt;ID&gt;252&lt;/ID&gt;&lt;UID&gt;{A1FFE531-2EF8-47D1-B23F-E7F56B6BF635}&lt;/UID&gt;&lt;Title&gt;Crash Risk and the Auditor-Client Relationship&lt;/Title&gt;&lt;Template&gt;Journal Article&lt;/Template&gt;&lt;Star&gt;0&lt;/Star&gt;&lt;Tag&gt;0&lt;/Tag&gt;&lt;Author&gt;Callen, Jeffrey L; Fang, Xiaohua&lt;/Author&gt;&lt;Year&gt;2017&lt;/Year&gt;&lt;Details&gt;&lt;_accessed&gt;62259333&lt;/_accessed&gt;&lt;_collection_scope&gt;SSCI;&lt;/_collection_scope&gt;&lt;_created&gt;62259333&lt;/_created&gt;&lt;_db_updated&gt;CrossRef&lt;/_db_updated&gt;&lt;_doi&gt;10.1111/1911-3846.12311&lt;/_doi&gt;&lt;_impact_factor&gt;   2.261&lt;/_impact_factor&gt;&lt;_issue&gt;3&lt;/_issue&gt;&lt;_journal&gt;Contemporary Accounting Research&lt;/_journal&gt;&lt;_modified&gt;63303362&lt;/_modified&gt;&lt;_pages&gt;1715-1750&lt;/_pages&gt;&lt;_tertiary_title&gt;Contemp Account Res&lt;/_tertiary_title&gt;&lt;_url&gt;http://doi.wiley.com/10.1111/1911-3846.12311_x000d__x000a_http://onlinelibrary.wiley.com/wol1/doi/10.1111/1911-3846.12311/fullpdf&lt;/_url&gt;&lt;_volume&gt;34&lt;/_volume&gt;&lt;/Details&gt;&lt;Extra&gt;&lt;DBUID&gt;{E9F07991-3B72-4492-A7D8-86E559D9F8FE}&lt;/DBUID&gt;&lt;/Extra&gt;&lt;/Item&gt;&lt;/References&gt;&lt;/Group&gt;&lt;/Citation&gt;_x000a_"/>
    <w:docVar w:name="NE.Ref{13B6FE5A-FD27-4D27-B844-EF1FB90D7296}" w:val=" ADDIN NE.Ref.{13B6FE5A-FD27-4D27-B844-EF1FB90D7296}&lt;Citation SecTmpl=&quot;1&quot;&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141538BF-2DC5-4EBB-BAE5-8D09BF483C91}" w:val=" ADDIN NE.Ref.{141538BF-2DC5-4EBB-BAE5-8D09BF483C91}&lt;Citation&gt;&lt;Group&gt;&lt;References&gt;&lt;Item&gt;&lt;ID&gt;26&lt;/ID&gt;&lt;UID&gt;{BF5746CE-36DD-4E09-B2F6-7DE5314FE36C}&lt;/UID&gt;&lt;Title&gt;Auditor independence and fee dependence&lt;/Title&gt;&lt;Template&gt;Journal Article&lt;/Template&gt;&lt;Star&gt;0&lt;/Star&gt;&lt;Tag&gt;0&lt;/Tag&gt;&lt;Author&gt;Craswell, Allen; Stokes, Donald J; Laughton, Janet&lt;/Author&gt;&lt;Year&gt;2002&lt;/Year&gt;&lt;Details&gt;&lt;_alternate_title&gt;Journal of Accounting and Economics&lt;/_alternate_title&gt;&lt;_created&gt;63219549&lt;/_created&gt;&lt;_date&gt;2002-01-01&lt;/_date&gt;&lt;_date_display&gt;2002&lt;/_date_display&gt;&lt;_impact_factor&gt;   3.753&lt;/_impact_factor&gt;&lt;_isbn&gt;0165-4101&lt;/_isbn&gt;&lt;_issue&gt;2&lt;/_issue&gt;&lt;_journal&gt;Journal of Accounting and Economics&lt;/_journal&gt;&lt;_modified&gt;63219549&lt;/_modified&gt;&lt;_ori_publication&gt;Elsevier&lt;/_ori_publication&gt;&lt;_pages&gt;253-275&lt;/_pages&gt;&lt;_volume&gt;33&lt;/_volume&gt;&lt;/Details&gt;&lt;Extra&gt;&lt;DBUID&gt;{E9F07991-3B72-4492-A7D8-86E559D9F8FE}&lt;/DBUID&gt;&lt;/Extra&gt;&lt;/Item&gt;&lt;/References&gt;&lt;/Group&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Citation&gt;_x000a_"/>
    <w:docVar w:name="NE.Ref{146831E5-22B9-460E-B5F5-1A14735B6792}" w:val=" ADDIN NE.Ref.{146831E5-22B9-460E-B5F5-1A14735B6792}&lt;Citation SecTmpl=&quot;1&quot;&gt;&lt;Group&gt;&lt;References&gt;&lt;Item&gt;&lt;ID&gt;16&lt;/ID&gt;&lt;UID&gt;{B3523654-521D-48AC-98DF-25AE58C2161D}&lt;/UID&gt;&lt;Title&gt;融券制度与内部人寻租——来自准自然实验的经验证据&lt;/Title&gt;&lt;Template&gt;Journal Article&lt;/Template&gt;&lt;Star&gt;0&lt;/Star&gt;&lt;Tag&gt;0&lt;/Tag&gt;&lt;Author&gt;张洪辉; 平帆; 章琳一&lt;/Author&gt;&lt;Year&gt;2020&lt;/Year&gt;&lt;Details&gt;&lt;_accessed&gt;63268338&lt;/_accessed&gt;&lt;_author_aff&gt;江西财经大学会计学院;中国人民大学商学院;&lt;/_author_aff&gt;&lt;_collection_scope&gt;CSSCI-C&lt;/_collection_scope&gt;&lt;_created&gt;63267310&lt;/_created&gt;&lt;_date&gt;63221760&lt;/_date&gt;&lt;_db_provider&gt;CNKI: 期刊&lt;/_db_provider&gt;&lt;_db_updated&gt;CNKI - Reference&lt;/_db_updated&gt;&lt;_issue&gt;03&lt;/_issue&gt;&lt;_journal&gt;经济管理&lt;/_journal&gt;&lt;_keywords&gt;融券制度;内部人寻租;信息效应;竞争效应;产权性质&lt;/_keywords&gt;&lt;_modified&gt;63268338&lt;/_modified&gt;&lt;_pages&gt;166-191&lt;/_pages&gt;&lt;_url&gt;http://kns.cnki.net/KCMS/detail/detail.aspx?FileName=JJGU202003011&amp;amp;DbName=CJFQTEMP&lt;/_url&gt;&lt;_volume&gt;42&lt;/_volume&gt;&lt;_translated_author&gt;Zhang, Honghui;Ping, Fan;Zhang, Linyi&lt;/_translated_author&gt;&lt;/Details&gt;&lt;Extra&gt;&lt;DBUID&gt;{439358B4-FA18-4C63-A3A1-0E3BE4066E7A}&lt;/DBUID&gt;&lt;/Extra&gt;&lt;/Item&gt;&lt;/References&gt;&lt;/Group&gt;&lt;/Citation&gt;_x000a_"/>
    <w:docVar w:name="NE.Ref{1483439D-3308-4D33-93A2-C8BE20BE7E6D}" w:val=" ADDIN NE.Ref.{1483439D-3308-4D33-93A2-C8BE20BE7E6D}&lt;Citation SecTmpl=&quot;1&quot;&gt;&lt;Group&gt;&lt;References&gt;&lt;Item&gt;&lt;ID&gt;38&lt;/ID&gt;&lt;UID&gt;{37AF4881-5A7F-4F44-A262-B232A7DDDF8B}&lt;/UID&gt;&lt;Title&gt;影响公司高管交易行为内部差异的因素：“信息优势”还是“收入补偿动机”&lt;/Title&gt;&lt;Template&gt;Journal Article&lt;/Template&gt;&lt;Star&gt;0&lt;/Star&gt;&lt;Tag&gt;0&lt;/Tag&gt;&lt;Author&gt;曾庆生; 程博&lt;/Author&gt;&lt;Year&gt;2019&lt;/Year&gt;&lt;Details&gt;&lt;_accessed&gt;63268336&lt;/_accessed&gt;&lt;_author_aff&gt;上海财经大学会计与财务研究院;浙江农林大学暨阳学院;&lt;/_author_aff&gt;&lt;_collection_scope&gt;CSSCI-C;PKU&lt;/_collection_scope&gt;&lt;_created&gt;63267311&lt;/_created&gt;&lt;_date&gt;63079200&lt;/_date&gt;&lt;_db_provider&gt;CNKI: 期刊&lt;/_db_provider&gt;&lt;_db_updated&gt;CNKI - Reference&lt;/_db_updated&gt;&lt;_issue&gt;06&lt;/_issue&gt;&lt;_journal&gt;南开管理评论&lt;/_journal&gt;&lt;_keywords&gt;高管交易;薪酬相对水平;信息优势;收入补偿动机&lt;/_keywords&gt;&lt;_language&gt;Chinese&lt;/_language&gt;&lt;_modified&gt;63268336&lt;/_modified&gt;&lt;_pages&gt;127-139&lt;/_pages&gt;&lt;_url&gt;http://kns.cnki.net/KCMS/detail/detail.aspx?FileName=LKGP201906012&amp;amp;DbName=CJFQ2019&lt;/_url&gt;&lt;_volume&gt;22&lt;/_volume&gt;&lt;_translated_author&gt;Ceng, Qingsheng;Cheng, Bo&lt;/_translated_author&gt;&lt;/Details&gt;&lt;Extra&gt;&lt;DBUID&gt;{439358B4-FA18-4C63-A3A1-0E3BE4066E7A}&lt;/DBUID&gt;&lt;/Extra&gt;&lt;/Item&gt;&lt;/References&gt;&lt;/Group&gt;&lt;/Citation&gt;_x000a_"/>
    <w:docVar w:name="NE.Ref{14C50ADF-4DA1-4844-99B7-E12B47C67CB9}" w:val=" ADDIN NE.Ref.{14C50ADF-4DA1-4844-99B7-E12B47C67CB9}&lt;Citation SecTmpl=&quot;1&quot;&gt;&lt;Group&gt;&lt;References&gt;&lt;Item&gt;&lt;ID&gt;255&lt;/ID&gt;&lt;UID&gt;{0E6E9127-136D-4CC3-B1DF-2A50F6FD467F}&lt;/UID&gt;&lt;Title&gt;Audit quality and executive officers’ affiliations with CPA firms&lt;/Title&gt;&lt;Template&gt;Journal Article&lt;/Template&gt;&lt;Star&gt;0&lt;/Star&gt;&lt;Tag&gt;0&lt;/Tag&gt;&lt;Author&gt;Lennox, Clive&lt;/Author&gt;&lt;Year&gt;2005&lt;/Year&gt;&lt;Details&gt;&lt;_alternate_title&gt;Journal of accounting and economics&lt;/_alternate_title&gt;&lt;_created&gt;63303444&lt;/_created&gt;&lt;_date&gt;2005-01-01&lt;/_date&gt;&lt;_date_display&gt;2005&lt;/_date_display&gt;&lt;_impact_factor&gt;   3.753&lt;/_impact_factor&gt;&lt;_isbn&gt;0165-4101&lt;/_isbn&gt;&lt;_issue&gt;2&lt;/_issue&gt;&lt;_journal&gt;Journal of accounting and economics&lt;/_journal&gt;&lt;_modified&gt;63303444&lt;/_modified&gt;&lt;_ori_publication&gt;Elsevier&lt;/_ori_publication&gt;&lt;_pages&gt;201-231&lt;/_pages&gt;&lt;_volume&gt;39&lt;/_volume&gt;&lt;/Details&gt;&lt;Extra&gt;&lt;DBUID&gt;{E9F07991-3B72-4492-A7D8-86E559D9F8FE}&lt;/DBUID&gt;&lt;/Extra&gt;&lt;/Item&gt;&lt;/References&gt;&lt;/Group&gt;&lt;/Citation&gt;_x000a_"/>
    <w:docVar w:name="NE.Ref{14DA2C7A-DD39-4ABA-A1AE-9FB4997AA62D}" w:val=" ADDIN NE.Ref.{14DA2C7A-DD39-4ABA-A1AE-9FB4997AA62D}&lt;Citation SecTmpl=&quot;1&quot;&gt;&lt;Group&gt;&lt;References&gt;&lt;Item&gt;&lt;ID&gt;241&lt;/ID&gt;&lt;UID&gt;{380CF943-2DE7-480A-A6CF-D72CE9AEEB0B}&lt;/UID&gt;&lt;Title&gt;Shredded reputation: The cost of audit failure&lt;/Title&gt;&lt;Template&gt;Journal Article&lt;/Template&gt;&lt;Star&gt;0&lt;/Star&gt;&lt;Tag&gt;0&lt;/Tag&gt;&lt;Author&gt;Chaney, Paul K; Philipich, Kirk L&lt;/Author&gt;&lt;Year&gt;2002&lt;/Year&gt;&lt;Details&gt;&lt;_alternate_title&gt;Journal of accounting research&lt;/_alternate_title&gt;&lt;_collection_scope&gt;SSCI&lt;/_collection_scope&gt;&lt;_created&gt;63097125&lt;/_created&gt;&lt;_date&gt;2002-01-01&lt;/_date&gt;&lt;_date_display&gt;2002&lt;/_date_display&gt;&lt;_impact_factor&gt;   4.891&lt;/_impact_factor&gt;&lt;_isbn&gt;0021-8456&lt;/_isbn&gt;&lt;_issue&gt;4&lt;/_issue&gt;&lt;_journal&gt;Journal of accounting research&lt;/_journal&gt;&lt;_modified&gt;63097125&lt;/_modified&gt;&lt;_ori_publication&gt;Wiley Online Library&lt;/_ori_publication&gt;&lt;_pages&gt;1221-1245&lt;/_pages&gt;&lt;_volume&gt;40&lt;/_volume&gt;&lt;/Details&gt;&lt;Extra&gt;&lt;DBUID&gt;{2097646C-7C2F-4992-8A9B-6FF23AE7F1B7}&lt;/DBUID&gt;&lt;/Extra&gt;&lt;/Item&gt;&lt;/References&gt;&lt;/Group&gt;&lt;/Citation&gt;_x000a_"/>
    <w:docVar w:name="NE.Ref{14EFE64A-53D9-47EE-92A4-7B5C86C606E8}" w:val=" ADDIN NE.Ref.{14EFE64A-53D9-47EE-92A4-7B5C86C606E8}&lt;Citation&gt;&lt;Group&gt;&lt;References&gt;&lt;Item&gt;&lt;ID&gt;45&lt;/ID&gt;&lt;UID&gt;{2E389835-BC6B-43C3-97CE-163AEACD9757}&lt;/UID&gt;&lt;Title&gt;Effective corporate tax rates the effect of size, capital intensity, leverage, and other factors&lt;/Title&gt;&lt;Template&gt;Journal Article&lt;/Template&gt;&lt;Star&gt;0&lt;/Star&gt;&lt;Tag&gt;0&lt;/Tag&gt;&lt;Author&gt;Stickney, Clyde P; McGee, Victor E&lt;/Author&gt;&lt;Year&gt;1982&lt;/Year&gt;&lt;Details&gt;&lt;_alternate_title&gt;Journal of accounting and public policy&lt;/_alternate_title&gt;&lt;_collection_scope&gt;SSCI&lt;/_collection_scope&gt;&lt;_created&gt;63224423&lt;/_created&gt;&lt;_date&gt;1982-01-01&lt;/_date&gt;&lt;_date_display&gt;1982&lt;/_date_display&gt;&lt;_impact_factor&gt;   2.269&lt;/_impact_factor&gt;&lt;_isbn&gt;0278-4254&lt;/_isbn&gt;&lt;_issue&gt;2&lt;/_issue&gt;&lt;_journal&gt;Journal of accounting and public policy&lt;/_journal&gt;&lt;_modified&gt;63224423&lt;/_modified&gt;&lt;_ori_publication&gt;Elsevier&lt;/_ori_publication&gt;&lt;_pages&gt;125-152&lt;/_pages&gt;&lt;_volume&gt;1&lt;/_volume&gt;&lt;/Details&gt;&lt;Extra&gt;&lt;DBUID&gt;{E9F07991-3B72-4492-A7D8-86E559D9F8FE}&lt;/DBUID&gt;&lt;/Extra&gt;&lt;/Item&gt;&lt;/References&gt;&lt;/Group&gt;&lt;/Citation&gt;_x000a_"/>
    <w:docVar w:name="NE.Ref{15056D5C-2D9E-403C-BB22-3B64FCD8BC04}" w:val=" ADDIN NE.Ref.{15056D5C-2D9E-403C-BB22-3B64FCD8BC04}&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155FFC8E-A4BD-439A-8F3D-15FCECFBE0E2}" w:val=" ADDIN NE.Ref.{155FFC8E-A4BD-439A-8F3D-15FCECFBE0E2}&lt;Citation SecTmpl=&quot;1&quot;&gt;&lt;Group&gt;&lt;References&gt;&lt;Item&gt;&lt;ID&gt;19&lt;/ID&gt;&lt;UID&gt;{4610321F-C578-423E-8D44-18E0079B53D6}&lt;/UID&gt;&lt;Title&gt;Do Social Ties between External Auditors and Audit Committee Members Affect Audit Quality?&lt;/Title&gt;&lt;Template&gt;Journal Article&lt;/Template&gt;&lt;Star&gt;0&lt;/Star&gt;&lt;Tag&gt;0&lt;/Tag&gt;&lt;Author&gt;He, Xianjie; Pittman, Jeffrey; Rui, Oliver M; Wu, Donghui&lt;/Author&gt;&lt;Year&gt;2017&lt;/Year&gt;&lt;Details&gt;&lt;_accessed&gt;61958341&lt;/_accessed&gt;&lt;_created&gt;61958340&lt;/_created&gt;&lt;_db_updated&gt;PKU Search&lt;/_db_updated&gt;&lt;_doi&gt;10.2308/accr-51696&lt;/_doi&gt;&lt;_impact_factor&gt;   4.562&lt;/_impact_factor&gt;&lt;_isbn&gt;0001-4826&lt;/_isbn&gt;&lt;_journal&gt;The Accounting Review&lt;/_journal&gt;&lt;_language&gt;English&lt;/_language&gt;&lt;_modified&gt;63219483&lt;/_modified&gt;&lt;_url&gt;http://pku.summon.serialssolutions.com/2.0.0/link/0/eLvHCXMwtV1JT9tAFJ42HFAvCLqoLJUsOCIXezyxxxJQsQShqguHIFAv0WyGsCQI4gP8YH4H73nGdkgRTg-9WMnkG3ui-d543pu3EBLRr4E_sSZIzpg2oA3FhkYMhD1ITBzpVASKZVJg-POfn_zHET3otL_Xlu267b9OPLTB1GMg7T9MfnVTaIDPQAG4AgngOhUN9ofrLgK3Czpx5ZbVccmf13cwKgML7qABvfiCS8R1fzQyIPAGy4Xc4bEPpji2P9usG_cTHoFFcee68sTzI4fDwmp6Cky86FdEOoJnOPOrCyerDn_ywsXg9xX6jNTm2pPc7vgHZ-d5f9xaAW9AdHBOnq3AoLNy6tJfu0W3zf0ktWU5Jpd0UJEwTEEodevjmd4LebMn3meVlyHoN9i7h317ti_mU7_WfTXaejj39361SCtK0BG0s3s8Fk1b1lm0I7VJbfFOG_UoxrYxY_uR7jyZc4qEt2OnfIG8NYP3ZLaMY_jw5nFTegpVo61VdJcV6NBzhZYYmJ7V7f3h5obc9l7FWN4045BYzSjHvGZgSc1mZMndZiSQ2yvQzdCK_c1QJx5TDLSQnyn_UDPMSSACv30k3YNOd-_Qd0VNfJWEka9pSiU1Ogl4BsoND03IhIKdpJA61TrTaQQ6jTSpCLUO4kyFhoPWIE2IiacUiz6RmcFwYD4Tj6eaJUGoFG8LRoVKaSyzQHLFuGjzOFgkayVFezc2dU3vb5FYmgq1TN7V0rxCZka3uflCWjeX-RO5K-ck&lt;/_url&gt;&lt;/Details&gt;&lt;Extra&gt;&lt;DBUID&gt;{E9F07991-3B72-4492-A7D8-86E559D9F8FE}&lt;/DBUID&gt;&lt;/Extra&gt;&lt;/Item&gt;&lt;/References&gt;&lt;/Group&gt;&lt;/Citation&gt;_x000a_"/>
    <w:docVar w:name="NE.Ref{156EE9F4-B2BD-4D54-B0B8-6C24FA0A2111}" w:val=" ADDIN NE.Ref.{156EE9F4-B2BD-4D54-B0B8-6C24FA0A2111}&lt;Citation SecTmpl=&quot;1&quot;&gt;&lt;Group&gt;&lt;References&gt;&lt;Item&gt;&lt;ID&gt;30&lt;/ID&gt;&lt;UID&gt;{36440A64-8035-44FF-9CE7-6CA8655AEBC3}&lt;/UID&gt;&lt;Title&gt;内部控制、内部人交易与信息不对称&lt;/Title&gt;&lt;Template&gt;Journal Article&lt;/Template&gt;&lt;Star&gt;0&lt;/Star&gt;&lt;Tag&gt;0&lt;/Tag&gt;&lt;Author&gt;树成琳&lt;/Author&gt;&lt;Year&gt;2016&lt;/Year&gt;&lt;Details&gt;&lt;_accessed&gt;63267311&lt;/_accessed&gt;&lt;_author_aff&gt;南京大学会计与财务研究院;&lt;/_author_aff&gt;&lt;_collection_scope&gt;CSSCI-C;PKU&lt;/_collection_scope&gt;&lt;_created&gt;63267311&lt;/_created&gt;&lt;_date&gt;61336800&lt;/_date&gt;&lt;_db_provider&gt;CNKI: 期刊&lt;/_db_provider&gt;&lt;_db_updated&gt;CNKI - Reference&lt;/_db_updated&gt;&lt;_issue&gt;08&lt;/_issue&gt;&lt;_journal&gt;当代财经&lt;/_journal&gt;&lt;_keywords&gt;内部控制;内部人交易;信息不对称;市场反应&lt;/_keywords&gt;&lt;_language&gt;Chinese&lt;/_language&gt;&lt;_modified&gt;63267311&lt;/_modified&gt;&lt;_pages&gt;121-129&lt;/_pages&gt;&lt;_url&gt;http://kns.cnki.net/KCMS/detail/detail.aspx?FileName=DDCJ201608013&amp;amp;DbName=CJFQ2016&lt;/_url&gt;&lt;_translated_author&gt;Shu, Chenglin&lt;/_translated_author&gt;&lt;/Details&gt;&lt;Extra&gt;&lt;DBUID&gt;{439358B4-FA18-4C63-A3A1-0E3BE4066E7A}&lt;/DBUID&gt;&lt;/Extra&gt;&lt;/Item&gt;&lt;/References&gt;&lt;/Group&gt;&lt;/Citation&gt;_x000a_"/>
    <w:docVar w:name="NE.Ref{1574B02B-744A-43F1-8685-34C95737A8A3}" w:val=" ADDIN NE.Ref.{1574B02B-744A-43F1-8685-34C95737A8A3}&lt;Citation SecTmpl=&quot;1&quot;&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15A22D55-7EB2-402A-8B7A-22C6301E91B3}" w:val=" ADDIN NE.Ref.{15A22D55-7EB2-402A-8B7A-22C6301E91B3}&lt;Citation&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15E0F04C-40BB-4EDF-AB7B-8DC8E2FEF0D2}" w:val=" ADDIN NE.Ref.{15E0F04C-40BB-4EDF-AB7B-8DC8E2FEF0D2}&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1604CDD8-3661-41E1-B544-E0F94BBFDE99}" w:val=" ADDIN NE.Ref.{1604CDD8-3661-41E1-B544-E0F94BBFDE99}&lt;Citation SecTmpl=&quot;1&quot;&gt;&lt;Group&gt;&lt;References&gt;&lt;Item&gt;&lt;ID&gt;177&lt;/ID&gt;&lt;UID&gt;{A95D2725-FB22-47E9-99BD-E21589D9B29B}&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3295867&lt;/_modified&gt;&lt;_pages&gt;230-258&lt;/_pages&gt;&lt;_tertiary_title&gt;Contemp Account Res&lt;/_tertiary_title&gt;&lt;_url&gt;http://doi.wiley.com/10.1111/1911-3846.12422_x000d__x000a_http://onlinelibrary.wiley.com/wol1/doi/10.1111/1911-3846.12422/fullpdf&lt;/_url&gt;&lt;_volume&gt;36&lt;/_volume&gt;&lt;/Details&gt;&lt;Extra&gt;&lt;DBUID&gt;{E9F07991-3B72-4492-A7D8-86E559D9F8FE}&lt;/DBUID&gt;&lt;/Extra&gt;&lt;/Item&gt;&lt;/References&gt;&lt;/Group&gt;&lt;/Citation&gt;_x000a_"/>
    <w:docVar w:name="NE.Ref{16374AC1-6CF3-436C-9B27-2A8E6D49F6CC}" w:val=" ADDIN NE.Ref.{16374AC1-6CF3-436C-9B27-2A8E6D49F6CC}&lt;Citation SecTmpl=&quot;1&quot;&gt;&lt;Group&gt;&lt;References&gt;&lt;Item&gt;&lt;ID&gt;207&lt;/ID&gt;&lt;UID&gt;{11FDCD74-5EF8-470E-9AB6-35BFA5F03DAA}&lt;/UID&gt;&lt;Title&gt;State ownership, the institutional environment, and auditor choice: Evidence from China&lt;/Title&gt;&lt;Template&gt;Journal Article&lt;/Template&gt;&lt;Star&gt;0&lt;/Star&gt;&lt;Tag&gt;0&lt;/Tag&gt;&lt;Author&gt;Wang, Qian; Wong, Tak-Jun; Xia, Lijun&lt;/Author&gt;&lt;Year&gt;2008&lt;/Year&gt;&lt;Details&gt;&lt;_alternate_title&gt;Journal of accounting and economics&lt;/_alternate_title&gt;&lt;_created&gt;63301700&lt;/_created&gt;&lt;_date&gt;2008-01-01&lt;/_date&gt;&lt;_date_display&gt;2008&lt;/_date_display&gt;&lt;_impact_factor&gt;   3.753&lt;/_impact_factor&gt;&lt;_isbn&gt;0165-4101&lt;/_isbn&gt;&lt;_issue&gt;1&lt;/_issue&gt;&lt;_journal&gt;Journal of accounting and economics&lt;/_journal&gt;&lt;_modified&gt;63301700&lt;/_modified&gt;&lt;_ori_publication&gt;Elsevier&lt;/_ori_publication&gt;&lt;_pages&gt;112-134&lt;/_pages&gt;&lt;_volume&gt;46&lt;/_volume&gt;&lt;/Details&gt;&lt;Extra&gt;&lt;DBUID&gt;{E9F07991-3B72-4492-A7D8-86E559D9F8FE}&lt;/DBUID&gt;&lt;/Extra&gt;&lt;/Item&gt;&lt;/References&gt;&lt;/Group&gt;&lt;/Citation&gt;_x000a_"/>
    <w:docVar w:name="NE.Ref{170255E8-01CF-4510-BBA1-00B6A3CE980A}" w:val=" ADDIN NE.Ref.{170255E8-01CF-4510-BBA1-00B6A3CE980A}&lt;Citation&gt;&lt;Group&gt;&lt;References&gt;&lt;Item&gt;&lt;ID&gt;7&lt;/ID&gt;&lt;UID&gt;{0F7C2C1B-B265-400E-A10A-38B0EC06A68F}&lt;/UID&gt;&lt;Title&gt;Big N auditors and audit quality: New evidence from quasi-experiments&lt;/Title&gt;&lt;Template&gt;Journal Article&lt;/Template&gt;&lt;Star&gt;0&lt;/Star&gt;&lt;Tag&gt;0&lt;/Tag&gt;&lt;Author&gt;Jiang, John X; Wang, Isabel Y; Wang, K Philip&lt;/Author&gt;&lt;Year&gt;2018&lt;/Year&gt;&lt;Details&gt;&lt;_alternate_title&gt;The Accounting Review&lt;/_alternate_title&gt;&lt;_date_display&gt;2018&lt;/_date_display&gt;&lt;_date&gt;2018-01-01&lt;/_date&gt;&lt;_isbn&gt;0001-4826&lt;/_isbn&gt;&lt;_journal&gt;The Accounting Review&lt;/_journal&gt;&lt;_created&gt;63130184&lt;/_created&gt;&lt;_modified&gt;63130184&lt;/_modified&gt;&lt;_impact_factor&gt;   4.562&lt;/_impact_factor&gt;&lt;/Details&gt;&lt;Extra&gt;&lt;DBUID&gt;{E9F07991-3B72-4492-A7D8-86E559D9F8FE}&lt;/DBUID&gt;&lt;/Extra&gt;&lt;/Item&gt;&lt;/References&gt;&lt;/Group&gt;&lt;Group&gt;&lt;References&gt;&lt;Item&gt;&lt;ID&gt;6&lt;/ID&gt;&lt;UID&gt;{49B55705-6D1F-4C71-B775-611ACFAF183E}&lt;/UID&gt;&lt;Title&gt;The effect of the Big Eight accounting firm mergers on the market for audit services&lt;/Title&gt;&lt;Template&gt;Journal Article&lt;/Template&gt;&lt;Star&gt;0&lt;/Star&gt;&lt;Tag&gt;0&lt;/Tag&gt;&lt;Author&gt;Sullivan, Mary W&lt;/Author&gt;&lt;Year&gt;2002&lt;/Year&gt;&lt;Details&gt;&lt;_alternate_title&gt;The Journal of Law and Economics&lt;/_alternate_title&gt;&lt;_date_display&gt;2002&lt;/_date_display&gt;&lt;_date&gt;2002-01-01&lt;/_date&gt;&lt;_isbn&gt;0022-2186&lt;/_isbn&gt;&lt;_issue&gt;2&lt;/_issue&gt;&lt;_journal&gt;The Journal of Law and Economics&lt;/_journal&gt;&lt;_ori_publication&gt;The University of Chicago Press&lt;/_ori_publication&gt;&lt;_pages&gt;375-399&lt;/_pages&gt;&lt;_volume&gt;45&lt;/_volume&gt;&lt;_created&gt;63130183&lt;/_created&gt;&lt;_modified&gt;63130183&lt;/_modified&gt;&lt;_impact_factor&gt;   1.185&lt;/_impact_factor&gt;&lt;/Details&gt;&lt;Extra&gt;&lt;DBUID&gt;{E9F07991-3B72-4492-A7D8-86E559D9F8FE}&lt;/DBUID&gt;&lt;/Extra&gt;&lt;/Item&gt;&lt;/References&gt;&lt;/Group&gt;&lt;/Citation&gt;_x000a_"/>
    <w:docVar w:name="NE.Ref{17B79B31-DBCB-4CE7-9862-523811904737}" w:val=" ADDIN NE.Ref.{17B79B31-DBCB-4CE7-9862-523811904737}&lt;Citation SecTmpl=&quot;1&quot;&gt;&lt;Group&gt;&lt;References&gt;&lt;Item&gt;&lt;ID&gt;142&lt;/ID&gt;&lt;UID&gt;{547AD3CB-D1F3-40FA-81DA-843BBA169E2C}&lt;/UID&gt;&lt;Title&gt;独立董事影响审计师选择吗?——基于董事网络视角的考察&lt;/Title&gt;&lt;Template&gt;Journal Article&lt;/Template&gt;&lt;Star&gt;0&lt;/Star&gt;&lt;Tag&gt;0&lt;/Tag&gt;&lt;Author&gt;邢秋航; 韩晓梅&lt;/Author&gt;&lt;Year&gt;2018&lt;/Year&gt;&lt;Details&gt;&lt;_accessed&gt;63301943&lt;/_accessed&gt;&lt;_author_aff&gt;南京理工大学经济管理学院;&lt;/_author_aff&gt;&lt;_collection_scope&gt;CSSCI-C;PKU&lt;/_collection_scope&gt;&lt;_created&gt;63301943&lt;/_created&gt;&lt;_date&gt;62343360&lt;/_date&gt;&lt;_db_provider&gt;CNKI: 期刊&lt;/_db_provider&gt;&lt;_db_updated&gt;CNKI - Reference&lt;/_db_updated&gt;&lt;_issue&gt;07&lt;/_issue&gt;&lt;_journal&gt;会计研究&lt;/_journal&gt;&lt;_keywords&gt;独立董事;审计师选择;网络中心度&lt;/_keywords&gt;&lt;_language&gt;Chinese&lt;/_language&gt;&lt;_modified&gt;63301943&lt;/_modified&gt;&lt;_pages&gt;79-85&lt;/_pages&gt;&lt;_url&gt;http://kns.cnki.net/KCMS/detail/detail.aspx?FileName=KJYJ201807011&amp;amp;DbName=CJFQ2018&lt;/_url&gt;&lt;_translated_author&gt;Xing, Qiuhang;Han, Xiaomei&lt;/_translated_author&gt;&lt;/Details&gt;&lt;Extra&gt;&lt;DBUID&gt;{7EBDD973-FB19-4DB0-8AC1-C6FC73CA4F6A}&lt;/DBUID&gt;&lt;/Extra&gt;&lt;/Item&gt;&lt;/References&gt;&lt;/Group&gt;&lt;/Citation&gt;_x000a_"/>
    <w:docVar w:name="NE.Ref{17D2CCDF-015F-4049-AE5B-D3D491E3B981}" w:val=" ADDIN NE.Ref.{17D2CCDF-015F-4049-AE5B-D3D491E3B981}&lt;Citation&gt;&lt;Group&gt;&lt;References&gt;&lt;Item&gt;&lt;ID&gt;112&lt;/ID&gt;&lt;UID&gt;{1419DF3A-347E-4132-9CDE-F661C840830F}&lt;/UID&gt;&lt;Title&gt;私募股权投资对控股股东“掏空”的抑制效应&lt;/Title&gt;&lt;Template&gt;Journal Article&lt;/Template&gt;&lt;Star&gt;0&lt;/Star&gt;&lt;Tag&gt;0&lt;/Tag&gt;&lt;Author&gt;冯慧群&lt;/Author&gt;&lt;Year&gt;2016&lt;/Year&gt;&lt;Details&gt;&lt;_accessed&gt;63241051&lt;/_accessed&gt;&lt;_author_aff&gt;北京大学光华管理学院;&lt;/_author_aff&gt;&lt;_collection_scope&gt;CSSCI-C&lt;/_collection_scope&gt;&lt;_created&gt;63240989&lt;/_created&gt;&lt;_date&gt;61248960&lt;/_date&gt;&lt;_db_provider&gt;CNKI: 期刊&lt;/_db_provider&gt;&lt;_db_updated&gt;CNKI - Reference&lt;/_db_updated&gt;&lt;_issue&gt;06&lt;/_issue&gt;&lt;_journal&gt;经济管理&lt;/_journal&gt;&lt;_keywords&gt;私募股权投资(PE);控股股东“掏空”;公司治理&lt;/_keywords&gt;&lt;_language&gt;Chinese&lt;/_language&gt;&lt;_modified&gt;63241051&lt;/_modified&gt;&lt;_pages&gt;41-58&lt;/_pages&gt;&lt;_url&gt;http://kns.cnki.net/KCMS/detail/detail.aspx?FileName=JJGU201606005&amp;amp;DbName=CJFQ2016&lt;/_url&gt;&lt;_volume&gt;38&lt;/_volume&gt;&lt;_translated_author&gt;Feng, Huiqun&lt;/_translated_author&gt;&lt;/Details&gt;&lt;Extra&gt;&lt;DBUID&gt;{E9F07991-3B72-4492-A7D8-86E559D9F8FE}&lt;/DBUID&gt;&lt;/Extra&gt;&lt;/Item&gt;&lt;/References&gt;&lt;/Group&gt;&lt;Group&gt;&lt;References&gt;&lt;Item&gt;&lt;ID&gt;115&lt;/ID&gt;&lt;UID&gt;{925E1CB8-1BB7-442E-B32F-47F7B4076973}&lt;/UID&gt;&lt;Title&gt;机构投资者特征、终极控制人性质与大股东掏空——基于关联交易视角的研究&lt;/Title&gt;&lt;Template&gt;Journal Article&lt;/Template&gt;&lt;Star&gt;0&lt;/Star&gt;&lt;Tag&gt;0&lt;/Tag&gt;&lt;Author&gt;吴先聪; 张健; 胡志颖&lt;/Author&gt;&lt;Year&gt;2016&lt;/Year&gt;&lt;Details&gt;&lt;_accessed&gt;63240998&lt;/_accessed&gt;&lt;_author_aff&gt;西南政法大学管理学院;重庆交通大学管理学院;北京科技大学东凌经济管理学院;&lt;/_author_aff&gt;&lt;_collection_scope&gt;CSSCI-C;PKU&lt;/_collection_scope&gt;&lt;_created&gt;63240989&lt;/_created&gt;&lt;_date&gt;61256160&lt;/_date&gt;&lt;_db_provider&gt;CNKI: 期刊&lt;/_db_provider&gt;&lt;_db_updated&gt;CNKI - Reference&lt;/_db_updated&gt;&lt;_issue&gt;06&lt;/_issue&gt;&lt;_journal&gt;外国经济与管理&lt;/_journal&gt;&lt;_keywords&gt;机构投资者特质;控股大股东掏空;关联交易;家族企业;国有企业&lt;/_keywords&gt;&lt;_language&gt;Chinese&lt;/_language&gt;&lt;_modified&gt;63240998&lt;/_modified&gt;&lt;_pages&gt;3-20&lt;/_pages&gt;&lt;_url&gt;http://kns.cnki.net/KCMS/detail/detail.aspx?FileName=WGJG201606001&amp;amp;DbName=CJFQ2016&lt;/_url&gt;&lt;_volume&gt;38&lt;/_volume&gt;&lt;_translated_author&gt;Wu, Xiancong;Zhang, Jian;Hu, Zhiying&lt;/_translated_author&gt;&lt;/Details&gt;&lt;Extra&gt;&lt;DBUID&gt;{E9F07991-3B72-4492-A7D8-86E559D9F8FE}&lt;/DBUID&gt;&lt;/Extra&gt;&lt;/Item&gt;&lt;/References&gt;&lt;/Group&gt;&lt;/Citation&gt;_x000a_"/>
    <w:docVar w:name="NE.Ref{184B721D-1EF7-4D74-8C0C-DAA1C28ED05D}" w:val=" ADDIN NE.Ref.{184B721D-1EF7-4D74-8C0C-DAA1C28ED05D}&lt;Citation SecTmpl=&quot;1&quot;&gt;&lt;Group&gt;&lt;References&gt;&lt;Item&gt;&lt;ID&gt;8&lt;/ID&gt;&lt;UID&gt;{45282083-4487-473D-AD1F-15AA4D878AEE}&lt;/UID&gt;&lt;Title&gt;Do school ties between auditors and client executives influence audit outcomes?&lt;/Title&gt;&lt;Template&gt;Journal Article&lt;/Template&gt;&lt;Star&gt;0&lt;/Star&gt;&lt;Tag&gt;0&lt;/Tag&gt;&lt;Author&gt;Guan, Yuyan; Su, Lixin Nancy; Wu, Donghui; Yang, Zhifeng&lt;/Author&gt;&lt;Year&gt;2016&lt;/Year&gt;&lt;Details&gt;&lt;_accessed&gt;63322114&lt;/_accessed&gt;&lt;_alternate_title&gt;Journal of accounting and economics&lt;/_alternate_title&gt;&lt;_created&gt;63134875&lt;/_created&gt;&lt;_date&gt;2016-01-01&lt;/_date&gt;&lt;_date_display&gt;2016&lt;/_date_display&gt;&lt;_impact_factor&gt;   3.753&lt;/_impact_factor&gt;&lt;_isbn&gt;0165-4101&lt;/_isbn&gt;&lt;_issue&gt;2-3&lt;/_issue&gt;&lt;_journal&gt;Journal of accounting and economics&lt;/_journal&gt;&lt;_modified&gt;63322114&lt;/_modified&gt;&lt;_ori_publication&gt;Elsevier&lt;/_ori_publication&gt;&lt;_pages&gt;506-525&lt;/_pages&gt;&lt;_volume&gt;61&lt;/_volume&gt;&lt;/Details&gt;&lt;Extra&gt;&lt;DBUID&gt;{E9F07991-3B72-4492-A7D8-86E559D9F8FE}&lt;/DBUID&gt;&lt;/Extra&gt;&lt;/Item&gt;&lt;/References&gt;&lt;/Group&gt;&lt;/Citation&gt;_x000a_"/>
    <w:docVar w:name="NE.Ref{186A91B6-4AFC-483E-974C-24BCFEDE3E98}" w:val=" ADDIN NE.Ref.{186A91B6-4AFC-483E-974C-24BCFEDE3E98}&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194B69E6-BC80-423C-ADDA-2CFB60374CCF}" w:val=" ADDIN NE.Ref.{194B69E6-BC80-423C-ADDA-2CFB60374CCF}&lt;Citation&gt;&lt;Group&gt;&lt;References&gt;&lt;Item&gt;&lt;ID&gt;124&lt;/ID&gt;&lt;UID&gt;{D4B1E494-6A25-4CC6-860E-830ED6974DB9}&lt;/UID&gt;&lt;Title&gt;反避税:任重而道远——访国家税务总局国际税务司司长王小平&lt;/Title&gt;&lt;Template&gt;Journal Article&lt;/Template&gt;&lt;Star&gt;0&lt;/Star&gt;&lt;Tag&gt;0&lt;/Tag&gt;&lt;Author&gt;李业&lt;/Author&gt;&lt;Year&gt;2008&lt;/Year&gt;&lt;Details&gt;&lt;_accessed&gt;61836032&lt;/_accessed&gt;&lt;_created&gt;61836032&lt;/_created&gt;&lt;_date&gt;57153600&lt;/_date&gt;&lt;_db_provider&gt;CNKI: 期刊&lt;/_db_provider&gt;&lt;_db_updated&gt;CNKI - Reference&lt;/_db_updated&gt;&lt;_issue&gt;09&lt;/_issue&gt;&lt;_journal&gt;中国税务&lt;/_journal&gt;&lt;_keywords&gt;反避税措施;国家税务总局;王小平;反避税工作;跨国纳税人;税务机关;预约定价;转让定价;税务司;情报交换;&lt;/_keywords&gt;&lt;_language&gt;Chinese&lt;/_language&gt;&lt;_modified&gt;61836032&lt;/_modified&gt;&lt;_pages&gt;7-9&lt;/_pages&gt;&lt;_url&gt;http://kns.cnki.net/KCMS/detail/detail.aspx?FileName=ZGSW200809005&amp;amp;DbName=CJFQ2008&lt;/_url&gt;&lt;_translated_author&gt;Li, Ye&lt;/_translated_author&gt;&lt;/Details&gt;&lt;Extra&gt;&lt;DBUID&gt;{83AC290F-D6FC-4574-9771-6904EE9C30A4}&lt;/DBUID&gt;&lt;/Extra&gt;&lt;/Item&gt;&lt;/References&gt;&lt;/Group&gt;&lt;/Citation&gt;_x000a_"/>
    <w:docVar w:name="NE.Ref{1A921B01-B7A8-420E-B065-304A66377252}" w:val=" ADDIN NE.Ref.{1A921B01-B7A8-420E-B065-304A66377252}&lt;Citation SecTmpl=&quot;1&quot;&gt;&lt;Group&gt;&lt;References&gt;&lt;Item&gt;&lt;ID&gt;176&lt;/ID&gt;&lt;UID&gt;{3DDFC726-FF8E-4325-97D2-8089FD8CBF38}&lt;/UID&gt;&lt;Title&gt;Corporate tax avoidance and stock price crash risk: Firm-level analysis&lt;/Title&gt;&lt;Template&gt;Journal Article&lt;/Template&gt;&lt;Star&gt;0&lt;/Star&gt;&lt;Tag&gt;0&lt;/Tag&gt;&lt;Author&gt;Kim, Jeong-Bon; Li, Yinghua; Zhang, Liandong&lt;/Author&gt;&lt;Year&gt;2011&lt;/Year&gt;&lt;Details&gt;&lt;_alternate_title&gt;Journal of Financial Economics&lt;/_alternate_title&gt;&lt;_collection_scope&gt;SSCI&lt;/_collection_scope&gt;&lt;_created&gt;62614802&lt;/_created&gt;&lt;_date&gt;2011-01-01&lt;/_date&gt;&lt;_date_display&gt;2011&lt;/_date_display&gt;&lt;_impact_factor&gt;   4.693&lt;/_impact_factor&gt;&lt;_isbn&gt;0304-405X&lt;/_isbn&gt;&lt;_issue&gt;3&lt;/_issue&gt;&lt;_journal&gt;Journal of Financial Economics&lt;/_journal&gt;&lt;_modified&gt;63295839&lt;/_modified&gt;&lt;_ori_publication&gt;Elsevier&lt;/_ori_publication&gt;&lt;_pages&gt;639-662&lt;/_pages&gt;&lt;_volume&gt;100&lt;/_volume&gt;&lt;/Details&gt;&lt;Extra&gt;&lt;DBUID&gt;{E9F07991-3B72-4492-A7D8-86E559D9F8FE}&lt;/DBUID&gt;&lt;/Extra&gt;&lt;/Item&gt;&lt;/References&gt;&lt;/Group&gt;&lt;/Citation&gt;_x000a_"/>
    <w:docVar w:name="NE.Ref{1B19C949-1090-4C1B-B5F3-3C84283CC452}" w:val=" ADDIN NE.Ref.{1B19C949-1090-4C1B-B5F3-3C84283CC452}&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1B7BE3A9-451F-4ACE-9E24-D5EAA1C767CC}" w:val=" ADDIN NE.Ref.{1B7BE3A9-451F-4ACE-9E24-D5EAA1C767CC}&lt;Citation SecTmpl=&quot;1&quot;&gt;&lt;Group&gt;&lt;References&gt;&lt;Item&gt;&lt;ID&gt;154&lt;/ID&gt;&lt;UID&gt;{60D82039-0183-465F-A5E0-C3FB50F0A90B}&lt;/UID&gt;&lt;Title&gt;Do changes in audit actions and attitudes consistent with increased auditor scepticism deter aggressive earnings management? An experimental investigation&lt;/Title&gt;&lt;Template&gt;Journal Article&lt;/Template&gt;&lt;Star&gt;0&lt;/Star&gt;&lt;Tag&gt;0&lt;/Tag&gt;&lt;Author&gt;Chen, Qiu; Kelly, Khim; Salterio, Steven E&lt;/Author&gt;&lt;Year&gt;2012&lt;/Year&gt;&lt;Details&gt;&lt;_alternate_title&gt;Accounting, Organizations and Society&lt;/_alternate_title&gt;&lt;_created&gt;63261237&lt;/_created&gt;&lt;_date&gt;2012-01-01&lt;/_date&gt;&lt;_date_display&gt;2012&lt;/_date_display&gt;&lt;_impact_factor&gt;   3.147&lt;/_impact_factor&gt;&lt;_isbn&gt;0361-3682&lt;/_isbn&gt;&lt;_issue&gt;2&lt;/_issue&gt;&lt;_journal&gt;Accounting, Organizations and Society&lt;/_journal&gt;&lt;_modified&gt;63261237&lt;/_modified&gt;&lt;_ori_publication&gt;Elsevier&lt;/_ori_publication&gt;&lt;_pages&gt;95-115&lt;/_pages&gt;&lt;_volume&gt;37&lt;/_volume&gt;&lt;/Details&gt;&lt;Extra&gt;&lt;DBUID&gt;{E9F07991-3B72-4492-A7D8-86E559D9F8FE}&lt;/DBUID&gt;&lt;/Extra&gt;&lt;/Item&gt;&lt;/References&gt;&lt;/Group&gt;&lt;/Citation&gt;_x000a_"/>
    <w:docVar w:name="NE.Ref{1B9DE14E-148A-47B2-A7BF-FD0E15259481}" w:val=" ADDIN NE.Ref.{1B9DE14E-148A-47B2-A7BF-FD0E15259481}&lt;Citation SecTmpl=&quot;1&quot;&gt;&lt;Group&gt;&lt;References&gt;&lt;Item&gt;&lt;ID&gt;308&lt;/ID&gt;&lt;UID&gt;{C13AFC2C-46AF-4F82-8549-B3151D5F17C1}&lt;/UID&gt;&lt;Title&gt;Personally tax aggressive executives and corporate tax sheltering&lt;/Title&gt;&lt;Template&gt;Journal Article&lt;/Template&gt;&lt;Star&gt;0&lt;/Star&gt;&lt;Tag&gt;0&lt;/Tag&gt;&lt;Author&gt;Chyz, James A&lt;/Author&gt;&lt;Year&gt;2013&lt;/Year&gt;&lt;Details&gt;&lt;_alternate_title&gt;Journal of Accounting and Economics&lt;/_alternate_title&gt;&lt;_created&gt;63309385&lt;/_created&gt;&lt;_date&gt;2013-01-01&lt;/_date&gt;&lt;_date_display&gt;2013&lt;/_date_display&gt;&lt;_impact_factor&gt;   3.753&lt;/_impact_factor&gt;&lt;_isbn&gt;0165-4101&lt;/_isbn&gt;&lt;_issue&gt;2-3&lt;/_issue&gt;&lt;_journal&gt;Journal of Accounting and Economics&lt;/_journal&gt;&lt;_modified&gt;63309385&lt;/_modified&gt;&lt;_ori_publication&gt;Elsevier&lt;/_ori_publication&gt;&lt;_pages&gt;311-328&lt;/_pages&gt;&lt;_volume&gt;56&lt;/_volume&gt;&lt;/Details&gt;&lt;Extra&gt;&lt;DBUID&gt;{E9F07991-3B72-4492-A7D8-86E559D9F8FE}&lt;/DBUID&gt;&lt;/Extra&gt;&lt;/Item&gt;&lt;/References&gt;&lt;/Group&gt;&lt;/Citation&gt;_x000a_"/>
    <w:docVar w:name="NE.Ref{1C3FD9CE-1A4B-4D41-B022-C424DC279ADF}" w:val=" ADDIN NE.Ref.{1C3FD9CE-1A4B-4D41-B022-C424DC279ADF}&lt;Citation SecTmpl=&quot;1&quot;&gt;&lt;Group&gt;&lt;References&gt;&lt;Item&gt;&lt;ID&gt;304&lt;/ID&gt;&lt;UID&gt;{A804FE20-7DFB-4FA3-8385-96E682487FDC}&lt;/UID&gt;&lt;Title&gt;The effects of executives on corporate tax avoidance&lt;/Title&gt;&lt;Template&gt;Journal Article&lt;/Template&gt;&lt;Star&gt;0&lt;/Star&gt;&lt;Tag&gt;0&lt;/Tag&gt;&lt;Author&gt;Dyreng, Scott D; Hanlon, Michelle; Maydew, Edward L&lt;/Author&gt;&lt;Year&gt;2010&lt;/Year&gt;&lt;Details&gt;&lt;_alternate_title&gt;The accounting review&lt;/_alternate_title&gt;&lt;_created&gt;63309320&lt;/_created&gt;&lt;_date&gt;2010-01-01&lt;/_date&gt;&lt;_date_display&gt;2010&lt;/_date_display&gt;&lt;_impact_factor&gt;   4.562&lt;/_impact_factor&gt;&lt;_isbn&gt;0001-4826&lt;/_isbn&gt;&lt;_issue&gt;4&lt;/_issue&gt;&lt;_journal&gt;The accounting review&lt;/_journal&gt;&lt;_modified&gt;63309320&lt;/_modified&gt;&lt;_pages&gt;1163-1189&lt;/_pages&gt;&lt;_volume&gt;85&lt;/_volume&gt;&lt;/Details&gt;&lt;Extra&gt;&lt;DBUID&gt;{E9F07991-3B72-4492-A7D8-86E559D9F8FE}&lt;/DBUID&gt;&lt;/Extra&gt;&lt;/Item&gt;&lt;/References&gt;&lt;/Group&gt;&lt;/Citation&gt;_x000a_"/>
    <w:docVar w:name="NE.Ref{1CE8D7AB-5A93-409D-8855-94130383CA44}" w:val=" ADDIN NE.Ref.{1CE8D7AB-5A93-409D-8855-94130383CA44}&lt;Citation SecTmpl=&quot;1&quot;&gt;&lt;Group&gt;&lt;References&gt;&lt;Item&gt;&lt;ID&gt;12&lt;/ID&gt;&lt;UID&gt;{BA5E2246-A0BF-40B2-9E3C-73547EF9E25B}&lt;/UID&gt;&lt;Title&gt;Does the PCAOB international inspection program improve audit quality for non-US-listed foreign clients?&lt;/Title&gt;&lt;Template&gt;Journal Article&lt;/Template&gt;&lt;Star&gt;0&lt;/Star&gt;&lt;Tag&gt;0&lt;/Tag&gt;&lt;Author&gt;Fung, Simon Yu Kit; Raman, K K; Zhu, Xindong Kevin&lt;/Author&gt;&lt;Year&gt;2017&lt;/Year&gt;&lt;Details&gt;&lt;_accessed&gt;62690282&lt;/_accessed&gt;&lt;_created&gt;61923511&lt;/_created&gt;&lt;_date&gt;61536960&lt;/_date&gt;&lt;_date_display&gt;2017&lt;/_date_display&gt;&lt;_db_updated&gt;PKU Search&lt;/_db_updated&gt;&lt;_doi&gt;10.1016/j.jacceco.2017.04.002&lt;/_doi&gt;&lt;_impact_factor&gt;   3.753&lt;/_impact_factor&gt;&lt;_isbn&gt;0165-4101_x000d__x000a_&lt;/_isbn&gt;&lt;_issue&gt;1_x000d__x000a_&lt;/_issue&gt;&lt;_journal&gt;Journal of Accounting and Economics&lt;/_journal&gt;&lt;_keywords&gt;Non-US-listed foreign public companies_x000d__x000a_; Audit quality_x000d__x000a_; Positive externality_x000d__x000a_; Foreign auditors_x000d__x000a_; PCAOB international inspection program_x000d__x000a_; Auditor_x000d__x000a_; Audit_x000d__x000a_; Multinational Firms, International Business (F23)_x000d__x000a_; Financing Policy, Financial Risk and Risk Management, Capital and Ownership Structure, Value of Firms, Goodwill (G32)_x000d__x000a_; Selected Countries_x000d__x000a_; Firm Behavior: Empirical Analysis (D22)_x000d__x000a_; Corporate Finance and Governance: Government Policy and Regulation (G38)_x000d__x000a_; Auditing (M42)_x000d__x000a_; Quality control equipment_x000d__x000a_; Inspection_x000d__x000a_; Accounting_x000d__x000a_; Foreign investments_x000d__x000a_; Standards_x000d__x000a_; Foreign corporations_x000d__x000a_&lt;/_keywords&gt;&lt;_modified&gt;62897310&lt;/_modified&gt;&lt;_number&gt;1&lt;/_number&gt;&lt;_ori_publication&gt;Elsevier B.V_x000d__x000a_&lt;/_ori_publication&gt;&lt;_pages&gt;15_x000d__x000a_-36_x000d__x000a_&lt;/_pages&gt;&lt;_url&gt;http://pku.summon.serialssolutions.com/2.0.0/link/0/eLvHCXMwrV1LSwMxEA7ag3jx_X6Qm6dts6909yRtbRFRLFQvXkKSJtha2mLbg__emWwWqxQEEfaS7IRkM7Mzk2G-CSFxVGXBD50Q1rk1SlkVgwNh0zy24HmwOHEmw0qMFLw8ZPfdqNNO79ZIq4TGYJalNwWFinfK2_fU_ObWpoNBredwOSGWOIsd4tMB2jmKfuem-QWVjNxlakgcIPUXqKc2rA6l1nDow4SvuiuA6oMtK8zVav3tjFJn-1_Wv0O2vE9KGwXdLlkz4z2yUabE75PXm4mZUfAUabfVeGzSwXIUEVoFWnMypj7Ziw5cpMJQiZAPWuA2Pyi4x3Q8GQfPvWCEwtXHHrwXlOoRojJn1wfkudN-at0G_oaGQIOeiAIV2iSXKUukDTPLWJ8jkFVZeGzIJY_6kQ5ZbnmqdeIwu31tFLicJoORdRUfkgpMbI4J5TYzacQUSwx4mUrLHLQPHG41jJZRnZ-QaskIMS0KcYgyQ20oPOcEck6wRMAOnpCsZJf4xgIBxuK3oUfIXoH_-PxdagFeEdaB47CKq29vpAcxwDdgHS3RWKK8KGVDSIVhKz2f4SR5hjGJ9PTvyzsjm9gq0hDPSWX-vjAXZH36trh0wv4JMBAI6w&lt;/_url&gt;&lt;_volume&gt;64&lt;/_volume&gt;&lt;/Details&gt;&lt;Extra&gt;&lt;DBUID&gt;{D2579611-BF89-4C7B-83D9-BE1288535D97}&lt;/DBUID&gt;&lt;/Extra&gt;&lt;/Item&gt;&lt;/References&gt;&lt;/Group&gt;&lt;/Citation&gt;_x000a_"/>
    <w:docVar w:name="NE.Ref{1D57CB82-B83C-4CF3-89D5-2D64513AA2BB}" w:val=" ADDIN NE.Ref.{1D57CB82-B83C-4CF3-89D5-2D64513AA2BB}&lt;Citation SecTmpl=&quot;1&quot;&gt;&lt;Group&gt;&lt;References&gt;&lt;Item&gt;&lt;ID&gt;54&lt;/ID&gt;&lt;UID&gt;{6132C291-7203-44E0-A9F3-42029B3D1425}&lt;/UID&gt;&lt;Title&gt;Insider trading restrictions and insiders’ supply of information: Evidence from earnings smoothing&lt;/Title&gt;&lt;Template&gt;Journal Article&lt;/Template&gt;&lt;Star&gt;0&lt;/Star&gt;&lt;Tag&gt;0&lt;/Tag&gt;&lt;Author&gt;Zhang, Ivy Xiying; Zhang, Yong&lt;/Author&gt;&lt;Year&gt;2018&lt;/Year&gt;&lt;Details&gt;&lt;_alternate_title&gt;Contemporary Accounting Research&lt;/_alternate_title&gt;&lt;_collection_scope&gt;SSCI&lt;/_collection_scope&gt;&lt;_created&gt;63268499&lt;/_created&gt;&lt;_date&gt;2018-01-01&lt;/_date&gt;&lt;_date_display&gt;2018&lt;/_date_display&gt;&lt;_impact_factor&gt;   2.261&lt;/_impact_factor&gt;&lt;_isbn&gt;0823-9150&lt;/_isbn&gt;&lt;_issue&gt;2&lt;/_issue&gt;&lt;_journal&gt;Contemporary Accounting Research&lt;/_journal&gt;&lt;_modified&gt;63268499&lt;/_modified&gt;&lt;_ori_publication&gt;Wiley Online Library&lt;/_ori_publication&gt;&lt;_pages&gt;898-929&lt;/_pages&gt;&lt;_volume&gt;35&lt;/_volume&gt;&lt;/Details&gt;&lt;Extra&gt;&lt;DBUID&gt;{439358B4-FA18-4C63-A3A1-0E3BE4066E7A}&lt;/DBUID&gt;&lt;/Extra&gt;&lt;/Item&gt;&lt;/References&gt;&lt;/Group&gt;&lt;/Citation&gt;_x000a_"/>
    <w:docVar w:name="NE.Ref{1D63764D-A325-421B-A3A8-D276D01217F7}" w:val=" ADDIN NE.Ref.{1D63764D-A325-421B-A3A8-D276D01217F7}&lt;Citation SecTmpl=&quot;1&quot;&gt;&lt;Group&gt;&lt;References&gt;&lt;Item&gt;&lt;ID&gt;35&lt;/ID&gt;&lt;UID&gt;{1CEED0DD-C988-40CB-B79D-D811A90A7A34}&lt;/UID&gt;&lt;Title&gt;Aggregate quasi rents and auditor independence: Evidence from audit firm mergers in China&lt;/Title&gt;&lt;Template&gt;Journal Article&lt;/Template&gt;&lt;Star&gt;0&lt;/Star&gt;&lt;Tag&gt;0&lt;/Tag&gt;&lt;Author&gt;Hung Chan, K; Wu, Donghui&lt;/Author&gt;&lt;Year&gt;2011&lt;/Year&gt;&lt;Details&gt;&lt;_accessed&gt;62757196&lt;/_accessed&gt;&lt;_alternate_title&gt;Contemporary Accounting Research&lt;/_alternate_title&gt;&lt;_collection_scope&gt;SSCI;&lt;/_collection_scope&gt;&lt;_created&gt;62547340&lt;/_created&gt;&lt;_date&gt;2011-01-01&lt;/_date&gt;&lt;_date_display&gt;2011&lt;/_date_display&gt;&lt;_impact_factor&gt;   2.261&lt;/_impact_factor&gt;&lt;_isbn&gt;0823-9150&lt;/_isbn&gt;&lt;_issue&gt;1&lt;/_issue&gt;&lt;_journal&gt;Contemporary Accounting Research&lt;/_journal&gt;&lt;_modified&gt;63222327&lt;/_modified&gt;&lt;_ori_publication&gt;Wiley Online Library&lt;/_ori_publication&gt;&lt;_pages&gt;175-213&lt;/_pages&gt;&lt;_volume&gt;28&lt;/_volume&gt;&lt;/Details&gt;&lt;Extra&gt;&lt;DBUID&gt;{E9F07991-3B72-4492-A7D8-86E559D9F8FE}&lt;/DBUID&gt;&lt;/Extra&gt;&lt;/Item&gt;&lt;/References&gt;&lt;/Group&gt;&lt;/Citation&gt;_x000a_"/>
    <w:docVar w:name="NE.Ref{1D63E229-188E-4266-B011-84E4BBE53081}" w:val=" ADDIN NE.Ref.{1D63E229-188E-4266-B011-84E4BBE53081}&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1D83CB88-180A-44C3-968A-BB367F8E8F49}" w:val=" ADDIN NE.Ref.{1D83CB88-180A-44C3-968A-BB367F8E8F49}&lt;Citation SecTmpl=&quot;1&quot;&gt;&lt;Group&gt;&lt;References&gt;&lt;Item&gt;&lt;ID&gt;225&lt;/ID&gt;&lt;UID&gt;{42896BAA-8058-43FC-8057-8340C1ECC063}&lt;/UID&gt;&lt;Title&gt;审计师聘约权安排重要吗?——审计师声誉角度的检验&lt;/Title&gt;&lt;Template&gt;Journal Article&lt;/Template&gt;&lt;Star&gt;0&lt;/Star&gt;&lt;Tag&gt;0&lt;/Tag&gt;&lt;Author&gt;刘峰; 赵景文; 涂国前; 黄宇明&lt;/Author&gt;&lt;Year&gt;2010&lt;/Year&gt;&lt;Details&gt;&lt;_accessed&gt;63097183&lt;/_accessed&gt;&lt;_author_aff&gt;厦门大学会计系;中山大学管理学院;埃森哲咨询公司;&lt;/_author_aff&gt;&lt;_collection_scope&gt;CSSCI-C;PKU&lt;/_collection_scope&gt;&lt;_created&gt;63097118&lt;/_created&gt;&lt;_date&gt;58356000&lt;/_date&gt;&lt;_db_provider&gt;CNKI: 期刊&lt;/_db_provider&gt;&lt;_db_updated&gt;CNKI - Reference&lt;/_db_updated&gt;&lt;_issue&gt;12&lt;/_issue&gt;&lt;_journal&gt;会计研究&lt;/_journal&gt;&lt;_keywords&gt;聘约权;审计师声誉;经济后果;证监会处罚公告&lt;/_keywords&gt;&lt;_language&gt;Chinese&lt;/_language&gt;&lt;_modified&gt;63302021&lt;/_modified&gt;&lt;_pages&gt;49-56&lt;/_pages&gt;&lt;_url&gt;http://kns.cnki.net/KCMS/detail/detail.aspx?FileName=KJYJ201012009&amp;amp;DbName=CJFQ2010&lt;/_url&gt;&lt;_translated_author&gt;Liu, Feng;Zhao, Jingwen;Tu, Guoqian;Huang, Yuming&lt;/_translated_author&gt;&lt;/Details&gt;&lt;Extra&gt;&lt;DBUID&gt;{E9F07991-3B72-4492-A7D8-86E559D9F8FE}&lt;/DBUID&gt;&lt;/Extra&gt;&lt;/Item&gt;&lt;/References&gt;&lt;/Group&gt;&lt;/Citation&gt;_x000a_"/>
    <w:docVar w:name="NE.Ref{1DDE81B1-F55B-4D4B-8A33-598529FD0CA8}" w:val=" ADDIN NE.Ref.{1DDE81B1-F55B-4D4B-8A33-598529FD0CA8}&lt;Citation&gt;&lt;Group&gt;&lt;References&gt;&lt;Item&gt;&lt;ID&gt;114&lt;/ID&gt;&lt;UID&gt;{0E4F9C58-C345-46D1-A2FF-01C47173376B}&lt;/UID&gt;&lt;Title&gt;大股东资金占用、外部审计与公司治理&lt;/Title&gt;&lt;Template&gt;Journal Article&lt;/Template&gt;&lt;Star&gt;0&lt;/Star&gt;&lt;Tag&gt;0&lt;/Tag&gt;&lt;Author&gt;杜兴强; 郭剑花; 雷宇&lt;/Author&gt;&lt;Year&gt;2010&lt;/Year&gt;&lt;Details&gt;&lt;_accessed&gt;63241051&lt;/_accessed&gt;&lt;_author_aff&gt;厦门大学管理学院;&lt;/_author_aff&gt;&lt;_collection_scope&gt;CSSCI-C&lt;/_collection_scope&gt;&lt;_created&gt;63240989&lt;/_created&gt;&lt;_date&gt;57860640&lt;/_date&gt;&lt;_db_provider&gt;CNKI: 期刊&lt;/_db_provider&gt;&lt;_db_updated&gt;CNKI - Reference&lt;/_db_updated&gt;&lt;_issue&gt;01&lt;/_issue&gt;&lt;_journal&gt;经济管理&lt;/_journal&gt;&lt;_keywords&gt;大股东资金占用;掏空;外部审计;公司治理&lt;/_keywords&gt;&lt;_language&gt;Chinese&lt;/_language&gt;&lt;_modified&gt;63241051&lt;/_modified&gt;&lt;_pages&gt;111-117&lt;/_pages&gt;&lt;_url&gt;http://kns.cnki.net/KCMS/detail/detail.aspx?FileName=JJGU201001020&amp;amp;DbName=CJFQ2010&lt;/_url&gt;&lt;_volume&gt;32&lt;/_volume&gt;&lt;_translated_author&gt;Du, Xingqiang;Guo, Jianhua;Lei, Yu&lt;/_translated_author&gt;&lt;/Details&gt;&lt;Extra&gt;&lt;DBUID&gt;{E9F07991-3B72-4492-A7D8-86E559D9F8FE}&lt;/DBUID&gt;&lt;/Extra&gt;&lt;/Item&gt;&lt;/References&gt;&lt;/Group&gt;&lt;/Citation&gt;_x000a_"/>
    <w:docVar w:name="NE.Ref{1DF9F57F-8029-4C4E-8394-B2D5B7BB935D}" w:val=" ADDIN NE.Ref.{1DF9F57F-8029-4C4E-8394-B2D5B7BB935D}&lt;Citation SecTmpl=&quot;1&quot;&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1E3C2813-7D22-4B97-B2D1-F37184859D10}" w:val=" ADDIN NE.Ref.{1E3C2813-7D22-4B97-B2D1-F37184859D10}&lt;Citation&gt;&lt;Group&gt;&lt;References&gt;&lt;Item&gt;&lt;ID&gt;64&lt;/ID&gt;&lt;UID&gt;{BB5E10B4-76DE-40E7-8E5C-0B67E6EFD227}&lt;/UID&gt;&lt;Title&gt;Can Big 4 versus non-Big 4 differences in audit-quality proxies be attributed to client characteristics?&lt;/Title&gt;&lt;Template&gt;Journal Article&lt;/Template&gt;&lt;Star&gt;0&lt;/Star&gt;&lt;Tag&gt;0&lt;/Tag&gt;&lt;Author&gt;Lawrence, Alastair; Minutti-Meza, Miguel; Zhang, Ping&lt;/Author&gt;&lt;Year&gt;2011&lt;/Year&gt;&lt;Details&gt;&lt;_alternate_title&gt;The accounting review&lt;/_alternate_title&gt;&lt;_created&gt;63225950&lt;/_created&gt;&lt;_date&gt;2011-01-01&lt;/_date&gt;&lt;_date_display&gt;2011&lt;/_date_display&gt;&lt;_impact_factor&gt;   4.562&lt;/_impact_factor&gt;&lt;_isbn&gt;0001-4826&lt;/_isbn&gt;&lt;_issue&gt;1&lt;/_issue&gt;&lt;_journal&gt;The accounting review&lt;/_journal&gt;&lt;_modified&gt;63225950&lt;/_modified&gt;&lt;_pages&gt;259-286&lt;/_pages&gt;&lt;_volume&gt;86&lt;/_volume&gt;&lt;/Details&gt;&lt;Extra&gt;&lt;DBUID&gt;{E9F07991-3B72-4492-A7D8-86E559D9F8FE}&lt;/DBUID&gt;&lt;/Extra&gt;&lt;/Item&gt;&lt;/References&gt;&lt;/Group&gt;&lt;Group&gt;&lt;References&gt;&lt;Item&gt;&lt;ID&gt;65&lt;/ID&gt;&lt;UID&gt;{7012EF85-3CFA-46BE-BB65-84928D8555C4}&lt;/UID&gt;&lt;Title&gt;Big N auditors and audit quality: New evidence from quasi-experiments&lt;/Title&gt;&lt;Template&gt;Journal Article&lt;/Template&gt;&lt;Star&gt;0&lt;/Star&gt;&lt;Tag&gt;0&lt;/Tag&gt;&lt;Author&gt;Jiang, John X; Wang, Isabel Y; Wang, K Philip&lt;/Author&gt;&lt;Year&gt;2018&lt;/Year&gt;&lt;Details&gt;&lt;_alternate_title&gt;The Accounting Review&lt;/_alternate_title&gt;&lt;_created&gt;63225956&lt;/_created&gt;&lt;_date&gt;2018-01-01&lt;/_date&gt;&lt;_date_display&gt;2018&lt;/_date_display&gt;&lt;_impact_factor&gt;   4.562&lt;/_impact_factor&gt;&lt;_isbn&gt;0001-4826&lt;/_isbn&gt;&lt;_journal&gt;The Accounting Review&lt;/_journal&gt;&lt;_modified&gt;63225956&lt;/_modified&gt;&lt;/Details&gt;&lt;Extra&gt;&lt;DBUID&gt;{E9F07991-3B72-4492-A7D8-86E559D9F8FE}&lt;/DBUID&gt;&lt;/Extra&gt;&lt;/Item&gt;&lt;/References&gt;&lt;/Group&gt;&lt;/Citation&gt;_x000a_"/>
    <w:docVar w:name="NE.Ref{1E44F1EB-8DBA-4319-830C-2EAEA59CE9F9}" w:val=" ADDIN NE.Ref.{1E44F1EB-8DBA-4319-830C-2EAEA59CE9F9}&lt;Citation SecTmpl=&quot;1&quot;&gt;&lt;Group&gt;&lt;References&gt;&lt;Item&gt;&lt;ID&gt;80&lt;/ID&gt;&lt;UID&gt;{5C9767C4-EDE7-4C7F-99C1-11350DAD7A91}&lt;/UID&gt;&lt;Title&gt;The role of auditors, non-auditors, and internal tax departments in corporate tax aggressiveness&lt;/Title&gt;&lt;Template&gt;Journal Article&lt;/Template&gt;&lt;Star&gt;0&lt;/Star&gt;&lt;Tag&gt;0&lt;/Tag&gt;&lt;Author&gt;Klassen, Kenneth J; Lisowsky, Petro; Mescall, Devan&lt;/Author&gt;&lt;Year&gt;2015&lt;/Year&gt;&lt;Details&gt;&lt;_alternate_title&gt;The Accounting Review&lt;/_alternate_title&gt;&lt;_created&gt;62649258&lt;/_created&gt;&lt;_date&gt;2015-01-01&lt;/_date&gt;&lt;_date_display&gt;2015&lt;/_date_display&gt;&lt;_isbn&gt;1558-7967&lt;/_isbn&gt;&lt;_issue&gt;1&lt;/_issue&gt;&lt;_journal&gt;The Accounting Review&lt;/_journal&gt;&lt;_modified&gt;63228167&lt;/_modified&gt;&lt;_ori_publication&gt;American Accounting Association&lt;/_ori_publication&gt;&lt;_pages&gt;179-205&lt;/_pages&gt;&lt;_volume&gt;91&lt;/_volume&gt;&lt;/Details&gt;&lt;Extra&gt;&lt;DBUID&gt;{E9F07991-3B72-4492-A7D8-86E559D9F8FE}&lt;/DBUID&gt;&lt;/Extra&gt;&lt;/Item&gt;&lt;/References&gt;&lt;/Group&gt;&lt;/Citation&gt;_x000a_"/>
    <w:docVar w:name="NE.Ref{1EA2B0B2-1E68-4FCE-BA3D-A5A139608D3F}" w:val=" ADDIN NE.Ref.{1EA2B0B2-1E68-4FCE-BA3D-A5A139608D3F}&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1EE8672A-36F2-47C4-B8AA-220D3D276808}" w:val=" ADDIN NE.Ref.{1EE8672A-36F2-47C4-B8AA-220D3D276808}&lt;Citation&gt;&lt;Group&gt;&lt;References&gt;&lt;Item&gt;&lt;ID&gt;629&lt;/ID&gt;&lt;UID&gt;{D14BCB3A-E4D8-4193-9891-3A081C7B51C1}&lt;/UID&gt;&lt;Title&gt;Experience effects in auditing: The role of task-specific knowledge&lt;/Title&gt;&lt;Template&gt;Journal Article&lt;/Template&gt;&lt;Star&gt;0&lt;/Star&gt;&lt;Tag&gt;0&lt;/Tag&gt;&lt;Author&gt;Bonner, Sarah E&lt;/Author&gt;&lt;Year&gt;1990&lt;/Year&gt;&lt;Details&gt;&lt;_alternate_title&gt;Accounting Review&lt;/_alternate_title&gt;&lt;_collection_scope&gt;SSCI&lt;/_collection_scope&gt;&lt;_created&gt;63179527&lt;/_created&gt;&lt;_date&gt;1990-01-01&lt;/_date&gt;&lt;_date_display&gt;1990&lt;/_date_display&gt;&lt;_impact_factor&gt;   4.562&lt;/_impact_factor&gt;&lt;_isbn&gt;0001-4826&lt;/_isbn&gt;&lt;_journal&gt;Accounting Review&lt;/_journal&gt;&lt;_modified&gt;63179527&lt;/_modified&gt;&lt;_ori_publication&gt;JSTOR&lt;/_ori_publication&gt;&lt;_pages&gt;72-92&lt;/_pages&gt;&lt;/Details&gt;&lt;Extra&gt;&lt;DBUID&gt;{83AC290F-D6FC-4574-9771-6904EE9C30A4}&lt;/DBUID&gt;&lt;/Extra&gt;&lt;/Item&gt;&lt;/References&gt;&lt;/Group&gt;&lt;Group&gt;&lt;References&gt;&lt;Item&gt;&lt;ID&gt;630&lt;/ID&gt;&lt;UID&gt;{721F6B9D-DA4E-41E5-9B32-8B8FAEE3CE07}&lt;/UID&gt;&lt;Title&gt;Experience and the ability to explain audit findings&lt;/Title&gt;&lt;Template&gt;Journal Article&lt;/Template&gt;&lt;Star&gt;0&lt;/Star&gt;&lt;Tag&gt;0&lt;/Tag&gt;&lt;Author&gt;Libby, Robert; Frederick, David M&lt;/Author&gt;&lt;Year&gt;1990&lt;/Year&gt;&lt;Details&gt;&lt;_alternate_title&gt;Journal of Accounting Research&lt;/_alternate_title&gt;&lt;_collection_scope&gt;SSCI&lt;/_collection_scope&gt;&lt;_created&gt;63179529&lt;/_created&gt;&lt;_date&gt;1990-01-01&lt;/_date&gt;&lt;_date_display&gt;1990&lt;/_date_display&gt;&lt;_impact_factor&gt;   4.891&lt;/_impact_factor&gt;&lt;_isbn&gt;0021-8456&lt;/_isbn&gt;&lt;_issue&gt;2&lt;/_issue&gt;&lt;_journal&gt;Journal of Accounting Research&lt;/_journal&gt;&lt;_modified&gt;63179529&lt;/_modified&gt;&lt;_ori_publication&gt;JSTOR&lt;/_ori_publication&gt;&lt;_pages&gt;348-367&lt;/_pages&gt;&lt;_volume&gt;28&lt;/_volume&gt;&lt;/Details&gt;&lt;Extra&gt;&lt;DBUID&gt;{83AC290F-D6FC-4574-9771-6904EE9C30A4}&lt;/DBUID&gt;&lt;/Extra&gt;&lt;/Item&gt;&lt;/References&gt;&lt;/Group&gt;&lt;Group&gt;&lt;References&gt;&lt;Item&gt;&lt;ID&gt;632&lt;/ID&gt;&lt;UID&gt;{EE53850E-757C-4618-9FB6-0539A907DDFF}&lt;/UID&gt;&lt;Title&gt;The effect of experience on the use of irrelevant evidence in auditor judgment&lt;/Title&gt;&lt;Template&gt;Journal Article&lt;/Template&gt;&lt;Star&gt;0&lt;/Star&gt;&lt;Tag&gt;0&lt;/Tag&gt;&lt;Author&gt;Shelton, Sandra Waller&lt;/Author&gt;&lt;Year&gt;1999&lt;/Year&gt;&lt;Details&gt;&lt;_alternate_title&gt;The Accounting Review&lt;/_alternate_title&gt;&lt;_created&gt;63179531&lt;/_created&gt;&lt;_date&gt;1999-01-01&lt;/_date&gt;&lt;_date_display&gt;1999&lt;/_date_display&gt;&lt;_impact_factor&gt;   4.562&lt;/_impact_factor&gt;&lt;_isbn&gt;0001-4826&lt;/_isbn&gt;&lt;_issue&gt;2&lt;/_issue&gt;&lt;_journal&gt;The Accounting Review&lt;/_journal&gt;&lt;_modified&gt;63179531&lt;/_modified&gt;&lt;_pages&gt;217-224&lt;/_pages&gt;&lt;_volume&gt;74&lt;/_volume&gt;&lt;/Details&gt;&lt;Extra&gt;&lt;DBUID&gt;{83AC290F-D6FC-4574-9771-6904EE9C30A4}&lt;/DBUID&gt;&lt;/Extra&gt;&lt;/Item&gt;&lt;/References&gt;&lt;/Group&gt;&lt;/Citation&gt;_x000a_"/>
    <w:docVar w:name="NE.Ref{1F735EEC-26BB-424C-A14F-0FDDE4FE6588}" w:val=" ADDIN NE.Ref.{1F735EEC-26BB-424C-A14F-0FDDE4FE6588}&lt;Citation SecTmpl=&quot;1&quot;&gt;&lt;Group&gt;&lt;References&gt;&lt;Item&gt;&lt;ID&gt;176&lt;/ID&gt;&lt;UID&gt;{3DDFC726-FF8E-4325-97D2-8089FD8CBF38}&lt;/UID&gt;&lt;Title&gt;Corporate tax avoidance and stock price crash risk: Firm-level analysis&lt;/Title&gt;&lt;Template&gt;Journal Article&lt;/Template&gt;&lt;Star&gt;0&lt;/Star&gt;&lt;Tag&gt;0&lt;/Tag&gt;&lt;Author&gt;Kim, Jeong-Bon; Li, Yinghua; Zhang, Liandong&lt;/Author&gt;&lt;Year&gt;2011&lt;/Year&gt;&lt;Details&gt;&lt;_alternate_title&gt;Journal of Financial Economics&lt;/_alternate_title&gt;&lt;_collection_scope&gt;SSCI&lt;/_collection_scope&gt;&lt;_created&gt;62614802&lt;/_created&gt;&lt;_date&gt;2011-01-01&lt;/_date&gt;&lt;_date_display&gt;2011&lt;/_date_display&gt;&lt;_impact_factor&gt;   4.693&lt;/_impact_factor&gt;&lt;_isbn&gt;0304-405X&lt;/_isbn&gt;&lt;_issue&gt;3&lt;/_issue&gt;&lt;_journal&gt;Journal of Financial Economics&lt;/_journal&gt;&lt;_modified&gt;63295839&lt;/_modified&gt;&lt;_ori_publication&gt;Elsevier&lt;/_ori_publication&gt;&lt;_pages&gt;639-662&lt;/_pages&gt;&lt;_volume&gt;100&lt;/_volume&gt;&lt;/Details&gt;&lt;Extra&gt;&lt;DBUID&gt;{E9F07991-3B72-4492-A7D8-86E559D9F8FE}&lt;/DBUID&gt;&lt;/Extra&gt;&lt;/Item&gt;&lt;/References&gt;&lt;/Group&gt;&lt;/Citation&gt;_x000a_"/>
    <w:docVar w:name="NE.Ref{1F845816-AC70-4DDC-92F7-DBB5A866DD94}" w:val=" ADDIN NE.Ref.{1F845816-AC70-4DDC-92F7-DBB5A866DD94}&lt;Citation SecTmpl=&quot;1&quot;&gt;&lt;Group&gt;&lt;References&gt;&lt;Item&gt;&lt;ID&gt;100&lt;/ID&gt;&lt;UID&gt;{E328F66A-7F5B-4998-8344-D3853412BE7F}&lt;/UID&gt;&lt;Title&gt;代理冲突、董事会质量与“污点”审计师变更&lt;/Title&gt;&lt;Template&gt;Journal Article&lt;/Template&gt;&lt;Star&gt;0&lt;/Star&gt;&lt;Tag&gt;0&lt;/Tag&gt;&lt;Author&gt;刘笑霞; 李明辉&lt;/Author&gt;&lt;Year&gt;2013&lt;/Year&gt;&lt;Details&gt;&lt;_accessed&gt;61631239&lt;/_accessed&gt;&lt;_author_aff&gt;河海大学会计学系;南京大学会计学系;&lt;/_author_aff&gt;&lt;_collection_scope&gt;CSSCI;中文核心期刊;&lt;/_collection_scope&gt;&lt;_created&gt;61610952&lt;/_created&gt;&lt;_date&gt;59891040&lt;/_date&gt;&lt;_db_provider&gt;CNKI: 期刊&lt;/_db_provider&gt;&lt;_db_updated&gt;CNKI - Reference&lt;/_db_updated&gt;&lt;_issue&gt;11&lt;/_issue&gt;&lt;_journal&gt;会计研究&lt;/_journal&gt;&lt;_keywords&gt;审计师变更;审计需求;审计师声誉;代理冲突;董事会&lt;/_keywords&gt;&lt;_language&gt;Chinese&lt;/_language&gt;&lt;_modified&gt;61610952&lt;/_modified&gt;&lt;_pages&gt;67-74+96&lt;/_pages&gt;&lt;_url&gt;http://www.cnki.net/KCMS/detail/detail.aspx?FileName=KJYJ201311010&amp;amp;DbName=CJFQ2013&lt;/_url&gt;&lt;_translated_author&gt;Liu, Xiaoxia;Li, Minghui&lt;/_translated_author&gt;&lt;/Details&gt;&lt;Extra&gt;&lt;DBUID&gt;{7EBDD973-FB19-4DB0-8AC1-C6FC73CA4F6A}&lt;/DBUID&gt;&lt;/Extra&gt;&lt;/Item&gt;&lt;/References&gt;&lt;/Group&gt;&lt;/Citation&gt;_x000a_"/>
    <w:docVar w:name="NE.Ref{1FD937EF-C77A-40C2-9485-38ECA62A4375}" w:val=" ADDIN NE.Ref.{1FD937EF-C77A-40C2-9485-38ECA62A4375}&lt;Citation&gt;&lt;Group&gt;&lt;References&gt;&lt;Item&gt;&lt;ID&gt;50&lt;/ID&gt;&lt;UID&gt;{91A387CD-D9EB-4910-A073-004C6316D962}&lt;/UID&gt;&lt;Title&gt;An empirical analysis of auditor reporting and its association with abnormal accruals&lt;/Title&gt;&lt;Template&gt;Journal Article&lt;/Template&gt;&lt;Star&gt;0&lt;/Star&gt;&lt;Tag&gt;0&lt;/Tag&gt;&lt;Author&gt;Butler, Marty; Leone, Andrew J; Willenborg, Michael&lt;/Author&gt;&lt;Year&gt;2004&lt;/Year&gt;&lt;Details&gt;&lt;_alternate_title&gt;Journal of Accounting and Economics&lt;/_alternate_title&gt;&lt;_created&gt;63224462&lt;/_created&gt;&lt;_date&gt;2004-01-01&lt;/_date&gt;&lt;_date_display&gt;2004&lt;/_date_display&gt;&lt;_impact_factor&gt;   3.753&lt;/_impact_factor&gt;&lt;_isbn&gt;0165-4101&lt;/_isbn&gt;&lt;_issue&gt;2&lt;/_issue&gt;&lt;_journal&gt;Journal of Accounting and Economics&lt;/_journal&gt;&lt;_modified&gt;63224462&lt;/_modified&gt;&lt;_ori_publication&gt;Elsevier&lt;/_ori_publication&gt;&lt;_pages&gt;139-165&lt;/_pages&gt;&lt;_volume&gt;37&lt;/_volume&gt;&lt;/Details&gt;&lt;Extra&gt;&lt;DBUID&gt;{E9F07991-3B72-4492-A7D8-86E559D9F8FE}&lt;/DBUID&gt;&lt;/Extra&gt;&lt;/Item&gt;&lt;/References&gt;&lt;/Group&gt;&lt;/Citation&gt;_x000a_"/>
    <w:docVar w:name="NE.Ref{2026A83C-5C67-43A1-976E-81BDF2775516}" w:val=" ADDIN NE.Ref.{2026A83C-5C67-43A1-976E-81BDF2775516}&lt;Citation SecTmpl=&quot;1&quot;&gt;&lt;Group&gt;&lt;References&gt;&lt;Item&gt;&lt;ID&gt;160&lt;/ID&gt;&lt;UID&gt;{685ABCBC-968D-49AA-BC2C-1FF147BFFDC9}&lt;/UID&gt;&lt;Title&gt;Tax avoidance: Does tax-specific industry expertise make a difference?&lt;/Title&gt;&lt;Template&gt;Journal Article&lt;/Template&gt;&lt;Star&gt;0&lt;/Star&gt;&lt;Tag&gt;0&lt;/Tag&gt;&lt;Author&gt;McGuire, Sean T; Omer, Thomas C; Wang, Dechun&lt;/Author&gt;&lt;Year&gt;2012&lt;/Year&gt;&lt;Details&gt;&lt;_created&gt;61742028&lt;/_created&gt;&lt;_impact_factor&gt;   4.562&lt;/_impact_factor&gt;&lt;_isbn&gt;0001-4826&lt;/_isbn&gt;&lt;_issue&gt;3&lt;/_issue&gt;&lt;_journal&gt;The Accounting Review&lt;/_journal&gt;&lt;_modified&gt;63290029&lt;/_modified&gt;&lt;_pages&gt;975-1003&lt;/_pages&gt;&lt;_volume&gt;87&lt;/_volume&gt;&lt;/Details&gt;&lt;Extra&gt;&lt;DBUID&gt;{E9F07991-3B72-4492-A7D8-86E559D9F8FE}&lt;/DBUID&gt;&lt;/Extra&gt;&lt;/Item&gt;&lt;/References&gt;&lt;/Group&gt;&lt;/Citation&gt;_x000a_"/>
    <w:docVar w:name="NE.Ref{208B2EA8-01F0-42CF-90B2-4EA22F4BF80D}" w:val=" ADDIN NE.Ref.{208B2EA8-01F0-42CF-90B2-4EA22F4BF80D}&lt;Citation SecTmpl=&quot;1&quot;&gt;&lt;Group&gt;&lt;References&gt;&lt;Item&gt;&lt;ID&gt;27&lt;/ID&gt;&lt;UID&gt;{3219ACAE-2438-4139-B8BC-66B81A9226CD}&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1697771&lt;/_modified&gt;&lt;_pages&gt;70-76&lt;/_pages&gt;&lt;_tertiary_title&gt;Accounting Research&lt;/_tertiary_title&gt;&lt;_url&gt;http://d.g.wanfangdata.com.cn/Periodical_kjyj201606010.aspx&lt;/_url&gt;&lt;_translated_author&gt;Ceng, Shu;Li, Qingyuan&lt;/_translated_author&gt;&lt;/Details&gt;&lt;Extra&gt;&lt;DBUID&gt;{83AC290F-D6FC-4574-9771-6904EE9C30A4}&lt;/DBUID&gt;&lt;/Extra&gt;&lt;/Item&gt;&lt;/References&gt;&lt;/Group&gt;&lt;Group&gt;&lt;References&gt;&lt;Item&gt;&lt;ID&gt;273&lt;/ID&gt;&lt;UID&gt;{5D504A91-E2EB-4E2D-9078-025784EFDF9A}&lt;/UID&gt;&lt;Title&gt;The Persistence and Pricing of Earnings, Accruals, and Cash Flows When Firms Have Large Book‐Tax Differences&lt;/Title&gt;&lt;Template&gt;Journal Article&lt;/Template&gt;&lt;Star&gt;0&lt;/Star&gt;&lt;Tag&gt;0&lt;/Tag&gt;&lt;Author&gt;Hanlon, Michelle&lt;/Author&gt;&lt;Year&gt;2005&lt;/Year&gt;&lt;Details&gt;&lt;_created&gt;62127925&lt;/_created&gt;&lt;_issue&gt;1&lt;/_issue&gt;&lt;_journal&gt;Journal of the American Taxation Association&lt;/_journal&gt;&lt;_modified&gt;62877357&lt;/_modified&gt;&lt;_pages&gt;págs. 137-166&lt;/_pages&gt;&lt;_volume&gt;80&lt;/_volume&gt;&lt;/Details&gt;&lt;Extra&gt;&lt;DBUID&gt;{83AC290F-D6FC-4574-9771-6904EE9C30A4}&lt;/DBUID&gt;&lt;/Extra&gt;&lt;/Item&gt;&lt;/References&gt;&lt;/Group&gt;&lt;Group&gt;&lt;References&gt;&lt;Item&gt;&lt;ID&gt;48&lt;/ID&gt;&lt;UID&gt;{A31B03B8-FE8E-4540-8695-9F046226452E}&lt;/UID&gt;&lt;Title&gt;Auditor Independence, Non‐Audit Services, and Restatements: Was the US Government Right?&lt;/Title&gt;&lt;Template&gt;Journal Article&lt;/Template&gt;&lt;Star&gt;0&lt;/Star&gt;&lt;Tag&gt;0&lt;/Tag&gt;&lt;Author&gt;Kinney, William R; Palmrose, Zoe Vonna; Scholz, Susan&lt;/Author&gt;&lt;Year&gt;2004&lt;/Year&gt;&lt;Details&gt;&lt;_accessed&gt;61845728&lt;/_accessed&gt;&lt;_collection_scope&gt;SSCI;&lt;/_collection_scope&gt;&lt;_created&gt;61698030&lt;/_created&gt;&lt;_impact_factor&gt;   4.891&lt;/_impact_factor&gt;&lt;_isbn&gt;1475-679X&lt;/_isbn&gt;&lt;_issue&gt;3&lt;/_issue&gt;&lt;_journal&gt;Journal of Accounting Research&lt;/_journal&gt;&lt;_modified&gt;62877357&lt;/_modified&gt;&lt;_pages&gt;561-588&lt;/_pages&gt;&lt;_volume&gt;42&lt;/_volume&gt;&lt;/Details&gt;&lt;Extra&gt;&lt;DBUID&gt;{83AC290F-D6FC-4574-9771-6904EE9C30A4}&lt;/DBUID&gt;&lt;/Extra&gt;&lt;/Item&gt;&lt;/References&gt;&lt;/Group&gt;&lt;/Citation&gt;_x000a_"/>
    <w:docVar w:name="NE.Ref{20B0E289-2E1F-442D-83B5-0096D6E16589}" w:val=" ADDIN NE.Ref.{20B0E289-2E1F-442D-83B5-0096D6E16589}&lt;Citation SecTmpl=&quot;1&quot;&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2183B8C5-0DFF-40C1-B14C-F6656AE01289}" w:val=" ADDIN NE.Ref.{2183B8C5-0DFF-40C1-B14C-F6656AE01289}&lt;Citation SecTmpl=&quot;1&quot;&gt;&lt;Group&gt;&lt;References&gt;&lt;Item&gt;&lt;ID&gt;234&lt;/ID&gt;&lt;UID&gt;{954EE3B3-AA63-4042-BCD4-6A14A60604A3}&lt;/UID&gt;&lt;Title&gt;Legal systems and auditor independence&lt;/Title&gt;&lt;Template&gt;Journal Article&lt;/Template&gt;&lt;Star&gt;0&lt;/Star&gt;&lt;Tag&gt;0&lt;/Tag&gt;&lt;Author&gt;Yu, Hung-Chao&lt;/Author&gt;&lt;Year&gt;2011&lt;/Year&gt;&lt;Details&gt;&lt;_alternate_title&gt;Review of Accounting Studies&lt;/_alternate_title&gt;&lt;_collection_scope&gt;SSCI&lt;/_collection_scope&gt;&lt;_created&gt;63302983&lt;/_created&gt;&lt;_date&gt;2011-01-01&lt;/_date&gt;&lt;_date_display&gt;2011&lt;/_date_display&gt;&lt;_impact_factor&gt;   2.108&lt;/_impact_factor&gt;&lt;_isbn&gt;1380-6653&lt;/_isbn&gt;&lt;_issue&gt;2&lt;/_issue&gt;&lt;_journal&gt;Review of Accounting Studies&lt;/_journal&gt;&lt;_modified&gt;63302983&lt;/_modified&gt;&lt;_ori_publication&gt;Springer&lt;/_ori_publication&gt;&lt;_pages&gt;377&lt;/_pages&gt;&lt;_volume&gt;16&lt;/_volume&gt;&lt;/Details&gt;&lt;Extra&gt;&lt;DBUID&gt;{E9F07991-3B72-4492-A7D8-86E559D9F8FE}&lt;/DBUID&gt;&lt;/Extra&gt;&lt;/Item&gt;&lt;/References&gt;&lt;/Group&gt;&lt;/Citation&gt;_x000a_"/>
    <w:docVar w:name="NE.Ref{22572941-E032-45FA-A0C4-5B620A7CF429}" w:val=" ADDIN NE.Ref.{22572941-E032-45FA-A0C4-5B620A7CF429}&lt;Citation SecTmpl=&quot;1&quot;&gt;&lt;Group&gt;&lt;References&gt;&lt;Item&gt;&lt;ID&gt;118&lt;/ID&gt;&lt;UID&gt;{3A6E3F74-453F-41AD-9493-01E49EF8E7E3}&lt;/UID&gt;&lt;Title&gt;中国各地区市场化相对进程报告&lt;/Title&gt;&lt;Template&gt;Journal Article&lt;/Template&gt;&lt;Star&gt;0&lt;/Star&gt;&lt;Tag&gt;0&lt;/Tag&gt;&lt;Author&gt;樊纲; 王小鲁; 张立文; 朱恒鹏&lt;/Author&gt;&lt;Year&gt;2003&lt;/Year&gt;&lt;Details&gt;&lt;_collection_scope&gt;CSSCI;中文核心期刊;&lt;/_collection_scope&gt;&lt;_created&gt;61618380&lt;/_created&gt;&lt;_issue&gt;10&lt;/_issue&gt;&lt;_journal&gt;经济研究&lt;/_journal&gt;&lt;_modified&gt;61618380&lt;/_modified&gt;&lt;_volume&gt;3&lt;/_volume&gt;&lt;_translated_author&gt;Fan, Gang;Wang, Xiaolu;Zhang, Liwen;Zhu, Hengpeng&lt;/_translated_author&gt;&lt;/Details&gt;&lt;Extra&gt;&lt;DBUID&gt;{7EBDD973-FB19-4DB0-8AC1-C6FC73CA4F6A}&lt;/DBUID&gt;&lt;/Extra&gt;&lt;/Item&gt;&lt;/References&gt;&lt;/Group&gt;&lt;/Citation&gt;_x000a_"/>
    <w:docVar w:name="NE.Ref{239D6C7F-90A8-41B3-B59B-BFD07307DDB0}" w:val=" ADDIN NE.Ref.{239D6C7F-90A8-41B3-B59B-BFD07307DDB0}&lt;Citation SecTmpl=&quot;1&quot;&gt;&lt;Group&gt;&lt;References&gt;&lt;Item&gt;&lt;ID&gt;5&lt;/ID&gt;&lt;UID&gt;{C8C23CCF-9B62-48AF-8363-6DD252760CB7}&lt;/UID&gt;&lt;Title&gt;年报语调与内部人交易:“表里如一”还是“口是心非”?&lt;/Title&gt;&lt;Template&gt;Journal Article&lt;/Template&gt;&lt;Star&gt;0&lt;/Star&gt;&lt;Tag&gt;0&lt;/Tag&gt;&lt;Author&gt;曾庆生; 周波; 张程; 陈信元&lt;/Author&gt;&lt;Year&gt;2018&lt;/Year&gt;&lt;Details&gt;&lt;_accessed&gt;63270278&lt;/_accessed&gt;&lt;_author_aff&gt;上海财经大学会计学院;&lt;/_author_aff&gt;&lt;_collection_scope&gt;CSSCI-C;PKU&lt;/_collection_scope&gt;&lt;_created&gt;63097440&lt;/_created&gt;&lt;_date&gt;62432640&lt;/_date&gt;&lt;_db_provider&gt;CNKI: 期刊&lt;/_db_provider&gt;&lt;_db_updated&gt;CNKI - Reference&lt;/_db_updated&gt;&lt;_issue&gt;09&lt;/_issue&gt;&lt;_journal&gt;管理世界&lt;/_journal&gt;&lt;_keywords&gt;年报;语调管理;内部人交易;信息不对称&lt;/_keywords&gt;&lt;_language&gt;Chinese&lt;/_language&gt;&lt;_modified&gt;63270278&lt;/_modified&gt;&lt;_pages&gt;143-160&lt;/_pages&gt;&lt;_url&gt;http://kns.cnki.net/KCMS/detail/detail.aspx?FileName=GLSJ201809015&amp;amp;DbName=CJFQ2018&lt;/_url&gt;&lt;_volume&gt;34&lt;/_volume&gt;&lt;_translated_author&gt;Ceng, Qingsheng;Zhou, Bo;Zhang, Cheng;Chen, Xinyuan&lt;/_translated_author&gt;&lt;/Details&gt;&lt;Extra&gt;&lt;DBUID&gt;{439358B4-FA18-4C63-A3A1-0E3BE4066E7A}&lt;/DBUID&gt;&lt;/Extra&gt;&lt;/Item&gt;&lt;/References&gt;&lt;/Group&gt;&lt;/Citation&gt;_x000a_"/>
    <w:docVar w:name="NE.Ref{23CC54A1-D863-4E2C-9D1B-644A9869856B}" w:val=" ADDIN NE.Ref.{23CC54A1-D863-4E2C-9D1B-644A9869856B}&lt;Citation SecTmpl=&quot;1&quot;&gt;&lt;Group&gt;&lt;References&gt;&lt;Item&gt;&lt;ID&gt;134&lt;/ID&gt;&lt;UID&gt;{E388FFA0-742B-4FE1-8B86-C7E1E76D1990}&lt;/UID&gt;&lt;Title&gt;Do client characteristics really drive the Big N audit quality effect? New evidence from propensity score matching&lt;/Title&gt;&lt;Template&gt;Journal Article&lt;/Template&gt;&lt;Star&gt;0&lt;/Star&gt;&lt;Tag&gt;0&lt;/Tag&gt;&lt;Author&gt;DeFond, Mark; Erkens, David H; Zhang, Jieying&lt;/Author&gt;&lt;Year&gt;2017&lt;/Year&gt;&lt;Details&gt;&lt;_alternate_title&gt;Management Science&lt;/_alternate_title&gt;&lt;_collection_scope&gt;SCIE;SSCI;EI&lt;/_collection_scope&gt;&lt;_created&gt;63243914&lt;/_created&gt;&lt;_date&gt;2017-01-01&lt;/_date&gt;&lt;_date_display&gt;2017&lt;/_date_display&gt;&lt;_impact_factor&gt;   4.219&lt;/_impact_factor&gt;&lt;_isbn&gt;0025-1909&lt;/_isbn&gt;&lt;_issue&gt;11&lt;/_issue&gt;&lt;_journal&gt;Management Science&lt;/_journal&gt;&lt;_modified&gt;63243914&lt;/_modified&gt;&lt;_ori_publication&gt;INFORMS&lt;/_ori_publication&gt;&lt;_pages&gt;3628-3649&lt;/_pages&gt;&lt;_volume&gt;63&lt;/_volume&gt;&lt;/Details&gt;&lt;Extra&gt;&lt;DBUID&gt;{E9F07991-3B72-4492-A7D8-86E559D9F8FE}&lt;/DBUID&gt;&lt;/Extra&gt;&lt;/Item&gt;&lt;/References&gt;&lt;/Group&gt;&lt;/Citation&gt;_x000a_"/>
    <w:docVar w:name="NE.Ref{2401925F-DCCC-48D3-A0DE-CD295A26BB95}" w:val=" ADDIN NE.Ref.{2401925F-DCCC-48D3-A0DE-CD295A26BB95}&lt;Citation SecTmpl=&quot;1&quot;&gt;&lt;Group&gt;&lt;References&gt;&lt;Item&gt;&lt;ID&gt;27&lt;/ID&gt;&lt;UID&gt;{E9469419-C88E-4967-8E69-578D60278A15}&lt;/UID&gt;&lt;Title&gt;Board Gender Diversity, Auditor Fees, and Auditor Choice&lt;/Title&gt;&lt;Template&gt;Journal Article&lt;/Template&gt;&lt;Star&gt;0&lt;/Star&gt;&lt;Tag&gt;0&lt;/Tag&gt;&lt;Author&gt;Lai, Karen M Y; Srinidhi, Bin; Gul, Ferdinand A; Tsui, Judy S L&lt;/Author&gt;&lt;Year&gt;2017&lt;/Year&gt;&lt;Details&gt;&lt;_accessed&gt;62437790&lt;/_accessed&gt;&lt;_collection_scope&gt;SSCI;&lt;/_collection_scope&gt;&lt;_created&gt;62437790&lt;/_created&gt;&lt;_db_updated&gt;CrossRef&lt;/_db_updated&gt;&lt;_doi&gt;10.1111/1911-3846.12313&lt;/_doi&gt;&lt;_impact_factor&gt;   2.261&lt;/_impact_factor&gt;&lt;_issue&gt;3&lt;/_issue&gt;&lt;_journal&gt;Contemporary Accounting Research&lt;/_journal&gt;&lt;_modified&gt;62904699&lt;/_modified&gt;&lt;_pages&gt;1681-1714&lt;/_pages&gt;&lt;_tertiary_title&gt;Contemp Account Res&lt;/_tertiary_title&gt;&lt;_url&gt;http://doi.wiley.com/10.1111/1911-3846.12313_x000d__x000a_http://onlinelibrary.wiley.com/wol1/doi/10.1111/1911-3846.12313/fullpdf&lt;/_url&gt;&lt;_volume&gt;34&lt;/_volume&gt;&lt;/Details&gt;&lt;Extra&gt;&lt;DBUID&gt;{D2579611-BF89-4C7B-83D9-BE1288535D97}&lt;/DBUID&gt;&lt;/Extra&gt;&lt;/Item&gt;&lt;/References&gt;&lt;/Group&gt;&lt;/Citation&gt;_x000a_"/>
    <w:docVar w:name="NE.Ref{2523151B-5240-461D-88DA-EE6E47C465A3}" w:val=" ADDIN NE.Ref.{2523151B-5240-461D-88DA-EE6E47C465A3}&lt;Citation SecTmpl=&quot;1&quot;&gt;&lt;Group&gt;&lt;References&gt;&lt;Item&gt;&lt;ID&gt;43&lt;/ID&gt;&lt;UID&gt;{834E60B6-DB09-44F5-B120-96831E042999}&lt;/UID&gt;&lt;Title&gt;The Loss of Information Associated with Binary Audit Reports: Evidence from Auditors&amp;apos; Internal Control and Going Concern Opinions&lt;/Title&gt;&lt;Template&gt;Journal Article&lt;/Template&gt;&lt;Star&gt;0&lt;/Star&gt;&lt;Tag&gt;0&lt;/Tag&gt;&lt;Author&gt;Christensen, Brant E; Neuman, Stevanie S; Rice, Sarah C&lt;/Author&gt;&lt;Year&gt;2018&lt;/Year&gt;&lt;Details&gt;&lt;_alternate_title&gt;Contemporary Accounting Research&lt;/_alternate_title&gt;&lt;_collection_scope&gt;SSCI&lt;/_collection_scope&gt;&lt;_created&gt;62804047&lt;/_created&gt;&lt;_date&gt;2018-01-01&lt;/_date&gt;&lt;_date_display&gt;2018&lt;/_date_display&gt;&lt;_impact_factor&gt;   2.261&lt;/_impact_factor&gt;&lt;_isbn&gt;0823-9150&lt;/_isbn&gt;&lt;_journal&gt;Contemporary Accounting Research&lt;/_journal&gt;&lt;_modified&gt;62877186&lt;/_modified&gt;&lt;_ori_publication&gt;Wiley Online Library&lt;/_ori_publication&gt;&lt;/Details&gt;&lt;Extra&gt;&lt;DBUID&gt;{D2579611-BF89-4C7B-83D9-BE1288535D97}&lt;/DBUID&gt;&lt;/Extra&gt;&lt;/Item&gt;&lt;/References&gt;&lt;/Group&gt;&lt;/Citation&gt;_x000a_"/>
    <w:docVar w:name="NE.Ref{254B6E1D-2B52-4CD9-8D82-89D45EF52E8E}" w:val=" ADDIN NE.Ref.{254B6E1D-2B52-4CD9-8D82-89D45EF52E8E}&lt;Citation&gt;&lt;Group&gt;&lt;References&gt;&lt;Item&gt;&lt;ID&gt;226&lt;/ID&gt;&lt;UID&gt;{CFF5C493-2B4F-4AAF-85E0-FCF85C905E3F}&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2928632&lt;/_modified&gt;&lt;_pages&gt;127-158&lt;/_pages&gt;&lt;_volume&gt;85&lt;/_volume&gt;&lt;/Details&gt;&lt;Extra&gt;&lt;DBUID&gt;{2097646C-7C2F-4992-8A9B-6FF23AE7F1B7}&lt;/DBUID&gt;&lt;/Extra&gt;&lt;/Item&gt;&lt;/References&gt;&lt;/Group&gt;&lt;Group&gt;&lt;References&gt;&lt;Item&gt;&lt;ID&gt;14&lt;/ID&gt;&lt;UID&gt;{D8541BD4-6C7D-406C-98BD-74686723A23F}&lt;/UID&gt;&lt;Title&gt;客户重要性与审计谈判&lt;/Title&gt;&lt;Template&gt;Journal Article&lt;/Template&gt;&lt;Star&gt;0&lt;/Star&gt;&lt;Tag&gt;0&lt;/Tag&gt;&lt;Author&gt;张继勋; 张丽霞&lt;/Author&gt;&lt;Year&gt;2011&lt;/Year&gt;&lt;Details&gt;&lt;_language&gt;Chinese&lt;/_language&gt;&lt;_created&gt;63218055&lt;/_created&gt;&lt;_modified&gt;63218055&lt;/_modified&gt;&lt;_db_updated&gt;CNKI - Reference&lt;/_db_updated&gt;&lt;_url&gt;http://kns.cnki.net/KCMS/detail/detail.aspx?FileName=SJYZ201103012&amp;amp;DbName=CJFQ2011&lt;/_url&gt;&lt;_journal&gt;审计研究&lt;/_journal&gt;&lt;_issue&gt;03&lt;/_issue&gt;&lt;_pages&gt;56-63&lt;/_pages&gt;&lt;_date&gt;58592160&lt;/_date&gt;&lt;_keywords&gt;客户重要性;审计谈判;谈判结果&lt;/_keywords&gt;&lt;_author_aff&gt;南开大学商学院;&lt;/_author_aff&gt;&lt;_db_provider&gt;CNKI: 期刊&lt;/_db_provider&gt;&lt;_accessed&gt;63218055&lt;/_accessed&gt;&lt;_collection_scope&gt;CSSCI-C;PKU&lt;/_collection_scope&gt;&lt;_translated_author&gt;Zhang, Jixun;Zhang, Lixia&lt;/_translated_author&gt;&lt;/Details&gt;&lt;Extra&gt;&lt;DBUID&gt;{E9F07991-3B72-4492-A7D8-86E559D9F8FE}&lt;/DBUID&gt;&lt;/Extra&gt;&lt;/Item&gt;&lt;/References&gt;&lt;/Group&gt;&lt;Group&gt;&lt;References&gt;&lt;Item&gt;&lt;ID&gt;15&lt;/ID&gt;&lt;UID&gt;{E929BB2F-8CD6-48D3-98F6-D4A48FA1FEDE}&lt;/UID&gt;&lt;Title&gt;客户重要性、风险性质与审计质量——基于财务重述视角的经验证据&lt;/Title&gt;&lt;Template&gt;Journal Article&lt;/Template&gt;&lt;Star&gt;0&lt;/Star&gt;&lt;Tag&gt;0&lt;/Tag&gt;&lt;Author&gt;曹强; 胡南薇; 王良成&lt;/Author&gt;&lt;Year&gt;2012&lt;/Year&gt;&lt;Details&gt;&lt;_language&gt;Chinese&lt;/_language&gt;&lt;_created&gt;63218058&lt;/_created&gt;&lt;_modified&gt;63218058&lt;/_modified&gt;&lt;_db_updated&gt;CNKI - Reference&lt;/_db_updated&gt;&lt;_url&gt;http://kns.cnki.net/KCMS/detail/detail.aspx?FileName=SJYZ201206010&amp;amp;DbName=CJFQ2012&lt;/_url&gt;&lt;_journal&gt;审计研究&lt;/_journal&gt;&lt;_issue&gt;06&lt;/_issue&gt;&lt;_pages&gt;60-70&lt;/_pages&gt;&lt;_date&gt;59384160&lt;/_date&gt;&lt;_keywords&gt;客户重要性;财务重述;审计意见;风险性质&lt;/_keywords&gt;&lt;_author_aff&gt;中央财经大学会计学院;中国矿业大学(北京)管理学院;四川大学工商管理学院;&lt;/_author_aff&gt;&lt;_db_provider&gt;CNKI: 期刊&lt;/_db_provider&gt;&lt;_accessed&gt;63218058&lt;/_accessed&gt;&lt;_collection_scope&gt;CSSCI-C;PKU&lt;/_collection_scope&gt;&lt;_translated_author&gt;Cao, Qiang;Hu, Nanwei;Wang, Liangcheng&lt;/_translated_author&gt;&lt;/Details&gt;&lt;Extra&gt;&lt;DBUID&gt;{E9F07991-3B72-4492-A7D8-86E559D9F8FE}&lt;/DBUID&gt;&lt;/Extra&gt;&lt;/Item&gt;&lt;/References&gt;&lt;/Group&gt;&lt;/Citation&gt;_x000a_"/>
    <w:docVar w:name="NE.Ref{258749B7-E630-49A6-BC9B-F0556E6A9BE3}" w:val=" ADDIN NE.Ref.{258749B7-E630-49A6-BC9B-F0556E6A9BE3}&lt;Citation SecTmpl=&quot;1&quot;&gt;&lt;Group&gt;&lt;References&gt;&lt;Item&gt;&lt;ID&gt;249&lt;/ID&gt;&lt;UID&gt;{4793DC55-FA68-4491-8989-82B169AE2BA4}&lt;/UID&gt;&lt;Title&gt;Does auditor reputation matter? The case of KPMG Germany and ComROAD AG&lt;/Title&gt;&lt;Template&gt;Journal Article&lt;/Template&gt;&lt;Star&gt;0&lt;/Star&gt;&lt;Tag&gt;0&lt;/Tag&gt;&lt;Author&gt;Weber, Joseph; Willenborg, Michael; Zhang, Jieying&lt;/Author&gt;&lt;Year&gt;2008&lt;/Year&gt;&lt;Details&gt;&lt;_alternate_title&gt;Journal of Accounting Research&lt;/_alternate_title&gt;&lt;_collection_scope&gt;SSCI&lt;/_collection_scope&gt;&lt;_created&gt;63178214&lt;/_created&gt;&lt;_date&gt;2008-01-01&lt;/_date&gt;&lt;_date_display&gt;2008&lt;/_date_display&gt;&lt;_impact_factor&gt;   4.891&lt;/_impact_factor&gt;&lt;_isbn&gt;0021-8456&lt;/_isbn&gt;&lt;_issue&gt;4&lt;/_issue&gt;&lt;_journal&gt;Journal of Accounting Research&lt;/_journal&gt;&lt;_modified&gt;63178214&lt;/_modified&gt;&lt;_ori_publication&gt;Wiley Online Library&lt;/_ori_publication&gt;&lt;_pages&gt;941-972&lt;/_pages&gt;&lt;_volume&gt;46&lt;/_volume&gt;&lt;/Details&gt;&lt;Extra&gt;&lt;DBUID&gt;{2097646C-7C2F-4992-8A9B-6FF23AE7F1B7}&lt;/DBUID&gt;&lt;/Extra&gt;&lt;/Item&gt;&lt;/References&gt;&lt;/Group&gt;&lt;/Citation&gt;_x000a_"/>
    <w:docVar w:name="NE.Ref{261FFE74-E3A9-45B8-AB33-E74EEBF8A226}" w:val=" ADDIN NE.Ref.{261FFE74-E3A9-45B8-AB33-E74EEBF8A226}&lt;Citation SecTmpl=&quot;1&quot;&gt;&lt;Group&gt;&lt;References&gt;&lt;Item&gt;&lt;ID&gt;148&lt;/ID&gt;&lt;UID&gt;{0D2B7373-87FF-4E59-AF65-306695BAAB89}&lt;/UID&gt;&lt;Title&gt;Corporate governance in the Asian financial crisis&lt;/Title&gt;&lt;Template&gt;Journal Article&lt;/Template&gt;&lt;Star&gt;0&lt;/Star&gt;&lt;Tag&gt;0&lt;/Tag&gt;&lt;Author&gt;Johnson, Simon; Boone, Peter; Breach, Alasdair; Friedman, Eric&lt;/Author&gt;&lt;Year&gt;2000&lt;/Year&gt;&lt;Details&gt;&lt;_alternate_title&gt;Journal of financial Economics&lt;/_alternate_title&gt;&lt;_collection_scope&gt;SSCI&lt;/_collection_scope&gt;&lt;_created&gt;63258334&lt;/_created&gt;&lt;_date&gt;2000-01-01&lt;/_date&gt;&lt;_date_display&gt;2000&lt;/_date_display&gt;&lt;_impact_factor&gt;   4.693&lt;/_impact_factor&gt;&lt;_isbn&gt;0304-405X&lt;/_isbn&gt;&lt;_issue&gt;1-2&lt;/_issue&gt;&lt;_journal&gt;Journal of financial Economics&lt;/_journal&gt;&lt;_modified&gt;63258334&lt;/_modified&gt;&lt;_ori_publication&gt;Elsevier&lt;/_ori_publication&gt;&lt;_pages&gt;141-186&lt;/_pages&gt;&lt;_volume&gt;58&lt;/_volume&gt;&lt;/Details&gt;&lt;Extra&gt;&lt;DBUID&gt;{E9F07991-3B72-4492-A7D8-86E559D9F8FE}&lt;/DBUID&gt;&lt;/Extra&gt;&lt;/Item&gt;&lt;/References&gt;&lt;/Group&gt;&lt;/Citation&gt;_x000a_"/>
    <w:docVar w:name="NE.Ref{26658A79-0D83-4C20-85C0-BE8D7D3371B5}" w:val=" ADDIN NE.Ref.{26658A79-0D83-4C20-85C0-BE8D7D3371B5}&lt;Citation SecTmpl=&quot;1&quot;&gt;&lt;Group&gt;&lt;References&gt;&lt;Item&gt;&lt;ID&gt;4&lt;/ID&gt;&lt;UID&gt;{CA24409A-37FE-458E-87F9-0841934B9824}&lt;/UID&gt;&lt;Title&gt;内部人交易与持续经营审计意见——来自财务困境类上市公司的经验证据&lt;/Title&gt;&lt;Template&gt;Journal Article&lt;/Template&gt;&lt;Star&gt;0&lt;/Star&gt;&lt;Tag&gt;0&lt;/Tag&gt;&lt;Author&gt;周冬华; 康华; 赵玉洁&lt;/Author&gt;&lt;Year&gt;2015&lt;/Year&gt;&lt;Details&gt;&lt;_accessed&gt;63098524&lt;/_accessed&gt;&lt;_author_aff&gt;江西财经大学会计学院;&lt;/_author_aff&gt;&lt;_collection_scope&gt;CSSCI-C;PKU&lt;/_collection_scope&gt;&lt;_created&gt;63097439&lt;/_created&gt;&lt;_date&gt;60608160&lt;/_date&gt;&lt;_db_provider&gt;CNKI: 期刊&lt;/_db_provider&gt;&lt;_db_updated&gt;CNKI - Reference&lt;/_db_updated&gt;&lt;_issue&gt;02&lt;/_issue&gt;&lt;_journal&gt;审计研究&lt;/_journal&gt;&lt;_keywords&gt;内部人交易;持续经营;财务困境&lt;/_keywords&gt;&lt;_language&gt;Chinese&lt;/_language&gt;&lt;_modified&gt;63098524&lt;/_modified&gt;&lt;_pages&gt;97-105&lt;/_pages&gt;&lt;_url&gt;http://kns.cnki.net/KCMS/detail/detail.aspx?FileName=SJYZ201502017&amp;amp;DbName=CJFQ2015&lt;/_url&gt;&lt;_translated_author&gt;Zhou, Donghua;Kang, Hua;Zhao, Yujie&lt;/_translated_author&gt;&lt;/Details&gt;&lt;Extra&gt;&lt;DBUID&gt;{439358B4-FA18-4C63-A3A1-0E3BE4066E7A}&lt;/DBUID&gt;&lt;/Extra&gt;&lt;/Item&gt;&lt;/References&gt;&lt;/Group&gt;&lt;/Citation&gt;_x000a_"/>
    <w:docVar w:name="NE.Ref{2676134E-FFD0-4086-AB29-3F4F5CCB9CF9}" w:val=" ADDIN NE.Ref.{2676134E-FFD0-4086-AB29-3F4F5CCB9CF9}&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26F5FD23-B2A4-457E-9611-9C403DC827A3}" w:val=" ADDIN NE.Ref.{26F5FD23-B2A4-457E-9611-9C403DC827A3}&lt;Citation&gt;&lt;Group&gt;&lt;References&gt;&lt;Item&gt;&lt;ID&gt;220&lt;/ID&gt;&lt;UID&gt;{7C2D3DCA-2B29-43E4-ADC5-5BA328C76252}&lt;/UID&gt;&lt;Title&gt;Do Client Characteristics Really Drive the Big N Audit Quality Effect? New Evidence from Propensity Score Matching&lt;/Title&gt;&lt;Template&gt;Journal Article&lt;/Template&gt;&lt;Star&gt;0&lt;/Star&gt;&lt;Tag&gt;0&lt;/Tag&gt;&lt;Author&gt;DeFond, Mark; Erkens, David H; Zhang, Jieying&lt;/Author&gt;&lt;Year&gt;2017&lt;/Year&gt;&lt;Details&gt;&lt;_accessed&gt;63243913&lt;/_accessed&gt;&lt;_collection_scope&gt;SCIE;SSCI;EI&lt;/_collection_scope&gt;&lt;_created&gt;62914099&lt;/_created&gt;&lt;_date&gt;61536960&lt;/_date&gt;&lt;_date_display&gt;2017&lt;/_date_display&gt;&lt;_db_updated&gt;PKU Search&lt;/_db_updated&gt;&lt;_doi&gt;10.1287/mnsc.2016.2528&lt;/_doi&gt;&lt;_impact_factor&gt;   4.219&lt;/_impact_factor&gt;&lt;_isbn&gt;0025-1909&lt;/_isbn&gt;&lt;_issue&gt;11&lt;/_issue&gt;&lt;_journal&gt;Management Science&lt;/_journal&gt;&lt;_keywords&gt;propensity score matching; auditing; accounting; simulation: statistical analysis; statistics: pattern analysis; Evaluation; Accounting firms&lt;/_keywords&gt;&lt;_modified&gt;62914101&lt;/_modified&gt;&lt;_number&gt;1&lt;/_number&gt;&lt;_ori_publication&gt;INFORMS&lt;/_ori_publication&gt;&lt;_pages&gt;3628-3649&lt;/_pages&gt;&lt;_url&gt;http://pku.summon.serialssolutions.com/2.0.0/link/0/eLvHCXMwtV1Lb9NAEF4llUBcEO-Gl_bS9mC5eNex4xwQKm0sVEipaMqBi2XvrkvU1o3i5JB_z4x3148CAg5crGjtxJuZLzPjycw3hPh833Nv2QQpMhXKnIksR0I0wVgoBU8jJVKAVYqZgm_T6NMpjyfBca9n5xg0a_9V8bAGqsdG2n9Qfv2hsACvAQJwBBDA8a9gcHTjHF5hz2P1x3qbmvkLhIhXG-doibVDVZnA_MI5cQ6wTcPR1BobR5Mb7_hxVQhpR5DqppRTzOMXVU3HGZJhOlMw69-tK7RTouryGmtG6tBZxXakcatfaLK8VCa0x2r7pneizmwfz9XG3sSkK8AFsk66oimBwCrKzwu1NBV_ttCwLhz9eX_t7CVO4YVYRltbZWw3D1144GJt426spwExa5lq8NzRL30IxyxMfF2UyHDJwn0emPb1Dln3-4_T6ay7rGmEA_QhPh-zXSRvv5ZzsXqrCvf8rE_6YFCxuvRrU4UE9jK0U4Xx-xheUdjDm-4OOnGTiR7uaHLdshURzR6Q--ZRhh5o0D0kPVU8IndtJ8VjAgEM1dijt7BHNfZohT0KaqCAPXpCK-xRgz2qsfeOAvKoRR5F5NEGebRCHrXIe0LO48ns8INrRny4AmnIXDnMIn_k40yEYYgVWbkYhiyPPAk-OGNhIEaCSxVBnI8sUzyLslB6ozwXnpRjT_hPyVZxU6htQnN0VSM1ZvCeYc7lGC5NeZClAVNhlHkDsmcFmCw0k0uCT8Ag6gRFnaCoExT1gOygfBMzBhYOJSbKyot0XZZJo-ABeVZdh1pYgRST1pm9zpnU9LrATpFurfMZu0aJf9jU89_e7AW51_zQXpKt1XKtXpH-4nL9usLaD6GQv24&lt;/_url&gt;&lt;_volume&gt;63&lt;/_volume&gt;&lt;/Details&gt;&lt;Extra&gt;&lt;DBUID&gt;{2097646C-7C2F-4992-8A9B-6FF23AE7F1B7}&lt;/DBUID&gt;&lt;/Extra&gt;&lt;/Item&gt;&lt;/References&gt;&lt;/Group&gt;&lt;Group&gt;&lt;References&gt;&lt;Item&gt;&lt;ID&gt;217&lt;/ID&gt;&lt;UID&gt;{C2356E9D-1CC8-4E37-B3EE-93D80EDE9764}&lt;/UID&gt;&lt;Title&gt;Can Big 4 versus Non-Big 4 Differences in Audit-Quality Proxies Be Attributed to Client Characteristics?&lt;/Title&gt;&lt;Template&gt;Journal Article&lt;/Template&gt;&lt;Star&gt;0&lt;/Star&gt;&lt;Tag&gt;0&lt;/Tag&gt;&lt;Author&gt;Lawrence, Alastair; Minutti-Meza, Miguel; Zhang, Ping&lt;/Author&gt;&lt;Year&gt;2011&lt;/Year&gt;&lt;Details&gt;&lt;_accessed&gt;62888249&lt;/_accessed&gt;&lt;_created&gt;62888249&lt;/_created&gt;&lt;_db_updated&gt;CrossRef&lt;/_db_updated&gt;&lt;_doi&gt;10.2308/accr.00000009&lt;/_doi&gt;&lt;_impact_factor&gt;   4.562&lt;/_impact_factor&gt;&lt;_isbn&gt;0001-4826&lt;/_isbn&gt;&lt;_issue&gt;1&lt;/_issue&gt;&lt;_journal&gt;The Accounting Review&lt;/_journal&gt;&lt;_modified&gt;62888249&lt;/_modified&gt;&lt;_pages&gt;259-286&lt;/_pages&gt;&lt;_tertiary_title&gt;The Accounting Review&lt;/_tertiary_title&gt;&lt;_url&gt;http://aaajournals.org/doi/10.2308/accr.00000009_x000d__x000a_http://aaajournals.org/doi/pdf/10.2308/accr.00000009&lt;/_url&gt;&lt;_volume&gt;86&lt;/_volume&gt;&lt;/Details&gt;&lt;Extra&gt;&lt;DBUID&gt;{2097646C-7C2F-4992-8A9B-6FF23AE7F1B7}&lt;/DBUID&gt;&lt;/Extra&gt;&lt;/Item&gt;&lt;/References&gt;&lt;/Group&gt;&lt;/Citation&gt;_x000a_"/>
    <w:docVar w:name="NE.Ref{274D4DE3-32D6-42A2-ADB9-4ED46E81C084}" w:val=" ADDIN NE.Ref.{274D4DE3-32D6-42A2-ADB9-4ED46E81C084}&lt;Citation SecTmpl=&quot;1&quot;&gt;&lt;Group&gt;&lt;References&gt;&lt;Item&gt;&lt;ID&gt;188&lt;/ID&gt;&lt;UID&gt;{1C44C79D-E6C5-4578-BC2F-95FB9025F1E9}&lt;/UID&gt;&lt;Title&gt;Abnormal audit fees and restatements&lt;/Title&gt;&lt;Template&gt;Journal Article&lt;/Template&gt;&lt;Star&gt;0&lt;/Star&gt;&lt;Tag&gt;0&lt;/Tag&gt;&lt;Author&gt;Blankley, Alan I; Hurtt, David N; MacGregor, Jason E&lt;/Author&gt;&lt;Year&gt;2012&lt;/Year&gt;&lt;Details&gt;&lt;_accessed&gt;63297904&lt;/_accessed&gt;&lt;_alternate_title&gt;Auditing: A Journal of Practice &amp;amp; Theory&lt;/_alternate_title&gt;&lt;_created&gt;62570440&lt;/_created&gt;&lt;_date&gt;2012-01-01&lt;/_date&gt;&lt;_date_display&gt;2012&lt;/_date_display&gt;&lt;_impact_factor&gt;   2.642&lt;/_impact_factor&gt;&lt;_isbn&gt;0278-0380&lt;/_isbn&gt;&lt;_issue&gt;1&lt;/_issue&gt;&lt;_journal&gt;Auditing: A Journal of Practice &amp;amp; Theory&lt;/_journal&gt;&lt;_modified&gt;63297909&lt;/_modified&gt;&lt;_ori_publication&gt;American Accounting Assocation&lt;/_ori_publication&gt;&lt;_pages&gt;79-96&lt;/_pages&gt;&lt;_volume&gt;31&lt;/_volume&gt;&lt;/Details&gt;&lt;Extra&gt;&lt;DBUID&gt;{E9F07991-3B72-4492-A7D8-86E559D9F8FE}&lt;/DBUID&gt;&lt;/Extra&gt;&lt;/Item&gt;&lt;/References&gt;&lt;/Group&gt;&lt;/Citation&gt;_x000a_"/>
    <w:docVar w:name="NE.Ref{27D92F56-408E-4B5B-9E21-F130F637BEE2}" w:val=" ADDIN NE.Ref.{27D92F56-408E-4B5B-9E21-F130F637BEE2}&lt;Citation&gt;&lt;Group&gt;&lt;References&gt;&lt;Item&gt;&lt;ID&gt;25&lt;/ID&gt;&lt;UID&gt;{8F43A1BD-0102-439A-BB61-B93C06EFD60B}&lt;/UID&gt;&lt;Title&gt;Does size matter? The influence of large clients on office-level auditor reporting decisions&lt;/Title&gt;&lt;Template&gt;Journal Article&lt;/Template&gt;&lt;Star&gt;0&lt;/Star&gt;&lt;Tag&gt;0&lt;/Tag&gt;&lt;Author&gt;Reynolds, J Kenneth; Francis, Jere R&lt;/Author&gt;&lt;Year&gt;2000&lt;/Year&gt;&lt;Details&gt;&lt;_alternate_title&gt;Journal of accounting and economics&lt;/_alternate_title&gt;&lt;_created&gt;63219544&lt;/_created&gt;&lt;_date&gt;2000-01-01&lt;/_date&gt;&lt;_date_display&gt;2000&lt;/_date_display&gt;&lt;_impact_factor&gt;   3.753&lt;/_impact_factor&gt;&lt;_isbn&gt;0165-4101&lt;/_isbn&gt;&lt;_issue&gt;3&lt;/_issue&gt;&lt;_journal&gt;Journal of accounting and economics&lt;/_journal&gt;&lt;_modified&gt;63219544&lt;/_modified&gt;&lt;_ori_publication&gt;Elsevier&lt;/_ori_publication&gt;&lt;_pages&gt;375-400&lt;/_pages&gt;&lt;_volume&gt;30&lt;/_volume&gt;&lt;/Details&gt;&lt;Extra&gt;&lt;DBUID&gt;{E9F07991-3B72-4492-A7D8-86E559D9F8FE}&lt;/DBUID&gt;&lt;/Extra&gt;&lt;/Item&gt;&lt;/References&gt;&lt;/Group&gt;&lt;/Citation&gt;_x000a_"/>
    <w:docVar w:name="NE.Ref{280A9AB4-A419-4F8D-B421-A6D987858494}" w:val=" ADDIN NE.Ref.{280A9AB4-A419-4F8D-B421-A6D987858494}&lt;Citation SecTmpl=&quot;1&quot;&gt;&lt;Group&gt;&lt;References&gt;&lt;Item&gt;&lt;ID&gt;25&lt;/ID&gt;&lt;UID&gt;{078D863B-9B94-4ECB-9D90-1428D066E6C6}&lt;/UID&gt;&lt;Title&gt;公司内部人具有交易时机的选择能力吗?——来自中国上市公司内部人卖出股票的证据&lt;/Title&gt;&lt;Template&gt;Journal Article&lt;/Template&gt;&lt;Star&gt;0&lt;/Star&gt;&lt;Tag&gt;0&lt;/Tag&gt;&lt;Author&gt;曾庆生&lt;/Author&gt;&lt;Year&gt;2008&lt;/Year&gt;&lt;Details&gt;&lt;_accessed&gt;63268340&lt;/_accessed&gt;&lt;_author_aff&gt;上海交通大学安泰经济与管理学院;&lt;/_author_aff&gt;&lt;_collection_scope&gt;CSSCI-C&lt;/_collection_scope&gt;&lt;_created&gt;63267311&lt;/_created&gt;&lt;_date&gt;57178080&lt;/_date&gt;&lt;_db_provider&gt;CNKI: 期刊&lt;/_db_provider&gt;&lt;_db_updated&gt;CNKI - Reference&lt;/_db_updated&gt;&lt;_issue&gt;10&lt;/_issue&gt;&lt;_journal&gt;金融研究&lt;/_journal&gt;&lt;_keywords&gt;内部人交易;超常回报;短窗口;信息层级假说&lt;/_keywords&gt;&lt;_language&gt;Chinese&lt;/_language&gt;&lt;_modified&gt;63268340&lt;/_modified&gt;&lt;_pages&gt;117-135&lt;/_pages&gt;&lt;_url&gt;http://kns.cnki.net/KCMS/detail/detail.aspx?FileName=JRYJ200810012&amp;amp;DbName=CJFQ2008&lt;/_url&gt;&lt;_translated_author&gt;Ceng, Qingsheng&lt;/_translated_author&gt;&lt;/Details&gt;&lt;Extra&gt;&lt;DBUID&gt;{439358B4-FA18-4C63-A3A1-0E3BE4066E7A}&lt;/DBUID&gt;&lt;/Extra&gt;&lt;/Item&gt;&lt;/References&gt;&lt;/Group&gt;&lt;/Citation&gt;_x000a_"/>
    <w:docVar w:name="NE.Ref{28AD8AAB-16C3-4C45-A89E-24BDA6EDC27A}" w:val=" ADDIN NE.Ref.{28AD8AAB-16C3-4C45-A89E-24BDA6EDC27A}&lt;Citation&gt;&lt;Group&gt;&lt;References&gt;&lt;Item&gt;&lt;ID&gt;5&lt;/ID&gt;&lt;UID&gt;{C8C23CCF-9B62-48AF-8363-6DD252760CB7}&lt;/UID&gt;&lt;Title&gt;年报语调与内部人交易:“表里如一”还是“口是心非”?&lt;/Title&gt;&lt;Template&gt;Journal Article&lt;/Template&gt;&lt;Star&gt;0&lt;/Star&gt;&lt;Tag&gt;0&lt;/Tag&gt;&lt;Author&gt;曾庆生; 周波; 张程; 陈信元&lt;/Author&gt;&lt;Year&gt;2018&lt;/Year&gt;&lt;Details&gt;&lt;_accessed&gt;63270278&lt;/_accessed&gt;&lt;_author_aff&gt;上海财经大学会计学院;&lt;/_author_aff&gt;&lt;_collection_scope&gt;CSSCI-C;PKU&lt;/_collection_scope&gt;&lt;_created&gt;63097440&lt;/_created&gt;&lt;_date&gt;62432640&lt;/_date&gt;&lt;_db_provider&gt;CNKI: 期刊&lt;/_db_provider&gt;&lt;_db_updated&gt;CNKI - Reference&lt;/_db_updated&gt;&lt;_issue&gt;09&lt;/_issue&gt;&lt;_journal&gt;管理世界&lt;/_journal&gt;&lt;_keywords&gt;年报;语调管理;内部人交易;信息不对称&lt;/_keywords&gt;&lt;_language&gt;Chinese&lt;/_language&gt;&lt;_modified&gt;63270278&lt;/_modified&gt;&lt;_pages&gt;143-160&lt;/_pages&gt;&lt;_url&gt;http://kns.cnki.net/KCMS/detail/detail.aspx?FileName=GLSJ201809015&amp;amp;DbName=CJFQ2018&lt;/_url&gt;&lt;_volume&gt;34&lt;/_volume&gt;&lt;_translated_author&gt;Ceng, Qingsheng;Zhou, Bo;Zhang, Cheng;Chen, Xinyuan&lt;/_translated_author&gt;&lt;/Details&gt;&lt;Extra&gt;&lt;DBUID&gt;{439358B4-FA18-4C63-A3A1-0E3BE4066E7A}&lt;/DBUID&gt;&lt;/Extra&gt;&lt;/Item&gt;&lt;/References&gt;&lt;/Group&gt;&lt;/Citation&gt;_x000a_"/>
    <w:docVar w:name="NE.Ref{292C438C-C39E-4881-A49E-6CBCC0B21772}" w:val=" ADDIN NE.Ref.{292C438C-C39E-4881-A49E-6CBCC0B21772}&lt;Citation&gt;&lt;Group&gt;&lt;References&gt;&lt;Item&gt;&lt;ID&gt;85&lt;/ID&gt;&lt;UID&gt;{DDD4E076-3F7C-4246-960D-BF3D93AC29E7}&lt;/UID&gt;&lt;Title&gt;National and office‐specific measures of auditor industry expertise and effects on audit quality&lt;/Title&gt;&lt;Template&gt;Journal Article&lt;/Template&gt;&lt;Star&gt;0&lt;/Star&gt;&lt;Tag&gt;0&lt;/Tag&gt;&lt;Author&gt;Reichelt, Kenneth J; Wang, Dechun&lt;/Author&gt;&lt;Year&gt;2010&lt;/Year&gt;&lt;Details&gt;&lt;_alternate_title&gt;Journal of Accounting Research&lt;/_alternate_title&gt;&lt;_collection_scope&gt;SSCI&lt;/_collection_scope&gt;&lt;_created&gt;63228498&lt;/_created&gt;&lt;_date&gt;2010-01-01&lt;/_date&gt;&lt;_date_display&gt;2010&lt;/_date_display&gt;&lt;_impact_factor&gt;   4.891&lt;/_impact_factor&gt;&lt;_isbn&gt;0021-8456&lt;/_isbn&gt;&lt;_issue&gt;3&lt;/_issue&gt;&lt;_journal&gt;Journal of Accounting Research&lt;/_journal&gt;&lt;_modified&gt;63228498&lt;/_modified&gt;&lt;_ori_publication&gt;Wiley Online Library&lt;/_ori_publication&gt;&lt;_pages&gt;647-686&lt;/_pages&gt;&lt;_volume&gt;48&lt;/_volume&gt;&lt;/Details&gt;&lt;Extra&gt;&lt;DBUID&gt;{E9F07991-3B72-4492-A7D8-86E559D9F8FE}&lt;/DBUID&gt;&lt;/Extra&gt;&lt;/Item&gt;&lt;/References&gt;&lt;/Group&gt;&lt;/Citation&gt;_x000a_"/>
    <w:docVar w:name="NE.Ref{2987C642-6B37-43D5-AB48-FD2575D15E6E}" w:val=" ADDIN NE.Ref.{2987C642-6B37-43D5-AB48-FD2575D15E6E}&lt;Citation&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Group&gt;&lt;References&gt;&lt;Item&gt;&lt;ID&gt;160&lt;/ID&gt;&lt;UID&gt;{685ABCBC-968D-49AA-BC2C-1FF147BFFDC9}&lt;/UID&gt;&lt;Title&gt;Tax avoidance: Does tax-specific industry expertise make a difference?&lt;/Title&gt;&lt;Template&gt;Journal Article&lt;/Template&gt;&lt;Star&gt;0&lt;/Star&gt;&lt;Tag&gt;0&lt;/Tag&gt;&lt;Author&gt;McGuire, Sean T; Omer, Thomas C; Wang, Dechun&lt;/Author&gt;&lt;Year&gt;2012&lt;/Year&gt;&lt;Details&gt;&lt;_created&gt;61742028&lt;/_created&gt;&lt;_impact_factor&gt;   4.562&lt;/_impact_factor&gt;&lt;_isbn&gt;0001-4826&lt;/_isbn&gt;&lt;_issue&gt;3&lt;/_issue&gt;&lt;_journal&gt;The Accounting Review&lt;/_journal&gt;&lt;_modified&gt;63290029&lt;/_modified&gt;&lt;_pages&gt;975-1003&lt;/_pages&gt;&lt;_volume&gt;87&lt;/_volume&gt;&lt;/Details&gt;&lt;Extra&gt;&lt;DBUID&gt;{E9F07991-3B72-4492-A7D8-86E559D9F8FE}&lt;/DBUID&gt;&lt;/Extra&gt;&lt;/Item&gt;&lt;/References&gt;&lt;/Group&gt;&lt;/Citation&gt;_x000a_"/>
    <w:docVar w:name="NE.Ref{298DD0A1-4A8A-4290-9F24-B008DD7C77C6}" w:val=" ADDIN NE.Ref.{298DD0A1-4A8A-4290-9F24-B008DD7C77C6}&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298F4C1D-2191-40C7-952E-C7E6A228BD90}" w:val=" ADDIN NE.Ref.{298F4C1D-2191-40C7-952E-C7E6A228BD90}&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2A01BA3A-5514-4D31-A51E-18C766E47536}" w:val=" ADDIN NE.Ref.{2A01BA3A-5514-4D31-A51E-18C766E47536}&lt;Citation SecTmpl=&quot;1&quot;&gt;&lt;Group&gt;&lt;References&gt;&lt;Item&gt;&lt;ID&gt;130&lt;/ID&gt;&lt;UID&gt;{42C63340-6B54-43C0-9C30-75A208220544}&lt;/UID&gt;&lt;Title&gt;放松卖空管制与大股东“掏空”&lt;/Title&gt;&lt;Template&gt;Journal Article&lt;/Template&gt;&lt;Star&gt;0&lt;/Star&gt;&lt;Tag&gt;0&lt;/Tag&gt;&lt;Author&gt;侯青川; 靳庆鲁; 苏玲; 于潇潇&lt;/Author&gt;&lt;Year&gt;2017&lt;/Year&gt;&lt;Details&gt;&lt;_accessed&gt;62704518&lt;/_accessed&gt;&lt;_author_aff&gt;上海财经大学会计与财务研究院;新疆财经大学会计学院;上海财经大学会计学院;&lt;/_author_aff&gt;&lt;_created&gt;62704518&lt;/_created&gt;&lt;_date&gt;61686720&lt;/_date&gt;&lt;_db_provider&gt;CNKI: 期刊&lt;/_db_provider&gt;&lt;_db_updated&gt;CNKI - Reference&lt;/_db_updated&gt;&lt;_issue&gt;03&lt;/_issue&gt;&lt;_journal&gt;经济学(季刊)&lt;/_journal&gt;&lt;_keywords&gt;放松卖空管制;掏空;外部监督&lt;/_keywords&gt;&lt;_language&gt;Chinese&lt;/_language&gt;&lt;_modified&gt;63241057&lt;/_modified&gt;&lt;_pages&gt;1143-1172&lt;/_pages&gt;&lt;_url&gt;http://kns.cnki.net/KCMS/detail/detail.aspx?FileName=JJXU201703015&amp;amp;DbName=CJFQ2017&lt;/_url&gt;&lt;_volume&gt;16&lt;/_volume&gt;&lt;_translated_author&gt;Hou, Qingchuan;Jin, Qinglu;Su, Ling;Yu, Xiaoxiao&lt;/_translated_author&gt;&lt;/Details&gt;&lt;Extra&gt;&lt;DBUID&gt;{E9F07991-3B72-4492-A7D8-86E559D9F8FE}&lt;/DBUID&gt;&lt;/Extra&gt;&lt;/Item&gt;&lt;/References&gt;&lt;/Group&gt;&lt;/Citation&gt;_x000a_"/>
    <w:docVar w:name="NE.Ref{2BF31E13-3039-4AF7-B41F-EC8CF1E89CF5}" w:val=" ADDIN NE.Ref.{2BF31E13-3039-4AF7-B41F-EC8CF1E89CF5}&lt;Citation SecTmpl=&quot;1&quot;&gt;&lt;Group&gt;&lt;References&gt;&lt;Item&gt;&lt;ID&gt;255&lt;/ID&gt;&lt;UID&gt;{0E6E9127-136D-4CC3-B1DF-2A50F6FD467F}&lt;/UID&gt;&lt;Title&gt;Audit quality and executive officers’ affiliations with CPA firms&lt;/Title&gt;&lt;Template&gt;Journal Article&lt;/Template&gt;&lt;Star&gt;0&lt;/Star&gt;&lt;Tag&gt;0&lt;/Tag&gt;&lt;Author&gt;Lennox, Clive&lt;/Author&gt;&lt;Year&gt;2005&lt;/Year&gt;&lt;Details&gt;&lt;_alternate_title&gt;Journal of accounting and economics&lt;/_alternate_title&gt;&lt;_created&gt;63303444&lt;/_created&gt;&lt;_date&gt;2005-01-01&lt;/_date&gt;&lt;_date_display&gt;2005&lt;/_date_display&gt;&lt;_impact_factor&gt;   3.753&lt;/_impact_factor&gt;&lt;_isbn&gt;0165-4101&lt;/_isbn&gt;&lt;_issue&gt;2&lt;/_issue&gt;&lt;_journal&gt;Journal of accounting and economics&lt;/_journal&gt;&lt;_modified&gt;63303444&lt;/_modified&gt;&lt;_ori_publication&gt;Elsevier&lt;/_ori_publication&gt;&lt;_pages&gt;201-231&lt;/_pages&gt;&lt;_volume&gt;39&lt;/_volume&gt;&lt;/Details&gt;&lt;Extra&gt;&lt;DBUID&gt;{E9F07991-3B72-4492-A7D8-86E559D9F8FE}&lt;/DBUID&gt;&lt;/Extra&gt;&lt;/Item&gt;&lt;/References&gt;&lt;/Group&gt;&lt;/Citation&gt;_x000a_"/>
    <w:docVar w:name="NE.Ref{2C788DA4-21E5-4822-BA28-A1B771BFF408}" w:val=" ADDIN NE.Ref.{2C788DA4-21E5-4822-BA28-A1B771BFF408}&lt;Citation SecTmpl=&quot;1&quot;&gt;&lt;Group&gt;&lt;References&gt;&lt;Item&gt;&lt;ID&gt;121&lt;/ID&gt;&lt;UID&gt;{3B0A19E9-8127-4D51-A02B-E832F794B49F}&lt;/UID&gt;&lt;Title&gt;会计师事务所行业专长与审计质量相关性的检验——来自中国上市公司审计市场的经验证据&lt;/Title&gt;&lt;Template&gt;Journal Article&lt;/Template&gt;&lt;Star&gt;0&lt;/Star&gt;&lt;Tag&gt;0&lt;/Tag&gt;&lt;Author&gt;蔡春; 鲜文铎&lt;/Author&gt;&lt;Year&gt;2007&lt;/Year&gt;&lt;Details&gt;&lt;_accessed&gt;62473593&lt;/_accessed&gt;&lt;_author_aff&gt;西南财经大学会计学院;西南财经大学会计学院 610074;610074&lt;/_author_aff&gt;&lt;_collection_scope&gt;CSSCI;中文核心期刊;&lt;/_collection_scope&gt;&lt;_created&gt;62473593&lt;/_created&gt;&lt;_date&gt;56514240&lt;/_date&gt;&lt;_db_provider&gt;CNKI: 期刊&lt;/_db_provider&gt;&lt;_db_updated&gt;CNKI - Reference&lt;/_db_updated&gt;&lt;_issue&gt;06&lt;/_issue&gt;&lt;_journal&gt;会计研究&lt;/_journal&gt;&lt;_keywords&gt;会计师事务所;行业专长;审计质量;异常应计&lt;/_keywords&gt;&lt;_language&gt;Chinese&lt;/_language&gt;&lt;_modified&gt;62475292&lt;/_modified&gt;&lt;_pages&gt;41-47+95&lt;/_pages&gt;&lt;_url&gt;http://kns.cnki.net/KCMS/detail/detail.aspx?FileName=KJYJ200706009&amp;amp;DbName=CJFQ2007&lt;/_url&gt;&lt;_translated_author&gt;Cai, Chun;Xian, Wenduo&lt;/_translated_author&gt;&lt;/Details&gt;&lt;Extra&gt;&lt;DBUID&gt;{2097646C-7C2F-4992-8A9B-6FF23AE7F1B7}&lt;/DBUID&gt;&lt;/Extra&gt;&lt;/Item&gt;&lt;/References&gt;&lt;/Group&gt;&lt;/Citation&gt;_x000a_"/>
    <w:docVar w:name="NE.Ref{2CA8AD64-CF0C-49EC-B40C-A8A35DB94E34}" w:val=" ADDIN NE.Ref.{2CA8AD64-CF0C-49EC-B40C-A8A35DB94E34}&lt;Citation SecTmpl=&quot;1&quot;&gt;&lt;Group&gt;&lt;References&gt;&lt;Item&gt;&lt;ID&gt;114&lt;/ID&gt;&lt;UID&gt;{0E4F9C58-C345-46D1-A2FF-01C47173376B}&lt;/UID&gt;&lt;Title&gt;大股东资金占用、外部审计与公司治理&lt;/Title&gt;&lt;Template&gt;Journal Article&lt;/Template&gt;&lt;Star&gt;0&lt;/Star&gt;&lt;Tag&gt;0&lt;/Tag&gt;&lt;Author&gt;杜兴强; 郭剑花; 雷宇&lt;/Author&gt;&lt;Year&gt;2010&lt;/Year&gt;&lt;Details&gt;&lt;_accessed&gt;63241051&lt;/_accessed&gt;&lt;_author_aff&gt;厦门大学管理学院;&lt;/_author_aff&gt;&lt;_collection_scope&gt;CSSCI-C&lt;/_collection_scope&gt;&lt;_created&gt;63240989&lt;/_created&gt;&lt;_date&gt;57860640&lt;/_date&gt;&lt;_db_provider&gt;CNKI: 期刊&lt;/_db_provider&gt;&lt;_db_updated&gt;CNKI - Reference&lt;/_db_updated&gt;&lt;_issue&gt;01&lt;/_issue&gt;&lt;_journal&gt;经济管理&lt;/_journal&gt;&lt;_keywords&gt;大股东资金占用;掏空;外部审计;公司治理&lt;/_keywords&gt;&lt;_language&gt;Chinese&lt;/_language&gt;&lt;_modified&gt;63241051&lt;/_modified&gt;&lt;_pages&gt;111-117&lt;/_pages&gt;&lt;_url&gt;http://kns.cnki.net/KCMS/detail/detail.aspx?FileName=JJGU201001020&amp;amp;DbName=CJFQ2010&lt;/_url&gt;&lt;_volume&gt;32&lt;/_volume&gt;&lt;_translated_author&gt;Du, Xingqiang;Guo, Jianhua;Lei, Yu&lt;/_translated_author&gt;&lt;/Details&gt;&lt;Extra&gt;&lt;DBUID&gt;{E9F07991-3B72-4492-A7D8-86E559D9F8FE}&lt;/DBUID&gt;&lt;/Extra&gt;&lt;/Item&gt;&lt;/References&gt;&lt;/Group&gt;&lt;/Citation&gt;_x000a_"/>
    <w:docVar w:name="NE.Ref{2D2C3238-1AD3-4569-9CC4-86772A90A71E}" w:val=" ADDIN NE.Ref.{2D2C3238-1AD3-4569-9CC4-86772A90A71E}&lt;Citation&gt;&lt;Group&gt;&lt;References&gt;&lt;Item&gt;&lt;ID&gt;695&lt;/ID&gt;&lt;UID&gt;{E7F36351-87E6-4F68-8E22-E80B3584251C}&lt;/UID&gt;&lt;Title&gt;Auditor changes following a Big 4 merger with a local Chinese firm: A case study&lt;/Title&gt;&lt;Template&gt;Journal Article&lt;/Template&gt;&lt;Star&gt;0&lt;/Star&gt;&lt;Tag&gt;0&lt;/Tag&gt;&lt;Author&gt;Chen, Charles JP; Su, Xijia; Wu, Xi&lt;/Author&gt;&lt;Year&gt;2010&lt;/Year&gt;&lt;Details&gt;&lt;_alternate_title&gt;Auditing: A journal of practice &amp;amp; theory&lt;/_alternate_title&gt;&lt;_created&gt;63303607&lt;/_created&gt;&lt;_date&gt;2010-01-01&lt;/_date&gt;&lt;_date_display&gt;2010&lt;/_date_display&gt;&lt;_impact_factor&gt;   2.642&lt;/_impact_factor&gt;&lt;_isbn&gt;0278-0380&lt;/_isbn&gt;&lt;_issue&gt;1&lt;/_issue&gt;&lt;_journal&gt;Auditing: A journal of practice &amp;amp; theory&lt;/_journal&gt;&lt;_modified&gt;63303607&lt;/_modified&gt;&lt;_pages&gt;41-72&lt;/_pages&gt;&lt;_volume&gt;29&lt;/_volume&gt;&lt;/Details&gt;&lt;Extra&gt;&lt;DBUID&gt;{83AC290F-D6FC-4574-9771-6904EE9C30A4}&lt;/DBUID&gt;&lt;/Extra&gt;&lt;/Item&gt;&lt;/References&gt;&lt;/Group&gt;&lt;/Citation&gt;_x000a_"/>
    <w:docVar w:name="NE.Ref{2DBAB836-5FF8-4C63-A3F9-8F30EAC33EFF}" w:val=" ADDIN NE.Ref.{2DBAB836-5FF8-4C63-A3F9-8F30EAC33EFF}&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2E0CAB5C-AD06-4CA3-8B49-045FA0E4BF86}" w:val=" ADDIN NE.Ref.{2E0CAB5C-AD06-4CA3-8B49-045FA0E4BF86}&lt;Citation SecTmpl=&quot;1&quot;&gt;&lt;Group&gt;&lt;References&gt;&lt;Item&gt;&lt;ID&gt;687&lt;/ID&gt;&lt;UID&gt;{EA87ABF3-6155-4802-B00F-D8E8C92A6FF9}&lt;/UID&gt;&lt;Title&gt;Tax aggressiveness and corporate transparency&lt;/Title&gt;&lt;Template&gt;Journal Article&lt;/Template&gt;&lt;Star&gt;0&lt;/Star&gt;&lt;Tag&gt;0&lt;/Tag&gt;&lt;Author&gt;Balakrishnan, Karthik; Blouin, Jennifer L; Guay, Wayne R&lt;/Author&gt;&lt;Year&gt;2019&lt;/Year&gt;&lt;Details&gt;&lt;_accessed&gt;63295859&lt;/_accessed&gt;&lt;_alternate_title&gt;The Accounting Review&lt;/_alternate_title&gt;&lt;_created&gt;63284683&lt;/_created&gt;&lt;_date&gt;2019-01-01&lt;/_date&gt;&lt;_date_display&gt;2019&lt;/_date_display&gt;&lt;_isbn&gt;1558-7967&lt;/_isbn&gt;&lt;_issue&gt;1&lt;/_issue&gt;&lt;_journal&gt;The Accounting Review&lt;/_journal&gt;&lt;_modified&gt;63295859&lt;/_modified&gt;&lt;_ori_publication&gt;American Accounting Association&lt;/_ori_publication&gt;&lt;_pages&gt;45-69&lt;/_pages&gt;&lt;_volume&gt;94&lt;/_volume&gt;&lt;/Details&gt;&lt;Extra&gt;&lt;DBUID&gt;{83AC290F-D6FC-4574-9771-6904EE9C30A4}&lt;/DBUID&gt;&lt;/Extra&gt;&lt;/Item&gt;&lt;/References&gt;&lt;/Group&gt;&lt;/Citation&gt;_x000a_"/>
    <w:docVar w:name="NE.Ref{2E2A844B-F067-4658-AB16-F3E41CABCA71}" w:val=" ADDIN NE.Ref.{2E2A844B-F067-4658-AB16-F3E41CABCA71}&lt;Citation SecTmpl=&quot;1&quot;&gt;&lt;Group&gt;&lt;References&gt;&lt;Item&gt;&lt;ID&gt;91&lt;/ID&gt;&lt;UID&gt;{DD70F83F-7A6D-47F6-984A-C062E08DFC0A}&lt;/UID&gt;&lt;Title&gt;Fraud detection: A theoretical foundation&lt;/Title&gt;&lt;Template&gt;Journal Article&lt;/Template&gt;&lt;Star&gt;0&lt;/Star&gt;&lt;Tag&gt;0&lt;/Tag&gt;&lt;Author&gt;Matsumura, Ella Mae; Tucker, Robert R&lt;/Author&gt;&lt;Year&gt;1992&lt;/Year&gt;&lt;Details&gt;&lt;_alternate_title&gt;Accounting Review&lt;/_alternate_title&gt;&lt;_collection_scope&gt;SSCI&lt;/_collection_scope&gt;&lt;_created&gt;63228790&lt;/_created&gt;&lt;_date&gt;1992-01-01&lt;/_date&gt;&lt;_date_display&gt;1992&lt;/_date_display&gt;&lt;_impact_factor&gt;   4.562&lt;/_impact_factor&gt;&lt;_isbn&gt;0001-4826&lt;/_isbn&gt;&lt;_journal&gt;Accounting Review&lt;/_journal&gt;&lt;_modified&gt;63228790&lt;/_modified&gt;&lt;_ori_publication&gt;JSTOR&lt;/_ori_publication&gt;&lt;_pages&gt;753-782&lt;/_pages&gt;&lt;/Details&gt;&lt;Extra&gt;&lt;DBUID&gt;{E9F07991-3B72-4492-A7D8-86E559D9F8FE}&lt;/DBUID&gt;&lt;/Extra&gt;&lt;/Item&gt;&lt;/References&gt;&lt;/Group&gt;&lt;/Citation&gt;_x000a_"/>
    <w:docVar w:name="NE.Ref{2E58FD7F-1BD9-440A-BF7E-E948B75E93D9}" w:val=" ADDIN NE.Ref.{2E58FD7F-1BD9-440A-BF7E-E948B75E93D9}&lt;Citation SecTmpl=&quot;1&quot;&gt;&lt;Group&gt;&lt;References&gt;&lt;Item&gt;&lt;ID&gt;633&lt;/ID&gt;&lt;UID&gt;{86708EEC-79DB-437E-BDB8-2DBABAA1C3C9}&lt;/UID&gt;&lt;Title&gt;The effects of audit partner pre-client and client-specific experience on audit quality and on perceptions of audit quality&lt;/Title&gt;&lt;Template&gt;Journal Article&lt;/Template&gt;&lt;Star&gt;0&lt;/Star&gt;&lt;Tag&gt;0&lt;/Tag&gt;&lt;Author&gt;Chi, Wuchun; Myers, Linda A; Omer, Thomas C; Xie, Hong&lt;/Author&gt;&lt;Year&gt;2017&lt;/Year&gt;&lt;Details&gt;&lt;_accessed&gt;63179676&lt;/_accessed&gt;&lt;_alternate_title&gt;Review of Accounting Studies&lt;/_alternate_title&gt;&lt;_collection_scope&gt;SSCI&lt;/_collection_scope&gt;&lt;_created&gt;63179532&lt;/_created&gt;&lt;_date&gt;2017-01-01&lt;/_date&gt;&lt;_date_display&gt;2017&lt;/_date_display&gt;&lt;_impact_factor&gt;   2.108&lt;/_impact_factor&gt;&lt;_isbn&gt;1380-6653&lt;/_isbn&gt;&lt;_issue&gt;1&lt;/_issue&gt;&lt;_journal&gt;Review of Accounting Studies&lt;/_journal&gt;&lt;_modified&gt;63179676&lt;/_modified&gt;&lt;_ori_publication&gt;Springer&lt;/_ori_publication&gt;&lt;_pages&gt;361-391&lt;/_pages&gt;&lt;_volume&gt;22&lt;/_volume&gt;&lt;/Details&gt;&lt;Extra&gt;&lt;DBUID&gt;{83AC290F-D6FC-4574-9771-6904EE9C30A4}&lt;/DBUID&gt;&lt;/Extra&gt;&lt;/Item&gt;&lt;/References&gt;&lt;/Group&gt;&lt;/Citation&gt;_x000a_"/>
    <w:docVar w:name="NE.Ref{2E9A8488-B647-4516-81FD-F5B8D8325C04}" w:val=" ADDIN NE.Ref.{2E9A8488-B647-4516-81FD-F5B8D8325C04}&lt;Citation SecTmpl=&quot;1&quot;&gt;&lt;Group&gt;&lt;References&gt;&lt;Item&gt;&lt;ID&gt;4&lt;/ID&gt;&lt;UID&gt;{31145EE2-9AD7-4B3C-807E-8DB51F468947}&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ccessed&gt;62649323&lt;/_accessed&gt;&lt;_created&gt;61697758&lt;/_created&gt;&lt;_isbn&gt;1558-7991&lt;/_isbn&gt;&lt;_issue&gt;4&lt;/_issue&gt;&lt;_journal&gt;Auditing: A Journal of Practice &amp;amp; Theory&lt;/_journal&gt;&lt;_modified&gt;61697766&lt;/_modified&gt;&lt;_pages&gt;105-135&lt;/_pages&gt;&lt;_volume&gt;35&lt;/_volume&gt;&lt;/Details&gt;&lt;Extra&gt;&lt;DBUID&gt;{83AC290F-D6FC-4574-9771-6904EE9C30A4}&lt;/DBUID&gt;&lt;/Extra&gt;&lt;/Item&gt;&lt;/References&gt;&lt;/Group&gt;&lt;/Citation&gt;_x000a_"/>
    <w:docVar w:name="NE.Ref{2EA81CC0-0352-4D27-869B-5A710117FD6F}" w:val=" ADDIN NE.Ref.{2EA81CC0-0352-4D27-869B-5A710117FD6F}&lt;Citation SecTmpl=&quot;1&quot;&gt;&lt;Group&gt;&lt;References&gt;&lt;Item&gt;&lt;ID&gt;58&lt;/ID&gt;&lt;UID&gt;{BBE49ADC-1D63-4122-9146-675A8D4C9C33}&lt;/UID&gt;&lt;Title&gt;Network ties among low-tax firms&lt;/Title&gt;&lt;Template&gt;Journal Article&lt;/Template&gt;&lt;Star&gt;0&lt;/Star&gt;&lt;Tag&gt;0&lt;/Tag&gt;&lt;Author&gt;Brown, Jennifer L; Drake, Katharine D&lt;/Author&gt;&lt;Year&gt;2014&lt;/Year&gt;&lt;Details&gt;&lt;_alternate_title&gt;The Accounting Review&lt;/_alternate_title&gt;&lt;_created&gt;63225537&lt;/_created&gt;&lt;_date&gt;2014-01-01&lt;/_date&gt;&lt;_date_display&gt;2014&lt;/_date_display&gt;&lt;_isbn&gt;1558-7967&lt;/_isbn&gt;&lt;_issue&gt;2&lt;/_issue&gt;&lt;_journal&gt;The Accounting Review&lt;/_journal&gt;&lt;_modified&gt;63225537&lt;/_modified&gt;&lt;_ori_publication&gt;American Accounting Association&lt;/_ori_publication&gt;&lt;_pages&gt;483-510&lt;/_pages&gt;&lt;_volume&gt;89&lt;/_volume&gt;&lt;/Details&gt;&lt;Extra&gt;&lt;DBUID&gt;{E9F07991-3B72-4492-A7D8-86E559D9F8FE}&lt;/DBUID&gt;&lt;/Extra&gt;&lt;/Item&gt;&lt;/References&gt;&lt;/Group&gt;&lt;/Citation&gt;_x000a_"/>
    <w:docVar w:name="NE.Ref{2EBE8CE1-1BAB-4B1A-87DC-7B10F66E036F}" w:val=" ADDIN NE.Ref.{2EBE8CE1-1BAB-4B1A-87DC-7B10F66E036F}&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2F33D48F-86E3-4FDF-A94D-03450924A758}" w:val=" ADDIN NE.Ref.{2F33D48F-86E3-4FDF-A94D-03450924A758}&lt;Citation SecTmpl=&quot;1&quot;&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2F676B49-985B-4CDD-87C7-0963DE6E3E9B}" w:val=" ADDIN NE.Ref.{2F676B49-985B-4CDD-87C7-0963DE6E3E9B}&lt;Citation SecTmpl=&quot;1&quot;&gt;&lt;Group&gt;&lt;References&gt;&lt;Item&gt;&lt;ID&gt;140&lt;/ID&gt;&lt;UID&gt;{D7055322-858E-4F91-ABD3-D9938C531B33}&lt;/UID&gt;&lt;Title&gt;审计任期、公司治理与盈余质量&lt;/Title&gt;&lt;Template&gt;Journal Article&lt;/Template&gt;&lt;Star&gt;0&lt;/Star&gt;&lt;Tag&gt;0&lt;/Tag&gt;&lt;Author&gt;沈玉清; 戚务君; 曾勇&lt;/Author&gt;&lt;Year&gt;2009&lt;/Year&gt;&lt;Details&gt;&lt;_accessed&gt;63245320&lt;/_accessed&gt;&lt;_author_aff&gt;电子科技大学经济与管理学院;台湾政治大学会计系;&lt;/_author_aff&gt;&lt;_collection_scope&gt;CSSCI-C;PKU&lt;/_collection_scope&gt;&lt;_created&gt;63245320&lt;/_created&gt;&lt;_date&gt;57453120&lt;/_date&gt;&lt;_db_provider&gt;CNKI: 期刊&lt;/_db_provider&gt;&lt;_db_updated&gt;CNKI - Reference&lt;/_db_updated&gt;&lt;_issue&gt;02&lt;/_issue&gt;&lt;_journal&gt;审计研究&lt;/_journal&gt;&lt;_keywords&gt;盈余质量;审计质量;审计任期;公司治理&lt;/_keywords&gt;&lt;_language&gt;Chinese&lt;/_language&gt;&lt;_modified&gt;63245320&lt;/_modified&gt;&lt;_pages&gt;50-56&lt;/_pages&gt;&lt;_url&gt;http://kns.cnki.net/KCMS/detail/detail.aspx?FileName=SJYZ200902012&amp;amp;DbName=CJFQ2009&lt;/_url&gt;&lt;_translated_author&gt;Shen, Yuqing;Qi, Wujun;Ceng, Yong&lt;/_translated_author&gt;&lt;/Details&gt;&lt;Extra&gt;&lt;DBUID&gt;{E9F07991-3B72-4492-A7D8-86E559D9F8FE}&lt;/DBUID&gt;&lt;/Extra&gt;&lt;/Item&gt;&lt;/References&gt;&lt;/Group&gt;&lt;/Citation&gt;_x000a_"/>
    <w:docVar w:name="NE.Ref{306B277C-5259-4D65-9E4E-99ACD5D40DFC}" w:val=" ADDIN NE.Ref.{306B277C-5259-4D65-9E4E-99ACD5D40DFC}&lt;Citation SecTmpl=&quot;1&quot;&gt;&lt;Group&gt;&lt;References&gt;&lt;Item&gt;&lt;ID&gt;149&lt;/ID&gt;&lt;UID&gt;{45404A6D-1227-4953-AD65-6AD6398C6470}&lt;/UID&gt;&lt;Title&gt;大股东资金占用与外部审计监督&lt;/Title&gt;&lt;Template&gt;Journal Article&lt;/Template&gt;&lt;Star&gt;0&lt;/Star&gt;&lt;Tag&gt;0&lt;/Tag&gt;&lt;Author&gt;周中胜; 陈汉文&lt;/Author&gt;&lt;Year&gt;2006&lt;/Year&gt;&lt;Details&gt;&lt;_accessed&gt;63258676&lt;/_accessed&gt;&lt;_author_aff&gt;厦门大学会计系;厦门大学会计系 361005;361005&lt;/_author_aff&gt;&lt;_collection_scope&gt;CSSCI-C;PKU&lt;/_collection_scope&gt;&lt;_created&gt;63258676&lt;/_created&gt;&lt;_date&gt;55962720&lt;/_date&gt;&lt;_db_provider&gt;CNKI: 期刊&lt;/_db_provider&gt;&lt;_db_updated&gt;CNKI - Reference&lt;/_db_updated&gt;&lt;_issue&gt;03&lt;/_issue&gt;&lt;_journal&gt;审计研究&lt;/_journal&gt;&lt;_keywords&gt;资金占用;审计需求;审计意见&lt;/_keywords&gt;&lt;_language&gt;Chinese&lt;/_language&gt;&lt;_modified&gt;63258676&lt;/_modified&gt;&lt;_pages&gt;73-81&lt;/_pages&gt;&lt;_url&gt;http://kns.cnki.net/KCMS/detail/detail.aspx?FileName=SJYZ200603015&amp;amp;DbName=CJFQ2006&lt;/_url&gt;&lt;_translated_author&gt;Zhou, Zhongsheng;Chen, Hanwen&lt;/_translated_author&gt;&lt;/Details&gt;&lt;Extra&gt;&lt;DBUID&gt;{E9F07991-3B72-4492-A7D8-86E559D9F8FE}&lt;/DBUID&gt;&lt;/Extra&gt;&lt;/Item&gt;&lt;/References&gt;&lt;/Group&gt;&lt;/Citation&gt;_x000a_"/>
    <w:docVar w:name="NE.Ref{30B89CBE-8179-42A3-82A4-29B6BBC951E2}" w:val=" ADDIN NE.Ref.{30B89CBE-8179-42A3-82A4-29B6BBC951E2}&lt;Citation SecTmpl=&quot;1&quot;&gt;&lt;Group&gt;&lt;References&gt;&lt;Item&gt;&lt;ID&gt;57&lt;/ID&gt;&lt;UID&gt;{72ECE1C2-31B8-4F15-8BB8-BE7B03BA975E}&lt;/UID&gt;&lt;Title&gt;Insiders and market efficiency&lt;/Title&gt;&lt;Template&gt;Journal Article&lt;/Template&gt;&lt;Star&gt;0&lt;/Star&gt;&lt;Tag&gt;0&lt;/Tag&gt;&lt;Author&gt;Finnerty, Joseph E&lt;/Author&gt;&lt;Year&gt;1976&lt;/Year&gt;&lt;Details&gt;&lt;_accessed&gt;63285730&lt;/_accessed&gt;&lt;_alternate_title&gt;The Journal of Finance&lt;/_alternate_title&gt;&lt;_created&gt;63277149&lt;/_created&gt;&lt;_date&gt;1976-01-01&lt;/_date&gt;&lt;_date_display&gt;1976&lt;/_date_display&gt;&lt;_impact_factor&gt;   6.201&lt;/_impact_factor&gt;&lt;_isbn&gt;0022-1082&lt;/_isbn&gt;&lt;_issue&gt;4&lt;/_issue&gt;&lt;_journal&gt;The Journal of Finance&lt;/_journal&gt;&lt;_modified&gt;63285730&lt;/_modified&gt;&lt;_ori_publication&gt;Wiley Online Library&lt;/_ori_publication&gt;&lt;_pages&gt;1141-1148&lt;/_pages&gt;&lt;_volume&gt;31&lt;/_volume&gt;&lt;/Details&gt;&lt;Extra&gt;&lt;DBUID&gt;{439358B4-FA18-4C63-A3A1-0E3BE4066E7A}&lt;/DBUID&gt;&lt;/Extra&gt;&lt;/Item&gt;&lt;/References&gt;&lt;/Group&gt;&lt;/Citation&gt;_x000a_"/>
    <w:docVar w:name="NE.Ref{30FBBAEF-9C13-4F09-A439-927B0E6E8A7E}" w:val=" ADDIN NE.Ref.{30FBBAEF-9C13-4F09-A439-927B0E6E8A7E}&lt;Citation SecTmpl=&quot;1&quot;&gt;&lt;Group&gt;&lt;References&gt;&lt;Item&gt;&lt;ID&gt;186&lt;/ID&gt;&lt;UID&gt;{A59B52F6-AF68-4C15-A2D9-A34D497048BB}&lt;/UID&gt;&lt;Title&gt;会计师事务所执业质量检查提高审计质量了吗?&lt;/Title&gt;&lt;Template&gt;Journal Article&lt;/Template&gt;&lt;Star&gt;0&lt;/Star&gt;&lt;Tag&gt;0&lt;/Tag&gt;&lt;Author&gt;刘文军&lt;/Author&gt;&lt;Year&gt;2016&lt;/Year&gt;&lt;Details&gt;&lt;_accessed&gt;63303070&lt;/_accessed&gt;&lt;_collection_scope&gt;CSSCI-C;PKU&lt;/_collection_scope&gt;&lt;_created&gt;62681274&lt;/_created&gt;&lt;_date&gt;2016-01-01&lt;/_date&gt;&lt;_date_display&gt;2016&lt;/_date_display&gt;&lt;_issue&gt;6&lt;/_issue&gt;&lt;_journal&gt;审计研究&lt;/_journal&gt;&lt;_modified&gt;63303070&lt;/_modified&gt;&lt;_pages&gt;98-104&lt;/_pages&gt;&lt;_translated_author&gt;Liu, Wenjun&lt;/_translated_author&gt;&lt;/Details&gt;&lt;Extra&gt;&lt;DBUID&gt;{2097646C-7C2F-4992-8A9B-6FF23AE7F1B7}&lt;/DBUID&gt;&lt;/Extra&gt;&lt;/Item&gt;&lt;/References&gt;&lt;/Group&gt;&lt;/Citation&gt;_x000a_"/>
    <w:docVar w:name="NE.Ref{30FED128-33E3-44C5-8A80-A51243EA3A15}" w:val=" ADDIN NE.Ref.{30FED128-33E3-44C5-8A80-A51243EA3A15}&lt;Citation&gt;&lt;Group&gt;&lt;References&gt;&lt;Item&gt;&lt;ID&gt;89&lt;/ID&gt;&lt;UID&gt;{2F05C68E-4799-4B60-B54E-76F05872541D}&lt;/UID&gt;&lt;Title&gt;Analyst coverage and earnings management&lt;/Title&gt;&lt;Template&gt;Journal Article&lt;/Template&gt;&lt;Star&gt;0&lt;/Star&gt;&lt;Tag&gt;0&lt;/Tag&gt;&lt;Author&gt;Yu, Fang Frank&lt;/Author&gt;&lt;Year&gt;2008&lt;/Year&gt;&lt;Details&gt;&lt;_alternate_title&gt;Journal of financial economics&lt;/_alternate_title&gt;&lt;_collection_scope&gt;SSCI&lt;/_collection_scope&gt;&lt;_created&gt;63228712&lt;/_created&gt;&lt;_date&gt;2008-01-01&lt;/_date&gt;&lt;_date_display&gt;2008&lt;/_date_display&gt;&lt;_impact_factor&gt;   4.693&lt;/_impact_factor&gt;&lt;_isbn&gt;0304-405X&lt;/_isbn&gt;&lt;_issue&gt;2&lt;/_issue&gt;&lt;_journal&gt;Journal of financial economics&lt;/_journal&gt;&lt;_modified&gt;63228712&lt;/_modified&gt;&lt;_ori_publication&gt;Elsevier&lt;/_ori_publication&gt;&lt;_pages&gt;245-271&lt;/_pages&gt;&lt;_volume&gt;88&lt;/_volume&gt;&lt;/Details&gt;&lt;Extra&gt;&lt;DBUID&gt;{E9F07991-3B72-4492-A7D8-86E559D9F8FE}&lt;/DBUID&gt;&lt;/Extra&gt;&lt;/Item&gt;&lt;/References&gt;&lt;/Group&gt;&lt;/Citation&gt;_x000a_"/>
    <w:docVar w:name="NE.Ref{31911717-0038-4B7A-BA9E-461D1CF1C221}" w:val=" ADDIN NE.Ref.{31911717-0038-4B7A-BA9E-461D1CF1C221}&lt;Citation SecTmpl=&quot;1&quot;&gt;&lt;Group&gt;&lt;References&gt;&lt;Item&gt;&lt;ID&gt;179&lt;/ID&gt;&lt;UID&gt;{9546BF79-CCB3-4D83-9D33-CD1BF0CF3883}&lt;/UID&gt;&lt;Title&gt;Auditor-provided tax services and long-term tax avoidance&lt;/Title&gt;&lt;Template&gt;Journal Article&lt;/Template&gt;&lt;Star&gt;0&lt;/Star&gt;&lt;Tag&gt;0&lt;/Tag&gt;&lt;Author&gt;Hogan, Brian; Noga, Tracy&lt;/Author&gt;&lt;Year&gt;2015&lt;/Year&gt;&lt;Details&gt;&lt;_alternate_title&gt;Review of Accounting and Finance&lt;/_alternate_title&gt;&lt;_created&gt;63295976&lt;/_created&gt;&lt;_date&gt;2015-01-01&lt;/_date&gt;&lt;_date_display&gt;2015&lt;/_date_display&gt;&lt;_journal&gt;Review of Accounting and Finance&lt;/_journal&gt;&lt;_modified&gt;63295976&lt;/_modified&gt;&lt;_ori_publication&gt;Emerald Group Publishing Limited&lt;/_ori_publication&gt;&lt;/Details&gt;&lt;Extra&gt;&lt;DBUID&gt;{E9F07991-3B72-4492-A7D8-86E559D9F8FE}&lt;/DBUID&gt;&lt;/Extra&gt;&lt;/Item&gt;&lt;/References&gt;&lt;/Group&gt;&lt;/Citation&gt;_x000a_"/>
    <w:docVar w:name="NE.Ref{31C0D09F-F0E0-45A0-A4A3-107321242209}" w:val=" ADDIN NE.Ref.{31C0D09F-F0E0-45A0-A4A3-107321242209}&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31CC1759-0B1E-44A9-ADD1-5C2C7A904425}" w:val=" ADDIN NE.Ref.{31CC1759-0B1E-44A9-ADD1-5C2C7A904425}&lt;Citation SecTmpl=&quot;1&quot;&gt;&lt;Group&gt;&lt;References&gt;&lt;Item&gt;&lt;ID&gt;78&lt;/ID&gt;&lt;UID&gt;{8F9EB566-BB97-4173-AF60-FCC152726F5D}&lt;/UID&gt;&lt;Title&gt;Auditors’ organizational form, legal liability, and reporting conservatism: Evidence from China&lt;/Title&gt;&lt;Template&gt;Journal Article&lt;/Template&gt;&lt;Star&gt;0&lt;/Star&gt;&lt;Tag&gt;0&lt;/Tag&gt;&lt;Author&gt;Firth, Michael; Mo, Phyllis LL; Wong, Raymond MK&lt;/Author&gt;&lt;Year&gt;2012&lt;/Year&gt;&lt;Details&gt;&lt;_alternate_title&gt;Contemporary Accounting Research&lt;/_alternate_title&gt;&lt;_collection_scope&gt;SSCI&lt;/_collection_scope&gt;&lt;_created&gt;62854164&lt;/_created&gt;&lt;_date&gt;2012-01-01&lt;/_date&gt;&lt;_date_display&gt;2012&lt;/_date_display&gt;&lt;_impact_factor&gt;   2.261&lt;/_impact_factor&gt;&lt;_isbn&gt;0823-9150&lt;/_isbn&gt;&lt;_issue&gt;1&lt;/_issue&gt;&lt;_journal&gt;Contemporary Accounting Research&lt;/_journal&gt;&lt;_modified&gt;62871075&lt;/_modified&gt;&lt;_ori_publication&gt;Wiley Online Library&lt;/_ori_publication&gt;&lt;_pages&gt;57-93&lt;/_pages&gt;&lt;_volume&gt;29&lt;/_volume&gt;&lt;/Details&gt;&lt;Extra&gt;&lt;DBUID&gt;{3537AC57-1DBB-4905-8F48-92A348A9E004}&lt;/DBUID&gt;&lt;/Extra&gt;&lt;/Item&gt;&lt;/References&gt;&lt;/Group&gt;&lt;/Citation&gt;_x000a_"/>
    <w:docVar w:name="NE.Ref{328D7B13-0684-4B3E-97CC-1DA6DBD3792A}" w:val=" ADDIN NE.Ref.{328D7B13-0684-4B3E-97CC-1DA6DBD3792A}&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32A9C805-DB8B-4DCC-9D92-030E6077B168}" w:val=" ADDIN NE.Ref.{32A9C805-DB8B-4DCC-9D92-030E6077B168}&lt;Citation SecTmpl=&quot;1&quot;&gt;&lt;Group&gt;&lt;References&gt;&lt;Item&gt;&lt;ID&gt;33&lt;/ID&gt;&lt;UID&gt;{297CB1B6-86FB-434F-9B5F-656FECDB2C98}&lt;/UID&gt;&lt;Title&gt;Discussion of the Quality of Accruals and Earnings: The Role of Accrual Estimation Errors&lt;/Title&gt;&lt;Template&gt;Journal Article&lt;/Template&gt;&lt;Star&gt;0&lt;/Star&gt;&lt;Tag&gt;0&lt;/Tag&gt;&lt;Author&gt;McNichols, Maureen F&lt;/Author&gt;&lt;Year&gt;2002&lt;/Year&gt;&lt;Details&gt;&lt;_accessed&gt;62055930&lt;/_accessed&gt;&lt;_collection_scope&gt;SSCI;&lt;/_collection_scope&gt;&lt;_created&gt;61988599&lt;/_created&gt;&lt;_impact_factor&gt;   4.562&lt;/_impact_factor&gt;&lt;_issue&gt;s-1&lt;/_issue&gt;&lt;_journal&gt;Accounting Review&lt;/_journal&gt;&lt;_modified&gt;62983578&lt;/_modified&gt;&lt;_pages&gt;61-69&lt;/_pages&gt;&lt;_volume&gt;77&lt;/_volume&gt;&lt;/Details&gt;&lt;Extra&gt;&lt;DBUID&gt;{33BA340C-9D61-4380-9AC0-75859ADA3E7E}&lt;/DBUID&gt;&lt;/Extra&gt;&lt;/Item&gt;&lt;/References&gt;&lt;/Group&gt;&lt;/Citation&gt;_x000a_"/>
    <w:docVar w:name="NE.Ref{32AF4840-0551-43DC-BBB8-49CB027A6B1F}" w:val=" ADDIN NE.Ref.{32AF4840-0551-43DC-BBB8-49CB027A6B1F}&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32B65EC9-1550-4AE8-AA37-5B574A26828E}" w:val=" ADDIN NE.Ref.{32B65EC9-1550-4AE8-AA37-5B574A26828E}&lt;Citation&gt;&lt;Group&gt;&lt;References&gt;&lt;Item&gt;&lt;ID&gt;16&lt;/ID&gt;&lt;UID&gt;{B12F4AC2-82DA-4B28-960B-C548E3CED5F5}&lt;/UID&gt;&lt;Title&gt;国有股权、税收优惠与公司税负&lt;/Title&gt;&lt;Template&gt;Journal Article&lt;/Template&gt;&lt;Star&gt;0&lt;/Star&gt;&lt;Tag&gt;0&lt;/Tag&gt;&lt;Author&gt;吴联生&lt;/Author&gt;&lt;Year&gt;2009&lt;/Year&gt;&lt;Details&gt;&lt;_accessed&gt;61697770&lt;/_accessed&gt;&lt;_author_aff&gt;北京大学光华管理学院;&lt;/_author_aff&gt;&lt;_collection_scope&gt;CSSCI;中文核心期刊;&lt;/_collection_scope&gt;&lt;_created&gt;61697769&lt;/_created&gt;&lt;_date&gt;57749760&lt;/_date&gt;&lt;_db_provider&gt;CNKI: 期刊&lt;/_db_provider&gt;&lt;_db_updated&gt;CNKI - Reference&lt;/_db_updated&gt;&lt;_issue&gt;10&lt;/_issue&gt;&lt;_journal&gt;经济研究&lt;/_journal&gt;&lt;_keywords&gt;公司治理;企业所得税;政府干预&lt;/_keywords&gt;&lt;_language&gt;Chinese&lt;/_language&gt;&lt;_modified&gt;61697770&lt;/_modified&gt;&lt;_pages&gt;109-120&lt;/_pages&gt;&lt;_url&gt;http://www.cnki.net/KCMS/detail/detail.aspx?FileName=JJYJ200910010&amp;amp;DbName=CJFQ2009&lt;/_url&gt;&lt;_translated_author&gt;Wu, Liansheng&lt;/_translated_author&gt;&lt;/Details&gt;&lt;Extra&gt;&lt;DBUID&gt;{83AC290F-D6FC-4574-9771-6904EE9C30A4}&lt;/DBUID&gt;&lt;/Extra&gt;&lt;/Item&gt;&lt;/References&gt;&lt;/Group&gt;&lt;/Citation&gt;_x000a_"/>
    <w:docVar w:name="NE.Ref{33109928-6016-4002-97B4-462BDBA5F4B9}" w:val=" ADDIN NE.Ref.{33109928-6016-4002-97B4-462BDBA5F4B9}&lt;Citation SecTmpl=&quot;1&quot;&gt;&lt;Group&gt;&lt;References&gt;&lt;Item&gt;&lt;ID&gt;181&lt;/ID&gt;&lt;UID&gt;{E748DC47-A243-470C-9027-A47D6A92A638}&lt;/UID&gt;&lt;Title&gt;会计师事务所合并与质量控制:基于中天勤合并案例的经验分析&lt;/Title&gt;&lt;Template&gt;Journal Article&lt;/Template&gt;&lt;Star&gt;0&lt;/Star&gt;&lt;Tag&gt;0&lt;/Tag&gt;&lt;Author&gt;吴溪&lt;/Author&gt;&lt;Year&gt;2006&lt;/Year&gt;&lt;Details&gt;&lt;_accessed&gt;63105673&lt;/_accessed&gt;&lt;_collection_scope&gt;CSSCI-C;PKU&lt;/_collection_scope&gt;&lt;_created&gt;62681263&lt;/_created&gt;&lt;_date&gt;2006-01-01&lt;/_date&gt;&lt;_date_display&gt;2006&lt;/_date_display&gt;&lt;_issue&gt;10&lt;/_issue&gt;&lt;_journal&gt;会计研究&lt;/_journal&gt;&lt;_keywords&gt;会计师事务所合并;质量控制;签字集中度&lt;/_keywords&gt;&lt;_modified&gt;62681263&lt;/_modified&gt;&lt;_pages&gt;79-85&lt;/_pages&gt;&lt;_translated_author&gt;Wu, Xi&lt;/_translated_author&gt;&lt;/Details&gt;&lt;Extra&gt;&lt;DBUID&gt;{2097646C-7C2F-4992-8A9B-6FF23AE7F1B7}&lt;/DBUID&gt;&lt;/Extra&gt;&lt;/Item&gt;&lt;/References&gt;&lt;/Group&gt;&lt;/Citation&gt;_x000a_"/>
    <w:docVar w:name="NE.Ref{331498D0-4642-4CFE-B46E-DC28B385DD84}" w:val=" ADDIN NE.Ref.{331498D0-4642-4CFE-B46E-DC28B385DD84}&lt;Citation SecTmpl=&quot;1&quot;&gt;&lt;Group&gt;&lt;References&gt;&lt;Item&gt;&lt;ID&gt;260&lt;/ID&gt;&lt;UID&gt;{EEB83348-3444-4F84-9BAD-A1EBE26F1A9C}&lt;/UID&gt;&lt;Title&gt;Auditor independence and fee dependence&lt;/Title&gt;&lt;Template&gt;Journal Article&lt;/Template&gt;&lt;Star&gt;0&lt;/Star&gt;&lt;Tag&gt;0&lt;/Tag&gt;&lt;Author&gt;Craswell, Allen; Stokes, Donald J; Laughton, Janet&lt;/Author&gt;&lt;Year&gt;2002&lt;/Year&gt;&lt;Details&gt;&lt;_accessed&gt;63303280&lt;/_accessed&gt;&lt;_alternate_title&gt;Journal of Accounting and Economics&lt;/_alternate_title&gt;&lt;_created&gt;63219549&lt;/_created&gt;&lt;_date&gt;2002-01-01&lt;/_date&gt;&lt;_date_display&gt;2002&lt;/_date_display&gt;&lt;_impact_factor&gt;   3.753&lt;/_impact_factor&gt;&lt;_isbn&gt;0165-4101&lt;/_isbn&gt;&lt;_issue&gt;2&lt;/_issue&gt;&lt;_journal&gt;Journal of Accounting and Economics&lt;/_journal&gt;&lt;_modified&gt;63303268&lt;/_modified&gt;&lt;_ori_publication&gt;Elsevier&lt;/_ori_publication&gt;&lt;_pages&gt;253-275&lt;/_pages&gt;&lt;_volume&gt;33&lt;/_volume&gt;&lt;/Details&gt;&lt;Extra&gt;&lt;DBUID&gt;{2097646C-7C2F-4992-8A9B-6FF23AE7F1B7}&lt;/DBUID&gt;&lt;/Extra&gt;&lt;/Item&gt;&lt;/References&gt;&lt;/Group&gt;&lt;/Citation&gt;_x000a_"/>
    <w:docVar w:name="NE.Ref{339D8322-4D0C-458C-916A-6F283436BD07}" w:val=" ADDIN NE.Ref.{339D8322-4D0C-458C-916A-6F283436BD07}&lt;Citation SecTmpl=&quot;1&quot;&gt;&lt;Group&gt;&lt;References&gt;&lt;Item&gt;&lt;ID&gt;196&lt;/ID&gt;&lt;UID&gt;{76431EDA-B630-4CCC-86DC-20D0D4F85A68}&lt;/UID&gt;&lt;Title&gt;Auditors’ organizational form, legal liability, and reporting conservatism: Evidence from China&lt;/Title&gt;&lt;Template&gt;Journal Article&lt;/Template&gt;&lt;Star&gt;0&lt;/Star&gt;&lt;Tag&gt;0&lt;/Tag&gt;&lt;Author&gt;Firth, Michael; Mo, Phyllis LL; Wong, Raymond MK&lt;/Author&gt;&lt;Year&gt;2012&lt;/Year&gt;&lt;Details&gt;&lt;_alternate_title&gt;Contemporary Accounting Research&lt;/_alternate_title&gt;&lt;_collection_scope&gt;SSCI&lt;/_collection_scope&gt;&lt;_created&gt;62854164&lt;/_created&gt;&lt;_date&gt;2012-01-01&lt;/_date&gt;&lt;_date_display&gt;2012&lt;/_date_display&gt;&lt;_impact_factor&gt;   2.261&lt;/_impact_factor&gt;&lt;_isbn&gt;0823-9150&lt;/_isbn&gt;&lt;_issue&gt;1&lt;/_issue&gt;&lt;_journal&gt;Contemporary Accounting Research&lt;/_journal&gt;&lt;_modified&gt;63300576&lt;/_modified&gt;&lt;_ori_publication&gt;Wiley Online Library&lt;/_ori_publication&gt;&lt;_pages&gt;57-93&lt;/_pages&gt;&lt;_volume&gt;29&lt;/_volume&gt;&lt;/Details&gt;&lt;Extra&gt;&lt;DBUID&gt;{E9F07991-3B72-4492-A7D8-86E559D9F8FE}&lt;/DBUID&gt;&lt;/Extra&gt;&lt;/Item&gt;&lt;/References&gt;&lt;/Group&gt;&lt;/Citation&gt;_x000a_"/>
    <w:docVar w:name="NE.Ref{33AF2AD1-EADB-4D30-AE18-B9C3E8A5C87B}" w:val=" ADDIN NE.Ref.{33AF2AD1-EADB-4D30-AE18-B9C3E8A5C87B}&lt;Citation SecTmpl=&quot;1&quot;&gt;&lt;Group&gt;&lt;References&gt;&lt;Item&gt;&lt;ID&gt;682&lt;/ID&gt;&lt;UID&gt;{877478C4-FD37-428C-82BC-F13B6308B0C1}&lt;/UID&gt;&lt;Title&gt;The effect of deferred taxes on security prices&lt;/Title&gt;&lt;Template&gt;Journal Article&lt;/Template&gt;&lt;Star&gt;0&lt;/Star&gt;&lt;Tag&gt;0&lt;/Tag&gt;&lt;Author&gt;Chaney, Paul K; Jeter, Debra C&lt;/Author&gt;&lt;Year&gt;1994&lt;/Year&gt;&lt;Details&gt;&lt;_alternate_title&gt;Journal of Accounting, Auditing &amp;amp; Finance&lt;/_alternate_title&gt;&lt;_created&gt;63284298&lt;/_created&gt;&lt;_date&gt;1994-01-01&lt;/_date&gt;&lt;_date_display&gt;1994&lt;/_date_display&gt;&lt;_isbn&gt;0148-558X&lt;/_isbn&gt;&lt;_issue&gt;1&lt;/_issue&gt;&lt;_journal&gt;Journal of Accounting, Auditing &amp;amp; Finance&lt;/_journal&gt;&lt;_modified&gt;63284298&lt;/_modified&gt;&lt;_ori_publication&gt;SAGE Publications Sage CA: Los Angeles, CA&lt;/_ori_publication&gt;&lt;_pages&gt;91-116&lt;/_pages&gt;&lt;_volume&gt;9&lt;/_volume&gt;&lt;/Details&gt;&lt;Extra&gt;&lt;DBUID&gt;{83AC290F-D6FC-4574-9771-6904EE9C30A4}&lt;/DBUID&gt;&lt;/Extra&gt;&lt;/Item&gt;&lt;/References&gt;&lt;/Group&gt;&lt;/Citation&gt;_x000a_"/>
    <w:docVar w:name="NE.Ref{33E7B659-6243-4600-A9B8-91A50B17AC18}" w:val=" ADDIN NE.Ref.{33E7B659-6243-4600-A9B8-91A50B17AC18}&lt;Citation&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347CAFBF-3774-4360-A804-3DC5FBD86277}" w:val=" ADDIN NE.Ref.{347CAFBF-3774-4360-A804-3DC5FBD86277}&lt;Citation SecTmpl=&quot;1&quot;&gt;&lt;Group&gt;&lt;References&gt;&lt;Item&gt;&lt;ID&gt;7&lt;/ID&gt;&lt;UID&gt;{06CFC10B-D482-4048-B7EC-CCF361BF506C}&lt;/UID&gt;&lt;Title&gt;管理层业绩预测的机会主义行为——来自高管股票交易的证据&lt;/Title&gt;&lt;Template&gt;Journal Article&lt;/Template&gt;&lt;Star&gt;0&lt;/Star&gt;&lt;Tag&gt;0&lt;/Tag&gt;&lt;Author&gt;李欢; 罗婷&lt;/Author&gt;&lt;Year&gt;2016&lt;/Year&gt;&lt;Details&gt;&lt;_accessed&gt;63098523&lt;/_accessed&gt;&lt;_author_aff&gt;国网四川省电力公司综合服务中心;&lt;/_author_aff&gt;&lt;_collection_scope&gt;CSSCI-C;PKU&lt;/_collection_scope&gt;&lt;_created&gt;63097441&lt;/_created&gt;&lt;_date&gt;61326720&lt;/_date&gt;&lt;_db_provider&gt;CNKI: 期刊&lt;/_db_provider&gt;&lt;_db_updated&gt;CNKI - Reference&lt;/_db_updated&gt;&lt;_issue&gt;04&lt;/_issue&gt;&lt;_journal&gt;南开管理评论&lt;/_journal&gt;&lt;_keywords&gt;业绩预测;高管交易;自利动机&lt;/_keywords&gt;&lt;_language&gt;Chinese&lt;/_language&gt;&lt;_modified&gt;63098523&lt;/_modified&gt;&lt;_pages&gt;63-74&lt;/_pages&gt;&lt;_url&gt;http://kns.cnki.net/KCMS/detail/detail.aspx?FileName=LKGP201604007&amp;amp;DbName=CJFQ2016&lt;/_url&gt;&lt;_volume&gt;19&lt;/_volume&gt;&lt;_translated_author&gt;Li, Huan;Luo, Ting&lt;/_translated_author&gt;&lt;/Details&gt;&lt;Extra&gt;&lt;DBUID&gt;{439358B4-FA18-4C63-A3A1-0E3BE4066E7A}&lt;/DBUID&gt;&lt;/Extra&gt;&lt;/Item&gt;&lt;/References&gt;&lt;/Group&gt;&lt;/Citation&gt;_x000a_"/>
    <w:docVar w:name="NE.Ref{348FCBFE-689B-4872-9FA5-0434845F8300}" w:val=" ADDIN NE.Ref.{348FCBFE-689B-4872-9FA5-0434845F8300}&lt;Citation SecTmpl=&quot;1&quot;&gt;&lt;Group&gt;&lt;References&gt;&lt;Item&gt;&lt;ID&gt;5&lt;/ID&gt;&lt;UID&gt;{C8C23CCF-9B62-48AF-8363-6DD252760CB7}&lt;/UID&gt;&lt;Title&gt;年报语调与内部人交易:“表里如一”还是“口是心非”?&lt;/Title&gt;&lt;Template&gt;Journal Article&lt;/Template&gt;&lt;Star&gt;0&lt;/Star&gt;&lt;Tag&gt;0&lt;/Tag&gt;&lt;Author&gt;曾庆生; 周波; 张程; 陈信元&lt;/Author&gt;&lt;Year&gt;2018&lt;/Year&gt;&lt;Details&gt;&lt;_accessed&gt;63270278&lt;/_accessed&gt;&lt;_author_aff&gt;上海财经大学会计学院;&lt;/_author_aff&gt;&lt;_collection_scope&gt;CSSCI-C;PKU&lt;/_collection_scope&gt;&lt;_created&gt;63097440&lt;/_created&gt;&lt;_date&gt;62432640&lt;/_date&gt;&lt;_db_provider&gt;CNKI: 期刊&lt;/_db_provider&gt;&lt;_db_updated&gt;CNKI - Reference&lt;/_db_updated&gt;&lt;_issue&gt;09&lt;/_issue&gt;&lt;_journal&gt;管理世界&lt;/_journal&gt;&lt;_keywords&gt;年报;语调管理;内部人交易;信息不对称&lt;/_keywords&gt;&lt;_language&gt;Chinese&lt;/_language&gt;&lt;_modified&gt;63270278&lt;/_modified&gt;&lt;_pages&gt;143-160&lt;/_pages&gt;&lt;_url&gt;http://kns.cnki.net/KCMS/detail/detail.aspx?FileName=GLSJ201809015&amp;amp;DbName=CJFQ2018&lt;/_url&gt;&lt;_volume&gt;34&lt;/_volume&gt;&lt;_translated_author&gt;Ceng, Qingsheng;Zhou, Bo;Zhang, Cheng;Chen, Xinyuan&lt;/_translated_author&gt;&lt;/Details&gt;&lt;Extra&gt;&lt;DBUID&gt;{439358B4-FA18-4C63-A3A1-0E3BE4066E7A}&lt;/DBUID&gt;&lt;/Extra&gt;&lt;/Item&gt;&lt;/References&gt;&lt;/Group&gt;&lt;/Citation&gt;_x000a_"/>
    <w:docVar w:name="NE.Ref{351C45DF-0361-417F-AA12-D16CBC3F0C79}" w:val=" ADDIN NE.Ref.{351C45DF-0361-417F-AA12-D16CBC3F0C79}&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360D69B8-4285-4E01-8862-774FC1B87FEC}" w:val=" ADDIN NE.Ref.{360D69B8-4285-4E01-8862-774FC1B87FEC}&lt;Citation SecTmpl=&quot;1&quot;&gt;&lt;Group&gt;&lt;References&gt;&lt;Item&gt;&lt;ID&gt;173&lt;/ID&gt;&lt;UID&gt;{99B04256-27D2-4A84-B6AE-DD8E734B98FF}&lt;/UID&gt;&lt;Title&gt;会计师事务所组织形式、规模与审计质量&lt;/Title&gt;&lt;Template&gt;Journal Article&lt;/Template&gt;&lt;Star&gt;0&lt;/Star&gt;&lt;Tag&gt;0&lt;/Tag&gt;&lt;Author&gt;原红旗; 李海建&lt;/Author&gt;&lt;Year&gt;2003&lt;/Year&gt;&lt;Details&gt;&lt;_accessed&gt;63302954&lt;/_accessed&gt;&lt;_collection_scope&gt;CSSCI-C;PKU&lt;/_collection_scope&gt;&lt;_created&gt;62681244&lt;/_created&gt;&lt;_date&gt;2003-01-01&lt;/_date&gt;&lt;_date_display&gt;2003&lt;/_date_display&gt;&lt;_issue&gt;1&lt;/_issue&gt;&lt;_journal&gt;审计研究&lt;/_journal&gt;&lt;_modified&gt;62685515&lt;/_modified&gt;&lt;_pages&gt;32-37&lt;/_pages&gt;&lt;_translated_author&gt;Yuan, Hongqi;Li, Haijian&lt;/_translated_author&gt;&lt;/Details&gt;&lt;Extra&gt;&lt;DBUID&gt;{2097646C-7C2F-4992-8A9B-6FF23AE7F1B7}&lt;/DBUID&gt;&lt;/Extra&gt;&lt;/Item&gt;&lt;/References&gt;&lt;/Group&gt;&lt;/Citation&gt;_x000a_"/>
    <w:docVar w:name="NE.Ref{3740157C-105F-45FA-9AC7-FAB90F691C21}" w:val=" ADDIN NE.Ref.{3740157C-105F-45FA-9AC7-FAB90F691C21}&lt;Citation SecTmpl=&quot;1&quot;&gt;&lt;Group&gt;&lt;References&gt;&lt;Item&gt;&lt;ID&gt;162&lt;/ID&gt;&lt;UID&gt;{A85806C6-2297-4FE9-A319-27DF10D2A171}&lt;/UID&gt;&lt;Title&gt;The effect of audit adjustments on earnings quality: Evidence from China&lt;/Title&gt;&lt;Template&gt;Journal Article&lt;/Template&gt;&lt;Star&gt;0&lt;/Star&gt;&lt;Tag&gt;0&lt;/Tag&gt;&lt;Author&gt;Lennox, Clive; Wu, Xi; Zhang, Tianyu&lt;/Author&gt;&lt;Year&gt;2016&lt;/Year&gt;&lt;Details&gt;&lt;_alternate_title&gt;Journal of Accounting and Economics&lt;/_alternate_title&gt;&lt;_created&gt;63225911&lt;/_created&gt;&lt;_date&gt;2016-01-01&lt;/_date&gt;&lt;_date_display&gt;2016&lt;/_date_display&gt;&lt;_impact_factor&gt;   3.753&lt;/_impact_factor&gt;&lt;_isbn&gt;0165-4101&lt;/_isbn&gt;&lt;_issue&gt;2-3&lt;/_issue&gt;&lt;_journal&gt;Journal of Accounting and Economics&lt;/_journal&gt;&lt;_modified&gt;63290117&lt;/_modified&gt;&lt;_ori_publication&gt;Elsevier&lt;/_ori_publication&gt;&lt;_pages&gt;545-562&lt;/_pages&gt;&lt;_volume&gt;61&lt;/_volume&gt;&lt;/Details&gt;&lt;Extra&gt;&lt;DBUID&gt;{E9F07991-3B72-4492-A7D8-86E559D9F8FE}&lt;/DBUID&gt;&lt;/Extra&gt;&lt;/Item&gt;&lt;/References&gt;&lt;/Group&gt;&lt;/Citation&gt;_x000a_"/>
    <w:docVar w:name="NE.Ref{3918F24F-4EC0-419F-96D3-72CB53890603}" w:val=" ADDIN NE.Ref.{3918F24F-4EC0-419F-96D3-72CB53890603}&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3919F1B8-2DC9-46CA-8D07-3A03A94824A2}" w:val=" ADDIN NE.Ref.{3919F1B8-2DC9-46CA-8D07-3A03A94824A2}&lt;Citation SecTmpl=&quot;1&quot;&gt;&lt;Group&gt;&lt;References&gt;&lt;Item&gt;&lt;ID&gt;226&lt;/ID&gt;&lt;UID&gt;{CFF5C493-2B4F-4AAF-85E0-FCF85C905E3F}&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3303290&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2928632&lt;/_modified&gt;&lt;_pages&gt;127-158&lt;/_pages&gt;&lt;_volume&gt;85&lt;/_volume&gt;&lt;/Details&gt;&lt;Extra&gt;&lt;DBUID&gt;{2097646C-7C2F-4992-8A9B-6FF23AE7F1B7}&lt;/DBUID&gt;&lt;/Extra&gt;&lt;/Item&gt;&lt;/References&gt;&lt;/Group&gt;&lt;/Citation&gt;_x000a_"/>
    <w:docVar w:name="NE.Ref{396D84DC-071C-4618-BC5A-216F23458E15}" w:val=" ADDIN NE.Ref.{396D84DC-071C-4618-BC5A-216F23458E15}&lt;Citation SecTmpl=&quot;1&quot;&gt;&lt;Group&gt;&lt;References&gt;&lt;Item&gt;&lt;ID&gt;243&lt;/ID&gt;&lt;UID&gt;{E1B3D205-39BB-4A2A-B192-A0AFA17738B7}&lt;/UID&gt;&lt;Title&gt;客户重要性与审计谈判&lt;/Title&gt;&lt;Template&gt;Journal Article&lt;/Template&gt;&lt;Star&gt;0&lt;/Star&gt;&lt;Tag&gt;0&lt;/Tag&gt;&lt;Author&gt;张继勋; 张丽霞&lt;/Author&gt;&lt;Year&gt;2011&lt;/Year&gt;&lt;Details&gt;&lt;_accessed&gt;63218055&lt;/_accessed&gt;&lt;_author_aff&gt;南开大学商学院;&lt;/_author_aff&gt;&lt;_collection_scope&gt;CSSCI-C;PKU&lt;/_collection_scope&gt;&lt;_created&gt;63218055&lt;/_created&gt;&lt;_date&gt;58592160&lt;/_date&gt;&lt;_db_provider&gt;CNKI: 期刊&lt;/_db_provider&gt;&lt;_db_updated&gt;CNKI - Reference&lt;/_db_updated&gt;&lt;_issue&gt;03&lt;/_issue&gt;&lt;_journal&gt;审计研究&lt;/_journal&gt;&lt;_keywords&gt;客户重要性;审计谈判;谈判结果&lt;/_keywords&gt;&lt;_language&gt;Chinese&lt;/_language&gt;&lt;_modified&gt;63303302&lt;/_modified&gt;&lt;_pages&gt;56-63&lt;/_pages&gt;&lt;_url&gt;http://kns.cnki.net/KCMS/detail/detail.aspx?FileName=SJYZ201103012&amp;amp;DbName=CJFQ2011&lt;/_url&gt;&lt;_translated_author&gt;Zhang, Jixun;Zhang, Lixia&lt;/_translated_author&gt;&lt;/Details&gt;&lt;Extra&gt;&lt;DBUID&gt;{E9F07991-3B72-4492-A7D8-86E559D9F8FE}&lt;/DBUID&gt;&lt;/Extra&gt;&lt;/Item&gt;&lt;/References&gt;&lt;/Group&gt;&lt;/Citation&gt;_x000a_"/>
    <w:docVar w:name="NE.Ref{3A31B06A-C933-4478-8698-ECBB126A5C1C}" w:val=" ADDIN NE.Ref.{3A31B06A-C933-4478-8698-ECBB126A5C1C}&lt;Citation SecTmpl=&quot;1&quot;&gt;&lt;Group&gt;&lt;References&gt;&lt;Item&gt;&lt;ID&gt;261&lt;/ID&gt;&lt;UID&gt;{53B3C0D2-F30A-4AEC-851F-616ED5664983}&lt;/UID&gt;&lt;Title&gt;审计收费与股价崩盘风险&lt;/Title&gt;&lt;Template&gt;Journal Article&lt;/Template&gt;&lt;Star&gt;0&lt;/Star&gt;&lt;Tag&gt;0&lt;/Tag&gt;&lt;Author&gt;万东灿&lt;/Author&gt;&lt;Year&gt;2015&lt;/Year&gt;&lt;Details&gt;&lt;_accessed&gt;63304376&lt;/_accessed&gt;&lt;_author_aff&gt;清华大学经济管理学院;&lt;/_author_aff&gt;&lt;_collection_scope&gt;CSSCI-C;PKU&lt;/_collection_scope&gt;&lt;_created&gt;63304376&lt;/_created&gt;&lt;_date&gt;60960960&lt;/_date&gt;&lt;_db_provider&gt;CNKI: 期刊&lt;/_db_provider&gt;&lt;_db_updated&gt;CNKI - Reference&lt;/_db_updated&gt;&lt;_issue&gt;06&lt;/_issue&gt;&lt;_journal&gt;审计研究&lt;/_journal&gt;&lt;_keywords&gt;审计收费;审计质量;股价崩盘风险&lt;/_keywords&gt;&lt;_language&gt;Chinese&lt;/_language&gt;&lt;_modified&gt;63304376&lt;/_modified&gt;&lt;_pages&gt;85-93&lt;/_pages&gt;&lt;_url&gt;http://kns.cnki.net/KCMS/detail/detail.aspx?FileName=SJYZ201506014&amp;amp;DbName=CJFQ2015&lt;/_url&gt;&lt;_translated_author&gt;Wan, Dongcan&lt;/_translated_author&gt;&lt;/Details&gt;&lt;Extra&gt;&lt;DBUID&gt;{E9F07991-3B72-4492-A7D8-86E559D9F8FE}&lt;/DBUID&gt;&lt;/Extra&gt;&lt;/Item&gt;&lt;/References&gt;&lt;/Group&gt;&lt;/Citation&gt;_x000a_"/>
    <w:docVar w:name="NE.Ref{3A3934B0-5E52-41AA-B619-5B413BBBA69C}" w:val=" ADDIN NE.Ref.{3A3934B0-5E52-41AA-B619-5B413BBBA69C}&lt;Citation SecTmpl=&quot;1&quot;&gt;&lt;Group&gt;&lt;References&gt;&lt;Item&gt;&lt;ID&gt;123&lt;/ID&gt;&lt;UID&gt;{A629CF7D-62D8-40D5-A69E-745C131C3427}&lt;/UID&gt;&lt;Title&gt;独立性与行业专长对客户会计稳健性的影响&lt;/Title&gt;&lt;Template&gt;Journal Article&lt;/Template&gt;&lt;Star&gt;0&lt;/Star&gt;&lt;Tag&gt;0&lt;/Tag&gt;&lt;Author&gt;梅丹; 高强&lt;/Author&gt;&lt;Year&gt;2016&lt;/Year&gt;&lt;Details&gt;&lt;_accessed&gt;62473593&lt;/_accessed&gt;&lt;_author_aff&gt;南开大学商学院;铁道第三勘察设计院集团有限公司;&lt;/_author_aff&gt;&lt;_collection_scope&gt;CSSCI;中文核心期刊;&lt;/_collection_scope&gt;&lt;_created&gt;62473593&lt;/_created&gt;&lt;_date&gt;61488000&lt;/_date&gt;&lt;_db_provider&gt;CNKI: 期刊&lt;/_db_provider&gt;&lt;_db_updated&gt;CNKI - Reference&lt;/_db_updated&gt;&lt;_issue&gt;06&lt;/_issue&gt;&lt;_journal&gt;审计研究&lt;/_journal&gt;&lt;_keywords&gt;独立性;行业专长;稳健性&lt;/_keywords&gt;&lt;_language&gt;Chinese&lt;/_language&gt;&lt;_modified&gt;62475290&lt;/_modified&gt;&lt;_pages&gt;80-88&lt;/_pages&gt;&lt;_url&gt;http://kns.cnki.net/KCMS/detail/detail.aspx?FileName=SJYZ201606013&amp;amp;DbName=CJFQ2016&lt;/_url&gt;&lt;_translated_author&gt;Mei, Dan;Gao, Qiang&lt;/_translated_author&gt;&lt;/Details&gt;&lt;Extra&gt;&lt;DBUID&gt;{2097646C-7C2F-4992-8A9B-6FF23AE7F1B7}&lt;/DBUID&gt;&lt;/Extra&gt;&lt;/Item&gt;&lt;/References&gt;&lt;/Group&gt;&lt;/Citation&gt;_x000a_"/>
    <w:docVar w:name="NE.Ref{3A3B872D-9A10-4A4E-9DE0-6E87AB86AC86}" w:val=" ADDIN NE.Ref.{3A3B872D-9A10-4A4E-9DE0-6E87AB86AC86}&lt;Citation SecTmpl=&quot;1&quot;&gt;&lt;Group&gt;&lt;References&gt;&lt;Item&gt;&lt;ID&gt;25&lt;/ID&gt;&lt;UID&gt;{078D863B-9B94-4ECB-9D90-1428D066E6C6}&lt;/UID&gt;&lt;Title&gt;公司内部人具有交易时机的选择能力吗?——来自中国上市公司内部人卖出股票的证据&lt;/Title&gt;&lt;Template&gt;Journal Article&lt;/Template&gt;&lt;Star&gt;0&lt;/Star&gt;&lt;Tag&gt;0&lt;/Tag&gt;&lt;Author&gt;曾庆生&lt;/Author&gt;&lt;Year&gt;2008&lt;/Year&gt;&lt;Details&gt;&lt;_accessed&gt;63268340&lt;/_accessed&gt;&lt;_author_aff&gt;上海交通大学安泰经济与管理学院;&lt;/_author_aff&gt;&lt;_collection_scope&gt;CSSCI-C&lt;/_collection_scope&gt;&lt;_created&gt;63267311&lt;/_created&gt;&lt;_date&gt;57178080&lt;/_date&gt;&lt;_db_provider&gt;CNKI: 期刊&lt;/_db_provider&gt;&lt;_db_updated&gt;CNKI - Reference&lt;/_db_updated&gt;&lt;_issue&gt;10&lt;/_issue&gt;&lt;_journal&gt;金融研究&lt;/_journal&gt;&lt;_keywords&gt;内部人交易;超常回报;短窗口;信息层级假说&lt;/_keywords&gt;&lt;_language&gt;Chinese&lt;/_language&gt;&lt;_modified&gt;63268340&lt;/_modified&gt;&lt;_pages&gt;117-135&lt;/_pages&gt;&lt;_url&gt;http://kns.cnki.net/KCMS/detail/detail.aspx?FileName=JRYJ200810012&amp;amp;DbName=CJFQ2008&lt;/_url&gt;&lt;_translated_author&gt;Ceng, Qingsheng&lt;/_translated_author&gt;&lt;/Details&gt;&lt;Extra&gt;&lt;DBUID&gt;{439358B4-FA18-4C63-A3A1-0E3BE4066E7A}&lt;/DBUID&gt;&lt;/Extra&gt;&lt;/Item&gt;&lt;/References&gt;&lt;/Group&gt;&lt;/Citation&gt;_x000a_"/>
    <w:docVar w:name="NE.Ref{3A3CF119-1CD1-48B6-ADD1-C7B028D36A77}" w:val=" ADDIN NE.Ref.{3A3CF119-1CD1-48B6-ADD1-C7B028D36A77}&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3AAE06FB-0107-4BD1-A5E5-08A7E031422E}" w:val=" ADDIN NE.Ref.{3AAE06FB-0107-4BD1-A5E5-08A7E031422E}&lt;Citation SecTmpl=&quot;1&quot;&gt;&lt;Group&gt;&lt;References&gt;&lt;Item&gt;&lt;ID&gt;16&lt;/ID&gt;&lt;UID&gt;{B3523654-521D-48AC-98DF-25AE58C2161D}&lt;/UID&gt;&lt;Title&gt;融券制度与内部人寻租——来自准自然实验的经验证据&lt;/Title&gt;&lt;Template&gt;Journal Article&lt;/Template&gt;&lt;Star&gt;0&lt;/Star&gt;&lt;Tag&gt;0&lt;/Tag&gt;&lt;Author&gt;张洪辉; 平帆; 章琳一&lt;/Author&gt;&lt;Year&gt;2020&lt;/Year&gt;&lt;Details&gt;&lt;_accessed&gt;63268338&lt;/_accessed&gt;&lt;_author_aff&gt;江西财经大学会计学院;中国人民大学商学院;&lt;/_author_aff&gt;&lt;_collection_scope&gt;CSSCI-C&lt;/_collection_scope&gt;&lt;_created&gt;63267310&lt;/_created&gt;&lt;_date&gt;63221760&lt;/_date&gt;&lt;_db_provider&gt;CNKI: 期刊&lt;/_db_provider&gt;&lt;_db_updated&gt;CNKI - Reference&lt;/_db_updated&gt;&lt;_issue&gt;03&lt;/_issue&gt;&lt;_journal&gt;经济管理&lt;/_journal&gt;&lt;_keywords&gt;融券制度;内部人寻租;信息效应;竞争效应;产权性质&lt;/_keywords&gt;&lt;_modified&gt;63268338&lt;/_modified&gt;&lt;_pages&gt;166-191&lt;/_pages&gt;&lt;_url&gt;http://kns.cnki.net/KCMS/detail/detail.aspx?FileName=JJGU202003011&amp;amp;DbName=CJFQTEMP&lt;/_url&gt;&lt;_volume&gt;42&lt;/_volume&gt;&lt;_translated_author&gt;Zhang, Honghui;Ping, Fan;Zhang, Linyi&lt;/_translated_author&gt;&lt;/Details&gt;&lt;Extra&gt;&lt;DBUID&gt;{439358B4-FA18-4C63-A3A1-0E3BE4066E7A}&lt;/DBUID&gt;&lt;/Extra&gt;&lt;/Item&gt;&lt;/References&gt;&lt;/Group&gt;&lt;/Citation&gt;_x000a_"/>
    <w:docVar w:name="NE.Ref{3C906CD9-83A9-42AD-A2E9-3D2AC6871332}" w:val=" ADDIN NE.Ref.{3C906CD9-83A9-42AD-A2E9-3D2AC6871332}&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3D90C9F8-CAB1-4D08-8FB4-9610A243744B}" w:val=" ADDIN NE.Ref.{3D90C9F8-CAB1-4D08-8FB4-9610A243744B}&lt;Citation&gt;&lt;Group&gt;&lt;References&gt;&lt;Item&gt;&lt;ID&gt;182&lt;/ID&gt;&lt;UID&gt;{AE720F2D-C5F6-4D88-B208-D3E27176D00D}&lt;/UID&gt;&lt;Title&gt;Audit quality: Insights from the academic literature&lt;/Title&gt;&lt;Template&gt;Journal Article&lt;/Template&gt;&lt;Star&gt;0&lt;/Star&gt;&lt;Tag&gt;0&lt;/Tag&gt;&lt;Author&gt;Knechel, W Robert; Krishnan, Gopal V; Pevzner, Mikhail; Bhaskar, Lori Shefchik; Velury, Uma&lt;/Author&gt;&lt;Year&gt;2013&lt;/Year&gt;&lt;Details&gt;&lt;_alternate_title&gt;Auditing: A journal of practice &amp;amp; theory&lt;/_alternate_title&gt;&lt;_created&gt;63297266&lt;/_created&gt;&lt;_date&gt;2013-01-01&lt;/_date&gt;&lt;_date_display&gt;2013&lt;/_date_display&gt;&lt;_issue&gt;1&lt;/_issue&gt;&lt;_journal&gt;Auditing: A journal of practice &amp;amp; theory&lt;/_journal&gt;&lt;_modified&gt;63297266&lt;/_modified&gt;&lt;_volume&gt;32&lt;/_volume&gt;&lt;/Details&gt;&lt;Extra&gt;&lt;DBUID&gt;{E9F07991-3B72-4492-A7D8-86E559D9F8FE}&lt;/DBUID&gt;&lt;/Extra&gt;&lt;/Item&gt;&lt;/References&gt;&lt;/Group&gt;&lt;/Citation&gt;_x000a_"/>
    <w:docVar w:name="NE.Ref{3DA20FF7-7166-4B34-A777-16843AB32CC7}" w:val=" ADDIN NE.Ref.{3DA20FF7-7166-4B34-A777-16843AB32CC7}&lt;Citation&gt;&lt;Group&gt;&lt;References&gt;&lt;Item&gt;&lt;ID&gt;60&lt;/ID&gt;&lt;UID&gt;{E4E765AF-C15F-4D3F-9DCB-94FE30A0E528}&lt;/UID&gt;&lt;Title&gt;Insider Profits, Cost of Trading, and Market Efficiency&lt;/Title&gt;&lt;Template&gt;Journal Article&lt;/Template&gt;&lt;Star&gt;0&lt;/Star&gt;&lt;Tag&gt;0&lt;/Tag&gt;&lt;Author&gt;Seyhun, H Nejat&lt;/Author&gt;&lt;Year&gt;1986&lt;/Year&gt;&lt;Details&gt;&lt;_accessed&gt;63285815&lt;/_accessed&gt;&lt;_collection_scope&gt;SSCI&lt;/_collection_scope&gt;&lt;_created&gt;63282816&lt;/_created&gt;&lt;_date&gt;1986-01-01&lt;/_date&gt;&lt;_date_display&gt;1986&lt;/_date_display&gt;&lt;_impact_factor&gt;   4.693&lt;/_impact_factor&gt;&lt;_issue&gt;2&lt;/_issue&gt;&lt;_journal&gt;Journal of Financial Economics&lt;/_journal&gt;&lt;_modified&gt;63285733&lt;/_modified&gt;&lt;_pages&gt;189-212&lt;/_pages&gt;&lt;_volume&gt;16&lt;/_volume&gt;&lt;/Details&gt;&lt;Extra&gt;&lt;DBUID&gt;{439358B4-FA18-4C63-A3A1-0E3BE4066E7A}&lt;/DBUID&gt;&lt;/Extra&gt;&lt;/Item&gt;&lt;/References&gt;&lt;/Group&gt;&lt;Group&gt;&lt;References&gt;&lt;Item&gt;&lt;ID&gt;8&lt;/ID&gt;&lt;UID&gt;{18457393-F3A2-4B8C-BA84-7D5B328AA3F6}&lt;/UID&gt;&lt;Title&gt;Information asymmetry and cross‐sectional variation in insider trading&lt;/Title&gt;&lt;Template&gt;Journal Article&lt;/Template&gt;&lt;Star&gt;0&lt;/Star&gt;&lt;Tag&gt;0&lt;/Tag&gt;&lt;Author&gt;Huddart, Steven J; Ke, Bin&lt;/Author&gt;&lt;Year&gt;2007&lt;/Year&gt;&lt;Details&gt;&lt;_accessed&gt;63270279&lt;/_accessed&gt;&lt;_alternate_title&gt;Contemporary Accounting Research&lt;/_alternate_title&gt;&lt;_collection_scope&gt;SSCI&lt;/_collection_scope&gt;&lt;_created&gt;63267004&lt;/_created&gt;&lt;_date&gt;2007-01-01&lt;/_date&gt;&lt;_date_display&gt;2007&lt;/_date_display&gt;&lt;_impact_factor&gt;   2.261&lt;/_impact_factor&gt;&lt;_isbn&gt;0823-9150&lt;/_isbn&gt;&lt;_issue&gt;1&lt;/_issue&gt;&lt;_journal&gt;Contemporary Accounting Research&lt;/_journal&gt;&lt;_modified&gt;63270279&lt;/_modified&gt;&lt;_ori_publication&gt;Wiley Online Library&lt;/_ori_publication&gt;&lt;_pages&gt;195-232&lt;/_pages&gt;&lt;_volume&gt;24&lt;/_volume&gt;&lt;/Details&gt;&lt;Extra&gt;&lt;DBUID&gt;{439358B4-FA18-4C63-A3A1-0E3BE4066E7A}&lt;/DBUID&gt;&lt;/Extra&gt;&lt;/Item&gt;&lt;/References&gt;&lt;/Group&gt;&lt;/Citation&gt;_x000a_"/>
    <w:docVar w:name="NE.Ref{3DA2BAA7-DD0C-4576-9906-4B1FF2CD7983}" w:val=" ADDIN NE.Ref.{3DA2BAA7-DD0C-4576-9906-4B1FF2CD7983}&lt;Citation SecTmpl=&quot;1&quot;&gt;&lt;Group&gt;&lt;References&gt;&lt;Item&gt;&lt;ID&gt;34&lt;/ID&gt;&lt;UID&gt;{512975D6-B48B-4B03-90CA-091729D6C38F}&lt;/UID&gt;&lt;Title&gt;内部人交易会影响会计信息可比性吗?&lt;/Title&gt;&lt;Template&gt;Journal Article&lt;/Template&gt;&lt;Star&gt;0&lt;/Star&gt;&lt;Tag&gt;0&lt;/Tag&gt;&lt;Author&gt;周冬华; 杨小康&lt;/Author&gt;&lt;Year&gt;2018&lt;/Year&gt;&lt;Details&gt;&lt;_accessed&gt;63267311&lt;/_accessed&gt;&lt;_author_aff&gt;江西财经大学会计研究发展中心/会计学院;厦门大学财务管理与会计研究院;&lt;/_author_aff&gt;&lt;_collection_scope&gt;CSSCI-C;PKU&lt;/_collection_scope&gt;&lt;_created&gt;63267311&lt;/_created&gt;&lt;_date&gt;62167680&lt;/_date&gt;&lt;_db_provider&gt;CNKI: 期刊&lt;/_db_provider&gt;&lt;_db_updated&gt;CNKI - Reference&lt;/_db_updated&gt;&lt;_issue&gt;03&lt;/_issue&gt;&lt;_journal&gt;会计研究&lt;/_journal&gt;&lt;_keywords&gt;可比性;内部人交易;董事会成员&lt;/_keywords&gt;&lt;_language&gt;Chinese&lt;/_language&gt;&lt;_modified&gt;63267311&lt;/_modified&gt;&lt;_pages&gt;27-33&lt;/_pages&gt;&lt;_url&gt;http://kns.cnki.net/KCMS/detail/detail.aspx?FileName=KJYJ201803004&amp;amp;DbName=CJFQ2018&lt;/_url&gt;&lt;_translated_author&gt;Zhou, Donghua;Yang, Xiaokang&lt;/_translated_author&gt;&lt;/Details&gt;&lt;Extra&gt;&lt;DBUID&gt;{439358B4-FA18-4C63-A3A1-0E3BE4066E7A}&lt;/DBUID&gt;&lt;/Extra&gt;&lt;/Item&gt;&lt;/References&gt;&lt;/Group&gt;&lt;/Citation&gt;_x000a_"/>
    <w:docVar w:name="NE.Ref{3E0E3048-EDBA-433C-8437-1D68FEE7B028}" w:val=" ADDIN NE.Ref.{3E0E3048-EDBA-433C-8437-1D68FEE7B028}&lt;Citation&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3E1D09A1-F7B9-4AFD-A42F-EB0B594D9190}" w:val=" ADDIN NE.Ref.{3E1D09A1-F7B9-4AFD-A42F-EB0B594D9190}&lt;Citation SecTmpl=&quot;1&quot;&gt;&lt;Group&gt;&lt;References&gt;&lt;Item&gt;&lt;ID&gt;215&lt;/ID&gt;&lt;UID&gt;{52392975-B776-40FD-A6F6-DE1C145A78E4}&lt;/UID&gt;&lt;Title&gt;Large shareholder incentives and auditor choice&lt;/Title&gt;&lt;Template&gt;Journal Article&lt;/Template&gt;&lt;Star&gt;0&lt;/Star&gt;&lt;Tag&gt;0&lt;/Tag&gt;&lt;Author&gt;Zhang, Shanshan; Ye, Kangtao; Cui, Yijing; Zang, Wenjiao&lt;/Author&gt;&lt;Year&gt;2019&lt;/Year&gt;&lt;Details&gt;&lt;_alternate_title&gt;Auditing: A Journal of Practice &amp;amp; Theory&lt;/_alternate_title&gt;&lt;_created&gt;63301918&lt;/_created&gt;&lt;_date&gt;2019-01-01&lt;/_date&gt;&lt;_date_display&gt;2019&lt;/_date_display&gt;&lt;_isbn&gt;1558-7991&lt;/_isbn&gt;&lt;_issue&gt;3&lt;/_issue&gt;&lt;_journal&gt;Auditing: A Journal of Practice &amp;amp; Theory&lt;/_journal&gt;&lt;_modified&gt;63301918&lt;/_modified&gt;&lt;_ori_publication&gt;American Accounting Association&lt;/_ori_publication&gt;&lt;_pages&gt;203-222&lt;/_pages&gt;&lt;_volume&gt;38&lt;/_volume&gt;&lt;/Details&gt;&lt;Extra&gt;&lt;DBUID&gt;{E9F07991-3B72-4492-A7D8-86E559D9F8FE}&lt;/DBUID&gt;&lt;/Extra&gt;&lt;/Item&gt;&lt;/References&gt;&lt;/Group&gt;&lt;/Citation&gt;_x000a_"/>
    <w:docVar w:name="NE.Ref{3E73AFF7-95C4-4246-A0F3-7698F4DC3DF0}" w:val=" ADDIN NE.Ref.{3E73AFF7-95C4-4246-A0F3-7698F4DC3DF0}&lt;Citation SecTmpl=&quot;1&quot;&gt;&lt;Group&gt;&lt;References&gt;&lt;Item&gt;&lt;ID&gt;18&lt;/ID&gt;&lt;UID&gt;{E99C40B1-D7C5-447A-8792-262D0205BDBB}&lt;/UID&gt;&lt;Title&gt;The Effects of PCAOB Inspections on Auditor-Client Relationships&lt;/Title&gt;&lt;Template&gt;Journal Article&lt;/Template&gt;&lt;Star&gt;0&lt;/Star&gt;&lt;Tag&gt;0&lt;/Tag&gt;&lt;Author&gt;Acito, Andrew A; Hogan, Chris E; Mergenthaler, Richard D&lt;/Author&gt;&lt;Year&gt;2018&lt;/Year&gt;&lt;Details&gt;&lt;_accessed&gt;62210330&lt;/_accessed&gt;&lt;_created&gt;62210330&lt;/_created&gt;&lt;_db_updated&gt;CrossRef&lt;/_db_updated&gt;&lt;_doi&gt;10.2308/accr-51811&lt;/_doi&gt;&lt;_impact_factor&gt;   4.562&lt;/_impact_factor&gt;&lt;_isbn&gt;0001-4826&lt;/_isbn&gt;&lt;_issue&gt;2&lt;/_issue&gt;&lt;_journal&gt;The Accounting Review&lt;/_journal&gt;&lt;_modified&gt;62865259&lt;/_modified&gt;&lt;_pages&gt;1-35&lt;/_pages&gt;&lt;_tertiary_title&gt;The Accounting Review&lt;/_tertiary_title&gt;&lt;_url&gt;http://aaajournals.org/doi/10.2308/accr-51811&lt;/_url&gt;&lt;_volume&gt;93&lt;/_volume&gt;&lt;/Details&gt;&lt;Extra&gt;&lt;DBUID&gt;{D2579611-BF89-4C7B-83D9-BE1288535D97}&lt;/DBUID&gt;&lt;/Extra&gt;&lt;/Item&gt;&lt;/References&gt;&lt;/Group&gt;&lt;/Citation&gt;_x000a_"/>
    <w:docVar w:name="NE.Ref{3F5B62D1-0282-41C3-B600-CF059F4FDA60}" w:val=" ADDIN NE.Ref.{3F5B62D1-0282-41C3-B600-CF059F4FDA60}&lt;Citation SecTmpl=&quot;1&quot;&gt;&lt;Group&gt;&lt;References&gt;&lt;Item&gt;&lt;ID&gt;90&lt;/ID&gt;&lt;UID&gt;{6C8E8D32-FD2E-4F39-874E-A46863EDAAE0}&lt;/UID&gt;&lt;Title&gt;Relation between audit effort and financial report misstatements: Evidence from quarterly and annual restatements&lt;/Title&gt;&lt;Template&gt;Journal Article&lt;/Template&gt;&lt;Star&gt;0&lt;/Star&gt;&lt;Tag&gt;0&lt;/Tag&gt;&lt;Author&gt;Lobo, Gerald J; Zhao, Yuping&lt;/Author&gt;&lt;Year&gt;2013&lt;/Year&gt;&lt;Details&gt;&lt;_alternate_title&gt;The Accounting Review&lt;/_alternate_title&gt;&lt;_created&gt;63228784&lt;/_created&gt;&lt;_date&gt;2013-01-01&lt;/_date&gt;&lt;_date_display&gt;2013&lt;/_date_display&gt;&lt;_impact_factor&gt;   4.562&lt;/_impact_factor&gt;&lt;_isbn&gt;0001-4826&lt;/_isbn&gt;&lt;_issue&gt;4&lt;/_issue&gt;&lt;_journal&gt;The Accounting Review&lt;/_journal&gt;&lt;_modified&gt;63228784&lt;/_modified&gt;&lt;_ori_publication&gt;American Accounting Association&lt;/_ori_publication&gt;&lt;_pages&gt;1385-1412&lt;/_pages&gt;&lt;_volume&gt;88&lt;/_volume&gt;&lt;/Details&gt;&lt;Extra&gt;&lt;DBUID&gt;{E9F07991-3B72-4492-A7D8-86E559D9F8FE}&lt;/DBUID&gt;&lt;/Extra&gt;&lt;/Item&gt;&lt;/References&gt;&lt;/Group&gt;&lt;/Citation&gt;_x000a_"/>
    <w:docVar w:name="NE.Ref{40009B40-605F-4A1F-833C-4DE487795C97}" w:val=" ADDIN NE.Ref.{40009B40-605F-4A1F-833C-4DE487795C97}&lt;Citation SecTmpl=&quot;1&quot;&gt;&lt;Group&gt;&lt;References&gt;&lt;Item&gt;&lt;ID&gt;687&lt;/ID&gt;&lt;UID&gt;{EA87ABF3-6155-4802-B00F-D8E8C92A6FF9}&lt;/UID&gt;&lt;Title&gt;Tax aggressiveness and corporate transparency&lt;/Title&gt;&lt;Template&gt;Journal Article&lt;/Template&gt;&lt;Star&gt;0&lt;/Star&gt;&lt;Tag&gt;0&lt;/Tag&gt;&lt;Author&gt;Balakrishnan, Karthik; Blouin, Jennifer L; Guay, Wayne R&lt;/Author&gt;&lt;Year&gt;2019&lt;/Year&gt;&lt;Details&gt;&lt;_accessed&gt;63295859&lt;/_accessed&gt;&lt;_alternate_title&gt;The Accounting Review&lt;/_alternate_title&gt;&lt;_created&gt;63284683&lt;/_created&gt;&lt;_date&gt;2019-01-01&lt;/_date&gt;&lt;_date_display&gt;2019&lt;/_date_display&gt;&lt;_isbn&gt;1558-7967&lt;/_isbn&gt;&lt;_issue&gt;1&lt;/_issue&gt;&lt;_journal&gt;The Accounting Review&lt;/_journal&gt;&lt;_modified&gt;63295859&lt;/_modified&gt;&lt;_ori_publication&gt;American Accounting Association&lt;/_ori_publication&gt;&lt;_pages&gt;45-69&lt;/_pages&gt;&lt;_volume&gt;94&lt;/_volume&gt;&lt;/Details&gt;&lt;Extra&gt;&lt;DBUID&gt;{83AC290F-D6FC-4574-9771-6904EE9C30A4}&lt;/DBUID&gt;&lt;/Extra&gt;&lt;/Item&gt;&lt;/References&gt;&lt;/Group&gt;&lt;/Citation&gt;_x000a_"/>
    <w:docVar w:name="NE.Ref{402A0C79-F640-4B35-8F32-09023D9959F7}" w:val=" ADDIN NE.Ref.{402A0C79-F640-4B35-8F32-09023D9959F7}&lt;Citation SecTmpl=&quot;1&quot;&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407D765D-5BC3-410A-8AEF-10207F2D7DE7}" w:val=" ADDIN NE.Ref.{407D765D-5BC3-410A-8AEF-10207F2D7DE7}&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40CF820F-BB4F-4072-9061-EC967159A507}" w:val=" ADDIN NE.Ref.{40CF820F-BB4F-4072-9061-EC967159A507}&lt;Citation SecTmpl=&quot;1&quot;&gt;&lt;Group&gt;&lt;References&gt;&lt;Item&gt;&lt;ID&gt;81&lt;/ID&gt;&lt;UID&gt;{6D78AC12-FB5E-4317-BAB6-D16592E9D043}&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3228170&lt;/_modified&gt;&lt;_pages&gt;70-76&lt;/_pages&gt;&lt;_tertiary_title&gt;Accounting Research&lt;/_tertiary_title&gt;&lt;_url&gt;http://d.g.wanfangdata.com.cn/Periodical_kjyj201606010.aspx&lt;/_url&gt;&lt;_translated_author&gt;Ceng, Shu;Li, Qingyuan&lt;/_translated_author&gt;&lt;/Details&gt;&lt;Extra&gt;&lt;DBUID&gt;{E9F07991-3B72-4492-A7D8-86E559D9F8FE}&lt;/DBUID&gt;&lt;/Extra&gt;&lt;/Item&gt;&lt;/References&gt;&lt;/Group&gt;&lt;/Citation&gt;_x000a_"/>
    <w:docVar w:name="NE.Ref{40E72288-0340-4CC6-B22D-97E82266362E}" w:val=" ADDIN NE.Ref.{40E72288-0340-4CC6-B22D-97E82266362E}&lt;Citation SecTmpl=&quot;1&quot;&gt;&lt;Group&gt;&lt;References&gt;&lt;Item&gt;&lt;ID&gt;322&lt;/ID&gt;&lt;UID&gt;{C86D1D1F-44CD-44F8-900C-711555C3B404}&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2877170&lt;/_modified&gt;&lt;_ori_publication&gt;American Accounting Association&lt;/_ori_publication&gt;&lt;_pages&gt;975-1003&lt;/_pages&gt;&lt;_volume&gt;87&lt;/_volume&gt;&lt;/Details&gt;&lt;Extra&gt;&lt;DBUID&gt;{83AC290F-D6FC-4574-9771-6904EE9C30A4}&lt;/DBUID&gt;&lt;/Extra&gt;&lt;/Item&gt;&lt;/References&gt;&lt;/Group&gt;&lt;/Citation&gt;_x000a_"/>
    <w:docVar w:name="NE.Ref{415BB170-F528-4533-B4C3-15151AD3B37D}" w:val=" ADDIN NE.Ref.{415BB170-F528-4533-B4C3-15151AD3B37D}&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429B1222-2BA6-46FE-97DE-5590542AFC69}" w:val=" ADDIN NE.Ref.{429B1222-2BA6-46FE-97DE-5590542AFC69}&lt;Citation SecTmpl=&quot;1&quot;&gt;&lt;Group&gt;&lt;References&gt;&lt;Item&gt;&lt;ID&gt;171&lt;/ID&gt;&lt;UID&gt;{393CCA84-04BC-445C-966C-9C0C25231B6D}&lt;/UID&gt;&lt;Title&gt;公司避税影响审计定价吗?&lt;/Title&gt;&lt;Template&gt;Journal Article&lt;/Template&gt;&lt;Star&gt;0&lt;/Star&gt;&lt;Tag&gt;0&lt;/Tag&gt;&lt;Author&gt;陈冬; 罗祎&lt;/Author&gt;&lt;Year&gt;2015&lt;/Year&gt;&lt;Details&gt;&lt;_accessed&gt;62053453&lt;/_accessed&gt;&lt;_author_aff&gt;武汉大学经济与管理学院;&lt;/_author_aff&gt;&lt;_collection_scope&gt;CSSCI;中文核心期刊;&lt;/_collection_scope&gt;&lt;_created&gt;61697769&lt;/_created&gt;&lt;_date&gt;60589440&lt;/_date&gt;&lt;_db_provider&gt;CNKI: 期刊&lt;/_db_provider&gt;&lt;_db_updated&gt;CNKI - Reference&lt;/_db_updated&gt;&lt;_issue&gt;03&lt;/_issue&gt;&lt;_journal&gt;经济管理&lt;/_journal&gt;&lt;_keywords&gt;公司避税;审计定价;企业性质;审计师行业专长;法律环境&lt;/_keywords&gt;&lt;_language&gt;Chinese&lt;/_language&gt;&lt;_modified&gt;63295788&lt;/_modified&gt;&lt;_pages&gt;98-109&lt;/_pages&gt;&lt;_url&gt;http://www.cnki.net/KCMS/detail/detail.aspx?FileName=JJGU201503013&amp;amp;DbName=CJFQ2015&lt;/_url&gt;&lt;_translated_author&gt;Chen, Dong;Luo, Yi&lt;/_translated_author&gt;&lt;/Details&gt;&lt;Extra&gt;&lt;DBUID&gt;{E9F07991-3B72-4492-A7D8-86E559D9F8FE}&lt;/DBUID&gt;&lt;/Extra&gt;&lt;/Item&gt;&lt;/References&gt;&lt;/Group&gt;&lt;/Citation&gt;_x000a_"/>
    <w:docVar w:name="NE.Ref{42D63F64-CCAE-485C-B780-42CFBDAFB577}" w:val=" ADDIN NE.Ref.{42D63F64-CCAE-485C-B780-42CFBDAFB577}&lt;Citation SecTmpl=&quot;1&quot;&gt;&lt;Group&gt;&lt;References&gt;&lt;Item&gt;&lt;ID&gt;5&lt;/ID&gt;&lt;UID&gt;{5D90BF9F-E8E2-4796-ABA2-F29B76902E3C}&lt;/UID&gt;&lt;Title&gt;The Quality of Accruals and Earnings: The Role of Accrual Estimation Errors&lt;/Title&gt;&lt;Template&gt;Journal Article&lt;/Template&gt;&lt;Star&gt;0&lt;/Star&gt;&lt;Tag&gt;0&lt;/Tag&gt;&lt;Author&gt;Dechow, Patricia M; Dichev, Ilia D&lt;/Author&gt;&lt;Year&gt;2002&lt;/Year&gt;&lt;Details&gt;&lt;_accessed&gt;61984045&lt;/_accessed&gt;&lt;_created&gt;61983888&lt;/_created&gt;&lt;_db_provider&gt;EconLit&lt;/_db_provider&gt;&lt;_db_updated&gt;CrossRef&lt;/_db_updated&gt;&lt;_doi&gt;10.2308/accr.2002.77.s-1.35&lt;/_doi&gt;&lt;_impact_factor&gt;   4.562&lt;/_impact_factor&gt;&lt;_isbn&gt;0001-4826&lt;/_isbn&gt;&lt;_issue&gt;s-1&lt;/_issue&gt;&lt;_journal&gt;The Accounting Review&lt;/_journal&gt;&lt;_keywords&gt;U.S; Accounting (M41); Northern America; Estimation theory; Research; Accounting; Profit; Accrual basis accounting; Usage&lt;/_keywords&gt;&lt;_language&gt;English&lt;/_language&gt;&lt;_modified&gt;62983578&lt;/_modified&gt;&lt;_pages&gt;35-59&lt;/_pages&gt;&lt;_tertiary_title&gt;The Accounting Review&lt;/_tertiary_title&gt;&lt;_url&gt;http://aaajournals.org/doi/10.2308/accr.2002.77.s-1.35_x000d__x000a_http://aaajournals.org/doi/pdf/10.2308/accr.2002.77.s-1.35&lt;/_url&gt;&lt;_volume&gt;77&lt;/_volume&gt;&lt;/Details&gt;&lt;Extra&gt;&lt;DBUID&gt;{33BA340C-9D61-4380-9AC0-75859ADA3E7E}&lt;/DBUID&gt;&lt;/Extra&gt;&lt;/Item&gt;&lt;/References&gt;&lt;/Group&gt;&lt;/Citation&gt;_x000a_"/>
    <w:docVar w:name="NE.Ref{42F96058-6E14-422B-8BF2-737677BCB4DF}" w:val=" ADDIN NE.Ref.{42F96058-6E14-422B-8BF2-737677BCB4DF}&lt;Citation SecTmpl=&quot;1&quot;&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4324B2DA-65FE-4CD1-9FF8-0BA592883A07}" w:val=" ADDIN NE.Ref.{4324B2DA-65FE-4CD1-9FF8-0BA592883A07}&lt;Citation&gt;&lt;Group&gt;&lt;References&gt;&lt;Item&gt;&lt;ID&gt;45&lt;/ID&gt;&lt;UID&gt;{2E389835-BC6B-43C3-97CE-163AEACD9757}&lt;/UID&gt;&lt;Title&gt;Effective corporate tax rates the effect of size, capital intensity, leverage, and other factors&lt;/Title&gt;&lt;Template&gt;Journal Article&lt;/Template&gt;&lt;Star&gt;0&lt;/Star&gt;&lt;Tag&gt;0&lt;/Tag&gt;&lt;Author&gt;Stickney, Clyde P; McGee, Victor E&lt;/Author&gt;&lt;Year&gt;1982&lt;/Year&gt;&lt;Details&gt;&lt;_alternate_title&gt;Journal of accounting and public policy&lt;/_alternate_title&gt;&lt;_collection_scope&gt;SSCI&lt;/_collection_scope&gt;&lt;_created&gt;63224423&lt;/_created&gt;&lt;_date&gt;1982-01-01&lt;/_date&gt;&lt;_date_display&gt;1982&lt;/_date_display&gt;&lt;_impact_factor&gt;   2.269&lt;/_impact_factor&gt;&lt;_isbn&gt;0278-4254&lt;/_isbn&gt;&lt;_issue&gt;2&lt;/_issue&gt;&lt;_journal&gt;Journal of accounting and public policy&lt;/_journal&gt;&lt;_modified&gt;63224423&lt;/_modified&gt;&lt;_ori_publication&gt;Elsevier&lt;/_ori_publication&gt;&lt;_pages&gt;125-152&lt;/_pages&gt;&lt;_volume&gt;1&lt;/_volume&gt;&lt;/Details&gt;&lt;Extra&gt;&lt;DBUID&gt;{E9F07991-3B72-4492-A7D8-86E559D9F8FE}&lt;/DBUID&gt;&lt;/Extra&gt;&lt;/Item&gt;&lt;/References&gt;&lt;/Group&gt;&lt;/Citation&gt;_x000a_"/>
    <w:docVar w:name="NE.Ref{44181BED-97F1-498A-83F2-B130A8A3ADD7}" w:val=" ADDIN NE.Ref.{44181BED-97F1-498A-83F2-B130A8A3ADD7}&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44825A39-30C1-4D8A-8F15-26F90759F805}" w:val=" ADDIN NE.Ref.{44825A39-30C1-4D8A-8F15-26F90759F805}&lt;Citation SecTmpl=&quot;1&quot;&gt;&lt;Group&gt;&lt;References&gt;&lt;Item&gt;&lt;ID&gt;176&lt;/ID&gt;&lt;UID&gt;{21F9253E-BE4B-44CF-81F3-C1D8537C6DD2}&lt;/UID&gt;&lt;Title&gt;会计师事务所转制对审计质量有影响吗？&lt;/Title&gt;&lt;Template&gt;Journal Article&lt;/Template&gt;&lt;Star&gt;0&lt;/Star&gt;&lt;Tag&gt;0&lt;/Tag&gt;&lt;Author&gt;刘行健; 王开田&lt;/Author&gt;&lt;Year&gt;2014&lt;/Year&gt;&lt;Details&gt;&lt;_collection_scope&gt;CSSCI-C;PKU&lt;/_collection_scope&gt;&lt;_created&gt;62681253&lt;/_created&gt;&lt;_date&gt;2014-01-01&lt;/_date&gt;&lt;_date_display&gt;2014&lt;/_date_display&gt;&lt;_issue&gt;4&lt;/_issue&gt;&lt;_journal&gt;会计研究&lt;/_journal&gt;&lt;_modified&gt;62685515&lt;/_modified&gt;&lt;_pages&gt;88-94&lt;/_pages&gt;&lt;_translated_author&gt;Liu, Xingjian;Wang, Kaitian&lt;/_translated_author&gt;&lt;/Details&gt;&lt;Extra&gt;&lt;DBUID&gt;{2097646C-7C2F-4992-8A9B-6FF23AE7F1B7}&lt;/DBUID&gt;&lt;/Extra&gt;&lt;/Item&gt;&lt;/References&gt;&lt;/Group&gt;&lt;/Citation&gt;_x000a_"/>
    <w:docVar w:name="NE.Ref{450E26DA-9F64-46B6-AC3F-F86B73459632}" w:val=" ADDIN NE.Ref.{450E26DA-9F64-46B6-AC3F-F86B73459632}&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461E8670-A054-440E-AEBE-F18178E731A1}" w:val=" ADDIN NE.Ref.{461E8670-A054-440E-AEBE-F18178E731A1}&lt;Citation SecTmpl=&quot;1&quot;&gt;&lt;Group&gt;&lt;References&gt;&lt;Item&gt;&lt;ID&gt;58&lt;/ID&gt;&lt;UID&gt;{BBE49ADC-1D63-4122-9146-675A8D4C9C33}&lt;/UID&gt;&lt;Title&gt;Network ties among low-tax firms&lt;/Title&gt;&lt;Template&gt;Journal Article&lt;/Template&gt;&lt;Star&gt;0&lt;/Star&gt;&lt;Tag&gt;0&lt;/Tag&gt;&lt;Author&gt;Brown, Jennifer L; Drake, Katharine D&lt;/Author&gt;&lt;Year&gt;2014&lt;/Year&gt;&lt;Details&gt;&lt;_alternate_title&gt;The Accounting Review&lt;/_alternate_title&gt;&lt;_created&gt;63225537&lt;/_created&gt;&lt;_date&gt;2014-01-01&lt;/_date&gt;&lt;_date_display&gt;2014&lt;/_date_display&gt;&lt;_isbn&gt;1558-7967&lt;/_isbn&gt;&lt;_issue&gt;2&lt;/_issue&gt;&lt;_journal&gt;The Accounting Review&lt;/_journal&gt;&lt;_modified&gt;63225537&lt;/_modified&gt;&lt;_ori_publication&gt;American Accounting Association&lt;/_ori_publication&gt;&lt;_pages&gt;483-510&lt;/_pages&gt;&lt;_volume&gt;89&lt;/_volume&gt;&lt;/Details&gt;&lt;Extra&gt;&lt;DBUID&gt;{E9F07991-3B72-4492-A7D8-86E559D9F8FE}&lt;/DBUID&gt;&lt;/Extra&gt;&lt;/Item&gt;&lt;/References&gt;&lt;/Group&gt;&lt;/Citation&gt;_x000a_"/>
    <w:docVar w:name="NE.Ref{465F2BC1-5814-4E33-938C-00420A622C2E}" w:val=" ADDIN NE.Ref.{465F2BC1-5814-4E33-938C-00420A622C2E}&lt;Citation&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46BF82A4-E899-429F-A8A8-4AD2289D29AD}" w:val=" ADDIN NE.Ref.{46BF82A4-E899-429F-A8A8-4AD2289D29AD}&lt;Citation SecTmpl=&quot;1&quot;&gt;&lt;Group&gt;&lt;References&gt;&lt;Item&gt;&lt;ID&gt;28&lt;/ID&gt;&lt;UID&gt;{4F15A78B-CCEC-43BB-B4F6-6D3707E9DF69}&lt;/UID&gt;&lt;Title&gt;内部控制质量与内部人寻租——基于内部人交易视角的经验证据&lt;/Title&gt;&lt;Template&gt;Journal Article&lt;/Template&gt;&lt;Star&gt;0&lt;/Star&gt;&lt;Tag&gt;0&lt;/Tag&gt;&lt;Author&gt;陈作华&lt;/Author&gt;&lt;Year&gt;2015&lt;/Year&gt;&lt;Details&gt;&lt;_accessed&gt;63268336&lt;/_accessed&gt;&lt;_author_aff&gt;东北财经大学会计学院/中国内部控制研究中心;青岛农业大学经济与管理学院;&lt;/_author_aff&gt;&lt;_collection_scope&gt;CSSCI-C;PKU&lt;/_collection_scope&gt;&lt;_created&gt;63267311&lt;/_created&gt;&lt;_date&gt;60670080&lt;/_date&gt;&lt;_db_provider&gt;CNKI: 期刊&lt;/_db_provider&gt;&lt;_db_updated&gt;CNKI - Reference&lt;/_db_updated&gt;&lt;_issue&gt;05&lt;/_issue&gt;&lt;_journal&gt;证券市场导报&lt;/_journal&gt;&lt;_keywords&gt;内部控制;内部人寻租;内部人交易;信息不对称&lt;/_keywords&gt;&lt;_modified&gt;63268336&lt;/_modified&gt;&lt;_pages&gt;25-32&lt;/_pages&gt;&lt;_url&gt;http://kns.cnki.net/KCMS/detail/detail.aspx?FileName=ZQDB201505007&amp;amp;DbName=CJFQ2015&lt;/_url&gt;&lt;_translated_author&gt;Chen, Zuohua&lt;/_translated_author&gt;&lt;/Details&gt;&lt;Extra&gt;&lt;DBUID&gt;{439358B4-FA18-4C63-A3A1-0E3BE4066E7A}&lt;/DBUID&gt;&lt;/Extra&gt;&lt;/Item&gt;&lt;/References&gt;&lt;/Group&gt;&lt;/Citation&gt;_x000a_"/>
    <w:docVar w:name="NE.Ref{46CD8C41-1E61-45F0-8873-1625D93607BA}" w:val=" ADDIN NE.Ref.{46CD8C41-1E61-45F0-8873-1625D93607BA}&lt;Citation&gt;&lt;Group&gt;&lt;References&gt;&lt;Item&gt;&lt;ID&gt;16&lt;/ID&gt;&lt;UID&gt;{B3523654-521D-48AC-98DF-25AE58C2161D}&lt;/UID&gt;&lt;Title&gt;融券制度与内部人寻租——来自准自然实验的经验证据&lt;/Title&gt;&lt;Template&gt;Journal Article&lt;/Template&gt;&lt;Star&gt;0&lt;/Star&gt;&lt;Tag&gt;0&lt;/Tag&gt;&lt;Author&gt;张洪辉; 平帆; 章琳一&lt;/Author&gt;&lt;Year&gt;2020&lt;/Year&gt;&lt;Details&gt;&lt;_accessed&gt;63268338&lt;/_accessed&gt;&lt;_author_aff&gt;江西财经大学会计学院;中国人民大学商学院;&lt;/_author_aff&gt;&lt;_collection_scope&gt;CSSCI-C&lt;/_collection_scope&gt;&lt;_created&gt;63267310&lt;/_created&gt;&lt;_date&gt;63221760&lt;/_date&gt;&lt;_db_provider&gt;CNKI: 期刊&lt;/_db_provider&gt;&lt;_db_updated&gt;CNKI - Reference&lt;/_db_updated&gt;&lt;_issue&gt;03&lt;/_issue&gt;&lt;_journal&gt;经济管理&lt;/_journal&gt;&lt;_keywords&gt;融券制度;内部人寻租;信息效应;竞争效应;产权性质&lt;/_keywords&gt;&lt;_modified&gt;63268338&lt;/_modified&gt;&lt;_pages&gt;166-191&lt;/_pages&gt;&lt;_url&gt;http://kns.cnki.net/KCMS/detail/detail.aspx?FileName=JJGU202003011&amp;amp;DbName=CJFQTEMP&lt;/_url&gt;&lt;_volume&gt;42&lt;/_volume&gt;&lt;_translated_author&gt;Zhang, Honghui;Ping, Fan;Zhang, Linyi&lt;/_translated_author&gt;&lt;/Details&gt;&lt;Extra&gt;&lt;DBUID&gt;{439358B4-FA18-4C63-A3A1-0E3BE4066E7A}&lt;/DBUID&gt;&lt;/Extra&gt;&lt;/Item&gt;&lt;/References&gt;&lt;/Group&gt;&lt;Group&gt;&lt;References&gt;&lt;Item&gt;&lt;ID&gt;38&lt;/ID&gt;&lt;UID&gt;{37AF4881-5A7F-4F44-A262-B232A7DDDF8B}&lt;/UID&gt;&lt;Title&gt;影响公司高管交易行为内部差异的因素：“信息优势”还是“收入补偿动机”&lt;/Title&gt;&lt;Template&gt;Journal Article&lt;/Template&gt;&lt;Star&gt;0&lt;/Star&gt;&lt;Tag&gt;0&lt;/Tag&gt;&lt;Author&gt;曾庆生; 程博&lt;/Author&gt;&lt;Year&gt;2019&lt;/Year&gt;&lt;Details&gt;&lt;_accessed&gt;63268336&lt;/_accessed&gt;&lt;_author_aff&gt;上海财经大学会计与财务研究院;浙江农林大学暨阳学院;&lt;/_author_aff&gt;&lt;_collection_scope&gt;CSSCI-C;PKU&lt;/_collection_scope&gt;&lt;_created&gt;63267311&lt;/_created&gt;&lt;_date&gt;63079200&lt;/_date&gt;&lt;_db_provider&gt;CNKI: 期刊&lt;/_db_provider&gt;&lt;_db_updated&gt;CNKI - Reference&lt;/_db_updated&gt;&lt;_issue&gt;06&lt;/_issue&gt;&lt;_journal&gt;南开管理评论&lt;/_journal&gt;&lt;_keywords&gt;高管交易;薪酬相对水平;信息优势;收入补偿动机&lt;/_keywords&gt;&lt;_language&gt;Chinese&lt;/_language&gt;&lt;_modified&gt;63268336&lt;/_modified&gt;&lt;_pages&gt;127-139&lt;/_pages&gt;&lt;_url&gt;http://kns.cnki.net/KCMS/detail/detail.aspx?FileName=LKGP201906012&amp;amp;DbName=CJFQ2019&lt;/_url&gt;&lt;_volume&gt;22&lt;/_volume&gt;&lt;_translated_author&gt;Ceng, Qingsheng;Cheng, Bo&lt;/_translated_author&gt;&lt;/Details&gt;&lt;Extra&gt;&lt;DBUID&gt;{439358B4-FA18-4C63-A3A1-0E3BE4066E7A}&lt;/DBUID&gt;&lt;/Extra&gt;&lt;/Item&gt;&lt;/References&gt;&lt;/Group&gt;&lt;/Citation&gt;_x000a_"/>
    <w:docVar w:name="NE.Ref{474FA45D-9C31-4339-A487-DA77F1C43C51}" w:val=" ADDIN NE.Ref.{474FA45D-9C31-4339-A487-DA77F1C43C51}&lt;Citation SecTmpl=&quot;1&quot;&gt;&lt;Group&gt;&lt;References&gt;&lt;Item&gt;&lt;ID&gt;279&lt;/ID&gt;&lt;UID&gt;{EBF46A7E-2BCA-4A46-9080-B75AB5E64379}&lt;/UID&gt;&lt;Title&gt;An emerging market&amp;apos;s reaction to initial modified audit opinions: Evidence from the Shanghai Stock Exchange&lt;/Title&gt;&lt;Template&gt;Journal Article&lt;/Template&gt;&lt;Star&gt;0&lt;/Star&gt;&lt;Tag&gt;0&lt;/Tag&gt;&lt;Author&gt;Chen, Charles JP; Su, Xijia; Zhao, Ronald&lt;/Author&gt;&lt;Year&gt;2000&lt;/Year&gt;&lt;Details&gt;&lt;_alternate_title&gt;Contemporary Accounting Research&lt;/_alternate_title&gt;&lt;_collection_scope&gt;SSCI&lt;/_collection_scope&gt;&lt;_created&gt;63304753&lt;/_created&gt;&lt;_date&gt;2000-01-01&lt;/_date&gt;&lt;_date_display&gt;2000&lt;/_date_display&gt;&lt;_impact_factor&gt;   2.261&lt;/_impact_factor&gt;&lt;_isbn&gt;0823-9150&lt;/_isbn&gt;&lt;_issue&gt;3&lt;/_issue&gt;&lt;_journal&gt;Contemporary Accounting Research&lt;/_journal&gt;&lt;_modified&gt;63304753&lt;/_modified&gt;&lt;_ori_publication&gt;Wiley Online Library&lt;/_ori_publication&gt;&lt;_pages&gt;429-455&lt;/_pages&gt;&lt;_volume&gt;17&lt;/_volume&gt;&lt;/Details&gt;&lt;Extra&gt;&lt;DBUID&gt;{2097646C-7C2F-4992-8A9B-6FF23AE7F1B7}&lt;/DBUID&gt;&lt;/Extra&gt;&lt;/Item&gt;&lt;/References&gt;&lt;/Group&gt;&lt;/Citation&gt;_x000a_"/>
    <w:docVar w:name="NE.Ref{47AC7035-5E9A-49FB-802B-F61E7D6FFBD1}" w:val=" ADDIN NE.Ref.{47AC7035-5E9A-49FB-802B-F61E7D6FFBD1}&lt;Citation&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Group&gt;&lt;References&gt;&lt;Item&gt;&lt;ID&gt;109&lt;/ID&gt;&lt;UID&gt;{F42C24EC-94F2-4B27-AD3B-5200821BEA34}&lt;/UID&gt;&lt;Title&gt;股权激励能够抑制大股东掏空吗?&lt;/Title&gt;&lt;Template&gt;Journal Article&lt;/Template&gt;&lt;Star&gt;0&lt;/Star&gt;&lt;Tag&gt;0&lt;/Tag&gt;&lt;Author&gt;丑建忠; 黄志忠; 谢军&lt;/Author&gt;&lt;Year&gt;2008&lt;/Year&gt;&lt;Details&gt;&lt;_accessed&gt;63241050&lt;/_accessed&gt;&lt;_author_aff&gt;厦门大学王亚南经济研究院;汕头大学商学院;华南师范大学经济与管理学院;&lt;/_author_aff&gt;&lt;_collection_scope&gt;CSSCI-C&lt;/_collection_scope&gt;&lt;_created&gt;63240989&lt;/_created&gt;&lt;_date&gt;57159360&lt;/_date&gt;&lt;_db_provider&gt;CNKI: 期刊&lt;/_db_provider&gt;&lt;_db_updated&gt;CNKI - Reference&lt;/_db_updated&gt;&lt;_issue&gt;17&lt;/_issue&gt;&lt;_journal&gt;经济管理&lt;/_journal&gt;&lt;_keywords&gt;所有权结构;股权激励;掏空&lt;/_keywords&gt;&lt;_language&gt;Chinese&lt;/_language&gt;&lt;_modified&gt;63241050&lt;/_modified&gt;&lt;_pages&gt;48-53&lt;/_pages&gt;&lt;_url&gt;http://kns.cnki.net/KCMS/detail/detail.aspx?FileName=JJGU200817013&amp;amp;DbName=CJFQ2008&lt;/_url&gt;&lt;_translated_author&gt;Chou, Jianzhong;Huang, Zhizhong;Xie, Jun&lt;/_translated_author&gt;&lt;/Details&gt;&lt;Extra&gt;&lt;DBUID&gt;{E9F07991-3B72-4492-A7D8-86E559D9F8FE}&lt;/DBUID&gt;&lt;/Extra&gt;&lt;/Item&gt;&lt;/References&gt;&lt;/Group&gt;&lt;/Citation&gt;_x000a_"/>
    <w:docVar w:name="NE.Ref{491DAEBD-A212-488A-A4A6-A747C240AC73}" w:val=" ADDIN NE.Ref.{491DAEBD-A212-488A-A4A6-A747C240AC73}&lt;Citation&gt;&lt;Group&gt;&lt;References&gt;&lt;Item&gt;&lt;ID&gt;66&lt;/ID&gt;&lt;UID&gt;{6DC66072-8C78-49D3-8BB3-B61DD43ADF3A}&lt;/UID&gt;&lt;Title&gt;Tax collector or tax avoider? An investigation of intergovernmental agency conflicts&lt;/Title&gt;&lt;Template&gt;Journal Article&lt;/Template&gt;&lt;Star&gt;0&lt;/Star&gt;&lt;Tag&gt;0&lt;/Tag&gt;&lt;Author&gt;Tang, Tanya; Mo, Phyllis Lai Lan; Chan, K Hung&lt;/Author&gt;&lt;Year&gt;2017&lt;/Year&gt;&lt;Details&gt;&lt;_alternate_title&gt;The Accounting Review&lt;/_alternate_title&gt;&lt;_created&gt;63226616&lt;/_created&gt;&lt;_date&gt;2017-01-01&lt;/_date&gt;&lt;_date_display&gt;2017&lt;/_date_display&gt;&lt;_isbn&gt;1558-7967&lt;/_isbn&gt;&lt;_issue&gt;2&lt;/_issue&gt;&lt;_journal&gt;The Accounting Review&lt;/_journal&gt;&lt;_modified&gt;63226616&lt;/_modified&gt;&lt;_ori_publication&gt;American Accounting Association&lt;/_ori_publication&gt;&lt;_pages&gt;247-270&lt;/_pages&gt;&lt;_volume&gt;92&lt;/_volume&gt;&lt;/Details&gt;&lt;Extra&gt;&lt;DBUID&gt;{E9F07991-3B72-4492-A7D8-86E559D9F8FE}&lt;/DBUID&gt;&lt;/Extra&gt;&lt;/Item&gt;&lt;/References&gt;&lt;/Group&gt;&lt;/Citation&gt;_x000a_"/>
    <w:docVar w:name="NE.Ref{492DDAA9-CACB-4E5A-B4A0-848A7A0A360D}" w:val=" ADDIN NE.Ref.{492DDAA9-CACB-4E5A-B4A0-848A7A0A360D}&lt;Citation SecTmpl=&quot;1&quot;&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498F8BAA-81C3-4BF0-ADA6-AA2AE28FCF1F}" w:val=" ADDIN NE.Ref.{498F8BAA-81C3-4BF0-ADA6-AA2AE28FCF1F}&lt;Citation&gt;&lt;Group&gt;&lt;References&gt;&lt;Item&gt;&lt;ID&gt;277&lt;/ID&gt;&lt;UID&gt;{A232C08B-807E-486E-B5B9-16CE5811D3F7}&lt;/UID&gt;&lt;Title&gt;The relationship between auditor tenure and audit quality implied by going concern opinions&lt;/Title&gt;&lt;Template&gt;Journal Article&lt;/Template&gt;&lt;Star&gt;0&lt;/Star&gt;&lt;Tag&gt;0&lt;/Tag&gt;&lt;Author&gt;Knechel, W Robert; Vanstraelen, Ann&lt;/Author&gt;&lt;Year&gt;2007&lt;/Year&gt;&lt;Details&gt;&lt;_alternate_title&gt;AUDITING: A journal of practice &amp;amp; theory&lt;/_alternate_title&gt;&lt;_created&gt;63303354&lt;/_created&gt;&lt;_date&gt;2007-01-01&lt;/_date&gt;&lt;_date_display&gt;2007&lt;/_date_display&gt;&lt;_impact_factor&gt;   2.642&lt;/_impact_factor&gt;&lt;_isbn&gt;0278-0380&lt;/_isbn&gt;&lt;_issue&gt;1&lt;/_issue&gt;&lt;_journal&gt;AUDITING: A journal of practice &amp;amp; theory&lt;/_journal&gt;&lt;_modified&gt;63303354&lt;/_modified&gt;&lt;_pages&gt;113-131&lt;/_pages&gt;&lt;_volume&gt;26&lt;/_volume&gt;&lt;/Details&gt;&lt;Extra&gt;&lt;DBUID&gt;{2097646C-7C2F-4992-8A9B-6FF23AE7F1B7}&lt;/DBUID&gt;&lt;/Extra&gt;&lt;/Item&gt;&lt;/References&gt;&lt;/Group&gt;&lt;/Citation&gt;_x000a_"/>
    <w:docVar w:name="NE.Ref{4A2B7146-E3C9-4337-B829-87F73F4CB77E}" w:val=" ADDIN NE.Ref.{4A2B7146-E3C9-4337-B829-87F73F4CB77E}&lt;Citation SecTmpl=&quot;1&quot;&gt;&lt;Group&gt;&lt;References&gt;&lt;Item&gt;&lt;ID&gt;40&lt;/ID&gt;&lt;UID&gt;{60B34034-051D-4D7D-855C-EA6914FF17E0}&lt;/UID&gt;&lt;Title&gt;审计投入的产出效应&lt;/Title&gt;&lt;Template&gt;Journal Article&lt;/Template&gt;&lt;Star&gt;0&lt;/Star&gt;&lt;Tag&gt;0&lt;/Tag&gt;&lt;Author&gt;李伟; 韩晓梅; 吴联生&lt;/Author&gt;&lt;Year&gt;2018&lt;/Year&gt;&lt;Details&gt;&lt;_accessed&gt;62469353&lt;/_accessed&gt;&lt;_author_adr&gt;北京第二外国语学院国际商学院 100026; 南京理工大学经济管理学院 210094; 北京大学光华管理学院 100871&lt;/_author_adr&gt;&lt;_author_aff&gt;北京第二外国语学院国际商学院 100026; 南京理工大学经济管理学院 210094; 北京大学光华管理学院 100871&lt;/_author_aff&gt;&lt;_collection_scope&gt;CSSCI;中文核心期刊;&lt;/_collection_scope&gt;&lt;_created&gt;62469353&lt;/_created&gt;&lt;_db_provider&gt;北京万方数据股份有限公司&lt;/_db_provider&gt;&lt;_db_updated&gt;Wanfangdata&lt;/_db_updated&gt;&lt;_isbn&gt;1003-2886&lt;/_isbn&gt;&lt;_issue&gt;3&lt;/_issue&gt;&lt;_journal&gt;会计研究&lt;/_journal&gt;&lt;_keywords&gt;审计投入; 审计质量; 审计收费&lt;/_keywords&gt;&lt;_language&gt;chi&lt;/_language&gt;&lt;_modified&gt;63224410&lt;/_modified&gt;&lt;_pages&gt;71-77&lt;/_pages&gt;&lt;_tertiary_title&gt;Accounting Research&lt;/_tertiary_title&gt;&lt;_translated_title&gt;The Input-Output Effect of Audit Services&lt;/_translated_title&gt;&lt;_url&gt;http://www.wanfangdata.com.cn/details/detail.do?_type=perio&amp;amp;id=kjyj201803010&lt;/_url&gt;&lt;_translated_author&gt;Li, Wei;Han, Xiaomei;Wu, Liansheng&lt;/_translated_author&gt;&lt;/Details&gt;&lt;Extra&gt;&lt;DBUID&gt;{E9F07991-3B72-4492-A7D8-86E559D9F8FE}&lt;/DBUID&gt;&lt;/Extra&gt;&lt;/Item&gt;&lt;/References&gt;&lt;/Group&gt;&lt;/Citation&gt;_x000a_"/>
    <w:docVar w:name="NE.Ref{4A6F459E-964C-4F7D-803F-D6CEB7BB0C3B}" w:val=" ADDIN NE.Ref.{4A6F459E-964C-4F7D-803F-D6CEB7BB0C3B}&lt;Citation SecTmpl=&quot;1&quot;&gt;&lt;Group&gt;&lt;References&gt;&lt;Item&gt;&lt;ID&gt;310&lt;/ID&gt;&lt;UID&gt;{862BB5A3-2CC9-469C-AF3E-2301A2ECADC3}&lt;/UID&gt;&lt;Title&gt;Corporate tax avoidance and stock price crash risk: Firm-level analysis&lt;/Title&gt;&lt;Template&gt;Journal Article&lt;/Template&gt;&lt;Star&gt;0&lt;/Star&gt;&lt;Tag&gt;0&lt;/Tag&gt;&lt;Author&gt;Kim, Jeong-Bon; Li, Yinghua; Zhang, Liandong&lt;/Author&gt;&lt;Year&gt;2011&lt;/Year&gt;&lt;Details&gt;&lt;_alternate_title&gt;Journal of Financial Economics&lt;/_alternate_title&gt;&lt;_collection_scope&gt;SSCI&lt;/_collection_scope&gt;&lt;_created&gt;62614802&lt;/_created&gt;&lt;_date&gt;2011-01-01&lt;/_date&gt;&lt;_date_display&gt;2011&lt;/_date_display&gt;&lt;_impact_factor&gt;   4.693&lt;/_impact_factor&gt;&lt;_isbn&gt;0304-405X&lt;/_isbn&gt;&lt;_issue&gt;3&lt;/_issue&gt;&lt;_journal&gt;Journal of Financial Economics&lt;/_journal&gt;&lt;_modified&gt;62877357&lt;/_modified&gt;&lt;_ori_publication&gt;Elsevier&lt;/_ori_publication&gt;&lt;_pages&gt;639-662&lt;/_pages&gt;&lt;_volume&gt;100&lt;/_volume&gt;&lt;/Details&gt;&lt;Extra&gt;&lt;DBUID&gt;{83AC290F-D6FC-4574-9771-6904EE9C30A4}&lt;/DBUID&gt;&lt;/Extra&gt;&lt;/Item&gt;&lt;/References&gt;&lt;/Group&gt;&lt;/Citation&gt;_x000a_"/>
    <w:docVar w:name="NE.Ref{4AAABDBA-AE18-4F8E-9318-2342C3FAB0FD}" w:val=" ADDIN NE.Ref.{4AAABDBA-AE18-4F8E-9318-2342C3FAB0FD}&lt;Citation SecTmpl=&quot;1&quot;&gt;&lt;Group&gt;&lt;References&gt;&lt;Item&gt;&lt;ID&gt;41&lt;/ID&gt;&lt;UID&gt;{4F22A9C0-FFD6-472E-B8F9-BE9FBA888ABF}&lt;/UID&gt;&lt;Title&gt;Evidence of Industry Scale Effects on Audit Hours, Billing Rates, and Pricing&lt;/Title&gt;&lt;Template&gt;Journal Article&lt;/Template&gt;&lt;Star&gt;0&lt;/Star&gt;&lt;Tag&gt;0&lt;/Tag&gt;&lt;Author&gt;Dekeyser, Simon; Gaeremynck, Ann; Willekens, Marleen&lt;/Author&gt;&lt;Year&gt;2019&lt;/Year&gt;&lt;Details&gt;&lt;_accessed&gt;62979693&lt;/_accessed&gt;&lt;_alternate_title&gt;Contemporary Accounting Research&lt;/_alternate_title&gt;&lt;_collection_scope&gt;SSCI&lt;/_collection_scope&gt;&lt;_created&gt;62937145&lt;/_created&gt;&lt;_date&gt;2019-01-01&lt;/_date&gt;&lt;_date_display&gt;2019&lt;/_date_display&gt;&lt;_impact_factor&gt;   2.261&lt;/_impact_factor&gt;&lt;_isbn&gt;0823-9150&lt;/_isbn&gt;&lt;_journal&gt;Contemporary Accounting Research&lt;/_journal&gt;&lt;_modified&gt;63224410&lt;/_modified&gt;&lt;_ori_publication&gt;Wiley Online Library&lt;/_ori_publication&gt;&lt;/Details&gt;&lt;Extra&gt;&lt;DBUID&gt;{E9F07991-3B72-4492-A7D8-86E559D9F8FE}&lt;/DBUID&gt;&lt;/Extra&gt;&lt;/Item&gt;&lt;/References&gt;&lt;/Group&gt;&lt;/Citation&gt;_x000a_"/>
    <w:docVar w:name="NE.Ref{4BB6A35A-F32F-48DE-9A3D-AA76A55EB57A}" w:val=" ADDIN NE.Ref.{4BB6A35A-F32F-48DE-9A3D-AA76A55EB57A}&lt;Citation SecTmpl=&quot;1&quot;&gt;&lt;Group&gt;&lt;References&gt;&lt;Item&gt;&lt;ID&gt;100&lt;/ID&gt;&lt;UID&gt;{7ED88C4D-F354-44E5-BF84-30C68B10D8D2}&lt;/UID&gt;&lt;Title&gt;投我以桃,报之以李:经济周期与国企避税&lt;/Title&gt;&lt;Template&gt;Journal Article&lt;/Template&gt;&lt;Star&gt;0&lt;/Star&gt;&lt;Tag&gt;0&lt;/Tag&gt;&lt;Author&gt;陈冬; 孔墨奇; 王红建&lt;/Author&gt;&lt;Year&gt;2016&lt;/Year&gt;&lt;Details&gt;&lt;_accessed&gt;61754015&lt;/_accessed&gt;&lt;_author_aff&gt;武汉大学经济与管理学院;暨南大学管理学院;&lt;/_author_aff&gt;&lt;_collection_scope&gt;CSSCI;中文核心期刊;&lt;/_collection_scope&gt;&lt;_created&gt;61754015&lt;/_created&gt;&lt;_date&gt;61204320&lt;/_date&gt;&lt;_db_provider&gt;CNKI: 期刊&lt;/_db_provider&gt;&lt;_db_updated&gt;CNKI - Reference&lt;/_db_updated&gt;&lt;_issue&gt;05&lt;/_issue&gt;&lt;_journal&gt;管理世界&lt;/_journal&gt;&lt;_keywords&gt;经济周期;避税;国有企业&lt;/_keywords&gt;&lt;_language&gt;Chinese&lt;/_language&gt;&lt;_modified&gt;61806042&lt;/_modified&gt;&lt;_pages&gt;46-63&lt;/_pages&gt;&lt;_url&gt;http://www.cnki.net/KCMS/detail/detail.aspx?FileName=GLSJ201605008&amp;amp;DbName=CJFQ2016&lt;/_url&gt;&lt;_translated_author&gt;Chen, Dong;Kong, Moqi;Wang, Hongjian&lt;/_translated_author&gt;&lt;/Details&gt;&lt;Extra&gt;&lt;DBUID&gt;{83AC290F-D6FC-4574-9771-6904EE9C30A4}&lt;/DBUID&gt;&lt;/Extra&gt;&lt;/Item&gt;&lt;/References&gt;&lt;/Group&gt;&lt;/Citation&gt;_x000a_"/>
    <w:docVar w:name="NE.Ref{4C409D46-0D93-4BBF-963B-592EC5F11121}" w:val=" ADDIN NE.Ref.{4C409D46-0D93-4BBF-963B-592EC5F11121}&lt;Citation SecTmpl=&quot;1&quot;&gt;&lt;Group&gt;&lt;References&gt;&lt;Item&gt;&lt;ID&gt;98&lt;/ID&gt;&lt;UID&gt;{0FA4E4B5-6600-40E9-9376-93BA5924054C}&lt;/UID&gt;&lt;Title&gt;关联交易、公司治理与国有股改革——来自我国资本市场的实证证据&lt;/Title&gt;&lt;Template&gt;Journal Article&lt;/Template&gt;&lt;Star&gt;0&lt;/Star&gt;&lt;Tag&gt;0&lt;/Tag&gt;&lt;Author&gt;陈晓; 王琨&lt;/Author&gt;&lt;Year&gt;2005&lt;/Year&gt;&lt;Details&gt;&lt;_accessed&gt;63240992&lt;/_accessed&gt;&lt;_author_aff&gt;清华大学经济管理学院;清华大学经济管理学院 100084_x000d__x000a__x000d__x000a__x000d__x000a__x000d__x000a__x000d__x000a__x000d__x000a__x000d__x000a__x000d__x000a_;100084&lt;/_author_aff&gt;&lt;_collection_scope&gt;CSSCI-C;PKU&lt;/_collection_scope&gt;&lt;_created&gt;63240989&lt;/_created&gt;&lt;_date&gt;55382400&lt;/_date&gt;&lt;_db_provider&gt;CNKI: 期刊&lt;/_db_provider&gt;&lt;_db_updated&gt;CNKI - Reference&lt;/_db_updated&gt;&lt;_issue&gt;04&lt;/_issue&gt;&lt;_journal&gt;经济研究&lt;/_journal&gt;&lt;_keywords&gt;公司治理;关联交易;股权结构;一股独大;多股同大&lt;/_keywords&gt;&lt;_language&gt;Chinese&lt;/_language&gt;&lt;_modified&gt;63240992&lt;/_modified&gt;&lt;_pages&gt;77-86+128&lt;/_pages&gt;&lt;_url&gt;http://kns.cnki.net/KCMS/detail/detail.aspx?FileName=JJYJ200504007&amp;amp;DbName=CJFQ2005&lt;/_url&gt;&lt;_translated_author&gt;Chen, Xiao;Wang, Kun&lt;/_translated_author&gt;&lt;/Details&gt;&lt;Extra&gt;&lt;DBUID&gt;{E9F07991-3B72-4492-A7D8-86E559D9F8FE}&lt;/DBUID&gt;&lt;/Extra&gt;&lt;/Item&gt;&lt;/References&gt;&lt;/Group&gt;&lt;/Citation&gt;_x000a_"/>
    <w:docVar w:name="NE.Ref{4C4333FA-F507-4413-921B-ACB7151D0E88}" w:val=" ADDIN NE.Ref.{4C4333FA-F507-4413-921B-ACB7151D0E88}&lt;Citation&gt;&lt;Group&gt;&lt;References&gt;&lt;Item&gt;&lt;ID&gt;191&lt;/ID&gt;&lt;UID&gt;{1E3CC470-AD95-40FA-B82E-BF2687D7D0B0}&lt;/UID&gt;&lt;Title&gt;Office size of Big 4 auditors and client restatements&lt;/Title&gt;&lt;Template&gt;Journal Article&lt;/Template&gt;&lt;Star&gt;0&lt;/Star&gt;&lt;Tag&gt;0&lt;/Tag&gt;&lt;Author&gt;Francis, Jere R; Michas, Paul N; Yu, Michael D&lt;/Author&gt;&lt;Year&gt;2013&lt;/Year&gt;&lt;Details&gt;&lt;_alternate_title&gt;Contemporary Accounting Research&lt;/_alternate_title&gt;&lt;_collection_scope&gt;SSCI&lt;/_collection_scope&gt;&lt;_created&gt;62744274&lt;/_created&gt;&lt;_date&gt;2013-01-01&lt;/_date&gt;&lt;_date_display&gt;2013&lt;/_date_display&gt;&lt;_impact_factor&gt;   2.261&lt;/_impact_factor&gt;&lt;_isbn&gt;0823-9150&lt;/_isbn&gt;&lt;_issue&gt;4&lt;/_issue&gt;&lt;_journal&gt;Contemporary Accounting Research&lt;/_journal&gt;&lt;_modified&gt;62905520&lt;/_modified&gt;&lt;_ori_publication&gt;Wiley Online Library&lt;/_ori_publication&gt;&lt;_pages&gt;1626-1661&lt;/_pages&gt;&lt;_volume&gt;30&lt;/_volume&gt;&lt;/Details&gt;&lt;Extra&gt;&lt;DBUID&gt;{2097646C-7C2F-4992-8A9B-6FF23AE7F1B7}&lt;/DBUID&gt;&lt;/Extra&gt;&lt;/Item&gt;&lt;/References&gt;&lt;/Group&gt;&lt;Group&gt;&lt;References&gt;&lt;Item&gt;&lt;ID&gt;193&lt;/ID&gt;&lt;UID&gt;{8AD5567B-4E68-4DBF-AA68-87F9637B5E23}&lt;/UID&gt;&lt;Title&gt;与客户共享审计师能降低公司的财务重述吗?——来自中国上市公司的经验证据&lt;/Title&gt;&lt;Template&gt;Journal Article&lt;/Template&gt;&lt;Star&gt;0&lt;/Star&gt;&lt;Tag&gt;0&lt;/Tag&gt;&lt;Author&gt;杨清香; 姚静怡; 张晋&lt;/Author&gt;&lt;Year&gt;2015&lt;/Year&gt;&lt;Details&gt;&lt;_accessed&gt;63300219&lt;/_accessed&gt;&lt;_author_aff&gt;华中科技大学管理学院;武汉交通建设投资有限公司;&lt;/_author_aff&gt;&lt;_collection_scope&gt;CSSCI-C;PKU&lt;/_collection_scope&gt;&lt;_created&gt;63300219&lt;/_created&gt;&lt;_date&gt;60721920&lt;/_date&gt;&lt;_db_provider&gt;CNKI: 期刊&lt;/_db_provider&gt;&lt;_db_updated&gt;CNKI - Reference&lt;/_db_updated&gt;&lt;_issue&gt;06&lt;/_issue&gt;&lt;_journal&gt;会计研究&lt;/_journal&gt;&lt;_keywords&gt;供应链共享审计师;财务重述;审计质量&lt;/_keywords&gt;&lt;_language&gt;Chinese&lt;/_language&gt;&lt;_modified&gt;63300219&lt;/_modified&gt;&lt;_pages&gt;72-79+97&lt;/_pages&gt;&lt;_url&gt;http://kns.cnki.net/KCMS/detail/detail.aspx?FileName=KJYJ201506010&amp;amp;DbName=CJFQ2015&lt;/_url&gt;&lt;_translated_author&gt;Yang, Qingxiang;Yao, Jingyi;Zhang, Jin&lt;/_translated_author&gt;&lt;/Details&gt;&lt;Extra&gt;&lt;DBUID&gt;{E9F07991-3B72-4492-A7D8-86E559D9F8FE}&lt;/DBUID&gt;&lt;/Extra&gt;&lt;/Item&gt;&lt;/References&gt;&lt;/Group&gt;&lt;Group&gt;&lt;References&gt;&lt;Item&gt;&lt;ID&gt;194&lt;/ID&gt;&lt;UID&gt;{D49A7B01-2205-48AF-A8D8-5CCC2D246E80}&lt;/UID&gt;&lt;Title&gt;整合审计下的内部控制审计水平与财务重述&lt;/Title&gt;&lt;Template&gt;Journal Article&lt;/Template&gt;&lt;Star&gt;0&lt;/Star&gt;&lt;Tag&gt;0&lt;/Tag&gt;&lt;Author&gt;郑伟; 朱晓梅; 季雨&lt;/Author&gt;&lt;Year&gt;2015&lt;/Year&gt;&lt;Details&gt;&lt;_accessed&gt;63300220&lt;/_accessed&gt;&lt;_author_aff&gt;山东财经大学会计学院;&lt;/_author_aff&gt;&lt;_collection_scope&gt;CSSCI-C;PKU&lt;/_collection_scope&gt;&lt;_created&gt;63300219&lt;/_created&gt;&lt;_date&gt;60960960&lt;/_date&gt;&lt;_db_provider&gt;CNKI: 期刊&lt;/_db_provider&gt;&lt;_db_updated&gt;CNKI - Reference&lt;/_db_updated&gt;&lt;_issue&gt;06&lt;/_issue&gt;&lt;_journal&gt;审计研究&lt;/_journal&gt;&lt;_keywords&gt;整合审计;内部控制;审计服务;审计费用;财务重述&lt;/_keywords&gt;&lt;_language&gt;Chinese&lt;/_language&gt;&lt;_modified&gt;63300220&lt;/_modified&gt;&lt;_pages&gt;70-77&lt;/_pages&gt;&lt;_url&gt;http://kns.cnki.net/KCMS/detail/detail.aspx?FileName=SJYZ201506012&amp;amp;DbName=CJFQ2015&lt;/_url&gt;&lt;_translated_author&gt;Zheng, Wei;Zhu, Xiaomei;Ji, Yu&lt;/_translated_author&gt;&lt;/Details&gt;&lt;Extra&gt;&lt;DBUID&gt;{E9F07991-3B72-4492-A7D8-86E559D9F8FE}&lt;/DBUID&gt;&lt;/Extra&gt;&lt;/Item&gt;&lt;/References&gt;&lt;/Group&gt;&lt;Group&gt;&lt;References&gt;&lt;Item&gt;&lt;ID&gt;195&lt;/ID&gt;&lt;UID&gt;{71EC63A4-3C3B-445B-9C0A-55CB58DB1755}&lt;/UID&gt;&lt;Title&gt;Auditor Independence, Non-Audit Services, and Restatements: Was the U.S. Government Right?*&lt;/Title&gt;&lt;Template&gt;Journal Article&lt;/Template&gt;&lt;Star&gt;0&lt;/Star&gt;&lt;Tag&gt;0&lt;/Tag&gt;&lt;Author&gt;Kinney, R J R William; Palmrose, Zoevonna; Scholz, Susan&lt;/Author&gt;&lt;Year&gt;2004&lt;/Year&gt;&lt;Details&gt;&lt;_alternate_title&gt;Journal of Accounting Research&lt;/_alternate_title&gt;&lt;_collection_scope&gt;SSCI&lt;/_collection_scope&gt;&lt;_created&gt;63300225&lt;/_created&gt;&lt;_date&gt;2004-01-01&lt;/_date&gt;&lt;_date_display&gt;2004&lt;/_date_display&gt;&lt;_doi&gt;10.1111/j.1475-679X.2004.t01-1-00141.x&lt;/_doi&gt;&lt;_impact_factor&gt;   4.891&lt;/_impact_factor&gt;&lt;_issue&gt;3&lt;/_issue&gt;&lt;_journal&gt;Journal of Accounting Research&lt;/_journal&gt;&lt;_modified&gt;63300225&lt;/_modified&gt;&lt;_pages&gt;561-588&lt;/_pages&gt;&lt;_volume&gt;42&lt;/_volume&gt;&lt;/Details&gt;&lt;Extra&gt;&lt;DBUID&gt;{E9F07991-3B72-4492-A7D8-86E559D9F8FE}&lt;/DBUID&gt;&lt;/Extra&gt;&lt;/Item&gt;&lt;/References&gt;&lt;/Group&gt;&lt;/Citation&gt;_x000a_"/>
    <w:docVar w:name="NE.Ref{4C7B4E90-5AC4-47D7-BF44-4AEAF0479ECA}" w:val=" ADDIN NE.Ref.{4C7B4E90-5AC4-47D7-BF44-4AEAF0479ECA}&lt;Citation&gt;&lt;Group&gt;&lt;References&gt;&lt;Item&gt;&lt;ID&gt;102&lt;/ID&gt;&lt;UID&gt;{F49C8DC9-F8A9-4ADF-9211-9CCFF0805996}&lt;/UID&gt;&lt;Title&gt;Perceived auditor quality and the earnings response coefficient&lt;/Title&gt;&lt;Template&gt;Journal Article&lt;/Template&gt;&lt;Star&gt;0&lt;/Star&gt;&lt;Tag&gt;0&lt;/Tag&gt;&lt;Author&gt;Teoh, Siew Hong; Wong, T J&lt;/Author&gt;&lt;Year&gt;1993&lt;/Year&gt;&lt;Details&gt;&lt;_accessed&gt;62744280&lt;/_accessed&gt;&lt;_alternate_title&gt;Accounting Review&lt;/_alternate_title&gt;&lt;_collection_scope&gt;SSCI;&lt;/_collection_scope&gt;&lt;_created&gt;62426084&lt;/_created&gt;&lt;_date&gt;1993-01-01&lt;/_date&gt;&lt;_date_display&gt;1993&lt;/_date_display&gt;&lt;_impact_factor&gt;   4.562&lt;/_impact_factor&gt;&lt;_isbn&gt;0001-4826&lt;/_isbn&gt;&lt;_journal&gt;Accounting Review&lt;/_journal&gt;&lt;_modified&gt;63304723&lt;/_modified&gt;&lt;_ori_publication&gt;JSTOR&lt;/_ori_publication&gt;&lt;_pages&gt;346-366&lt;/_pages&gt;&lt;/Details&gt;&lt;Extra&gt;&lt;DBUID&gt;{2097646C-7C2F-4992-8A9B-6FF23AE7F1B7}&lt;/DBUID&gt;&lt;/Extra&gt;&lt;/Item&gt;&lt;/References&gt;&lt;/Group&gt;&lt;/Citation&gt;_x000a_"/>
    <w:docVar w:name="NE.Ref{4CBDDCF1-F85E-460F-8115-AE3749DB3F1F}" w:val=" ADDIN NE.Ref.{4CBDDCF1-F85E-460F-8115-AE3749DB3F1F}&lt;Citation&gt;&lt;Group&gt;&lt;References&gt;&lt;Item&gt;&lt;ID&gt;99&lt;/ID&gt;&lt;UID&gt;{8843ADD2-F639-4AAD-AD19-494269B62A3E}&lt;/UID&gt;&lt;Title&gt;股权制衡如何影响经营性应计的可靠性——关联交易视角&lt;/Title&gt;&lt;Template&gt;Journal Article&lt;/Template&gt;&lt;Star&gt;0&lt;/Star&gt;&lt;Tag&gt;0&lt;/Tag&gt;&lt;Author&gt;洪剑峭; 薛皓&lt;/Author&gt;&lt;Year&gt;2009&lt;/Year&gt;&lt;Details&gt;&lt;_accessed&gt;63241006&lt;/_accessed&gt;&lt;_author_aff&gt;复旦大学管理学院会计系;&lt;/_author_aff&gt;&lt;_collection_scope&gt;CSSCI-C;PKU&lt;/_collection_scope&gt;&lt;_created&gt;63240989&lt;/_created&gt;&lt;_date&gt;57349440&lt;/_date&gt;&lt;_db_provider&gt;CNKI: 期刊&lt;/_db_provider&gt;&lt;_db_updated&gt;CNKI - Reference&lt;/_db_updated&gt;&lt;_issue&gt;01&lt;/_issue&gt;&lt;_journal&gt;管理世界&lt;/_journal&gt;&lt;_keywords&gt;股权制衡;关联交易;会计应计;可靠性&lt;/_keywords&gt;&lt;_language&gt;Chinese&lt;/_language&gt;&lt;_modified&gt;63241006&lt;/_modified&gt;&lt;_pages&gt;153-161&lt;/_pages&gt;&lt;_url&gt;http://kns.cnki.net/KCMS/detail/detail.aspx?FileName=GLSJ200901019&amp;amp;DbName=CJFQ2009&lt;/_url&gt;&lt;_translated_author&gt;Hong, Jianqiao;Xue, Hao&lt;/_translated_author&gt;&lt;/Details&gt;&lt;Extra&gt;&lt;DBUID&gt;{E9F07991-3B72-4492-A7D8-86E559D9F8FE}&lt;/DBUID&gt;&lt;/Extra&gt;&lt;/Item&gt;&lt;/References&gt;&lt;/Group&gt;&lt;Group&gt;&lt;References&gt;&lt;Item&gt;&lt;ID&gt;106&lt;/ID&gt;&lt;UID&gt;{1E4C98C2-75F2-4405-BE99-EFC641822AC1}&lt;/UID&gt;&lt;Title&gt;外部治理环境、内部治理结构与合谋侵占实证分析&lt;/Title&gt;&lt;Template&gt;Journal Article&lt;/Template&gt;&lt;Star&gt;0&lt;/Star&gt;&lt;Tag&gt;0&lt;/Tag&gt;&lt;Author&gt;严也舟&lt;/Author&gt;&lt;Year&gt;2012&lt;/Year&gt;&lt;Details&gt;&lt;_accessed&gt;63240996&lt;/_accessed&gt;&lt;_author_aff&gt;武汉工程大学管理学院;&lt;/_author_aff&gt;&lt;_collection_scope&gt;CSSCI-C;PKU&lt;/_collection_scope&gt;&lt;_created&gt;63240989&lt;/_created&gt;&lt;_date&gt;59071680&lt;/_date&gt;&lt;_db_provider&gt;CNKI: 期刊&lt;/_db_provider&gt;&lt;_db_updated&gt;CNKI - Reference&lt;/_db_updated&gt;&lt;_issue&gt;04&lt;/_issue&gt;&lt;_journal&gt;管理评论&lt;/_journal&gt;&lt;_keywords&gt;外部治理环境;治理结构;合谋;资金占用&lt;/_keywords&gt;&lt;_language&gt;Chinese&lt;/_language&gt;&lt;_modified&gt;63240996&lt;/_modified&gt;&lt;_pages&gt;28-35+44&lt;/_pages&gt;&lt;_url&gt;http://kns.cnki.net/KCMS/detail/detail.aspx?FileName=ZWGD201204005&amp;amp;DbName=CJFQ2012&lt;/_url&gt;&lt;_volume&gt;24&lt;/_volume&gt;&lt;_translated_author&gt;Yan, Yezhou&lt;/_translated_author&gt;&lt;/Details&gt;&lt;Extra&gt;&lt;DBUID&gt;{E9F07991-3B72-4492-A7D8-86E559D9F8FE}&lt;/DBUID&gt;&lt;/Extra&gt;&lt;/Item&gt;&lt;/References&gt;&lt;/Group&gt;&lt;/Citation&gt;_x000a_"/>
    <w:docVar w:name="NE.Ref{4D06D568-C51A-4D73-AFAA-3708A0CE6342}" w:val=" ADDIN NE.Ref.{4D06D568-C51A-4D73-AFAA-3708A0CE6342}&lt;Citation&gt;&lt;Group&gt;&lt;References&gt;&lt;Item&gt;&lt;ID&gt;689&lt;/ID&gt;&lt;UID&gt;{A165FFDE-F609-47C4-A013-824377FC71C0}&lt;/UID&gt;&lt;Title&gt;Corporate Tax Rates: Progressive, Proportional, or Regressive&lt;/Title&gt;&lt;Template&gt;Journal Article&lt;/Template&gt;&lt;Star&gt;0&lt;/Star&gt;&lt;Tag&gt;0&lt;/Tag&gt;&lt;Author&gt;Porcano, Thomas M&lt;/Author&gt;&lt;Year&gt;1986&lt;/Year&gt;&lt;Details&gt;&lt;_created&gt;63293105&lt;/_created&gt;&lt;_date&gt;1986-01-01&lt;/_date&gt;&lt;_date_display&gt;1986&lt;/_date_display&gt;&lt;_issue&gt;2&lt;/_issue&gt;&lt;_journal&gt;Journal of the American Taxation Association&lt;/_journal&gt;&lt;_modified&gt;63293105&lt;/_modified&gt;&lt;_pages&gt;17-31&lt;/_pages&gt;&lt;_volume&gt;7&lt;/_volume&gt;&lt;/Details&gt;&lt;Extra&gt;&lt;DBUID&gt;{83AC290F-D6FC-4574-9771-6904EE9C30A4}&lt;/DBUID&gt;&lt;/Extra&gt;&lt;/Item&gt;&lt;/References&gt;&lt;/Group&gt;&lt;/Citation&gt;_x000a_"/>
    <w:docVar w:name="NE.Ref{4D6EEC77-CA7B-4DCA-853F-91430F223A08}" w:val=" ADDIN NE.Ref.{4D6EEC77-CA7B-4DCA-853F-91430F223A08}&lt;Citation SecTmpl=&quot;1&quot;&gt;&lt;Group&gt;&lt;References&gt;&lt;Item&gt;&lt;ID&gt;676&lt;/ID&gt;&lt;UID&gt;{3AB35A59-1AD0-4E61-B16B-53EFB8C6F656}&lt;/UID&gt;&lt;Title&gt;Taxable income, future earnings, and equity values&lt;/Title&gt;&lt;Template&gt;Journal Article&lt;/Template&gt;&lt;Star&gt;0&lt;/Star&gt;&lt;Tag&gt;0&lt;/Tag&gt;&lt;Author&gt;Lev, Baruch; Nissim, Doron&lt;/Author&gt;&lt;Year&gt;2004&lt;/Year&gt;&lt;Details&gt;&lt;_alternate_title&gt;The accounting review&lt;/_alternate_title&gt;&lt;_created&gt;63284252&lt;/_created&gt;&lt;_date&gt;2004-01-01&lt;/_date&gt;&lt;_date_display&gt;2004&lt;/_date_display&gt;&lt;_impact_factor&gt;   4.562&lt;/_impact_factor&gt;&lt;_isbn&gt;0001-4826&lt;/_isbn&gt;&lt;_issue&gt;4&lt;/_issue&gt;&lt;_journal&gt;The accounting review&lt;/_journal&gt;&lt;_modified&gt;63284252&lt;/_modified&gt;&lt;_pages&gt;1039-1074&lt;/_pages&gt;&lt;_volume&gt;79&lt;/_volume&gt;&lt;/Details&gt;&lt;Extra&gt;&lt;DBUID&gt;{83AC290F-D6FC-4574-9771-6904EE9C30A4}&lt;/DBUID&gt;&lt;/Extra&gt;&lt;/Item&gt;&lt;/References&gt;&lt;/Group&gt;&lt;/Citation&gt;_x000a_"/>
    <w:docVar w:name="NE.Ref{4DE5481B-4CCB-47FE-AC94-C507AD1DDC88}" w:val=" ADDIN NE.Ref.{4DE5481B-4CCB-47FE-AC94-C507AD1DDC88}&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4E93AB31-ECBE-4F2A-A6FB-ED557F66E66F}" w:val=" ADDIN NE.Ref.{4E93AB31-ECBE-4F2A-A6FB-ED557F66E66F}&lt;Citation SecTmpl=&quot;1&quot;&gt;&lt;Group&gt;&lt;References&gt;&lt;Item&gt;&lt;ID&gt;320&lt;/ID&gt;&lt;UID&gt;{051CC910-277E-40D8-B9AD-B1EA475A2FAA}&lt;/UID&gt;&lt;Title&gt;The Market for “Lemons”: Quality Uncertainty and the Market Mechanism&lt;/Title&gt;&lt;Template&gt;Journal Article&lt;/Template&gt;&lt;Star&gt;0&lt;/Star&gt;&lt;Tag&gt;0&lt;/Tag&gt;&lt;Author&gt;Akerlof, George A&lt;/Author&gt;&lt;Year&gt;1970&lt;/Year&gt;&lt;Details&gt;&lt;_alternate_title&gt;Quarterly Journal of Economics&lt;/_alternate_title&gt;&lt;_collection_scope&gt;SSCI&lt;/_collection_scope&gt;&lt;_created&gt;63311678&lt;/_created&gt;&lt;_date&gt;1970-01-01&lt;/_date&gt;&lt;_date_display&gt;1970&lt;/_date_display&gt;&lt;_doi&gt;10.2307/1879431&lt;/_doi&gt;&lt;_impact_factor&gt;  11.775&lt;/_impact_factor&gt;&lt;_issue&gt;3&lt;/_issue&gt;&lt;_journal&gt;Quarterly Journal of Economics&lt;/_journal&gt;&lt;_modified&gt;63311678&lt;/_modified&gt;&lt;_pages&gt;488-500&lt;/_pages&gt;&lt;_volume&gt;84&lt;/_volume&gt;&lt;/Details&gt;&lt;Extra&gt;&lt;DBUID&gt;{E9F07991-3B72-4492-A7D8-86E559D9F8FE}&lt;/DBUID&gt;&lt;/Extra&gt;&lt;/Item&gt;&lt;/References&gt;&lt;/Group&gt;&lt;/Citation&gt;_x000a_"/>
    <w:docVar w:name="NE.Ref{4EB45F79-332D-4A60-B537-15EB0AC1B5F6}" w:val=" ADDIN NE.Ref.{4EB45F79-332D-4A60-B537-15EB0AC1B5F6}&lt;Citation SecTmpl=&quot;1&quot;&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4F8BADC4-CED1-4D1C-8740-73BE3178A98F}" w:val=" ADDIN NE.Ref.{4F8BADC4-CED1-4D1C-8740-73BE3178A98F}&lt;Citation SecTmpl=&quot;1&quot;&gt;&lt;Group&gt;&lt;References&gt;&lt;Item&gt;&lt;ID&gt;183&lt;/ID&gt;&lt;UID&gt;{07016C88-0926-4AD4-B3F1-32683DABE1D1}&lt;/UID&gt;&lt;Title&gt;Does Tax Planning Affect Analysts&amp;apos; Forecast Accuracy?&lt;/Title&gt;&lt;Template&gt;Journal Article&lt;/Template&gt;&lt;Star&gt;0&lt;/Star&gt;&lt;Tag&gt;0&lt;/Tag&gt;&lt;Author&gt;Francis, Jere R; Neuman, Stevanie S; Newton, Nathan J&lt;/Author&gt;&lt;Year&gt;2019&lt;/Year&gt;&lt;Details&gt;&lt;_accessed&gt;62951554&lt;/_accessed&gt;&lt;_collection_scope&gt;SSCI&lt;/_collection_scope&gt;&lt;_created&gt;62951554&lt;/_created&gt;&lt;_date&gt;62936640&lt;/_date&gt;&lt;_db_updated&gt;CrossRef&lt;/_db_updated&gt;&lt;_doi&gt;10.1111/1911-3846.12515&lt;/_doi&gt;&lt;_impact_factor&gt;   2.261&lt;/_impact_factor&gt;&lt;_isbn&gt;0823-9150&lt;/_isbn&gt;&lt;_journal&gt;Contemporary Accounting Research&lt;/_journal&gt;&lt;_modified&gt;63297515&lt;/_modified&gt;&lt;_tertiary_title&gt;Contemp Account Res&lt;/_tertiary_title&gt;&lt;_url&gt;https://onlinelibrary.wiley.com/doi/abs/10.1111/1911-3846.12515_x000d__x000a_https://onlinelibrary.wiley.com/doi/pdf/10.1111/1911-3846.12515&lt;/_url&gt;&lt;/Details&gt;&lt;Extra&gt;&lt;DBUID&gt;{E9F07991-3B72-4492-A7D8-86E559D9F8FE}&lt;/DBUID&gt;&lt;/Extra&gt;&lt;/Item&gt;&lt;/References&gt;&lt;/Group&gt;&lt;/Citation&gt;_x000a_"/>
    <w:docVar w:name="NE.Ref{50B20970-93F7-496B-B523-AB65311610A0}" w:val=" ADDIN NE.Ref.{50B20970-93F7-496B-B523-AB65311610A0}&lt;Citation SecTmpl=&quot;1&quot;&gt;&lt;Group&gt;&lt;References&gt;&lt;Item&gt;&lt;ID&gt;149&lt;/ID&gt;&lt;UID&gt;{45404A6D-1227-4953-AD65-6AD6398C6470}&lt;/UID&gt;&lt;Title&gt;大股东资金占用与外部审计监督&lt;/Title&gt;&lt;Template&gt;Journal Article&lt;/Template&gt;&lt;Star&gt;0&lt;/Star&gt;&lt;Tag&gt;0&lt;/Tag&gt;&lt;Author&gt;周中胜; 陈汉文&lt;/Author&gt;&lt;Year&gt;2006&lt;/Year&gt;&lt;Details&gt;&lt;_accessed&gt;63258676&lt;/_accessed&gt;&lt;_author_aff&gt;厦门大学会计系;厦门大学会计系 361005;361005&lt;/_author_aff&gt;&lt;_collection_scope&gt;CSSCI-C;PKU&lt;/_collection_scope&gt;&lt;_created&gt;63258676&lt;/_created&gt;&lt;_date&gt;55962720&lt;/_date&gt;&lt;_db_provider&gt;CNKI: 期刊&lt;/_db_provider&gt;&lt;_db_updated&gt;CNKI - Reference&lt;/_db_updated&gt;&lt;_issue&gt;03&lt;/_issue&gt;&lt;_journal&gt;审计研究&lt;/_journal&gt;&lt;_keywords&gt;资金占用;审计需求;审计意见&lt;/_keywords&gt;&lt;_language&gt;Chinese&lt;/_language&gt;&lt;_modified&gt;63258676&lt;/_modified&gt;&lt;_pages&gt;73-81&lt;/_pages&gt;&lt;_url&gt;http://kns.cnki.net/KCMS/detail/detail.aspx?FileName=SJYZ200603015&amp;amp;DbName=CJFQ2006&lt;/_url&gt;&lt;_translated_author&gt;Zhou, Zhongsheng;Chen, Hanwen&lt;/_translated_author&gt;&lt;/Details&gt;&lt;Extra&gt;&lt;DBUID&gt;{E9F07991-3B72-4492-A7D8-86E559D9F8FE}&lt;/DBUID&gt;&lt;/Extra&gt;&lt;/Item&gt;&lt;/References&gt;&lt;/Group&gt;&lt;/Citation&gt;_x000a_"/>
    <w:docVar w:name="NE.Ref{50D51B25-CB26-412A-B0CF-0E345EC99A23}" w:val=" ADDIN NE.Ref.{50D51B25-CB26-412A-B0CF-0E345EC99A23}&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5108DC74-8EE8-4DD2-B693-219EBE02F18D}" w:val=" ADDIN NE.Ref.{5108DC74-8EE8-4DD2-B693-219EBE02F18D}&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51A5AD75-05A5-441E-895D-DFF9D0DDCEBF}" w:val=" ADDIN NE.Ref.{51A5AD75-05A5-441E-895D-DFF9D0DDCEBF}&lt;Citation SecTmpl=&quot;1&quot;&gt;&lt;Group&gt;&lt;References&gt;&lt;Item&gt;&lt;ID&gt;318&lt;/ID&gt;&lt;UID&gt;{6AA1BC77-C5A2-48E3-8106-D6C9D0FAA6E5}&lt;/UID&gt;&lt;Title&gt;Long-run corporate tax avoidance&lt;/Title&gt;&lt;Template&gt;Journal Article&lt;/Template&gt;&lt;Star&gt;0&lt;/Star&gt;&lt;Tag&gt;0&lt;/Tag&gt;&lt;Author&gt;Dyreng, Scott D; Hanlon, Michelle; Maydew, Edward L&lt;/Author&gt;&lt;Year&gt;2008&lt;/Year&gt;&lt;Details&gt;&lt;_accessed&gt;63286350&lt;/_accessed&gt;&lt;_alternate_title&gt;the accounting review&lt;/_alternate_title&gt;&lt;_created&gt;63212592&lt;/_created&gt;&lt;_date&gt;2008-01-01&lt;/_date&gt;&lt;_date_display&gt;2008&lt;/_date_display&gt;&lt;_impact_factor&gt;   4.562&lt;/_impact_factor&gt;&lt;_isbn&gt;0001-4826&lt;/_isbn&gt;&lt;_issue&gt;1&lt;/_issue&gt;&lt;_journal&gt;the accounting review&lt;/_journal&gt;&lt;_modified&gt;63310305&lt;/_modified&gt;&lt;_pages&gt;61-82&lt;/_pages&gt;&lt;_volume&gt;83&lt;/_volume&gt;&lt;/Details&gt;&lt;Extra&gt;&lt;DBUID&gt;{E9F07991-3B72-4492-A7D8-86E559D9F8FE}&lt;/DBUID&gt;&lt;/Extra&gt;&lt;/Item&gt;&lt;/References&gt;&lt;/Group&gt;&lt;/Citation&gt;_x000a_"/>
    <w:docVar w:name="NE.Ref{51E2F040-6B42-4841-80E8-F30B157D5E80}" w:val=" ADDIN NE.Ref.{51E2F040-6B42-4841-80E8-F30B157D5E80}&lt;Citation SecTmpl=&quot;1&quot;&gt;&lt;Group&gt;&lt;References&gt;&lt;Item&gt;&lt;ID&gt;19&lt;/ID&gt;&lt;UID&gt;{0E7DA885-91B0-49AF-8034-91EB0409307C}&lt;/UID&gt;&lt;Title&gt;企业避税、通货膨胀预期与经营业绩&lt;/Title&gt;&lt;Template&gt;Journal Article&lt;/Template&gt;&lt;Star&gt;0&lt;/Star&gt;&lt;Tag&gt;0&lt;/Tag&gt;&lt;Author&gt;汪猛; 徐经长&lt;/Author&gt;&lt;Year&gt;2016&lt;/Year&gt;&lt;Details&gt;&lt;_accessed&gt;61697770&lt;/_accessed&gt;&lt;_author_aff&gt;中国人民大学商学院;&lt;/_author_aff&gt;&lt;_collection_scope&gt;CSSCI;中文核心期刊;&lt;/_collection_scope&gt;&lt;_created&gt;61697770&lt;/_created&gt;&lt;_date&gt;61204320&lt;/_date&gt;&lt;_db_provider&gt;CNKI: 期刊&lt;/_db_provider&gt;&lt;_db_updated&gt;CNKI - Reference&lt;/_db_updated&gt;&lt;_issue&gt;05&lt;/_issue&gt;&lt;_journal&gt;会计研究&lt;/_journal&gt;&lt;_keywords&gt;企业避税;通货膨胀;预期经营业绩&lt;/_keywords&gt;&lt;_language&gt;Chinese&lt;/_language&gt;&lt;_modified&gt;61697770&lt;/_modified&gt;&lt;_pages&gt;40-47+95&lt;/_pages&gt;&lt;_url&gt;http://www.cnki.net/KCMS/detail/detail.aspx?FileName=KJYJ201605006&amp;amp;DbName=CJFQ2016&lt;/_url&gt;&lt;_translated_author&gt;Wang, Meng;Xu, Jingzhang&lt;/_translated_author&gt;&lt;/Details&gt;&lt;Extra&gt;&lt;DBUID&gt;{83AC290F-D6FC-4574-9771-6904EE9C30A4}&lt;/DBUID&gt;&lt;/Extra&gt;&lt;/Item&gt;&lt;/References&gt;&lt;/Group&gt;&lt;/Citation&gt;_x000a_"/>
    <w:docVar w:name="NE.Ref{52A7C2A4-7420-4309-8A30-7D90FAF8A01E}" w:val=" ADDIN NE.Ref.{52A7C2A4-7420-4309-8A30-7D90FAF8A01E}&lt;Citation&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53C4C00D-A286-4B37-90D1-B964D7FED7A3}" w:val=" ADDIN NE.Ref.{53C4C00D-A286-4B37-90D1-B964D7FED7A3}&lt;Citation SecTmpl=&quot;1&quot;&gt;&lt;Group&gt;&lt;References&gt;&lt;Item&gt;&lt;ID&gt;61&lt;/ID&gt;&lt;UID&gt;{F4A335FD-7A52-4856-9617-87132B1864C0}&lt;/UID&gt;&lt;Title&gt;制度环境、审计供求与审计治理——基于我国证券市场中审计师变更问题的实证分析&lt;/Title&gt;&lt;Template&gt;Journal Article&lt;/Template&gt;&lt;Star&gt;0&lt;/Star&gt;&lt;Tag&gt;0&lt;/Tag&gt;&lt;Author&gt;张鸣; 田野; 陈全&lt;/Author&gt;&lt;Year&gt;2012&lt;/Year&gt;&lt;Details&gt;&lt;_accessed&gt;61549259&lt;/_accessed&gt;&lt;_author_aff&gt;上海财经大学会计与财务研究院;中国人民大学博士后流动站;交通银行博士后工作站;兴业证券投资银行部;&lt;/_author_aff&gt;&lt;_collection_scope&gt;CSSCI;中文核心期刊;&lt;/_collection_scope&gt;&lt;_created&gt;61549259&lt;/_created&gt;&lt;_date&gt;59100480&lt;/_date&gt;&lt;_db_provider&gt;CNKI: 期刊&lt;/_db_provider&gt;&lt;_db_updated&gt;CNKI - Reference&lt;/_db_updated&gt;&lt;_issue&gt;05&lt;/_issue&gt;&lt;_journal&gt;会计研究&lt;/_journal&gt;&lt;_keywords&gt;制度环境;审计治理;审计师变更;审计供求&lt;/_keywords&gt;&lt;_language&gt;Chinese&lt;/_language&gt;&lt;_modified&gt;61549259&lt;/_modified&gt;&lt;_pages&gt;77-85+94&lt;/_pages&gt;&lt;_url&gt;http://www.cnki.net/KCMS/detail/detail.aspx?FileName=KJYJ201205013&amp;amp;DbName=CJFQ2012&lt;/_url&gt;&lt;_translated_author&gt;Zhang, Ming;Tian, Ye;Chen, Quan&lt;/_translated_author&gt;&lt;/Details&gt;&lt;Extra&gt;&lt;DBUID&gt;{7EBDD973-FB19-4DB0-8AC1-C6FC73CA4F6A}&lt;/DBUID&gt;&lt;/Extra&gt;&lt;/Item&gt;&lt;/References&gt;&lt;/Group&gt;&lt;/Citation&gt;_x000a_"/>
    <w:docVar w:name="NE.Ref{5403E112-B8E6-4D2E-AE91-7A0DD7E3B105}" w:val=" ADDIN NE.Ref.{5403E112-B8E6-4D2E-AE91-7A0DD7E3B105}&lt;Citation SecTmpl=&quot;1&quot;&gt;&lt;Group&gt;&lt;References&gt;&lt;Item&gt;&lt;ID&gt;60&lt;/ID&gt;&lt;UID&gt;{A2E2C96B-297F-4D17-863D-BD2DBEB8EC7C}&lt;/UID&gt;&lt;Title&gt;Employee Movements from Audit Firms to Audit Clients&lt;/Title&gt;&lt;Template&gt;Journal Article&lt;/Template&gt;&lt;Star&gt;0&lt;/Star&gt;&lt;Tag&gt;0&lt;/Tag&gt;&lt;Author&gt;Finley, Andrew R; Kim, Mindy H J; Lamoreaux, Phillip T; Lennox, Clive S&lt;/Author&gt;&lt;Year&gt;2019&lt;/Year&gt;&lt;Details&gt;&lt;_accessed&gt;62963179&lt;/_accessed&gt;&lt;_collection_scope&gt;SSCI&lt;/_collection_scope&gt;&lt;_created&gt;62963179&lt;/_created&gt;&lt;_date&gt;62871840&lt;/_date&gt;&lt;_db_updated&gt;CrossRef&lt;/_db_updated&gt;&lt;_doi&gt;10.1111/1911-3846.12494&lt;/_doi&gt;&lt;_impact_factor&gt;   2.261&lt;/_impact_factor&gt;&lt;_isbn&gt;0823-9150&lt;/_isbn&gt;&lt;_journal&gt;Contemporary Accounting Research&lt;/_journal&gt;&lt;_modified&gt;62963179&lt;/_modified&gt;&lt;_tertiary_title&gt;Contemp Account Res&lt;/_tertiary_title&gt;&lt;_url&gt;https://onlinelibrary.wiley.com/doi/abs/10.1111/1911-3846.12494_x000d__x000a_https://onlinelibrary.wiley.com/doi/pdf/10.1111/1911-3846.12494&lt;/_url&gt;&lt;/Details&gt;&lt;Extra&gt;&lt;DBUID&gt;{D2579611-BF89-4C7B-83D9-BE1288535D97}&lt;/DBUID&gt;&lt;/Extra&gt;&lt;/Item&gt;&lt;/References&gt;&lt;/Group&gt;&lt;/Citation&gt;_x000a_"/>
    <w:docVar w:name="NE.Ref{54201A46-FE31-470F-9A6D-A1F5D926B163}" w:val=" ADDIN NE.Ref.{54201A46-FE31-470F-9A6D-A1F5D926B163}&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5450120D-B4F5-4C1A-86CD-5DAAD48C5B07}" w:val=" ADDIN NE.Ref.{5450120D-B4F5-4C1A-86CD-5DAAD48C5B07}&lt;Citation SecTmpl=&quot;1&quot;&gt;&lt;Group&gt;&lt;References&gt;&lt;Item&gt;&lt;ID&gt;259&lt;/ID&gt;&lt;UID&gt;{61707C5E-10F3-4881-B01A-1D4AE8FE5152}&lt;/UID&gt;&lt;Title&gt;Does size matter? The influence of large clients on office-level auditor reporting decisions&lt;/Title&gt;&lt;Template&gt;Journal Article&lt;/Template&gt;&lt;Star&gt;0&lt;/Star&gt;&lt;Tag&gt;0&lt;/Tag&gt;&lt;Author&gt;Reynolds, J Kenneth; Francis, Jere R&lt;/Author&gt;&lt;Year&gt;2000&lt;/Year&gt;&lt;Details&gt;&lt;_accessed&gt;63303268&lt;/_accessed&gt;&lt;_alternate_title&gt;Journal of accounting and economics&lt;/_alternate_title&gt;&lt;_created&gt;63219544&lt;/_created&gt;&lt;_date&gt;2000-01-01&lt;/_date&gt;&lt;_date_display&gt;2000&lt;/_date_display&gt;&lt;_impact_factor&gt;   3.753&lt;/_impact_factor&gt;&lt;_isbn&gt;0165-4101&lt;/_isbn&gt;&lt;_issue&gt;3&lt;/_issue&gt;&lt;_journal&gt;Journal of accounting and economics&lt;/_journal&gt;&lt;_modified&gt;63303106&lt;/_modified&gt;&lt;_ori_publication&gt;Elsevier&lt;/_ori_publication&gt;&lt;_pages&gt;375-400&lt;/_pages&gt;&lt;_volume&gt;30&lt;/_volume&gt;&lt;/Details&gt;&lt;Extra&gt;&lt;DBUID&gt;{2097646C-7C2F-4992-8A9B-6FF23AE7F1B7}&lt;/DBUID&gt;&lt;/Extra&gt;&lt;/Item&gt;&lt;/References&gt;&lt;/Group&gt;&lt;/Citation&gt;_x000a_"/>
    <w:docVar w:name="NE.Ref{54768AEE-3A41-4BF4-A24D-28A0A821B352}" w:val=" ADDIN NE.Ref.{54768AEE-3A41-4BF4-A24D-28A0A821B352}&lt;Citation&gt;&lt;Group&gt;&lt;References&gt;&lt;Item&gt;&lt;ID&gt;124&lt;/ID&gt;&lt;UID&gt;{DD0D3594-FCF2-426D-9866-8A33613E0707}&lt;/UID&gt;&lt;Title&gt;信息披露质量、控股股东资金占用与审计师选择——来自深市A股上市公司的经验证据&lt;/Title&gt;&lt;Template&gt;Journal Article&lt;/Template&gt;&lt;Star&gt;0&lt;/Star&gt;&lt;Tag&gt;0&lt;/Tag&gt;&lt;Author&gt;洪金明; 徐玉德; 李亚茹&lt;/Author&gt;&lt;Year&gt;2011&lt;/Year&gt;&lt;Details&gt;&lt;_accessed&gt;63241056&lt;/_accessed&gt;&lt;_author_aff&gt;财政部财政科学研究所;&lt;/_author_aff&gt;&lt;_collection_scope&gt;CSSCI-C;PKU&lt;/_collection_scope&gt;&lt;_created&gt;63241052&lt;/_created&gt;&lt;_date&gt;58504320&lt;/_date&gt;&lt;_db_provider&gt;CNKI: 期刊&lt;/_db_provider&gt;&lt;_db_updated&gt;CNKI - Reference&lt;/_db_updated&gt;&lt;_issue&gt;02&lt;/_issue&gt;&lt;_journal&gt;审计研究&lt;/_journal&gt;&lt;_keywords&gt;信息披露质量;信息不对称;资金占用;审计师选择&lt;/_keywords&gt;&lt;_language&gt;Chinese&lt;/_language&gt;&lt;_modified&gt;63241056&lt;/_modified&gt;&lt;_pages&gt;107-112&lt;/_pages&gt;&lt;_url&gt;http://kns.cnki.net/KCMS/detail/detail.aspx?FileName=SJYZ201102016&amp;amp;DbName=CJFQ2011&lt;/_url&gt;&lt;_translated_author&gt;Hong, Jinming;Xu, Yude;Li, Yaru&lt;/_translated_author&gt;&lt;/Details&gt;&lt;Extra&gt;&lt;DBUID&gt;{E9F07991-3B72-4492-A7D8-86E559D9F8FE}&lt;/DBUID&gt;&lt;/Extra&gt;&lt;/Item&gt;&lt;/References&gt;&lt;/Group&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Citation&gt;_x000a_"/>
    <w:docVar w:name="NE.Ref{54999569-C7C0-41DA-B952-0ADA3CB4DAD7}" w:val=" ADDIN NE.Ref.{54999569-C7C0-41DA-B952-0ADA3CB4DAD7}&lt;Citation SecTmpl=&quot;1&quot;&gt;&lt;Group&gt;&lt;References&gt;&lt;Item&gt;&lt;ID&gt;653&lt;/ID&gt;&lt;UID&gt;{2B92ED09-1604-497C-8DD1-2ABC1922BA5F}&lt;/UID&gt;&lt;Title&gt;签字会计师执业经验与会计信息可比性——来自中国证券市场的经验证据&lt;/Title&gt;&lt;Template&gt;Journal Article&lt;/Template&gt;&lt;Star&gt;0&lt;/Star&gt;&lt;Tag&gt;0&lt;/Tag&gt;&lt;Author&gt;潘临; 郝莉莉; 张龙平&lt;/Author&gt;&lt;Year&gt;2019&lt;/Year&gt;&lt;Details&gt;&lt;_accessed&gt;63180634&lt;/_accessed&gt;&lt;_author_aff&gt;集美大学工商管理学院;东华大学旭日工商管理学院;中南财经政法大学会计学院;&lt;/_author_aff&gt;&lt;_collection_scope&gt;CSSCI-C;PKU&lt;/_collection_scope&gt;&lt;_created&gt;63180634&lt;/_created&gt;&lt;_date&gt;62864640&lt;/_date&gt;&lt;_db_provider&gt;CNKI: 期刊&lt;/_db_provider&gt;&lt;_db_updated&gt;CNKI - Reference&lt;/_db_updated&gt;&lt;_issue&gt;04&lt;/_issue&gt;&lt;_journal&gt;审计与经济研究&lt;/_journal&gt;&lt;_keywords&gt;签字会计师执业经验;会计信息可比性;内部控制;机构投资者;事务所规模;审计意见;审计费用;审计风险&lt;/_keywords&gt;&lt;_language&gt;Chinese&lt;/_language&gt;&lt;_modified&gt;63180634&lt;/_modified&gt;&lt;_pages&gt;44-56&lt;/_pages&gt;&lt;_url&gt;http://kns.cnki.net/KCMS/detail/detail.aspx?FileName=SJYJ201904005&amp;amp;DbName=CJFQ2019&lt;/_url&gt;&lt;_volume&gt;34&lt;/_volume&gt;&lt;_translated_author&gt;Pan, Lin;Hao, Lili;Zhang, Longping&lt;/_translated_author&gt;&lt;/Details&gt;&lt;Extra&gt;&lt;DBUID&gt;{83AC290F-D6FC-4574-9771-6904EE9C30A4}&lt;/DBUID&gt;&lt;/Extra&gt;&lt;/Item&gt;&lt;/References&gt;&lt;/Group&gt;&lt;/Citation&gt;_x000a_"/>
    <w:docVar w:name="NE.Ref{54AD8CBD-C77C-4E7C-8774-5DA9730FB557}" w:val=" ADDIN NE.Ref.{54AD8CBD-C77C-4E7C-8774-5DA9730FB557}&lt;Citation&gt;&lt;Group&gt;&lt;References&gt;&lt;Item&gt;&lt;ID&gt;88&lt;/ID&gt;&lt;UID&gt;{0065B0C3-15DF-4164-A906-B0BC2E7ED000}&lt;/UID&gt;&lt;Title&gt;Do analysts matter for governance? Evidence from natural experiments&lt;/Title&gt;&lt;Template&gt;Journal Article&lt;/Template&gt;&lt;Star&gt;0&lt;/Star&gt;&lt;Tag&gt;0&lt;/Tag&gt;&lt;Author&gt;Chen, Tao; Harford, Jarrad; Lin, Chen&lt;/Author&gt;&lt;Year&gt;2015&lt;/Year&gt;&lt;Details&gt;&lt;_alternate_title&gt;Journal of financial Economics&lt;/_alternate_title&gt;&lt;_collection_scope&gt;SSCI&lt;/_collection_scope&gt;&lt;_created&gt;63228701&lt;/_created&gt;&lt;_date&gt;2015-01-01&lt;/_date&gt;&lt;_date_display&gt;2015&lt;/_date_display&gt;&lt;_impact_factor&gt;   4.693&lt;/_impact_factor&gt;&lt;_isbn&gt;0304-405X&lt;/_isbn&gt;&lt;_issue&gt;2&lt;/_issue&gt;&lt;_journal&gt;Journal of financial Economics&lt;/_journal&gt;&lt;_modified&gt;63228701&lt;/_modified&gt;&lt;_ori_publication&gt;Elsevier&lt;/_ori_publication&gt;&lt;_pages&gt;383-410&lt;/_pages&gt;&lt;_volume&gt;115&lt;/_volume&gt;&lt;/Details&gt;&lt;Extra&gt;&lt;DBUID&gt;{E9F07991-3B72-4492-A7D8-86E559D9F8FE}&lt;/DBUID&gt;&lt;/Extra&gt;&lt;/Item&gt;&lt;/References&gt;&lt;/Group&gt;&lt;/Citation&gt;_x000a_"/>
    <w:docVar w:name="NE.Ref{54C3A5E2-9D43-45A2-90C2-69301ECB6134}" w:val=" ADDIN NE.Ref.{54C3A5E2-9D43-45A2-90C2-69301ECB6134}&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54CEA1BD-2E03-4CE3-8D17-1CE170FB2719}" w:val=" ADDIN NE.Ref.{54CEA1BD-2E03-4CE3-8D17-1CE170FB2719}&lt;Citation&gt;&lt;Group&gt;&lt;References&gt;&lt;Item&gt;&lt;ID&gt;693&lt;/ID&gt;&lt;UID&gt;{F21A020D-DCC0-4AD5-8B39-6BE6EAF8D2FB}&lt;/UID&gt;&lt;Title&gt;An analysis of forced auditor change: The case of former Arthur Andersen clients&lt;/Title&gt;&lt;Template&gt;Journal Article&lt;/Template&gt;&lt;Star&gt;0&lt;/Star&gt;&lt;Tag&gt;0&lt;/Tag&gt;&lt;Author&gt;Blouin, Jennifer; Grein, Barbara Murray; Rountree, Brian R&lt;/Author&gt;&lt;Year&gt;2007&lt;/Year&gt;&lt;Details&gt;&lt;_alternate_title&gt;The Accounting Review&lt;/_alternate_title&gt;&lt;_created&gt;63303598&lt;/_created&gt;&lt;_date&gt;2007-01-01&lt;/_date&gt;&lt;_date_display&gt;2007&lt;/_date_display&gt;&lt;_impact_factor&gt;   4.562&lt;/_impact_factor&gt;&lt;_isbn&gt;0001-4826&lt;/_isbn&gt;&lt;_issue&gt;3&lt;/_issue&gt;&lt;_journal&gt;The Accounting Review&lt;/_journal&gt;&lt;_modified&gt;63303598&lt;/_modified&gt;&lt;_pages&gt;621-650&lt;/_pages&gt;&lt;_volume&gt;82&lt;/_volume&gt;&lt;/Details&gt;&lt;Extra&gt;&lt;DBUID&gt;{83AC290F-D6FC-4574-9771-6904EE9C30A4}&lt;/DBUID&gt;&lt;/Extra&gt;&lt;/Item&gt;&lt;/References&gt;&lt;/Group&gt;&lt;/Citation&gt;_x000a_"/>
    <w:docVar w:name="NE.Ref{54CF7B52-1F44-46CB-B60D-1410760427AA}" w:val=" ADDIN NE.Ref.{54CF7B52-1F44-46CB-B60D-1410760427AA}&lt;Citation SecTmpl=&quot;1&quot;&gt;&lt;Group&gt;&lt;References&gt;&lt;Item&gt;&lt;ID&gt;100&lt;/ID&gt;&lt;UID&gt;{BE788795-46F8-4CCE-B3EE-B2F113545389}&lt;/UID&gt;&lt;Title&gt;家族企业关联大股东的治理角色——基于关联交易的视角&lt;/Title&gt;&lt;Template&gt;Journal Article&lt;/Template&gt;&lt;Star&gt;0&lt;/Star&gt;&lt;Tag&gt;0&lt;/Tag&gt;&lt;Author&gt;魏明海; 黄琼宇; 程敏英&lt;/Author&gt;&lt;Year&gt;2013&lt;/Year&gt;&lt;Details&gt;&lt;_accessed&gt;63241006&lt;/_accessed&gt;&lt;_author_aff&gt;中山大学管理学院;&lt;/_author_aff&gt;&lt;_collection_scope&gt;CSSCI-C;PKU&lt;/_collection_scope&gt;&lt;_created&gt;63240989&lt;/_created&gt;&lt;_date&gt;59538240&lt;/_date&gt;&lt;_db_provider&gt;CNKI: 期刊&lt;/_db_provider&gt;&lt;_db_updated&gt;CNKI - Reference&lt;/_db_updated&gt;&lt;_issue&gt;03&lt;/_issue&gt;&lt;_journal&gt;管理世界&lt;/_journal&gt;&lt;_keywords&gt;家族企业;关联大股东;公司治理;企业价值;关联交易&lt;/_keywords&gt;&lt;_language&gt;Chinese&lt;/_language&gt;&lt;_modified&gt;63241006&lt;/_modified&gt;&lt;_pages&gt;133-147+171+188&lt;/_pages&gt;&lt;_url&gt;http://kns.cnki.net/KCMS/detail/detail.aspx?FileName=GLSJ201303014&amp;amp;DbName=CJFQ2013&lt;/_url&gt;&lt;_translated_author&gt;Wei, Minghai;Huang, Qiongyu;Cheng, Minying&lt;/_translated_author&gt;&lt;/Details&gt;&lt;Extra&gt;&lt;DBUID&gt;{E9F07991-3B72-4492-A7D8-86E559D9F8FE}&lt;/DBUID&gt;&lt;/Extra&gt;&lt;/Item&gt;&lt;/References&gt;&lt;/Group&gt;&lt;/Citation&gt;_x000a_"/>
    <w:docVar w:name="NE.Ref{54FEEB2C-586B-48B1-8BB1-EE445DC8D0CD}" w:val=" ADDIN NE.Ref.{54FEEB2C-586B-48B1-8BB1-EE445DC8D0CD}&lt;Citation SecTmpl=&quot;1&quot;&gt;&lt;Group&gt;&lt;References&gt;&lt;Item&gt;&lt;ID&gt;66&lt;/ID&gt;&lt;UID&gt;{6DC66072-8C78-49D3-8BB3-B61DD43ADF3A}&lt;/UID&gt;&lt;Title&gt;Tax collector or tax avoider? An investigation of intergovernmental agency conflicts&lt;/Title&gt;&lt;Template&gt;Journal Article&lt;/Template&gt;&lt;Star&gt;0&lt;/Star&gt;&lt;Tag&gt;0&lt;/Tag&gt;&lt;Author&gt;Tang, Tanya; Mo, Phyllis Lai Lan; Chan, K Hung&lt;/Author&gt;&lt;Year&gt;2017&lt;/Year&gt;&lt;Details&gt;&lt;_alternate_title&gt;The Accounting Review&lt;/_alternate_title&gt;&lt;_created&gt;63226616&lt;/_created&gt;&lt;_date&gt;2017-01-01&lt;/_date&gt;&lt;_date_display&gt;2017&lt;/_date_display&gt;&lt;_isbn&gt;1558-7967&lt;/_isbn&gt;&lt;_issue&gt;2&lt;/_issue&gt;&lt;_journal&gt;The Accounting Review&lt;/_journal&gt;&lt;_modified&gt;63226616&lt;/_modified&gt;&lt;_ori_publication&gt;American Accounting Association&lt;/_ori_publication&gt;&lt;_pages&gt;247-270&lt;/_pages&gt;&lt;_volume&gt;92&lt;/_volume&gt;&lt;/Details&gt;&lt;Extra&gt;&lt;DBUID&gt;{E9F07991-3B72-4492-A7D8-86E559D9F8FE}&lt;/DBUID&gt;&lt;/Extra&gt;&lt;/Item&gt;&lt;/References&gt;&lt;/Group&gt;&lt;/Citation&gt;_x000a_"/>
    <w:docVar w:name="NE.Ref{56052714-1D3C-4D30-8E2B-80CCF4BC126F}" w:val=" ADDIN NE.Ref.{56052714-1D3C-4D30-8E2B-80CCF4BC126F}&lt;Citation SecTmpl=&quot;1&quot;&gt;&lt;Group&gt;&lt;References&gt;&lt;Item&gt;&lt;ID&gt;205&lt;/ID&gt;&lt;UID&gt;{0BEB80AF-E584-46CB-A5B0-6B136245C083}&lt;/UID&gt;&lt;Title&gt;Do external auditors perform a corporate governance role in emerging markets? Evidence from East Asia&lt;/Title&gt;&lt;Template&gt;Journal Article&lt;/Template&gt;&lt;Star&gt;0&lt;/Star&gt;&lt;Tag&gt;0&lt;/Tag&gt;&lt;Author&gt;Fan, Joseph PH; Wong, Tak Jun&lt;/Author&gt;&lt;Year&gt;2005&lt;/Year&gt;&lt;Details&gt;&lt;_alternate_title&gt;Journal of accounting research&lt;/_alternate_title&gt;&lt;_collection_scope&gt;SSCI&lt;/_collection_scope&gt;&lt;_created&gt;63301636&lt;/_created&gt;&lt;_date&gt;2005-01-01&lt;/_date&gt;&lt;_date_display&gt;2005&lt;/_date_display&gt;&lt;_impact_factor&gt;   4.891&lt;/_impact_factor&gt;&lt;_isbn&gt;0021-8456&lt;/_isbn&gt;&lt;_issue&gt;1&lt;/_issue&gt;&lt;_journal&gt;Journal of accounting research&lt;/_journal&gt;&lt;_modified&gt;63301636&lt;/_modified&gt;&lt;_ori_publication&gt;Wiley Online Library&lt;/_ori_publication&gt;&lt;_pages&gt;35-72&lt;/_pages&gt;&lt;_volume&gt;43&lt;/_volume&gt;&lt;/Details&gt;&lt;Extra&gt;&lt;DBUID&gt;{E9F07991-3B72-4492-A7D8-86E559D9F8FE}&lt;/DBUID&gt;&lt;/Extra&gt;&lt;/Item&gt;&lt;/References&gt;&lt;/Group&gt;&lt;/Citation&gt;_x000a_"/>
    <w:docVar w:name="NE.Ref{5634C82D-667F-474C-855B-872A56C5F018}" w:val=" ADDIN NE.Ref.{5634C82D-667F-474C-855B-872A56C5F018}&lt;Citation SecTmpl=&quot;1&quot;&gt;&lt;Group&gt;&lt;References&gt;&lt;Item&gt;&lt;ID&gt;467&lt;/ID&gt;&lt;UID&gt;{D135D7F1-A6DD-46E0-ABF3-4EC840D0B0CB}&lt;/UID&gt;&lt;Title&gt;审计风险、审计师个人的经验与审计质量&lt;/Title&gt;&lt;Template&gt;Journal Article&lt;/Template&gt;&lt;Star&gt;0&lt;/Star&gt;&lt;Tag&gt;0&lt;/Tag&gt;&lt;Author&gt;韩维芳&lt;/Author&gt;&lt;Year&gt;2017&lt;/Year&gt;&lt;Details&gt;&lt;_accessed&gt;63176307&lt;/_accessed&gt;&lt;_author_aff&gt;上海立信会计金融学院会计学院;&lt;/_author_aff&gt;&lt;_collection_scope&gt;CSSCI-C;PKU&lt;/_collection_scope&gt;&lt;_created&gt;63176307&lt;/_created&gt;&lt;_date&gt;61695360&lt;/_date&gt;&lt;_db_provider&gt;CNKI: 期刊&lt;/_db_provider&gt;&lt;_db_updated&gt;CNKI - Reference&lt;/_db_updated&gt;&lt;_issue&gt;03&lt;/_issue&gt;&lt;_journal&gt;审计与经济研究&lt;/_journal&gt;&lt;_keywords&gt;审计风险;审计师个人经验;审计质量;审计意见;审计费用;风险导向审计模式;签字审计师&lt;/_keywords&gt;&lt;_language&gt;Chinese&lt;/_language&gt;&lt;_modified&gt;63176307&lt;/_modified&gt;&lt;_pages&gt;35-45&lt;/_pages&gt;&lt;_url&gt;http://kns.cnki.net/KCMS/detail/detail.aspx?FileName=SJYJ201703004&amp;amp;DbName=CJFQ2017&lt;/_url&gt;&lt;_volume&gt;32&lt;/_volume&gt;&lt;_translated_author&gt;Han, Weifang&lt;/_translated_author&gt;&lt;/Details&gt;&lt;Extra&gt;&lt;DBUID&gt;{83AC290F-D6FC-4574-9771-6904EE9C30A4}&lt;/DBUID&gt;&lt;/Extra&gt;&lt;/Item&gt;&lt;/References&gt;&lt;/Group&gt;&lt;/Citation&gt;_x000a_"/>
    <w:docVar w:name="NE.Ref{56C2D8E9-6C2D-4E80-AFDB-2F97D5FBA198}" w:val=" ADDIN NE.Ref.{56C2D8E9-6C2D-4E80-AFDB-2F97D5FBA198}&lt;Citation&gt;&lt;Group&gt;&lt;References&gt;&lt;Item&gt;&lt;ID&gt;7&lt;/ID&gt;&lt;UID&gt;{06CFC10B-D482-4048-B7EC-CCF361BF506C}&lt;/UID&gt;&lt;Title&gt;管理层业绩预测的机会主义行为——来自高管股票交易的证据&lt;/Title&gt;&lt;Template&gt;Journal Article&lt;/Template&gt;&lt;Star&gt;0&lt;/Star&gt;&lt;Tag&gt;0&lt;/Tag&gt;&lt;Author&gt;李欢; 罗婷&lt;/Author&gt;&lt;Year&gt;2016&lt;/Year&gt;&lt;Details&gt;&lt;_accessed&gt;63098523&lt;/_accessed&gt;&lt;_author_aff&gt;国网四川省电力公司综合服务中心;&lt;/_author_aff&gt;&lt;_collection_scope&gt;CSSCI-C;PKU&lt;/_collection_scope&gt;&lt;_created&gt;63097441&lt;/_created&gt;&lt;_date&gt;61326720&lt;/_date&gt;&lt;_db_provider&gt;CNKI: 期刊&lt;/_db_provider&gt;&lt;_db_updated&gt;CNKI - Reference&lt;/_db_updated&gt;&lt;_issue&gt;04&lt;/_issue&gt;&lt;_journal&gt;南开管理评论&lt;/_journal&gt;&lt;_keywords&gt;业绩预测;高管交易;自利动机&lt;/_keywords&gt;&lt;_language&gt;Chinese&lt;/_language&gt;&lt;_modified&gt;63098523&lt;/_modified&gt;&lt;_pages&gt;63-74&lt;/_pages&gt;&lt;_url&gt;http://kns.cnki.net/KCMS/detail/detail.aspx?FileName=LKGP201604007&amp;amp;DbName=CJFQ2016&lt;/_url&gt;&lt;_volume&gt;19&lt;/_volume&gt;&lt;_translated_author&gt;Li, Huan;Luo, Ting&lt;/_translated_author&gt;&lt;/Details&gt;&lt;Extra&gt;&lt;DBUID&gt;{439358B4-FA18-4C63-A3A1-0E3BE4066E7A}&lt;/DBUID&gt;&lt;/Extra&gt;&lt;/Item&gt;&lt;/References&gt;&lt;/Group&gt;&lt;/Citation&gt;_x000a_"/>
    <w:docVar w:name="NE.Ref{56E78B44-9E23-47A1-89BD-A824964EACC0}" w:val=" ADDIN NE.Ref.{56E78B44-9E23-47A1-89BD-A824964EACC0}&lt;Citation SecTmpl=&quot;1&quot;&gt;&lt;Group&gt;&lt;References&gt;&lt;Item&gt;&lt;ID&gt;66&lt;/ID&gt;&lt;UID&gt;{6DC66072-8C78-49D3-8BB3-B61DD43ADF3A}&lt;/UID&gt;&lt;Title&gt;Tax collector or tax avoider? An investigation of intergovernmental agency conflicts&lt;/Title&gt;&lt;Template&gt;Journal Article&lt;/Template&gt;&lt;Star&gt;0&lt;/Star&gt;&lt;Tag&gt;0&lt;/Tag&gt;&lt;Author&gt;Tang, Tanya; Mo, Phyllis Lai Lan; Chan, K Hung&lt;/Author&gt;&lt;Year&gt;2017&lt;/Year&gt;&lt;Details&gt;&lt;_alternate_title&gt;The Accounting Review&lt;/_alternate_title&gt;&lt;_created&gt;63226616&lt;/_created&gt;&lt;_date&gt;2017-01-01&lt;/_date&gt;&lt;_date_display&gt;2017&lt;/_date_display&gt;&lt;_isbn&gt;1558-7967&lt;/_isbn&gt;&lt;_issue&gt;2&lt;/_issue&gt;&lt;_journal&gt;The Accounting Review&lt;/_journal&gt;&lt;_modified&gt;63226616&lt;/_modified&gt;&lt;_ori_publication&gt;American Accounting Association&lt;/_ori_publication&gt;&lt;_pages&gt;247-270&lt;/_pages&gt;&lt;_volume&gt;92&lt;/_volume&gt;&lt;/Details&gt;&lt;Extra&gt;&lt;DBUID&gt;{E9F07991-3B72-4492-A7D8-86E559D9F8FE}&lt;/DBUID&gt;&lt;/Extra&gt;&lt;/Item&gt;&lt;/References&gt;&lt;/Group&gt;&lt;/Citation&gt;_x000a_"/>
    <w:docVar w:name="NE.Ref{570E2D12-9E76-41E9-8AC5-215313D9E4CA}" w:val=" ADDIN NE.Ref.{570E2D12-9E76-41E9-8AC5-215313D9E4CA}&lt;Citation&gt;&lt;Group&gt;&lt;References&gt;&lt;Item&gt;&lt;ID&gt;274&lt;/ID&gt;&lt;UID&gt;{3C2D6D1C-FEC9-43A4-A3F2-E4EFF2289664}&lt;/UID&gt;&lt;Title&gt;Auditor tenure and audit reporting failures&lt;/Title&gt;&lt;Template&gt;Journal Article&lt;/Template&gt;&lt;Star&gt;0&lt;/Star&gt;&lt;Tag&gt;0&lt;/Tag&gt;&lt;Author&gt;Geiger, Marshall A; Raghunandan, Kannan&lt;/Author&gt;&lt;Year&gt;2002&lt;/Year&gt;&lt;Details&gt;&lt;_alternate_title&gt;Auditing: A Journal of Practice &amp;amp; Theory&lt;/_alternate_title&gt;&lt;_date_display&gt;2002&lt;/_date_display&gt;&lt;_date&gt;2002-01-01&lt;/_date&gt;&lt;_isbn&gt;0278-0380&lt;/_isbn&gt;&lt;_issue&gt;1&lt;/_issue&gt;&lt;_journal&gt;Auditing: A Journal of Practice &amp;amp; Theory&lt;/_journal&gt;&lt;_pages&gt;67-78&lt;/_pages&gt;&lt;_volume&gt;21&lt;/_volume&gt;&lt;_created&gt;63303343&lt;/_created&gt;&lt;_modified&gt;63303343&lt;/_modified&gt;&lt;_impact_factor&gt;   2.642&lt;/_impact_factor&gt;&lt;/Details&gt;&lt;Extra&gt;&lt;DBUID&gt;{2097646C-7C2F-4992-8A9B-6FF23AE7F1B7}&lt;/DBUID&gt;&lt;/Extra&gt;&lt;/Item&gt;&lt;/References&gt;&lt;/Group&gt;&lt;/Citation&gt;_x000a_"/>
    <w:docVar w:name="NE.Ref{571174C3-B0A1-47E4-BB21-829515DD43B9}" w:val=" ADDIN NE.Ref.{571174C3-B0A1-47E4-BB21-829515DD43B9}&lt;Citation SecTmpl=&quot;1&quot;&gt;&lt;Group&gt;&lt;References&gt;&lt;Item&gt;&lt;ID&gt;680&lt;/ID&gt;&lt;UID&gt;{9B904607-E9E6-4FAD-9A93-CF5EB47E1937}&lt;/UID&gt;&lt;Title&gt;Earnings management: New evidence based on deferred tax expense&lt;/Title&gt;&lt;Template&gt;Journal Article&lt;/Template&gt;&lt;Star&gt;0&lt;/Star&gt;&lt;Tag&gt;0&lt;/Tag&gt;&lt;Author&gt;Phillips, John; Pincus, Morton; Rego, Sonja Olhoft&lt;/Author&gt;&lt;Year&gt;2003&lt;/Year&gt;&lt;Details&gt;&lt;_alternate_title&gt;The Accounting Review&lt;/_alternate_title&gt;&lt;_created&gt;63284289&lt;/_created&gt;&lt;_date&gt;2003-01-01&lt;/_date&gt;&lt;_date_display&gt;2003&lt;/_date_display&gt;&lt;_impact_factor&gt;   4.562&lt;/_impact_factor&gt;&lt;_isbn&gt;0001-4826&lt;/_isbn&gt;&lt;_issue&gt;2&lt;/_issue&gt;&lt;_journal&gt;The Accounting Review&lt;/_journal&gt;&lt;_modified&gt;63284289&lt;/_modified&gt;&lt;_pages&gt;491-521&lt;/_pages&gt;&lt;_volume&gt;78&lt;/_volume&gt;&lt;/Details&gt;&lt;Extra&gt;&lt;DBUID&gt;{83AC290F-D6FC-4574-9771-6904EE9C30A4}&lt;/DBUID&gt;&lt;/Extra&gt;&lt;/Item&gt;&lt;/References&gt;&lt;/Group&gt;&lt;/Citation&gt;_x000a_"/>
    <w:docVar w:name="NE.Ref{57591F40-8929-4F86-A599-F5374422E618}" w:val=" ADDIN NE.Ref.{57591F40-8929-4F86-A599-F5374422E618}&lt;Citation&gt;&lt;Group&gt;&lt;References&gt;&lt;Item&gt;&lt;ID&gt;50&lt;/ID&gt;&lt;UID&gt;{91A387CD-D9EB-4910-A073-004C6316D962}&lt;/UID&gt;&lt;Title&gt;An empirical analysis of auditor reporting and its association with abnormal accruals&lt;/Title&gt;&lt;Template&gt;Journal Article&lt;/Template&gt;&lt;Star&gt;0&lt;/Star&gt;&lt;Tag&gt;0&lt;/Tag&gt;&lt;Author&gt;Butler, Marty; Leone, Andrew J; Willenborg, Michael&lt;/Author&gt;&lt;Year&gt;2004&lt;/Year&gt;&lt;Details&gt;&lt;_alternate_title&gt;Journal of Accounting and Economics&lt;/_alternate_title&gt;&lt;_created&gt;63224462&lt;/_created&gt;&lt;_date&gt;2004-01-01&lt;/_date&gt;&lt;_date_display&gt;2004&lt;/_date_display&gt;&lt;_impact_factor&gt;   3.753&lt;/_impact_factor&gt;&lt;_isbn&gt;0165-4101&lt;/_isbn&gt;&lt;_issue&gt;2&lt;/_issue&gt;&lt;_journal&gt;Journal of Accounting and Economics&lt;/_journal&gt;&lt;_modified&gt;63224462&lt;/_modified&gt;&lt;_ori_publication&gt;Elsevier&lt;/_ori_publication&gt;&lt;_pages&gt;139-165&lt;/_pages&gt;&lt;_volume&gt;37&lt;/_volume&gt;&lt;/Details&gt;&lt;Extra&gt;&lt;DBUID&gt;{E9F07991-3B72-4492-A7D8-86E559D9F8FE}&lt;/DBUID&gt;&lt;/Extra&gt;&lt;/Item&gt;&lt;/References&gt;&lt;/Group&gt;&lt;/Citation&gt;_x000a_"/>
    <w:docVar w:name="NE.Ref{57594026-0D74-4E22-9DFF-C143A3DBD7F7}" w:val=" ADDIN NE.Ref.{57594026-0D74-4E22-9DFF-C143A3DBD7F7}&lt;Citation&gt;&lt;Group&gt;&lt;References&gt;&lt;Item&gt;&lt;ID&gt;28&lt;/ID&gt;&lt;UID&gt;{EFCA2F63-5FD1-4C1F-98D8-9F6B4C3D4ADE}&lt;/UID&gt;&lt;Title&gt;Does a lack of choice lead to lower quality? Evidence from auditor competition and client restatements&lt;/Title&gt;&lt;Template&gt;Journal Article&lt;/Template&gt;&lt;Star&gt;0&lt;/Star&gt;&lt;Tag&gt;0&lt;/Tag&gt;&lt;Author&gt;Newton, Nathan J; Wang, Dechun; Wilkins, Michael S&lt;/Author&gt;&lt;Year&gt;2013&lt;/Year&gt;&lt;Details&gt;&lt;_alternate_title&gt;Auditing: A Journal of Practice &amp;amp; Theory&lt;/_alternate_title&gt;&lt;_created&gt;63219561&lt;/_created&gt;&lt;_date&gt;2013-01-01&lt;/_date&gt;&lt;_date_display&gt;2013&lt;/_date_display&gt;&lt;_impact_factor&gt;   2.642&lt;/_impact_factor&gt;&lt;_isbn&gt;0278-0380&lt;/_isbn&gt;&lt;_issue&gt;3&lt;/_issue&gt;&lt;_journal&gt;Auditing: A Journal of Practice &amp;amp; Theory&lt;/_journal&gt;&lt;_modified&gt;63219561&lt;/_modified&gt;&lt;_ori_publication&gt;American Accounting Assocation&lt;/_ori_publication&gt;&lt;_pages&gt;31-67&lt;/_pages&gt;&lt;_volume&gt;32&lt;/_volume&gt;&lt;/Details&gt;&lt;Extra&gt;&lt;DBUID&gt;{E9F07991-3B72-4492-A7D8-86E559D9F8FE}&lt;/DBUID&gt;&lt;/Extra&gt;&lt;/Item&gt;&lt;/References&gt;&lt;/Group&gt;&lt;Group&gt;&lt;References&gt;&lt;Item&gt;&lt;ID&gt;262&lt;/ID&gt;&lt;UID&gt;{D2F5B638-31B0-41AA-AB10-CCCCBD4ACCE0}&lt;/UID&gt;&lt;Title&gt;Audit market concentration and auditor tolerance for earnings management&lt;/Title&gt;&lt;Template&gt;Journal Article&lt;/Template&gt;&lt;Star&gt;0&lt;/Star&gt;&lt;Tag&gt;0&lt;/Tag&gt;&lt;Author&gt;Boone, Jeff P; Khurana, Inder K; Raman, K K&lt;/Author&gt;&lt;Year&gt;2012&lt;/Year&gt;&lt;Details&gt;&lt;_alternate_title&gt;Contemporary Accounting Research&lt;/_alternate_title&gt;&lt;_collection_scope&gt;SSCI&lt;/_collection_scope&gt;&lt;_created&gt;63219563&lt;/_created&gt;&lt;_date&gt;2012-01-01&lt;/_date&gt;&lt;_date_display&gt;2012&lt;/_date_display&gt;&lt;_impact_factor&gt;   2.261&lt;/_impact_factor&gt;&lt;_issue&gt;4&lt;/_issue&gt;&lt;_journal&gt;Contemporary Accounting Research&lt;/_journal&gt;&lt;_modified&gt;63219563&lt;/_modified&gt;&lt;_pages&gt;1171-1203&lt;/_pages&gt;&lt;_volume&gt;29&lt;/_volume&gt;&lt;/Details&gt;&lt;Extra&gt;&lt;DBUID&gt;{2097646C-7C2F-4992-8A9B-6FF23AE7F1B7}&lt;/DBUID&gt;&lt;/Extra&gt;&lt;/Item&gt;&lt;/References&gt;&lt;/Group&gt;&lt;Group&gt;&lt;References&gt;&lt;Item&gt;&lt;ID&gt;30&lt;/ID&gt;&lt;UID&gt;{BA1FE6B2-71AA-44C2-9E5D-B0F4C0614272}&lt;/UID&gt;&lt;Title&gt;Does audit market concentration harm the quality of audited earnings? Evidence from audit markets in 42 countries&lt;/Title&gt;&lt;Template&gt;Journal Article&lt;/Template&gt;&lt;Star&gt;0&lt;/Star&gt;&lt;Tag&gt;0&lt;/Tag&gt;&lt;Author&gt;Francis, Jere R; Michas, Paul N; Seavey, Scott E&lt;/Author&gt;&lt;Year&gt;2013&lt;/Year&gt;&lt;Details&gt;&lt;_alternate_title&gt;Contemporary Accounting Research&lt;/_alternate_title&gt;&lt;_collection_scope&gt;SSCI&lt;/_collection_scope&gt;&lt;_created&gt;63219564&lt;/_created&gt;&lt;_date&gt;2013-01-01&lt;/_date&gt;&lt;_date_display&gt;2013&lt;/_date_display&gt;&lt;_impact_factor&gt;   2.261&lt;/_impact_factor&gt;&lt;_isbn&gt;0823-9150&lt;/_isbn&gt;&lt;_issue&gt;1&lt;/_issue&gt;&lt;_journal&gt;Contemporary Accounting Research&lt;/_journal&gt;&lt;_modified&gt;63219564&lt;/_modified&gt;&lt;_ori_publication&gt;Wiley Online Library&lt;/_ori_publication&gt;&lt;_pages&gt;325-355&lt;/_pages&gt;&lt;_volume&gt;30&lt;/_volume&gt;&lt;/Details&gt;&lt;Extra&gt;&lt;DBUID&gt;{E9F07991-3B72-4492-A7D8-86E559D9F8FE}&lt;/DBUID&gt;&lt;/Extra&gt;&lt;/Item&gt;&lt;/References&gt;&lt;/Group&gt;&lt;Group&gt;&lt;References&gt;&lt;Item&gt;&lt;ID&gt;31&lt;/ID&gt;&lt;UID&gt;{9F785AB9-FB44-4FE2-ACB5-E069528B7EC1}&lt;/UID&gt;&lt;Title&gt;Competition and Big 6 brand name reputation: Evidence from the Ontario municipal audit market&lt;/Title&gt;&lt;Template&gt;Journal Article&lt;/Template&gt;&lt;Star&gt;0&lt;/Star&gt;&lt;Tag&gt;0&lt;/Tag&gt;&lt;Author&gt;Bandyopadhyay, Sati P; Kao, Jennifer L&lt;/Author&gt;&lt;Year&gt;2001&lt;/Year&gt;&lt;Details&gt;&lt;_alternate_title&gt;Contemporary Accounting Research&lt;/_alternate_title&gt;&lt;_collection_scope&gt;SSCI&lt;/_collection_scope&gt;&lt;_created&gt;63219566&lt;/_created&gt;&lt;_date&gt;2001-01-01&lt;/_date&gt;&lt;_date_display&gt;2001&lt;/_date_display&gt;&lt;_impact_factor&gt;   2.261&lt;/_impact_factor&gt;&lt;_isbn&gt;0823-9150&lt;/_isbn&gt;&lt;_issue&gt;1&lt;/_issue&gt;&lt;_journal&gt;Contemporary Accounting Research&lt;/_journal&gt;&lt;_modified&gt;63219566&lt;/_modified&gt;&lt;_ori_publication&gt;Wiley Online Library&lt;/_ori_publication&gt;&lt;_pages&gt;27-64&lt;/_pages&gt;&lt;_volume&gt;18&lt;/_volume&gt;&lt;/Details&gt;&lt;Extra&gt;&lt;DBUID&gt;{E9F07991-3B72-4492-A7D8-86E559D9F8FE}&lt;/DBUID&gt;&lt;/Extra&gt;&lt;/Item&gt;&lt;/References&gt;&lt;/Group&gt;&lt;/Citation&gt;_x000a_"/>
    <w:docVar w:name="NE.Ref{57CF8E6A-1085-4125-9FD1-19DF10A4C74C}" w:val=" ADDIN NE.Ref.{57CF8E6A-1085-4125-9FD1-19DF10A4C74C}&lt;Citation SecTmpl=&quot;1&quot;&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58369D85-C5A3-44FA-83D2-8EBC315DC5ED}" w:val=" ADDIN NE.Ref.{58369D85-C5A3-44FA-83D2-8EBC315DC5ED}&lt;Citation SecTmpl=&quot;1&quot;&gt;&lt;Group&gt;&lt;References&gt;&lt;Item&gt;&lt;ID&gt;686&lt;/ID&gt;&lt;UID&gt;{C22BD0DA-4F63-4926-9CEB-030201B193C6}&lt;/UID&gt;&lt;Title&gt;Last‐chance earnings management: Using the tax expense to meet analysts&amp;apos; forecasts&lt;/Title&gt;&lt;Template&gt;Journal Article&lt;/Template&gt;&lt;Star&gt;0&lt;/Star&gt;&lt;Tag&gt;0&lt;/Tag&gt;&lt;Author&gt;Dhaliwal, Dan S; Gleason, Cristi A; Mills, Lillian F&lt;/Author&gt;&lt;Year&gt;2004&lt;/Year&gt;&lt;Details&gt;&lt;_alternate_title&gt;Contemporary Accounting Research&lt;/_alternate_title&gt;&lt;_collection_scope&gt;SSCI&lt;/_collection_scope&gt;&lt;_created&gt;63284347&lt;/_created&gt;&lt;_date&gt;2004-01-01&lt;/_date&gt;&lt;_date_display&gt;2004&lt;/_date_display&gt;&lt;_impact_factor&gt;   2.261&lt;/_impact_factor&gt;&lt;_isbn&gt;0823-9150&lt;/_isbn&gt;&lt;_issue&gt;2&lt;/_issue&gt;&lt;_journal&gt;Contemporary Accounting Research&lt;/_journal&gt;&lt;_modified&gt;63284347&lt;/_modified&gt;&lt;_ori_publication&gt;Wiley Online Library&lt;/_ori_publication&gt;&lt;_pages&gt;431-459&lt;/_pages&gt;&lt;_volume&gt;21&lt;/_volume&gt;&lt;/Details&gt;&lt;Extra&gt;&lt;DBUID&gt;{83AC290F-D6FC-4574-9771-6904EE9C30A4}&lt;/DBUID&gt;&lt;/Extra&gt;&lt;/Item&gt;&lt;/References&gt;&lt;/Group&gt;&lt;/Citation&gt;_x000a_"/>
    <w:docVar w:name="NE.Ref{592C9904-3F29-440F-AF9A-F7F775312D99}" w:val=" ADDIN NE.Ref.{592C9904-3F29-440F-AF9A-F7F775312D99}&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595337F2-7859-4013-9902-7005EFA53BDB}" w:val=" ADDIN NE.Ref.{595337F2-7859-4013-9902-7005EFA53BDB}&lt;Citation SecTmpl=&quot;1&quot;&gt;&lt;Group&gt;&lt;References&gt;&lt;Item&gt;&lt;ID&gt;59&lt;/ID&gt;&lt;UID&gt;{D85C9A69-770E-47F8-8737-7E9EC18B7802}&lt;/UID&gt;&lt;Title&gt;Short‐run returns around the trades of corporate insiders on the London Stock Exchange&lt;/Title&gt;&lt;Template&gt;Journal Article&lt;/Template&gt;&lt;Star&gt;0&lt;/Star&gt;&lt;Tag&gt;0&lt;/Tag&gt;&lt;Author&gt;Friederich, Sylvain; Gregory, Alan; Matatko, John; Tonks, Ian&lt;/Author&gt;&lt;Year&gt;2002&lt;/Year&gt;&lt;Details&gt;&lt;_alternate_title&gt;European Financial Management&lt;/_alternate_title&gt;&lt;_collection_scope&gt;SSCI&lt;/_collection_scope&gt;&lt;_created&gt;63277155&lt;/_created&gt;&lt;_date&gt;2002-01-01&lt;/_date&gt;&lt;_date_display&gt;2002&lt;/_date_display&gt;&lt;_impact_factor&gt;   1.292&lt;/_impact_factor&gt;&lt;_isbn&gt;1354-7798&lt;/_isbn&gt;&lt;_issue&gt;1&lt;/_issue&gt;&lt;_journal&gt;European Financial Management&lt;/_journal&gt;&lt;_modified&gt;63277155&lt;/_modified&gt;&lt;_ori_publication&gt;Wiley Online Library&lt;/_ori_publication&gt;&lt;_pages&gt;7-30&lt;/_pages&gt;&lt;_volume&gt;8&lt;/_volume&gt;&lt;/Details&gt;&lt;Extra&gt;&lt;DBUID&gt;{439358B4-FA18-4C63-A3A1-0E3BE4066E7A}&lt;/DBUID&gt;&lt;/Extra&gt;&lt;/Item&gt;&lt;/References&gt;&lt;/Group&gt;&lt;/Citation&gt;_x000a_"/>
    <w:docVar w:name="NE.Ref{59DD2CC6-9976-47EC-A47C-8D40A002D54E}" w:val=" ADDIN NE.Ref.{59DD2CC6-9976-47EC-A47C-8D40A002D54E}&lt;Citation SecTmpl=&quot;1&quot;&gt;&lt;Group&gt;&lt;References&gt;&lt;Item&gt;&lt;ID&gt;114&lt;/ID&gt;&lt;UID&gt;{F41F041B-4DD9-4D3B-A573-7A5F14F8EB10}&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1775189&lt;/_modified&gt;&lt;_pages&gt;74-83&lt;/_pages&gt;&lt;_url&gt;http://www.cnki.net/KCMS/detail/detail.aspx?FileName=SJYZ201402013&amp;amp;DbName=CJFQ2014&lt;/_url&gt;&lt;_translated_author&gt;Wei, Chunyan&lt;/_translated_author&gt;&lt;/Details&gt;&lt;Extra&gt;&lt;DBUID&gt;{83AC290F-D6FC-4574-9771-6904EE9C30A4}&lt;/DBUID&gt;&lt;/Extra&gt;&lt;/Item&gt;&lt;/References&gt;&lt;/Group&gt;&lt;/Citation&gt;_x000a_"/>
    <w:docVar w:name="NE.Ref{5AE13E03-525A-4E73-9B52-D8F4C7E2058B}" w:val=" ADDIN NE.Ref.{5AE13E03-525A-4E73-9B52-D8F4C7E2058B}&lt;Citation SecTmpl=&quot;1&quot;&gt;&lt;Group&gt;&lt;References&gt;&lt;Item&gt;&lt;ID&gt;77&lt;/ID&gt;&lt;UID&gt;{49819DF8-0A94-4B03-93FC-1BA22A5BB940}&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3228126&lt;/_modified&gt;&lt;_ori_publication&gt;American Accounting Association&lt;/_ori_publication&gt;&lt;_pages&gt;975-1003&lt;/_pages&gt;&lt;_volume&gt;87&lt;/_volume&gt;&lt;/Details&gt;&lt;Extra&gt;&lt;DBUID&gt;{E9F07991-3B72-4492-A7D8-86E559D9F8FE}&lt;/DBUID&gt;&lt;/Extra&gt;&lt;/Item&gt;&lt;/References&gt;&lt;/Group&gt;&lt;/Citation&gt;_x000a_"/>
    <w:docVar w:name="NE.Ref{5AE23AE6-5A74-4D91-B0E6-76CDB2019D6C}" w:val=" ADDIN NE.Ref.{5AE23AE6-5A74-4D91-B0E6-76CDB2019D6C}&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60255&lt;/_accessed&gt;&lt;_alternate_title&gt;Contemporary Accounting Research&lt;/_alternate_title&gt;&lt;_collection_scope&gt;SSCI&lt;/_collection_scope&gt;&lt;_created&gt;63260159&lt;/_created&gt;&lt;_date&gt;2019-01-01&lt;/_date&gt;&lt;_date_display&gt;2019&lt;/_date_display&gt;&lt;_impact_factor&gt;   2.261&lt;/_impact_factor&gt;&lt;_isbn&gt;0823-9150&lt;/_isbn&gt;&lt;_journal&gt;Contemporary Accounting Research&lt;/_journal&gt;&lt;_modified&gt;63260255&lt;/_modified&gt;&lt;_ori_publication&gt;Wiley Online Library&lt;/_ori_publication&gt;&lt;/Details&gt;&lt;Extra&gt;&lt;DBUID&gt;{E9F07991-3B72-4492-A7D8-86E559D9F8FE}&lt;/DBUID&gt;&lt;/Extra&gt;&lt;/Item&gt;&lt;/References&gt;&lt;/Group&gt;&lt;/Citation&gt;_x000a_"/>
    <w:docVar w:name="NE.Ref{5B393B69-CE71-46A6-801C-CBDDD7ED496D}" w:val=" ADDIN NE.Ref.{5B393B69-CE71-46A6-801C-CBDDD7ED496D}&lt;Citation SecTmpl=&quot;1&quot;&gt;&lt;Group&gt;&lt;References&gt;&lt;Item&gt;&lt;ID&gt;46&lt;/ID&gt;&lt;UID&gt;{F8F0E6D0-BF72-4D48-BBAE-CEAD35B61E12}&lt;/UID&gt;&lt;Title&gt;Tax reporting aggressiveness and its relation to aggressive financial reporting&lt;/Title&gt;&lt;Template&gt;Journal Article&lt;/Template&gt;&lt;Star&gt;0&lt;/Star&gt;&lt;Tag&gt;0&lt;/Tag&gt;&lt;Author&gt;Frank, Mary Margaret; Lynch, Luann J; Rego, Sonja Olhoft&lt;/Author&gt;&lt;Year&gt;2009&lt;/Year&gt;&lt;Details&gt;&lt;_alternate_title&gt;The Accounting Review&lt;/_alternate_title&gt;&lt;_created&gt;63224436&lt;/_created&gt;&lt;_date&gt;2009-01-01&lt;/_date&gt;&lt;_date_display&gt;2009&lt;/_date_display&gt;&lt;_impact_factor&gt;   4.562&lt;/_impact_factor&gt;&lt;_isbn&gt;0001-4826&lt;/_isbn&gt;&lt;_issue&gt;2&lt;/_issue&gt;&lt;_journal&gt;The Accounting Review&lt;/_journal&gt;&lt;_modified&gt;63224436&lt;/_modified&gt;&lt;_pages&gt;467-496&lt;/_pages&gt;&lt;_volume&gt;84&lt;/_volume&gt;&lt;/Details&gt;&lt;Extra&gt;&lt;DBUID&gt;{E9F07991-3B72-4492-A7D8-86E559D9F8FE}&lt;/DBUID&gt;&lt;/Extra&gt;&lt;/Item&gt;&lt;/References&gt;&lt;/Group&gt;&lt;/Citation&gt;_x000a_"/>
    <w:docVar w:name="NE.Ref{5B4B6A9B-2500-4E62-ABA8-F9A86536AF03}" w:val=" ADDIN NE.Ref.{5B4B6A9B-2500-4E62-ABA8-F9A86536AF03}&lt;Citation SecTmpl=&quot;1&quot;&gt;&lt;Group&gt;&lt;References&gt;&lt;Item&gt;&lt;ID&gt;126&lt;/ID&gt;&lt;UID&gt;{E52470E8-FBE1-4D11-8A11-6B21B994B80D}&lt;/UID&gt;&lt;Title&gt;“掏空”与所有权安排——来自我国上市公司大股东资金占用的经验证据&lt;/Title&gt;&lt;Template&gt;Journal Article&lt;/Template&gt;&lt;Star&gt;0&lt;/Star&gt;&lt;Tag&gt;0&lt;/Tag&gt;&lt;Author&gt;李增泉; 孙铮; 王志伟&lt;/Author&gt;&lt;Year&gt;2004&lt;/Year&gt;&lt;Details&gt;&lt;_accessed&gt;63241052&lt;/_accessed&gt;&lt;_author_aff&gt;上海财经大学会计与财务研究院/会计学院;上海财经大学会计与财务研究院/会计学院;上海财经大学会计与财务研究院/会计学院 200433_x000d__x000a__x000d__x000a__x000d__x000a__x000d__x000a__x000d__x000a__x000d__x000a__x000d__x000a__x000d__x000a_;200433_x000d__x000a__x000d__x000a__x000d__x000a__x000d__x000a__x000d__x000a__x000d__x000a__x000d__x000a__x000d__x000a_;200433&lt;/_author_aff&gt;&lt;_collection_scope&gt;CSSCI-C;PKU&lt;/_collection_scope&gt;&lt;_created&gt;63241052&lt;/_created&gt;&lt;_date&gt;55200960&lt;/_date&gt;&lt;_db_provider&gt;CNKI: 期刊&lt;/_db_provider&gt;&lt;_db_updated&gt;CNKI - Reference&lt;/_db_updated&gt;&lt;_issue&gt;12&lt;/_issue&gt;&lt;_journal&gt;会计研究&lt;/_journal&gt;&lt;_keywords&gt;掏空;资金占用;所有权安排&lt;/_keywords&gt;&lt;_language&gt;Chinese&lt;/_language&gt;&lt;_modified&gt;63241052&lt;/_modified&gt;&lt;_pages&gt;3-13+97&lt;/_pages&gt;&lt;_url&gt;http://kns.cnki.net/KCMS/detail/detail.aspx?FileName=KJYJ200412000&amp;amp;DbName=CJFQ2004&lt;/_url&gt;&lt;_translated_author&gt;Li, Zengquan;Sun, Zheng;Wang, Zhiwei&lt;/_translated_author&gt;&lt;/Details&gt;&lt;Extra&gt;&lt;DBUID&gt;{E9F07991-3B72-4492-A7D8-86E559D9F8FE}&lt;/DBUID&gt;&lt;/Extra&gt;&lt;/Item&gt;&lt;/References&gt;&lt;/Group&gt;&lt;/Citation&gt;_x000a_"/>
    <w:docVar w:name="NE.Ref{5BC78B01-7141-4E29-9594-2F0612CBB259}" w:val=" ADDIN NE.Ref.{5BC78B01-7141-4E29-9594-2F0612CBB259}&lt;Citation SecTmpl=&quot;1&quot;&gt;&lt;Group&gt;&lt;References&gt;&lt;Item&gt;&lt;ID&gt;118&lt;/ID&gt;&lt;UID&gt;{C386EF69-3D64-49A9-B092-B146D07635F6}&lt;/UID&gt;&lt;Title&gt;关联交易与公司避税——来自中国上市公司的经验数据&lt;/Title&gt;&lt;Template&gt;Journal Article&lt;/Template&gt;&lt;Star&gt;0&lt;/Star&gt;&lt;Tag&gt;0&lt;/Tag&gt;&lt;Author&gt;陈作华&lt;/Author&gt;&lt;Year&gt;2017&lt;/Year&gt;&lt;Details&gt;&lt;_accessed&gt;63240999&lt;/_accessed&gt;&lt;_author_aff&gt;山东财经大学会计学院;&lt;/_author_aff&gt;&lt;_collection_scope&gt;CSSCI-C;PKU&lt;/_collection_scope&gt;&lt;_created&gt;63240989&lt;/_created&gt;&lt;_date&gt;61722720&lt;/_date&gt;&lt;_db_provider&gt;CNKI: 期刊&lt;/_db_provider&gt;&lt;_db_updated&gt;CNKI - Reference&lt;/_db_updated&gt;&lt;_issue&gt;05&lt;/_issue&gt;&lt;_journal&gt;证券市场导报&lt;/_journal&gt;&lt;_keywords&gt;关联交易;异常关联交易;公司避税;掏空&lt;/_keywords&gt;&lt;_language&gt;Chinese&lt;/_language&gt;&lt;_modified&gt;63240999&lt;/_modified&gt;&lt;_pages&gt;21-31&lt;/_pages&gt;&lt;_url&gt;http://kns.cnki.net/KCMS/detail/detail.aspx?FileName=ZQDB201705005&amp;amp;DbName=CJFQ2017&lt;/_url&gt;&lt;_translated_author&gt;Chen, Zuohua&lt;/_translated_author&gt;&lt;/Details&gt;&lt;Extra&gt;&lt;DBUID&gt;{E9F07991-3B72-4492-A7D8-86E559D9F8FE}&lt;/DBUID&gt;&lt;/Extra&gt;&lt;/Item&gt;&lt;/References&gt;&lt;/Group&gt;&lt;/Citation&gt;_x000a_"/>
    <w:docVar w:name="NE.Ref{5C333220-E104-478D-8236-9F5441EAD3F1}" w:val=" ADDIN NE.Ref.{5C333220-E104-478D-8236-9F5441EAD3F1}&lt;Citation SecTmpl=&quot;1&quot;&gt;&lt;Group&gt;&lt;References&gt;&lt;Item&gt;&lt;ID&gt;53&lt;/ID&gt;&lt;UID&gt;{D08EF725-5726-4C98-9D3F-14457B697800}&lt;/UID&gt;&lt;Title&gt;Why do insiders trade? Evidence based on unique data on Swedish insiders&lt;/Title&gt;&lt;Template&gt;Journal Article&lt;/Template&gt;&lt;Star&gt;0&lt;/Star&gt;&lt;Tag&gt;0&lt;/Tag&gt;&lt;Author&gt;Kallunki, Juha-Pekka; Nilsson, Henrik; Hellström, Jörgen&lt;/Author&gt;&lt;Year&gt;2009&lt;/Year&gt;&lt;Details&gt;&lt;_accessed&gt;63269902&lt;/_accessed&gt;&lt;_alternate_title&gt;Journal of Accounting and Economics&lt;/_alternate_title&gt;&lt;_created&gt;63268440&lt;/_created&gt;&lt;_date&gt;2009-01-01&lt;/_date&gt;&lt;_date_display&gt;2009&lt;/_date_display&gt;&lt;_impact_factor&gt;   3.753&lt;/_impact_factor&gt;&lt;_isbn&gt;0165-4101&lt;/_isbn&gt;&lt;_issue&gt;1&lt;/_issue&gt;&lt;_journal&gt;Journal of Accounting and Economics&lt;/_journal&gt;&lt;_modified&gt;63269902&lt;/_modified&gt;&lt;_ori_publication&gt;Elsevier&lt;/_ori_publication&gt;&lt;_pages&gt;37-53&lt;/_pages&gt;&lt;_volume&gt;48&lt;/_volume&gt;&lt;/Details&gt;&lt;Extra&gt;&lt;DBUID&gt;{439358B4-FA18-4C63-A3A1-0E3BE4066E7A}&lt;/DBUID&gt;&lt;/Extra&gt;&lt;/Item&gt;&lt;/References&gt;&lt;/Group&gt;&lt;/Citation&gt;_x000a_"/>
    <w:docVar w:name="NE.Ref{5C609A85-BC91-4D1A-8490-84A7720D8204}" w:val=" ADDIN NE.Ref.{5C609A85-BC91-4D1A-8490-84A7720D8204}&lt;Citation SecTmpl=&quot;1&quot;&gt;&lt;Group&gt;&lt;References&gt;&lt;Item&gt;&lt;ID&gt;88&lt;/ID&gt;&lt;UID&gt;{5F2F5503-D791-4509-AA55-803FB9754E8D}&lt;/UID&gt;&lt;Title&gt;企业避税、信息不对称与管理层在职消费&lt;/Title&gt;&lt;Template&gt;Journal Article&lt;/Template&gt;&lt;Star&gt;0&lt;/Star&gt;&lt;Tag&gt;0&lt;/Tag&gt;&lt;Author&gt;廖歆欣; 刘运国&lt;/Author&gt;&lt;Year&gt;2016&lt;/Year&gt;&lt;Details&gt;&lt;_accessed&gt;62793465&lt;/_accessed&gt;&lt;_author_aff&gt;中山大学管理学院;&lt;/_author_aff&gt;&lt;_collection_scope&gt;CSSCI;中文核心期刊;&lt;/_collection_scope&gt;&lt;_created&gt;61754014&lt;/_created&gt;&lt;_date&gt;61151040&lt;/_date&gt;&lt;_db_provider&gt;CNKI: 期刊&lt;/_db_provider&gt;&lt;_db_updated&gt;CNKI - Reference&lt;/_db_updated&gt;&lt;_issue&gt;02&lt;/_issue&gt;&lt;_journal&gt;南开管理评论&lt;/_journal&gt;&lt;_keywords&gt;在职消费;信息不对称;避税程度;监管&lt;/_keywords&gt;&lt;_language&gt;Chinese&lt;/_language&gt;&lt;_modified&gt;61754014&lt;/_modified&gt;&lt;_pages&gt;87-99&lt;/_pages&gt;&lt;_url&gt;http://www.cnki.net/KCMS/detail/detail.aspx?FileName=LKGP201602009&amp;amp;DbName=CJFQ2016&lt;/_url&gt;&lt;_translated_author&gt;Liao, Xinxin;Liu, Yunguo&lt;/_translated_author&gt;&lt;/Details&gt;&lt;Extra&gt;&lt;DBUID&gt;{83AC290F-D6FC-4574-9771-6904EE9C30A4}&lt;/DBUID&gt;&lt;/Extra&gt;&lt;/Item&gt;&lt;/References&gt;&lt;/Group&gt;&lt;/Citation&gt;_x000a_"/>
    <w:docVar w:name="NE.Ref{5C94FF96-79F4-4E4F-A5F9-F972DE08CA41}" w:val=" ADDIN NE.Ref.{5C94FF96-79F4-4E4F-A5F9-F972DE08CA41}&lt;Citation&gt;&lt;Group&gt;&lt;References&gt;&lt;Item&gt;&lt;ID&gt;79&lt;/ID&gt;&lt;UID&gt;{BFA85103-C8B0-48D2-AFCF-00C84087C465}&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ccessed&gt;62649323&lt;/_accessed&gt;&lt;_created&gt;61697758&lt;/_created&gt;&lt;_isbn&gt;1558-7991&lt;/_isbn&gt;&lt;_issue&gt;4&lt;/_issue&gt;&lt;_journal&gt;Auditing: A Journal of Practice &amp;amp; Theory&lt;/_journal&gt;&lt;_modified&gt;63228148&lt;/_modified&gt;&lt;_pages&gt;105-135&lt;/_pages&gt;&lt;_volume&gt;35&lt;/_volume&gt;&lt;/Details&gt;&lt;Extra&gt;&lt;DBUID&gt;{E9F07991-3B72-4492-A7D8-86E559D9F8FE}&lt;/DBUID&gt;&lt;/Extra&gt;&lt;/Item&gt;&lt;/References&gt;&lt;/Group&gt;&lt;/Citation&gt;_x000a_"/>
    <w:docVar w:name="NE.Ref{5CA9B042-1081-4745-BCB5-1E35EE4F10D7}" w:val=" ADDIN NE.Ref.{5CA9B042-1081-4745-BCB5-1E35EE4F10D7}&lt;Citation SecTmpl=&quot;1&quot;&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Citation&gt;_x000a_"/>
    <w:docVar w:name="NE.Ref{5CBCAD2E-61CB-4162-AC53-A1E2FB369490}" w:val=" ADDIN NE.Ref.{5CBCAD2E-61CB-4162-AC53-A1E2FB369490}&lt;Citation&gt;&lt;Group&gt;&lt;References&gt;&lt;Item&gt;&lt;ID&gt;176&lt;/ID&gt;&lt;UID&gt;{3DDFC726-FF8E-4325-97D2-8089FD8CBF38}&lt;/UID&gt;&lt;Title&gt;Corporate tax avoidance and stock price crash risk: Firm-level analysis&lt;/Title&gt;&lt;Template&gt;Journal Article&lt;/Template&gt;&lt;Star&gt;0&lt;/Star&gt;&lt;Tag&gt;0&lt;/Tag&gt;&lt;Author&gt;Kim, Jeong-Bon; Li, Yinghua; Zhang, Liandong&lt;/Author&gt;&lt;Year&gt;2011&lt;/Year&gt;&lt;Details&gt;&lt;_alternate_title&gt;Journal of Financial Economics&lt;/_alternate_title&gt;&lt;_collection_scope&gt;SSCI&lt;/_collection_scope&gt;&lt;_created&gt;62614802&lt;/_created&gt;&lt;_date&gt;2011-01-01&lt;/_date&gt;&lt;_date_display&gt;2011&lt;/_date_display&gt;&lt;_impact_factor&gt;   4.693&lt;/_impact_factor&gt;&lt;_isbn&gt;0304-405X&lt;/_isbn&gt;&lt;_issue&gt;3&lt;/_issue&gt;&lt;_journal&gt;Journal of Financial Economics&lt;/_journal&gt;&lt;_modified&gt;63295839&lt;/_modified&gt;&lt;_ori_publication&gt;Elsevier&lt;/_ori_publication&gt;&lt;_pages&gt;639-662&lt;/_pages&gt;&lt;_volume&gt;100&lt;/_volume&gt;&lt;/Details&gt;&lt;Extra&gt;&lt;DBUID&gt;{E9F07991-3B72-4492-A7D8-86E559D9F8FE}&lt;/DBUID&gt;&lt;/Extra&gt;&lt;/Item&gt;&lt;/References&gt;&lt;/Group&gt;&lt;Group&gt;&lt;References&gt;&lt;Item&gt;&lt;ID&gt;177&lt;/ID&gt;&lt;UID&gt;{A95D2725-FB22-47E9-99BD-E21589D9B29B}&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3295867&lt;/_modified&gt;&lt;_pages&gt;230-258&lt;/_pages&gt;&lt;_tertiary_title&gt;Contemp Account Res&lt;/_tertiary_title&gt;&lt;_url&gt;http://doi.wiley.com/10.1111/1911-3846.12422_x000d__x000a_http://onlinelibrary.wiley.com/wol1/doi/10.1111/1911-3846.12422/fullpdf&lt;/_url&gt;&lt;_volume&gt;36&lt;/_volume&gt;&lt;/Details&gt;&lt;Extra&gt;&lt;DBUID&gt;{E9F07991-3B72-4492-A7D8-86E559D9F8FE}&lt;/DBUID&gt;&lt;/Extra&gt;&lt;/Item&gt;&lt;/References&gt;&lt;/Group&gt;&lt;/Citation&gt;_x000a_"/>
    <w:docVar w:name="NE.Ref{5D2FF055-EBE7-41D0-9FDD-100E1CC7CA5A}" w:val=" ADDIN NE.Ref.{5D2FF055-EBE7-41D0-9FDD-100E1CC7CA5A}&lt;Citation SecTmpl=&quot;1&quot;&gt;&lt;Group&gt;&lt;References&gt;&lt;Item&gt;&lt;ID&gt;177&lt;/ID&gt;&lt;UID&gt;{B01F526B-BFF0-4E02-9099-BF91C1A9D018}&lt;/UID&gt;&lt;Title&gt;会计师事务所特殊普通合伙转制的影响研究——合伙人层面的分析&lt;/Title&gt;&lt;Template&gt;Journal Article&lt;/Template&gt;&lt;Star&gt;0&lt;/Star&gt;&lt;Tag&gt;0&lt;/Tag&gt;&lt;Author&gt;韩维芳&lt;/Author&gt;&lt;Year&gt;2016&lt;/Year&gt;&lt;Details&gt;&lt;_accessed&gt;63180588&lt;/_accessed&gt;&lt;_collection_scope&gt;CSSCI-C;PKU&lt;/_collection_scope&gt;&lt;_created&gt;62681254&lt;/_created&gt;&lt;_date&gt;2016-01-01&lt;/_date&gt;&lt;_date_display&gt;2016&lt;/_date_display&gt;&lt;_issue&gt;2&lt;/_issue&gt;&lt;_journal&gt;审计研究&lt;/_journal&gt;&lt;_modified&gt;62681259&lt;/_modified&gt;&lt;_pages&gt;90-97&lt;/_pages&gt;&lt;_translated_author&gt;Han, Weifang&lt;/_translated_author&gt;&lt;/Details&gt;&lt;Extra&gt;&lt;DBUID&gt;{2097646C-7C2F-4992-8A9B-6FF23AE7F1B7}&lt;/DBUID&gt;&lt;/Extra&gt;&lt;/Item&gt;&lt;/References&gt;&lt;/Group&gt;&lt;/Citation&gt;_x000a_"/>
    <w:docVar w:name="NE.Ref{5D3A6062-014C-4A36-9CF2-D6DF69BEBF3C}" w:val=" ADDIN NE.Ref.{5D3A6062-014C-4A36-9CF2-D6DF69BEBF3C}&lt;Citation SecTmpl=&quot;1&quot;&gt;&lt;Group&gt;&lt;References&gt;&lt;Item&gt;&lt;ID&gt;231&lt;/ID&gt;&lt;UID&gt;{84F946F8-929B-4261-B1BF-E0A7FC3B4365}&lt;/UID&gt;&lt;Title&gt;审计项目团队行业专长类型、审计费用溢价与审计质量&lt;/Title&gt;&lt;Template&gt;Journal Article&lt;/Template&gt;&lt;Star&gt;0&lt;/Star&gt;&lt;Tag&gt;0&lt;/Tag&gt;&lt;Author&gt;宋子龙; 余玉苗&lt;/Author&gt;&lt;Year&gt;2018&lt;/Year&gt;&lt;Details&gt;&lt;_accessed&gt;62983594&lt;/_accessed&gt;&lt;_author_aff&gt;武汉大学经济与管理学院;&lt;/_author_aff&gt;&lt;_collection_scope&gt;CSSCI-C;PKU&lt;/_collection_scope&gt;&lt;_created&gt;62983594&lt;/_created&gt;&lt;_date&gt;62212320&lt;/_date&gt;&lt;_db_provider&gt;CNKI: 期刊&lt;/_db_provider&gt;&lt;_db_updated&gt;CNKI - Reference&lt;/_db_updated&gt;&lt;_issue&gt;04&lt;/_issue&gt;&lt;_journal&gt;会计研究&lt;/_journal&gt;&lt;_keywords&gt;审计项目团队;行业专长类型;审计费用溢价;审计质量&lt;/_keywords&gt;&lt;_language&gt;Chinese&lt;/_language&gt;&lt;_modified&gt;62983594&lt;/_modified&gt;&lt;_pages&gt;82-88&lt;/_pages&gt;&lt;_url&gt;http://kns.cnki.net/KCMS/detail/detail.aspx?FileName=KJYJ201804011&amp;amp;DbName=CJFQ2018&lt;/_url&gt;&lt;_translated_author&gt;Song, Zilong;Yu, Yumiao&lt;/_translated_author&gt;&lt;/Details&gt;&lt;Extra&gt;&lt;DBUID&gt;{2097646C-7C2F-4992-8A9B-6FF23AE7F1B7}&lt;/DBUID&gt;&lt;/Extra&gt;&lt;/Item&gt;&lt;/References&gt;&lt;/Group&gt;&lt;/Citation&gt;_x000a_"/>
    <w:docVar w:name="NE.Ref{5DA4517E-A5EF-4FF3-9CA2-37671F967203}" w:val=" ADDIN NE.Ref.{5DA4517E-A5EF-4FF3-9CA2-37671F967203}&lt;Citation SecTmpl=&quot;1&quot;&gt;&lt;Group&gt;&lt;References&gt;&lt;Item&gt;&lt;ID&gt;177&lt;/ID&gt;&lt;UID&gt;{A95D2725-FB22-47E9-99BD-E21589D9B29B}&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3295867&lt;/_modified&gt;&lt;_pages&gt;230-258&lt;/_pages&gt;&lt;_tertiary_title&gt;Contemp Account Res&lt;/_tertiary_title&gt;&lt;_url&gt;http://doi.wiley.com/10.1111/1911-3846.12422_x000d__x000a_http://onlinelibrary.wiley.com/wol1/doi/10.1111/1911-3846.12422/fullpdf&lt;/_url&gt;&lt;_volume&gt;36&lt;/_volume&gt;&lt;/Details&gt;&lt;Extra&gt;&lt;DBUID&gt;{E9F07991-3B72-4492-A7D8-86E559D9F8FE}&lt;/DBUID&gt;&lt;/Extra&gt;&lt;/Item&gt;&lt;/References&gt;&lt;/Group&gt;&lt;/Citation&gt;_x000a_"/>
    <w:docVar w:name="NE.Ref{5DD23CC5-E799-48C7-8AAD-7708250294B9}" w:val=" ADDIN NE.Ref.{5DD23CC5-E799-48C7-8AAD-7708250294B9}&lt;Citation SecTmpl=&quot;1&quot;&gt;&lt;Group&gt;&lt;References&gt;&lt;Item&gt;&lt;ID&gt;40&lt;/ID&gt;&lt;UID&gt;{60B34034-051D-4D7D-855C-EA6914FF17E0}&lt;/UID&gt;&lt;Title&gt;审计投入的产出效应&lt;/Title&gt;&lt;Template&gt;Journal Article&lt;/Template&gt;&lt;Star&gt;0&lt;/Star&gt;&lt;Tag&gt;0&lt;/Tag&gt;&lt;Author&gt;李伟; 韩晓梅; 吴联生&lt;/Author&gt;&lt;Year&gt;2018&lt;/Year&gt;&lt;Details&gt;&lt;_accessed&gt;62469353&lt;/_accessed&gt;&lt;_author_adr&gt;北京第二外国语学院国际商学院 100026; 南京理工大学经济管理学院 210094; 北京大学光华管理学院 100871&lt;/_author_adr&gt;&lt;_author_aff&gt;北京第二外国语学院国际商学院 100026; 南京理工大学经济管理学院 210094; 北京大学光华管理学院 100871&lt;/_author_aff&gt;&lt;_collection_scope&gt;CSSCI;中文核心期刊;&lt;/_collection_scope&gt;&lt;_created&gt;62469353&lt;/_created&gt;&lt;_db_provider&gt;北京万方数据股份有限公司&lt;/_db_provider&gt;&lt;_db_updated&gt;Wanfangdata&lt;/_db_updated&gt;&lt;_isbn&gt;1003-2886&lt;/_isbn&gt;&lt;_issue&gt;3&lt;/_issue&gt;&lt;_journal&gt;会计研究&lt;/_journal&gt;&lt;_keywords&gt;审计投入; 审计质量; 审计收费&lt;/_keywords&gt;&lt;_language&gt;chi&lt;/_language&gt;&lt;_modified&gt;63224410&lt;/_modified&gt;&lt;_pages&gt;71-77&lt;/_pages&gt;&lt;_tertiary_title&gt;Accounting Research&lt;/_tertiary_title&gt;&lt;_translated_title&gt;The Input-Output Effect of Audit Services&lt;/_translated_title&gt;&lt;_url&gt;http://www.wanfangdata.com.cn/details/detail.do?_type=perio&amp;amp;id=kjyj201803010&lt;/_url&gt;&lt;_translated_author&gt;Li, Wei;Han, Xiaomei;Wu, Liansheng&lt;/_translated_author&gt;&lt;/Details&gt;&lt;Extra&gt;&lt;DBUID&gt;{E9F07991-3B72-4492-A7D8-86E559D9F8FE}&lt;/DBUID&gt;&lt;/Extra&gt;&lt;/Item&gt;&lt;/References&gt;&lt;/Group&gt;&lt;/Citation&gt;_x000a_"/>
    <w:docVar w:name="NE.Ref{5E197D24-2AAB-4978-9D55-49C9B2195391}" w:val=" ADDIN NE.Ref.{5E197D24-2AAB-4978-9D55-49C9B2195391}&lt;Citation SecTmpl=&quot;1&quot;&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5E821CA5-7684-4182-B7E0-6C6495EEF945}" w:val=" ADDIN NE.Ref.{5E821CA5-7684-4182-B7E0-6C6495EEF945}&lt;Citation SecTmpl=&quot;1&quot;&gt;&lt;Group&gt;&lt;References&gt;&lt;Item&gt;&lt;ID&gt;53&lt;/ID&gt;&lt;UID&gt;{D12C3C0C-2A93-424F-B93F-52F0F731F1D7}&lt;/UID&gt;&lt;Title&gt;The importance of the internal information environment for tax avoidance&lt;/Title&gt;&lt;Template&gt;Journal Article&lt;/Template&gt;&lt;Star&gt;0&lt;/Star&gt;&lt;Tag&gt;0&lt;/Tag&gt;&lt;Author&gt;Gallemore, John; Labro, Eva&lt;/Author&gt;&lt;Year&gt;2015&lt;/Year&gt;&lt;Details&gt;&lt;_accessed&gt;63308750&lt;/_accessed&gt;&lt;_alternate_title&gt;Journal of Accounting and Economics&lt;/_alternate_title&gt;&lt;_created&gt;63225150&lt;/_created&gt;&lt;_date&gt;2015-01-01&lt;/_date&gt;&lt;_date_display&gt;2015&lt;/_date_display&gt;&lt;_impact_factor&gt;   3.753&lt;/_impact_factor&gt;&lt;_isbn&gt;0165-4101&lt;/_isbn&gt;&lt;_issue&gt;1&lt;/_issue&gt;&lt;_journal&gt;Journal of Accounting and Economics&lt;/_journal&gt;&lt;_modified&gt;63308750&lt;/_modified&gt;&lt;_ori_publication&gt;Elsevier&lt;/_ori_publication&gt;&lt;_pages&gt;149-167&lt;/_pages&gt;&lt;_volume&gt;60&lt;/_volume&gt;&lt;/Details&gt;&lt;Extra&gt;&lt;DBUID&gt;{E9F07991-3B72-4492-A7D8-86E559D9F8FE}&lt;/DBUID&gt;&lt;/Extra&gt;&lt;/Item&gt;&lt;/References&gt;&lt;/Group&gt;&lt;/Citation&gt;_x000a_"/>
    <w:docVar w:name="NE.Ref{60ADA936-D756-42F4-B88C-90E2E5325263}" w:val=" ADDIN NE.Ref.{60ADA936-D756-42F4-B88C-90E2E5325263}&lt;Citation&gt;&lt;Group&gt;&lt;References&gt;&lt;Item&gt;&lt;ID&gt;139&lt;/ID&gt;&lt;UID&gt;{B1BC3D2C-B969-421D-B30F-325094BD98B7}&lt;/UID&gt;&lt;Title&gt;Audit Partner Tenure, Audit Firm Tenure, and Discretionary Accruals: Does Long Auditor Tenure Impair Earnings Quality?&lt;/Title&gt;&lt;Template&gt;Journal Article&lt;/Template&gt;&lt;Star&gt;0&lt;/Star&gt;&lt;Tag&gt;0&lt;/Tag&gt;&lt;Author&gt;Chen, Chih Ying; Lin, Chan Jane; Lin, Yu Chen&lt;/Author&gt;&lt;Year&gt;2010&lt;/Year&gt;&lt;Details&gt;&lt;_collection_scope&gt;SSCI;&lt;/_collection_scope&gt;&lt;_created&gt;62474006&lt;/_created&gt;&lt;_impact_factor&gt;   2.261&lt;/_impact_factor&gt;&lt;_issue&gt;2&lt;/_issue&gt;&lt;_journal&gt;Contemporary Accounting Research&lt;/_journal&gt;&lt;_keywords&gt;audit partner tenure;audit firm tenure;auditor rotation;discretionary accruals;earnings quality&lt;/_keywords&gt;&lt;_modified&gt;62865244&lt;/_modified&gt;&lt;_pages&gt;415-445&lt;/_pages&gt;&lt;_volume&gt;25&lt;/_volume&gt;&lt;/Details&gt;&lt;Extra&gt;&lt;DBUID&gt;{2097646C-7C2F-4992-8A9B-6FF23AE7F1B7}&lt;/DBUID&gt;&lt;/Extra&gt;&lt;/Item&gt;&lt;/References&gt;&lt;/Group&gt;&lt;/Citation&gt;_x000a_"/>
    <w:docVar w:name="NE.Ref{60E58664-B02F-439E-87ED-2EDD5B5D82B1}" w:val=" ADDIN NE.Ref.{60E58664-B02F-439E-87ED-2EDD5B5D82B1}&lt;Citation SecTmpl=&quot;1&quot;&gt;&lt;Group&gt;&lt;References&gt;&lt;Item&gt;&lt;ID&gt;27&lt;/ID&gt;&lt;UID&gt;{E9469419-C88E-4967-8E69-578D60278A15}&lt;/UID&gt;&lt;Title&gt;Board Gender Diversity, Auditor Fees, and Auditor Choice&lt;/Title&gt;&lt;Template&gt;Journal Article&lt;/Template&gt;&lt;Star&gt;0&lt;/Star&gt;&lt;Tag&gt;0&lt;/Tag&gt;&lt;Author&gt;Lai, Karen M Y; Srinidhi, Bin; Gul, Ferdinand A; Tsui, Judy S L&lt;/Author&gt;&lt;Year&gt;2017&lt;/Year&gt;&lt;Details&gt;&lt;_accessed&gt;62437790&lt;/_accessed&gt;&lt;_collection_scope&gt;SSCI;&lt;/_collection_scope&gt;&lt;_created&gt;62437790&lt;/_created&gt;&lt;_db_updated&gt;CrossRef&lt;/_db_updated&gt;&lt;_doi&gt;10.1111/1911-3846.12313&lt;/_doi&gt;&lt;_impact_factor&gt;   2.261&lt;/_impact_factor&gt;&lt;_issue&gt;3&lt;/_issue&gt;&lt;_journal&gt;Contemporary Accounting Research&lt;/_journal&gt;&lt;_modified&gt;62904699&lt;/_modified&gt;&lt;_pages&gt;1681-1714&lt;/_pages&gt;&lt;_tertiary_title&gt;Contemp Account Res&lt;/_tertiary_title&gt;&lt;_url&gt;http://doi.wiley.com/10.1111/1911-3846.12313_x000d__x000a_http://onlinelibrary.wiley.com/wol1/doi/10.1111/1911-3846.12313/fullpdf&lt;/_url&gt;&lt;_volume&gt;34&lt;/_volume&gt;&lt;/Details&gt;&lt;Extra&gt;&lt;DBUID&gt;{D2579611-BF89-4C7B-83D9-BE1288535D97}&lt;/DBUID&gt;&lt;/Extra&gt;&lt;/Item&gt;&lt;/References&gt;&lt;/Group&gt;&lt;/Citation&gt;_x000a_"/>
    <w:docVar w:name="NE.Ref{6119DD7A-E39D-4376-8DC7-5D73D6445D4F}" w:val=" ADDIN NE.Ref.{6119DD7A-E39D-4376-8DC7-5D73D6445D4F}&lt;Citation SecTmpl=&quot;1&quot;&gt;&lt;Group&gt;&lt;References&gt;&lt;Item&gt;&lt;ID&gt;177&lt;/ID&gt;&lt;UID&gt;{A95D2725-FB22-47E9-99BD-E21589D9B29B}&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3295867&lt;/_modified&gt;&lt;_pages&gt;230-258&lt;/_pages&gt;&lt;_tertiary_title&gt;Contemp Account Res&lt;/_tertiary_title&gt;&lt;_url&gt;http://doi.wiley.com/10.1111/1911-3846.12422_x000d__x000a_http://onlinelibrary.wiley.com/wol1/doi/10.1111/1911-3846.12422/fullpdf&lt;/_url&gt;&lt;_volume&gt;36&lt;/_volume&gt;&lt;/Details&gt;&lt;Extra&gt;&lt;DBUID&gt;{E9F07991-3B72-4492-A7D8-86E559D9F8FE}&lt;/DBUID&gt;&lt;/Extra&gt;&lt;/Item&gt;&lt;/References&gt;&lt;/Group&gt;&lt;/Citation&gt;_x000a_"/>
    <w:docVar w:name="NE.Ref{61635B86-7B1E-4420-9035-2BC3B3435082}" w:val=" ADDIN NE.Ref.{61635B86-7B1E-4420-9035-2BC3B3435082}&lt;Citation SecTmpl=&quot;1&quot;&gt;&lt;Group&gt;&lt;References&gt;&lt;Item&gt;&lt;ID&gt;177&lt;/ID&gt;&lt;UID&gt;{A95D2725-FB22-47E9-99BD-E21589D9B29B}&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3295867&lt;/_modified&gt;&lt;_pages&gt;230-258&lt;/_pages&gt;&lt;_tertiary_title&gt;Contemp Account Res&lt;/_tertiary_title&gt;&lt;_url&gt;http://doi.wiley.com/10.1111/1911-3846.12422_x000d__x000a_http://onlinelibrary.wiley.com/wol1/doi/10.1111/1911-3846.12422/fullpdf&lt;/_url&gt;&lt;_volume&gt;36&lt;/_volume&gt;&lt;/Details&gt;&lt;Extra&gt;&lt;DBUID&gt;{E9F07991-3B72-4492-A7D8-86E559D9F8FE}&lt;/DBUID&gt;&lt;/Extra&gt;&lt;/Item&gt;&lt;/References&gt;&lt;/Group&gt;&lt;/Citation&gt;_x000a_"/>
    <w:docVar w:name="NE.Ref{619C65D4-FCF1-45D2-99FA-A14CE16A5ECD}" w:val=" ADDIN NE.Ref.{619C65D4-FCF1-45D2-99FA-A14CE16A5ECD}&lt;Citation SecTmpl=&quot;1&quot;&gt;&lt;Group&gt;&lt;References&gt;&lt;Item&gt;&lt;ID&gt;223&lt;/ID&gt;&lt;UID&gt;{A86A8201-A4E2-42BD-9DC3-9F6840B69D0A}&lt;/UID&gt;&lt;Title&gt;Client importance, nonaudit services, and abnormal accruals&lt;/Title&gt;&lt;Template&gt;Journal Article&lt;/Template&gt;&lt;Star&gt;0&lt;/Star&gt;&lt;Tag&gt;0&lt;/Tag&gt;&lt;Author&gt;Chung, Hyeesoo; Kallapur, Sanjay&lt;/Author&gt;&lt;Year&gt;2003&lt;/Year&gt;&lt;Details&gt;&lt;_accessed&gt;63303284&lt;/_accessed&gt;&lt;_alternate_title&gt;The Accounting Review&lt;/_alternate_title&gt;&lt;_created&gt;62928622&lt;/_created&gt;&lt;_date&gt;2003-01-01&lt;/_date&gt;&lt;_date_display&gt;2003&lt;/_date_display&gt;&lt;_impact_factor&gt;   4.562&lt;/_impact_factor&gt;&lt;_isbn&gt;0001-4826&lt;/_isbn&gt;&lt;_issue&gt;4&lt;/_issue&gt;&lt;_journal&gt;The Accounting Review&lt;/_journal&gt;&lt;_modified&gt;63218050&lt;/_modified&gt;&lt;_pages&gt;931-955&lt;/_pages&gt;&lt;_volume&gt;78&lt;/_volume&gt;&lt;/Details&gt;&lt;Extra&gt;&lt;DBUID&gt;{2097646C-7C2F-4992-8A9B-6FF23AE7F1B7}&lt;/DBUID&gt;&lt;/Extra&gt;&lt;/Item&gt;&lt;/References&gt;&lt;/Group&gt;&lt;/Citation&gt;_x000a_"/>
    <w:docVar w:name="NE.Ref{623F4520-7289-4606-9840-695CE3B34FD9}" w:val=" ADDIN NE.Ref.{623F4520-7289-4606-9840-695CE3B34FD9}&lt;Citation&gt;&lt;Group&gt;&lt;References&gt;&lt;Item&gt;&lt;ID&gt;303&lt;/ID&gt;&lt;UID&gt;{C51D8418-16A7-4BC1-BAEE-7F4EFB2E9A06}&lt;/UID&gt;&lt;Title&gt;Corporate tax-planning effectiveness: The role of compensation-based incentives&lt;/Title&gt;&lt;Template&gt;Journal Article&lt;/Template&gt;&lt;Star&gt;0&lt;/Star&gt;&lt;Tag&gt;0&lt;/Tag&gt;&lt;Author&gt;Phillips, John D&lt;/Author&gt;&lt;Year&gt;2003&lt;/Year&gt;&lt;Details&gt;&lt;_alternate_title&gt;The Accounting Review&lt;/_alternate_title&gt;&lt;_created&gt;63309291&lt;/_created&gt;&lt;_date&gt;2003-01-01&lt;/_date&gt;&lt;_date_display&gt;2003&lt;/_date_display&gt;&lt;_impact_factor&gt;   4.562&lt;/_impact_factor&gt;&lt;_isbn&gt;0001-4826&lt;/_isbn&gt;&lt;_issue&gt;3&lt;/_issue&gt;&lt;_journal&gt;The Accounting Review&lt;/_journal&gt;&lt;_modified&gt;63309291&lt;/_modified&gt;&lt;_pages&gt;847-874&lt;/_pages&gt;&lt;_volume&gt;78&lt;/_volume&gt;&lt;/Details&gt;&lt;Extra&gt;&lt;DBUID&gt;{E9F07991-3B72-4492-A7D8-86E559D9F8FE}&lt;/DBUID&gt;&lt;/Extra&gt;&lt;/Item&gt;&lt;/References&gt;&lt;/Group&gt;&lt;/Citation&gt;_x000a_"/>
    <w:docVar w:name="NE.Ref{62F48C92-33D9-4489-8D58-909B7B5CD33C}" w:val=" ADDIN NE.Ref.{62F48C92-33D9-4489-8D58-909B7B5CD33C}&lt;Citation SecTmpl=&quot;1&quot;&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632009B5-65F5-4136-9739-DFCF2898C2BC}" w:val=" ADDIN NE.Ref.{632009B5-65F5-4136-9739-DFCF2898C2BC}&lt;Citation&gt;&lt;Group&gt;&lt;References&gt;&lt;Item&gt;&lt;ID&gt;45&lt;/ID&gt;&lt;UID&gt;{2E389835-BC6B-43C3-97CE-163AEACD9757}&lt;/UID&gt;&lt;Title&gt;Effective corporate tax rates the effect of size, capital intensity, leverage, and other factors&lt;/Title&gt;&lt;Template&gt;Journal Article&lt;/Template&gt;&lt;Star&gt;0&lt;/Star&gt;&lt;Tag&gt;0&lt;/Tag&gt;&lt;Author&gt;Stickney, Clyde P; McGee, Victor E&lt;/Author&gt;&lt;Year&gt;1982&lt;/Year&gt;&lt;Details&gt;&lt;_alternate_title&gt;Journal of accounting and public policy&lt;/_alternate_title&gt;&lt;_collection_scope&gt;SSCI&lt;/_collection_scope&gt;&lt;_created&gt;63224423&lt;/_created&gt;&lt;_date&gt;1982-01-01&lt;/_date&gt;&lt;_date_display&gt;1982&lt;/_date_display&gt;&lt;_impact_factor&gt;   2.269&lt;/_impact_factor&gt;&lt;_isbn&gt;0278-4254&lt;/_isbn&gt;&lt;_issue&gt;2&lt;/_issue&gt;&lt;_journal&gt;Journal of accounting and public policy&lt;/_journal&gt;&lt;_modified&gt;63224423&lt;/_modified&gt;&lt;_ori_publication&gt;Elsevier&lt;/_ori_publication&gt;&lt;_pages&gt;125-152&lt;/_pages&gt;&lt;_volume&gt;1&lt;/_volume&gt;&lt;/Details&gt;&lt;Extra&gt;&lt;DBUID&gt;{E9F07991-3B72-4492-A7D8-86E559D9F8FE}&lt;/DBUID&gt;&lt;/Extra&gt;&lt;/Item&gt;&lt;/References&gt;&lt;/Group&gt;&lt;/Citation&gt;_x000a_"/>
    <w:docVar w:name="NE.Ref{63A285BB-625B-4AEC-B401-350A3761CA31}" w:val=" ADDIN NE.Ref.{63A285BB-625B-4AEC-B401-350A3761CA31}&lt;Citation&gt;&lt;Group&gt;&lt;References&gt;&lt;Item&gt;&lt;ID&gt;41&lt;/ID&gt;&lt;UID&gt;{4F22A9C0-FFD6-472E-B8F9-BE9FBA888ABF}&lt;/UID&gt;&lt;Title&gt;Evidence of Industry Scale Effects on Audit Hours, Billing Rates, and Pricing&lt;/Title&gt;&lt;Template&gt;Journal Article&lt;/Template&gt;&lt;Star&gt;0&lt;/Star&gt;&lt;Tag&gt;0&lt;/Tag&gt;&lt;Author&gt;Dekeyser, Simon; Gaeremynck, Ann; Willekens, Marleen&lt;/Author&gt;&lt;Year&gt;2019&lt;/Year&gt;&lt;Details&gt;&lt;_accessed&gt;62979693&lt;/_accessed&gt;&lt;_alternate_title&gt;Contemporary Accounting Research&lt;/_alternate_title&gt;&lt;_collection_scope&gt;SSCI&lt;/_collection_scope&gt;&lt;_created&gt;62937145&lt;/_created&gt;&lt;_date&gt;2019-01-01&lt;/_date&gt;&lt;_date_display&gt;2019&lt;/_date_display&gt;&lt;_impact_factor&gt;   2.261&lt;/_impact_factor&gt;&lt;_isbn&gt;0823-9150&lt;/_isbn&gt;&lt;_journal&gt;Contemporary Accounting Research&lt;/_journal&gt;&lt;_modified&gt;63224410&lt;/_modified&gt;&lt;_ori_publication&gt;Wiley Online Library&lt;/_ori_publication&gt;&lt;/Details&gt;&lt;Extra&gt;&lt;DBUID&gt;{E9F07991-3B72-4492-A7D8-86E559D9F8FE}&lt;/DBUID&gt;&lt;/Extra&gt;&lt;/Item&gt;&lt;/References&gt;&lt;/Group&gt;&lt;/Citation&gt;_x000a_"/>
    <w:docVar w:name="NE.Ref{63B5C54F-A755-4D43-855C-039EF3CF3A32}" w:val=" ADDIN NE.Ref.{63B5C54F-A755-4D43-855C-039EF3CF3A32}&lt;Citation SecTmpl=&quot;1&quot;&gt;&lt;Group&gt;&lt;References&gt;&lt;Item&gt;&lt;ID&gt;309&lt;/ID&gt;&lt;UID&gt;{CFEB43D6-7C39-40C8-9B4B-F2D50616E3A9}&lt;/UID&gt;&lt;Title&gt;Are female CFOs less tax aggressive? Evidence from tax aggressiveness&lt;/Title&gt;&lt;Template&gt;Journal Article&lt;/Template&gt;&lt;Star&gt;0&lt;/Star&gt;&lt;Tag&gt;0&lt;/Tag&gt;&lt;Author&gt;Francis, Bill B; Hasan, Iftekhar; Wu, Qiang; Yan, Meng&lt;/Author&gt;&lt;Year&gt;2014&lt;/Year&gt;&lt;Details&gt;&lt;_alternate_title&gt;The Journal of the American Taxation Association&lt;/_alternate_title&gt;&lt;_created&gt;63309395&lt;/_created&gt;&lt;_date&gt;2014-01-01&lt;/_date&gt;&lt;_date_display&gt;2014&lt;/_date_display&gt;&lt;_isbn&gt;0198-9073&lt;/_isbn&gt;&lt;_issue&gt;2&lt;/_issue&gt;&lt;_journal&gt;The Journal of the American Taxation Association&lt;/_journal&gt;&lt;_modified&gt;63309395&lt;/_modified&gt;&lt;_ori_publication&gt;American Accounting Assocation&lt;/_ori_publication&gt;&lt;_pages&gt;171-202&lt;/_pages&gt;&lt;_volume&gt;36&lt;/_volume&gt;&lt;/Details&gt;&lt;Extra&gt;&lt;DBUID&gt;{E9F07991-3B72-4492-A7D8-86E559D9F8FE}&lt;/DBUID&gt;&lt;/Extra&gt;&lt;/Item&gt;&lt;/References&gt;&lt;/Group&gt;&lt;/Citation&gt;_x000a_"/>
    <w:docVar w:name="NE.Ref{64AA0F94-7B83-413A-B355-961EA819361F}" w:val=" ADDIN NE.Ref.{64AA0F94-7B83-413A-B355-961EA819361F}&lt;Citation SecTmpl=&quot;1&quot;&gt;&lt;Group&gt;&lt;References&gt;&lt;Item&gt;&lt;ID&gt;90&lt;/ID&gt;&lt;UID&gt;{6C8E8D32-FD2E-4F39-874E-A46863EDAAE0}&lt;/UID&gt;&lt;Title&gt;Relation between audit effort and financial report misstatements: Evidence from quarterly and annual restatements&lt;/Title&gt;&lt;Template&gt;Journal Article&lt;/Template&gt;&lt;Star&gt;0&lt;/Star&gt;&lt;Tag&gt;0&lt;/Tag&gt;&lt;Author&gt;Lobo, Gerald J; Zhao, Yuping&lt;/Author&gt;&lt;Year&gt;2013&lt;/Year&gt;&lt;Details&gt;&lt;_alternate_title&gt;The Accounting Review&lt;/_alternate_title&gt;&lt;_created&gt;63228784&lt;/_created&gt;&lt;_date&gt;2013-01-01&lt;/_date&gt;&lt;_date_display&gt;2013&lt;/_date_display&gt;&lt;_impact_factor&gt;   4.562&lt;/_impact_factor&gt;&lt;_isbn&gt;0001-4826&lt;/_isbn&gt;&lt;_issue&gt;4&lt;/_issue&gt;&lt;_journal&gt;The Accounting Review&lt;/_journal&gt;&lt;_modified&gt;63228784&lt;/_modified&gt;&lt;_ori_publication&gt;American Accounting Association&lt;/_ori_publication&gt;&lt;_pages&gt;1385-1412&lt;/_pages&gt;&lt;_volume&gt;88&lt;/_volume&gt;&lt;/Details&gt;&lt;Extra&gt;&lt;DBUID&gt;{E9F07991-3B72-4492-A7D8-86E559D9F8FE}&lt;/DBUID&gt;&lt;/Extra&gt;&lt;/Item&gt;&lt;/References&gt;&lt;/Group&gt;&lt;/Citation&gt;_x000a_"/>
    <w:docVar w:name="NE.Ref{64CA3FA2-B6C5-4973-8237-61A922D091CC}" w:val=" ADDIN NE.Ref.{64CA3FA2-B6C5-4973-8237-61A922D091CC}&lt;Citation SecTmpl=&quot;1&quot;&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655FE69D-42AD-45D3-AA9A-05BDD2E3412F}" w:val=" ADDIN NE.Ref.{655FE69D-42AD-45D3-AA9A-05BDD2E3412F}&lt;Citation&gt;&lt;Group&gt;&lt;References&gt;&lt;Item&gt;&lt;ID&gt;58&lt;/ID&gt;&lt;UID&gt;{BBE49ADC-1D63-4122-9146-675A8D4C9C33}&lt;/UID&gt;&lt;Title&gt;Network ties among low-tax firms&lt;/Title&gt;&lt;Template&gt;Journal Article&lt;/Template&gt;&lt;Star&gt;0&lt;/Star&gt;&lt;Tag&gt;0&lt;/Tag&gt;&lt;Author&gt;Brown, Jennifer L; Drake, Katharine D&lt;/Author&gt;&lt;Year&gt;2014&lt;/Year&gt;&lt;Details&gt;&lt;_alternate_title&gt;The Accounting Review&lt;/_alternate_title&gt;&lt;_created&gt;63225537&lt;/_created&gt;&lt;_date&gt;2014-01-01&lt;/_date&gt;&lt;_date_display&gt;2014&lt;/_date_display&gt;&lt;_isbn&gt;1558-7967&lt;/_isbn&gt;&lt;_issue&gt;2&lt;/_issue&gt;&lt;_journal&gt;The Accounting Review&lt;/_journal&gt;&lt;_modified&gt;63225537&lt;/_modified&gt;&lt;_ori_publication&gt;American Accounting Association&lt;/_ori_publication&gt;&lt;_pages&gt;483-510&lt;/_pages&gt;&lt;_volume&gt;89&lt;/_volume&gt;&lt;/Details&gt;&lt;Extra&gt;&lt;DBUID&gt;{E9F07991-3B72-4492-A7D8-86E559D9F8FE}&lt;/DBUID&gt;&lt;/Extra&gt;&lt;/Item&gt;&lt;/References&gt;&lt;/Group&gt;&lt;/Citation&gt;_x000a_"/>
    <w:docVar w:name="NE.Ref{659DD4E0-0B2F-494F-AFDB-40D49F97C8D2}" w:val=" ADDIN NE.Ref.{659DD4E0-0B2F-494F-AFDB-40D49F97C8D2}&lt;Citation&gt;&lt;Group&gt;&lt;References&gt;&lt;Item&gt;&lt;ID&gt;76&lt;/ID&gt;&lt;UID&gt;{625120E1-7D7E-456D-8339-7FCD5A52A784}&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28096&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Group&gt;&lt;References&gt;&lt;Item&gt;&lt;ID&gt;77&lt;/ID&gt;&lt;UID&gt;{49819DF8-0A94-4B03-93FC-1BA22A5BB940}&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3228126&lt;/_modified&gt;&lt;_ori_publication&gt;American Accounting Association&lt;/_ori_publication&gt;&lt;_pages&gt;975-1003&lt;/_pages&gt;&lt;_volume&gt;87&lt;/_volume&gt;&lt;/Details&gt;&lt;Extra&gt;&lt;DBUID&gt;{E9F07991-3B72-4492-A7D8-86E559D9F8FE}&lt;/DBUID&gt;&lt;/Extra&gt;&lt;/Item&gt;&lt;/References&gt;&lt;/Group&gt;&lt;/Citation&gt;_x000a_"/>
    <w:docVar w:name="NE.Ref{668637EF-50FB-4EF1-84CF-3EFDDDA4305A}" w:val=" ADDIN NE.Ref.{668637EF-50FB-4EF1-84CF-3EFDDDA4305A}&lt;Citation SecTmpl=&quot;1&quot;&gt;&lt;Group&gt;&lt;References&gt;&lt;Item&gt;&lt;ID&gt;41&lt;/ID&gt;&lt;UID&gt;{B8AC2AAB-445E-4138-A94B-6C8FA93D4004}&lt;/UID&gt;&lt;Title&gt;Insider trading, litigation concerns, and auditor going-concern opinions&lt;/Title&gt;&lt;Template&gt;Journal Article&lt;/Template&gt;&lt;Star&gt;0&lt;/Star&gt;&lt;Tag&gt;0&lt;/Tag&gt;&lt;Author&gt;Chen, Chen; Martin, Xiumin; Wang, Xin&lt;/Author&gt;&lt;Year&gt;2013&lt;/Year&gt;&lt;Details&gt;&lt;_alternate_title&gt;The Accounting Review&lt;/_alternate_title&gt;&lt;_created&gt;63267321&lt;/_created&gt;&lt;_date&gt;2013-01-01&lt;/_date&gt;&lt;_date_display&gt;2013&lt;/_date_display&gt;&lt;_impact_factor&gt;   4.562&lt;/_impact_factor&gt;&lt;_isbn&gt;0001-4826&lt;/_isbn&gt;&lt;_issue&gt;2&lt;/_issue&gt;&lt;_journal&gt;The Accounting Review&lt;/_journal&gt;&lt;_modified&gt;63267321&lt;/_modified&gt;&lt;_ori_publication&gt;American Accounting Association&lt;/_ori_publication&gt;&lt;_pages&gt;365-393&lt;/_pages&gt;&lt;_volume&gt;88&lt;/_volume&gt;&lt;/Details&gt;&lt;Extra&gt;&lt;DBUID&gt;{439358B4-FA18-4C63-A3A1-0E3BE4066E7A}&lt;/DBUID&gt;&lt;/Extra&gt;&lt;/Item&gt;&lt;/References&gt;&lt;/Group&gt;&lt;/Citation&gt;_x000a_"/>
    <w:docVar w:name="NE.Ref{66DCDBC8-BB1C-4B2B-A872-89A37050CD14}" w:val=" ADDIN NE.Ref.{66DCDBC8-BB1C-4B2B-A872-89A37050CD14}&lt;Citation SecTmpl=&quot;1&quot;&gt;&lt;Group&gt;&lt;References&gt;&lt;Item&gt;&lt;ID&gt;245&lt;/ID&gt;&lt;UID&gt;{F158E676-F1B6-4E2C-A6B9-E58400E92377}&lt;/UID&gt;&lt;Title&gt;CPA职业声誉损害经济后果性研究——来自银广夏事件的初步发现和启示&lt;/Title&gt;&lt;Template&gt;Journal Article&lt;/Template&gt;&lt;Star&gt;0&lt;/Star&gt;&lt;Tag&gt;0&lt;/Tag&gt;&lt;Author&gt;方军雄; 许平; 洪剑峭&lt;/Author&gt;&lt;Year&gt;2006&lt;/Year&gt;&lt;Details&gt;&lt;_accessed&gt;63097160&lt;/_accessed&gt;&lt;_author_aff&gt;复旦大学管理学院会计系;复旦大学管理学院会计系;复旦大学管理学院会计系 上海200433;上海200433;上海200433&lt;/_author_aff&gt;&lt;_collection_scope&gt;CSSCI-C;PKU&lt;/_collection_scope&gt;&lt;_created&gt;63097160&lt;/_created&gt;&lt;_date&gt;55988640&lt;/_date&gt;&lt;_db_provider&gt;CNKI: 期刊&lt;/_db_provider&gt;&lt;_db_updated&gt;CNKI - Reference&lt;/_db_updated&gt;&lt;_issue&gt;06&lt;/_issue&gt;&lt;_journal&gt;南方经济&lt;/_journal&gt;&lt;_keywords&gt;审计质量;职业声誉;市场反应&lt;/_keywords&gt;&lt;_language&gt;Chinese&lt;/_language&gt;&lt;_modified&gt;63097160&lt;/_modified&gt;&lt;_pages&gt;90-101&lt;/_pages&gt;&lt;_url&gt;http://kns.cnki.net/KCMS/detail/detail.aspx?FileName=NFJJ200606008&amp;amp;DbName=CJFQ2006&lt;/_url&gt;&lt;_translated_author&gt;Fang, Junxiong;Xu, Ping;Hong, Jianqiao&lt;/_translated_author&gt;&lt;/Details&gt;&lt;Extra&gt;&lt;DBUID&gt;{2097646C-7C2F-4992-8A9B-6FF23AE7F1B7}&lt;/DBUID&gt;&lt;/Extra&gt;&lt;/Item&gt;&lt;/References&gt;&lt;/Group&gt;&lt;/Citation&gt;_x000a_"/>
    <w:docVar w:name="NE.Ref{67297A11-387A-4CE5-969E-FFD9C0E6DB93}" w:val=" ADDIN NE.Ref.{67297A11-387A-4CE5-969E-FFD9C0E6DB93}&lt;Citation SecTmpl=&quot;1&quot;&gt;&lt;Group&gt;&lt;References&gt;&lt;Item&gt;&lt;ID&gt;87&lt;/ID&gt;&lt;UID&gt;{3C0BA038-8A77-41FD-8D6A-C5EAD214A0BF}&lt;/UID&gt;&lt;Title&gt;On the Benefits of Audit Market Consolidation: Evidence from Merged Audit Firms&lt;/Title&gt;&lt;Template&gt;Journal Article&lt;/Template&gt;&lt;Star&gt;0&lt;/Star&gt;&lt;Tag&gt;0&lt;/Tag&gt;&lt;Author&gt;Gong, Qihui; Li, Oliver Zhen; Lin, Yupeng; Wu, Liansheng&lt;/Author&gt;&lt;Year&gt;2015&lt;/Year&gt;&lt;Details&gt;&lt;_accessed&gt;62452318&lt;/_accessed&gt;&lt;_created&gt;61742092&lt;/_created&gt;&lt;_isbn&gt;1558-7967&lt;/_isbn&gt;&lt;_issue&gt;2&lt;/_issue&gt;&lt;_journal&gt;The Accounting Review&lt;/_journal&gt;&lt;_modified&gt;61745274&lt;/_modified&gt;&lt;_pages&gt;463-488&lt;/_pages&gt;&lt;_volume&gt;91&lt;/_volume&gt;&lt;/Details&gt;&lt;Extra&gt;&lt;DBUID&gt;{83AC290F-D6FC-4574-9771-6904EE9C30A4}&lt;/DBUID&gt;&lt;/Extra&gt;&lt;/Item&gt;&lt;/References&gt;&lt;/Group&gt;&lt;/Citation&gt;_x000a_"/>
    <w:docVar w:name="NE.Ref{673420FA-EC0B-4076-A8BB-A055B1DA4671}" w:val=" ADDIN NE.Ref.{673420FA-EC0B-4076-A8BB-A055B1DA4671}&lt;Citation SecTmpl=&quot;1&quot;&gt;&lt;Group&gt;&lt;References&gt;&lt;Item&gt;&lt;ID&gt;155&lt;/ID&gt;&lt;UID&gt;{C2FD933C-97FA-4B5C-9F69-31A7CCBECADF}&lt;/UID&gt;&lt;Title&gt;Crime and punishment: An economic approach&lt;/Title&gt;&lt;Template&gt;Book Section&lt;/Template&gt;&lt;Star&gt;0&lt;/Star&gt;&lt;Tag&gt;0&lt;/Tag&gt;&lt;Author&gt;Becker, Gary S&lt;/Author&gt;&lt;Year&gt;1968&lt;/Year&gt;&lt;Details&gt;&lt;_created&gt;63261290&lt;/_created&gt;&lt;_modified&gt;63261290&lt;/_modified&gt;&lt;_ori_publication&gt;Springer&lt;/_ori_publication&gt;&lt;_pages&gt;13-68&lt;/_pages&gt;&lt;_publisher&gt;Springer&lt;/_publisher&gt;&lt;_short_title&gt;The economic dimensions of crime&lt;/_short_title&gt;&lt;/Details&gt;&lt;Extra&gt;&lt;DBUID&gt;{E9F07991-3B72-4492-A7D8-86E559D9F8FE}&lt;/DBUID&gt;&lt;/Extra&gt;&lt;/Item&gt;&lt;/References&gt;&lt;/Group&gt;&lt;/Citation&gt;_x000a_"/>
    <w:docVar w:name="NE.Ref{67C03CEE-36B3-4015-A881-41D17DB076F1}" w:val=" ADDIN NE.Ref.{67C03CEE-36B3-4015-A881-41D17DB076F1}&lt;Citation SecTmpl=&quot;1&quot;&gt;&lt;Group&gt;&lt;References&gt;&lt;Item&gt;&lt;ID&gt;59&lt;/ID&gt;&lt;UID&gt;{12FDA269-FB31-4A4F-A67D-AB8AA7C5B457}&lt;/UID&gt;&lt;Title&gt;腐败对企业逃避税行为的影响——来自中国工业企业数据的证据&lt;/Title&gt;&lt;Template&gt;Journal Article&lt;/Template&gt;&lt;Star&gt;0&lt;/Star&gt;&lt;Tag&gt;0&lt;/Tag&gt;&lt;Author&gt;吕炜; 陈海宇&lt;/Author&gt;&lt;Year&gt;2017&lt;/Year&gt;&lt;Details&gt;&lt;_accessed&gt;61701692&lt;/_accessed&gt;&lt;_author_aff&gt;东北财经大学经济与社会发展研究院;&lt;/_author_aff&gt;&lt;_collection_scope&gt;CSSCI;中文核心期刊;&lt;/_collection_scope&gt;&lt;_created&gt;61701692&lt;/_created&gt;&lt;_date&gt;61575840&lt;/_date&gt;&lt;_db_provider&gt;CNKI: 期刊&lt;/_db_provider&gt;&lt;_db_updated&gt;CNKI - Reference&lt;/_db_updated&gt;&lt;_issue&gt;01&lt;/_issue&gt;&lt;_journal&gt;审计研究&lt;/_journal&gt;&lt;_keywords&gt;腐败;企业逃避税;税收执法;财政压力&lt;/_keywords&gt;&lt;_language&gt;Chinese&lt;/_language&gt;&lt;_modified&gt;61701692&lt;/_modified&gt;&lt;_pages&gt;105-112&lt;/_pages&gt;&lt;_url&gt;http://www.cnki.net/KCMS/detail/detail.aspx?FileName=SJYZ201701015&amp;amp;DbName=CJFQPREP&lt;/_url&gt;&lt;_translated_author&gt;Lu, Wei;Chen, Haiyu&lt;/_translated_author&gt;&lt;/Details&gt;&lt;Extra&gt;&lt;DBUID&gt;{83AC290F-D6FC-4574-9771-6904EE9C30A4}&lt;/DBUID&gt;&lt;/Extra&gt;&lt;/Item&gt;&lt;/References&gt;&lt;/Group&gt;&lt;/Citation&gt;_x000a_"/>
    <w:docVar w:name="NE.Ref{67CCB0FC-E8F1-4027-B520-323560E2CFEE}" w:val=" ADDIN NE.Ref.{67CCB0FC-E8F1-4027-B520-323560E2CFEE}&lt;Citation SecTmpl=&quot;1&quot;&gt;&lt;Group&gt;&lt;References&gt;&lt;Item&gt;&lt;ID&gt;313&lt;/ID&gt;&lt;UID&gt;{1A98EEB9-CDC0-43FC-8BAE-45F712CBF6C9}&lt;/UID&gt;&lt;Title&gt;Institutional shareholders&amp;apos; investment horizons and tax avoidance&lt;/Title&gt;&lt;Template&gt;Journal Article&lt;/Template&gt;&lt;Star&gt;0&lt;/Star&gt;&lt;Tag&gt;0&lt;/Tag&gt;&lt;Author&gt;Khurana, Inder K; Moser, William J&lt;/Author&gt;&lt;Year&gt;2013&lt;/Year&gt;&lt;Details&gt;&lt;_alternate_title&gt;The Journal of the American Taxation Association&lt;/_alternate_title&gt;&lt;_created&gt;63310171&lt;/_created&gt;&lt;_date&gt;2013-01-01&lt;/_date&gt;&lt;_date_display&gt;2013&lt;/_date_display&gt;&lt;_isbn&gt;0198-9073&lt;/_isbn&gt;&lt;_issue&gt;1&lt;/_issue&gt;&lt;_journal&gt;The Journal of the American Taxation Association&lt;/_journal&gt;&lt;_modified&gt;63310171&lt;/_modified&gt;&lt;_ori_publication&gt;American Accounting Assocation&lt;/_ori_publication&gt;&lt;_pages&gt;111-134&lt;/_pages&gt;&lt;_volume&gt;35&lt;/_volume&gt;&lt;/Details&gt;&lt;Extra&gt;&lt;DBUID&gt;{E9F07991-3B72-4492-A7D8-86E559D9F8FE}&lt;/DBUID&gt;&lt;/Extra&gt;&lt;/Item&gt;&lt;/References&gt;&lt;/Group&gt;&lt;/Citation&gt;_x000a_"/>
    <w:docVar w:name="NE.Ref{683C5847-72B3-4986-8092-D790F2FB3C72}" w:val=" ADDIN NE.Ref.{683C5847-72B3-4986-8092-D790F2FB3C72}&lt;Citation&gt;&lt;Group&gt;&lt;References&gt;&lt;Item&gt;&lt;ID&gt;126&lt;/ID&gt;&lt;UID&gt;{E52470E8-FBE1-4D11-8A11-6B21B994B80D}&lt;/UID&gt;&lt;Title&gt;“掏空”与所有权安排——来自我国上市公司大股东资金占用的经验证据&lt;/Title&gt;&lt;Template&gt;Journal Article&lt;/Template&gt;&lt;Star&gt;0&lt;/Star&gt;&lt;Tag&gt;0&lt;/Tag&gt;&lt;Author&gt;李增泉; 孙铮; 王志伟&lt;/Author&gt;&lt;Year&gt;2004&lt;/Year&gt;&lt;Details&gt;&lt;_accessed&gt;63241052&lt;/_accessed&gt;&lt;_author_aff&gt;上海财经大学会计与财务研究院/会计学院;上海财经大学会计与财务研究院/会计学院;上海财经大学会计与财务研究院/会计学院 200433_x000d__x000a__x000d__x000a__x000d__x000a__x000d__x000a__x000d__x000a__x000d__x000a__x000d__x000a__x000d__x000a_;200433_x000d__x000a__x000d__x000a__x000d__x000a__x000d__x000a__x000d__x000a__x000d__x000a__x000d__x000a__x000d__x000a_;200433&lt;/_author_aff&gt;&lt;_collection_scope&gt;CSSCI-C;PKU&lt;/_collection_scope&gt;&lt;_created&gt;63241052&lt;/_created&gt;&lt;_date&gt;55200960&lt;/_date&gt;&lt;_db_provider&gt;CNKI: 期刊&lt;/_db_provider&gt;&lt;_db_updated&gt;CNKI - Reference&lt;/_db_updated&gt;&lt;_issue&gt;12&lt;/_issue&gt;&lt;_journal&gt;会计研究&lt;/_journal&gt;&lt;_keywords&gt;掏空;资金占用;所有权安排&lt;/_keywords&gt;&lt;_language&gt;Chinese&lt;/_language&gt;&lt;_modified&gt;63241052&lt;/_modified&gt;&lt;_pages&gt;3-13+97&lt;/_pages&gt;&lt;_url&gt;http://kns.cnki.net/KCMS/detail/detail.aspx?FileName=KJYJ200412000&amp;amp;DbName=CJFQ2004&lt;/_url&gt;&lt;_translated_author&gt;Li, Zengquan;Sun, Zheng;Wang, Zhiwei&lt;/_translated_author&gt;&lt;/Details&gt;&lt;Extra&gt;&lt;DBUID&gt;{E9F07991-3B72-4492-A7D8-86E559D9F8FE}&lt;/DBUID&gt;&lt;/Extra&gt;&lt;/Item&gt;&lt;/References&gt;&lt;/Group&gt;&lt;/Citation&gt;_x000a_"/>
    <w:docVar w:name="NE.Ref{6898001D-C3BB-49D2-A7F2-67BF99EFB2D6}" w:val=" ADDIN NE.Ref.{6898001D-C3BB-49D2-A7F2-67BF99EFB2D6}&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68A99BFE-0924-4E47-BE7F-1831E8BE9AD9}" w:val=" ADDIN NE.Ref.{68A99BFE-0924-4E47-BE7F-1831E8BE9AD9}&lt;Citation SecTmpl=&quot;1&quot;&gt;&lt;Group&gt;&lt;References&gt;&lt;Item&gt;&lt;ID&gt;333&lt;/ID&gt;&lt;UID&gt;{DEFBF465-A30D-497A-8B33-403FDFAA9CC9}&lt;/UID&gt;&lt;Title&gt;Agency costs and tax planning when the government is a major Shareholder&lt;/Title&gt;&lt;Template&gt;Journal Article&lt;/Template&gt;&lt;Star&gt;0&lt;/Star&gt;&lt;Tag&gt;0&lt;/Tag&gt;&lt;Author&gt;Bradshaw, Mark; Liao, Guanmin; Ma, Mark Shuai&lt;/Author&gt;&lt;Year&gt;2018&lt;/Year&gt;&lt;Details&gt;&lt;_accessed&gt;63309112&lt;/_accessed&gt;&lt;_alternate_title&gt;Journal of Accounting and Economics&lt;/_alternate_title&gt;&lt;_created&gt;62677059&lt;/_created&gt;&lt;_date&gt;2018-01-01&lt;/_date&gt;&lt;_date_display&gt;2018&lt;/_date_display&gt;&lt;_impact_factor&gt;   3.753&lt;/_impact_factor&gt;&lt;_isbn&gt;0165-4101&lt;/_isbn&gt;&lt;_journal&gt;Journal of Accounting and Economics&lt;/_journal&gt;&lt;_modified&gt;62846915&lt;/_modified&gt;&lt;_ori_publication&gt;Elsevier&lt;/_ori_publication&gt;&lt;/Details&gt;&lt;Extra&gt;&lt;DBUID&gt;{83AC290F-D6FC-4574-9771-6904EE9C30A4}&lt;/DBUID&gt;&lt;/Extra&gt;&lt;/Item&gt;&lt;/References&gt;&lt;/Group&gt;&lt;/Citation&gt;_x000a_"/>
    <w:docVar w:name="NE.Ref{68CCC112-6CD9-4D51-9C44-FEE4EC5CE31F}" w:val=" ADDIN NE.Ref.{68CCC112-6CD9-4D51-9C44-FEE4EC5CE31F}&lt;Citation SecTmpl=&quot;1&quot;&gt;&lt;Group&gt;&lt;References&gt;&lt;Item&gt;&lt;ID&gt;204&lt;/ID&gt;&lt;UID&gt;{BAB4115E-A1F3-4456-A2A8-FD82AD6AA6B1}&lt;/UID&gt;&lt;Title&gt;The association between changes in client firm agency costs and auditor switching&lt;/Title&gt;&lt;Template&gt;Journal Article&lt;/Template&gt;&lt;Star&gt;0&lt;/Star&gt;&lt;Tag&gt;0&lt;/Tag&gt;&lt;Author&gt;DeFond, Mark L&lt;/Author&gt;&lt;Year&gt;1992&lt;/Year&gt;&lt;Details&gt;&lt;_alternate_title&gt;Auditing&lt;/_alternate_title&gt;&lt;_created&gt;63301625&lt;/_created&gt;&lt;_date&gt;1992-01-01&lt;/_date&gt;&lt;_date_display&gt;1992&lt;/_date_display&gt;&lt;_impact_factor&gt;   2.642&lt;/_impact_factor&gt;&lt;_isbn&gt;0278-0380&lt;/_isbn&gt;&lt;_issue&gt;1&lt;/_issue&gt;&lt;_journal&gt;Auditing&lt;/_journal&gt;&lt;_modified&gt;63301625&lt;/_modified&gt;&lt;_ori_publication&gt;American Accounting Association&lt;/_ori_publication&gt;&lt;_pages&gt;16&lt;/_pages&gt;&lt;_volume&gt;11&lt;/_volume&gt;&lt;/Details&gt;&lt;Extra&gt;&lt;DBUID&gt;{E9F07991-3B72-4492-A7D8-86E559D9F8FE}&lt;/DBUID&gt;&lt;/Extra&gt;&lt;/Item&gt;&lt;/References&gt;&lt;/Group&gt;&lt;/Citation&gt;_x000a_"/>
    <w:docVar w:name="NE.Ref{68F0738F-BE67-40B0-86A7-227D56016098}" w:val=" ADDIN NE.Ref.{68F0738F-BE67-40B0-86A7-227D56016098}&lt;Citation SecTmpl=&quot;1&quot;&gt;&lt;Group&gt;&lt;References&gt;&lt;Item&gt;&lt;ID&gt;53&lt;/ID&gt;&lt;UID&gt;{D12C3C0C-2A93-424F-B93F-52F0F731F1D7}&lt;/UID&gt;&lt;Title&gt;The importance of the internal information environment for tax avoidance&lt;/Title&gt;&lt;Template&gt;Journal Article&lt;/Template&gt;&lt;Star&gt;0&lt;/Star&gt;&lt;Tag&gt;0&lt;/Tag&gt;&lt;Author&gt;Gallemore, John; Labro, Eva&lt;/Author&gt;&lt;Year&gt;2015&lt;/Year&gt;&lt;Details&gt;&lt;_accessed&gt;63308750&lt;/_accessed&gt;&lt;_alternate_title&gt;Journal of Accounting and Economics&lt;/_alternate_title&gt;&lt;_created&gt;63225150&lt;/_created&gt;&lt;_date&gt;2015-01-01&lt;/_date&gt;&lt;_date_display&gt;2015&lt;/_date_display&gt;&lt;_impact_factor&gt;   3.753&lt;/_impact_factor&gt;&lt;_isbn&gt;0165-4101&lt;/_isbn&gt;&lt;_issue&gt;1&lt;/_issue&gt;&lt;_journal&gt;Journal of Accounting and Economics&lt;/_journal&gt;&lt;_modified&gt;63308750&lt;/_modified&gt;&lt;_ori_publication&gt;Elsevier&lt;/_ori_publication&gt;&lt;_pages&gt;149-167&lt;/_pages&gt;&lt;_volume&gt;60&lt;/_volume&gt;&lt;/Details&gt;&lt;Extra&gt;&lt;DBUID&gt;{E9F07991-3B72-4492-A7D8-86E559D9F8FE}&lt;/DBUID&gt;&lt;/Extra&gt;&lt;/Item&gt;&lt;/References&gt;&lt;/Group&gt;&lt;/Citation&gt;_x000a_"/>
    <w:docVar w:name="NE.Ref{699D40EA-5271-4EEA-9ADF-5B75C141F4F8}" w:val=" ADDIN NE.Ref.{699D40EA-5271-4EEA-9ADF-5B75C141F4F8}&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6AE5424F-C14C-4F94-86B3-6FF61B2DE42E}" w:val=" ADDIN NE.Ref.{6AE5424F-C14C-4F94-86B3-6FF61B2DE42E}&lt;Citation&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6C04EA80-45C3-4F79-9871-859AEED68F47}" w:val=" ADDIN NE.Ref.{6C04EA80-45C3-4F79-9871-859AEED68F47}&lt;Citation SecTmpl=&quot;1&quot;&gt;&lt;Group&gt;&lt;References&gt;&lt;Item&gt;&lt;ID&gt;40&lt;/ID&gt;&lt;UID&gt;{60B34034-051D-4D7D-855C-EA6914FF17E0}&lt;/UID&gt;&lt;Title&gt;审计投入的产出效应&lt;/Title&gt;&lt;Template&gt;Journal Article&lt;/Template&gt;&lt;Star&gt;0&lt;/Star&gt;&lt;Tag&gt;0&lt;/Tag&gt;&lt;Author&gt;李伟; 韩晓梅; 吴联生&lt;/Author&gt;&lt;Year&gt;2018&lt;/Year&gt;&lt;Details&gt;&lt;_accessed&gt;62469353&lt;/_accessed&gt;&lt;_author_adr&gt;北京第二外国语学院国际商学院 100026; 南京理工大学经济管理学院 210094; 北京大学光华管理学院 100871&lt;/_author_adr&gt;&lt;_author_aff&gt;北京第二外国语学院国际商学院 100026; 南京理工大学经济管理学院 210094; 北京大学光华管理学院 100871&lt;/_author_aff&gt;&lt;_collection_scope&gt;CSSCI;中文核心期刊;&lt;/_collection_scope&gt;&lt;_created&gt;62469353&lt;/_created&gt;&lt;_db_provider&gt;北京万方数据股份有限公司&lt;/_db_provider&gt;&lt;_db_updated&gt;Wanfangdata&lt;/_db_updated&gt;&lt;_isbn&gt;1003-2886&lt;/_isbn&gt;&lt;_issue&gt;3&lt;/_issue&gt;&lt;_journal&gt;会计研究&lt;/_journal&gt;&lt;_keywords&gt;审计投入; 审计质量; 审计收费&lt;/_keywords&gt;&lt;_language&gt;chi&lt;/_language&gt;&lt;_modified&gt;63224410&lt;/_modified&gt;&lt;_pages&gt;71-77&lt;/_pages&gt;&lt;_tertiary_title&gt;Accounting Research&lt;/_tertiary_title&gt;&lt;_translated_title&gt;The Input-Output Effect of Audit Services&lt;/_translated_title&gt;&lt;_url&gt;http://www.wanfangdata.com.cn/details/detail.do?_type=perio&amp;amp;id=kjyj201803010&lt;/_url&gt;&lt;_translated_author&gt;Li, Wei;Han, Xiaomei;Wu, Liansheng&lt;/_translated_author&gt;&lt;/Details&gt;&lt;Extra&gt;&lt;DBUID&gt;{E9F07991-3B72-4492-A7D8-86E559D9F8FE}&lt;/DBUID&gt;&lt;/Extra&gt;&lt;/Item&gt;&lt;/References&gt;&lt;/Group&gt;&lt;/Citation&gt;_x000a_"/>
    <w:docVar w:name="NE.Ref{6C1331D1-C9B7-4B24-B681-4D1A8317C1B5}" w:val=" ADDIN NE.Ref.{6C1331D1-C9B7-4B24-B681-4D1A8317C1B5}&lt;Citation&gt;&lt;Group&gt;&lt;References&gt;&lt;Item&gt;&lt;ID&gt;7&lt;/ID&gt;&lt;UID&gt;{0F7C2C1B-B265-400E-A10A-38B0EC06A68F}&lt;/UID&gt;&lt;Title&gt;Big N auditors and audit quality: New evidence from quasi-experiments&lt;/Title&gt;&lt;Template&gt;Journal Article&lt;/Template&gt;&lt;Star&gt;0&lt;/Star&gt;&lt;Tag&gt;0&lt;/Tag&gt;&lt;Author&gt;Jiang, John X; Wang, Isabel Y; Wang, K Philip&lt;/Author&gt;&lt;Year&gt;2018&lt;/Year&gt;&lt;Details&gt;&lt;_alternate_title&gt;The Accounting Review&lt;/_alternate_title&gt;&lt;_created&gt;63130184&lt;/_created&gt;&lt;_date&gt;2018-01-01&lt;/_date&gt;&lt;_date_display&gt;2018&lt;/_date_display&gt;&lt;_impact_factor&gt;   4.562&lt;/_impact_factor&gt;&lt;_isbn&gt;0001-4826&lt;/_isbn&gt;&lt;_journal&gt;The Accounting Review&lt;/_journal&gt;&lt;_modified&gt;63130184&lt;/_modified&gt;&lt;/Details&gt;&lt;Extra&gt;&lt;DBUID&gt;{E9F07991-3B72-4492-A7D8-86E559D9F8FE}&lt;/DBUID&gt;&lt;/Extra&gt;&lt;/Item&gt;&lt;/References&gt;&lt;/Group&gt;&lt;/Citation&gt;_x000a_"/>
    <w:docVar w:name="NE.Ref{6D093699-9DC4-4446-97EF-034460FABCED}" w:val=" ADDIN NE.Ref.{6D093699-9DC4-4446-97EF-034460FABCED}&lt;Citation SecTmpl=&quot;1&quot;&gt;&lt;Group&gt;&lt;References&gt;&lt;Item&gt;&lt;ID&gt;308&lt;/ID&gt;&lt;UID&gt;{23E7847D-B75F-41C1-9A26-0CC584AEC662}&lt;/UID&gt;&lt;Title&gt;Abnormal audit fees and audit quality: The importance of considering managerial incentives in tests of earnings management&lt;/Title&gt;&lt;Template&gt;Journal Article&lt;/Template&gt;&lt;Star&gt;0&lt;/Star&gt;&lt;Tag&gt;0&lt;/Tag&gt;&lt;Author&gt;Eshleman, John Daniel; Guo, Peng&lt;/Author&gt;&lt;Year&gt;2013&lt;/Year&gt;&lt;Details&gt;&lt;_accessed&gt;63297920&lt;/_accessed&gt;&lt;_alternate_title&gt;Auditing: A Journal of Practice &amp;amp; Theory&lt;/_alternate_title&gt;&lt;_created&gt;62570452&lt;/_created&gt;&lt;_date&gt;2013-01-01&lt;/_date&gt;&lt;_date_display&gt;2013&lt;/_date_display&gt;&lt;_isbn&gt;1558-7991&lt;/_isbn&gt;&lt;_issue&gt;1&lt;/_issue&gt;&lt;_journal&gt;Auditing: A Journal of Practice &amp;amp; Theory&lt;/_journal&gt;&lt;_modified&gt;62615267&lt;/_modified&gt;&lt;_ori_publication&gt;American Accounting Assocation&lt;/_ori_publication&gt;&lt;_pages&gt;117-138&lt;/_pages&gt;&lt;_volume&gt;33&lt;/_volume&gt;&lt;/Details&gt;&lt;Extra&gt;&lt;DBUID&gt;{83AC290F-D6FC-4574-9771-6904EE9C30A4}&lt;/DBUID&gt;&lt;/Extra&gt;&lt;/Item&gt;&lt;/References&gt;&lt;/Group&gt;&lt;/Citation&gt;_x000a_"/>
    <w:docVar w:name="NE.Ref{6E0C85D6-61DC-43E2-BC9E-FF6B89F554DC}" w:val=" ADDIN NE.Ref.{6E0C85D6-61DC-43E2-BC9E-FF6B89F554DC}&lt;Citation&gt;&lt;Group&gt;&lt;References&gt;&lt;Item&gt;&lt;ID&gt;678&lt;/ID&gt;&lt;UID&gt;{FE8299C8-7332-46B3-9244-E41AD0C2A193}&lt;/UID&gt;&lt;Title&gt;Financial reporting and analysis&lt;/Title&gt;&lt;Template&gt;Book&lt;/Template&gt;&lt;Star&gt;0&lt;/Star&gt;&lt;Tag&gt;0&lt;/Tag&gt;&lt;Author&gt;Revsine, Lawrence; Collins, Daniel W; Johnson, W Bruce&lt;/Author&gt;&lt;Year&gt;2005&lt;/Year&gt;&lt;Details&gt;&lt;_created&gt;63284265&lt;/_created&gt;&lt;_isbn&gt;0131430211&lt;/_isbn&gt;&lt;_modified&gt;63284265&lt;/_modified&gt;&lt;_publisher&gt;Prentice Hall&lt;/_publisher&gt;&lt;/Details&gt;&lt;Extra&gt;&lt;DBUID&gt;{83AC290F-D6FC-4574-9771-6904EE9C30A4}&lt;/DBUID&gt;&lt;/Extra&gt;&lt;/Item&gt;&lt;/References&gt;&lt;/Group&gt;&lt;/Citation&gt;_x000a_"/>
    <w:docVar w:name="NE.Ref{6E7EEFF8-F717-4138-8EF0-489301DD9143}" w:val=" ADDIN NE.Ref.{6E7EEFF8-F717-4138-8EF0-489301DD9143}&lt;Citation&gt;&lt;Group&gt;&lt;References&gt;&lt;Item&gt;&lt;ID&gt;102&lt;/ID&gt;&lt;UID&gt;{70BADCEE-4A0B-4D7A-80F2-DB3D940D6344}&lt;/UID&gt;&lt;Title&gt;问询函监管与大股东“掏空”——来自沪深交易所年报问询的证据&lt;/Title&gt;&lt;Template&gt;Journal Article&lt;/Template&gt;&lt;Star&gt;0&lt;/Star&gt;&lt;Tag&gt;0&lt;/Tag&gt;&lt;Author&gt;聂萍; 潘再珍&lt;/Author&gt;&lt;Year&gt;2019&lt;/Year&gt;&lt;Details&gt;&lt;_accessed&gt;63240995&lt;/_accessed&gt;&lt;_author_aff&gt;湖南大学工商管理学院;&lt;/_author_aff&gt;&lt;_collection_scope&gt;CSSCI-C;PKU&lt;/_collection_scope&gt;&lt;_created&gt;63240989&lt;/_created&gt;&lt;_date&gt;62824320&lt;/_date&gt;&lt;_db_provider&gt;CNKI: 期刊&lt;/_db_provider&gt;&lt;_db_updated&gt;CNKI - Reference&lt;/_db_updated&gt;&lt;_issue&gt;03&lt;/_issue&gt;&lt;_journal&gt;审计与经济研究&lt;/_journal&gt;&lt;_keywords&gt;问询函监管;大股东掏空;内部控制;法治环境;问询监管机制;保护中小投资者利益;公司治理&lt;/_keywords&gt;&lt;_language&gt;Chinese&lt;/_language&gt;&lt;_modified&gt;63240995&lt;/_modified&gt;&lt;_pages&gt;91-103&lt;/_pages&gt;&lt;_url&gt;http://kns.cnki.net/KCMS/detail/detail.aspx?FileName=SJYJ201903010&amp;amp;DbName=CJFQ2019&lt;/_url&gt;&lt;_volume&gt;34&lt;/_volume&gt;&lt;_translated_author&gt;Nie, Ping;Pan, Zaizhen&lt;/_translated_author&gt;&lt;/Details&gt;&lt;Extra&gt;&lt;DBUID&gt;{E9F07991-3B72-4492-A7D8-86E559D9F8FE}&lt;/DBUID&gt;&lt;/Extra&gt;&lt;/Item&gt;&lt;/References&gt;&lt;/Group&gt;&lt;/Citation&gt;_x000a_"/>
    <w:docVar w:name="NE.Ref{6EB241A7-ECCD-4BB1-920A-CAD47169E8CC}" w:val=" ADDIN NE.Ref.{6EB241A7-ECCD-4BB1-920A-CAD47169E8CC}&lt;Citation SecTmpl=&quot;1&quot;&gt;&lt;Group&gt;&lt;References&gt;&lt;Item&gt;&lt;ID&gt;302&lt;/ID&gt;&lt;UID&gt;{DB3A6DC8-66BD-4F6E-90C2-F090B5C4C39E}&lt;/UID&gt;&lt;Title&gt;投资者理解公司会计利润和应税利润的差异信息吗?&lt;/Title&gt;&lt;Template&gt;Journal Article&lt;/Template&gt;&lt;Star&gt;0&lt;/Star&gt;&lt;Tag&gt;0&lt;/Tag&gt;&lt;Author&gt;伍利娜; 李蕙伶&lt;/Author&gt;&lt;Year&gt;2007&lt;/Year&gt;&lt;Details&gt;&lt;_accessed&gt;63284628&lt;/_accessed&gt;&lt;_collection_scope&gt;CSSCI;中文核心期刊;&lt;/_collection_scope&gt;&lt;_created&gt;62505474&lt;/_created&gt;&lt;_date&gt;2007-01-01&lt;/_date&gt;&lt;_date_display&gt;2007&lt;/_date_display&gt;&lt;_issue&gt;10&lt;/_issue&gt;&lt;_journal&gt;管理世界&lt;/_journal&gt;&lt;_modified&gt;63284628&lt;/_modified&gt;&lt;_pages&gt;114-121&lt;/_pages&gt;&lt;_translated_author&gt;Wu, Lina;Li, Huiling&lt;/_translated_author&gt;&lt;/Details&gt;&lt;Extra&gt;&lt;DBUID&gt;{83AC290F-D6FC-4574-9771-6904EE9C30A4}&lt;/DBUID&gt;&lt;/Extra&gt;&lt;/Item&gt;&lt;/References&gt;&lt;/Group&gt;&lt;/Citation&gt;_x000a_"/>
    <w:docVar w:name="NE.Ref{6EC2E2E3-D0B6-4D68-BB16-92CBC645EE24}" w:val=" ADDIN NE.Ref.{6EC2E2E3-D0B6-4D68-BB16-92CBC645EE24}&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60255&lt;/_accessed&gt;&lt;_alternate_title&gt;Contemporary Accounting Research&lt;/_alternate_title&gt;&lt;_collection_scope&gt;SSCI&lt;/_collection_scope&gt;&lt;_created&gt;63260159&lt;/_created&gt;&lt;_date&gt;2019-01-01&lt;/_date&gt;&lt;_date_display&gt;2019&lt;/_date_display&gt;&lt;_impact_factor&gt;   2.261&lt;/_impact_factor&gt;&lt;_isbn&gt;0823-9150&lt;/_isbn&gt;&lt;_journal&gt;Contemporary Accounting Research&lt;/_journal&gt;&lt;_modified&gt;63260255&lt;/_modified&gt;&lt;_ori_publication&gt;Wiley Online Library&lt;/_ori_publication&gt;&lt;/Details&gt;&lt;Extra&gt;&lt;DBUID&gt;{E9F07991-3B72-4492-A7D8-86E559D9F8FE}&lt;/DBUID&gt;&lt;/Extra&gt;&lt;/Item&gt;&lt;/References&gt;&lt;/Group&gt;&lt;/Citation&gt;_x000a_"/>
    <w:docVar w:name="NE.Ref{6F2EFB0B-F732-4328-ADFD-D4012F26FB2A}" w:val=" ADDIN NE.Ref.{6F2EFB0B-F732-4328-ADFD-D4012F26FB2A}&lt;Citation SecTmpl=&quot;1&quot;&gt;&lt;Group&gt;&lt;References&gt;&lt;Item&gt;&lt;ID&gt;183&lt;/ID&gt;&lt;UID&gt;{8C851692-70CA-440C-8D44-2DE78F8EC097}&lt;/UID&gt;&lt;Title&gt;行业自律监管能改进审计质量吗?——基于中注协约谈的证据&lt;/Title&gt;&lt;Template&gt;Journal Article&lt;/Template&gt;&lt;Star&gt;0&lt;/Star&gt;&lt;Tag&gt;0&lt;/Tag&gt;&lt;Author&gt;黄益雄; 李长爱&lt;/Author&gt;&lt;Year&gt;2016&lt;/Year&gt;&lt;Details&gt;&lt;_accessed&gt;63303076&lt;/_accessed&gt;&lt;_collection_scope&gt;CSSCI-C;PKU&lt;/_collection_scope&gt;&lt;_created&gt;62681269&lt;/_created&gt;&lt;_date&gt;2016-01-01&lt;/_date&gt;&lt;_date_display&gt;2016&lt;/_date_display&gt;&lt;_issue&gt;11&lt;/_issue&gt;&lt;_journal&gt;会计研究&lt;/_journal&gt;&lt;_modified&gt;63303076&lt;/_modified&gt;&lt;_pages&gt;84-91&lt;/_pages&gt;&lt;_translated_author&gt;Huang, Yixiong;Li, Zhang&amp;apos;ai&lt;/_translated_author&gt;&lt;/Details&gt;&lt;Extra&gt;&lt;DBUID&gt;{2097646C-7C2F-4992-8A9B-6FF23AE7F1B7}&lt;/DBUID&gt;&lt;/Extra&gt;&lt;/Item&gt;&lt;/References&gt;&lt;/Group&gt;&lt;/Citation&gt;_x000a_"/>
    <w:docVar w:name="NE.Ref{6F90187D-D9CC-47F4-A7FE-83B7CD1AEAF6}" w:val=" ADDIN NE.Ref.{6F90187D-D9CC-47F4-A7FE-83B7CD1AEAF6}&lt;Citation SecTmpl=&quot;1&quot;&gt;&lt;Group&gt;&lt;References&gt;&lt;Item&gt;&lt;ID&gt;149&lt;/ID&gt;&lt;UID&gt;{1BC81CD2-D59C-4B7F-9C70-88E19B8FC1C4}&lt;/UID&gt;&lt;Title&gt;Error detection by industry‐specialized teams during sequential audit review&lt;/Title&gt;&lt;Template&gt;Journal Article&lt;/Template&gt;&lt;Star&gt;0&lt;/Star&gt;&lt;Tag&gt;0&lt;/Tag&gt;&lt;Author&gt;Owhoso, Vincent E; Messier, Jr William F; Lynch, Jr John G&lt;/Author&gt;&lt;Year&gt;2002&lt;/Year&gt;&lt;Details&gt;&lt;_accessed&gt;63304404&lt;/_accessed&gt;&lt;_alternate_title&gt;Journal of Accounting Research&lt;/_alternate_title&gt;&lt;_collection_scope&gt;SSCI;&lt;/_collection_scope&gt;&lt;_created&gt;62475297&lt;/_created&gt;&lt;_date&gt;2002-01-01&lt;/_date&gt;&lt;_date_display&gt;2002&lt;/_date_display&gt;&lt;_impact_factor&gt;   4.891&lt;/_impact_factor&gt;&lt;_isbn&gt;0021-8456&lt;/_isbn&gt;&lt;_issue&gt;3&lt;/_issue&gt;&lt;_journal&gt;Journal of Accounting Research&lt;/_journal&gt;&lt;_modified&gt;62871029&lt;/_modified&gt;&lt;_ori_publication&gt;Wiley Online Library&lt;/_ori_publication&gt;&lt;_pages&gt;883-900&lt;/_pages&gt;&lt;_volume&gt;40&lt;/_volume&gt;&lt;/Details&gt;&lt;Extra&gt;&lt;DBUID&gt;{2097646C-7C2F-4992-8A9B-6FF23AE7F1B7}&lt;/DBUID&gt;&lt;/Extra&gt;&lt;/Item&gt;&lt;/References&gt;&lt;/Group&gt;&lt;/Citation&gt;_x000a_"/>
    <w:docVar w:name="NE.Ref{6FD6040F-E9D3-439F-AC67-8D814FBE0890}" w:val=" ADDIN NE.Ref.{6FD6040F-E9D3-439F-AC67-8D814FBE0890}&lt;Citation&gt;&lt;Group&gt;&lt;References&gt;&lt;Item&gt;&lt;ID&gt;143&lt;/ID&gt;&lt;UID&gt;{17238A06-B3B3-4599-8C3E-2D2D5024EC25}&lt;/UID&gt;&lt;Title&gt;市场化程度、内部人侵占与审计监督&lt;/Title&gt;&lt;Template&gt;Journal Article&lt;/Template&gt;&lt;Star&gt;0&lt;/Star&gt;&lt;Tag&gt;0&lt;/Tag&gt;&lt;Author&gt;雷光勇; 范蕾&lt;/Author&gt;&lt;Year&gt;2009&lt;/Year&gt;&lt;Details&gt;&lt;_accessed&gt;63257331&lt;/_accessed&gt;&lt;_author_aff&gt;对外经贸大学商学院;对外经济贸易大学商学院;普华永道国际会计公司;&lt;/_author_aff&gt;&lt;_collection_scope&gt;CSSCI-C;PKU&lt;/_collection_scope&gt;&lt;_created&gt;63257331&lt;/_created&gt;&lt;_date&gt;57515040&lt;/_date&gt;&lt;_db_provider&gt;CNKI: 期刊&lt;/_db_provider&gt;&lt;_db_updated&gt;CNKI - Reference&lt;/_db_updated&gt;&lt;_issue&gt;05&lt;/_issue&gt;&lt;_journal&gt;财贸经济&lt;/_journal&gt;&lt;_keywords&gt;市场化进程;内部人侵占;审计质量;审计监督&lt;/_keywords&gt;&lt;_language&gt;Chinese&lt;/_language&gt;&lt;_modified&gt;63257331&lt;/_modified&gt;&lt;_pages&gt;61-67&lt;/_pages&gt;&lt;_url&gt;http://kns.cnki.net/KCMS/detail/detail.aspx?FileName=CMJJ200905015&amp;amp;DbName=CJFQ2009&lt;/_url&gt;&lt;_translated_author&gt;Lei, Guangyong;Fan, Lei&lt;/_translated_author&gt;&lt;/Details&gt;&lt;Extra&gt;&lt;DBUID&gt;{E9F07991-3B72-4492-A7D8-86E559D9F8FE}&lt;/DBUID&gt;&lt;/Extra&gt;&lt;/Item&gt;&lt;/References&gt;&lt;/Group&gt;&lt;/Citation&gt;_x000a_"/>
    <w:docVar w:name="NE.Ref{706A0F95-6A58-4C50-9FA2-00687F19CE15}" w:val=" ADDIN NE.Ref.{706A0F95-6A58-4C50-9FA2-00687F19CE15}&lt;Citation SecTmpl=&quot;1&quot;&gt;&lt;Group&gt;&lt;References&gt;&lt;Item&gt;&lt;ID&gt;55&lt;/ID&gt;&lt;UID&gt;{E458AB47-9FDD-4B47-8574-F6D4AA49E9FC}&lt;/UID&gt;&lt;Title&gt;Auditor choice and its implications for group‐affiliated firms&lt;/Title&gt;&lt;Template&gt;Journal Article&lt;/Template&gt;&lt;Star&gt;0&lt;/Star&gt;&lt;Tag&gt;0&lt;/Tag&gt;&lt;Author&gt;Fang, Junxiong; Pittman, Jeffrey; Zhang, Yinqi; Zhao, Yuping&lt;/Author&gt;&lt;Year&gt;2017&lt;/Year&gt;&lt;Details&gt;&lt;_alternate_title&gt;Contemporary Accounting Research&lt;/_alternate_title&gt;&lt;_collection_scope&gt;SSCI&lt;/_collection_scope&gt;&lt;_created&gt;63225156&lt;/_created&gt;&lt;_date&gt;2017-01-01&lt;/_date&gt;&lt;_date_display&gt;2017&lt;/_date_display&gt;&lt;_impact_factor&gt;   2.261&lt;/_impact_factor&gt;&lt;_isbn&gt;0823-9150&lt;/_isbn&gt;&lt;_issue&gt;1&lt;/_issue&gt;&lt;_journal&gt;Contemporary Accounting Research&lt;/_journal&gt;&lt;_modified&gt;63225156&lt;/_modified&gt;&lt;_ori_publication&gt;Wiley Online Library&lt;/_ori_publication&gt;&lt;_pages&gt;39-82&lt;/_pages&gt;&lt;_volume&gt;34&lt;/_volume&gt;&lt;/Details&gt;&lt;Extra&gt;&lt;DBUID&gt;{E9F07991-3B72-4492-A7D8-86E559D9F8FE}&lt;/DBUID&gt;&lt;/Extra&gt;&lt;/Item&gt;&lt;/References&gt;&lt;/Group&gt;&lt;/Citation&gt;_x000a_"/>
    <w:docVar w:name="NE.Ref{70DEEC83-2B26-475D-97B7-077620F3D850}" w:val=" ADDIN NE.Ref.{70DEEC83-2B26-475D-97B7-077620F3D850}&lt;Citation&gt;&lt;Group&gt;&lt;References&gt;&lt;Item&gt;&lt;ID&gt;696&lt;/ID&gt;&lt;UID&gt;{3FCF8FD9-A6AE-4C75-BD98-B504A9E2DD88}&lt;/UID&gt;&lt;Title&gt;Client following former audit partners and audit quality: Evidence from unforced audit firm changes in China&lt;/Title&gt;&lt;Template&gt;Journal Article&lt;/Template&gt;&lt;Star&gt;0&lt;/Star&gt;&lt;Tag&gt;0&lt;/Tag&gt;&lt;Author&gt;Su, Xijia; Wu, Xi&lt;/Author&gt;&lt;Year&gt;2016&lt;/Year&gt;&lt;Details&gt;&lt;_alternate_title&gt;The International Journal of Accounting&lt;/_alternate_title&gt;&lt;_created&gt;63303609&lt;/_created&gt;&lt;_date&gt;2016-01-01&lt;/_date&gt;&lt;_date_display&gt;2016&lt;/_date_display&gt;&lt;_isbn&gt;0020-7063&lt;/_isbn&gt;&lt;_issue&gt;1&lt;/_issue&gt;&lt;_journal&gt;The International Journal of Accounting&lt;/_journal&gt;&lt;_modified&gt;63303609&lt;/_modified&gt;&lt;_ori_publication&gt;Elsevier&lt;/_ori_publication&gt;&lt;_pages&gt;1-22&lt;/_pages&gt;&lt;_volume&gt;51&lt;/_volume&gt;&lt;/Details&gt;&lt;Extra&gt;&lt;DBUID&gt;{83AC290F-D6FC-4574-9771-6904EE9C30A4}&lt;/DBUID&gt;&lt;/Extra&gt;&lt;/Item&gt;&lt;/References&gt;&lt;/Group&gt;&lt;/Citation&gt;_x000a_"/>
    <w:docVar w:name="NE.Ref{72A97EA1-4AEC-4EDE-97D0-7D5FD8171ED6}" w:val=" ADDIN NE.Ref.{72A97EA1-4AEC-4EDE-97D0-7D5FD8171ED6}&lt;Citation SecTmpl=&quot;1&quot;&gt;&lt;Group&gt;&lt;References&gt;&lt;Item&gt;&lt;ID&gt;251&lt;/ID&gt;&lt;UID&gt;{59962BAD-A073-41F3-B395-790C40BDD1DB}&lt;/UID&gt;&lt;Title&gt;客户重要性与审计谈判&lt;/Title&gt;&lt;Template&gt;Journal Article&lt;/Template&gt;&lt;Star&gt;0&lt;/Star&gt;&lt;Tag&gt;0&lt;/Tag&gt;&lt;Author&gt;张继勋; 张丽霞&lt;/Author&gt;&lt;Year&gt;2011&lt;/Year&gt;&lt;Details&gt;&lt;_accessed&gt;63218055&lt;/_accessed&gt;&lt;_author_aff&gt;南开大学商学院;&lt;/_author_aff&gt;&lt;_collection_scope&gt;CSSCI-C;PKU&lt;/_collection_scope&gt;&lt;_created&gt;63218055&lt;/_created&gt;&lt;_date&gt;58592160&lt;/_date&gt;&lt;_db_provider&gt;CNKI: 期刊&lt;/_db_provider&gt;&lt;_db_updated&gt;CNKI - Reference&lt;/_db_updated&gt;&lt;_issue&gt;03&lt;/_issue&gt;&lt;_journal&gt;审计研究&lt;/_journal&gt;&lt;_keywords&gt;客户重要性;审计谈判;谈判结果&lt;/_keywords&gt;&lt;_language&gt;Chinese&lt;/_language&gt;&lt;_modified&gt;63218056&lt;/_modified&gt;&lt;_pages&gt;56-63&lt;/_pages&gt;&lt;_url&gt;http://kns.cnki.net/KCMS/detail/detail.aspx?FileName=SJYZ201103012&amp;amp;DbName=CJFQ2011&lt;/_url&gt;&lt;_translated_author&gt;Zhang, Jixun;Zhang, Lixia&lt;/_translated_author&gt;&lt;/Details&gt;&lt;Extra&gt;&lt;DBUID&gt;{2097646C-7C2F-4992-8A9B-6FF23AE7F1B7}&lt;/DBUID&gt;&lt;/Extra&gt;&lt;/Item&gt;&lt;/References&gt;&lt;/Group&gt;&lt;/Citation&gt;_x000a_"/>
    <w:docVar w:name="NE.Ref{72FB94BD-856B-4401-8A69-4BB45072288F}" w:val=" ADDIN NE.Ref.{72FB94BD-856B-4401-8A69-4BB45072288F}&lt;Citation SecTmpl=&quot;1&quot;&gt;&lt;Group&gt;&lt;References&gt;&lt;Item&gt;&lt;ID&gt;307&lt;/ID&gt;&lt;UID&gt;{48BE3D97-E01A-4DBD-9C65-7B0372856B6E}&lt;/UID&gt;&lt;Title&gt;Top management conservatism and corporate risk strategies: Evidence from managers&amp;apos; personal political orientation and corporate tax avoidance&lt;/Title&gt;&lt;Template&gt;Journal Article&lt;/Template&gt;&lt;Star&gt;0&lt;/Star&gt;&lt;Tag&gt;0&lt;/Tag&gt;&lt;Author&gt;Christensen, Dane M; Dhaliwal, Dan S; Boivie, Steven; Graffin, Scott D&lt;/Author&gt;&lt;Year&gt;2015&lt;/Year&gt;&lt;Details&gt;&lt;_alternate_title&gt;Strategic Management Journal&lt;/_alternate_title&gt;&lt;_collection_scope&gt;SSCI;EI&lt;/_collection_scope&gt;&lt;_created&gt;63309377&lt;/_created&gt;&lt;_date&gt;2015-01-01&lt;/_date&gt;&lt;_date_display&gt;2015&lt;/_date_display&gt;&lt;_impact_factor&gt;   5.572&lt;/_impact_factor&gt;&lt;_isbn&gt;0143-2095&lt;/_isbn&gt;&lt;_issue&gt;12&lt;/_issue&gt;&lt;_journal&gt;Strategic Management Journal&lt;/_journal&gt;&lt;_modified&gt;63309377&lt;/_modified&gt;&lt;_ori_publication&gt;Wiley Online Library&lt;/_ori_publication&gt;&lt;_pages&gt;1918-1938&lt;/_pages&gt;&lt;_volume&gt;36&lt;/_volume&gt;&lt;/Details&gt;&lt;Extra&gt;&lt;DBUID&gt;{E9F07991-3B72-4492-A7D8-86E559D9F8FE}&lt;/DBUID&gt;&lt;/Extra&gt;&lt;/Item&gt;&lt;/References&gt;&lt;/Group&gt;&lt;/Citation&gt;_x000a_"/>
    <w:docVar w:name="NE.Ref{73DFA4B5-2180-4267-9C9F-D492C357A922}" w:val=" ADDIN NE.Ref.{73DFA4B5-2180-4267-9C9F-D492C357A922}&lt;Citation SecTmpl=&quot;1&quot;&gt;&lt;Group&gt;&lt;References&gt;&lt;Item&gt;&lt;ID&gt;16&lt;/ID&gt;&lt;UID&gt;{B3523654-521D-48AC-98DF-25AE58C2161D}&lt;/UID&gt;&lt;Title&gt;融券制度与内部人寻租——来自准自然实验的经验证据&lt;/Title&gt;&lt;Template&gt;Journal Article&lt;/Template&gt;&lt;Star&gt;0&lt;/Star&gt;&lt;Tag&gt;0&lt;/Tag&gt;&lt;Author&gt;张洪辉; 平帆; 章琳一&lt;/Author&gt;&lt;Year&gt;2020&lt;/Year&gt;&lt;Details&gt;&lt;_accessed&gt;63268338&lt;/_accessed&gt;&lt;_author_aff&gt;江西财经大学会计学院;中国人民大学商学院;&lt;/_author_aff&gt;&lt;_collection_scope&gt;CSSCI-C&lt;/_collection_scope&gt;&lt;_created&gt;63267310&lt;/_created&gt;&lt;_date&gt;63221760&lt;/_date&gt;&lt;_db_provider&gt;CNKI: 期刊&lt;/_db_provider&gt;&lt;_db_updated&gt;CNKI - Reference&lt;/_db_updated&gt;&lt;_issue&gt;03&lt;/_issue&gt;&lt;_journal&gt;经济管理&lt;/_journal&gt;&lt;_keywords&gt;融券制度;内部人寻租;信息效应;竞争效应;产权性质&lt;/_keywords&gt;&lt;_modified&gt;63268338&lt;/_modified&gt;&lt;_pages&gt;166-191&lt;/_pages&gt;&lt;_url&gt;http://kns.cnki.net/KCMS/detail/detail.aspx?FileName=JJGU202003011&amp;amp;DbName=CJFQTEMP&lt;/_url&gt;&lt;_volume&gt;42&lt;/_volume&gt;&lt;_translated_author&gt;Zhang, Honghui;Ping, Fan;Zhang, Linyi&lt;/_translated_author&gt;&lt;/Details&gt;&lt;Extra&gt;&lt;DBUID&gt;{439358B4-FA18-4C63-A3A1-0E3BE4066E7A}&lt;/DBUID&gt;&lt;/Extra&gt;&lt;/Item&gt;&lt;/References&gt;&lt;/Group&gt;&lt;/Citation&gt;_x000a_"/>
    <w:docVar w:name="NE.Ref{751F6E9E-D24D-4626-B572-CED7DFF97970}" w:val=" ADDIN NE.Ref.{751F6E9E-D24D-4626-B572-CED7DFF97970}&lt;Citation SecTmpl=&quot;1&quot;&gt;&lt;Group&gt;&lt;References&gt;&lt;Item&gt;&lt;ID&gt;77&lt;/ID&gt;&lt;UID&gt;{49819DF8-0A94-4B03-93FC-1BA22A5BB940}&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3228126&lt;/_modified&gt;&lt;_ori_publication&gt;American Accounting Association&lt;/_ori_publication&gt;&lt;_pages&gt;975-1003&lt;/_pages&gt;&lt;_volume&gt;87&lt;/_volume&gt;&lt;/Details&gt;&lt;Extra&gt;&lt;DBUID&gt;{E9F07991-3B72-4492-A7D8-86E559D9F8FE}&lt;/DBUID&gt;&lt;/Extra&gt;&lt;/Item&gt;&lt;/References&gt;&lt;/Group&gt;&lt;/Citation&gt;_x000a_"/>
    <w:docVar w:name="NE.Ref{7532BF76-F48B-43C9-BD80-262FAC660F2A}" w:val=" ADDIN NE.Ref.{7532BF76-F48B-43C9-BD80-262FAC660F2A}&lt;Citation&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228696&lt;/_modified&gt;&lt;_ori_publication&gt;Elsevier&lt;/_ori_publication&gt;&lt;_pages&gt;145-179&lt;/_pages&gt;&lt;_volume&gt;79&lt;/_volume&gt;&lt;/Details&gt;&lt;Extra&gt;&lt;DBUID&gt;{E9F07991-3B72-4492-A7D8-86E559D9F8FE}&lt;/DBUID&gt;&lt;/Extra&gt;&lt;/Item&gt;&lt;/References&gt;&lt;/Group&gt;&lt;/Citation&gt;_x000a_"/>
    <w:docVar w:name="NE.Ref{755D5302-C861-4ECB-BDC3-4D9924AFA5DC}" w:val=" ADDIN NE.Ref.{755D5302-C861-4ECB-BDC3-4D9924AFA5DC}&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7593F962-F464-4C07-9F99-E93FB97F37F9}" w:val=" ADDIN NE.Ref.{7593F962-F464-4C07-9F99-E93FB97F37F9}&lt;Citation&gt;&lt;Group&gt;&lt;References&gt;&lt;Item&gt;&lt;ID&gt;85&lt;/ID&gt;&lt;UID&gt;{C325AB56-6C49-4B35-BCEA-F2F21DD79E10}&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95873&lt;/_accessed&gt;&lt;_collection_scope&gt;SSCI&lt;/_collection_scope&gt;&lt;_created&gt;63097440&lt;/_created&gt;&lt;_date&gt;62948160&lt;/_date&gt;&lt;_db_updated&gt;CrossRef&lt;/_db_updated&gt;&lt;_doi&gt;10.1111/1911-3846.12563&lt;/_doi&gt;&lt;_impact_factor&gt;   2.261&lt;/_impact_factor&gt;&lt;_journal&gt;Contemporary Accounting Research&lt;/_journal&gt;&lt;_modified&gt;63115988&lt;/_modified&gt;&lt;_tertiary_title&gt;Contemp Account Res&lt;/_tertiary_title&gt;&lt;_url&gt;http://doi.wiley.com/10.1111/1911-3846.12563_x000d__x000a_http://onlinelibrary.wiley.com/wol1/doi/10.1111/1911-3846.12563/fullpdf&lt;/_url&gt;&lt;/Details&gt;&lt;Extra&gt;&lt;DBUID&gt;{3537AC57-1DBB-4905-8F48-92A348A9E004}&lt;/DBUID&gt;&lt;/Extra&gt;&lt;/Item&gt;&lt;/References&gt;&lt;/Group&gt;&lt;/Citation&gt;_x000a_"/>
    <w:docVar w:name="NE.Ref{769715FD-2FDF-47AC-BE23-32EB59F7F5D6}" w:val=" ADDIN NE.Ref.{769715FD-2FDF-47AC-BE23-32EB59F7F5D6}&lt;Citation&gt;&lt;Group&gt;&lt;References&gt;&lt;Item&gt;&lt;ID&gt;60&lt;/ID&gt;&lt;UID&gt;{E4E765AF-C15F-4D3F-9DCB-94FE30A0E528}&lt;/UID&gt;&lt;Title&gt;Insider Profits, Cost of Trading, and Market Efficiency&lt;/Title&gt;&lt;Template&gt;Journal Article&lt;/Template&gt;&lt;Star&gt;0&lt;/Star&gt;&lt;Tag&gt;0&lt;/Tag&gt;&lt;Author&gt;Seyhun, H Nejat&lt;/Author&gt;&lt;Year&gt;1986&lt;/Year&gt;&lt;Details&gt;&lt;_accessed&gt;63285815&lt;/_accessed&gt;&lt;_collection_scope&gt;SSCI&lt;/_collection_scope&gt;&lt;_created&gt;63282816&lt;/_created&gt;&lt;_date&gt;1986-01-01&lt;/_date&gt;&lt;_date_display&gt;1986&lt;/_date_display&gt;&lt;_impact_factor&gt;   4.693&lt;/_impact_factor&gt;&lt;_issue&gt;2&lt;/_issue&gt;&lt;_journal&gt;Journal of Financial Economics&lt;/_journal&gt;&lt;_modified&gt;63285733&lt;/_modified&gt;&lt;_pages&gt;189-212&lt;/_pages&gt;&lt;_volume&gt;16&lt;/_volume&gt;&lt;/Details&gt;&lt;Extra&gt;&lt;DBUID&gt;{439358B4-FA18-4C63-A3A1-0E3BE4066E7A}&lt;/DBUID&gt;&lt;/Extra&gt;&lt;/Item&gt;&lt;/References&gt;&lt;/Group&gt;&lt;/Citation&gt;_x000a_"/>
    <w:docVar w:name="NE.Ref{769A7F9C-5422-44A3-AFF5-67B9D60048B4}" w:val=" ADDIN NE.Ref.{769A7F9C-5422-44A3-AFF5-67B9D60048B4}&lt;Citation SecTmpl=&quot;1&quot;&gt;&lt;Group&gt;&lt;References&gt;&lt;Item&gt;&lt;ID&gt;312&lt;/ID&gt;&lt;UID&gt;{0DBB21C3-866A-42FE-8EAA-AD542B4D9A11}&lt;/UID&gt;&lt;Title&gt;Labor unions and tax aggressiveness&lt;/Title&gt;&lt;Template&gt;Journal Article&lt;/Template&gt;&lt;Star&gt;0&lt;/Star&gt;&lt;Tag&gt;0&lt;/Tag&gt;&lt;Author&gt;Chyz, James A; Leung, Winnie Siu Ching; Li, Oliver Zhen; Rui, Oliver Meng&lt;/Author&gt;&lt;Year&gt;2013&lt;/Year&gt;&lt;Details&gt;&lt;_alternate_title&gt;Journal of Financial Economics&lt;/_alternate_title&gt;&lt;_collection_scope&gt;SSCI&lt;/_collection_scope&gt;&lt;_created&gt;63310162&lt;/_created&gt;&lt;_date&gt;2013-01-01&lt;/_date&gt;&lt;_date_display&gt;2013&lt;/_date_display&gt;&lt;_impact_factor&gt;   4.693&lt;/_impact_factor&gt;&lt;_isbn&gt;0304-405X&lt;/_isbn&gt;&lt;_issue&gt;3&lt;/_issue&gt;&lt;_journal&gt;Journal of Financial Economics&lt;/_journal&gt;&lt;_modified&gt;63310162&lt;/_modified&gt;&lt;_ori_publication&gt;Elsevier&lt;/_ori_publication&gt;&lt;_pages&gt;675-698&lt;/_pages&gt;&lt;_volume&gt;108&lt;/_volume&gt;&lt;/Details&gt;&lt;Extra&gt;&lt;DBUID&gt;{E9F07991-3B72-4492-A7D8-86E559D9F8FE}&lt;/DBUID&gt;&lt;/Extra&gt;&lt;/Item&gt;&lt;/References&gt;&lt;/Group&gt;&lt;/Citation&gt;_x000a_"/>
    <w:docVar w:name="NE.Ref{76F448C3-384F-4C05-85D4-ADB198D7C383}" w:val=" ADDIN NE.Ref.{76F448C3-384F-4C05-85D4-ADB198D7C383}&lt;Citation&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128816&lt;/_modified&gt;&lt;_ori_publication&gt;Elsevier&lt;/_ori_publication&gt;&lt;_pages&gt;21-40&lt;/_pages&gt;&lt;_volume&gt;65&lt;/_volume&gt;&lt;/Details&gt;&lt;Extra&gt;&lt;DBUID&gt;{E9F07991-3B72-4492-A7D8-86E559D9F8FE}&lt;/DBUID&gt;&lt;/Extra&gt;&lt;/Item&gt;&lt;/References&gt;&lt;/Group&gt;&lt;/Citation&gt;_x000a_"/>
    <w:docVar w:name="NE.Ref{775F292D-D9D9-4A44-BCE8-ED1DA8ADBC54}" w:val=" ADDIN NE.Ref.{775F292D-D9D9-4A44-BCE8-ED1DA8ADBC54}&lt;Citation&gt;&lt;Group&gt;&lt;References&gt;&lt;Item&gt;&lt;ID&gt;59&lt;/ID&gt;&lt;UID&gt;{A7CB6A54-C476-4355-A7DA-B8E1BB125B46}&lt;/UID&gt;&lt;Title&gt;The modern industrial revolution, exit, and the failure of internal control systems&lt;/Title&gt;&lt;Template&gt;Journal Article&lt;/Template&gt;&lt;Star&gt;0&lt;/Star&gt;&lt;Tag&gt;0&lt;/Tag&gt;&lt;Author&gt;Jensen, Michael C&lt;/Author&gt;&lt;Year&gt;1993&lt;/Year&gt;&lt;Details&gt;&lt;_alternate_title&gt;the Journal of Finance&lt;/_alternate_title&gt;&lt;_created&gt;63225542&lt;/_created&gt;&lt;_date&gt;1993-01-01&lt;/_date&gt;&lt;_date_display&gt;1993&lt;/_date_display&gt;&lt;_impact_factor&gt;   6.201&lt;/_impact_factor&gt;&lt;_isbn&gt;0022-1082&lt;/_isbn&gt;&lt;_issue&gt;3&lt;/_issue&gt;&lt;_journal&gt;the Journal of Finance&lt;/_journal&gt;&lt;_modified&gt;63225542&lt;/_modified&gt;&lt;_ori_publication&gt;Wiley Online Library&lt;/_ori_publication&gt;&lt;_pages&gt;831-880&lt;/_pages&gt;&lt;_volume&gt;48&lt;/_volume&gt;&lt;/Details&gt;&lt;Extra&gt;&lt;DBUID&gt;{E9F07991-3B72-4492-A7D8-86E559D9F8FE}&lt;/DBUID&gt;&lt;/Extra&gt;&lt;/Item&gt;&lt;/References&gt;&lt;/Group&gt;&lt;/Citation&gt;_x000a_"/>
    <w:docVar w:name="NE.Ref{77AFCB0E-087F-495E-B88D-CD1509813D71}" w:val=" ADDIN NE.Ref.{77AFCB0E-087F-495E-B88D-CD1509813D71}&lt;Citation&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Group&gt;&lt;References&gt;&lt;Item&gt;&lt;ID&gt;40&lt;/ID&gt;&lt;UID&gt;{60B34034-051D-4D7D-855C-EA6914FF17E0}&lt;/UID&gt;&lt;Title&gt;审计投入的产出效应&lt;/Title&gt;&lt;Template&gt;Journal Article&lt;/Template&gt;&lt;Star&gt;0&lt;/Star&gt;&lt;Tag&gt;0&lt;/Tag&gt;&lt;Author&gt;李伟; 韩晓梅; 吴联生&lt;/Author&gt;&lt;Year&gt;2018&lt;/Year&gt;&lt;Details&gt;&lt;_accessed&gt;62469353&lt;/_accessed&gt;&lt;_author_adr&gt;北京第二外国语学院国际商学院 100026; 南京理工大学经济管理学院 210094; 北京大学光华管理学院 100871&lt;/_author_adr&gt;&lt;_author_aff&gt;北京第二外国语学院国际商学院 100026; 南京理工大学经济管理学院 210094; 北京大学光华管理学院 100871&lt;/_author_aff&gt;&lt;_collection_scope&gt;CSSCI;中文核心期刊;&lt;/_collection_scope&gt;&lt;_created&gt;62469353&lt;/_created&gt;&lt;_db_provider&gt;北京万方数据股份有限公司&lt;/_db_provider&gt;&lt;_db_updated&gt;Wanfangdata&lt;/_db_updated&gt;&lt;_isbn&gt;1003-2886&lt;/_isbn&gt;&lt;_issue&gt;3&lt;/_issue&gt;&lt;_journal&gt;会计研究&lt;/_journal&gt;&lt;_keywords&gt;审计投入; 审计质量; 审计收费&lt;/_keywords&gt;&lt;_language&gt;chi&lt;/_language&gt;&lt;_modified&gt;63224410&lt;/_modified&gt;&lt;_pages&gt;71-77&lt;/_pages&gt;&lt;_tertiary_title&gt;Accounting Research&lt;/_tertiary_title&gt;&lt;_translated_title&gt;The Input-Output Effect of Audit Services&lt;/_translated_title&gt;&lt;_url&gt;http://www.wanfangdata.com.cn/details/detail.do?_type=perio&amp;amp;id=kjyj201803010&lt;/_url&gt;&lt;_translated_author&gt;Li, Wei;Han, Xiaomei;Wu, Liansheng&lt;/_translated_author&gt;&lt;/Details&gt;&lt;Extra&gt;&lt;DBUID&gt;{E9F07991-3B72-4492-A7D8-86E559D9F8FE}&lt;/DBUID&gt;&lt;/Extra&gt;&lt;/Item&gt;&lt;/References&gt;&lt;/Group&gt;&lt;Group&gt;&lt;References&gt;&lt;Item&gt;&lt;ID&gt;41&lt;/ID&gt;&lt;UID&gt;{4F22A9C0-FFD6-472E-B8F9-BE9FBA888ABF}&lt;/UID&gt;&lt;Title&gt;Evidence of Industry Scale Effects on Audit Hours, Billing Rates, and Pricing&lt;/Title&gt;&lt;Template&gt;Journal Article&lt;/Template&gt;&lt;Star&gt;0&lt;/Star&gt;&lt;Tag&gt;0&lt;/Tag&gt;&lt;Author&gt;Dekeyser, Simon; Gaeremynck, Ann; Willekens, Marleen&lt;/Author&gt;&lt;Year&gt;2019&lt;/Year&gt;&lt;Details&gt;&lt;_accessed&gt;62979693&lt;/_accessed&gt;&lt;_alternate_title&gt;Contemporary Accounting Research&lt;/_alternate_title&gt;&lt;_collection_scope&gt;SSCI&lt;/_collection_scope&gt;&lt;_created&gt;62937145&lt;/_created&gt;&lt;_date&gt;2019-01-01&lt;/_date&gt;&lt;_date_display&gt;2019&lt;/_date_display&gt;&lt;_impact_factor&gt;   2.261&lt;/_impact_factor&gt;&lt;_isbn&gt;0823-9150&lt;/_isbn&gt;&lt;_journal&gt;Contemporary Accounting Research&lt;/_journal&gt;&lt;_modified&gt;63224410&lt;/_modified&gt;&lt;_ori_publication&gt;Wiley Online Library&lt;/_ori_publication&gt;&lt;/Details&gt;&lt;Extra&gt;&lt;DBUID&gt;{E9F07991-3B72-4492-A7D8-86E559D9F8FE}&lt;/DBUID&gt;&lt;/Extra&gt;&lt;/Item&gt;&lt;/References&gt;&lt;/Group&gt;&lt;/Citation&gt;_x000a_"/>
    <w:docVar w:name="NE.Ref{77EDB1E2-12AF-4668-B7C0-28F9BD7F93CD}" w:val=" ADDIN NE.Ref.{77EDB1E2-12AF-4668-B7C0-28F9BD7F93CD}&lt;Citation SecTmpl=&quot;1&quot;&gt;&lt;Group&gt;&lt;References&gt;&lt;Item&gt;&lt;ID&gt;171&lt;/ID&gt;&lt;UID&gt;{393CCA84-04BC-445C-966C-9C0C25231B6D}&lt;/UID&gt;&lt;Title&gt;公司避税影响审计定价吗?&lt;/Title&gt;&lt;Template&gt;Journal Article&lt;/Template&gt;&lt;Star&gt;0&lt;/Star&gt;&lt;Tag&gt;0&lt;/Tag&gt;&lt;Author&gt;陈冬; 罗祎&lt;/Author&gt;&lt;Year&gt;2015&lt;/Year&gt;&lt;Details&gt;&lt;_accessed&gt;62053453&lt;/_accessed&gt;&lt;_author_aff&gt;武汉大学经济与管理学院;&lt;/_author_aff&gt;&lt;_collection_scope&gt;CSSCI;中文核心期刊;&lt;/_collection_scope&gt;&lt;_created&gt;61697769&lt;/_created&gt;&lt;_date&gt;60589440&lt;/_date&gt;&lt;_db_provider&gt;CNKI: 期刊&lt;/_db_provider&gt;&lt;_db_updated&gt;CNKI - Reference&lt;/_db_updated&gt;&lt;_issue&gt;03&lt;/_issue&gt;&lt;_journal&gt;经济管理&lt;/_journal&gt;&lt;_keywords&gt;公司避税;审计定价;企业性质;审计师行业专长;法律环境&lt;/_keywords&gt;&lt;_language&gt;Chinese&lt;/_language&gt;&lt;_modified&gt;63295788&lt;/_modified&gt;&lt;_pages&gt;98-109&lt;/_pages&gt;&lt;_url&gt;http://www.cnki.net/KCMS/detail/detail.aspx?FileName=JJGU201503013&amp;amp;DbName=CJFQ2015&lt;/_url&gt;&lt;_translated_author&gt;Chen, Dong;Luo, Yi&lt;/_translated_author&gt;&lt;/Details&gt;&lt;Extra&gt;&lt;DBUID&gt;{E9F07991-3B72-4492-A7D8-86E559D9F8FE}&lt;/DBUID&gt;&lt;/Extra&gt;&lt;/Item&gt;&lt;/References&gt;&lt;/Group&gt;&lt;/Citation&gt;_x000a_"/>
    <w:docVar w:name="NE.Ref{7862C287-7AC3-466D-A978-0CF5512F4416}" w:val=" ADDIN NE.Ref.{7862C287-7AC3-466D-A978-0CF5512F4416}&lt;Citation SecTmpl=&quot;1&quot;&gt;&lt;Group&gt;&lt;References&gt;&lt;Item&gt;&lt;ID&gt;286&lt;/ID&gt;&lt;UID&gt;{C9A5794E-E61E-4D6E-B4F0-36E11F92F0AF}&lt;/UID&gt;&lt;Title&gt;Corporate tax avoidance and firm value&lt;/Title&gt;&lt;Template&gt;Journal Article&lt;/Template&gt;&lt;Star&gt;0&lt;/Star&gt;&lt;Tag&gt;0&lt;/Tag&gt;&lt;Author&gt;Desai, Mihir A; Dharmapala, Dhammika&lt;/Author&gt;&lt;Year&gt;2009&lt;/Year&gt;&lt;Details&gt;&lt;_accessed&gt;63309308&lt;/_accessed&gt;&lt;_alternate_title&gt;The review of Economics and Statistics&lt;/_alternate_title&gt;&lt;_created&gt;63307372&lt;/_created&gt;&lt;_date&gt;2009-01-01&lt;/_date&gt;&lt;_date_display&gt;2009&lt;/_date_display&gt;&lt;_impact_factor&gt;   3.636&lt;/_impact_factor&gt;&lt;_isbn&gt;0034-6535&lt;/_isbn&gt;&lt;_issue&gt;3&lt;/_issue&gt;&lt;_journal&gt;The review of Economics and Statistics&lt;/_journal&gt;&lt;_modified&gt;63309308&lt;/_modified&gt;&lt;_ori_publication&gt;MIT Press&lt;/_ori_publication&gt;&lt;_pages&gt;537-546&lt;/_pages&gt;&lt;_volume&gt;91&lt;/_volume&gt;&lt;/Details&gt;&lt;Extra&gt;&lt;DBUID&gt;{E9F07991-3B72-4492-A7D8-86E559D9F8FE}&lt;/DBUID&gt;&lt;/Extra&gt;&lt;/Item&gt;&lt;/References&gt;&lt;/Group&gt;&lt;/Citation&gt;_x000a_"/>
    <w:docVar w:name="NE.Ref{794A8659-8172-457F-8B14-2C039CF31434}" w:val=" ADDIN NE.Ref.{794A8659-8172-457F-8B14-2C039CF31434}&lt;Citation SecTmpl=&quot;1&quot;&gt;&lt;Group&gt;&lt;References&gt;&lt;Item&gt;&lt;ID&gt;3&lt;/ID&gt;&lt;UID&gt;{C3914F4D-9389-440B-BD3F-29EF2F47AA29}&lt;/UID&gt;&lt;Title&gt;分析师跟踪、股权结构与内部人交易收益&lt;/Title&gt;&lt;Template&gt;Journal Article&lt;/Template&gt;&lt;Star&gt;0&lt;/Star&gt;&lt;Tag&gt;0&lt;/Tag&gt;&lt;Author&gt;李琳; 张敦力&lt;/Author&gt;&lt;Year&gt;2017&lt;/Year&gt;&lt;Details&gt;&lt;_accessed&gt;63098524&lt;/_accessed&gt;&lt;_author_aff&gt;中南财经政法大学财税学院;中南财经政法大学会计学院;&lt;/_author_aff&gt;&lt;_collection_scope&gt;CSSCI-C;PKU&lt;/_collection_scope&gt;&lt;_created&gt;63097439&lt;/_created&gt;&lt;_date&gt;61557120&lt;/_date&gt;&lt;_db_provider&gt;CNKI: 期刊&lt;/_db_provider&gt;&lt;_db_updated&gt;CNKI - Reference&lt;/_db_updated&gt;&lt;_issue&gt;01&lt;/_issue&gt;&lt;_journal&gt;会计研究&lt;/_journal&gt;&lt;_keywords&gt;内部人交易;分析师跟踪;国有控股;机构投资者&lt;/_keywords&gt;&lt;_language&gt;Chinese&lt;/_language&gt;&lt;_modified&gt;63098524&lt;/_modified&gt;&lt;_pages&gt;53-60+96&lt;/_pages&gt;&lt;_url&gt;http://kns.cnki.net/KCMS/detail/detail.aspx?FileName=KJYJ201701008&amp;amp;DbName=CJFQ2017&lt;/_url&gt;&lt;_translated_author&gt;Li, Lin;Zhang, Dunli&lt;/_translated_author&gt;&lt;/Details&gt;&lt;Extra&gt;&lt;DBUID&gt;{439358B4-FA18-4C63-A3A1-0E3BE4066E7A}&lt;/DBUID&gt;&lt;/Extra&gt;&lt;/Item&gt;&lt;/References&gt;&lt;/Group&gt;&lt;/Citation&gt;_x000a_"/>
    <w:docVar w:name="NE.Ref{795E7000-ACAF-4937-8F68-F99ADB39E5C1}" w:val=" ADDIN NE.Ref.{795E7000-ACAF-4937-8F68-F99ADB39E5C1}&lt;Citation SecTmpl=&quot;1&quot;&gt;&lt;Group&gt;&lt;References&gt;&lt;Item&gt;&lt;ID&gt;56&lt;/ID&gt;&lt;UID&gt;{3D17E27D-9B13-483A-8ACB-6A5C0827D44F}&lt;/UID&gt;&lt;Title&gt;Internal control over financial reporting and managerial rent extraction: Evidence from the profitability of insider trading&lt;/Title&gt;&lt;Template&gt;Journal Article&lt;/Template&gt;&lt;Star&gt;0&lt;/Star&gt;&lt;Tag&gt;0&lt;/Tag&gt;&lt;Author&gt;Skaife, Hollis A; Veenman, David; Wangerin, Daniel&lt;/Author&gt;&lt;Year&gt;2013&lt;/Year&gt;&lt;Details&gt;&lt;_accessed&gt;63272859&lt;/_accessed&gt;&lt;_created&gt;63272859&lt;/_created&gt;&lt;_db_updated&gt;CrossRef&lt;/_db_updated&gt;&lt;_doi&gt;10.1016/j.jacceco.2012.07.005&lt;/_doi&gt;&lt;_impact_factor&gt;   3.753&lt;/_impact_factor&gt;&lt;_isbn&gt;01654101&lt;/_isbn&gt;&lt;_issue&gt;1&lt;/_issue&gt;&lt;_journal&gt;Journal of Accounting and Economics&lt;/_journal&gt;&lt;_modified&gt;63272859&lt;/_modified&gt;&lt;_pages&gt;91-110&lt;/_pages&gt;&lt;_tertiary_title&gt;Journal of Accounting and Economics&lt;/_tertiary_title&gt;&lt;_url&gt;https://linkinghub.elsevier.com/retrieve/pii/S0165410112000584_x000d__x000a_https://api.elsevier.com/content/article/PII:S0165410112000584?httpAccept=text/xml&lt;/_url&gt;&lt;_volume&gt;55&lt;/_volume&gt;&lt;/Details&gt;&lt;Extra&gt;&lt;DBUID&gt;{439358B4-FA18-4C63-A3A1-0E3BE4066E7A}&lt;/DBUID&gt;&lt;/Extra&gt;&lt;/Item&gt;&lt;/References&gt;&lt;/Group&gt;&lt;/Citation&gt;_x000a_"/>
    <w:docVar w:name="NE.Ref{7A342D2A-6039-4F32-A12A-004BC6F9A88B}" w:val=" ADDIN NE.Ref.{7A342D2A-6039-4F32-A12A-004BC6F9A88B}&lt;Citation SecTmpl=&quot;1&quot;&gt;&lt;Group&gt;&lt;References&gt;&lt;Item&gt;&lt;ID&gt;117&lt;/ID&gt;&lt;UID&gt;{628A2991-91D8-40F4-A85D-1829C08336C6}&lt;/UID&gt;&lt;Title&gt;独立董事与审计师出自同门是&amp;quot;祸&amp;quot;还是&amp;quot;福&amp;quot;?——独立性与竞争—合作关系之公司治理效应研究&lt;/Title&gt;&lt;Template&gt;Journal Article&lt;/Template&gt;&lt;Star&gt;0&lt;/Star&gt;&lt;Tag&gt;0&lt;/Tag&gt;&lt;Author&gt;吴溪; 王春飞; 陆正飞&lt;/Author&gt;&lt;Year&gt;2015&lt;/Year&gt;&lt;Details&gt;&lt;_collection_scope&gt;CSSCI;中文核心期刊;&lt;/_collection_scope&gt;&lt;_created&gt;62286447&lt;/_created&gt;&lt;_issue&gt;9&lt;/_issue&gt;&lt;_journal&gt;管理世界&lt;/_journal&gt;&lt;_modified&gt;62531134&lt;/_modified&gt;&lt;_pages&gt;137-146&lt;/_pages&gt;&lt;_translated_author&gt;Wu, Xi;Wang, Chunfei;Lu, Zhengfei&lt;/_translated_author&gt;&lt;/Details&gt;&lt;Extra&gt;&lt;DBUID&gt;{F39B7CD6-A564-402D-BAB5-A18B512BF6EE}&lt;/DBUID&gt;&lt;/Extra&gt;&lt;/Item&gt;&lt;/References&gt;&lt;/Group&gt;&lt;/Citation&gt;_x000a_"/>
    <w:docVar w:name="NE.Ref{7C817D1C-F56F-4079-86A1-ECDFA3C5A3F6}" w:val=" ADDIN NE.Ref.{7C817D1C-F56F-4079-86A1-ECDFA3C5A3F6}&lt;Citation&gt;&lt;Group&gt;&lt;References&gt;&lt;Item&gt;&lt;ID&gt;56&lt;/ID&gt;&lt;UID&gt;{B3755D7A-FEE3-4576-B7DC-DD00123D78FF}&lt;/UID&gt;&lt;Title&gt;Multiple regression: Testing and interpreting interactions&lt;/Title&gt;&lt;Template&gt;Book&lt;/Template&gt;&lt;Star&gt;0&lt;/Star&gt;&lt;Tag&gt;0&lt;/Tag&gt;&lt;Author&gt;Aiken, Leona S; West, Stephen G; Reno, Raymond R&lt;/Author&gt;&lt;Year&gt;1991&lt;/Year&gt;&lt;Details&gt;&lt;_created&gt;63225224&lt;/_created&gt;&lt;_isbn&gt;0761907122&lt;/_isbn&gt;&lt;_modified&gt;63225224&lt;/_modified&gt;&lt;_publisher&gt;Sage&lt;/_publisher&gt;&lt;/Details&gt;&lt;Extra&gt;&lt;DBUID&gt;{E9F07991-3B72-4492-A7D8-86E559D9F8FE}&lt;/DBUID&gt;&lt;/Extra&gt;&lt;/Item&gt;&lt;/References&gt;&lt;/Group&gt;&lt;/Citation&gt;_x000a_"/>
    <w:docVar w:name="NE.Ref{7CA1E713-7C5C-4ACC-AEE6-7C26524E5799}" w:val=" ADDIN NE.Ref.{7CA1E713-7C5C-4ACC-AEE6-7C26524E5799}&lt;Citation SecTmpl=&quot;1&quot;&gt;&lt;Group&gt;&lt;References&gt;&lt;Item&gt;&lt;ID&gt;33&lt;/ID&gt;&lt;UID&gt;{A424B895-0CA1-444A-9C4E-3ECAAC57D6AA}&lt;/UID&gt;&lt;Title&gt;Big Five audits and accounting fraud&lt;/Title&gt;&lt;Template&gt;Journal Article&lt;/Template&gt;&lt;Star&gt;0&lt;/Star&gt;&lt;Tag&gt;0&lt;/Tag&gt;&lt;Author&gt;Lennox, Clive; Pittman, Jeffrey A&lt;/Author&gt;&lt;Year&gt;2010&lt;/Year&gt;&lt;Details&gt;&lt;_alternate_title&gt;Contemporary Accounting Research&lt;/_alternate_title&gt;&lt;_collection_scope&gt;SSCI&lt;/_collection_scope&gt;&lt;_created&gt;63219583&lt;/_created&gt;&lt;_date&gt;2010-01-01&lt;/_date&gt;&lt;_date_display&gt;2010&lt;/_date_display&gt;&lt;_impact_factor&gt;   2.261&lt;/_impact_factor&gt;&lt;_isbn&gt;0823-9150&lt;/_isbn&gt;&lt;_issue&gt;1&lt;/_issue&gt;&lt;_journal&gt;Contemporary Accounting Research&lt;/_journal&gt;&lt;_modified&gt;63219583&lt;/_modified&gt;&lt;_ori_publication&gt;Wiley Online Library&lt;/_ori_publication&gt;&lt;_pages&gt;209-247&lt;/_pages&gt;&lt;_volume&gt;27&lt;/_volume&gt;&lt;/Details&gt;&lt;Extra&gt;&lt;DBUID&gt;{E9F07991-3B72-4492-A7D8-86E559D9F8FE}&lt;/DBUID&gt;&lt;/Extra&gt;&lt;/Item&gt;&lt;/References&gt;&lt;/Group&gt;&lt;/Citation&gt;_x000a_"/>
    <w:docVar w:name="NE.Ref{7CCA8B20-D531-40DA-BE9C-0A85398AFCFF}" w:val=" ADDIN NE.Ref.{7CCA8B20-D531-40DA-BE9C-0A85398AFCFF}&lt;Citation SecTmpl=&quot;1&quot;&gt;&lt;Group&gt;&lt;References&gt;&lt;Item&gt;&lt;ID&gt;84&lt;/ID&gt;&lt;UID&gt;{D41E5799-874B-4E3F-972B-0B62BF789694}&lt;/UID&gt;&lt;Title&gt;Do practitioner assessments agree with academic proxies for audit quality? Evidence from PCAOB and internal inspections&lt;/Title&gt;&lt;Template&gt;Journal Article&lt;/Template&gt;&lt;Star&gt;0&lt;/Star&gt;&lt;Tag&gt;0&lt;/Tag&gt;&lt;Author&gt;Aobdia, Daniel&lt;/Author&gt;&lt;Year&gt;2019&lt;/Year&gt;&lt;Details&gt;&lt;_accessed&gt;63300802&lt;/_accessed&gt;&lt;_created&gt;63300802&lt;/_created&gt;&lt;_db_updated&gt;CrossRef&lt;/_db_updated&gt;&lt;_doi&gt;10.1016/j.jacceco.2018.09.001&lt;/_doi&gt;&lt;_impact_factor&gt;   3.753&lt;/_impact_factor&gt;&lt;_isbn&gt;01654101&lt;/_isbn&gt;&lt;_issue&gt;1&lt;/_issue&gt;&lt;_journal&gt;Journal of Accounting and Economics&lt;/_journal&gt;&lt;_modified&gt;63300802&lt;/_modified&gt;&lt;_pages&gt;144-174&lt;/_pages&gt;&lt;_tertiary_title&gt;Journal of Accounting and Economics&lt;/_tertiary_title&gt;&lt;_url&gt;https://linkinghub.elsevier.com/retrieve/pii/S016541011830106X_x000d__x000a_https://api.elsevier.com/content/article/PII:S016541011830106X?httpAccept=text/xml&lt;/_url&gt;&lt;_volume&gt;67&lt;/_volume&gt;&lt;/Details&gt;&lt;Extra&gt;&lt;DBUID&gt;{D2579611-BF89-4C7B-83D9-BE1288535D97}&lt;/DBUID&gt;&lt;/Extra&gt;&lt;/Item&gt;&lt;/References&gt;&lt;/Group&gt;&lt;/Citation&gt;_x000a_"/>
    <w:docVar w:name="NE.Ref{7CFB4EB6-A7FC-4680-8DE2-35A1C63A0F6F}" w:val=" ADDIN NE.Ref.{7CFB4EB6-A7FC-4680-8DE2-35A1C63A0F6F}&lt;Citation SecTmpl=&quot;1&quot;&gt;&lt;Group&gt;&lt;References&gt;&lt;Item&gt;&lt;ID&gt;80&lt;/ID&gt;&lt;UID&gt;{5C9767C4-EDE7-4C7F-99C1-11350DAD7A91}&lt;/UID&gt;&lt;Title&gt;The role of auditors, non-auditors, and internal tax departments in corporate tax aggressiveness&lt;/Title&gt;&lt;Template&gt;Journal Article&lt;/Template&gt;&lt;Star&gt;0&lt;/Star&gt;&lt;Tag&gt;0&lt;/Tag&gt;&lt;Author&gt;Klassen, Kenneth J; Lisowsky, Petro; Mescall, Devan&lt;/Author&gt;&lt;Year&gt;2015&lt;/Year&gt;&lt;Details&gt;&lt;_alternate_title&gt;The Accounting Review&lt;/_alternate_title&gt;&lt;_created&gt;62649258&lt;/_created&gt;&lt;_date&gt;2015-01-01&lt;/_date&gt;&lt;_date_display&gt;2015&lt;/_date_display&gt;&lt;_isbn&gt;1558-7967&lt;/_isbn&gt;&lt;_issue&gt;1&lt;/_issue&gt;&lt;_journal&gt;The Accounting Review&lt;/_journal&gt;&lt;_modified&gt;63228167&lt;/_modified&gt;&lt;_ori_publication&gt;American Accounting Association&lt;/_ori_publication&gt;&lt;_pages&gt;179-205&lt;/_pages&gt;&lt;_volume&gt;91&lt;/_volume&gt;&lt;/Details&gt;&lt;Extra&gt;&lt;DBUID&gt;{E9F07991-3B72-4492-A7D8-86E559D9F8FE}&lt;/DBUID&gt;&lt;/Extra&gt;&lt;/Item&gt;&lt;/References&gt;&lt;/Group&gt;&lt;/Citation&gt;_x000a_"/>
    <w:docVar w:name="NE.Ref{7D82DA55-1610-40C6-8729-BAB898BF4946}" w:val=" ADDIN NE.Ref.{7D82DA55-1610-40C6-8729-BAB898BF4946}&lt;Citation SecTmpl=&quot;1&quot;&gt;&lt;Group&gt;&lt;References&gt;&lt;Item&gt;&lt;ID&gt;23&lt;/ID&gt;&lt;UID&gt;{4F4E1E94-A5E7-464D-AD29-49D6DE7DA601}&lt;/UID&gt;&lt;Title&gt;上市公司高管违规短线交易行为研究&lt;/Title&gt;&lt;Template&gt;Journal Article&lt;/Template&gt;&lt;Star&gt;0&lt;/Star&gt;&lt;Tag&gt;0&lt;/Tag&gt;&lt;Author&gt;曾亚敏; 张俊生&lt;/Author&gt;&lt;Year&gt;2009&lt;/Year&gt;&lt;Details&gt;&lt;_accessed&gt;63267311&lt;/_accessed&gt;&lt;_author_aff&gt;南开大学商学院会计系;中央财经大学会计学院;&lt;/_author_aff&gt;&lt;_collection_scope&gt;CSSCI-C&lt;/_collection_scope&gt;&lt;_created&gt;63267311&lt;/_created&gt;&lt;_date&gt;57801600&lt;/_date&gt;&lt;_db_provider&gt;CNKI: 期刊&lt;/_db_provider&gt;&lt;_db_updated&gt;CNKI - Reference&lt;/_db_updated&gt;&lt;_issue&gt;11&lt;/_issue&gt;&lt;_journal&gt;金融研究&lt;/_journal&gt;&lt;_keywords&gt;内部人交易;短线交易;择时&lt;/_keywords&gt;&lt;_language&gt;Chinese&lt;/_language&gt;&lt;_modified&gt;63267311&lt;/_modified&gt;&lt;_pages&gt;143-157&lt;/_pages&gt;&lt;_url&gt;http://kns.cnki.net/KCMS/detail/detail.aspx?FileName=JRYJ200911012&amp;amp;DbName=CJFQ2009&lt;/_url&gt;&lt;_translated_author&gt;Ceng, Yamin;Zhang, Junsheng&lt;/_translated_author&gt;&lt;/Details&gt;&lt;Extra&gt;&lt;DBUID&gt;{439358B4-FA18-4C63-A3A1-0E3BE4066E7A}&lt;/DBUID&gt;&lt;/Extra&gt;&lt;/Item&gt;&lt;/References&gt;&lt;/Group&gt;&lt;/Citation&gt;_x000a_"/>
    <w:docVar w:name="NE.Ref{7DB3E908-5CAB-4D7F-8A21-7912A09FC5AE}" w:val=" ADDIN NE.Ref.{7DB3E908-5CAB-4D7F-8A21-7912A09FC5AE}&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7E8539F1-CB7E-4FFD-9A50-6A3252E8BBAC}" w:val=" ADDIN NE.Ref.{7E8539F1-CB7E-4FFD-9A50-6A3252E8BBAC}&lt;Citation SecTmpl=&quot;1&quot;&gt;&lt;Group&gt;&lt;References&gt;&lt;Item&gt;&lt;ID&gt;81&lt;/ID&gt;&lt;UID&gt;{6D78AC12-FB5E-4317-BAB6-D16592E9D043}&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3228170&lt;/_modified&gt;&lt;_pages&gt;70-76&lt;/_pages&gt;&lt;_tertiary_title&gt;Accounting Research&lt;/_tertiary_title&gt;&lt;_url&gt;http://d.g.wanfangdata.com.cn/Periodical_kjyj201606010.aspx&lt;/_url&gt;&lt;_translated_author&gt;Ceng, Shu;Li, Qingyuan&lt;/_translated_author&gt;&lt;/Details&gt;&lt;Extra&gt;&lt;DBUID&gt;{E9F07991-3B72-4492-A7D8-86E559D9F8FE}&lt;/DBUID&gt;&lt;/Extra&gt;&lt;/Item&gt;&lt;/References&gt;&lt;/Group&gt;&lt;/Citation&gt;_x000a_"/>
    <w:docVar w:name="NE.Ref{7EA286BF-EFCE-4093-BD48-189A63D9B50A}" w:val=" ADDIN NE.Ref.{7EA286BF-EFCE-4093-BD48-189A63D9B50A}&lt;Citation SecTmpl=&quot;1&quot;&gt;&lt;Group&gt;&lt;References&gt;&lt;Item&gt;&lt;ID&gt;68&lt;/ID&gt;&lt;UID&gt;{E528221B-0A33-426A-B120-48BE03C617FB}&lt;/UID&gt;&lt;Title&gt;Do insider trading laws matter? Some preliminary comparative evidence&lt;/Title&gt;&lt;Template&gt;Journal Article&lt;/Template&gt;&lt;Star&gt;0&lt;/Star&gt;&lt;Tag&gt;0&lt;/Tag&gt;&lt;Author&gt;Beny, Laura Nyantung&lt;/Author&gt;&lt;Year&gt;2005&lt;/Year&gt;&lt;Details&gt;&lt;_alternate_title&gt;American Law and Economics Review&lt;/_alternate_title&gt;&lt;_collection_scope&gt;SSCI&lt;/_collection_scope&gt;&lt;_created&gt;63285830&lt;/_created&gt;&lt;_date&gt;2005-01-01&lt;/_date&gt;&lt;_date_display&gt;2005&lt;/_date_display&gt;&lt;_impact_factor&gt;   0.828&lt;/_impact_factor&gt;&lt;_isbn&gt;1465-7260&lt;/_isbn&gt;&lt;_issue&gt;1&lt;/_issue&gt;&lt;_journal&gt;American Law and Economics Review&lt;/_journal&gt;&lt;_modified&gt;63285830&lt;/_modified&gt;&lt;_ori_publication&gt;Oxford University Press&lt;/_ori_publication&gt;&lt;_pages&gt;144-183&lt;/_pages&gt;&lt;_volume&gt;7&lt;/_volume&gt;&lt;/Details&gt;&lt;Extra&gt;&lt;DBUID&gt;{439358B4-FA18-4C63-A3A1-0E3BE4066E7A}&lt;/DBUID&gt;&lt;/Extra&gt;&lt;/Item&gt;&lt;/References&gt;&lt;/Group&gt;&lt;/Citation&gt;_x000a_"/>
    <w:docVar w:name="NE.Ref{7F2588F0-F370-4C30-B99F-5287299A27C8}" w:val=" ADDIN NE.Ref.{7F2588F0-F370-4C30-B99F-5287299A27C8}&lt;Citation&gt;&lt;Group&gt;&lt;References&gt;&lt;Item&gt;&lt;ID&gt;51&lt;/ID&gt;&lt;UID&gt;{10BB70B6-845D-416E-A753-F4895B7799AA}&lt;/UID&gt;&lt;Title&gt;The deterrent effect of employee whistleblowing on firms&amp;apos; financial misreporting and tax aggressiveness&lt;/Title&gt;&lt;Template&gt;Journal Article&lt;/Template&gt;&lt;Star&gt;0&lt;/Star&gt;&lt;Tag&gt;0&lt;/Tag&gt;&lt;Author&gt;Wilde, Jaron H&lt;/Author&gt;&lt;Year&gt;2017&lt;/Year&gt;&lt;Details&gt;&lt;_alternate_title&gt;The Accounting Review&lt;/_alternate_title&gt;&lt;_created&gt;63224463&lt;/_created&gt;&lt;_date&gt;2017-01-01&lt;/_date&gt;&lt;_date_display&gt;2017&lt;/_date_display&gt;&lt;_isbn&gt;1558-7967&lt;/_isbn&gt;&lt;_issue&gt;5&lt;/_issue&gt;&lt;_journal&gt;The Accounting Review&lt;/_journal&gt;&lt;_modified&gt;63224463&lt;/_modified&gt;&lt;_ori_publication&gt;American Accounting Association&lt;/_ori_publication&gt;&lt;_pages&gt;247-280&lt;/_pages&gt;&lt;_volume&gt;92&lt;/_volume&gt;&lt;/Details&gt;&lt;Extra&gt;&lt;DBUID&gt;{E9F07991-3B72-4492-A7D8-86E559D9F8FE}&lt;/DBUID&gt;&lt;/Extra&gt;&lt;/Item&gt;&lt;/References&gt;&lt;/Group&gt;&lt;/Citation&gt;_x000a_"/>
    <w:docVar w:name="NE.Ref{7F2D46FD-1EC6-4657-AA1A-9A6A6D3F52FB}" w:val=" ADDIN NE.Ref.{7F2D46FD-1EC6-4657-AA1A-9A6A6D3F52FB}&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7FBB3024-8CF9-4B8D-A858-A6A9E2D57425}" w:val=" ADDIN NE.Ref.{7FBB3024-8CF9-4B8D-A858-A6A9E2D57425}&lt;Citation SecTmpl=&quot;1&quot;&gt;&lt;Group&gt;&lt;References&gt;&lt;Item&gt;&lt;ID&gt;33&lt;/ID&gt;&lt;UID&gt;{297CB1B6-86FB-434F-9B5F-656FECDB2C98}&lt;/UID&gt;&lt;Title&gt;Discussion of the Quality of Accruals and Earnings: The Role of Accrual Estimation Errors&lt;/Title&gt;&lt;Template&gt;Journal Article&lt;/Template&gt;&lt;Star&gt;0&lt;/Star&gt;&lt;Tag&gt;0&lt;/Tag&gt;&lt;Author&gt;McNichols, Maureen F&lt;/Author&gt;&lt;Year&gt;2002&lt;/Year&gt;&lt;Details&gt;&lt;_accessed&gt;62055930&lt;/_accessed&gt;&lt;_collection_scope&gt;SSCI;&lt;/_collection_scope&gt;&lt;_created&gt;61988599&lt;/_created&gt;&lt;_impact_factor&gt;   4.562&lt;/_impact_factor&gt;&lt;_issue&gt;s-1&lt;/_issue&gt;&lt;_journal&gt;Accounting Review&lt;/_journal&gt;&lt;_modified&gt;62983578&lt;/_modified&gt;&lt;_pages&gt;61-69&lt;/_pages&gt;&lt;_volume&gt;77&lt;/_volume&gt;&lt;/Details&gt;&lt;Extra&gt;&lt;DBUID&gt;{33BA340C-9D61-4380-9AC0-75859ADA3E7E}&lt;/DBUID&gt;&lt;/Extra&gt;&lt;/Item&gt;&lt;/References&gt;&lt;/Group&gt;&lt;/Citation&gt;_x000a_"/>
    <w:docVar w:name="NE.Ref{7FEAA34A-E740-4ED3-A47B-0B2B8FB13373}" w:val=" ADDIN NE.Ref.{7FEAA34A-E740-4ED3-A47B-0B2B8FB13373}&lt;Citation SecTmpl=&quot;1&quot;&gt;&lt;Group&gt;&lt;References&gt;&lt;Item&gt;&lt;ID&gt;76&lt;/ID&gt;&lt;UID&gt;{625120E1-7D7E-456D-8339-7FCD5A52A784}&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28096&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7FFF7762-9708-4B88-9642-82EC6A8AF316}" w:val=" ADDIN NE.Ref.{7FFF7762-9708-4B88-9642-82EC6A8AF316}&lt;Citation SecTmpl=&quot;1&quot;&gt;&lt;Group&gt;&lt;References&gt;&lt;Item&gt;&lt;ID&gt;40&lt;/ID&gt;&lt;UID&gt;{F9C0E591-BB82-488D-819E-BDF103908FD2}&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2846551&lt;/_modified&gt;&lt;_pages&gt;230-258&lt;/_pages&gt;&lt;_tertiary_title&gt;Contemp Account Res&lt;/_tertiary_title&gt;&lt;_url&gt;http://doi.wiley.com/10.1111/1911-3846.12422_x000d__x000a_http://onlinelibrary.wiley.com/wol1/doi/10.1111/1911-3846.12422/fullpdf&lt;/_url&gt;&lt;_volume&gt;36&lt;/_volume&gt;&lt;/Details&gt;&lt;Extra&gt;&lt;DBUID&gt;{D2579611-BF89-4C7B-83D9-BE1288535D97}&lt;/DBUID&gt;&lt;/Extra&gt;&lt;/Item&gt;&lt;/References&gt;&lt;/Group&gt;&lt;/Citation&gt;_x000a_"/>
    <w:docVar w:name="NE.Ref{80A030EC-E7B0-4535-9DB4-B0163B3A610A}" w:val=" ADDIN NE.Ref.{80A030EC-E7B0-4535-9DB4-B0163B3A610A}&lt;Citation SecTmpl=&quot;1&quot;&gt;&lt;Group&gt;&lt;References&gt;&lt;Item&gt;&lt;ID&gt;320&lt;/ID&gt;&lt;UID&gt;{051CC910-277E-40D8-B9AD-B1EA475A2FAA}&lt;/UID&gt;&lt;Title&gt;The Market for “Lemons”: Quality Uncertainty and the Market Mechanism&lt;/Title&gt;&lt;Template&gt;Journal Article&lt;/Template&gt;&lt;Star&gt;0&lt;/Star&gt;&lt;Tag&gt;0&lt;/Tag&gt;&lt;Author&gt;Akerlof, George A&lt;/Author&gt;&lt;Year&gt;1970&lt;/Year&gt;&lt;Details&gt;&lt;_alternate_title&gt;Quarterly Journal of Economics&lt;/_alternate_title&gt;&lt;_collection_scope&gt;SSCI&lt;/_collection_scope&gt;&lt;_created&gt;63311678&lt;/_created&gt;&lt;_date&gt;1970-01-01&lt;/_date&gt;&lt;_date_display&gt;1970&lt;/_date_display&gt;&lt;_doi&gt;10.2307/1879431&lt;/_doi&gt;&lt;_impact_factor&gt;  11.775&lt;/_impact_factor&gt;&lt;_issue&gt;3&lt;/_issue&gt;&lt;_journal&gt;Quarterly Journal of Economics&lt;/_journal&gt;&lt;_modified&gt;63311678&lt;/_modified&gt;&lt;_pages&gt;488-500&lt;/_pages&gt;&lt;_volume&gt;84&lt;/_volume&gt;&lt;/Details&gt;&lt;Extra&gt;&lt;DBUID&gt;{E9F07991-3B72-4492-A7D8-86E559D9F8FE}&lt;/DBUID&gt;&lt;/Extra&gt;&lt;/Item&gt;&lt;/References&gt;&lt;/Group&gt;&lt;/Citation&gt;_x000a_"/>
    <w:docVar w:name="NE.Ref{80E6370B-DA71-4CF6-AD53-25813EF999AE}" w:val=" ADDIN NE.Ref.{80E6370B-DA71-4CF6-AD53-25813EF999AE}&lt;Citation SecTmpl=&quot;1&quot;&gt;&lt;Group&gt;&lt;References&gt;&lt;Item&gt;&lt;ID&gt;296&lt;/ID&gt;&lt;UID&gt;{996C44BC-7353-4ACB-A59A-A92CE2F94812}&lt;/UID&gt;&lt;Title&gt;Long-Term Impact of Economic Conditions on Auditors&amp;apos; Judgment&lt;/Title&gt;&lt;Template&gt;Journal Article&lt;/Template&gt;&lt;Star&gt;0&lt;/Star&gt;&lt;Tag&gt;0&lt;/Tag&gt;&lt;Author&gt;He, Xianjie; Kothari, S P; Xiao, Tusheng; Zuo, Luo&lt;/Author&gt;&lt;Year&gt;2018&lt;/Year&gt;&lt;Details&gt;&lt;_accessed&gt;63294347&lt;/_accessed&gt;&lt;_created&gt;62492946&lt;/_created&gt;&lt;_date&gt;62062560&lt;/_date&gt;&lt;_date_display&gt;2018&lt;/_date_display&gt;&lt;_db_updated&gt;PKU Search&lt;/_db_updated&gt;&lt;_doi&gt;10.2308/accr-52009&lt;/_doi&gt;&lt;_impact_factor&gt;   4.562&lt;/_impact_factor&gt;&lt;_isbn&gt;0001-4826_x000d__x000a_&lt;/_isbn&gt;&lt;_journal&gt;The Accounting Review&lt;/_journal&gt;&lt;_modified&gt;62862644&lt;/_modified&gt;&lt;_number&gt;1&lt;/_number&gt;&lt;_url&gt;http://pku.summon.serialssolutions.com/2.0.0/link/0/eLvHCXMwtV3fS8MwED7cBPFFdCr-JuCDIGR21W3tgw8qG2NWENaBb6Vrs7mJ7ajr_-9d0zR1vtQHX0p7JGnaL1xyl_suAA2zafA1nUBs6BfLeTX7vfZQH8qpZf8KLMoQWiLK_gHcolEU4D1CjFcEGa-VYHbiaMZdVK-U5zfnOyqyMdH5wnke6kZuDXyIkyxsYpiGsyLmZaFHTOnwiJ-7BoPM8fmGg2kxL8bCM8LsS6r6qFkQxbBQ5n910693kU-M5JpOM6mTxmVPQ4uC3LgkOBfaE-1Ny8xTV-cKs23xri2P1FhXx2jeEMXAD4KEZ-md9KSjNtrX5qIiQhBtE6rtUV1P1qVc6J_hPFjdi4iPRzXYJJovhXH2HsclLqw6JVH2VaakpbZudD9Ki5DSasLdhZ3cDGAPEtA92BBRA7YUC2EfNK5M4sriKVO4Mo0riyOmcL1iCtUDuO733KcBV6_3ljKpiPf7g28PoR7FkTgChstQU_hTqzOxOqhx7UnLsg1h3gV21wi7xvQYLis0eFKp1Clsa_DPoL5KUnEOteVHepH96W8L7DMi&lt;/_url&gt;&lt;/Details&gt;&lt;Extra&gt;&lt;DBUID&gt;{83AC290F-D6FC-4574-9771-6904EE9C30A4}&lt;/DBUID&gt;&lt;/Extra&gt;&lt;/Item&gt;&lt;/References&gt;&lt;/Group&gt;&lt;/Citation&gt;_x000a_"/>
    <w:docVar w:name="NE.Ref{815A7D81-65AA-4929-869B-46BA96ED2F15}" w:val=" ADDIN NE.Ref.{815A7D81-65AA-4929-869B-46BA96ED2F15}&lt;Citation SecTmpl=&quot;1&quot;&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81A9E71B-B5D4-4739-9A40-1DB57CEBE44F}" w:val=" ADDIN NE.Ref.{81A9E71B-B5D4-4739-9A40-1DB57CEBE44F}&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825E2CD7-22BA-458E-B3FC-E2253832B3A2}" w:val=" ADDIN NE.Ref.{825E2CD7-22BA-458E-B3FC-E2253832B3A2}&lt;Citation&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82B6EF86-7C02-43B1-9195-828070027136}" w:val=" ADDIN NE.Ref.{82B6EF86-7C02-43B1-9195-828070027136}&lt;Citation SecTmpl=&quot;1&quot;&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82CAD127-639E-4BCE-87FC-59F71ABACCF7}" w:val=" ADDIN NE.Ref.{82CAD127-639E-4BCE-87FC-59F71ABACCF7}&lt;Citation SecTmpl=&quot;1&quot;&gt;&lt;Group&gt;&lt;References&gt;&lt;Item&gt;&lt;ID&gt;114&lt;/ID&gt;&lt;UID&gt;{0E4F9C58-C345-46D1-A2FF-01C47173376B}&lt;/UID&gt;&lt;Title&gt;大股东资金占用、外部审计与公司治理&lt;/Title&gt;&lt;Template&gt;Journal Article&lt;/Template&gt;&lt;Star&gt;0&lt;/Star&gt;&lt;Tag&gt;0&lt;/Tag&gt;&lt;Author&gt;杜兴强; 郭剑花; 雷宇&lt;/Author&gt;&lt;Year&gt;2010&lt;/Year&gt;&lt;Details&gt;&lt;_accessed&gt;63241051&lt;/_accessed&gt;&lt;_author_aff&gt;厦门大学管理学院;&lt;/_author_aff&gt;&lt;_collection_scope&gt;CSSCI-C&lt;/_collection_scope&gt;&lt;_created&gt;63240989&lt;/_created&gt;&lt;_date&gt;57860640&lt;/_date&gt;&lt;_db_provider&gt;CNKI: 期刊&lt;/_db_provider&gt;&lt;_db_updated&gt;CNKI - Reference&lt;/_db_updated&gt;&lt;_issue&gt;01&lt;/_issue&gt;&lt;_journal&gt;经济管理&lt;/_journal&gt;&lt;_keywords&gt;大股东资金占用;掏空;外部审计;公司治理&lt;/_keywords&gt;&lt;_language&gt;Chinese&lt;/_language&gt;&lt;_modified&gt;63241051&lt;/_modified&gt;&lt;_pages&gt;111-117&lt;/_pages&gt;&lt;_url&gt;http://kns.cnki.net/KCMS/detail/detail.aspx?FileName=JJGU201001020&amp;amp;DbName=CJFQ2010&lt;/_url&gt;&lt;_volume&gt;32&lt;/_volume&gt;&lt;_translated_author&gt;Du, Xingqiang;Guo, Jianhua;Lei, Yu&lt;/_translated_author&gt;&lt;/Details&gt;&lt;Extra&gt;&lt;DBUID&gt;{E9F07991-3B72-4492-A7D8-86E559D9F8FE}&lt;/DBUID&gt;&lt;/Extra&gt;&lt;/Item&gt;&lt;/References&gt;&lt;/Group&gt;&lt;/Citation&gt;_x000a_"/>
    <w:docVar w:name="NE.Ref{82DACC61-2FE0-44A1-9BBC-93348E69A513}" w:val=" ADDIN NE.Ref.{82DACC61-2FE0-44A1-9BBC-93348E69A513}&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Group&gt;&lt;References&gt;&lt;Item&gt;&lt;ID&gt;10&lt;/ID&gt;&lt;UID&gt;{17857BD8-1B5C-4B7F-8D8E-3FF16059C426}&lt;/UID&gt;&lt;Title&gt;Aggregate quasi rents and auditor independence: Evidence from audit firm mergers in China&lt;/Title&gt;&lt;Template&gt;Journal Article&lt;/Template&gt;&lt;Star&gt;0&lt;/Star&gt;&lt;Tag&gt;0&lt;/Tag&gt;&lt;Author&gt;Hung Chan, K; Wu, Donghui&lt;/Author&gt;&lt;Year&gt;2011&lt;/Year&gt;&lt;Details&gt;&lt;_accessed&gt;62757196&lt;/_accessed&gt;&lt;_alternate_title&gt;Contemporary Accounting Research&lt;/_alternate_title&gt;&lt;_collection_scope&gt;SSCI;&lt;/_collection_scope&gt;&lt;_created&gt;62547340&lt;/_created&gt;&lt;_date&gt;2011-01-01&lt;/_date&gt;&lt;_date_display&gt;2011&lt;/_date_display&gt;&lt;_impact_factor&gt;   2.261&lt;/_impact_factor&gt;&lt;_isbn&gt;0823-9150&lt;/_isbn&gt;&lt;_issue&gt;1&lt;/_issue&gt;&lt;_journal&gt;Contemporary Accounting Research&lt;/_journal&gt;&lt;_modified&gt;62893315&lt;/_modified&gt;&lt;_ori_publication&gt;Wiley Online Library&lt;/_ori_publication&gt;&lt;_pages&gt;175-213&lt;/_pages&gt;&lt;_volume&gt;28&lt;/_volume&gt;&lt;/Details&gt;&lt;Extra&gt;&lt;DBUID&gt;{3537AC57-1DBB-4905-8F48-92A348A9E004}&lt;/DBUID&gt;&lt;/Extra&gt;&lt;/Item&gt;&lt;/References&gt;&lt;/Group&gt;&lt;Group&gt;&lt;References&gt;&lt;Item&gt;&lt;ID&gt;179&lt;/ID&gt;&lt;UID&gt;{1AF75C1A-9C92-43B3-8E70-7E090E9CD293}&lt;/UID&gt;&lt;Title&gt;会计师事务所合并对审计质量的影响&lt;/Title&gt;&lt;Template&gt;Journal Article&lt;/Template&gt;&lt;Star&gt;0&lt;/Star&gt;&lt;Tag&gt;0&lt;/Tag&gt;&lt;Author&gt;曾亚敏; 张俊生&lt;/Author&gt;&lt;Year&gt;2010&lt;/Year&gt;&lt;Details&gt;&lt;_accessed&gt;63105675&lt;/_accessed&gt;&lt;_collection_scope&gt;CSSCI-C;PKU&lt;/_collection_scope&gt;&lt;_created&gt;62681263&lt;/_created&gt;&lt;_date&gt;2010-01-01&lt;/_date&gt;&lt;_date_display&gt;2010&lt;/_date_display&gt;&lt;_issue&gt;5&lt;/_issue&gt;&lt;_journal&gt;审计研究&lt;/_journal&gt;&lt;_keywords&gt;事务所合并;审计质量;可控性应计;盈余响应系数&lt;/_keywords&gt;&lt;_modified&gt;62681263&lt;/_modified&gt;&lt;_pages&gt;53-60&lt;/_pages&gt;&lt;_translated_author&gt;Ceng, Yamin;Zhang, Junsheng&lt;/_translated_author&gt;&lt;/Details&gt;&lt;Extra&gt;&lt;DBUID&gt;{2097646C-7C2F-4992-8A9B-6FF23AE7F1B7}&lt;/DBUID&gt;&lt;/Extra&gt;&lt;/Item&gt;&lt;/References&gt;&lt;/Group&gt;&lt;/Citation&gt;_x000a_"/>
    <w:docVar w:name="NE.Ref{82E6FC90-678F-48A1-A171-BC23991E5FBA}" w:val=" ADDIN NE.Ref.{82E6FC90-678F-48A1-A171-BC23991E5FBA}&lt;Citation SecTmpl=&quot;1&quot;&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82EF2574-CFBE-416A-BB13-DC74A2D1D424}" w:val=" ADDIN NE.Ref.{82EF2574-CFBE-416A-BB13-DC74A2D1D424}&lt;Citation SecTmpl=&quot;1&quot;&gt;&lt;Group&gt;&lt;References&gt;&lt;Item&gt;&lt;ID&gt;250&lt;/ID&gt;&lt;UID&gt;{B6F5F9BA-E277-479F-9A8C-011DED1C28C7}&lt;/UID&gt;&lt;Title&gt;The Deterrent Effect of Employee Whistleblowing on Firms&amp;apos; Financial Misreporting and Tax Aggressiveness&lt;/Title&gt;&lt;Template&gt;Journal Article&lt;/Template&gt;&lt;Star&gt;0&lt;/Star&gt;&lt;Tag&gt;0&lt;/Tag&gt;&lt;Author&gt;Wilde, Jaron H&lt;/Author&gt;&lt;Year&gt;2017&lt;/Year&gt;&lt;Details&gt;&lt;_accessed&gt;62671154&lt;/_accessed&gt;&lt;_created&gt;61975759&lt;/_created&gt;&lt;_db_updated&gt;CrossRef&lt;/_db_updated&gt;&lt;_doi&gt;10.2308/accr-51661&lt;/_doi&gt;&lt;_impact_factor&gt;   4.562&lt;/_impact_factor&gt;&lt;_isbn&gt;0001-4826&lt;/_isbn&gt;&lt;_issue&gt;5&lt;/_issue&gt;&lt;_journal&gt;The Accounting Review&lt;/_journal&gt;&lt;_modified&gt;62866936&lt;/_modified&gt;&lt;_pages&gt;247-280&lt;/_pages&gt;&lt;_tertiary_title&gt;The Accounting Review&lt;/_tertiary_title&gt;&lt;_url&gt;http://aaajournals.org/doi/10.2308/accr-51661_x000d__x000a_http://aaajournals.org/doi/pdf/10.2308/accr-51661&lt;/_url&gt;&lt;_volume&gt;92&lt;/_volume&gt;&lt;/Details&gt;&lt;Extra&gt;&lt;DBUID&gt;{83AC290F-D6FC-4574-9771-6904EE9C30A4}&lt;/DBUID&gt;&lt;/Extra&gt;&lt;/Item&gt;&lt;/References&gt;&lt;/Group&gt;&lt;/Citation&gt;_x000a_"/>
    <w:docVar w:name="NE.Ref{839344FC-DC4E-4879-8B61-CCF7B196E916}" w:val=" ADDIN NE.Ref.{839344FC-DC4E-4879-8B61-CCF7B196E916}&lt;Citation SecTmpl=&quot;1&quot;&gt;&lt;Group&gt;&lt;References&gt;&lt;Item&gt;&lt;ID&gt;182&lt;/ID&gt;&lt;UID&gt;{AE720F2D-C5F6-4D88-B208-D3E27176D00D}&lt;/UID&gt;&lt;Title&gt;Audit quality: Insights from the academic literature&lt;/Title&gt;&lt;Template&gt;Journal Article&lt;/Template&gt;&lt;Star&gt;0&lt;/Star&gt;&lt;Tag&gt;0&lt;/Tag&gt;&lt;Author&gt;Knechel, W Robert; Krishnan, Gopal V; Pevzner, Mikhail; Bhaskar, Lori Shefchik; Velury, Uma&lt;/Author&gt;&lt;Year&gt;2013&lt;/Year&gt;&lt;Details&gt;&lt;_alternate_title&gt;Auditing: A journal of practice &amp;amp; theory&lt;/_alternate_title&gt;&lt;_created&gt;63297266&lt;/_created&gt;&lt;_date&gt;2013-01-01&lt;/_date&gt;&lt;_date_display&gt;2013&lt;/_date_display&gt;&lt;_issue&gt;1&lt;/_issue&gt;&lt;_journal&gt;Auditing: A journal of practice &amp;amp; theory&lt;/_journal&gt;&lt;_modified&gt;63297266&lt;/_modified&gt;&lt;_volume&gt;32&lt;/_volume&gt;&lt;/Details&gt;&lt;Extra&gt;&lt;DBUID&gt;{E9F07991-3B72-4492-A7D8-86E559D9F8FE}&lt;/DBUID&gt;&lt;/Extra&gt;&lt;/Item&gt;&lt;/References&gt;&lt;/Group&gt;&lt;/Citation&gt;_x000a_"/>
    <w:docVar w:name="NE.Ref{839C7C70-7731-4E9E-A2D4-E55314F95059}" w:val=" ADDIN NE.Ref.{839C7C70-7731-4E9E-A2D4-E55314F95059}&lt;Citation SecTmpl=&quot;1&quot;&gt;&lt;Group&gt;&lt;References&gt;&lt;Item&gt;&lt;ID&gt;129&lt;/ID&gt;&lt;UID&gt;{D5AC012D-C170-43C4-AD32-F204EDE99084}&lt;/UID&gt;&lt;Title&gt;Audit Firm Industry Specialization and Client Disclosure Quality&lt;/Title&gt;&lt;Template&gt;Journal Article&lt;/Template&gt;&lt;Star&gt;0&lt;/Star&gt;&lt;Tag&gt;0&lt;/Tag&gt;&lt;Author&gt;Dunn, Kimberly A; Mayhew, Brian W&lt;/Author&gt;&lt;Year&gt;2004&lt;/Year&gt;&lt;Details&gt;&lt;_accessed&gt;62979642&lt;/_accessed&gt;&lt;_collection_scope&gt;SSCI;&lt;/_collection_scope&gt;&lt;_created&gt;62473943&lt;/_created&gt;&lt;_impact_factor&gt;   2.108&lt;/_impact_factor&gt;&lt;_issue&gt;1&lt;/_issue&gt;&lt;_journal&gt;Review of Accounting Studies&lt;/_journal&gt;&lt;_keywords&gt;auditor industry specialization;disclosure quality;regulated industries&lt;/_keywords&gt;&lt;_modified&gt;62871031&lt;/_modified&gt;&lt;_pages&gt;35-58&lt;/_pages&gt;&lt;_volume&gt;9&lt;/_volume&gt;&lt;/Details&gt;&lt;Extra&gt;&lt;DBUID&gt;{2097646C-7C2F-4992-8A9B-6FF23AE7F1B7}&lt;/DBUID&gt;&lt;/Extra&gt;&lt;/Item&gt;&lt;/References&gt;&lt;/Group&gt;&lt;/Citation&gt;_x000a_"/>
    <w:docVar w:name="NE.Ref{83A75719-1416-4712-96ED-CD96B55B2489}" w:val=" ADDIN NE.Ref.{83A75719-1416-4712-96ED-CD96B55B2489}&lt;Citation SecTmpl=&quot;1&quot;&gt;&lt;Group&gt;&lt;References&gt;&lt;Item&gt;&lt;ID&gt;35&lt;/ID&gt;&lt;UID&gt;{2B578CB7-8141-4180-8F0D-47A6B8894BCB}&lt;/UID&gt;&lt;Title&gt;Corporate Ownership Around the World&lt;/Title&gt;&lt;Template&gt;Journal Article&lt;/Template&gt;&lt;Star&gt;0&lt;/Star&gt;&lt;Tag&gt;0&lt;/Tag&gt;&lt;Author&gt;La Porta, Rafael; Lopezdesilanes, Florencio; Shleifer, Andrei&lt;/Author&gt;&lt;Year&gt;1999&lt;/Year&gt;&lt;Details&gt;&lt;_alternate_title&gt;Journal of Finance&lt;/_alternate_title&gt;&lt;_collection_scope&gt;SSCI&lt;/_collection_scope&gt;&lt;_created&gt;63311590&lt;/_created&gt;&lt;_date&gt;1999-01-01&lt;/_date&gt;&lt;_date_display&gt;1999&lt;/_date_display&gt;&lt;_doi&gt;10.1111/0022-1082.00115&lt;/_doi&gt;&lt;_impact_factor&gt;   6.201&lt;/_impact_factor&gt;&lt;_issue&gt;2&lt;/_issue&gt;&lt;_journal&gt;Journal of Finance&lt;/_journal&gt;&lt;_modified&gt;63311590&lt;/_modified&gt;&lt;_pages&gt;471-517&lt;/_pages&gt;&lt;_volume&gt;54&lt;/_volume&gt;&lt;/Details&gt;&lt;Extra&gt;&lt;DBUID&gt;{FC3926E0-C699-4036-83FB-4E6D351501C6}&lt;/DBUID&gt;&lt;/Extra&gt;&lt;/Item&gt;&lt;/References&gt;&lt;/Group&gt;&lt;/Citation&gt;_x000a_"/>
    <w:docVar w:name="NE.Ref{83B7F165-A3C8-4585-A668-0A5A8C3E7696}" w:val=" ADDIN NE.Ref.{83B7F165-A3C8-4585-A668-0A5A8C3E7696}&lt;Citation&gt;&lt;Group&gt;&lt;References&gt;&lt;Item&gt;&lt;ID&gt;62&lt;/ID&gt;&lt;UID&gt;{CC944755-299A-4C57-977B-76E72A103A8F}&lt;/UID&gt;&lt;Title&gt;The differential effects of auditors&amp;apos; nonaudit and audit fees on accrual quality&lt;/Title&gt;&lt;Template&gt;Journal Article&lt;/Template&gt;&lt;Star&gt;0&lt;/Star&gt;&lt;Tag&gt;0&lt;/Tag&gt;&lt;Author&gt;Srinidhi, Bin N; Gul, Ferdinand A&lt;/Author&gt;&lt;Year&gt;2007&lt;/Year&gt;&lt;Details&gt;&lt;_alternate_title&gt;Contemporary Accounting Research&lt;/_alternate_title&gt;&lt;_collection_scope&gt;SSCI&lt;/_collection_scope&gt;&lt;_created&gt;63225892&lt;/_created&gt;&lt;_date&gt;2007-01-01&lt;/_date&gt;&lt;_date_display&gt;2007&lt;/_date_display&gt;&lt;_impact_factor&gt;   2.261&lt;/_impact_factor&gt;&lt;_isbn&gt;0823-9150&lt;/_isbn&gt;&lt;_issue&gt;2&lt;/_issue&gt;&lt;_journal&gt;Contemporary Accounting Research&lt;/_journal&gt;&lt;_modified&gt;63225892&lt;/_modified&gt;&lt;_ori_publication&gt;Wiley Online Library&lt;/_ori_publication&gt;&lt;_pages&gt;595-629&lt;/_pages&gt;&lt;_volume&gt;24&lt;/_volume&gt;&lt;/Details&gt;&lt;Extra&gt;&lt;DBUID&gt;{E9F07991-3B72-4492-A7D8-86E559D9F8FE}&lt;/DBUID&gt;&lt;/Extra&gt;&lt;/Item&gt;&lt;/References&gt;&lt;/Group&gt;&lt;/Citation&gt;_x000a_"/>
    <w:docVar w:name="NE.Ref{8414E06D-3A15-4851-98BE-2D00C851DF6A}" w:val=" ADDIN NE.Ref.{8414E06D-3A15-4851-98BE-2D00C851DF6A}&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84E1C54B-3487-4E80-A2F8-7CDD84EDCF20}" w:val=" ADDIN NE.Ref.{84E1C54B-3487-4E80-A2F8-7CDD84EDCF20}&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lternate_title&gt;Contemporary Accounting Research&lt;/_alternate_title&gt;&lt;_date_display&gt;2019&lt;/_date_display&gt;&lt;_date&gt;2019-01-01&lt;/_date&gt;&lt;_isbn&gt;0823-9150&lt;/_isbn&gt;&lt;_journal&gt;Contemporary Accounting Research&lt;/_journal&gt;&lt;_ori_publication&gt;Wiley Online Library&lt;/_ori_publication&gt;&lt;_created&gt;63260159&lt;/_created&gt;&lt;_modified&gt;63260159&lt;/_modified&gt;&lt;_impact_factor&gt;   2.261&lt;/_impact_factor&gt;&lt;_collection_scope&gt;SSCI&lt;/_collection_scope&gt;&lt;/Details&gt;&lt;Extra&gt;&lt;DBUID&gt;{E9F07991-3B72-4492-A7D8-86E559D9F8FE}&lt;/DBUID&gt;&lt;/Extra&gt;&lt;/Item&gt;&lt;/References&gt;&lt;/Group&gt;&lt;/Citation&gt;_x000a_"/>
    <w:docVar w:name="NE.Ref{85A3E63D-FB95-4EB1-ACBE-001222CFF28D}" w:val=" ADDIN NE.Ref.{85A3E63D-FB95-4EB1-ACBE-001222CFF28D}&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862BF67D-2BC0-488D-AFDC-AEEA861BC71F}" w:val=" ADDIN NE.Ref.{862BF67D-2BC0-488D-AFDC-AEEA861BC71F}&lt;Citation&gt;&lt;Group&gt;&lt;References&gt;&lt;Item&gt;&lt;ID&gt;131&lt;/ID&gt;&lt;UID&gt;{AAADB7A3-0DE8-4DDD-B5A3-F44B10B01F3F}&lt;/UID&gt;&lt;Title&gt;Propping through related party transactions&lt;/Title&gt;&lt;Template&gt;Journal Article&lt;/Template&gt;&lt;Star&gt;0&lt;/Star&gt;&lt;Tag&gt;0&lt;/Tag&gt;&lt;Author&gt;Jian, Ming; Wong, Tak Jun&lt;/Author&gt;&lt;Year&gt;2010&lt;/Year&gt;&lt;Details&gt;&lt;_accessed&gt;62757336&lt;/_accessed&gt;&lt;_alternate_title&gt;Review of Accounting Studies&lt;/_alternate_title&gt;&lt;_collection_scope&gt;SSCI;&lt;/_collection_scope&gt;&lt;_created&gt;62525533&lt;/_created&gt;&lt;_date&gt;2010-01-01&lt;/_date&gt;&lt;_date_display&gt;2010&lt;/_date_display&gt;&lt;_impact_factor&gt;   2.108&lt;/_impact_factor&gt;&lt;_isbn&gt;1380-6653&lt;/_isbn&gt;&lt;_issue&gt;1&lt;/_issue&gt;&lt;_journal&gt;Review of Accounting Studies&lt;/_journal&gt;&lt;_modified&gt;63241424&lt;/_modified&gt;&lt;_ori_publication&gt;Springer&lt;/_ori_publication&gt;&lt;_pages&gt;70-105&lt;/_pages&gt;&lt;_volume&gt;15&lt;/_volume&gt;&lt;/Details&gt;&lt;Extra&gt;&lt;DBUID&gt;{E9F07991-3B72-4492-A7D8-86E559D9F8FE}&lt;/DBUID&gt;&lt;/Extra&gt;&lt;/Item&gt;&lt;/References&gt;&lt;/Group&gt;&lt;Group&gt;&lt;References&gt;&lt;Item&gt;&lt;ID&gt;132&lt;/ID&gt;&lt;UID&gt;{1DE74949-86A7-45AB-9CB4-3A4F8D8C340D}&lt;/UID&gt;&lt;Title&gt;Coinsurance within business groups: Evidence from related party transactions in an emerging market&lt;/Title&gt;&lt;Template&gt;Journal Article&lt;/Template&gt;&lt;Star&gt;0&lt;/Star&gt;&lt;Tag&gt;0&lt;/Tag&gt;&lt;Author&gt;Jia, Nan; Shi, Jing; Wang, Yongxiang&lt;/Author&gt;&lt;Year&gt;2013&lt;/Year&gt;&lt;Details&gt;&lt;_alternate_title&gt;Management Science&lt;/_alternate_title&gt;&lt;_collection_scope&gt;SCIE;SSCI;EI&lt;/_collection_scope&gt;&lt;_created&gt;62806571&lt;/_created&gt;&lt;_date&gt;2013-01-01&lt;/_date&gt;&lt;_date_display&gt;2013&lt;/_date_display&gt;&lt;_impact_factor&gt;   4.219&lt;/_impact_factor&gt;&lt;_isbn&gt;0025-1909&lt;/_isbn&gt;&lt;_issue&gt;10&lt;/_issue&gt;&lt;_journal&gt;Management Science&lt;/_journal&gt;&lt;_modified&gt;63241425&lt;/_modified&gt;&lt;_ori_publication&gt;INFORMS&lt;/_ori_publication&gt;&lt;_pages&gt;2295-2313&lt;/_pages&gt;&lt;_volume&gt;59&lt;/_volume&gt;&lt;/Details&gt;&lt;Extra&gt;&lt;DBUID&gt;{E9F07991-3B72-4492-A7D8-86E559D9F8FE}&lt;/DBUID&gt;&lt;/Extra&gt;&lt;/Item&gt;&lt;/References&gt;&lt;/Group&gt;&lt;/Citation&gt;_x000a_"/>
    <w:docVar w:name="NE.Ref{86780F5A-6AC8-481B-A625-7C6BC6AE6B3D}" w:val=" ADDIN NE.Ref.{86780F5A-6AC8-481B-A625-7C6BC6AE6B3D}&lt;Citation&gt;&lt;Group&gt;&lt;References&gt;&lt;Item&gt;&lt;ID&gt;126&lt;/ID&gt;&lt;UID&gt;{E52470E8-FBE1-4D11-8A11-6B21B994B80D}&lt;/UID&gt;&lt;Title&gt;“掏空”与所有权安排——来自我国上市公司大股东资金占用的经验证据&lt;/Title&gt;&lt;Template&gt;Journal Article&lt;/Template&gt;&lt;Star&gt;0&lt;/Star&gt;&lt;Tag&gt;0&lt;/Tag&gt;&lt;Author&gt;李增泉; 孙铮; 王志伟&lt;/Author&gt;&lt;Year&gt;2004&lt;/Year&gt;&lt;Details&gt;&lt;_accessed&gt;63241052&lt;/_accessed&gt;&lt;_author_aff&gt;上海财经大学会计与财务研究院/会计学院;上海财经大学会计与财务研究院/会计学院;上海财经大学会计与财务研究院/会计学院 200433_x000d__x000a__x000d__x000a__x000d__x000a__x000d__x000a__x000d__x000a__x000d__x000a__x000d__x000a__x000d__x000a_;200433_x000d__x000a__x000d__x000a__x000d__x000a__x000d__x000a__x000d__x000a__x000d__x000a__x000d__x000a__x000d__x000a_;200433&lt;/_author_aff&gt;&lt;_collection_scope&gt;CSSCI-C;PKU&lt;/_collection_scope&gt;&lt;_created&gt;63241052&lt;/_created&gt;&lt;_date&gt;55200960&lt;/_date&gt;&lt;_db_provider&gt;CNKI: 期刊&lt;/_db_provider&gt;&lt;_db_updated&gt;CNKI - Reference&lt;/_db_updated&gt;&lt;_issue&gt;12&lt;/_issue&gt;&lt;_journal&gt;会计研究&lt;/_journal&gt;&lt;_keywords&gt;掏空;资金占用;所有权安排&lt;/_keywords&gt;&lt;_language&gt;Chinese&lt;/_language&gt;&lt;_modified&gt;63241052&lt;/_modified&gt;&lt;_pages&gt;3-13+97&lt;/_pages&gt;&lt;_url&gt;http://kns.cnki.net/KCMS/detail/detail.aspx?FileName=KJYJ200412000&amp;amp;DbName=CJFQ2004&lt;/_url&gt;&lt;_translated_author&gt;Li, Zengquan;Sun, Zheng;Wang, Zhiwei&lt;/_translated_author&gt;&lt;/Details&gt;&lt;Extra&gt;&lt;DBUID&gt;{E9F07991-3B72-4492-A7D8-86E559D9F8FE}&lt;/DBUID&gt;&lt;/Extra&gt;&lt;/Item&gt;&lt;/References&gt;&lt;/Group&gt;&lt;/Citation&gt;_x000a_"/>
    <w:docVar w:name="NE.Ref{86990724-4603-47BD-951C-B254432D0678}" w:val=" ADDIN NE.Ref.{86990724-4603-47BD-951C-B254432D0678}&lt;Citation SecTmpl=&quot;1&quot;&gt;&lt;Group&gt;&lt;References&gt;&lt;Item&gt;&lt;ID&gt;212&lt;/ID&gt;&lt;UID&gt;{67119124-E5D8-419E-BF58-4FF2A1721B0B}&lt;/UID&gt;&lt;Title&gt;The effect of corporate governance on auditor-client realignments&lt;/Title&gt;&lt;Template&gt;Journal Article&lt;/Template&gt;&lt;Star&gt;0&lt;/Star&gt;&lt;Tag&gt;0&lt;/Tag&gt;&lt;Author&gt;Cassell, Cory A; Giroux, Gary A; Myers, Linda A; Omer, Thomas C&lt;/Author&gt;&lt;Year&gt;2012&lt;/Year&gt;&lt;Details&gt;&lt;_alternate_title&gt;Auditing: A Journal of Practice &amp;amp; Theory&lt;/_alternate_title&gt;&lt;_created&gt;63301886&lt;/_created&gt;&lt;_date&gt;2012-01-01&lt;/_date&gt;&lt;_date_display&gt;2012&lt;/_date_display&gt;&lt;_impact_factor&gt;   2.642&lt;/_impact_factor&gt;&lt;_isbn&gt;0278-0380&lt;/_isbn&gt;&lt;_issue&gt;2&lt;/_issue&gt;&lt;_journal&gt;Auditing: A Journal of Practice &amp;amp; Theory&lt;/_journal&gt;&lt;_modified&gt;63301886&lt;/_modified&gt;&lt;_ori_publication&gt;American Accounting Assocation&lt;/_ori_publication&gt;&lt;_pages&gt;167-188&lt;/_pages&gt;&lt;_volume&gt;31&lt;/_volume&gt;&lt;/Details&gt;&lt;Extra&gt;&lt;DBUID&gt;{E9F07991-3B72-4492-A7D8-86E559D9F8FE}&lt;/DBUID&gt;&lt;/Extra&gt;&lt;/Item&gt;&lt;/References&gt;&lt;/Group&gt;&lt;/Citation&gt;_x000a_"/>
    <w:docVar w:name="NE.Ref{87DCC075-4CEE-4A86-9E3D-B9243A33053C}" w:val=" ADDIN NE.Ref.{87DCC075-4CEE-4A86-9E3D-B9243A33053C}&lt;Citation SecTmpl=&quot;1&quot;&gt;&lt;Group&gt;&lt;References&gt;&lt;Item&gt;&lt;ID&gt;22&lt;/ID&gt;&lt;UID&gt;{17B215C8-9F87-42DF-927F-88EF569AB740}&lt;/UID&gt;&lt;Title&gt;Crash Risk and the Auditor-Client Relationship&lt;/Title&gt;&lt;Template&gt;Journal Article&lt;/Template&gt;&lt;Star&gt;0&lt;/Star&gt;&lt;Tag&gt;0&lt;/Tag&gt;&lt;Author&gt;Callen, Jeffrey L; Fang, Xiaohua&lt;/Author&gt;&lt;Year&gt;2017&lt;/Year&gt;&lt;Details&gt;&lt;_accessed&gt;62259333&lt;/_accessed&gt;&lt;_collection_scope&gt;SSCI;&lt;/_collection_scope&gt;&lt;_created&gt;62259333&lt;/_created&gt;&lt;_db_updated&gt;CrossRef&lt;/_db_updated&gt;&lt;_doi&gt;10.1111/1911-3846.12311&lt;/_doi&gt;&lt;_impact_factor&gt;   2.261&lt;/_impact_factor&gt;&lt;_issue&gt;3&lt;/_issue&gt;&lt;_journal&gt;Contemporary Accounting Research&lt;/_journal&gt;&lt;_modified&gt;62995262&lt;/_modified&gt;&lt;_pages&gt;1715-1750&lt;/_pages&gt;&lt;_tertiary_title&gt;Contemp Account Res&lt;/_tertiary_title&gt;&lt;_url&gt;http://doi.wiley.com/10.1111/1911-3846.12311_x000d__x000a_http://onlinelibrary.wiley.com/wol1/doi/10.1111/1911-3846.12311/fullpdf&lt;/_url&gt;&lt;_volume&gt;34&lt;/_volume&gt;&lt;/Details&gt;&lt;Extra&gt;&lt;DBUID&gt;{D2579611-BF89-4C7B-83D9-BE1288535D97}&lt;/DBUID&gt;&lt;/Extra&gt;&lt;/Item&gt;&lt;/References&gt;&lt;/Group&gt;&lt;/Citation&gt;_x000a_"/>
    <w:docVar w:name="NE.Ref{888D04A1-C678-4AFF-A9AC-2ECE53C9AC5D}" w:val=" ADDIN NE.Ref.{888D04A1-C678-4AFF-A9AC-2ECE53C9AC5D}&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88C869B6-4D6D-4044-A72C-6C69711BF7F1}" w:val=" ADDIN NE.Ref.{88C869B6-4D6D-4044-A72C-6C69711BF7F1}&lt;Citation SecTmpl=&quot;1&quot;&gt;&lt;Group&gt;&lt;References&gt;&lt;Item&gt;&lt;ID&gt;4&lt;/ID&gt;&lt;UID&gt;{CA24409A-37FE-458E-87F9-0841934B9824}&lt;/UID&gt;&lt;Title&gt;内部人交易与持续经营审计意见——来自财务困境类上市公司的经验证据&lt;/Title&gt;&lt;Template&gt;Journal Article&lt;/Template&gt;&lt;Star&gt;0&lt;/Star&gt;&lt;Tag&gt;0&lt;/Tag&gt;&lt;Author&gt;周冬华; 康华; 赵玉洁&lt;/Author&gt;&lt;Year&gt;2015&lt;/Year&gt;&lt;Details&gt;&lt;_accessed&gt;63098524&lt;/_accessed&gt;&lt;_author_aff&gt;江西财经大学会计学院;&lt;/_author_aff&gt;&lt;_collection_scope&gt;CSSCI-C;PKU&lt;/_collection_scope&gt;&lt;_created&gt;63097439&lt;/_created&gt;&lt;_date&gt;60608160&lt;/_date&gt;&lt;_db_provider&gt;CNKI: 期刊&lt;/_db_provider&gt;&lt;_db_updated&gt;CNKI - Reference&lt;/_db_updated&gt;&lt;_issue&gt;02&lt;/_issue&gt;&lt;_journal&gt;审计研究&lt;/_journal&gt;&lt;_keywords&gt;内部人交易;持续经营;财务困境&lt;/_keywords&gt;&lt;_language&gt;Chinese&lt;/_language&gt;&lt;_modified&gt;63098524&lt;/_modified&gt;&lt;_pages&gt;97-105&lt;/_pages&gt;&lt;_url&gt;http://kns.cnki.net/KCMS/detail/detail.aspx?FileName=SJYZ201502017&amp;amp;DbName=CJFQ2015&lt;/_url&gt;&lt;_translated_author&gt;Zhou, Donghua;Kang, Hua;Zhao, Yujie&lt;/_translated_author&gt;&lt;/Details&gt;&lt;Extra&gt;&lt;DBUID&gt;{439358B4-FA18-4C63-A3A1-0E3BE4066E7A}&lt;/DBUID&gt;&lt;/Extra&gt;&lt;/Item&gt;&lt;/References&gt;&lt;/Group&gt;&lt;/Citation&gt;_x000a_"/>
    <w:docVar w:name="NE.Ref{89DAD4A5-B3EB-4A59-A23D-C736CCDEFF40}" w:val=" ADDIN NE.Ref.{89DAD4A5-B3EB-4A59-A23D-C736CCDEFF40}&lt;Citation&gt;&lt;Group&gt;&lt;References&gt;&lt;Item&gt;&lt;ID&gt;179&lt;/ID&gt;&lt;UID&gt;{1AF75C1A-9C92-43B3-8E70-7E090E9CD293}&lt;/UID&gt;&lt;Title&gt;会计师事务所合并对审计质量的影响&lt;/Title&gt;&lt;Template&gt;Journal Article&lt;/Template&gt;&lt;Star&gt;0&lt;/Star&gt;&lt;Tag&gt;0&lt;/Tag&gt;&lt;Author&gt;曾亚敏; 张俊生&lt;/Author&gt;&lt;Year&gt;2010&lt;/Year&gt;&lt;Details&gt;&lt;_accessed&gt;63105675&lt;/_accessed&gt;&lt;_collection_scope&gt;CSSCI-C;PKU&lt;/_collection_scope&gt;&lt;_created&gt;62681263&lt;/_created&gt;&lt;_date&gt;2010-01-01&lt;/_date&gt;&lt;_date_display&gt;2010&lt;/_date_display&gt;&lt;_issue&gt;5&lt;/_issue&gt;&lt;_journal&gt;审计研究&lt;/_journal&gt;&lt;_keywords&gt;事务所合并;审计质量;可控性应计;盈余响应系数&lt;/_keywords&gt;&lt;_modified&gt;62681263&lt;/_modified&gt;&lt;_pages&gt;53-60&lt;/_pages&gt;&lt;_translated_author&gt;Ceng, Yamin;Zhang, Junsheng&lt;/_translated_author&gt;&lt;/Details&gt;&lt;Extra&gt;&lt;DBUID&gt;{2097646C-7C2F-4992-8A9B-6FF23AE7F1B7}&lt;/DBUID&gt;&lt;/Extra&gt;&lt;/Item&gt;&lt;/References&gt;&lt;/Group&gt;&lt;/Citation&gt;_x000a_"/>
    <w:docVar w:name="NE.Ref{8A0AD678-B3F4-4B8B-8843-37F18D7FB09F}" w:val=" ADDIN NE.Ref.{8A0AD678-B3F4-4B8B-8843-37F18D7FB09F}&lt;Citation SecTmpl=&quot;1&quot;&gt;&lt;Group&gt;&lt;References&gt;&lt;Item&gt;&lt;ID&gt;186&lt;/ID&gt;&lt;UID&gt;{E95280EA-7BF6-44F1-BDD8-8EF243D89023}&lt;/UID&gt;&lt;Title&gt;Audit Quality and Specialist Tenure&lt;/Title&gt;&lt;Template&gt;Journal Article&lt;/Template&gt;&lt;Star&gt;0&lt;/Star&gt;&lt;Tag&gt;0&lt;/Tag&gt;&lt;Author&gt;Gaver, Jennifer J; Utke, Steven&lt;/Author&gt;&lt;Year&gt;2019&lt;/Year&gt;&lt;Details&gt;&lt;_accessed&gt;62851484&lt;/_accessed&gt;&lt;_created&gt;62851484&lt;/_created&gt;&lt;_db_updated&gt;CrossRef&lt;/_db_updated&gt;&lt;_doi&gt;10.2308/accr-52206&lt;/_doi&gt;&lt;_impact_factor&gt;   4.562&lt;/_impact_factor&gt;&lt;_isbn&gt;0001-4826&lt;/_isbn&gt;&lt;_issue&gt;3&lt;/_issue&gt;&lt;_journal&gt;The Accounting Review&lt;/_journal&gt;&lt;_modified&gt;63297783&lt;/_modified&gt;&lt;_pages&gt;113-147&lt;/_pages&gt;&lt;_tertiary_title&gt;The Accounting Review&lt;/_tertiary_title&gt;&lt;_url&gt;http://aaajournals.org/doi/10.2308/accr-52206&lt;/_url&gt;&lt;_volume&gt;94&lt;/_volume&gt;&lt;/Details&gt;&lt;Extra&gt;&lt;DBUID&gt;{E9F07991-3B72-4492-A7D8-86E559D9F8FE}&lt;/DBUID&gt;&lt;/Extra&gt;&lt;/Item&gt;&lt;/References&gt;&lt;/Group&gt;&lt;/Citation&gt;_x000a_"/>
    <w:docVar w:name="NE.Ref{8B8AC8A0-9453-40A2-8F78-198FD851F93C}" w:val=" ADDIN NE.Ref.{8B8AC8A0-9453-40A2-8F78-198FD851F93C}&lt;Citation&gt;&lt;Group&gt;&lt;References&gt;&lt;Item&gt;&lt;ID&gt;154&lt;/ID&gt;&lt;UID&gt;{60D82039-0183-465F-A5E0-C3FB50F0A90B}&lt;/UID&gt;&lt;Title&gt;Do changes in audit actions and attitudes consistent with increased auditor scepticism deter aggressive earnings management? An experimental investigation&lt;/Title&gt;&lt;Template&gt;Journal Article&lt;/Template&gt;&lt;Star&gt;0&lt;/Star&gt;&lt;Tag&gt;0&lt;/Tag&gt;&lt;Author&gt;Chen, Qiu; Kelly, Khim; Salterio, Steven E&lt;/Author&gt;&lt;Year&gt;2012&lt;/Year&gt;&lt;Details&gt;&lt;_alternate_title&gt;Accounting, Organizations and Society&lt;/_alternate_title&gt;&lt;_created&gt;63261237&lt;/_created&gt;&lt;_date&gt;2012-01-01&lt;/_date&gt;&lt;_date_display&gt;2012&lt;/_date_display&gt;&lt;_impact_factor&gt;   3.147&lt;/_impact_factor&gt;&lt;_isbn&gt;0361-3682&lt;/_isbn&gt;&lt;_issue&gt;2&lt;/_issue&gt;&lt;_journal&gt;Accounting, Organizations and Society&lt;/_journal&gt;&lt;_modified&gt;63261237&lt;/_modified&gt;&lt;_ori_publication&gt;Elsevier&lt;/_ori_publication&gt;&lt;_pages&gt;95-115&lt;/_pages&gt;&lt;_volume&gt;37&lt;/_volume&gt;&lt;/Details&gt;&lt;Extra&gt;&lt;DBUID&gt;{E9F07991-3B72-4492-A7D8-86E559D9F8FE}&lt;/DBUID&gt;&lt;/Extra&gt;&lt;/Item&gt;&lt;/References&gt;&lt;/Group&gt;&lt;Group&gt;&lt;References&gt;&lt;Item&gt;&lt;ID&gt;153&lt;/ID&gt;&lt;UID&gt;{05B76FD6-9394-4B89-83A4-BC032BC4902D}&lt;/UID&gt;&lt;Title&gt;A test of audit deterrent to financial reporting irregularities using the randomized response technique&lt;/Title&gt;&lt;Template&gt;Journal Article&lt;/Template&gt;&lt;Star&gt;0&lt;/Star&gt;&lt;Tag&gt;0&lt;/Tag&gt;&lt;Author&gt;Schneider, Arnold; Wilner, Neil&lt;/Author&gt;&lt;Year&gt;1990&lt;/Year&gt;&lt;Details&gt;&lt;_alternate_title&gt;Accounting Review&lt;/_alternate_title&gt;&lt;_collection_scope&gt;SSCI&lt;/_collection_scope&gt;&lt;_created&gt;63261200&lt;/_created&gt;&lt;_date&gt;1990-01-01&lt;/_date&gt;&lt;_date_display&gt;1990&lt;/_date_display&gt;&lt;_impact_factor&gt;   4.562&lt;/_impact_factor&gt;&lt;_isbn&gt;0001-4826&lt;/_isbn&gt;&lt;_journal&gt;Accounting Review&lt;/_journal&gt;&lt;_modified&gt;63261200&lt;/_modified&gt;&lt;_ori_publication&gt;JSTOR&lt;/_ori_publication&gt;&lt;_pages&gt;668-681&lt;/_pages&gt;&lt;/Details&gt;&lt;Extra&gt;&lt;DBUID&gt;{E9F07991-3B72-4492-A7D8-86E559D9F8FE}&lt;/DBUID&gt;&lt;/Extra&gt;&lt;/Item&gt;&lt;/References&gt;&lt;/Group&gt;&lt;/Citation&gt;_x000a_"/>
    <w:docVar w:name="NE.Ref{8B95615C-ACA4-4267-813D-8E58D8BE7F32}" w:val=" ADDIN NE.Ref.{8B95615C-ACA4-4267-813D-8E58D8BE7F32}&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8C223BDA-9023-40B1-8D57-99A64FCAE2DE}" w:val=" ADDIN NE.Ref.{8C223BDA-9023-40B1-8D57-99A64FCAE2DE}&lt;Citation&gt;&lt;Group&gt;&lt;References&gt;&lt;Item&gt;&lt;ID&gt;156&lt;/ID&gt;&lt;UID&gt;{34D9F878-3BC5-46F1-82C7-BCC3CB650AD6}&lt;/UID&gt;&lt;Title&gt;审计师变更方向、盈余管理与市场反应——基于公司在内资审计师之间变更的研究&lt;/Title&gt;&lt;Template&gt;Journal Article&lt;/Template&gt;&lt;Star&gt;0&lt;/Star&gt;&lt;Tag&gt;0&lt;/Tag&gt;&lt;Author&gt;邓川&lt;/Author&gt;&lt;Year&gt;2011&lt;/Year&gt;&lt;Details&gt;&lt;_accessed&gt;63261602&lt;/_accessed&gt;&lt;_author_aff&gt;浙江财经学院会计学院;&lt;/_author_aff&gt;&lt;_collection_scope&gt;CSSCI-C;PKU&lt;/_collection_scope&gt;&lt;_created&gt;63261602&lt;/_created&gt;&lt;_date&gt;58841280&lt;/_date&gt;&lt;_db_provider&gt;CNKI: 期刊&lt;/_db_provider&gt;&lt;_db_updated&gt;CNKI - Reference&lt;/_db_updated&gt;&lt;_issue&gt;11&lt;/_issue&gt;&lt;_journal&gt;中国工业经济&lt;/_journal&gt;&lt;_keywords&gt;审计师变更;变更方向;盈余管理;市场反应&lt;/_keywords&gt;&lt;_language&gt;Chinese&lt;/_language&gt;&lt;_modified&gt;63261602&lt;/_modified&gt;&lt;_pages&gt;119-128&lt;/_pages&gt;&lt;_url&gt;http://kns.cnki.net/KCMS/detail/detail.aspx?FileName=GGYY201111013&amp;amp;DbName=CJFQ2011&lt;/_url&gt;&lt;_translated_author&gt;Deng, Chuan&lt;/_translated_author&gt;&lt;/Details&gt;&lt;Extra&gt;&lt;DBUID&gt;{E9F07991-3B72-4492-A7D8-86E559D9F8FE}&lt;/DBUID&gt;&lt;/Extra&gt;&lt;/Item&gt;&lt;/References&gt;&lt;/Group&gt;&lt;/Citation&gt;_x000a_"/>
    <w:docVar w:name="NE.Ref{8D549B11-0D92-46C4-BD3B-44594476CD85}" w:val=" ADDIN NE.Ref.{8D549B11-0D92-46C4-BD3B-44594476CD85}&lt;Citation SecTmpl=&quot;1&quot;&gt;&lt;Group&gt;&lt;References&gt;&lt;Item&gt;&lt;ID&gt;211&lt;/ID&gt;&lt;UID&gt;{EBFA31A0-4AB1-47DA-B9AB-5C345D8A819F}&lt;/UID&gt;&lt;Title&gt;Board independence and audit-firm type&lt;/Title&gt;&lt;Template&gt;Journal Article&lt;/Template&gt;&lt;Star&gt;0&lt;/Star&gt;&lt;Tag&gt;0&lt;/Tag&gt;&lt;Author&gt;Beasley, Mark S; Petroni, Kathy R&lt;/Author&gt;&lt;Year&gt;2001&lt;/Year&gt;&lt;Details&gt;&lt;_alternate_title&gt;Auditing: A journal of practice &amp;amp; theory&lt;/_alternate_title&gt;&lt;_created&gt;63301878&lt;/_created&gt;&lt;_date&gt;2001-01-01&lt;/_date&gt;&lt;_date_display&gt;2001&lt;/_date_display&gt;&lt;_impact_factor&gt;   2.642&lt;/_impact_factor&gt;&lt;_isbn&gt;0278-0380&lt;/_isbn&gt;&lt;_issue&gt;1&lt;/_issue&gt;&lt;_journal&gt;Auditing: A journal of practice &amp;amp; theory&lt;/_journal&gt;&lt;_modified&gt;63301878&lt;/_modified&gt;&lt;_pages&gt;97-114&lt;/_pages&gt;&lt;_volume&gt;20&lt;/_volume&gt;&lt;/Details&gt;&lt;Extra&gt;&lt;DBUID&gt;{E9F07991-3B72-4492-A7D8-86E559D9F8FE}&lt;/DBUID&gt;&lt;/Extra&gt;&lt;/Item&gt;&lt;/References&gt;&lt;/Group&gt;&lt;/Citation&gt;_x000a_"/>
    <w:docVar w:name="NE.Ref{8D95FBB6-8EC0-44A8-856E-7E65E8D0DA76}" w:val=" ADDIN NE.Ref.{8D95FBB6-8EC0-44A8-856E-7E65E8D0DA76}&lt;Citation&gt;&lt;Group&gt;&lt;References&gt;&lt;Item&gt;&lt;ID&gt;112&lt;/ID&gt;&lt;UID&gt;{1419DF3A-347E-4132-9CDE-F661C840830F}&lt;/UID&gt;&lt;Title&gt;私募股权投资对控股股东“掏空”的抑制效应&lt;/Title&gt;&lt;Template&gt;Journal Article&lt;/Template&gt;&lt;Star&gt;0&lt;/Star&gt;&lt;Tag&gt;0&lt;/Tag&gt;&lt;Author&gt;冯慧群&lt;/Author&gt;&lt;Year&gt;2016&lt;/Year&gt;&lt;Details&gt;&lt;_accessed&gt;63241051&lt;/_accessed&gt;&lt;_author_aff&gt;北京大学光华管理学院;&lt;/_author_aff&gt;&lt;_collection_scope&gt;CSSCI-C&lt;/_collection_scope&gt;&lt;_created&gt;63240989&lt;/_created&gt;&lt;_date&gt;61248960&lt;/_date&gt;&lt;_db_provider&gt;CNKI: 期刊&lt;/_db_provider&gt;&lt;_db_updated&gt;CNKI - Reference&lt;/_db_updated&gt;&lt;_issue&gt;06&lt;/_issue&gt;&lt;_journal&gt;经济管理&lt;/_journal&gt;&lt;_keywords&gt;私募股权投资(PE);控股股东“掏空”;公司治理&lt;/_keywords&gt;&lt;_language&gt;Chinese&lt;/_language&gt;&lt;_modified&gt;63241051&lt;/_modified&gt;&lt;_pages&gt;41-58&lt;/_pages&gt;&lt;_url&gt;http://kns.cnki.net/KCMS/detail/detail.aspx?FileName=JJGU201606005&amp;amp;DbName=CJFQ2016&lt;/_url&gt;&lt;_volume&gt;38&lt;/_volume&gt;&lt;_translated_author&gt;Feng, Huiqun&lt;/_translated_author&gt;&lt;/Details&gt;&lt;Extra&gt;&lt;DBUID&gt;{E9F07991-3B72-4492-A7D8-86E559D9F8FE}&lt;/DBUID&gt;&lt;/Extra&gt;&lt;/Item&gt;&lt;/References&gt;&lt;/Group&gt;&lt;Group&gt;&lt;References&gt;&lt;Item&gt;&lt;ID&gt;130&lt;/ID&gt;&lt;UID&gt;{42C63340-6B54-43C0-9C30-75A208220544}&lt;/UID&gt;&lt;Title&gt;放松卖空管制与大股东“掏空”&lt;/Title&gt;&lt;Template&gt;Journal Article&lt;/Template&gt;&lt;Star&gt;0&lt;/Star&gt;&lt;Tag&gt;0&lt;/Tag&gt;&lt;Author&gt;侯青川; 靳庆鲁; 苏玲; 于潇潇&lt;/Author&gt;&lt;Year&gt;2017&lt;/Year&gt;&lt;Details&gt;&lt;_accessed&gt;62704518&lt;/_accessed&gt;&lt;_author_aff&gt;上海财经大学会计与财务研究院;新疆财经大学会计学院;上海财经大学会计学院;&lt;/_author_aff&gt;&lt;_created&gt;62704518&lt;/_created&gt;&lt;_date&gt;61686720&lt;/_date&gt;&lt;_db_provider&gt;CNKI: 期刊&lt;/_db_provider&gt;&lt;_db_updated&gt;CNKI - Reference&lt;/_db_updated&gt;&lt;_issue&gt;03&lt;/_issue&gt;&lt;_journal&gt;经济学(季刊)&lt;/_journal&gt;&lt;_keywords&gt;放松卖空管制;掏空;外部监督&lt;/_keywords&gt;&lt;_language&gt;Chinese&lt;/_language&gt;&lt;_modified&gt;63241057&lt;/_modified&gt;&lt;_pages&gt;1143-1172&lt;/_pages&gt;&lt;_url&gt;http://kns.cnki.net/KCMS/detail/detail.aspx?FileName=JJXU201703015&amp;amp;DbName=CJFQ2017&lt;/_url&gt;&lt;_volume&gt;16&lt;/_volume&gt;&lt;_translated_author&gt;Hou, Qingchuan;Jin, Qinglu;Su, Ling;Yu, Xiaoxiao&lt;/_translated_author&gt;&lt;/Details&gt;&lt;Extra&gt;&lt;DBUID&gt;{E9F07991-3B72-4492-A7D8-86E559D9F8FE}&lt;/DBUID&gt;&lt;/Extra&gt;&lt;/Item&gt;&lt;/References&gt;&lt;/Group&gt;&lt;/Citation&gt;_x000a_"/>
    <w:docVar w:name="NE.Ref{8E1F0CB7-6199-49DD-A037-8A5E1031E00B}" w:val=" ADDIN NE.Ref.{8E1F0CB7-6199-49DD-A037-8A5E1031E00B}&lt;Citation&gt;&lt;Group&gt;&lt;References&gt;&lt;Item&gt;&lt;ID&gt;87&lt;/ID&gt;&lt;UID&gt;{719053DD-9806-4708-8B19-6CA6ED13FCE4}&lt;/UID&gt;&lt;Title&gt;Corporate tax avoidance and high-powered incentives&lt;/Title&gt;&lt;Template&gt;Journal Article&lt;/Template&gt;&lt;Star&gt;0&lt;/Star&gt;&lt;Tag&gt;0&lt;/Tag&gt;&lt;Author&gt;Desai, Mihir A; Dharmapala, Dhammika&lt;/Author&gt;&lt;Year&gt;2006&lt;/Year&gt;&lt;Details&gt;&lt;_alternate_title&gt;Journal of Financial Economics&lt;/_alternate_title&gt;&lt;_collection_scope&gt;SSCI&lt;/_collection_scope&gt;&lt;_created&gt;63228699&lt;/_created&gt;&lt;_date&gt;2006-01-01&lt;/_date&gt;&lt;_date_display&gt;2006&lt;/_date_display&gt;&lt;_impact_factor&gt;   4.693&lt;/_impact_factor&gt;&lt;_isbn&gt;0304-405X&lt;/_isbn&gt;&lt;_issue&gt;1&lt;/_issue&gt;&lt;_journal&gt;Journal of Financial Economics&lt;/_journal&gt;&lt;_modified&gt;63228699&lt;/_modified&gt;&lt;_ori_publication&gt;Elsevier&lt;/_ori_publication&gt;&lt;_pages&gt;145-179&lt;/_pages&gt;&lt;_volume&gt;79&lt;/_volume&gt;&lt;/Details&gt;&lt;Extra&gt;&lt;DBUID&gt;{E9F07991-3B72-4492-A7D8-86E559D9F8FE}&lt;/DBUID&gt;&lt;/Extra&gt;&lt;/Item&gt;&lt;/References&gt;&lt;/Group&gt;&lt;/Citation&gt;_x000a_"/>
    <w:docVar w:name="NE.Ref{8EA4DEB1-7B1D-4BB3-A911-314AE79E9AE4}" w:val=" ADDIN NE.Ref.{8EA4DEB1-7B1D-4BB3-A911-314AE79E9AE4}&lt;Citation SecTmpl=&quot;1&quot;&gt;&lt;Group&gt;&lt;References&gt;&lt;Item&gt;&lt;ID&gt;18&lt;/ID&gt;&lt;UID&gt;{E99C40B1-D7C5-447A-8792-262D0205BDBB}&lt;/UID&gt;&lt;Title&gt;The Effects of PCAOB Inspections on Auditor-Client Relationships&lt;/Title&gt;&lt;Template&gt;Journal Article&lt;/Template&gt;&lt;Star&gt;0&lt;/Star&gt;&lt;Tag&gt;0&lt;/Tag&gt;&lt;Author&gt;Acito, Andrew A; Hogan, Chris E; Mergenthaler, Richard D&lt;/Author&gt;&lt;Year&gt;2018&lt;/Year&gt;&lt;Details&gt;&lt;_accessed&gt;62210330&lt;/_accessed&gt;&lt;_created&gt;62210330&lt;/_created&gt;&lt;_db_updated&gt;CrossRef&lt;/_db_updated&gt;&lt;_doi&gt;10.2308/accr-51811&lt;/_doi&gt;&lt;_impact_factor&gt;   4.562&lt;/_impact_factor&gt;&lt;_isbn&gt;0001-4826&lt;/_isbn&gt;&lt;_issue&gt;2&lt;/_issue&gt;&lt;_journal&gt;The Accounting Review&lt;/_journal&gt;&lt;_modified&gt;62865259&lt;/_modified&gt;&lt;_pages&gt;1-35&lt;/_pages&gt;&lt;_tertiary_title&gt;The Accounting Review&lt;/_tertiary_title&gt;&lt;_url&gt;http://aaajournals.org/doi/10.2308/accr-51811&lt;/_url&gt;&lt;_volume&gt;93&lt;/_volume&gt;&lt;/Details&gt;&lt;Extra&gt;&lt;DBUID&gt;{D2579611-BF89-4C7B-83D9-BE1288535D97}&lt;/DBUID&gt;&lt;/Extra&gt;&lt;/Item&gt;&lt;/References&gt;&lt;/Group&gt;&lt;/Citation&gt;_x000a_"/>
    <w:docVar w:name="NE.Ref{8F5A763B-CE4F-41AD-AEA1-C757C03603EF}" w:val=" ADDIN NE.Ref.{8F5A763B-CE4F-41AD-AEA1-C757C03603EF}&lt;Citation SecTmpl=&quot;1&quot;&gt;&lt;Group&gt;&lt;References&gt;&lt;Item&gt;&lt;ID&gt;67&lt;/ID&gt;&lt;UID&gt;{8923FA62-B16D-4204-89AA-52E003E31B7F}&lt;/UID&gt;&lt;Title&gt;The world price of insider trading&lt;/Title&gt;&lt;Template&gt;Journal Article&lt;/Template&gt;&lt;Star&gt;0&lt;/Star&gt;&lt;Tag&gt;0&lt;/Tag&gt;&lt;Author&gt;Bhattacharya, Utpal; Daouk, Hazem&lt;/Author&gt;&lt;Year&gt;2002&lt;/Year&gt;&lt;Details&gt;&lt;_alternate_title&gt;The Journal of Finance&lt;/_alternate_title&gt;&lt;_created&gt;63285821&lt;/_created&gt;&lt;_date&gt;2002-01-01&lt;/_date&gt;&lt;_date_display&gt;2002&lt;/_date_display&gt;&lt;_impact_factor&gt;   6.201&lt;/_impact_factor&gt;&lt;_isbn&gt;0022-1082&lt;/_isbn&gt;&lt;_issue&gt;1&lt;/_issue&gt;&lt;_journal&gt;The Journal of Finance&lt;/_journal&gt;&lt;_modified&gt;63285821&lt;/_modified&gt;&lt;_ori_publication&gt;Wiley Online Library&lt;/_ori_publication&gt;&lt;_pages&gt;75-108&lt;/_pages&gt;&lt;_volume&gt;57&lt;/_volume&gt;&lt;/Details&gt;&lt;Extra&gt;&lt;DBUID&gt;{439358B4-FA18-4C63-A3A1-0E3BE4066E7A}&lt;/DBUID&gt;&lt;/Extra&gt;&lt;/Item&gt;&lt;/References&gt;&lt;/Group&gt;&lt;/Citation&gt;_x000a_"/>
    <w:docVar w:name="NE.Ref{8FB02C1B-4BEF-4A6E-890F-CA3C07A735B7}" w:val=" ADDIN NE.Ref.{8FB02C1B-4BEF-4A6E-890F-CA3C07A735B7}&lt;Citation SecTmpl=&quot;1&quot;&gt;&lt;Group&gt;&lt;References&gt;&lt;Item&gt;&lt;ID&gt;159&lt;/ID&gt;&lt;UID&gt;{6305DD91-4DC0-44D6-A7EA-75DE5BB44CB2}&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2649323&lt;/_created&gt;&lt;_date&gt;2016-01-01&lt;/_date&gt;&lt;_date_display&gt;2016&lt;/_date_display&gt;&lt;_isbn&gt;1558-7991&lt;/_isbn&gt;&lt;_issue&gt;4&lt;/_issue&gt;&lt;_journal&gt;Auditing: A Journal of Practice &amp;amp; Theory&lt;/_journal&gt;&lt;_modified&gt;63290028&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91B6EA41-FC7F-4626-B9AA-7A0D475DBB44}" w:val=" ADDIN NE.Ref.{91B6EA41-FC7F-4626-B9AA-7A0D475DBB44}&lt;Citation SecTmpl=&quot;1&quot;&gt;&lt;Group&gt;&lt;References&gt;&lt;Item&gt;&lt;ID&gt;85&lt;/ID&gt;&lt;UID&gt;{A0945756-66E2-4DDC-B74A-E134E0C70B4B}&lt;/UID&gt;&lt;Title&gt;Can paying “too much” or “too little” tax contribute to forced CEO turnover?&lt;/Title&gt;&lt;Template&gt;Journal Article&lt;/Template&gt;&lt;Star&gt;0&lt;/Star&gt;&lt;Tag&gt;0&lt;/Tag&gt;&lt;Author&gt;Chyz, James A; Gaertner, Fabio B&lt;/Author&gt;&lt;Year&gt;2018&lt;/Year&gt;&lt;Details&gt;&lt;_alternate_title&gt;The Accounting Review&lt;/_alternate_title&gt;&lt;_created&gt;63310295&lt;/_created&gt;&lt;_date&gt;2018-01-01&lt;/_date&gt;&lt;_date_display&gt;2018&lt;/_date_display&gt;&lt;_isbn&gt;1558-7967&lt;/_isbn&gt;&lt;_issue&gt;1&lt;/_issue&gt;&lt;_journal&gt;The Accounting Review&lt;/_journal&gt;&lt;_modified&gt;63310295&lt;/_modified&gt;&lt;_ori_publication&gt;American Accounting Association&lt;/_ori_publication&gt;&lt;_pages&gt;103-130&lt;/_pages&gt;&lt;_volume&gt;93&lt;/_volume&gt;&lt;/Details&gt;&lt;Extra&gt;&lt;DBUID&gt;{D2579611-BF89-4C7B-83D9-BE1288535D97}&lt;/DBUID&gt;&lt;/Extra&gt;&lt;/Item&gt;&lt;/References&gt;&lt;/Group&gt;&lt;/Citation&gt;_x000a_"/>
    <w:docVar w:name="NE.Ref{91E584BB-7480-4A29-986F-EC1FC2CA5D5F}" w:val=" ADDIN NE.Ref.{91E584BB-7480-4A29-986F-EC1FC2CA5D5F}&lt;Citation SecTmpl=&quot;1&quot;&gt;&lt;Group&gt;&lt;References&gt;&lt;Item&gt;&lt;ID&gt;113&lt;/ID&gt;&lt;UID&gt;{40FEFA10-4BF3-4FF9-B588-C8F62E5FFEDD}&lt;/UID&gt;&lt;Title&gt;政策不确定性、税收征管强度与企业税收规避&lt;/Title&gt;&lt;Template&gt;Journal Article&lt;/Template&gt;&lt;Star&gt;0&lt;/Star&gt;&lt;Tag&gt;0&lt;/Tag&gt;&lt;Author&gt;陈德球; 陈运森; 董志勇&lt;/Author&gt;&lt;Year&gt;2016&lt;/Year&gt;&lt;Details&gt;&lt;_accessed&gt;61775189&lt;/_accessed&gt;&lt;_author_aff&gt;对外经济贸易大学国际商学院;中央财经大学会计学院;北京大学经济学院;&lt;/_author_aff&gt;&lt;_collection_scope&gt;CSSCI;中文核心期刊;&lt;/_collection_scope&gt;&lt;_created&gt;61775188&lt;/_created&gt;&lt;_date&gt;61204320&lt;/_date&gt;&lt;_db_provider&gt;CNKI: 期刊&lt;/_db_provider&gt;&lt;_db_updated&gt;CNKI - Reference&lt;/_db_updated&gt;&lt;_issue&gt;05&lt;/_issue&gt;&lt;_journal&gt;管理世界&lt;/_journal&gt;&lt;_keywords&gt;政策不确定性;官员变更;税收规避;税收激进&lt;/_keywords&gt;&lt;_language&gt;Chinese&lt;/_language&gt;&lt;_modified&gt;61775189&lt;/_modified&gt;&lt;_pages&gt;151-163&lt;/_pages&gt;&lt;_url&gt;http://www.cnki.net/KCMS/detail/detail.aspx?FileName=GLSJ201605016&amp;amp;DbName=CJFQ2016&lt;/_url&gt;&lt;_translated_author&gt;Chen, Deqiu;Chen, Yunsen;Dong, Zhiyong&lt;/_translated_author&gt;&lt;/Details&gt;&lt;Extra&gt;&lt;DBUID&gt;{83AC290F-D6FC-4574-9771-6904EE9C30A4}&lt;/DBUID&gt;&lt;/Extra&gt;&lt;/Item&gt;&lt;/References&gt;&lt;/Group&gt;&lt;/Citation&gt;_x000a_"/>
    <w:docVar w:name="NE.Ref{91EE4187-B447-4838-8E39-23F549600D2E}" w:val=" ADDIN NE.Ref.{91EE4187-B447-4838-8E39-23F549600D2E}&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9235E67C-8248-428B-996A-FF4F593D0AAF}" w:val=" ADDIN NE.Ref.{9235E67C-8248-428B-996A-FF4F593D0AAF}&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92832203-28D7-4F13-A623-3B7D260BE244}" w:val=" ADDIN NE.Ref.{92832203-28D7-4F13-A623-3B7D260BE244}&lt;Citation SecTmpl=&quot;1&quot;&gt;&lt;Group&gt;&lt;References&gt;&lt;Item&gt;&lt;ID&gt;91&lt;/ID&gt;&lt;UID&gt;{231D06BD-B721-4429-BB44-6B2F636F6901}&lt;/UID&gt;&lt;Title&gt;政治联系与审计师选择&lt;/Title&gt;&lt;Template&gt;Journal Article&lt;/Template&gt;&lt;Star&gt;0&lt;/Star&gt;&lt;Tag&gt;0&lt;/Tag&gt;&lt;Author&gt;杜兴强; 周泽将&lt;/Author&gt;&lt;Year&gt;2010&lt;/Year&gt;&lt;Details&gt;&lt;_accessed&gt;61605634&lt;/_accessed&gt;&lt;_author_adr&gt;厦门大学管理学院会计系,361005&lt;/_author_adr&gt;&lt;_author_aff&gt;厦门大学管理学院会计系,361005&lt;/_author_aff&gt;&lt;_collection_scope&gt;CSSCI;中文核心期刊;&lt;/_collection_scope&gt;&lt;_created&gt;61605634&lt;/_created&gt;&lt;_db_provider&gt;北京万方数据股份有限公司&lt;/_db_provider&gt;&lt;_db_updated&gt;Wanfangdata&lt;/_db_updated&gt;&lt;_isbn&gt;1002-4239&lt;/_isbn&gt;&lt;_issue&gt;2&lt;/_issue&gt;&lt;_journal&gt;审计研究&lt;/_journal&gt;&lt;_keywords&gt;政治联系; 政府官员类政治联系; 代表委员类政治联系; 审计师选择&lt;/_keywords&gt;&lt;_language&gt;chi&lt;/_language&gt;&lt;_modified&gt;61605634&lt;/_modified&gt;&lt;_pages&gt;47-53&lt;/_pages&gt;&lt;_tertiary_title&gt;AUDITING RESEARCH&lt;/_tertiary_title&gt;&lt;_translated_author&gt;&amp;quot;Du Xingqiang&amp;quot;; Zejiang, Zhou&lt;/_translated_author&gt;&lt;_translated_title&gt;Auditor Rotation and Audit Quality:A Theoretical Analysis&lt;/_translated_title&gt;&lt;_url&gt;http://d.g.wanfangdata.com.cn/Periodical_sjyj201002010.aspx&lt;/_url&gt;&lt;/Details&gt;&lt;Extra&gt;&lt;DBUID&gt;{7EBDD973-FB19-4DB0-8AC1-C6FC73CA4F6A}&lt;/DBUID&gt;&lt;/Extra&gt;&lt;/Item&gt;&lt;/References&gt;&lt;/Group&gt;&lt;/Citation&gt;_x000a_"/>
    <w:docVar w:name="NE.Ref{932D8D7E-E1D4-4483-975D-C755B3A39144}" w:val=" ADDIN NE.Ref.{932D8D7E-E1D4-4483-975D-C755B3A39144}&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9365BB74-2D18-4CD7-B056-323F67671F41}" w:val=" ADDIN NE.Ref.{9365BB74-2D18-4CD7-B056-323F67671F41}&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937A3D47-08F3-44AF-ADF8-C50DF065380C}" w:val=" ADDIN NE.Ref.{937A3D47-08F3-44AF-ADF8-C50DF065380C}&lt;Citation&gt;&lt;Group&gt;&lt;References&gt;&lt;Item&gt;&lt;ID&gt;131&lt;/ID&gt;&lt;UID&gt;{AAADB7A3-0DE8-4DDD-B5A3-F44B10B01F3F}&lt;/UID&gt;&lt;Title&gt;Propping through related party transactions&lt;/Title&gt;&lt;Template&gt;Journal Article&lt;/Template&gt;&lt;Star&gt;0&lt;/Star&gt;&lt;Tag&gt;0&lt;/Tag&gt;&lt;Author&gt;Jian, Ming; Wong, Tak Jun&lt;/Author&gt;&lt;Year&gt;2010&lt;/Year&gt;&lt;Details&gt;&lt;_accessed&gt;62757336&lt;/_accessed&gt;&lt;_alternate_title&gt;Review of Accounting Studies&lt;/_alternate_title&gt;&lt;_collection_scope&gt;SSCI;&lt;/_collection_scope&gt;&lt;_created&gt;62525533&lt;/_created&gt;&lt;_date&gt;2010-01-01&lt;/_date&gt;&lt;_date_display&gt;2010&lt;/_date_display&gt;&lt;_impact_factor&gt;   2.108&lt;/_impact_factor&gt;&lt;_isbn&gt;1380-6653&lt;/_isbn&gt;&lt;_issue&gt;1&lt;/_issue&gt;&lt;_journal&gt;Review of Accounting Studies&lt;/_journal&gt;&lt;_modified&gt;63241424&lt;/_modified&gt;&lt;_ori_publication&gt;Springer&lt;/_ori_publication&gt;&lt;_pages&gt;70-105&lt;/_pages&gt;&lt;_volume&gt;15&lt;/_volume&gt;&lt;/Details&gt;&lt;Extra&gt;&lt;DBUID&gt;{E9F07991-3B72-4492-A7D8-86E559D9F8FE}&lt;/DBUID&gt;&lt;/Extra&gt;&lt;/Item&gt;&lt;/References&gt;&lt;/Group&gt;&lt;Group&gt;&lt;References&gt;&lt;Item&gt;&lt;ID&gt;132&lt;/ID&gt;&lt;UID&gt;{1DE74949-86A7-45AB-9CB4-3A4F8D8C340D}&lt;/UID&gt;&lt;Title&gt;Coinsurance within business groups: Evidence from related party transactions in an emerging market&lt;/Title&gt;&lt;Template&gt;Journal Article&lt;/Template&gt;&lt;Star&gt;0&lt;/Star&gt;&lt;Tag&gt;0&lt;/Tag&gt;&lt;Author&gt;Jia, Nan; Shi, Jing; Wang, Yongxiang&lt;/Author&gt;&lt;Year&gt;2013&lt;/Year&gt;&lt;Details&gt;&lt;_alternate_title&gt;Management Science&lt;/_alternate_title&gt;&lt;_collection_scope&gt;SCIE;SSCI;EI&lt;/_collection_scope&gt;&lt;_created&gt;62806571&lt;/_created&gt;&lt;_date&gt;2013-01-01&lt;/_date&gt;&lt;_date_display&gt;2013&lt;/_date_display&gt;&lt;_impact_factor&gt;   4.219&lt;/_impact_factor&gt;&lt;_isbn&gt;0025-1909&lt;/_isbn&gt;&lt;_issue&gt;10&lt;/_issue&gt;&lt;_journal&gt;Management Science&lt;/_journal&gt;&lt;_modified&gt;63241425&lt;/_modified&gt;&lt;_ori_publication&gt;INFORMS&lt;/_ori_publication&gt;&lt;_pages&gt;2295-2313&lt;/_pages&gt;&lt;_volume&gt;59&lt;/_volume&gt;&lt;/Details&gt;&lt;Extra&gt;&lt;DBUID&gt;{E9F07991-3B72-4492-A7D8-86E559D9F8FE}&lt;/DBUID&gt;&lt;/Extra&gt;&lt;/Item&gt;&lt;/References&gt;&lt;/Group&gt;&lt;/Citation&gt;_x000a_"/>
    <w:docVar w:name="NE.Ref{93A944FB-908F-46B0-94AA-38F7BE2D8CE4}" w:val=" ADDIN NE.Ref.{93A944FB-908F-46B0-94AA-38F7BE2D8CE4}&lt;Citation SecTmpl=&quot;1&quot;&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Citation&gt;_x000a_"/>
    <w:docVar w:name="NE.Ref{94195334-3FDC-4ECE-AB39-ED13437A1EE1}" w:val=" ADDIN NE.Ref.{94195334-3FDC-4ECE-AB39-ED13437A1EE1}&lt;Citation SecTmpl=&quot;1&quot;&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950D4F07-F00F-43B6-A707-FDF6EC95BFE2}" w:val=" ADDIN NE.Ref.{950D4F07-F00F-43B6-A707-FDF6EC95BFE2}&lt;Citation SecTmpl=&quot;1&quot;&gt;&lt;Group&gt;&lt;References&gt;&lt;Item&gt;&lt;ID&gt;289&lt;/ID&gt;&lt;UID&gt;{982AF872-D5ED-4A7D-9B3C-544728AA1568}&lt;/UID&gt;&lt;Title&gt;Is tax avoidance related to firm risk?&lt;/Title&gt;&lt;Template&gt;Journal Article&lt;/Template&gt;&lt;Star&gt;0&lt;/Star&gt;&lt;Tag&gt;0&lt;/Tag&gt;&lt;Author&gt;Guenther, David A; Matsunaga, Steven R; Williams, Brian M&lt;/Author&gt;&lt;Year&gt;2017&lt;/Year&gt;&lt;Details&gt;&lt;_alternate_title&gt;The Accounting Review&lt;/_alternate_title&gt;&lt;_created&gt;63307418&lt;/_created&gt;&lt;_date&gt;2017-01-01&lt;/_date&gt;&lt;_date_display&gt;2017&lt;/_date_display&gt;&lt;_isbn&gt;1558-7967&lt;/_isbn&gt;&lt;_issue&gt;1&lt;/_issue&gt;&lt;_journal&gt;The Accounting Review&lt;/_journal&gt;&lt;_modified&gt;63307419&lt;/_modified&gt;&lt;_ori_publication&gt;American Accounting Association&lt;/_ori_publication&gt;&lt;_pages&gt;115-136&lt;/_pages&gt;&lt;_volume&gt;92&lt;/_volume&gt;&lt;/Details&gt;&lt;Extra&gt;&lt;DBUID&gt;{E9F07991-3B72-4492-A7D8-86E559D9F8FE}&lt;/DBUID&gt;&lt;/Extra&gt;&lt;/Item&gt;&lt;/References&gt;&lt;/Group&gt;&lt;/Citation&gt;_x000a_"/>
    <w:docVar w:name="NE.Ref{963074EC-B400-41FB-985A-BBE8A764761C}" w:val=" ADDIN NE.Ref.{963074EC-B400-41FB-985A-BBE8A764761C}&lt;Citation SecTmpl=&quot;1&quot;&gt;&lt;Group&gt;&lt;References&gt;&lt;Item&gt;&lt;ID&gt;639&lt;/ID&gt;&lt;UID&gt;{DA928F23-3689-4636-9377-9349DEE4B787}&lt;/UID&gt;&lt;Title&gt;Reducing restatements with increased industry expertise&lt;/Title&gt;&lt;Template&gt;Journal Article&lt;/Template&gt;&lt;Star&gt;0&lt;/Star&gt;&lt;Tag&gt;0&lt;/Tag&gt;&lt;Author&gt;Chin, Chen Lung; Chi, Hsin Yi&lt;/Author&gt;&lt;Year&gt;2009&lt;/Year&gt;&lt;Details&gt;&lt;_alternate_title&gt;Contemporary Accounting Research&lt;/_alternate_title&gt;&lt;_collection_scope&gt;SSCI&lt;/_collection_scope&gt;&lt;_created&gt;63179541&lt;/_created&gt;&lt;_date&gt;2009-01-01&lt;/_date&gt;&lt;_date_display&gt;2009&lt;/_date_display&gt;&lt;_impact_factor&gt;   2.261&lt;/_impact_factor&gt;&lt;_isbn&gt;0823-9150&lt;/_isbn&gt;&lt;_issue&gt;3&lt;/_issue&gt;&lt;_journal&gt;Contemporary Accounting Research&lt;/_journal&gt;&lt;_modified&gt;63179541&lt;/_modified&gt;&lt;_ori_publication&gt;Wiley Online Library&lt;/_ori_publication&gt;&lt;_pages&gt;729-765&lt;/_pages&gt;&lt;_volume&gt;26&lt;/_volume&gt;&lt;/Details&gt;&lt;Extra&gt;&lt;DBUID&gt;{83AC290F-D6FC-4574-9771-6904EE9C30A4}&lt;/DBUID&gt;&lt;/Extra&gt;&lt;/Item&gt;&lt;/References&gt;&lt;/Group&gt;&lt;/Citation&gt;_x000a_"/>
    <w:docVar w:name="NE.Ref{963B4697-E275-4F6E-875B-15EC7C7DC9AC}" w:val=" ADDIN NE.Ref.{963B4697-E275-4F6E-875B-15EC7C7DC9AC}&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96A9BA1B-B5C7-42EA-8902-C6D8689AE07D}" w:val=" ADDIN NE.Ref.{96A9BA1B-B5C7-42EA-8902-C6D8689AE07D}&lt;Citation&gt;&lt;Group&gt;&lt;References&gt;&lt;Item&gt;&lt;ID&gt;54&lt;/ID&gt;&lt;UID&gt;{7946F31C-3ADD-4E76-A161-833F96DB74D5}&lt;/UID&gt;&lt;Title&gt;The impact of improved auditor independence on audit market concentration in China&lt;/Title&gt;&lt;Template&gt;Journal Article&lt;/Template&gt;&lt;Star&gt;0&lt;/Star&gt;&lt;Tag&gt;0&lt;/Tag&gt;&lt;Author&gt;DeFond, Mark L; Wong, Tak-Jun; Li, Shuhua&lt;/Author&gt;&lt;Year&gt;1999&lt;/Year&gt;&lt;Details&gt;&lt;_alternate_title&gt;Journal of Accounting and Economics&lt;/_alternate_title&gt;&lt;_created&gt;63225155&lt;/_created&gt;&lt;_date&gt;1999-01-01&lt;/_date&gt;&lt;_date_display&gt;1999&lt;/_date_display&gt;&lt;_impact_factor&gt;   3.753&lt;/_impact_factor&gt;&lt;_isbn&gt;0165-4101&lt;/_isbn&gt;&lt;_issue&gt;3&lt;/_issue&gt;&lt;_journal&gt;Journal of Accounting and Economics&lt;/_journal&gt;&lt;_modified&gt;63225155&lt;/_modified&gt;&lt;_ori_publication&gt;Elsevier&lt;/_ori_publication&gt;&lt;_pages&gt;269-305&lt;/_pages&gt;&lt;_volume&gt;28&lt;/_volume&gt;&lt;/Details&gt;&lt;Extra&gt;&lt;DBUID&gt;{E9F07991-3B72-4492-A7D8-86E559D9F8FE}&lt;/DBUID&gt;&lt;/Extra&gt;&lt;/Item&gt;&lt;/References&gt;&lt;/Group&gt;&lt;Group&gt;&lt;References&gt;&lt;Item&gt;&lt;ID&gt;55&lt;/ID&gt;&lt;UID&gt;{E458AB47-9FDD-4B47-8574-F6D4AA49E9FC}&lt;/UID&gt;&lt;Title&gt;Auditor choice and its implications for group‐affiliated firms&lt;/Title&gt;&lt;Template&gt;Journal Article&lt;/Template&gt;&lt;Star&gt;0&lt;/Star&gt;&lt;Tag&gt;0&lt;/Tag&gt;&lt;Author&gt;Fang, Junxiong; Pittman, Jeffrey; Zhang, Yinqi; Zhao, Yuping&lt;/Author&gt;&lt;Year&gt;2017&lt;/Year&gt;&lt;Details&gt;&lt;_alternate_title&gt;Contemporary Accounting Research&lt;/_alternate_title&gt;&lt;_collection_scope&gt;SSCI&lt;/_collection_scope&gt;&lt;_created&gt;63225156&lt;/_created&gt;&lt;_date&gt;2017-01-01&lt;/_date&gt;&lt;_date_display&gt;2017&lt;/_date_display&gt;&lt;_impact_factor&gt;   2.261&lt;/_impact_factor&gt;&lt;_isbn&gt;0823-9150&lt;/_isbn&gt;&lt;_issue&gt;1&lt;/_issue&gt;&lt;_journal&gt;Contemporary Accounting Research&lt;/_journal&gt;&lt;_modified&gt;63225156&lt;/_modified&gt;&lt;_ori_publication&gt;Wiley Online Library&lt;/_ori_publication&gt;&lt;_pages&gt;39-82&lt;/_pages&gt;&lt;_volume&gt;34&lt;/_volume&gt;&lt;/Details&gt;&lt;Extra&gt;&lt;DBUID&gt;{E9F07991-3B72-4492-A7D8-86E559D9F8FE}&lt;/DBUID&gt;&lt;/Extra&gt;&lt;/Item&gt;&lt;/References&gt;&lt;/Group&gt;&lt;Group&gt;&lt;References&gt;&lt;Item&gt;&lt;ID&gt;39&lt;/ID&gt;&lt;UID&gt;{67F897D7-9DD1-48AD-A965-08657EC8A70D}&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lternate_title&gt;Journal of accounting and economics&lt;/_alternate_title&gt;&lt;_created&gt;63224357&lt;/_created&gt;&lt;_date&gt;2018-01-01&lt;/_date&gt;&lt;_date_display&gt;2018&lt;/_date_display&gt;&lt;_impact_factor&gt;   3.753&lt;/_impact_factor&gt;&lt;_isbn&gt;0165-4101&lt;/_isbn&gt;&lt;_issue&gt;1&lt;/_issue&gt;&lt;_journal&gt;Journal of accounting and economics&lt;/_journal&gt;&lt;_modified&gt;63224357&lt;/_modified&gt;&lt;_ori_publication&gt;Elsevier&lt;/_ori_publication&gt;&lt;_pages&gt;21-40&lt;/_pages&gt;&lt;_volume&gt;65&lt;/_volume&gt;&lt;/Details&gt;&lt;Extra&gt;&lt;DBUID&gt;{E9F07991-3B72-4492-A7D8-86E559D9F8FE}&lt;/DBUID&gt;&lt;/Extra&gt;&lt;/Item&gt;&lt;/References&gt;&lt;/Group&gt;&lt;/Citation&gt;_x000a_"/>
    <w:docVar w:name="NE.Ref{9747B047-7861-4BF2-A42C-7F4D760838DC}" w:val=" ADDIN NE.Ref.{9747B047-7861-4BF2-A42C-7F4D760838DC}&lt;Citation SecTmpl=&quot;1&quot;&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Citation&gt;_x000a_"/>
    <w:docVar w:name="NE.Ref{9751E064-CE71-4C5A-B131-77FA63DDFAD6}" w:val=" ADDIN NE.Ref.{9751E064-CE71-4C5A-B131-77FA63DDFAD6}&lt;Citation SecTmpl=&quot;1&quot;&gt;&lt;Group&gt;&lt;References&gt;&lt;Item&gt;&lt;ID&gt;185&lt;/ID&gt;&lt;UID&gt;{6274A8A4-9843-46DF-BDA3-9B912F4F0458}&lt;/UID&gt;&lt;Title&gt;Can Big 4 versus Non-Big 4 Differences in Audit-Quality Proxies Be Attributed to Client Characteristics?&lt;/Title&gt;&lt;Template&gt;Journal Article&lt;/Template&gt;&lt;Star&gt;0&lt;/Star&gt;&lt;Tag&gt;0&lt;/Tag&gt;&lt;Author&gt;Lawrence, Alastair; Minutti-Meza, Miguel; Zhang, Ping&lt;/Author&gt;&lt;Year&gt;2011&lt;/Year&gt;&lt;Details&gt;&lt;_accessed&gt;62888249&lt;/_accessed&gt;&lt;_created&gt;62888249&lt;/_created&gt;&lt;_db_updated&gt;CrossRef&lt;/_db_updated&gt;&lt;_doi&gt;10.2308/accr.00000009&lt;/_doi&gt;&lt;_impact_factor&gt;   4.562&lt;/_impact_factor&gt;&lt;_isbn&gt;0001-4826&lt;/_isbn&gt;&lt;_issue&gt;1&lt;/_issue&gt;&lt;_journal&gt;The Accounting Review&lt;/_journal&gt;&lt;_modified&gt;63297776&lt;/_modified&gt;&lt;_pages&gt;259-286&lt;/_pages&gt;&lt;_tertiary_title&gt;The Accounting Review&lt;/_tertiary_title&gt;&lt;_url&gt;http://aaajournals.org/doi/10.2308/accr.00000009_x000d__x000a_http://aaajournals.org/doi/pdf/10.2308/accr.00000009&lt;/_url&gt;&lt;_volume&gt;86&lt;/_volume&gt;&lt;/Details&gt;&lt;Extra&gt;&lt;DBUID&gt;{E9F07991-3B72-4492-A7D8-86E559D9F8FE}&lt;/DBUID&gt;&lt;/Extra&gt;&lt;/Item&gt;&lt;/References&gt;&lt;/Group&gt;&lt;/Citation&gt;_x000a_"/>
    <w:docVar w:name="NE.Ref{976D2734-12CD-4C2C-8D02-07824FFA30A6}" w:val=" ADDIN NE.Ref.{976D2734-12CD-4C2C-8D02-07824FFA30A6}&lt;Citation&gt;&lt;Group&gt;&lt;References&gt;&lt;Item&gt;&lt;ID&gt;43&lt;/ID&gt;&lt;UID&gt;{06B8BEDA-413C-43A2-B219-3F3BC3A42A82}&lt;/UID&gt;&lt;Title&gt;Towards a positive theory of the determination of accounting standards&lt;/Title&gt;&lt;Template&gt;Journal Article&lt;/Template&gt;&lt;Star&gt;0&lt;/Star&gt;&lt;Tag&gt;0&lt;/Tag&gt;&lt;Author&gt;Watts, Ross L; Zimmerman, Jerold L&lt;/Author&gt;&lt;Year&gt;1978&lt;/Year&gt;&lt;Details&gt;&lt;_alternate_title&gt;Accounting review&lt;/_alternate_title&gt;&lt;_collection_scope&gt;SSCI&lt;/_collection_scope&gt;&lt;_created&gt;63224419&lt;/_created&gt;&lt;_date&gt;1978-01-01&lt;/_date&gt;&lt;_date_display&gt;1978&lt;/_date_display&gt;&lt;_impact_factor&gt;   4.562&lt;/_impact_factor&gt;&lt;_isbn&gt;0001-4826&lt;/_isbn&gt;&lt;_journal&gt;Accounting review&lt;/_journal&gt;&lt;_modified&gt;63224419&lt;/_modified&gt;&lt;_ori_publication&gt;JSTOR&lt;/_ori_publication&gt;&lt;_pages&gt;112-134&lt;/_pages&gt;&lt;/Details&gt;&lt;Extra&gt;&lt;DBUID&gt;{E9F07991-3B72-4492-A7D8-86E559D9F8FE}&lt;/DBUID&gt;&lt;/Extra&gt;&lt;/Item&gt;&lt;/References&gt;&lt;/Group&gt;&lt;/Citation&gt;_x000a_"/>
    <w:docVar w:name="NE.Ref{980E70AF-8B83-4B10-A127-198D22857CF4}" w:val=" ADDIN NE.Ref.{980E70AF-8B83-4B10-A127-198D22857CF4}&lt;Citation&gt;&lt;Group&gt;&lt;References&gt;&lt;Item&gt;&lt;ID&gt;173&lt;/ID&gt;&lt;UID&gt;{186980E2-5E74-4A66-8EE4-911A82BA80E5}&lt;/UID&gt;&lt;Title&gt;Research in accounting for income taxes&lt;/Title&gt;&lt;Template&gt;Journal Article&lt;/Template&gt;&lt;Star&gt;0&lt;/Star&gt;&lt;Tag&gt;0&lt;/Tag&gt;&lt;Author&gt;Graham, John R; Raedy, Jana S; Shackelford, Douglas A&lt;/Author&gt;&lt;Year&gt;2012&lt;/Year&gt;&lt;Details&gt;&lt;_alternate_title&gt;Journal of Accounting and Economics&lt;/_alternate_title&gt;&lt;_created&gt;63295810&lt;/_created&gt;&lt;_date&gt;2012-01-01&lt;/_date&gt;&lt;_date_display&gt;2012&lt;/_date_display&gt;&lt;_impact_factor&gt;   3.753&lt;/_impact_factor&gt;&lt;_isbn&gt;0165-4101&lt;/_isbn&gt;&lt;_issue&gt;1-2&lt;/_issue&gt;&lt;_journal&gt;Journal of Accounting and Economics&lt;/_journal&gt;&lt;_modified&gt;63295810&lt;/_modified&gt;&lt;_ori_publication&gt;Elsevier&lt;/_ori_publication&gt;&lt;_pages&gt;412-434&lt;/_pages&gt;&lt;_volume&gt;53&lt;/_volume&gt;&lt;/Details&gt;&lt;Extra&gt;&lt;DBUID&gt;{E9F07991-3B72-4492-A7D8-86E559D9F8FE}&lt;/DBUID&gt;&lt;/Extra&gt;&lt;/Item&gt;&lt;/References&gt;&lt;/Group&gt;&lt;/Citation&gt;_x000a_"/>
    <w:docVar w:name="NE.Ref{98175024-0A21-4AC1-BF52-14A20F9A4FFD}" w:val=" ADDIN NE.Ref.{98175024-0A21-4AC1-BF52-14A20F9A4FFD}&lt;Citation SecTmpl=&quot;1&quot;&gt;&lt;Group&gt;&lt;References&gt;&lt;Item&gt;&lt;ID&gt;17&lt;/ID&gt;&lt;UID&gt;{D09B5202-E911-4999-987C-52E40F2E01F9}&lt;/UID&gt;&lt;Title&gt;内部人交易与企业盈余管理行为&lt;/Title&gt;&lt;Template&gt;Journal Article&lt;/Template&gt;&lt;Star&gt;0&lt;/Star&gt;&lt;Tag&gt;0&lt;/Tag&gt;&lt;Author&gt;武聪; 张俊生&lt;/Author&gt;&lt;Year&gt;2009&lt;/Year&gt;&lt;Details&gt;&lt;_accessed&gt;63267310&lt;/_accessed&gt;&lt;_author_aff&gt;中央财经大学会计学院;&lt;/_author_aff&gt;&lt;_collection_scope&gt;CSSCI-C&lt;/_collection_scope&gt;&lt;_created&gt;63267310&lt;/_created&gt;&lt;_date&gt;57640320&lt;/_date&gt;&lt;_db_provider&gt;CNKI: 期刊&lt;/_db_provider&gt;&lt;_db_updated&gt;CNKI - Reference&lt;/_db_updated&gt;&lt;_issue&gt;08&lt;/_issue&gt;&lt;_journal&gt;经济管理&lt;/_journal&gt;&lt;_keywords&gt;内部人交易;盈余管理;经济盈余管理&lt;/_keywords&gt;&lt;_language&gt;Chinese&lt;/_language&gt;&lt;_modified&gt;63267310&lt;/_modified&gt;&lt;_pages&gt;113-118&lt;/_pages&gt;&lt;_url&gt;http://kns.cnki.net/KCMS/detail/detail.aspx?FileName=JJGU200908023&amp;amp;DbName=CJFQ2009&lt;/_url&gt;&lt;_volume&gt;31&lt;/_volume&gt;&lt;_translated_author&gt;Wu, Cong;Zhang, Junsheng&lt;/_translated_author&gt;&lt;/Details&gt;&lt;Extra&gt;&lt;DBUID&gt;{439358B4-FA18-4C63-A3A1-0E3BE4066E7A}&lt;/DBUID&gt;&lt;/Extra&gt;&lt;/Item&gt;&lt;/References&gt;&lt;/Group&gt;&lt;/Citation&gt;_x000a_"/>
    <w:docVar w:name="NE.Ref{988D0177-DA52-4F8B-A185-35C4C8AB74B2}" w:val=" ADDIN NE.Ref.{988D0177-DA52-4F8B-A185-35C4C8AB74B2}&lt;Citation SecTmpl=&quot;1&quot;&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9892A294-09E0-44DB-921A-CE8D92DD875C}" w:val=" ADDIN NE.Ref.{9892A294-09E0-44DB-921A-CE8D92DD875C}&lt;Citation&gt;&lt;Group&gt;&lt;References&gt;&lt;Item&gt;&lt;ID&gt;15&lt;/ID&gt;&lt;UID&gt;{E929BB2F-8CD6-48D3-98F6-D4A48FA1FEDE}&lt;/UID&gt;&lt;Title&gt;客户重要性、风险性质与审计质量——基于财务重述视角的经验证据&lt;/Title&gt;&lt;Template&gt;Journal Article&lt;/Template&gt;&lt;Star&gt;0&lt;/Star&gt;&lt;Tag&gt;0&lt;/Tag&gt;&lt;Author&gt;曹强; 胡南薇; 王良成&lt;/Author&gt;&lt;Year&gt;2012&lt;/Year&gt;&lt;Details&gt;&lt;_accessed&gt;63218058&lt;/_accessed&gt;&lt;_author_aff&gt;中央财经大学会计学院;中国矿业大学(北京)管理学院;四川大学工商管理学院;&lt;/_author_aff&gt;&lt;_collection_scope&gt;CSSCI-C;PKU&lt;/_collection_scope&gt;&lt;_created&gt;63218058&lt;/_created&gt;&lt;_date&gt;59384160&lt;/_date&gt;&lt;_db_provider&gt;CNKI: 期刊&lt;/_db_provider&gt;&lt;_db_updated&gt;CNKI - Reference&lt;/_db_updated&gt;&lt;_issue&gt;06&lt;/_issue&gt;&lt;_journal&gt;审计研究&lt;/_journal&gt;&lt;_keywords&gt;客户重要性;财务重述;审计意见;风险性质&lt;/_keywords&gt;&lt;_language&gt;Chinese&lt;/_language&gt;&lt;_modified&gt;63218058&lt;/_modified&gt;&lt;_pages&gt;60-70&lt;/_pages&gt;&lt;_url&gt;http://kns.cnki.net/KCMS/detail/detail.aspx?FileName=SJYZ201206010&amp;amp;DbName=CJFQ2012&lt;/_url&gt;&lt;_translated_author&gt;Cao, Qiang;Hu, Nanwei;Wang, Liangcheng&lt;/_translated_author&gt;&lt;/Details&gt;&lt;Extra&gt;&lt;DBUID&gt;{E9F07991-3B72-4492-A7D8-86E559D9F8FE}&lt;/DBUID&gt;&lt;/Extra&gt;&lt;/Item&gt;&lt;/References&gt;&lt;/Group&gt;&lt;Group&gt;&lt;References&gt;&lt;Item&gt;&lt;ID&gt;14&lt;/ID&gt;&lt;UID&gt;{D8541BD4-6C7D-406C-98BD-74686723A23F}&lt;/UID&gt;&lt;Title&gt;客户重要性与审计谈判&lt;/Title&gt;&lt;Template&gt;Journal Article&lt;/Template&gt;&lt;Star&gt;0&lt;/Star&gt;&lt;Tag&gt;0&lt;/Tag&gt;&lt;Author&gt;张继勋; 张丽霞&lt;/Author&gt;&lt;Year&gt;2011&lt;/Year&gt;&lt;Details&gt;&lt;_accessed&gt;63218055&lt;/_accessed&gt;&lt;_author_aff&gt;南开大学商学院;&lt;/_author_aff&gt;&lt;_collection_scope&gt;CSSCI-C;PKU&lt;/_collection_scope&gt;&lt;_created&gt;63218055&lt;/_created&gt;&lt;_date&gt;58592160&lt;/_date&gt;&lt;_db_provider&gt;CNKI: 期刊&lt;/_db_provider&gt;&lt;_db_updated&gt;CNKI - Reference&lt;/_db_updated&gt;&lt;_issue&gt;03&lt;/_issue&gt;&lt;_journal&gt;审计研究&lt;/_journal&gt;&lt;_keywords&gt;客户重要性;审计谈判;谈判结果&lt;/_keywords&gt;&lt;_language&gt;Chinese&lt;/_language&gt;&lt;_modified&gt;63218055&lt;/_modified&gt;&lt;_pages&gt;56-63&lt;/_pages&gt;&lt;_url&gt;http://kns.cnki.net/KCMS/detail/detail.aspx?FileName=SJYZ201103012&amp;amp;DbName=CJFQ2011&lt;/_url&gt;&lt;_translated_author&gt;Zhang, Jixun;Zhang, Lixia&lt;/_translated_author&gt;&lt;/Details&gt;&lt;Extra&gt;&lt;DBUID&gt;{E9F07991-3B72-4492-A7D8-86E559D9F8FE}&lt;/DBUID&gt;&lt;/Extra&gt;&lt;/Item&gt;&lt;/References&gt;&lt;/Group&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Group&gt;&lt;References&gt;&lt;Item&gt;&lt;ID&gt;16&lt;/ID&gt;&lt;UID&gt;{2C9B42CE-940C-4ECB-954D-D01878BA713B}&lt;/UID&gt;&lt;Title&gt;Audit and non-audit fees and capital market perceptions of auditor independence&lt;/Title&gt;&lt;Template&gt;Journal Article&lt;/Template&gt;&lt;Star&gt;0&lt;/Star&gt;&lt;Tag&gt;0&lt;/Tag&gt;&lt;Author&gt;Ghosh, Aloke Al; Kallapur, Sanjay; Moon, Doocheol&lt;/Author&gt;&lt;Year&gt;2009&lt;/Year&gt;&lt;Details&gt;&lt;_alternate_title&gt;Journal of Accounting and Public Policy&lt;/_alternate_title&gt;&lt;_collection_scope&gt;SSCI&lt;/_collection_scope&gt;&lt;_created&gt;63218070&lt;/_created&gt;&lt;_date&gt;2009-01-01&lt;/_date&gt;&lt;_date_display&gt;2009&lt;/_date_display&gt;&lt;_impact_factor&gt;   2.269&lt;/_impact_factor&gt;&lt;_isbn&gt;0278-4254&lt;/_isbn&gt;&lt;_issue&gt;5&lt;/_issue&gt;&lt;_journal&gt;Journal of Accounting and Public Policy&lt;/_journal&gt;&lt;_modified&gt;63218070&lt;/_modified&gt;&lt;_ori_publication&gt;Elsevier&lt;/_ori_publication&gt;&lt;_pages&gt;369-385&lt;/_pages&gt;&lt;_volume&gt;28&lt;/_volume&gt;&lt;/Details&gt;&lt;Extra&gt;&lt;DBUID&gt;{E9F07991-3B72-4492-A7D8-86E559D9F8FE}&lt;/DBUID&gt;&lt;/Extra&gt;&lt;/Item&gt;&lt;/References&gt;&lt;/Group&gt;&lt;/Citation&gt;_x000a_"/>
    <w:docVar w:name="NE.Ref{98D5D077-F364-45BD-A965-827B5B91D04E}" w:val=" ADDIN NE.Ref.{98D5D077-F364-45BD-A965-827B5B91D04E}&lt;Citation&gt;&lt;Group&gt;&lt;References&gt;&lt;Item&gt;&lt;ID&gt;54&lt;/ID&gt;&lt;UID&gt;{7946F31C-3ADD-4E76-A161-833F96DB74D5}&lt;/UID&gt;&lt;Title&gt;The impact of improved auditor independence on audit market concentration in China&lt;/Title&gt;&lt;Template&gt;Journal Article&lt;/Template&gt;&lt;Star&gt;0&lt;/Star&gt;&lt;Tag&gt;0&lt;/Tag&gt;&lt;Author&gt;DeFond, Mark L; Wong, Tak-Jun; Li, Shuhua&lt;/Author&gt;&lt;Year&gt;1999&lt;/Year&gt;&lt;Details&gt;&lt;_alternate_title&gt;Journal of Accounting and Economics&lt;/_alternate_title&gt;&lt;_created&gt;63225155&lt;/_created&gt;&lt;_date&gt;1999-01-01&lt;/_date&gt;&lt;_date_display&gt;1999&lt;/_date_display&gt;&lt;_impact_factor&gt;   3.753&lt;/_impact_factor&gt;&lt;_isbn&gt;0165-4101&lt;/_isbn&gt;&lt;_issue&gt;3&lt;/_issue&gt;&lt;_journal&gt;Journal of Accounting and Economics&lt;/_journal&gt;&lt;_modified&gt;63225155&lt;/_modified&gt;&lt;_ori_publication&gt;Elsevier&lt;/_ori_publication&gt;&lt;_pages&gt;269-305&lt;/_pages&gt;&lt;_volume&gt;28&lt;/_volume&gt;&lt;/Details&gt;&lt;Extra&gt;&lt;DBUID&gt;{E9F07991-3B72-4492-A7D8-86E559D9F8FE}&lt;/DBUID&gt;&lt;/Extra&gt;&lt;/Item&gt;&lt;/References&gt;&lt;/Group&gt;&lt;Group&gt;&lt;References&gt;&lt;Item&gt;&lt;ID&gt;55&lt;/ID&gt;&lt;UID&gt;{E458AB47-9FDD-4B47-8574-F6D4AA49E9FC}&lt;/UID&gt;&lt;Title&gt;Auditor choice and its implications for group‐affiliated firms&lt;/Title&gt;&lt;Template&gt;Journal Article&lt;/Template&gt;&lt;Star&gt;0&lt;/Star&gt;&lt;Tag&gt;0&lt;/Tag&gt;&lt;Author&gt;Fang, Junxiong; Pittman, Jeffrey; Zhang, Yinqi; Zhao, Yuping&lt;/Author&gt;&lt;Year&gt;2017&lt;/Year&gt;&lt;Details&gt;&lt;_alternate_title&gt;Contemporary Accounting Research&lt;/_alternate_title&gt;&lt;_collection_scope&gt;SSCI&lt;/_collection_scope&gt;&lt;_created&gt;63225156&lt;/_created&gt;&lt;_date&gt;2017-01-01&lt;/_date&gt;&lt;_date_display&gt;2017&lt;/_date_display&gt;&lt;_impact_factor&gt;   2.261&lt;/_impact_factor&gt;&lt;_isbn&gt;0823-9150&lt;/_isbn&gt;&lt;_issue&gt;1&lt;/_issue&gt;&lt;_journal&gt;Contemporary Accounting Research&lt;/_journal&gt;&lt;_modified&gt;63225156&lt;/_modified&gt;&lt;_ori_publication&gt;Wiley Online Library&lt;/_ori_publication&gt;&lt;_pages&gt;39-82&lt;/_pages&gt;&lt;_volume&gt;34&lt;/_volume&gt;&lt;/Details&gt;&lt;Extra&gt;&lt;DBUID&gt;{E9F07991-3B72-4492-A7D8-86E559D9F8FE}&lt;/DBUID&gt;&lt;/Extra&gt;&lt;/Item&gt;&lt;/References&gt;&lt;/Group&gt;&lt;Group&gt;&lt;References&gt;&lt;Item&gt;&lt;ID&gt;39&lt;/ID&gt;&lt;UID&gt;{67F897D7-9DD1-48AD-A965-08657EC8A70D}&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lternate_title&gt;Journal of accounting and economics&lt;/_alternate_title&gt;&lt;_created&gt;63224357&lt;/_created&gt;&lt;_date&gt;2018-01-01&lt;/_date&gt;&lt;_date_display&gt;2018&lt;/_date_display&gt;&lt;_impact_factor&gt;   3.753&lt;/_impact_factor&gt;&lt;_isbn&gt;0165-4101&lt;/_isbn&gt;&lt;_issue&gt;1&lt;/_issue&gt;&lt;_journal&gt;Journal of accounting and economics&lt;/_journal&gt;&lt;_modified&gt;63224357&lt;/_modified&gt;&lt;_ori_publication&gt;Elsevier&lt;/_ori_publication&gt;&lt;_pages&gt;21-40&lt;/_pages&gt;&lt;_volume&gt;65&lt;/_volume&gt;&lt;/Details&gt;&lt;Extra&gt;&lt;DBUID&gt;{E9F07991-3B72-4492-A7D8-86E559D9F8FE}&lt;/DBUID&gt;&lt;/Extra&gt;&lt;/Item&gt;&lt;/References&gt;&lt;/Group&gt;&lt;/Citation&gt;_x000a_"/>
    <w:docVar w:name="NE.Ref{98DA1594-033E-4AC3-93E2-56AFA5CFD4DE}" w:val=" ADDIN NE.Ref.{98DA1594-033E-4AC3-93E2-56AFA5CFD4DE}&lt;Citation SecTmpl=&quot;1&quot;&gt;&lt;Group&gt;&lt;References&gt;&lt;Item&gt;&lt;ID&gt;102&lt;/ID&gt;&lt;UID&gt;{8DE12318-5016-4CD1-A44F-EA9A52CD2576}&lt;/UID&gt;&lt;Title&gt;公司避税活动与内部代理成本&lt;/Title&gt;&lt;Template&gt;Journal Article&lt;/Template&gt;&lt;Star&gt;0&lt;/Star&gt;&lt;Tag&gt;0&lt;/Tag&gt;&lt;Author&gt;叶康涛; 刘行&lt;/Author&gt;&lt;Year&gt;2014&lt;/Year&gt;&lt;Details&gt;&lt;_accessed&gt;61754015&lt;/_accessed&gt;&lt;_author_aff&gt;中国人民大学商学院;东北财经大学会计学院/中国内部控制研究中心;&lt;/_author_aff&gt;&lt;_collection_scope&gt;CSSCI;&lt;/_collection_scope&gt;&lt;_created&gt;61754015&lt;/_created&gt;&lt;_date&gt;60343200&lt;/_date&gt;&lt;_db_provider&gt;CNKI: 期刊&lt;/_db_provider&gt;&lt;_db_updated&gt;CNKI - Reference&lt;/_db_updated&gt;&lt;_issue&gt;09&lt;/_issue&gt;&lt;_journal&gt;金融研究&lt;/_journal&gt;&lt;_keywords&gt;避税;代理成本;薪酬契约&lt;/_keywords&gt;&lt;_language&gt;Chinese&lt;/_language&gt;&lt;_modified&gt;61762248&lt;/_modified&gt;&lt;_pages&gt;158-176&lt;/_pages&gt;&lt;_url&gt;http://www.cnki.net/KCMS/detail/detail.aspx?FileName=JRYJ201409011&amp;amp;DbName=CJFQ2014&lt;/_url&gt;&lt;_translated_author&gt;Ye, Kangtao;Liu, Xing&lt;/_translated_author&gt;&lt;/Details&gt;&lt;Extra&gt;&lt;DBUID&gt;{83AC290F-D6FC-4574-9771-6904EE9C30A4}&lt;/DBUID&gt;&lt;/Extra&gt;&lt;/Item&gt;&lt;/References&gt;&lt;/Group&gt;&lt;/Citation&gt;_x000a_"/>
    <w:docVar w:name="NE.Ref{98F7817C-7C77-4C81-9536-8F4AFCF34A41}" w:val=" ADDIN NE.Ref.{98F7817C-7C77-4C81-9536-8F4AFCF34A41}&lt;Citation SecTmpl=&quot;1&quot;&gt;&lt;Group&gt;&lt;References&gt;&lt;Item&gt;&lt;ID&gt;154&lt;/ID&gt;&lt;UID&gt;{60D82039-0183-465F-A5E0-C3FB50F0A90B}&lt;/UID&gt;&lt;Title&gt;Do changes in audit actions and attitudes consistent with increased auditor scepticism deter aggressive earnings management? An experimental investigation&lt;/Title&gt;&lt;Template&gt;Journal Article&lt;/Template&gt;&lt;Star&gt;0&lt;/Star&gt;&lt;Tag&gt;0&lt;/Tag&gt;&lt;Author&gt;Chen, Qiu; Kelly, Khim; Salterio, Steven E&lt;/Author&gt;&lt;Year&gt;2012&lt;/Year&gt;&lt;Details&gt;&lt;_alternate_title&gt;Accounting, Organizations and Society&lt;/_alternate_title&gt;&lt;_created&gt;63261237&lt;/_created&gt;&lt;_date&gt;2012-01-01&lt;/_date&gt;&lt;_date_display&gt;2012&lt;/_date_display&gt;&lt;_impact_factor&gt;   3.147&lt;/_impact_factor&gt;&lt;_isbn&gt;0361-3682&lt;/_isbn&gt;&lt;_issue&gt;2&lt;/_issue&gt;&lt;_journal&gt;Accounting, Organizations and Society&lt;/_journal&gt;&lt;_modified&gt;63261237&lt;/_modified&gt;&lt;_ori_publication&gt;Elsevier&lt;/_ori_publication&gt;&lt;_pages&gt;95-115&lt;/_pages&gt;&lt;_volume&gt;37&lt;/_volume&gt;&lt;/Details&gt;&lt;Extra&gt;&lt;DBUID&gt;{E9F07991-3B72-4492-A7D8-86E559D9F8FE}&lt;/DBUID&gt;&lt;/Extra&gt;&lt;/Item&gt;&lt;/References&gt;&lt;/Group&gt;&lt;/Citation&gt;_x000a_"/>
    <w:docVar w:name="NE.Ref{9978C75C-3A9E-46F9-8FAF-D66DD9CB2105}" w:val=" ADDIN NE.Ref.{9978C75C-3A9E-46F9-8FAF-D66DD9CB2105}&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998B0D3C-5DA9-477B-AF86-7DBA014A13F3}" w:val=" ADDIN NE.Ref.{998B0D3C-5DA9-477B-AF86-7DBA014A13F3}&lt;Citation SecTmpl=&quot;1&quot;&gt;&lt;Group&gt;&lt;References&gt;&lt;Item&gt;&lt;ID&gt;385&lt;/ID&gt;&lt;UID&gt;{206133B5-3008-4758-AFAF-521A49B70BD5}&lt;/UID&gt;&lt;Title&gt;Tax reporting aggressiveness and its relation to aggressive financial reporting&lt;/Title&gt;&lt;Template&gt;Journal Article&lt;/Template&gt;&lt;Star&gt;0&lt;/Star&gt;&lt;Tag&gt;0&lt;/Tag&gt;&lt;Author&gt;Frank, Mary Margaret; Lynch, Luann J; Rego, Sonja Olhoft&lt;/Author&gt;&lt;Year&gt;2009&lt;/Year&gt;&lt;Details&gt;&lt;_alternate_title&gt;The Accounting Review&lt;/_alternate_title&gt;&lt;_created&gt;62859446&lt;/_created&gt;&lt;_date&gt;2009-01-01&lt;/_date&gt;&lt;_date_display&gt;2009&lt;/_date_display&gt;&lt;_impact_factor&gt;   4.562&lt;/_impact_factor&gt;&lt;_isbn&gt;0001-4826&lt;/_isbn&gt;&lt;_issue&gt;2&lt;/_issue&gt;&lt;_journal&gt;The Accounting Review&lt;/_journal&gt;&lt;_modified&gt;62859446&lt;/_modified&gt;&lt;_pages&gt;467-496&lt;/_pages&gt;&lt;_volume&gt;84&lt;/_volume&gt;&lt;/Details&gt;&lt;Extra&gt;&lt;DBUID&gt;{83AC290F-D6FC-4574-9771-6904EE9C30A4}&lt;/DBUID&gt;&lt;/Extra&gt;&lt;/Item&gt;&lt;/References&gt;&lt;/Group&gt;&lt;/Citation&gt;_x000a_"/>
    <w:docVar w:name="NE.Ref{99FAC9D9-5E0F-4B11-BCDD-4EAB0BE3EC5D}" w:val=" ADDIN NE.Ref.{99FAC9D9-5E0F-4B11-BCDD-4EAB0BE3EC5D}&lt;Citation SecTmpl=&quot;1&quot;&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9A1D7108-0A29-49BC-8D59-A6F7F69EE46E}" w:val=" ADDIN NE.Ref.{9A1D7108-0A29-49BC-8D59-A6F7F69EE46E}&lt;Citation&gt;&lt;Group&gt;&lt;References&gt;&lt;Item&gt;&lt;ID&gt;4&lt;/ID&gt;&lt;UID&gt;{31145EE2-9AD7-4B3C-807E-8DB51F468947}&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ccessed&gt;62649323&lt;/_accessed&gt;&lt;_created&gt;61697758&lt;/_created&gt;&lt;_isbn&gt;1558-7991&lt;/_isbn&gt;&lt;_issue&gt;4&lt;/_issue&gt;&lt;_journal&gt;Auditing: A Journal of Practice &amp;amp; Theory&lt;/_journal&gt;&lt;_modified&gt;61697766&lt;/_modified&gt;&lt;_pages&gt;105-135&lt;/_pages&gt;&lt;_volume&gt;35&lt;/_volume&gt;&lt;/Details&gt;&lt;Extra&gt;&lt;DBUID&gt;{83AC290F-D6FC-4574-9771-6904EE9C30A4}&lt;/DBUID&gt;&lt;/Extra&gt;&lt;/Item&gt;&lt;/References&gt;&lt;/Group&gt;&lt;/Citation&gt;_x000a_"/>
    <w:docVar w:name="NE.Ref{9A44EEEC-4EC4-4B5F-B6B3-1B6B7F83A59A}" w:val=" ADDIN NE.Ref.{9A44EEEC-4EC4-4B5F-B6B3-1B6B7F83A59A}&lt;Citation SecTmpl=&quot;1&quot;&gt;&lt;Group&gt;&lt;References&gt;&lt;Item&gt;&lt;ID&gt;34&lt;/ID&gt;&lt;UID&gt;{8CC7758A-3E0E-4765-AA70-FE1C718C7562}&lt;/UID&gt;&lt;Title&gt;Theory of the firm: Managerial behavior, agency costs and ownership structure&lt;/Title&gt;&lt;Template&gt;Journal Article&lt;/Template&gt;&lt;Star&gt;0&lt;/Star&gt;&lt;Tag&gt;0&lt;/Tag&gt;&lt;Author&gt;Jensen, Michael C; Meckling, William H&lt;/Author&gt;&lt;Year&gt;1976&lt;/Year&gt;&lt;Details&gt;&lt;_alternate_title&gt;Journal of financial economics&lt;/_alternate_title&gt;&lt;_collection_scope&gt;SSCI&lt;/_collection_scope&gt;&lt;_created&gt;62984854&lt;/_created&gt;&lt;_date&gt;1976-01-01&lt;/_date&gt;&lt;_date_display&gt;1976&lt;/_date_display&gt;&lt;_impact_factor&gt;   4.693&lt;/_impact_factor&gt;&lt;_isbn&gt;0304-405X&lt;/_isbn&gt;&lt;_issue&gt;4&lt;/_issue&gt;&lt;_journal&gt;Journal of financial economics&lt;/_journal&gt;&lt;_modified&gt;62984865&lt;/_modified&gt;&lt;_ori_publication&gt;Elsevier&lt;/_ori_publication&gt;&lt;_pages&gt;305-360&lt;/_pages&gt;&lt;_volume&gt;3&lt;/_volume&gt;&lt;/Details&gt;&lt;Extra&gt;&lt;DBUID&gt;{FC3926E0-C699-4036-83FB-4E6D351501C6}&lt;/DBUID&gt;&lt;/Extra&gt;&lt;/Item&gt;&lt;/References&gt;&lt;/Group&gt;&lt;/Citation&gt;_x000a_"/>
    <w:docVar w:name="NE.Ref{9B39B8A1-EB83-4884-8115-FB93F31013CA}" w:val=" ADDIN NE.Ref.{9B39B8A1-EB83-4884-8115-FB93F31013CA}&lt;Citation SecTmpl=&quot;1&quot;&gt;&lt;Group&gt;&lt;References&gt;&lt;Item&gt;&lt;ID&gt;306&lt;/ID&gt;&lt;UID&gt;{2D97981D-E9C1-46BF-A2F8-6B862DAFD310}&lt;/UID&gt;&lt;Title&gt;CEO narcissism and corporate tax sheltering&lt;/Title&gt;&lt;Template&gt;Journal Article&lt;/Template&gt;&lt;Star&gt;0&lt;/Star&gt;&lt;Tag&gt;0&lt;/Tag&gt;&lt;Author&gt;Olsen, Kari Joseph; Stekelberg, James&lt;/Author&gt;&lt;Year&gt;2016&lt;/Year&gt;&lt;Details&gt;&lt;_alternate_title&gt;The journal of the American taxation association&lt;/_alternate_title&gt;&lt;_created&gt;63309370&lt;/_created&gt;&lt;_date&gt;2016-01-01&lt;/_date&gt;&lt;_date_display&gt;2016&lt;/_date_display&gt;&lt;_isbn&gt;1558-8017&lt;/_isbn&gt;&lt;_issue&gt;1&lt;/_issue&gt;&lt;_journal&gt;The journal of the American taxation association&lt;/_journal&gt;&lt;_modified&gt;63309370&lt;/_modified&gt;&lt;_ori_publication&gt;American Accounting Assocation&lt;/_ori_publication&gt;&lt;_pages&gt;1-22&lt;/_pages&gt;&lt;_volume&gt;38&lt;/_volume&gt;&lt;/Details&gt;&lt;Extra&gt;&lt;DBUID&gt;{E9F07991-3B72-4492-A7D8-86E559D9F8FE}&lt;/DBUID&gt;&lt;/Extra&gt;&lt;/Item&gt;&lt;/References&gt;&lt;/Group&gt;&lt;/Citation&gt;_x000a_"/>
    <w:docVar w:name="NE.Ref{9BB90753-A639-448B-9E40-814939970CFC}" w:val=" ADDIN NE.Ref.{9BB90753-A639-448B-9E40-814939970CFC}&lt;Citation&gt;&lt;Group&gt;&lt;References&gt;&lt;Item&gt;&lt;ID&gt;109&lt;/ID&gt;&lt;UID&gt;{F42C24EC-94F2-4B27-AD3B-5200821BEA34}&lt;/UID&gt;&lt;Title&gt;股权激励能够抑制大股东掏空吗?&lt;/Title&gt;&lt;Template&gt;Journal Article&lt;/Template&gt;&lt;Star&gt;0&lt;/Star&gt;&lt;Tag&gt;0&lt;/Tag&gt;&lt;Author&gt;丑建忠; 黄志忠; 谢军&lt;/Author&gt;&lt;Year&gt;2008&lt;/Year&gt;&lt;Details&gt;&lt;_accessed&gt;63241050&lt;/_accessed&gt;&lt;_author_aff&gt;厦门大学王亚南经济研究院;汕头大学商学院;华南师范大学经济与管理学院;&lt;/_author_aff&gt;&lt;_collection_scope&gt;CSSCI-C&lt;/_collection_scope&gt;&lt;_created&gt;63240989&lt;/_created&gt;&lt;_date&gt;57159360&lt;/_date&gt;&lt;_db_provider&gt;CNKI: 期刊&lt;/_db_provider&gt;&lt;_db_updated&gt;CNKI - Reference&lt;/_db_updated&gt;&lt;_issue&gt;17&lt;/_issue&gt;&lt;_journal&gt;经济管理&lt;/_journal&gt;&lt;_keywords&gt;所有权结构;股权激励;掏空&lt;/_keywords&gt;&lt;_language&gt;Chinese&lt;/_language&gt;&lt;_modified&gt;63241050&lt;/_modified&gt;&lt;_pages&gt;48-53&lt;/_pages&gt;&lt;_url&gt;http://kns.cnki.net/KCMS/detail/detail.aspx?FileName=JJGU200817013&amp;amp;DbName=CJFQ2008&lt;/_url&gt;&lt;_translated_author&gt;Chou, Jianzhong;Huang, Zhizhong;Xie, Jun&lt;/_translated_author&gt;&lt;/Details&gt;&lt;Extra&gt;&lt;DBUID&gt;{E9F07991-3B72-4492-A7D8-86E559D9F8FE}&lt;/DBUID&gt;&lt;/Extra&gt;&lt;/Item&gt;&lt;/References&gt;&lt;/Group&gt;&lt;/Citation&gt;_x000a_"/>
    <w:docVar w:name="NE.Ref{9CA1E247-48F5-432C-AA43-7B1BD0B2FED0}" w:val=" ADDIN NE.Ref.{9CA1E247-48F5-432C-AA43-7B1BD0B2FED0}&lt;Citation&gt;&lt;Group&gt;&lt;References&gt;&lt;Item&gt;&lt;ID&gt;142&lt;/ID&gt;&lt;UID&gt;{47CCF105-DB54-43F9-BF02-C70B9976FCFB}&lt;/UID&gt;&lt;Title&gt;公司治理与公司透明度&lt;/Title&gt;&lt;Template&gt;Journal Article&lt;/Template&gt;&lt;Star&gt;0&lt;/Star&gt;&lt;Tag&gt;0&lt;/Tag&gt;&lt;Author&gt;高雷; 宋顺林&lt;/Author&gt;&lt;Year&gt;2007&lt;/Year&gt;&lt;Details&gt;&lt;_accessed&gt;63257315&lt;/_accessed&gt;&lt;_author_aff&gt;南京信息工程大学国际财务研究院;汕头大学商学院 南京 210044;汕头 515063&lt;/_author_aff&gt;&lt;_collection_scope&gt;CSSCI-C&lt;/_collection_scope&gt;&lt;_created&gt;63257314&lt;/_created&gt;&lt;_date&gt;56748960&lt;/_date&gt;&lt;_db_provider&gt;CNKI: 期刊&lt;/_db_provider&gt;&lt;_db_updated&gt;CNKI - Reference&lt;/_db_updated&gt;&lt;_issue&gt;11&lt;/_issue&gt;&lt;_journal&gt;金融研究&lt;/_journal&gt;&lt;_keywords&gt;公司治理;信息披露;公司透明度&lt;/_keywords&gt;&lt;_language&gt;Chinese&lt;/_language&gt;&lt;_modified&gt;63257315&lt;/_modified&gt;&lt;_pages&gt;28-44&lt;/_pages&gt;&lt;_url&gt;http://kns.cnki.net/KCMS/detail/detail.aspx?FileName=JRYJ200711008&amp;amp;DbName=CJFQ2007&lt;/_url&gt;&lt;_translated_author&gt;Gao, Lei;Song, Shunlin&lt;/_translated_author&gt;&lt;/Details&gt;&lt;Extra&gt;&lt;DBUID&gt;{E9F07991-3B72-4492-A7D8-86E559D9F8FE}&lt;/DBUID&gt;&lt;/Extra&gt;&lt;/Item&gt;&lt;/References&gt;&lt;/Group&gt;&lt;/Citation&gt;_x000a_"/>
    <w:docVar w:name="NE.Ref{9CC19F72-D8E8-47BD-A89A-98E481438F57}" w:val=" ADDIN NE.Ref.{9CC19F72-D8E8-47BD-A89A-98E481438F57}&lt;Citation SecTmpl=&quot;1&quot;&gt;&lt;Group&gt;&lt;References&gt;&lt;Item&gt;&lt;ID&gt;684&lt;/ID&gt;&lt;UID&gt;{7383AAAA-2743-4C0A-906E-79E975A151D0}&lt;/UID&gt;&lt;Title&gt;Accounting for tax benefits of employee stock options and implications for research&lt;/Title&gt;&lt;Template&gt;Journal Article&lt;/Template&gt;&lt;Star&gt;0&lt;/Star&gt;&lt;Tag&gt;0&lt;/Tag&gt;&lt;Author&gt;Hanlon, Michelle; Shevlin, Terry&lt;/Author&gt;&lt;Year&gt;2002&lt;/Year&gt;&lt;Details&gt;&lt;_alternate_title&gt;Accounting Horizons&lt;/_alternate_title&gt;&lt;_collection_scope&gt;SSCI&lt;/_collection_scope&gt;&lt;_created&gt;63284301&lt;/_created&gt;&lt;_date&gt;2002-01-01&lt;/_date&gt;&lt;_date_display&gt;2002&lt;/_date_display&gt;&lt;_impact_factor&gt;   1.377&lt;/_impact_factor&gt;&lt;_isbn&gt;0888-7993&lt;/_isbn&gt;&lt;_issue&gt;1&lt;/_issue&gt;&lt;_journal&gt;Accounting Horizons&lt;/_journal&gt;&lt;_modified&gt;63284301&lt;/_modified&gt;&lt;_pages&gt;1-16&lt;/_pages&gt;&lt;_volume&gt;16&lt;/_volume&gt;&lt;/Details&gt;&lt;Extra&gt;&lt;DBUID&gt;{83AC290F-D6FC-4574-9771-6904EE9C30A4}&lt;/DBUID&gt;&lt;/Extra&gt;&lt;/Item&gt;&lt;/References&gt;&lt;/Group&gt;&lt;/Citation&gt;_x000a_"/>
    <w:docVar w:name="NE.Ref{9E266F3A-A4BC-483B-ACDB-F3580C118F30}" w:val=" ADDIN NE.Ref.{9E266F3A-A4BC-483B-ACDB-F3580C118F30}&lt;Citation SecTmpl=&quot;1&quot;&gt;&lt;Group&gt;&lt;References&gt;&lt;Item&gt;&lt;ID&gt;54&lt;/ID&gt;&lt;UID&gt;{6132C291-7203-44E0-A9F3-42029B3D1425}&lt;/UID&gt;&lt;Title&gt;Insider trading restrictions and insiders’ supply of information: Evidence from earnings smoothing&lt;/Title&gt;&lt;Template&gt;Journal Article&lt;/Template&gt;&lt;Star&gt;0&lt;/Star&gt;&lt;Tag&gt;0&lt;/Tag&gt;&lt;Author&gt;Zhang, Ivy Xiying; Zhang, Yong&lt;/Author&gt;&lt;Year&gt;2018&lt;/Year&gt;&lt;Details&gt;&lt;_alternate_title&gt;Contemporary Accounting Research&lt;/_alternate_title&gt;&lt;_collection_scope&gt;SSCI&lt;/_collection_scope&gt;&lt;_created&gt;63268499&lt;/_created&gt;&lt;_date&gt;2018-01-01&lt;/_date&gt;&lt;_date_display&gt;2018&lt;/_date_display&gt;&lt;_impact_factor&gt;   2.261&lt;/_impact_factor&gt;&lt;_isbn&gt;0823-9150&lt;/_isbn&gt;&lt;_issue&gt;2&lt;/_issue&gt;&lt;_journal&gt;Contemporary Accounting Research&lt;/_journal&gt;&lt;_modified&gt;63268499&lt;/_modified&gt;&lt;_ori_publication&gt;Wiley Online Library&lt;/_ori_publication&gt;&lt;_pages&gt;898-929&lt;/_pages&gt;&lt;_volume&gt;35&lt;/_volume&gt;&lt;/Details&gt;&lt;Extra&gt;&lt;DBUID&gt;{439358B4-FA18-4C63-A3A1-0E3BE4066E7A}&lt;/DBUID&gt;&lt;/Extra&gt;&lt;/Item&gt;&lt;/References&gt;&lt;/Group&gt;&lt;/Citation&gt;_x000a_"/>
    <w:docVar w:name="NE.Ref{9E480D91-E2A8-43AB-8170-E64909F6ED71}" w:val=" ADDIN NE.Ref.{9E480D91-E2A8-43AB-8170-E64909F6ED71}&lt;Citation SecTmpl=&quot;1&quot;&gt;&lt;Group&gt;&lt;References&gt;&lt;Item&gt;&lt;ID&gt;8&lt;/ID&gt;&lt;UID&gt;{45282083-4487-473D-AD1F-15AA4D878AEE}&lt;/UID&gt;&lt;Title&gt;Do school ties between auditors and client executives influence audit outcomes?&lt;/Title&gt;&lt;Template&gt;Journal Article&lt;/Template&gt;&lt;Star&gt;0&lt;/Star&gt;&lt;Tag&gt;0&lt;/Tag&gt;&lt;Author&gt;Guan, Yuyan; Su, Lixin Nancy; Wu, Donghui; Yang, Zhifeng&lt;/Author&gt;&lt;Year&gt;2016&lt;/Year&gt;&lt;Details&gt;&lt;_accessed&gt;63322114&lt;/_accessed&gt;&lt;_alternate_title&gt;Journal of accounting and economics&lt;/_alternate_title&gt;&lt;_created&gt;63134875&lt;/_created&gt;&lt;_date&gt;2016-01-01&lt;/_date&gt;&lt;_date_display&gt;2016&lt;/_date_display&gt;&lt;_impact_factor&gt;   3.753&lt;/_impact_factor&gt;&lt;_isbn&gt;0165-4101&lt;/_isbn&gt;&lt;_issue&gt;2-3&lt;/_issue&gt;&lt;_journal&gt;Journal of accounting and economics&lt;/_journal&gt;&lt;_modified&gt;63322114&lt;/_modified&gt;&lt;_ori_publication&gt;Elsevier&lt;/_ori_publication&gt;&lt;_pages&gt;506-525&lt;/_pages&gt;&lt;_volume&gt;61&lt;/_volume&gt;&lt;/Details&gt;&lt;Extra&gt;&lt;DBUID&gt;{E9F07991-3B72-4492-A7D8-86E559D9F8FE}&lt;/DBUID&gt;&lt;/Extra&gt;&lt;/Item&gt;&lt;/References&gt;&lt;/Group&gt;&lt;/Citation&gt;_x000a_"/>
    <w:docVar w:name="NE.Ref{9FA1FFA8-46BC-4D40-895D-3E69C9B15622}" w:val=" ADDIN NE.Ref.{9FA1FFA8-46BC-4D40-895D-3E69C9B15622}&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9FD5F133-73B5-45B5-8021-E7D65827CBFA}" w:val=" ADDIN NE.Ref.{9FD5F133-73B5-45B5-8021-E7D65827CBFA}&lt;Citation SecTmpl=&quot;1&quot;&gt;&lt;Group&gt;&lt;References&gt;&lt;Item&gt;&lt;ID&gt;182&lt;/ID&gt;&lt;UID&gt;{AE720F2D-C5F6-4D88-B208-D3E27176D00D}&lt;/UID&gt;&lt;Title&gt;Audit quality: Insights from the academic literature&lt;/Title&gt;&lt;Template&gt;Journal Article&lt;/Template&gt;&lt;Star&gt;0&lt;/Star&gt;&lt;Tag&gt;0&lt;/Tag&gt;&lt;Author&gt;Knechel, W Robert; Krishnan, Gopal V; Pevzner, Mikhail; Bhaskar, Lori Shefchik; Velury, Uma&lt;/Author&gt;&lt;Year&gt;2013&lt;/Year&gt;&lt;Details&gt;&lt;_alternate_title&gt;Auditing: A journal of practice &amp;amp; theory&lt;/_alternate_title&gt;&lt;_created&gt;63297266&lt;/_created&gt;&lt;_date&gt;2013-01-01&lt;/_date&gt;&lt;_date_display&gt;2013&lt;/_date_display&gt;&lt;_issue&gt;1&lt;/_issue&gt;&lt;_journal&gt;Auditing: A journal of practice &amp;amp; theory&lt;/_journal&gt;&lt;_modified&gt;63297266&lt;/_modified&gt;&lt;_volume&gt;32&lt;/_volume&gt;&lt;/Details&gt;&lt;Extra&gt;&lt;DBUID&gt;{E9F07991-3B72-4492-A7D8-86E559D9F8FE}&lt;/DBUID&gt;&lt;/Extra&gt;&lt;/Item&gt;&lt;/References&gt;&lt;/Group&gt;&lt;/Citation&gt;_x000a_"/>
    <w:docVar w:name="NE.Ref{9FE20CE8-C2F1-4E94-957F-C4A8695A050E}" w:val=" ADDIN NE.Ref.{9FE20CE8-C2F1-4E94-957F-C4A8695A050E}&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A018FB65-CF47-4466-84BA-2308D833E45A}" w:val=" ADDIN NE.Ref.{A018FB65-CF47-4466-84BA-2308D833E45A}&lt;Citation SecTmpl=&quot;1&quot;&gt;&lt;Group&gt;&lt;References&gt;&lt;Item&gt;&lt;ID&gt;294&lt;/ID&gt;&lt;UID&gt;{BD778132-90F0-45C1-9726-85D2C8C895A4}&lt;/UID&gt;&lt;Title&gt;Taxes and firm size&lt;/Title&gt;&lt;Template&gt;Journal Article&lt;/Template&gt;&lt;Star&gt;0&lt;/Star&gt;&lt;Tag&gt;0&lt;/Tag&gt;&lt;Author&gt;Zimmerman, Jerold L&lt;/Author&gt;&lt;Year&gt;1983&lt;/Year&gt;&lt;Details&gt;&lt;_alternate_title&gt;Journal of accounting and economics&lt;/_alternate_title&gt;&lt;_created&gt;63308736&lt;/_created&gt;&lt;_date&gt;1983-01-01&lt;/_date&gt;&lt;_date_display&gt;1983&lt;/_date_display&gt;&lt;_impact_factor&gt;   3.753&lt;/_impact_factor&gt;&lt;_isbn&gt;0165-4101&lt;/_isbn&gt;&lt;_journal&gt;Journal of accounting and economics&lt;/_journal&gt;&lt;_modified&gt;63308736&lt;/_modified&gt;&lt;_ori_publication&gt;Elsevier&lt;/_ori_publication&gt;&lt;_pages&gt;119-149&lt;/_pages&gt;&lt;_volume&gt;5&lt;/_volume&gt;&lt;/Details&gt;&lt;Extra&gt;&lt;DBUID&gt;{E9F07991-3B72-4492-A7D8-86E559D9F8FE}&lt;/DBUID&gt;&lt;/Extra&gt;&lt;/Item&gt;&lt;/References&gt;&lt;/Group&gt;&lt;/Citation&gt;_x000a_"/>
    <w:docVar w:name="NE.Ref{A0B544F2-3926-47AD-96E1-66E9FC1E35E8}" w:val=" ADDIN NE.Ref.{A0B544F2-3926-47AD-96E1-66E9FC1E35E8}&lt;Citation SecTmpl=&quot;1&quot;&gt;&lt;Group&gt;&lt;References&gt;&lt;Item&gt;&lt;ID&gt;287&lt;/ID&gt;&lt;UID&gt;{9F0621ED-B092-45A8-B2AC-B06831853894}&lt;/UID&gt;&lt;Title&gt;What does tax aggressiveness signal? Evidence from stock price reactions to news about tax shelter involvement&lt;/Title&gt;&lt;Template&gt;Journal Article&lt;/Template&gt;&lt;Star&gt;0&lt;/Star&gt;&lt;Tag&gt;0&lt;/Tag&gt;&lt;Author&gt;Hanlon, Michelle; Slemrod, Joel&lt;/Author&gt;&lt;Year&gt;2009&lt;/Year&gt;&lt;Details&gt;&lt;_alternate_title&gt;Journal of Public Economics&lt;/_alternate_title&gt;&lt;_collection_scope&gt;SSCI&lt;/_collection_scope&gt;&lt;_created&gt;63307374&lt;/_created&gt;&lt;_date&gt;2009-01-01&lt;/_date&gt;&lt;_date_display&gt;2009&lt;/_date_display&gt;&lt;_impact_factor&gt;   1.773&lt;/_impact_factor&gt;&lt;_isbn&gt;0047-2727&lt;/_isbn&gt;&lt;_issue&gt;1-2&lt;/_issue&gt;&lt;_journal&gt;Journal of Public Economics&lt;/_journal&gt;&lt;_modified&gt;63307374&lt;/_modified&gt;&lt;_ori_publication&gt;Elsevier&lt;/_ori_publication&gt;&lt;_pages&gt;126-141&lt;/_pages&gt;&lt;_volume&gt;93&lt;/_volume&gt;&lt;/Details&gt;&lt;Extra&gt;&lt;DBUID&gt;{E9F07991-3B72-4492-A7D8-86E559D9F8FE}&lt;/DBUID&gt;&lt;/Extra&gt;&lt;/Item&gt;&lt;/References&gt;&lt;/Group&gt;&lt;/Citation&gt;_x000a_"/>
    <w:docVar w:name="NE.Ref{A10778E5-213D-41C6-B4A3-193E56CE4837}" w:val=" ADDIN NE.Ref.{A10778E5-213D-41C6-B4A3-193E56CE4837}&lt;Citation&gt;&lt;Group&gt;&lt;References&gt;&lt;Item&gt;&lt;ID&gt;126&lt;/ID&gt;&lt;UID&gt;{D3FE2439-FFC3-40D6-A085-24A6C6F13603}&lt;/UID&gt;&lt;Title&gt;Auditor Industry Specialization and Earnings Quality&lt;/Title&gt;&lt;Template&gt;Journal Article&lt;/Template&gt;&lt;Star&gt;0&lt;/Star&gt;&lt;Tag&gt;0&lt;/Tag&gt;&lt;Author&gt;Balsam, Steven; Krishnan, Jagan; Yang, Joon S&lt;/Author&gt;&lt;Year&gt;2003&lt;/Year&gt;&lt;Details&gt;&lt;_accessed&gt;62983543&lt;/_accessed&gt;&lt;_created&gt;62473943&lt;/_created&gt;&lt;_issue&gt;2&lt;/_issue&gt;&lt;_journal&gt;Auditing A Journal of Practice &amp;amp; Theory&lt;/_journal&gt;&lt;_keywords&gt;Auditor Industry Specialization and Earnings Quality, Artículo&lt;/_keywords&gt;&lt;_modified&gt;62473969&lt;/_modified&gt;&lt;_pages&gt;71-97&lt;/_pages&gt;&lt;_volume&gt;22&lt;/_volume&gt;&lt;/Details&gt;&lt;Extra&gt;&lt;DBUID&gt;{2097646C-7C2F-4992-8A9B-6FF23AE7F1B7}&lt;/DBUID&gt;&lt;/Extra&gt;&lt;/Item&gt;&lt;/References&gt;&lt;/Group&gt;&lt;/Citation&gt;_x000a_"/>
    <w:docVar w:name="NE.Ref{A19FE061-D2BC-4B9A-895B-DF6CC89612C1}" w:val=" ADDIN NE.Ref.{A19FE061-D2BC-4B9A-895B-DF6CC89612C1}&lt;Citation SecTmpl=&quot;1&quot;&gt;&lt;Group&gt;&lt;References&gt;&lt;Item&gt;&lt;ID&gt;77&lt;/ID&gt;&lt;UID&gt;{49819DF8-0A94-4B03-93FC-1BA22A5BB940}&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3228126&lt;/_modified&gt;&lt;_ori_publication&gt;American Accounting Association&lt;/_ori_publication&gt;&lt;_pages&gt;975-1003&lt;/_pages&gt;&lt;_volume&gt;87&lt;/_volume&gt;&lt;/Details&gt;&lt;Extra&gt;&lt;DBUID&gt;{E9F07991-3B72-4492-A7D8-86E559D9F8FE}&lt;/DBUID&gt;&lt;/Extra&gt;&lt;/Item&gt;&lt;/References&gt;&lt;/Group&gt;&lt;/Citation&gt;_x000a_"/>
    <w:docVar w:name="NE.Ref{A20F8EAE-7786-46B7-AA46-B05C3B8C2A51}" w:val=" ADDIN NE.Ref.{A20F8EAE-7786-46B7-AA46-B05C3B8C2A51}&lt;Citation&gt;&lt;Group&gt;&lt;References&gt;&lt;Item&gt;&lt;ID&gt;131&lt;/ID&gt;&lt;UID&gt;{AAADB7A3-0DE8-4DDD-B5A3-F44B10B01F3F}&lt;/UID&gt;&lt;Title&gt;Propping through related party transactions&lt;/Title&gt;&lt;Template&gt;Journal Article&lt;/Template&gt;&lt;Star&gt;0&lt;/Star&gt;&lt;Tag&gt;0&lt;/Tag&gt;&lt;Author&gt;Jian, Ming; Wong, Tak Jun&lt;/Author&gt;&lt;Year&gt;2010&lt;/Year&gt;&lt;Details&gt;&lt;_accessed&gt;62757336&lt;/_accessed&gt;&lt;_alternate_title&gt;Review of Accounting Studies&lt;/_alternate_title&gt;&lt;_collection_scope&gt;SSCI;&lt;/_collection_scope&gt;&lt;_created&gt;62525533&lt;/_created&gt;&lt;_date&gt;2010-01-01&lt;/_date&gt;&lt;_date_display&gt;2010&lt;/_date_display&gt;&lt;_impact_factor&gt;   2.108&lt;/_impact_factor&gt;&lt;_isbn&gt;1380-6653&lt;/_isbn&gt;&lt;_issue&gt;1&lt;/_issue&gt;&lt;_journal&gt;Review of Accounting Studies&lt;/_journal&gt;&lt;_modified&gt;63241424&lt;/_modified&gt;&lt;_ori_publication&gt;Springer&lt;/_ori_publication&gt;&lt;_pages&gt;70-105&lt;/_pages&gt;&lt;_volume&gt;15&lt;/_volume&gt;&lt;/Details&gt;&lt;Extra&gt;&lt;DBUID&gt;{E9F07991-3B72-4492-A7D8-86E559D9F8FE}&lt;/DBUID&gt;&lt;/Extra&gt;&lt;/Item&gt;&lt;/References&gt;&lt;/Group&gt;&lt;/Citation&gt;_x000a_"/>
    <w:docVar w:name="NE.Ref{A245F61E-47C5-43F8-A74F-6125C5656104}" w:val=" ADDIN NE.Ref.{A245F61E-47C5-43F8-A74F-6125C5656104}&lt;Citation SecTmpl=&quot;1&quot;&gt;&lt;Group&gt;&lt;References&gt;&lt;Item&gt;&lt;ID&gt;178&lt;/ID&gt;&lt;UID&gt;{3287FABC-6D30-4BCF-850A-8D2FD95BFE4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lternate_title&gt;Contemporary Accounting Research&lt;/_alternate_title&gt;&lt;_collection_scope&gt;SSCI&lt;/_collection_scope&gt;&lt;_created&gt;63295876&lt;/_created&gt;&lt;_date&gt;2019-01-01&lt;/_date&gt;&lt;_date_display&gt;2019&lt;/_date_display&gt;&lt;_impact_factor&gt;   2.261&lt;/_impact_factor&gt;&lt;_isbn&gt;0823-9150&lt;/_isbn&gt;&lt;_journal&gt;Contemporary Accounting Research&lt;/_journal&gt;&lt;_modified&gt;63295876&lt;/_modified&gt;&lt;_ori_publication&gt;Wiley Online Library&lt;/_ori_publication&gt;&lt;/Details&gt;&lt;Extra&gt;&lt;DBUID&gt;{E9F07991-3B72-4492-A7D8-86E559D9F8FE}&lt;/DBUID&gt;&lt;/Extra&gt;&lt;/Item&gt;&lt;/References&gt;&lt;/Group&gt;&lt;/Citation&gt;_x000a_"/>
    <w:docVar w:name="NE.Ref{A275F152-B25D-41F9-8F06-7DD2E140D78D}" w:val=" ADDIN NE.Ref.{A275F152-B25D-41F9-8F06-7DD2E140D78D}&lt;Citation&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A29DA276-CD41-4F84-897E-5D797D2295B1}" w:val=" ADDIN NE.Ref.{A29DA276-CD41-4F84-897E-5D797D2295B1}&lt;Citation&gt;&lt;Group&gt;&lt;References&gt;&lt;Item&gt;&lt;ID&gt;48&lt;/ID&gt;&lt;UID&gt;{E5D4D2DE-7A9F-4D11-A5EF-F37259CED40E}&lt;/UID&gt;&lt;Title&gt;Do individual auditors affect audit quality? Evidence from archival data&lt;/Title&gt;&lt;Template&gt;Journal Article&lt;/Template&gt;&lt;Star&gt;0&lt;/Star&gt;&lt;Tag&gt;0&lt;/Tag&gt;&lt;Author&gt;Gul, Ferdinand A; Wu, Donghui; Yang, Zhifeng&lt;/Author&gt;&lt;Year&gt;2013&lt;/Year&gt;&lt;Details&gt;&lt;_alternate_title&gt;The Accounting Review&lt;/_alternate_title&gt;&lt;_created&gt;63224446&lt;/_created&gt;&lt;_date&gt;2013-01-01&lt;/_date&gt;&lt;_date_display&gt;2013&lt;/_date_display&gt;&lt;_impact_factor&gt;   4.562&lt;/_impact_factor&gt;&lt;_isbn&gt;0001-4826&lt;/_isbn&gt;&lt;_issue&gt;6&lt;/_issue&gt;&lt;_journal&gt;The Accounting Review&lt;/_journal&gt;&lt;_modified&gt;63224446&lt;/_modified&gt;&lt;_ori_publication&gt;American Accounting Association&lt;/_ori_publication&gt;&lt;_pages&gt;1993-2023&lt;/_pages&gt;&lt;_volume&gt;88&lt;/_volume&gt;&lt;/Details&gt;&lt;Extra&gt;&lt;DBUID&gt;{E9F07991-3B72-4492-A7D8-86E559D9F8FE}&lt;/DBUID&gt;&lt;/Extra&gt;&lt;/Item&gt;&lt;/References&gt;&lt;/Group&gt;&lt;/Citation&gt;_x000a_"/>
    <w:docVar w:name="NE.Ref{A42C9184-3EBD-4A12-A775-55258EE3F413}" w:val=" ADDIN NE.Ref.{A42C9184-3EBD-4A12-A775-55258EE3F413}&lt;Citation SecTmpl=&quot;1&quot;&gt;&lt;Group&gt;&lt;References&gt;&lt;Item&gt;&lt;ID&gt;40&lt;/ID&gt;&lt;UID&gt;{F9C0E591-BB82-488D-819E-BDF103908FD2}&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2846551&lt;/_modified&gt;&lt;_pages&gt;230-258&lt;/_pages&gt;&lt;_tertiary_title&gt;Contemp Account Res&lt;/_tertiary_title&gt;&lt;_url&gt;http://doi.wiley.com/10.1111/1911-3846.12422_x000d__x000a_http://onlinelibrary.wiley.com/wol1/doi/10.1111/1911-3846.12422/fullpdf&lt;/_url&gt;&lt;_volume&gt;36&lt;/_volume&gt;&lt;/Details&gt;&lt;Extra&gt;&lt;DBUID&gt;{D2579611-BF89-4C7B-83D9-BE1288535D97}&lt;/DBUID&gt;&lt;/Extra&gt;&lt;/Item&gt;&lt;/References&gt;&lt;/Group&gt;&lt;/Citation&gt;_x000a_"/>
    <w:docVar w:name="NE.Ref{A43E631B-5D02-46E5-88DC-2F40E677C693}" w:val=" ADDIN NE.Ref.{A43E631B-5D02-46E5-88DC-2F40E677C693}&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A503B47F-B03C-4D49-8ADE-CE81D0E1237D}" w:val=" ADDIN NE.Ref.{A503B47F-B03C-4D49-8ADE-CE81D0E1237D}&lt;Citation SecTmpl=&quot;1&quot;&gt;&lt;Group&gt;&lt;References&gt;&lt;Item&gt;&lt;ID&gt;165&lt;/ID&gt;&lt;UID&gt;{79A3C712-F58C-4296-A039-9B7B370288DD}&lt;/UID&gt;&lt;Title&gt;Determinants of the variability in corporate effective tax rates: Evidence from longitudinal data&lt;/Title&gt;&lt;Template&gt;Journal Article&lt;/Template&gt;&lt;Star&gt;0&lt;/Star&gt;&lt;Tag&gt;0&lt;/Tag&gt;&lt;Author&gt;Gupta, Sanjay; Newberry, Kaye&lt;/Author&gt;&lt;Year&gt;1997&lt;/Year&gt;&lt;Details&gt;&lt;_alternate_title&gt;Journal of accounting and public policy&lt;/_alternate_title&gt;&lt;_collection_scope&gt;SSCI;&lt;/_collection_scope&gt;&lt;_created&gt;62475367&lt;/_created&gt;&lt;_date&gt;1997-01-01&lt;/_date&gt;&lt;_date_display&gt;1997&lt;/_date_display&gt;&lt;_impact_factor&gt;   2.269&lt;/_impact_factor&gt;&lt;_isbn&gt;0278-4254&lt;/_isbn&gt;&lt;_issue&gt;1&lt;/_issue&gt;&lt;_journal&gt;Journal of accounting and public policy&lt;/_journal&gt;&lt;_modified&gt;63291406&lt;/_modified&gt;&lt;_ori_publication&gt;Elsevier&lt;/_ori_publication&gt;&lt;_pages&gt;1-34&lt;/_pages&gt;&lt;_volume&gt;16&lt;/_volume&gt;&lt;/Details&gt;&lt;Extra&gt;&lt;DBUID&gt;{E9F07991-3B72-4492-A7D8-86E559D9F8FE}&lt;/DBUID&gt;&lt;/Extra&gt;&lt;/Item&gt;&lt;/References&gt;&lt;/Group&gt;&lt;/Citation&gt;_x000a_"/>
    <w:docVar w:name="NE.Ref{A518CA0C-9627-432D-A043-56616D2807D3}" w:val=" ADDIN NE.Ref.{A518CA0C-9627-432D-A043-56616D2807D3}&lt;Citation SecTmpl=&quot;1&quot;&gt;&lt;Group&gt;&lt;References&gt;&lt;Item&gt;&lt;ID&gt;160&lt;/ID&gt;&lt;UID&gt;{685ABCBC-968D-49AA-BC2C-1FF147BFFDC9}&lt;/UID&gt;&lt;Title&gt;Tax avoidance: Does tax-specific industry expertise make a difference?&lt;/Title&gt;&lt;Template&gt;Journal Article&lt;/Template&gt;&lt;Star&gt;0&lt;/Star&gt;&lt;Tag&gt;0&lt;/Tag&gt;&lt;Author&gt;McGuire, Sean T; Omer, Thomas C; Wang, Dechun&lt;/Author&gt;&lt;Year&gt;2012&lt;/Year&gt;&lt;Details&gt;&lt;_created&gt;61742028&lt;/_created&gt;&lt;_impact_factor&gt;   4.562&lt;/_impact_factor&gt;&lt;_isbn&gt;0001-4826&lt;/_isbn&gt;&lt;_issue&gt;3&lt;/_issue&gt;&lt;_journal&gt;The Accounting Review&lt;/_journal&gt;&lt;_modified&gt;63290029&lt;/_modified&gt;&lt;_pages&gt;975-1003&lt;/_pages&gt;&lt;_volume&gt;87&lt;/_volume&gt;&lt;/Details&gt;&lt;Extra&gt;&lt;DBUID&gt;{E9F07991-3B72-4492-A7D8-86E559D9F8FE}&lt;/DBUID&gt;&lt;/Extra&gt;&lt;/Item&gt;&lt;/References&gt;&lt;/Group&gt;&lt;/Citation&gt;_x000a_"/>
    <w:docVar w:name="NE.Ref{A563A5DC-7901-4A78-9A4A-CCD9C46C702E}" w:val=" ADDIN NE.Ref.{A563A5DC-7901-4A78-9A4A-CCD9C46C702E}&lt;Citation SecTmpl=&quot;1&quot;&gt;&lt;Group&gt;&lt;References&gt;&lt;Item&gt;&lt;ID&gt;19&lt;/ID&gt;&lt;UID&gt;{4610321F-C578-423E-8D44-18E0079B53D6}&lt;/UID&gt;&lt;Title&gt;Do Social Ties between External Auditors and Audit Committee Members Affect Audit Quality?&lt;/Title&gt;&lt;Template&gt;Journal Article&lt;/Template&gt;&lt;Star&gt;0&lt;/Star&gt;&lt;Tag&gt;0&lt;/Tag&gt;&lt;Author&gt;He, Xianjie; Pittman, Jeffrey; Rui, Oliver M; Wu, Donghui&lt;/Author&gt;&lt;Year&gt;2017&lt;/Year&gt;&lt;Details&gt;&lt;_accessed&gt;61958341&lt;/_accessed&gt;&lt;_created&gt;61958340&lt;/_created&gt;&lt;_db_updated&gt;PKU Search&lt;/_db_updated&gt;&lt;_doi&gt;10.2308/accr-51696&lt;/_doi&gt;&lt;_impact_factor&gt;   4.562&lt;/_impact_factor&gt;&lt;_isbn&gt;0001-4826&lt;/_isbn&gt;&lt;_journal&gt;The Accounting Review&lt;/_journal&gt;&lt;_language&gt;English&lt;/_language&gt;&lt;_modified&gt;63219483&lt;/_modified&gt;&lt;_url&gt;http://pku.summon.serialssolutions.com/2.0.0/link/0/eLvHCXMwtV1JT9tAFJ42HFAvCLqoLJUsOCIXezyxxxJQsQShqguHIFAv0WyGsCQI4gP8YH4H73nGdkgRTg-9WMnkG3ui-d543pu3EBLRr4E_sSZIzpg2oA3FhkYMhD1ITBzpVASKZVJg-POfn_zHET3otL_Xlu267b9OPLTB1GMg7T9MfnVTaIDPQAG4AgngOhUN9ofrLgK3Czpx5ZbVccmf13cwKgML7qABvfiCS8R1fzQyIPAGy4Xc4bEPpji2P9usG_cTHoFFcee68sTzI4fDwmp6Cky86FdEOoJnOPOrCyerDn_ywsXg9xX6jNTm2pPc7vgHZ-d5f9xaAW9AdHBOnq3AoLNy6tJfu0W3zf0ktWU5Jpd0UJEwTEEodevjmd4LebMn3meVlyHoN9i7h317ti_mU7_WfTXaejj39361SCtK0BG0s3s8Fk1b1lm0I7VJbfFOG_UoxrYxY_uR7jyZc4qEt2OnfIG8NYP3ZLaMY_jw5nFTegpVo61VdJcV6NBzhZYYmJ7V7f3h5obc9l7FWN4045BYzSjHvGZgSc1mZMndZiSQ2yvQzdCK_c1QJx5TDLSQnyn_UDPMSSACv30k3YNOd-_Qd0VNfJWEka9pSiU1Ogl4BsoND03IhIKdpJA61TrTaQQ6jTSpCLUO4kyFhoPWIE2IiacUiz6RmcFwYD4Tj6eaJUGoFG8LRoVKaSyzQHLFuGjzOFgkayVFezc2dU3vb5FYmgq1TN7V0rxCZka3uflCWjeX-RO5K-ck&lt;/_url&gt;&lt;/Details&gt;&lt;Extra&gt;&lt;DBUID&gt;{E9F07991-3B72-4492-A7D8-86E559D9F8FE}&lt;/DBUID&gt;&lt;/Extra&gt;&lt;/Item&gt;&lt;/References&gt;&lt;/Group&gt;&lt;/Citation&gt;_x000a_"/>
    <w:docVar w:name="NE.Ref{A5845661-EA11-4B03-B0B0-A5F007FFBE31}" w:val=" ADDIN NE.Ref.{A5845661-EA11-4B03-B0B0-A5F007FFBE31}&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A8C75285-48A1-4B53-98A6-A8D3F553FD14}" w:val=" ADDIN NE.Ref.{A8C75285-48A1-4B53-98A6-A8D3F553FD14}&lt;Citation&gt;&lt;Group&gt;&lt;References&gt;&lt;Item&gt;&lt;ID&gt;274&lt;/ID&gt;&lt;UID&gt;{3C2D6D1C-FEC9-43A4-A3F2-E4EFF2289664}&lt;/UID&gt;&lt;Title&gt;Auditor tenure and audit reporting failures&lt;/Title&gt;&lt;Template&gt;Journal Article&lt;/Template&gt;&lt;Star&gt;0&lt;/Star&gt;&lt;Tag&gt;0&lt;/Tag&gt;&lt;Author&gt;Geiger, Marshall A; Raghunandan, Kannan&lt;/Author&gt;&lt;Year&gt;2002&lt;/Year&gt;&lt;Details&gt;&lt;_alternate_title&gt;Auditing: A Journal of Practice &amp;amp; Theory&lt;/_alternate_title&gt;&lt;_created&gt;63303343&lt;/_created&gt;&lt;_date&gt;2002-01-01&lt;/_date&gt;&lt;_date_display&gt;2002&lt;/_date_display&gt;&lt;_impact_factor&gt;   2.642&lt;/_impact_factor&gt;&lt;_isbn&gt;0278-0380&lt;/_isbn&gt;&lt;_issue&gt;1&lt;/_issue&gt;&lt;_journal&gt;Auditing: A Journal of Practice &amp;amp; Theory&lt;/_journal&gt;&lt;_modified&gt;63303343&lt;/_modified&gt;&lt;_pages&gt;67-78&lt;/_pages&gt;&lt;_volume&gt;21&lt;/_volume&gt;&lt;/Details&gt;&lt;Extra&gt;&lt;DBUID&gt;{2097646C-7C2F-4992-8A9B-6FF23AE7F1B7}&lt;/DBUID&gt;&lt;/Extra&gt;&lt;/Item&gt;&lt;/References&gt;&lt;/Group&gt;&lt;/Citation&gt;_x000a_"/>
    <w:docVar w:name="NE.Ref{A8D72601-54EF-4274-B510-793C39358EAF}" w:val=" ADDIN NE.Ref.{A8D72601-54EF-4274-B510-793C39358EAF}&lt;Citation SecTmpl=&quot;1&quot;&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A91C0502-49BE-428B-AACB-83D0049FC7D4}" w:val=" ADDIN NE.Ref.{A91C0502-49BE-428B-AACB-83D0049FC7D4}&lt;Citation&gt;&lt;Group&gt;&lt;References&gt;&lt;Item&gt;&lt;ID&gt;2&lt;/ID&gt;&lt;UID&gt;{8FB034A7-273E-4F31-A49D-EB1415AF9E81}&lt;/UID&gt;&lt;Title&gt;Enjoying the quiet life? Corporate governance and managerial preferences&lt;/Title&gt;&lt;Template&gt;Journal Article&lt;/Template&gt;&lt;Star&gt;0&lt;/Star&gt;&lt;Tag&gt;0&lt;/Tag&gt;&lt;Author&gt;Bertrand, Marianne; Mullainathan, Sendhil&lt;/Author&gt;&lt;Year&gt;2003&lt;/Year&gt;&lt;Details&gt;&lt;_alternate_title&gt;Journal of political Economy&lt;/_alternate_title&gt;&lt;_collection_scope&gt;SSCI&lt;/_collection_scope&gt;&lt;_created&gt;63129120&lt;/_created&gt;&lt;_date&gt;2003-01-01&lt;/_date&gt;&lt;_date_display&gt;2003&lt;/_date_display&gt;&lt;_impact_factor&gt;   6.342&lt;/_impact_factor&gt;&lt;_isbn&gt;0022-3808&lt;/_isbn&gt;&lt;_issue&gt;5&lt;/_issue&gt;&lt;_journal&gt;Journal of political Economy&lt;/_journal&gt;&lt;_modified&gt;63129120&lt;/_modified&gt;&lt;_ori_publication&gt;The University of Chicago Press&lt;/_ori_publication&gt;&lt;_pages&gt;1043-1075&lt;/_pages&gt;&lt;_volume&gt;111&lt;/_volume&gt;&lt;/Details&gt;&lt;Extra&gt;&lt;DBUID&gt;{E9F07991-3B72-4492-A7D8-86E559D9F8FE}&lt;/DBUID&gt;&lt;/Extra&gt;&lt;/Item&gt;&lt;/References&gt;&lt;/Group&gt;&lt;Group&gt;&lt;References&gt;&lt;Item&gt;&lt;ID&gt;3&lt;/ID&gt;&lt;UID&gt;{F869D3D1-CD91-444C-8EFE-2D00CC47C0E0}&lt;/UID&gt;&lt;Title&gt;The effect of mandatory CSR disclosure on firm profitability and social externalities: Evidence from China&lt;/Title&gt;&lt;Template&gt;Journal Article&lt;/Template&gt;&lt;Star&gt;0&lt;/Star&gt;&lt;Tag&gt;0&lt;/Tag&gt;&lt;Author&gt;Chen, Yi-Chun; Hung, Mingyi; Wang, Yongxiang&lt;/Author&gt;&lt;Year&gt;2018&lt;/Year&gt;&lt;Details&gt;&lt;_alternate_title&gt;Journal of Accounting and Economics&lt;/_alternate_title&gt;&lt;_created&gt;63129120&lt;/_created&gt;&lt;_date&gt;2018-01-01&lt;/_date&gt;&lt;_date_display&gt;2018&lt;/_date_display&gt;&lt;_impact_factor&gt;   3.753&lt;/_impact_factor&gt;&lt;_isbn&gt;0165-4101&lt;/_isbn&gt;&lt;_issue&gt;1&lt;/_issue&gt;&lt;_journal&gt;Journal of Accounting and Economics&lt;/_journal&gt;&lt;_modified&gt;63129120&lt;/_modified&gt;&lt;_ori_publication&gt;Elsevier&lt;/_ori_publication&gt;&lt;_pages&gt;169-190&lt;/_pages&gt;&lt;_volume&gt;65&lt;/_volume&gt;&lt;/Details&gt;&lt;Extra&gt;&lt;DBUID&gt;{E9F07991-3B72-4492-A7D8-86E559D9F8FE}&lt;/DBUID&gt;&lt;/Extra&gt;&lt;/Item&gt;&lt;/References&gt;&lt;/Group&gt;&lt;/Citation&gt;_x000a_"/>
    <w:docVar w:name="NE.Ref{A9280778-8959-4330-8DED-9C3944737B31}" w:val=" ADDIN NE.Ref.{A9280778-8959-4330-8DED-9C3944737B31}&lt;Citation SecTmpl=&quot;1&quot;&gt;&lt;Group&gt;&lt;References&gt;&lt;Item&gt;&lt;ID&gt;77&lt;/ID&gt;&lt;UID&gt;{49819DF8-0A94-4B03-93FC-1BA22A5BB940}&lt;/UID&gt;&lt;Title&gt;Tax avoidance: Does tax-specific industry expertise make a difference?&lt;/Title&gt;&lt;Template&gt;Journal Article&lt;/Template&gt;&lt;Star&gt;0&lt;/Star&gt;&lt;Tag&gt;0&lt;/Tag&gt;&lt;Author&gt;McGuire, Sean T; Omer, Thomas C; Wang, Dechun&lt;/Author&gt;&lt;Year&gt;2012&lt;/Year&gt;&lt;Details&gt;&lt;_alternate_title&gt;The Accounting Review&lt;/_alternate_title&gt;&lt;_created&gt;62649249&lt;/_created&gt;&lt;_date&gt;2012-01-01&lt;/_date&gt;&lt;_date_display&gt;2012&lt;/_date_display&gt;&lt;_impact_factor&gt;   4.562&lt;/_impact_factor&gt;&lt;_isbn&gt;0001-4826&lt;/_isbn&gt;&lt;_issue&gt;3&lt;/_issue&gt;&lt;_journal&gt;The Accounting Review&lt;/_journal&gt;&lt;_modified&gt;63228126&lt;/_modified&gt;&lt;_ori_publication&gt;American Accounting Association&lt;/_ori_publication&gt;&lt;_pages&gt;975-1003&lt;/_pages&gt;&lt;_volume&gt;87&lt;/_volume&gt;&lt;/Details&gt;&lt;Extra&gt;&lt;DBUID&gt;{E9F07991-3B72-4492-A7D8-86E559D9F8FE}&lt;/DBUID&gt;&lt;/Extra&gt;&lt;/Item&gt;&lt;/References&gt;&lt;/Group&gt;&lt;/Citation&gt;_x000a_"/>
    <w:docVar w:name="NE.Ref{A95F2A57-118D-4EF9-A17C-571E1E6C61D5}" w:val=" ADDIN NE.Ref.{A95F2A57-118D-4EF9-A17C-571E1E6C61D5}&lt;Citation SecTmpl=&quot;1&quot;&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AA0584D1-9664-43B4-92DA-F7298594F2C3}" w:val=" ADDIN NE.Ref.{AA0584D1-9664-43B4-92DA-F7298594F2C3}&lt;Citation&gt;&lt;Group&gt;&lt;References&gt;&lt;Item&gt;&lt;ID&gt;135&lt;/ID&gt;&lt;UID&gt;{2AE9B6D9-E182-4ECD-93FF-5C7E64271BA7}&lt;/UID&gt;&lt;Title&gt;Entropy balancing for causal effects: A multivariate reweighting method to produce balanced samples in observational studies&lt;/Title&gt;&lt;Template&gt;Journal Article&lt;/Template&gt;&lt;Star&gt;0&lt;/Star&gt;&lt;Tag&gt;0&lt;/Tag&gt;&lt;Author&gt;Hainmueller, Jens&lt;/Author&gt;&lt;Year&gt;2012&lt;/Year&gt;&lt;Details&gt;&lt;_alternate_title&gt;Political Analysis&lt;/_alternate_title&gt;&lt;_collection_scope&gt;SSCI&lt;/_collection_scope&gt;&lt;_created&gt;63243919&lt;/_created&gt;&lt;_date&gt;2012-01-01&lt;/_date&gt;&lt;_date_display&gt;2012&lt;/_date_display&gt;&lt;_impact_factor&gt;   2.548&lt;/_impact_factor&gt;&lt;_isbn&gt;1047-1987&lt;/_isbn&gt;&lt;_issue&gt;1&lt;/_issue&gt;&lt;_journal&gt;Political Analysis&lt;/_journal&gt;&lt;_modified&gt;63243919&lt;/_modified&gt;&lt;_ori_publication&gt;Cambridge University Press&lt;/_ori_publication&gt;&lt;_pages&gt;25-46&lt;/_pages&gt;&lt;_volume&gt;20&lt;/_volume&gt;&lt;/Details&gt;&lt;Extra&gt;&lt;DBUID&gt;{E9F07991-3B72-4492-A7D8-86E559D9F8FE}&lt;/DBUID&gt;&lt;/Extra&gt;&lt;/Item&gt;&lt;/References&gt;&lt;/Group&gt;&lt;Group&gt;&lt;References&gt;&lt;Item&gt;&lt;ID&gt;136&lt;/ID&gt;&lt;UID&gt;{DA5CEFAD-9329-426A-9629-C7737A0A4EB8}&lt;/UID&gt;&lt;Title&gt;Entropy-balanced accruals&lt;/Title&gt;&lt;Template&gt;Journal Article&lt;/Template&gt;&lt;Star&gt;0&lt;/Star&gt;&lt;Tag&gt;0&lt;/Tag&gt;&lt;Author&gt;McMullin, Jeff L; Schonberger, Bryce&lt;/Author&gt;&lt;Year&gt;2020&lt;/Year&gt;&lt;Details&gt;&lt;_alternate_title&gt;Review of Accounting Studies&lt;/_alternate_title&gt;&lt;_collection_scope&gt;SSCI&lt;/_collection_scope&gt;&lt;_created&gt;63243921&lt;/_created&gt;&lt;_date&gt;2020-01-01&lt;/_date&gt;&lt;_date_display&gt;2020&lt;/_date_display&gt;&lt;_impact_factor&gt;   2.108&lt;/_impact_factor&gt;&lt;_isbn&gt;1573-7136&lt;/_isbn&gt;&lt;_journal&gt;Review of Accounting Studies&lt;/_journal&gt;&lt;_modified&gt;63243921&lt;/_modified&gt;&lt;_ori_publication&gt;Springer&lt;/_ori_publication&gt;&lt;_pages&gt;1-36&lt;/_pages&gt;&lt;/Details&gt;&lt;Extra&gt;&lt;DBUID&gt;{E9F07991-3B72-4492-A7D8-86E559D9F8FE}&lt;/DBUID&gt;&lt;/Extra&gt;&lt;/Item&gt;&lt;/References&gt;&lt;/Group&gt;&lt;Group&gt;&lt;References&gt;&lt;Item&gt;&lt;ID&gt;137&lt;/ID&gt;&lt;UID&gt;{7AC8FA98-264A-4543-A524-AACB76039828}&lt;/UID&gt;&lt;Title&gt;The deterrent effect of employee whistleblowing on firms&amp;apos; financial misreporting and tax aggressiveness&lt;/Title&gt;&lt;Template&gt;Journal Article&lt;/Template&gt;&lt;Star&gt;0&lt;/Star&gt;&lt;Tag&gt;0&lt;/Tag&gt;&lt;Author&gt;Wilde, Jaron H&lt;/Author&gt;&lt;Year&gt;2017&lt;/Year&gt;&lt;Details&gt;&lt;_alternate_title&gt;The Accounting Review&lt;/_alternate_title&gt;&lt;_created&gt;63243921&lt;/_created&gt;&lt;_date&gt;2017-01-01&lt;/_date&gt;&lt;_date_display&gt;2017&lt;/_date_display&gt;&lt;_isbn&gt;1558-7967&lt;/_isbn&gt;&lt;_issue&gt;5&lt;/_issue&gt;&lt;_journal&gt;The Accounting Review&lt;/_journal&gt;&lt;_modified&gt;63243921&lt;/_modified&gt;&lt;_ori_publication&gt;American Accounting Association&lt;/_ori_publication&gt;&lt;_pages&gt;247-280&lt;/_pages&gt;&lt;_volume&gt;92&lt;/_volume&gt;&lt;/Details&gt;&lt;Extra&gt;&lt;DBUID&gt;{E9F07991-3B72-4492-A7D8-86E559D9F8FE}&lt;/DBUID&gt;&lt;/Extra&gt;&lt;/Item&gt;&lt;/References&gt;&lt;/Group&gt;&lt;/Citation&gt;_x000a_"/>
    <w:docVar w:name="NE.Ref{AA072D5E-F2C8-4390-9E7F-076B5A74B6B3}" w:val=" ADDIN NE.Ref.{AA072D5E-F2C8-4390-9E7F-076B5A74B6B3}&lt;Citation&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Citation&gt;_x000a_"/>
    <w:docVar w:name="NE.Ref{AA53C270-726D-42B6-8D82-F617A7FF5D56}" w:val=" ADDIN NE.Ref.{AA53C270-726D-42B6-8D82-F617A7FF5D56}&lt;Citation SecTmpl=&quot;1&quot;&gt;&lt;Group&gt;&lt;References&gt;&lt;Item&gt;&lt;ID&gt;153&lt;/ID&gt;&lt;UID&gt;{B6D212CF-2D6F-46EE-872D-955894257462}&lt;/UID&gt;&lt;Title&gt;Does Big 6 auditor industry expertise constrain earnings management?&lt;/Title&gt;&lt;Template&gt;Journal Article&lt;/Template&gt;&lt;Star&gt;0&lt;/Star&gt;&lt;Tag&gt;0&lt;/Tag&gt;&lt;Author&gt;Krishnan, Gopal V&lt;/Author&gt;&lt;Year&gt;2003&lt;/Year&gt;&lt;Details&gt;&lt;_accessed&gt;63304413&lt;/_accessed&gt;&lt;_alternate_title&gt;Accounting horizons&lt;/_alternate_title&gt;&lt;_collection_scope&gt;SSCI;&lt;/_collection_scope&gt;&lt;_created&gt;62475304&lt;/_created&gt;&lt;_date&gt;2003-01-01&lt;/_date&gt;&lt;_date_display&gt;2003&lt;/_date_display&gt;&lt;_impact_factor&gt;   1.377&lt;/_impact_factor&gt;&lt;_isbn&gt;0888-7993&lt;/_isbn&gt;&lt;_journal&gt;Accounting horizons&lt;/_journal&gt;&lt;_modified&gt;62978150&lt;/_modified&gt;&lt;_ori_publication&gt;American Accounting Association&lt;/_ori_publication&gt;&lt;_pages&gt;1-16&lt;/_pages&gt;&lt;_volume&gt;17&lt;/_volume&gt;&lt;/Details&gt;&lt;Extra&gt;&lt;DBUID&gt;{2097646C-7C2F-4992-8A9B-6FF23AE7F1B7}&lt;/DBUID&gt;&lt;/Extra&gt;&lt;/Item&gt;&lt;/References&gt;&lt;/Group&gt;&lt;/Citation&gt;_x000a_"/>
    <w:docVar w:name="NE.Ref{AA61CB72-E929-4264-96A5-85AF5243D7F7}" w:val=" ADDIN NE.Ref.{AA61CB72-E929-4264-96A5-85AF5243D7F7}&lt;Citation SecTmpl=&quot;1&quot;&gt;&lt;Group&gt;&lt;References&gt;&lt;Item&gt;&lt;ID&gt;126&lt;/ID&gt;&lt;UID&gt;{8DF5BDDD-ED95-4D1B-A971-F11025B26ABF}&lt;/UID&gt;&lt;Title&gt;中国市场化指数. 各省区市场化相对进程2011年度报告&lt;/Title&gt;&lt;Template&gt;Book&lt;/Template&gt;&lt;Star&gt;0&lt;/Star&gt;&lt;Tag&gt;0&lt;/Tag&gt;&lt;Author&gt;樊纲; 王小鲁; 朱恒鹏&lt;/Author&gt;&lt;Year&gt;2011&lt;/Year&gt;&lt;Details&gt;&lt;_created&gt;62053733&lt;/_created&gt;&lt;_modified&gt;62679966&lt;/_modified&gt;&lt;_publisher&gt;经济科学出版社&lt;/_publisher&gt;&lt;_translated_author&gt;Fan, Gang;Wang, Xiaolu;Zhu, Hengpeng&lt;/_translated_author&gt;&lt;/Details&gt;&lt;Extra&gt;&lt;DBUID&gt;{7EBDD973-FB19-4DB0-8AC1-C6FC73CA4F6A}&lt;/DBUID&gt;&lt;/Extra&gt;&lt;/Item&gt;&lt;/References&gt;&lt;/Group&gt;&lt;/Citation&gt;_x000a_"/>
    <w:docVar w:name="NE.Ref{AA9168D0-C6E6-4D80-94E5-9A5FD77BC656}" w:val=" ADDIN NE.Ref.{AA9168D0-C6E6-4D80-94E5-9A5FD77BC656}&lt;Citation SecTmpl=&quot;1&quot;&gt;&lt;Group&gt;&lt;References&gt;&lt;Item&gt;&lt;ID&gt;53&lt;/ID&gt;&lt;UID&gt;{D12C3C0C-2A93-424F-B93F-52F0F731F1D7}&lt;/UID&gt;&lt;Title&gt;The importance of the internal information environment for tax avoidance&lt;/Title&gt;&lt;Template&gt;Journal Article&lt;/Template&gt;&lt;Star&gt;0&lt;/Star&gt;&lt;Tag&gt;0&lt;/Tag&gt;&lt;Author&gt;Gallemore, John; Labro, Eva&lt;/Author&gt;&lt;Year&gt;2015&lt;/Year&gt;&lt;Details&gt;&lt;_accessed&gt;63308750&lt;/_accessed&gt;&lt;_alternate_title&gt;Journal of Accounting and Economics&lt;/_alternate_title&gt;&lt;_created&gt;63225150&lt;/_created&gt;&lt;_date&gt;2015-01-01&lt;/_date&gt;&lt;_date_display&gt;2015&lt;/_date_display&gt;&lt;_impact_factor&gt;   3.753&lt;/_impact_factor&gt;&lt;_isbn&gt;0165-4101&lt;/_isbn&gt;&lt;_issue&gt;1&lt;/_issue&gt;&lt;_journal&gt;Journal of Accounting and Economics&lt;/_journal&gt;&lt;_modified&gt;63308750&lt;/_modified&gt;&lt;_ori_publication&gt;Elsevier&lt;/_ori_publication&gt;&lt;_pages&gt;149-167&lt;/_pages&gt;&lt;_volume&gt;60&lt;/_volume&gt;&lt;/Details&gt;&lt;Extra&gt;&lt;DBUID&gt;{E9F07991-3B72-4492-A7D8-86E559D9F8FE}&lt;/DBUID&gt;&lt;/Extra&gt;&lt;/Item&gt;&lt;/References&gt;&lt;/Group&gt;&lt;/Citation&gt;_x000a_"/>
    <w:docVar w:name="NE.Ref{AAA910D7-AD83-4DC1-8B42-226DAA6460D5}" w:val=" ADDIN NE.Ref.{AAA910D7-AD83-4DC1-8B42-226DAA6460D5}&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60255&lt;/_accessed&gt;&lt;_alternate_title&gt;Contemporary Accounting Research&lt;/_alternate_title&gt;&lt;_collection_scope&gt;SSCI&lt;/_collection_scope&gt;&lt;_created&gt;63260159&lt;/_created&gt;&lt;_date&gt;2019-01-01&lt;/_date&gt;&lt;_date_display&gt;2019&lt;/_date_display&gt;&lt;_impact_factor&gt;   2.261&lt;/_impact_factor&gt;&lt;_isbn&gt;0823-9150&lt;/_isbn&gt;&lt;_journal&gt;Contemporary Accounting Research&lt;/_journal&gt;&lt;_modified&gt;63260255&lt;/_modified&gt;&lt;_ori_publication&gt;Wiley Online Library&lt;/_ori_publication&gt;&lt;/Details&gt;&lt;Extra&gt;&lt;DBUID&gt;{E9F07991-3B72-4492-A7D8-86E559D9F8FE}&lt;/DBUID&gt;&lt;/Extra&gt;&lt;/Item&gt;&lt;/References&gt;&lt;/Group&gt;&lt;/Citation&gt;_x000a_"/>
    <w:docVar w:name="NE.Ref{AB47FD75-BE84-46C5-AD47-4E775082BCD4}" w:val=" ADDIN NE.Ref.{AB47FD75-BE84-46C5-AD47-4E775082BCD4}&lt;Citation SecTmpl=&quot;1&quot;&gt;&lt;Group&gt;&lt;References&gt;&lt;Item&gt;&lt;ID&gt;337&lt;/ID&gt;&lt;UID&gt;{841912D5-EE47-46AF-A4F6-014747822E32}&lt;/UID&gt;&lt;Title&gt;公司治理水平、媒体关注与企业税收激进&lt;/Title&gt;&lt;Template&gt;Journal Article&lt;/Template&gt;&lt;Star&gt;0&lt;/Star&gt;&lt;Tag&gt;0&lt;/Tag&gt;&lt;Author&gt;严若森; 钱晶晶; 祁浩&lt;/Author&gt;&lt;Year&gt;2018&lt;/Year&gt;&lt;Details&gt;&lt;_accessed&gt;62747167&lt;/_accessed&gt;&lt;_author_aff&gt;武汉大学经济与管理学院;南昌大学经济管理学院;&lt;/_author_aff&gt;&lt;_collection_scope&gt;CSSCI-C&lt;/_collection_scope&gt;&lt;_created&gt;62681357&lt;/_created&gt;&lt;_date&gt;62343360&lt;/_date&gt;&lt;_date_display&gt;2018&lt;/_date_display&gt;&lt;_db_provider&gt;CNKI: 期刊&lt;/_db_provider&gt;&lt;_db_updated&gt;CNKI - Reference&lt;/_db_updated&gt;&lt;_issue&gt;07&lt;/_issue&gt;&lt;_journal&gt;经济管理&lt;/_journal&gt;&lt;_keywords&gt;公司治理水平;媒体关注;企业税收激进;实际控制人性质;替代效应&lt;/_keywords&gt;&lt;_modified&gt;62747167&lt;/_modified&gt;&lt;_pages&gt;20-38&lt;/_pages&gt;&lt;_url&gt;http://kns.cnki.net/KCMS/detail/detail.aspx?FileName=JJGU201807003&amp;amp;DbName=CJFQ2018&lt;/_url&gt;&lt;_volume&gt;40&lt;/_volume&gt;&lt;_translated_author&gt;Yan, Ruosen;Qian, Jingjing;Qi, Hao&lt;/_translated_author&gt;&lt;/Details&gt;&lt;Extra&gt;&lt;DBUID&gt;{83AC290F-D6FC-4574-9771-6904EE9C30A4}&lt;/DBUID&gt;&lt;/Extra&gt;&lt;/Item&gt;&lt;/References&gt;&lt;/Group&gt;&lt;/Citation&gt;_x000a_"/>
    <w:docVar w:name="NE.Ref{ACBCB75C-E8B7-4A70-A329-CD371E50B96C}" w:val=" ADDIN NE.Ref.{ACBCB75C-E8B7-4A70-A329-CD371E50B96C}&lt;Citation&gt;&lt;Group&gt;&lt;References&gt;&lt;Item&gt;&lt;ID&gt;34&lt;/ID&gt;&lt;UID&gt;{B2F095FC-35B2-42B7-8EC0-D2B366FD4991}&lt;/UID&gt;&lt;Title&gt;Audit firm portfolio management decisions&lt;/Title&gt;&lt;Template&gt;Journal Article&lt;/Template&gt;&lt;Star&gt;0&lt;/Star&gt;&lt;Tag&gt;0&lt;/Tag&gt;&lt;Author&gt;Johnstone, Karla M; Bedard, Jean C&lt;/Author&gt;&lt;Year&gt;2004&lt;/Year&gt;&lt;Details&gt;&lt;_alternate_title&gt;Journal of Accounting Research&lt;/_alternate_title&gt;&lt;_collection_scope&gt;SSCI&lt;/_collection_scope&gt;&lt;_created&gt;63220969&lt;/_created&gt;&lt;_date&gt;2004-01-01&lt;/_date&gt;&lt;_date_display&gt;2004&lt;/_date_display&gt;&lt;_impact_factor&gt;   4.891&lt;/_impact_factor&gt;&lt;_isbn&gt;0021-8456&lt;/_isbn&gt;&lt;_issue&gt;4&lt;/_issue&gt;&lt;_journal&gt;Journal of Accounting Research&lt;/_journal&gt;&lt;_modified&gt;63220969&lt;/_modified&gt;&lt;_ori_publication&gt;Wiley Online Library&lt;/_ori_publication&gt;&lt;_pages&gt;659-690&lt;/_pages&gt;&lt;_volume&gt;42&lt;/_volume&gt;&lt;/Details&gt;&lt;Extra&gt;&lt;DBUID&gt;{E9F07991-3B72-4492-A7D8-86E559D9F8FE}&lt;/DBUID&gt;&lt;/Extra&gt;&lt;/Item&gt;&lt;/References&gt;&lt;/Group&gt;&lt;/Citation&gt;_x000a_"/>
    <w:docVar w:name="NE.Ref{AD4CCB9D-C4AC-4912-A912-C6CE1EFCBD8C}" w:val=" ADDIN NE.Ref.{AD4CCB9D-C4AC-4912-A912-C6CE1EFCBD8C}&lt;Citation SecTmpl=&quot;1&quot;&gt;&lt;Group&gt;&lt;References&gt;&lt;Item&gt;&lt;ID&gt;227&lt;/ID&gt;&lt;UID&gt;{538A2EC6-AF38-4B4D-805C-9230E74BA4FF}&lt;/UID&gt;&lt;Title&gt;Reputational implications for partners after a major audit failure: Evidence from China&lt;/Title&gt;&lt;Template&gt;Journal Article&lt;/Template&gt;&lt;Star&gt;0&lt;/Star&gt;&lt;Tag&gt;0&lt;/Tag&gt;&lt;Author&gt;He, Xianjie; Pittman, Jeffrey; Rui, Oliver&lt;/Author&gt;&lt;Year&gt;2016&lt;/Year&gt;&lt;Details&gt;&lt;_alternate_title&gt;Journal of Business Ethics&lt;/_alternate_title&gt;&lt;_collection_scope&gt;SSCI&lt;/_collection_scope&gt;&lt;_created&gt;63302037&lt;/_created&gt;&lt;_date&gt;2016-01-01&lt;/_date&gt;&lt;_date_display&gt;2016&lt;/_date_display&gt;&lt;_impact_factor&gt;   3.796&lt;/_impact_factor&gt;&lt;_isbn&gt;0167-4544&lt;/_isbn&gt;&lt;_issue&gt;4&lt;/_issue&gt;&lt;_journal&gt;Journal of Business Ethics&lt;/_journal&gt;&lt;_modified&gt;63302037&lt;/_modified&gt;&lt;_ori_publication&gt;Springer&lt;/_ori_publication&gt;&lt;_pages&gt;703-722&lt;/_pages&gt;&lt;_volume&gt;138&lt;/_volume&gt;&lt;/Details&gt;&lt;Extra&gt;&lt;DBUID&gt;{E9F07991-3B72-4492-A7D8-86E559D9F8FE}&lt;/DBUID&gt;&lt;/Extra&gt;&lt;/Item&gt;&lt;/References&gt;&lt;/Group&gt;&lt;/Citation&gt;_x000a_"/>
    <w:docVar w:name="NE.Ref{AE86E3B9-DEC6-4AFC-AC52-1A13C494D782}" w:val=" ADDIN NE.Ref.{AE86E3B9-DEC6-4AFC-AC52-1A13C494D782}&lt;Citation SecTmpl=&quot;1&quot;&gt;&lt;Group&gt;&lt;References&gt;&lt;Item&gt;&lt;ID&gt;178&lt;/ID&gt;&lt;UID&gt;{3287FABC-6D30-4BCF-850A-8D2FD95BFE4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lternate_title&gt;Contemporary Accounting Research&lt;/_alternate_title&gt;&lt;_collection_scope&gt;SSCI&lt;/_collection_scope&gt;&lt;_created&gt;63295876&lt;/_created&gt;&lt;_date&gt;2019-01-01&lt;/_date&gt;&lt;_date_display&gt;2019&lt;/_date_display&gt;&lt;_impact_factor&gt;   2.261&lt;/_impact_factor&gt;&lt;_isbn&gt;0823-9150&lt;/_isbn&gt;&lt;_journal&gt;Contemporary Accounting Research&lt;/_journal&gt;&lt;_modified&gt;63295876&lt;/_modified&gt;&lt;_ori_publication&gt;Wiley Online Library&lt;/_ori_publication&gt;&lt;/Details&gt;&lt;Extra&gt;&lt;DBUID&gt;{E9F07991-3B72-4492-A7D8-86E559D9F8FE}&lt;/DBUID&gt;&lt;/Extra&gt;&lt;/Item&gt;&lt;/References&gt;&lt;/Group&gt;&lt;/Citation&gt;_x000a_"/>
    <w:docVar w:name="NE.Ref{AF730A1E-07E4-4C93-BD88-62B1C7FBFE67}" w:val=" ADDIN NE.Ref.{AF730A1E-07E4-4C93-BD88-62B1C7FBFE67}&lt;Citation&gt;&lt;Group&gt;&lt;References&gt;&lt;Item&gt;&lt;ID&gt;43&lt;/ID&gt;&lt;UID&gt;{06B8BEDA-413C-43A2-B219-3F3BC3A42A82}&lt;/UID&gt;&lt;Title&gt;Towards a positive theory of the determination of accounting standards&lt;/Title&gt;&lt;Template&gt;Journal Article&lt;/Template&gt;&lt;Star&gt;0&lt;/Star&gt;&lt;Tag&gt;0&lt;/Tag&gt;&lt;Author&gt;Watts, Ross L; Zimmerman, Jerold L&lt;/Author&gt;&lt;Year&gt;1978&lt;/Year&gt;&lt;Details&gt;&lt;_alternate_title&gt;Accounting review&lt;/_alternate_title&gt;&lt;_collection_scope&gt;SSCI&lt;/_collection_scope&gt;&lt;_created&gt;63224419&lt;/_created&gt;&lt;_date&gt;1978-01-01&lt;/_date&gt;&lt;_date_display&gt;1978&lt;/_date_display&gt;&lt;_impact_factor&gt;   4.562&lt;/_impact_factor&gt;&lt;_isbn&gt;0001-4826&lt;/_isbn&gt;&lt;_journal&gt;Accounting review&lt;/_journal&gt;&lt;_modified&gt;63224419&lt;/_modified&gt;&lt;_ori_publication&gt;JSTOR&lt;/_ori_publication&gt;&lt;_pages&gt;112-134&lt;/_pages&gt;&lt;/Details&gt;&lt;Extra&gt;&lt;DBUID&gt;{E9F07991-3B72-4492-A7D8-86E559D9F8FE}&lt;/DBUID&gt;&lt;/Extra&gt;&lt;/Item&gt;&lt;/References&gt;&lt;/Group&gt;&lt;/Citation&gt;_x000a_"/>
    <w:docVar w:name="NE.Ref{AFF263A3-341A-4E01-9450-37A19D19D2EB}" w:val=" ADDIN NE.Ref.{AFF263A3-341A-4E01-9450-37A19D19D2EB}&lt;Citation&gt;&lt;Group&gt;&lt;References&gt;&lt;Item&gt;&lt;ID&gt;181&lt;/ID&gt;&lt;UID&gt;{CB714064-C405-42B3-A218-4E46FB5FE4C0}&lt;/UID&gt;&lt;Title&gt;Behavioral evidence on the effects of principles-and rules-based standards&lt;/Title&gt;&lt;Template&gt;Journal Article&lt;/Template&gt;&lt;Star&gt;0&lt;/Star&gt;&lt;Tag&gt;0&lt;/Tag&gt;&lt;Author&gt;Nelson, Mark W&lt;/Author&gt;&lt;Year&gt;2003&lt;/Year&gt;&lt;Details&gt;&lt;_alternate_title&gt;Accounting Horizons&lt;/_alternate_title&gt;&lt;_collection_scope&gt;SSCI&lt;/_collection_scope&gt;&lt;_created&gt;63297212&lt;/_created&gt;&lt;_date&gt;2003-01-01&lt;/_date&gt;&lt;_date_display&gt;2003&lt;/_date_display&gt;&lt;_impact_factor&gt;   1.377&lt;/_impact_factor&gt;&lt;_isbn&gt;0888-7993&lt;/_isbn&gt;&lt;_issue&gt;1&lt;/_issue&gt;&lt;_journal&gt;Accounting Horizons&lt;/_journal&gt;&lt;_modified&gt;63297212&lt;/_modified&gt;&lt;_pages&gt;91-104&lt;/_pages&gt;&lt;_volume&gt;17&lt;/_volume&gt;&lt;/Details&gt;&lt;Extra&gt;&lt;DBUID&gt;{E9F07991-3B72-4492-A7D8-86E559D9F8FE}&lt;/DBUID&gt;&lt;/Extra&gt;&lt;/Item&gt;&lt;/References&gt;&lt;/Group&gt;&lt;/Citation&gt;_x000a_"/>
    <w:docVar w:name="NE.Ref{B0635619-3BEF-475D-8EE3-A076CE87A4A3}" w:val=" ADDIN NE.Ref.{B0635619-3BEF-475D-8EE3-A076CE87A4A3}&lt;Citation&gt;&lt;Group&gt;&lt;References&gt;&lt;Item&gt;&lt;ID&gt;97&lt;/ID&gt;&lt;UID&gt;{DBF5D537-843E-49B0-8031-E41A6BDAA746}&lt;/UID&gt;&lt;Title&gt;控股股东、代理问题与关联交易:对中国上市公司的实证研究&lt;/Title&gt;&lt;Template&gt;Journal Article&lt;/Template&gt;&lt;Star&gt;0&lt;/Star&gt;&lt;Tag&gt;0&lt;/Tag&gt;&lt;Author&gt;余明桂; 夏新平&lt;/Author&gt;&lt;Year&gt;2004&lt;/Year&gt;&lt;Details&gt;&lt;_accessed&gt;63241005&lt;/_accessed&gt;&lt;_author_aff&gt;华中科技大学管理学院_x000d__x000a__x000d__x000a__x000d__x000a__x000d__x000a__x000d__x000a__x000d__x000a__x000d__x000a__x000d__x000a_;华中科技大学管理学院&lt;/_author_aff&gt;&lt;_collection_scope&gt;CSSCI-C;PKU&lt;/_collection_scope&gt;&lt;_created&gt;63240989&lt;/_created&gt;&lt;_date&gt;55190880&lt;/_date&gt;&lt;_db_provider&gt;CNKI: 期刊&lt;/_db_provider&gt;&lt;_db_updated&gt;CNKI - Reference&lt;/_db_updated&gt;&lt;_issue&gt;06&lt;/_issue&gt;&lt;_journal&gt;南开管理评论&lt;/_journal&gt;&lt;_keywords&gt;公司治理;代理问题;关联交易;控股股东&lt;/_keywords&gt;&lt;_language&gt;Chinese&lt;/_language&gt;&lt;_modified&gt;63241005&lt;/_modified&gt;&lt;_pages&gt;33-38+61&lt;/_pages&gt;&lt;_url&gt;http://kns.cnki.net/KCMS/detail/detail.aspx?FileName=LKGP200406008&amp;amp;DbName=CJFQ2004&lt;/_url&gt;&lt;_translated_author&gt;Yu, Minggui;Xia, Xinping&lt;/_translated_author&gt;&lt;/Details&gt;&lt;Extra&gt;&lt;DBUID&gt;{E9F07991-3B72-4492-A7D8-86E559D9F8FE}&lt;/DBUID&gt;&lt;/Extra&gt;&lt;/Item&gt;&lt;/References&gt;&lt;/Group&gt;&lt;/Citation&gt;_x000a_"/>
    <w:docVar w:name="NE.Ref{B085C219-A003-4B88-AC2A-CAB1D5AB4787}" w:val=" ADDIN NE.Ref.{B085C219-A003-4B88-AC2A-CAB1D5AB4787}&lt;Citation SecTmpl=&quot;1&quot;&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B0AED138-303A-4278-A2BD-962828821CE0}" w:val=" ADDIN NE.Ref.{B0AED138-303A-4278-A2BD-962828821CE0}&lt;Citation SecTmpl=&quot;1&quot;&gt;&lt;Group&gt;&lt;References&gt;&lt;Item&gt;&lt;ID&gt;80&lt;/ID&gt;&lt;UID&gt;{5C9767C4-EDE7-4C7F-99C1-11350DAD7A91}&lt;/UID&gt;&lt;Title&gt;The role of auditors, non-auditors, and internal tax departments in corporate tax aggressiveness&lt;/Title&gt;&lt;Template&gt;Journal Article&lt;/Template&gt;&lt;Star&gt;0&lt;/Star&gt;&lt;Tag&gt;0&lt;/Tag&gt;&lt;Author&gt;Klassen, Kenneth J; Lisowsky, Petro; Mescall, Devan&lt;/Author&gt;&lt;Year&gt;2015&lt;/Year&gt;&lt;Details&gt;&lt;_alternate_title&gt;The Accounting Review&lt;/_alternate_title&gt;&lt;_created&gt;62649258&lt;/_created&gt;&lt;_date&gt;2015-01-01&lt;/_date&gt;&lt;_date_display&gt;2015&lt;/_date_display&gt;&lt;_isbn&gt;1558-7967&lt;/_isbn&gt;&lt;_issue&gt;1&lt;/_issue&gt;&lt;_journal&gt;The Accounting Review&lt;/_journal&gt;&lt;_modified&gt;63228167&lt;/_modified&gt;&lt;_ori_publication&gt;American Accounting Association&lt;/_ori_publication&gt;&lt;_pages&gt;179-205&lt;/_pages&gt;&lt;_volume&gt;91&lt;/_volume&gt;&lt;/Details&gt;&lt;Extra&gt;&lt;DBUID&gt;{E9F07991-3B72-4492-A7D8-86E559D9F8FE}&lt;/DBUID&gt;&lt;/Extra&gt;&lt;/Item&gt;&lt;/References&gt;&lt;/Group&gt;&lt;/Citation&gt;_x000a_"/>
    <w:docVar w:name="NE.Ref{B1B73187-A299-43A6-993A-FE21FE92ED15}" w:val=" ADDIN NE.Ref.{B1B73187-A299-43A6-993A-FE21FE92ED15}&lt;Citation SecTmpl=&quot;1&quot;&gt;&lt;Group&gt;&lt;References&gt;&lt;Item&gt;&lt;ID&gt;15&lt;/ID&gt;&lt;UID&gt;{CC7A0B33-B894-4B7B-B0FB-19AE41741506}&lt;/UID&gt;&lt;Title&gt;公司治理、治理环境对内幕交易的影响&lt;/Title&gt;&lt;Template&gt;Journal Article&lt;/Template&gt;&lt;Star&gt;0&lt;/Star&gt;&lt;Tag&gt;0&lt;/Tag&gt;&lt;Author&gt;凌玲; 方军雄&lt;/Author&gt;&lt;Year&gt;2014&lt;/Year&gt;&lt;Details&gt;&lt;_accessed&gt;63268338&lt;/_accessed&gt;&lt;_author_aff&gt;复旦大学管理学院;南京邮电大学理学院;&lt;/_author_aff&gt;&lt;_collection_scope&gt;CSSCI-C;PKU&lt;/_collection_scope&gt;&lt;_created&gt;63267310&lt;/_created&gt;&lt;_date&gt;60189120&lt;/_date&gt;&lt;_db_provider&gt;CNKI: 期刊&lt;/_db_provider&gt;&lt;_db_updated&gt;CNKI - Reference&lt;/_db_updated&gt;&lt;_issue&gt;06&lt;/_issue&gt;&lt;_journal&gt;证券市场导报&lt;/_journal&gt;&lt;_keywords&gt;公司治理;治理环境;内幕交易&lt;/_keywords&gt;&lt;_modified&gt;63268338&lt;/_modified&gt;&lt;_pages&gt;63-68&lt;/_pages&gt;&lt;_url&gt;http://kns.cnki.net/KCMS/detail/detail.aspx?FileName=ZQDB201406012&amp;amp;DbName=CJFQ2014&lt;/_url&gt;&lt;_translated_author&gt;Ling, Ling;Fang, Junxiong&lt;/_translated_author&gt;&lt;/Details&gt;&lt;Extra&gt;&lt;DBUID&gt;{439358B4-FA18-4C63-A3A1-0E3BE4066E7A}&lt;/DBUID&gt;&lt;/Extra&gt;&lt;/Item&gt;&lt;/References&gt;&lt;/Group&gt;&lt;/Citation&gt;_x000a_"/>
    <w:docVar w:name="NE.Ref{B20BC4E8-0485-48C3-8D03-D391D89F7849}" w:val=" ADDIN NE.Ref.{B20BC4E8-0485-48C3-8D03-D391D89F7849}&lt;Citation SecTmpl=&quot;1&quot;&gt;&lt;Group&gt;&lt;References&gt;&lt;Item&gt;&lt;ID&gt;183&lt;/ID&gt;&lt;UID&gt;{07016C88-0926-4AD4-B3F1-32683DABE1D1}&lt;/UID&gt;&lt;Title&gt;Does Tax Planning Affect Analysts&amp;apos; Forecast Accuracy?&lt;/Title&gt;&lt;Template&gt;Journal Article&lt;/Template&gt;&lt;Star&gt;0&lt;/Star&gt;&lt;Tag&gt;0&lt;/Tag&gt;&lt;Author&gt;Francis, Jere R; Neuman, Stevanie S; Newton, Nathan J&lt;/Author&gt;&lt;Year&gt;2019&lt;/Year&gt;&lt;Details&gt;&lt;_accessed&gt;62951554&lt;/_accessed&gt;&lt;_collection_scope&gt;SSCI&lt;/_collection_scope&gt;&lt;_created&gt;62951554&lt;/_created&gt;&lt;_date&gt;62936640&lt;/_date&gt;&lt;_db_updated&gt;CrossRef&lt;/_db_updated&gt;&lt;_doi&gt;10.1111/1911-3846.12515&lt;/_doi&gt;&lt;_impact_factor&gt;   2.261&lt;/_impact_factor&gt;&lt;_isbn&gt;0823-9150&lt;/_isbn&gt;&lt;_journal&gt;Contemporary Accounting Research&lt;/_journal&gt;&lt;_modified&gt;63297515&lt;/_modified&gt;&lt;_tertiary_title&gt;Contemp Account Res&lt;/_tertiary_title&gt;&lt;_url&gt;https://onlinelibrary.wiley.com/doi/abs/10.1111/1911-3846.12515_x000d__x000a_https://onlinelibrary.wiley.com/doi/pdf/10.1111/1911-3846.12515&lt;/_url&gt;&lt;/Details&gt;&lt;Extra&gt;&lt;DBUID&gt;{E9F07991-3B72-4492-A7D8-86E559D9F8FE}&lt;/DBUID&gt;&lt;/Extra&gt;&lt;/Item&gt;&lt;/References&gt;&lt;/Group&gt;&lt;/Citation&gt;_x000a_"/>
    <w:docVar w:name="NE.Ref{B28747DA-F9DC-46F8-B7EC-3BE6182F2939}" w:val=" ADDIN NE.Ref.{B28747DA-F9DC-46F8-B7EC-3BE6182F2939}&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B2EE1FDB-8D1D-45AC-83C6-2C1D18E71B72}" w:val=" ADDIN NE.Ref.{B2EE1FDB-8D1D-45AC-83C6-2C1D18E71B72}&lt;Citation SecTmpl=&quot;1&quot;&gt;&lt;Group&gt;&lt;References&gt;&lt;Item&gt;&lt;ID&gt;305&lt;/ID&gt;&lt;UID&gt;{9B96C3D9-2650-49F0-8E16-298B1BBA2D1D}&lt;/UID&gt;&lt;Title&gt;Military experience and corporate tax avoidance&lt;/Title&gt;&lt;Template&gt;Journal Article&lt;/Template&gt;&lt;Star&gt;0&lt;/Star&gt;&lt;Tag&gt;0&lt;/Tag&gt;&lt;Author&gt;Law, Kelvin KF; Mills, Lillian F&lt;/Author&gt;&lt;Year&gt;2017&lt;/Year&gt;&lt;Details&gt;&lt;_alternate_title&gt;Review of Accounting Studies&lt;/_alternate_title&gt;&lt;_collection_scope&gt;SSCI&lt;/_collection_scope&gt;&lt;_created&gt;63309358&lt;/_created&gt;&lt;_date&gt;2017-01-01&lt;/_date&gt;&lt;_date_display&gt;2017&lt;/_date_display&gt;&lt;_impact_factor&gt;   2.108&lt;/_impact_factor&gt;&lt;_isbn&gt;1380-6653&lt;/_isbn&gt;&lt;_issue&gt;1&lt;/_issue&gt;&lt;_journal&gt;Review of Accounting Studies&lt;/_journal&gt;&lt;_modified&gt;63309358&lt;/_modified&gt;&lt;_ori_publication&gt;Springer&lt;/_ori_publication&gt;&lt;_pages&gt;141-184&lt;/_pages&gt;&lt;_volume&gt;22&lt;/_volume&gt;&lt;/Details&gt;&lt;Extra&gt;&lt;DBUID&gt;{E9F07991-3B72-4492-A7D8-86E559D9F8FE}&lt;/DBUID&gt;&lt;/Extra&gt;&lt;/Item&gt;&lt;/References&gt;&lt;/Group&gt;&lt;/Citation&gt;_x000a_"/>
    <w:docVar w:name="NE.Ref{B31C9682-DF20-4764-9A59-1DF26869C1E6}" w:val=" ADDIN NE.Ref.{B31C9682-DF20-4764-9A59-1DF26869C1E6}&lt;Citation SecTmpl=&quot;1&quot;&gt;&lt;Group&gt;&lt;References&gt;&lt;Item&gt;&lt;ID&gt;171&lt;/ID&gt;&lt;UID&gt;{393CCA84-04BC-445C-966C-9C0C25231B6D}&lt;/UID&gt;&lt;Title&gt;公司避税影响审计定价吗?&lt;/Title&gt;&lt;Template&gt;Journal Article&lt;/Template&gt;&lt;Star&gt;0&lt;/Star&gt;&lt;Tag&gt;0&lt;/Tag&gt;&lt;Author&gt;陈冬; 罗祎&lt;/Author&gt;&lt;Year&gt;2015&lt;/Year&gt;&lt;Details&gt;&lt;_accessed&gt;62053453&lt;/_accessed&gt;&lt;_author_aff&gt;武汉大学经济与管理学院;&lt;/_author_aff&gt;&lt;_collection_scope&gt;CSSCI;中文核心期刊;&lt;/_collection_scope&gt;&lt;_created&gt;61697769&lt;/_created&gt;&lt;_date&gt;60589440&lt;/_date&gt;&lt;_db_provider&gt;CNKI: 期刊&lt;/_db_provider&gt;&lt;_db_updated&gt;CNKI - Reference&lt;/_db_updated&gt;&lt;_issue&gt;03&lt;/_issue&gt;&lt;_journal&gt;经济管理&lt;/_journal&gt;&lt;_keywords&gt;公司避税;审计定价;企业性质;审计师行业专长;法律环境&lt;/_keywords&gt;&lt;_language&gt;Chinese&lt;/_language&gt;&lt;_modified&gt;63295788&lt;/_modified&gt;&lt;_pages&gt;98-109&lt;/_pages&gt;&lt;_url&gt;http://www.cnki.net/KCMS/detail/detail.aspx?FileName=JJGU201503013&amp;amp;DbName=CJFQ2015&lt;/_url&gt;&lt;_translated_author&gt;Chen, Dong;Luo, Yi&lt;/_translated_author&gt;&lt;/Details&gt;&lt;Extra&gt;&lt;DBUID&gt;{E9F07991-3B72-4492-A7D8-86E559D9F8FE}&lt;/DBUID&gt;&lt;/Extra&gt;&lt;/Item&gt;&lt;/References&gt;&lt;/Group&gt;&lt;/Citation&gt;_x000a_"/>
    <w:docVar w:name="NE.Ref{B3681C14-704E-47FE-A42A-5500D42D15ED}" w:val=" ADDIN NE.Ref.{B3681C14-704E-47FE-A42A-5500D42D15ED}&lt;Citation&gt;&lt;Group&gt;&lt;References&gt;&lt;Item&gt;&lt;ID&gt;46&lt;/ID&gt;&lt;UID&gt;{F8F0E6D0-BF72-4D48-BBAE-CEAD35B61E12}&lt;/UID&gt;&lt;Title&gt;Tax reporting aggressiveness and its relation to aggressive financial reporting&lt;/Title&gt;&lt;Template&gt;Journal Article&lt;/Template&gt;&lt;Star&gt;0&lt;/Star&gt;&lt;Tag&gt;0&lt;/Tag&gt;&lt;Author&gt;Frank, Mary Margaret; Lynch, Luann J; Rego, Sonja Olhoft&lt;/Author&gt;&lt;Year&gt;2009&lt;/Year&gt;&lt;Details&gt;&lt;_alternate_title&gt;The Accounting Review&lt;/_alternate_title&gt;&lt;_created&gt;63224436&lt;/_created&gt;&lt;_date&gt;2009-01-01&lt;/_date&gt;&lt;_date_display&gt;2009&lt;/_date_display&gt;&lt;_impact_factor&gt;   4.562&lt;/_impact_factor&gt;&lt;_isbn&gt;0001-4826&lt;/_isbn&gt;&lt;_issue&gt;2&lt;/_issue&gt;&lt;_journal&gt;The Accounting Review&lt;/_journal&gt;&lt;_modified&gt;63224436&lt;/_modified&gt;&lt;_pages&gt;467-496&lt;/_pages&gt;&lt;_volume&gt;84&lt;/_volume&gt;&lt;/Details&gt;&lt;Extra&gt;&lt;DBUID&gt;{E9F07991-3B72-4492-A7D8-86E559D9F8FE}&lt;/DBUID&gt;&lt;/Extra&gt;&lt;/Item&gt;&lt;/References&gt;&lt;/Group&gt;&lt;/Citation&gt;_x000a_"/>
    <w:docVar w:name="NE.Ref{B40AD3B3-3DE3-42CB-98BF-05EDA75819E2}" w:val=" ADDIN NE.Ref.{B40AD3B3-3DE3-42CB-98BF-05EDA75819E2}&lt;Citation SecTmpl=&quot;1&quot;&gt;&lt;Group&gt;&lt;References&gt;&lt;Item&gt;&lt;ID&gt;187&lt;/ID&gt;&lt;UID&gt;{1D75616B-6936-4CAF-8C0D-3DC74B56F427}&lt;/UID&gt;&lt;Title&gt;Relation between audit effort and financial report misstatements: Evidence from quarterly and annual restatements&lt;/Title&gt;&lt;Template&gt;Journal Article&lt;/Template&gt;&lt;Star&gt;0&lt;/Star&gt;&lt;Tag&gt;0&lt;/Tag&gt;&lt;Author&gt;Lobo, Gerald J; Zhao, Yuping&lt;/Author&gt;&lt;Year&gt;2013&lt;/Year&gt;&lt;Details&gt;&lt;_alternate_title&gt;The Accounting Review&lt;/_alternate_title&gt;&lt;_created&gt;63228789&lt;/_created&gt;&lt;_date&gt;2013-01-01&lt;/_date&gt;&lt;_date_display&gt;2013&lt;/_date_display&gt;&lt;_impact_factor&gt;   4.562&lt;/_impact_factor&gt;&lt;_isbn&gt;0001-4826&lt;/_isbn&gt;&lt;_issue&gt;4&lt;/_issue&gt;&lt;_journal&gt;The Accounting Review&lt;/_journal&gt;&lt;_modified&gt;63297802&lt;/_modified&gt;&lt;_ori_publication&gt;American Accounting Association&lt;/_ori_publication&gt;&lt;_pages&gt;1385-1412&lt;/_pages&gt;&lt;_volume&gt;88&lt;/_volume&gt;&lt;/Details&gt;&lt;Extra&gt;&lt;DBUID&gt;{E9F07991-3B72-4492-A7D8-86E559D9F8FE}&lt;/DBUID&gt;&lt;/Extra&gt;&lt;/Item&gt;&lt;/References&gt;&lt;/Group&gt;&lt;/Citation&gt;_x000a_"/>
    <w:docVar w:name="NE.Ref{B423228D-3565-4C89-8EF5-077EBF1654CB}" w:val=" ADDIN NE.Ref.{B423228D-3565-4C89-8EF5-077EBF1654CB}&lt;Citation&gt;&lt;Group&gt;&lt;References&gt;&lt;Item&gt;&lt;ID&gt;97&lt;/ID&gt;&lt;UID&gt;{DBF5D537-843E-49B0-8031-E41A6BDAA746}&lt;/UID&gt;&lt;Title&gt;控股股东、代理问题与关联交易:对中国上市公司的实证研究&lt;/Title&gt;&lt;Template&gt;Journal Article&lt;/Template&gt;&lt;Star&gt;0&lt;/Star&gt;&lt;Tag&gt;0&lt;/Tag&gt;&lt;Author&gt;余明桂; 夏新平&lt;/Author&gt;&lt;Year&gt;2004&lt;/Year&gt;&lt;Details&gt;&lt;_accessed&gt;63241005&lt;/_accessed&gt;&lt;_author_aff&gt;华中科技大学管理学院_x000d__x000a__x000d__x000a__x000d__x000a__x000d__x000a__x000d__x000a__x000d__x000a__x000d__x000a__x000d__x000a_;华中科技大学管理学院&lt;/_author_aff&gt;&lt;_collection_scope&gt;CSSCI-C;PKU&lt;/_collection_scope&gt;&lt;_created&gt;63240989&lt;/_created&gt;&lt;_date&gt;55190880&lt;/_date&gt;&lt;_db_provider&gt;CNKI: 期刊&lt;/_db_provider&gt;&lt;_db_updated&gt;CNKI - Reference&lt;/_db_updated&gt;&lt;_issue&gt;06&lt;/_issue&gt;&lt;_journal&gt;南开管理评论&lt;/_journal&gt;&lt;_keywords&gt;公司治理;代理问题;关联交易;控股股东&lt;/_keywords&gt;&lt;_language&gt;Chinese&lt;/_language&gt;&lt;_modified&gt;63241005&lt;/_modified&gt;&lt;_pages&gt;33-38+61&lt;/_pages&gt;&lt;_url&gt;http://kns.cnki.net/KCMS/detail/detail.aspx?FileName=LKGP200406008&amp;amp;DbName=CJFQ2004&lt;/_url&gt;&lt;_translated_author&gt;Yu, Minggui;Xia, Xinping&lt;/_translated_author&gt;&lt;/Details&gt;&lt;Extra&gt;&lt;DBUID&gt;{E9F07991-3B72-4492-A7D8-86E559D9F8FE}&lt;/DBUID&gt;&lt;/Extra&gt;&lt;/Item&gt;&lt;/References&gt;&lt;/Group&gt;&lt;/Citation&gt;_x000a_"/>
    <w:docVar w:name="NE.Ref{B4755105-1A07-48FD-80C8-3FB0005D5B2E}" w:val=" ADDIN NE.Ref.{B4755105-1A07-48FD-80C8-3FB0005D5B2E}&lt;Citation SecTmpl=&quot;1&quot;&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B5F6F822-78E0-40E7-8FB6-51F9276313C7}" w:val=" ADDIN NE.Ref.{B5F6F822-78E0-40E7-8FB6-51F9276313C7}&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B676EC63-75B3-46D4-829F-1F501D3004CC}" w:val=" ADDIN NE.Ref.{B676EC63-75B3-46D4-829F-1F501D3004CC}&lt;Citation SecTmpl=&quot;1&quot;&gt;&lt;Group&gt;&lt;References&gt;&lt;Item&gt;&lt;ID&gt;182&lt;/ID&gt;&lt;UID&gt;{BFAF9E73-7F2B-4BE6-965F-C751B881B2E4}&lt;/UID&gt;&lt;Title&gt;会计师事务所合并对审计质量之影响:来自中国资本市场的经验证据&lt;/Title&gt;&lt;Template&gt;Journal Article&lt;/Template&gt;&lt;Star&gt;0&lt;/Star&gt;&lt;Tag&gt;0&lt;/Tag&gt;&lt;Author&gt;李明辉; 刘笑霞&lt;/Author&gt;&lt;Year&gt;2015&lt;/Year&gt;&lt;Details&gt;&lt;_accessed&gt;63105675&lt;/_accessed&gt;&lt;_collection_scope&gt;CSSCI-C;PKU&lt;/_collection_scope&gt;&lt;_created&gt;62681263&lt;/_created&gt;&lt;_date&gt;2015-01-01&lt;/_date&gt;&lt;_date_display&gt;2015&lt;/_date_display&gt;&lt;_issue&gt;1&lt;/_issue&gt;&lt;_journal&gt;管理工程学报&lt;/_journal&gt;&lt;_keywords&gt;会计师事务所;合并;审计质量;行政推动&lt;/_keywords&gt;&lt;_modified&gt;62681263&lt;/_modified&gt;&lt;_pages&gt;169-182&lt;/_pages&gt;&lt;_volume&gt;29&lt;/_volume&gt;&lt;_translated_author&gt;Li, Minghui;Liu, Xiaoxia&lt;/_translated_author&gt;&lt;/Details&gt;&lt;Extra&gt;&lt;DBUID&gt;{2097646C-7C2F-4992-8A9B-6FF23AE7F1B7}&lt;/DBUID&gt;&lt;/Extra&gt;&lt;/Item&gt;&lt;/References&gt;&lt;/Group&gt;&lt;/Citation&gt;_x000a_"/>
    <w:docVar w:name="NE.Ref{B683B7E7-5424-4D95-A1FC-674261074706}" w:val=" ADDIN NE.Ref.{B683B7E7-5424-4D95-A1FC-674261074706}&lt;Citation SecTmpl=&quot;1&quot;&gt;&lt;Group&gt;&lt;References&gt;&lt;Item&gt;&lt;ID&gt;41&lt;/ID&gt;&lt;UID&gt;{B8AC2AAB-445E-4138-A94B-6C8FA93D4004}&lt;/UID&gt;&lt;Title&gt;Insider trading, litigation concerns, and auditor going-concern opinions&lt;/Title&gt;&lt;Template&gt;Journal Article&lt;/Template&gt;&lt;Star&gt;0&lt;/Star&gt;&lt;Tag&gt;0&lt;/Tag&gt;&lt;Author&gt;Chen, Chen; Martin, Xiumin; Wang, Xin&lt;/Author&gt;&lt;Year&gt;2013&lt;/Year&gt;&lt;Details&gt;&lt;_alternate_title&gt;The Accounting Review&lt;/_alternate_title&gt;&lt;_created&gt;63267321&lt;/_created&gt;&lt;_date&gt;2013-01-01&lt;/_date&gt;&lt;_date_display&gt;2013&lt;/_date_display&gt;&lt;_impact_factor&gt;   4.562&lt;/_impact_factor&gt;&lt;_isbn&gt;0001-4826&lt;/_isbn&gt;&lt;_issue&gt;2&lt;/_issue&gt;&lt;_journal&gt;The Accounting Review&lt;/_journal&gt;&lt;_modified&gt;63267321&lt;/_modified&gt;&lt;_ori_publication&gt;American Accounting Association&lt;/_ori_publication&gt;&lt;_pages&gt;365-393&lt;/_pages&gt;&lt;_volume&gt;88&lt;/_volume&gt;&lt;/Details&gt;&lt;Extra&gt;&lt;DBUID&gt;{439358B4-FA18-4C63-A3A1-0E3BE4066E7A}&lt;/DBUID&gt;&lt;/Extra&gt;&lt;/Item&gt;&lt;/References&gt;&lt;/Group&gt;&lt;/Citation&gt;_x000a_"/>
    <w:docVar w:name="NE.Ref{B6F17CBB-0A6A-4053-9323-EB4604764D43}" w:val=" ADDIN NE.Ref.{B6F17CBB-0A6A-4053-9323-EB4604764D43}&lt;Citation&gt;&lt;Group&gt;&lt;References&gt;&lt;Item&gt;&lt;ID&gt;10&lt;/ID&gt;&lt;UID&gt;{B71E3E73-DA28-400A-B8A6-8240745DAB2A}&lt;/UID&gt;&lt;Title&gt;Legal systems and earnings quality: The role of auditor industry specialization&lt;/Title&gt;&lt;Template&gt;Journal Article&lt;/Template&gt;&lt;Star&gt;0&lt;/Star&gt;&lt;Tag&gt;0&lt;/Tag&gt;&lt;Author&gt;Kwon, Soo Young; Lim, Chee Yeow; Tan, Patricia Mui-Siang&lt;/Author&gt;&lt;Year&gt;2007&lt;/Year&gt;&lt;Details&gt;&lt;_alternate_title&gt;Auditing: A Journal of Practice &amp;amp; Theory&lt;/_alternate_title&gt;&lt;_created&gt;63217157&lt;/_created&gt;&lt;_date&gt;2007-01-01&lt;/_date&gt;&lt;_date_display&gt;2007&lt;/_date_display&gt;&lt;_impact_factor&gt;   2.642&lt;/_impact_factor&gt;&lt;_isbn&gt;0278-0380&lt;/_isbn&gt;&lt;_issue&gt;2&lt;/_issue&gt;&lt;_journal&gt;Auditing: A Journal of Practice &amp;amp; Theory&lt;/_journal&gt;&lt;_modified&gt;63217157&lt;/_modified&gt;&lt;_pages&gt;25-55&lt;/_pages&gt;&lt;_volume&gt;26&lt;/_volume&gt;&lt;/Details&gt;&lt;Extra&gt;&lt;DBUID&gt;{E9F07991-3B72-4492-A7D8-86E559D9F8FE}&lt;/DBUID&gt;&lt;/Extra&gt;&lt;/Item&gt;&lt;/References&gt;&lt;/Group&gt;&lt;Group&gt;&lt;References&gt;&lt;Item&gt;&lt;ID&gt;9&lt;/ID&gt;&lt;UID&gt;{D74D4C21-385D-4AF9-ACDE-39F03308CB82}&lt;/UID&gt;&lt;Title&gt;Auditors&amp;apos; governance functions and legal environments: An international investigation&lt;/Title&gt;&lt;Template&gt;Journal Article&lt;/Template&gt;&lt;Star&gt;0&lt;/Star&gt;&lt;Tag&gt;0&lt;/Tag&gt;&lt;Author&gt;Choi, Jong Hag; Wong, Tak Jun&lt;/Author&gt;&lt;Year&gt;2007&lt;/Year&gt;&lt;Details&gt;&lt;_alternate_title&gt;Contemporary accounting research&lt;/_alternate_title&gt;&lt;_collection_scope&gt;SSCI&lt;/_collection_scope&gt;&lt;_created&gt;63217155&lt;/_created&gt;&lt;_date&gt;2007-01-01&lt;/_date&gt;&lt;_date_display&gt;2007&lt;/_date_display&gt;&lt;_impact_factor&gt;   2.261&lt;/_impact_factor&gt;&lt;_isbn&gt;0823-9150&lt;/_isbn&gt;&lt;_issue&gt;1&lt;/_issue&gt;&lt;_journal&gt;Contemporary accounting research&lt;/_journal&gt;&lt;_modified&gt;63217155&lt;/_modified&gt;&lt;_ori_publication&gt;Wiley Online Library&lt;/_ori_publication&gt;&lt;_pages&gt;13-46&lt;/_pages&gt;&lt;_volume&gt;24&lt;/_volume&gt;&lt;/Details&gt;&lt;Extra&gt;&lt;DBUID&gt;{E9F07991-3B72-4492-A7D8-86E559D9F8FE}&lt;/DBUID&gt;&lt;/Extra&gt;&lt;/Item&gt;&lt;/References&gt;&lt;/Group&gt;&lt;Group&gt;&lt;References&gt;&lt;Item&gt;&lt;ID&gt;12&lt;/ID&gt;&lt;UID&gt;{4D33E358-3201-499A-88D8-201F2ED8F8CB}&lt;/UID&gt;&lt;Title&gt;制度环境、审计声誉机制与收费溢价&lt;/Title&gt;&lt;Template&gt;Journal Article&lt;/Template&gt;&lt;Star&gt;0&lt;/Star&gt;&lt;Tag&gt;0&lt;/Tag&gt;&lt;Author&gt;郑莉莉; 郑建明&lt;/Author&gt;&lt;Year&gt;2017&lt;/Year&gt;&lt;Details&gt;&lt;_accessed&gt;63217166&lt;/_accessed&gt;&lt;_author_aff&gt;中央财经大学保险学院;对外经济贸易大学国际商学院;&lt;/_author_aff&gt;&lt;_collection_scope&gt;CSSCI-C;PKU&lt;/_collection_scope&gt;&lt;_created&gt;63217166&lt;/_created&gt;&lt;_date&gt;61925760&lt;/_date&gt;&lt;_db_provider&gt;CNKI: 期刊&lt;/_db_provider&gt;&lt;_db_updated&gt;CNKI - Reference&lt;/_db_updated&gt;&lt;_issue&gt;05&lt;/_issue&gt;&lt;_journal&gt;审计研究&lt;/_journal&gt;&lt;_keywords&gt;制度环境;审计声誉机制;收费溢价&lt;/_keywords&gt;&lt;_language&gt;Chinese&lt;/_language&gt;&lt;_modified&gt;63217166&lt;/_modified&gt;&lt;_pages&gt;78-86&lt;/_pages&gt;&lt;_url&gt;http://kns.cnki.net/KCMS/detail/detail.aspx?FileName=SJYZ201705013&amp;amp;DbName=CJFQ2017&lt;/_url&gt;&lt;_translated_author&gt;Zheng, Lili;Zheng, Jianming&lt;/_translated_author&gt;&lt;/Details&gt;&lt;Extra&gt;&lt;DBUID&gt;{E9F07991-3B72-4492-A7D8-86E559D9F8FE}&lt;/DBUID&gt;&lt;/Extra&gt;&lt;/Item&gt;&lt;/References&gt;&lt;/Group&gt;&lt;Group&gt;&lt;References&gt;&lt;Item&gt;&lt;ID&gt;11&lt;/ID&gt;&lt;UID&gt;{BC2D5589-C090-4C9A-9223-230B6C815DCE}&lt;/UID&gt;&lt;Title&gt;会计师事务所声誉与并购业绩补偿承诺&lt;/Title&gt;&lt;Template&gt;Journal Article&lt;/Template&gt;&lt;Star&gt;0&lt;/Star&gt;&lt;Tag&gt;0&lt;/Tag&gt;&lt;Author&gt;刘向强; 李沁洋&lt;/Author&gt;&lt;Year&gt;2019&lt;/Year&gt;&lt;Details&gt;&lt;_accessed&gt;63217166&lt;/_accessed&gt;&lt;_author_aff&gt;西南大学经济管理学院;&lt;/_author_aff&gt;&lt;_collection_scope&gt;CSSCI-C;PKU&lt;/_collection_scope&gt;&lt;_created&gt;63217166&lt;/_created&gt;&lt;_date&gt;63064800&lt;/_date&gt;&lt;_db_provider&gt;CNKI: 期刊&lt;/_db_provider&gt;&lt;_db_updated&gt;CNKI - Reference&lt;/_db_updated&gt;&lt;_issue&gt;06&lt;/_issue&gt;&lt;_journal&gt;审计研究&lt;/_journal&gt;&lt;_keywords&gt;会计师事务所声誉;并购重组;业绩补偿承诺&lt;/_keywords&gt;&lt;_language&gt;Chinese&lt;/_language&gt;&lt;_modified&gt;63217166&lt;/_modified&gt;&lt;_pages&gt;79-86&lt;/_pages&gt;&lt;_url&gt;http://kns.cnki.net/KCMS/detail/detail.aspx?FileName=SJYZ201906011&amp;amp;DbName=CJFQ2019&lt;/_url&gt;&lt;_translated_author&gt;Liu, Xiangqiang;Li, Qinyang&lt;/_translated_author&gt;&lt;/Details&gt;&lt;Extra&gt;&lt;DBUID&gt;{E9F07991-3B72-4492-A7D8-86E559D9F8FE}&lt;/DBUID&gt;&lt;/Extra&gt;&lt;/Item&gt;&lt;/References&gt;&lt;/Group&gt;&lt;/Citation&gt;_x000a_"/>
    <w:docVar w:name="NE.Ref{B7208DB6-BD8B-4710-B4D6-7DDA22B102A3}" w:val=" ADDIN NE.Ref.{B7208DB6-BD8B-4710-B4D6-7DDA22B102A3}&lt;Citation SecTmpl=&quot;1&quot;&gt;&lt;Group&gt;&lt;References&gt;&lt;Item&gt;&lt;ID&gt;90&lt;/ID&gt;&lt;UID&gt;{6C8E8D32-FD2E-4F39-874E-A46863EDAAE0}&lt;/UID&gt;&lt;Title&gt;Relation between audit effort and financial report misstatements: Evidence from quarterly and annual restatements&lt;/Title&gt;&lt;Template&gt;Journal Article&lt;/Template&gt;&lt;Star&gt;0&lt;/Star&gt;&lt;Tag&gt;0&lt;/Tag&gt;&lt;Author&gt;Lobo, Gerald J; Zhao, Yuping&lt;/Author&gt;&lt;Year&gt;2013&lt;/Year&gt;&lt;Details&gt;&lt;_alternate_title&gt;The Accounting Review&lt;/_alternate_title&gt;&lt;_created&gt;63228784&lt;/_created&gt;&lt;_date&gt;2013-01-01&lt;/_date&gt;&lt;_date_display&gt;2013&lt;/_date_display&gt;&lt;_impact_factor&gt;   4.562&lt;/_impact_factor&gt;&lt;_isbn&gt;0001-4826&lt;/_isbn&gt;&lt;_issue&gt;4&lt;/_issue&gt;&lt;_journal&gt;The Accounting Review&lt;/_journal&gt;&lt;_modified&gt;63228784&lt;/_modified&gt;&lt;_ori_publication&gt;American Accounting Association&lt;/_ori_publication&gt;&lt;_pages&gt;1385-1412&lt;/_pages&gt;&lt;_volume&gt;88&lt;/_volume&gt;&lt;/Details&gt;&lt;Extra&gt;&lt;DBUID&gt;{E9F07991-3B72-4492-A7D8-86E559D9F8FE}&lt;/DBUID&gt;&lt;/Extra&gt;&lt;/Item&gt;&lt;/References&gt;&lt;/Group&gt;&lt;/Citation&gt;_x000a_"/>
    <w:docVar w:name="NE.Ref{B74322A6-4F38-448C-91FF-FB64E8F73E27}" w:val=" ADDIN NE.Ref.{B74322A6-4F38-448C-91FF-FB64E8F73E27}&lt;Citation&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B762F99A-67E5-42EB-906B-4EF3497356D3}" w:val=" ADDIN NE.Ref.{B762F99A-67E5-42EB-906B-4EF3497356D3}&lt;Citation SecTmpl=&quot;1&quot;&gt;&lt;Group&gt;&lt;References&gt;&lt;Item&gt;&lt;ID&gt;66&lt;/ID&gt;&lt;UID&gt;{6DC66072-8C78-49D3-8BB3-B61DD43ADF3A}&lt;/UID&gt;&lt;Title&gt;Tax collector or tax avoider? An investigation of intergovernmental agency conflicts&lt;/Title&gt;&lt;Template&gt;Journal Article&lt;/Template&gt;&lt;Star&gt;0&lt;/Star&gt;&lt;Tag&gt;0&lt;/Tag&gt;&lt;Author&gt;Tang, Tanya; Mo, Phyllis Lai Lan; Chan, K Hung&lt;/Author&gt;&lt;Year&gt;2017&lt;/Year&gt;&lt;Details&gt;&lt;_alternate_title&gt;The Accounting Review&lt;/_alternate_title&gt;&lt;_created&gt;63226616&lt;/_created&gt;&lt;_date&gt;2017-01-01&lt;/_date&gt;&lt;_date_display&gt;2017&lt;/_date_display&gt;&lt;_isbn&gt;1558-7967&lt;/_isbn&gt;&lt;_issue&gt;2&lt;/_issue&gt;&lt;_journal&gt;The Accounting Review&lt;/_journal&gt;&lt;_modified&gt;63226616&lt;/_modified&gt;&lt;_ori_publication&gt;American Accounting Association&lt;/_ori_publication&gt;&lt;_pages&gt;247-270&lt;/_pages&gt;&lt;_volume&gt;92&lt;/_volume&gt;&lt;/Details&gt;&lt;Extra&gt;&lt;DBUID&gt;{E9F07991-3B72-4492-A7D8-86E559D9F8FE}&lt;/DBUID&gt;&lt;/Extra&gt;&lt;/Item&gt;&lt;/References&gt;&lt;/Group&gt;&lt;/Citation&gt;_x000a_"/>
    <w:docVar w:name="NE.Ref{B7907BAD-86C0-40C6-97AA-F75BD02422EF}" w:val=" ADDIN NE.Ref.{B7907BAD-86C0-40C6-97AA-F75BD02422EF}&lt;Citation SecTmpl=&quot;1&quot;&gt;&lt;Group&gt;&lt;References&gt;&lt;Item&gt;&lt;ID&gt;158&lt;/ID&gt;&lt;UID&gt;{2150C1EF-0397-4CDD-B0E7-E8921FDB0AA7}&lt;/UID&gt;&lt;Title&gt;Big 4 audit fee premiums for national and office-level industry leadership in the United Kingdom&lt;/Title&gt;&lt;Template&gt;Journal Article&lt;/Template&gt;&lt;Star&gt;0&lt;/Star&gt;&lt;Tag&gt;0&lt;/Tag&gt;&lt;Author&gt;Basioudis, Ilias G; Francis, Jere R&lt;/Author&gt;&lt;Year&gt;2007&lt;/Year&gt;&lt;Details&gt;&lt;_accessed&gt;63304416&lt;/_accessed&gt;&lt;_alternate_title&gt;Auditing: A Journal of Practice &amp;amp; Theory&lt;/_alternate_title&gt;&lt;_created&gt;62475324&lt;/_created&gt;&lt;_date&gt;2007-01-01&lt;/_date&gt;&lt;_date_display&gt;2007&lt;/_date_display&gt;&lt;_impact_factor&gt;   2.642&lt;/_impact_factor&gt;&lt;_isbn&gt;0278-0380&lt;/_isbn&gt;&lt;_issue&gt;2&lt;/_issue&gt;&lt;_journal&gt;Auditing: A Journal of Practice &amp;amp; Theory&lt;/_journal&gt;&lt;_modified&gt;62979360&lt;/_modified&gt;&lt;_pages&gt;143-166&lt;/_pages&gt;&lt;_volume&gt;26&lt;/_volume&gt;&lt;/Details&gt;&lt;Extra&gt;&lt;DBUID&gt;{2097646C-7C2F-4992-8A9B-6FF23AE7F1B7}&lt;/DBUID&gt;&lt;/Extra&gt;&lt;/Item&gt;&lt;/References&gt;&lt;/Group&gt;&lt;/Citation&gt;_x000a_"/>
    <w:docVar w:name="NE.Ref{B838E69F-8EF1-4237-86AB-47B1D17BA9F5}" w:val=" ADDIN NE.Ref.{B838E69F-8EF1-4237-86AB-47B1D17BA9F5}&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B83D2F4B-30EF-4357-9886-A56FF033BF4F}" w:val=" ADDIN NE.Ref.{B83D2F4B-30EF-4357-9886-A56FF033BF4F}&lt;Citation&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Group&gt;&lt;References&gt;&lt;Item&gt;&lt;ID&gt;180&lt;/ID&gt;&lt;UID&gt;{DB1C3421-B273-4122-9C01-08379E044EFD}&lt;/UID&gt;&lt;Title&gt;会计师事务所合并的动因与经济后果:一个文献综述&lt;/Title&gt;&lt;Template&gt;Journal Article&lt;/Template&gt;&lt;Star&gt;0&lt;/Star&gt;&lt;Tag&gt;0&lt;/Tag&gt;&lt;Author&gt;李明辉; 刘笑霞&lt;/Author&gt;&lt;Year&gt;2010&lt;/Year&gt;&lt;Details&gt;&lt;_accessed&gt;63105674&lt;/_accessed&gt;&lt;_collection_scope&gt;CSSCI-C;PKU&lt;/_collection_scope&gt;&lt;_created&gt;62681263&lt;/_created&gt;&lt;_date&gt;2010-01-01&lt;/_date&gt;&lt;_date_display&gt;2010&lt;/_date_display&gt;&lt;_issue&gt;5&lt;/_issue&gt;&lt;_journal&gt;审计研究&lt;/_journal&gt;&lt;_keywords&gt;会计师事务所;合并;规模;动因;经济后果&lt;/_keywords&gt;&lt;_modified&gt;62681263&lt;/_modified&gt;&lt;_pages&gt;63-69&lt;/_pages&gt;&lt;_translated_author&gt;Li, Minghui;Liu, Xiaoxia&lt;/_translated_author&gt;&lt;/Details&gt;&lt;Extra&gt;&lt;DBUID&gt;{2097646C-7C2F-4992-8A9B-6FF23AE7F1B7}&lt;/DBUID&gt;&lt;/Extra&gt;&lt;/Item&gt;&lt;/References&gt;&lt;/Group&gt;&lt;Group&gt;&lt;References&gt;&lt;Item&gt;&lt;ID&gt;179&lt;/ID&gt;&lt;UID&gt;{1AF75C1A-9C92-43B3-8E70-7E090E9CD293}&lt;/UID&gt;&lt;Title&gt;会计师事务所合并对审计质量的影响&lt;/Title&gt;&lt;Template&gt;Journal Article&lt;/Template&gt;&lt;Star&gt;0&lt;/Star&gt;&lt;Tag&gt;0&lt;/Tag&gt;&lt;Author&gt;曾亚敏; 张俊生&lt;/Author&gt;&lt;Year&gt;2010&lt;/Year&gt;&lt;Details&gt;&lt;_accessed&gt;63105675&lt;/_accessed&gt;&lt;_collection_scope&gt;CSSCI-C;PKU&lt;/_collection_scope&gt;&lt;_created&gt;62681263&lt;/_created&gt;&lt;_date&gt;2010-01-01&lt;/_date&gt;&lt;_date_display&gt;2010&lt;/_date_display&gt;&lt;_issue&gt;5&lt;/_issue&gt;&lt;_journal&gt;审计研究&lt;/_journal&gt;&lt;_keywords&gt;事务所合并;审计质量;可控性应计;盈余响应系数&lt;/_keywords&gt;&lt;_modified&gt;62681263&lt;/_modified&gt;&lt;_pages&gt;53-60&lt;/_pages&gt;&lt;_translated_author&gt;Ceng, Yamin;Zhang, Junsheng&lt;/_translated_author&gt;&lt;/Details&gt;&lt;Extra&gt;&lt;DBUID&gt;{2097646C-7C2F-4992-8A9B-6FF23AE7F1B7}&lt;/DBUID&gt;&lt;/Extra&gt;&lt;/Item&gt;&lt;/References&gt;&lt;/Group&gt;&lt;/Citation&gt;_x000a_"/>
    <w:docVar w:name="NE.Ref{B88491D3-C938-4DAB-81E9-751A83629C04}" w:val=" ADDIN NE.Ref.{B88491D3-C938-4DAB-81E9-751A83629C04}&lt;Citation SecTmpl=&quot;1&quot;&gt;&lt;Group&gt;&lt;References&gt;&lt;Item&gt;&lt;ID&gt;8&lt;/ID&gt;&lt;UID&gt;{18457393-F3A2-4B8C-BA84-7D5B328AA3F6}&lt;/UID&gt;&lt;Title&gt;Information asymmetry and cross‐sectional variation in insider trading&lt;/Title&gt;&lt;Template&gt;Journal Article&lt;/Template&gt;&lt;Star&gt;0&lt;/Star&gt;&lt;Tag&gt;0&lt;/Tag&gt;&lt;Author&gt;Huddart, Steven J; Ke, Bin&lt;/Author&gt;&lt;Year&gt;2007&lt;/Year&gt;&lt;Details&gt;&lt;_accessed&gt;63270279&lt;/_accessed&gt;&lt;_alternate_title&gt;Contemporary Accounting Research&lt;/_alternate_title&gt;&lt;_collection_scope&gt;SSCI&lt;/_collection_scope&gt;&lt;_created&gt;63267004&lt;/_created&gt;&lt;_date&gt;2007-01-01&lt;/_date&gt;&lt;_date_display&gt;2007&lt;/_date_display&gt;&lt;_impact_factor&gt;   2.261&lt;/_impact_factor&gt;&lt;_isbn&gt;0823-9150&lt;/_isbn&gt;&lt;_issue&gt;1&lt;/_issue&gt;&lt;_journal&gt;Contemporary Accounting Research&lt;/_journal&gt;&lt;_modified&gt;63270279&lt;/_modified&gt;&lt;_ori_publication&gt;Wiley Online Library&lt;/_ori_publication&gt;&lt;_pages&gt;195-232&lt;/_pages&gt;&lt;_volume&gt;24&lt;/_volume&gt;&lt;/Details&gt;&lt;Extra&gt;&lt;DBUID&gt;{439358B4-FA18-4C63-A3A1-0E3BE4066E7A}&lt;/DBUID&gt;&lt;/Extra&gt;&lt;/Item&gt;&lt;/References&gt;&lt;/Group&gt;&lt;/Citation&gt;_x000a_"/>
    <w:docVar w:name="NE.Ref{B9F6FD3A-1232-4820-A5C0-3551447C883C}" w:val=" ADDIN NE.Ref.{B9F6FD3A-1232-4820-A5C0-3551447C883C}&lt;Citation SecTmpl=&quot;1&quot;&gt;&lt;Group&gt;&lt;References&gt;&lt;Item&gt;&lt;ID&gt;66&lt;/ID&gt;&lt;UID&gt;{6DC66072-8C78-49D3-8BB3-B61DD43ADF3A}&lt;/UID&gt;&lt;Title&gt;Tax collector or tax avoider? An investigation of intergovernmental agency conflicts&lt;/Title&gt;&lt;Template&gt;Journal Article&lt;/Template&gt;&lt;Star&gt;0&lt;/Star&gt;&lt;Tag&gt;0&lt;/Tag&gt;&lt;Author&gt;Tang, Tanya; Mo, Phyllis Lai Lan; Chan, K Hung&lt;/Author&gt;&lt;Year&gt;2017&lt;/Year&gt;&lt;Details&gt;&lt;_alternate_title&gt;The Accounting Review&lt;/_alternate_title&gt;&lt;_created&gt;63226616&lt;/_created&gt;&lt;_date&gt;2017-01-01&lt;/_date&gt;&lt;_date_display&gt;2017&lt;/_date_display&gt;&lt;_isbn&gt;1558-7967&lt;/_isbn&gt;&lt;_issue&gt;2&lt;/_issue&gt;&lt;_journal&gt;The Accounting Review&lt;/_journal&gt;&lt;_modified&gt;63226616&lt;/_modified&gt;&lt;_ori_publication&gt;American Accounting Association&lt;/_ori_publication&gt;&lt;_pages&gt;247-270&lt;/_pages&gt;&lt;_volume&gt;92&lt;/_volume&gt;&lt;/Details&gt;&lt;Extra&gt;&lt;DBUID&gt;{E9F07991-3B72-4492-A7D8-86E559D9F8FE}&lt;/DBUID&gt;&lt;/Extra&gt;&lt;/Item&gt;&lt;/References&gt;&lt;/Group&gt;&lt;/Citation&gt;_x000a_"/>
    <w:docVar w:name="NE.Ref{BA184EE8-8AE8-46D2-B194-3582A282148B}" w:val=" ADDIN NE.Ref.{BA184EE8-8AE8-46D2-B194-3582A282148B}&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BA712253-9918-4524-926D-D86CC82BD69B}" w:val=" ADDIN NE.Ref.{BA712253-9918-4524-926D-D86CC82BD69B}&lt;Citation SecTmpl=&quot;1&quot;&gt;&lt;Group&gt;&lt;References&gt;&lt;Item&gt;&lt;ID&gt;154&lt;/ID&gt;&lt;UID&gt;{5FD0538C-9733-4329-BD22-8787BCD74484}&lt;/UID&gt;&lt;Title&gt;Auditor industry specialization and earnings quality&lt;/Title&gt;&lt;Template&gt;Journal Article&lt;/Template&gt;&lt;Star&gt;0&lt;/Star&gt;&lt;Tag&gt;0&lt;/Tag&gt;&lt;Author&gt;Balsam, Steven; Krishnan, Jagan; Yang, Joon S&lt;/Author&gt;&lt;Year&gt;2003&lt;/Year&gt;&lt;Details&gt;&lt;_accessed&gt;63304409&lt;/_accessed&gt;&lt;_alternate_title&gt;Auditing: A journal of practice &amp;amp; Theory&lt;/_alternate_title&gt;&lt;_created&gt;62475305&lt;/_created&gt;&lt;_date&gt;2003-01-01&lt;/_date&gt;&lt;_date_display&gt;2003&lt;/_date_display&gt;&lt;_impact_factor&gt;   2.642&lt;/_impact_factor&gt;&lt;_isbn&gt;0278-0380&lt;/_isbn&gt;&lt;_issue&gt;2&lt;/_issue&gt;&lt;_journal&gt;Auditing: A journal of practice &amp;amp; Theory&lt;/_journal&gt;&lt;_modified&gt;62979052&lt;/_modified&gt;&lt;_pages&gt;71-97&lt;/_pages&gt;&lt;_volume&gt;22&lt;/_volume&gt;&lt;/Details&gt;&lt;Extra&gt;&lt;DBUID&gt;{2097646C-7C2F-4992-8A9B-6FF23AE7F1B7}&lt;/DBUID&gt;&lt;/Extra&gt;&lt;/Item&gt;&lt;/References&gt;&lt;/Group&gt;&lt;/Citation&gt;_x000a_"/>
    <w:docVar w:name="NE.Ref{BA823012-150A-4F76-863B-11C2823744F1}" w:val=" ADDIN NE.Ref.{BA823012-150A-4F76-863B-11C2823744F1}&lt;Citation SecTmpl=&quot;1&quot;&gt;&lt;Group&gt;&lt;References&gt;&lt;Item&gt;&lt;ID&gt;38&lt;/ID&gt;&lt;UID&gt;{37AF4881-5A7F-4F44-A262-B232A7DDDF8B}&lt;/UID&gt;&lt;Title&gt;影响公司高管交易行为内部差异的因素：“信息优势”还是“收入补偿动机”&lt;/Title&gt;&lt;Template&gt;Journal Article&lt;/Template&gt;&lt;Star&gt;0&lt;/Star&gt;&lt;Tag&gt;0&lt;/Tag&gt;&lt;Author&gt;曾庆生; 程博&lt;/Author&gt;&lt;Year&gt;2019&lt;/Year&gt;&lt;Details&gt;&lt;_accessed&gt;63268336&lt;/_accessed&gt;&lt;_author_aff&gt;上海财经大学会计与财务研究院;浙江农林大学暨阳学院;&lt;/_author_aff&gt;&lt;_collection_scope&gt;CSSCI-C;PKU&lt;/_collection_scope&gt;&lt;_created&gt;63267311&lt;/_created&gt;&lt;_date&gt;63079200&lt;/_date&gt;&lt;_db_provider&gt;CNKI: 期刊&lt;/_db_provider&gt;&lt;_db_updated&gt;CNKI - Reference&lt;/_db_updated&gt;&lt;_issue&gt;06&lt;/_issue&gt;&lt;_journal&gt;南开管理评论&lt;/_journal&gt;&lt;_keywords&gt;高管交易;薪酬相对水平;信息优势;收入补偿动机&lt;/_keywords&gt;&lt;_language&gt;Chinese&lt;/_language&gt;&lt;_modified&gt;63268336&lt;/_modified&gt;&lt;_pages&gt;127-139&lt;/_pages&gt;&lt;_url&gt;http://kns.cnki.net/KCMS/detail/detail.aspx?FileName=LKGP201906012&amp;amp;DbName=CJFQ2019&lt;/_url&gt;&lt;_volume&gt;22&lt;/_volume&gt;&lt;_translated_author&gt;Ceng, Qingsheng;Cheng, Bo&lt;/_translated_author&gt;&lt;/Details&gt;&lt;Extra&gt;&lt;DBUID&gt;{439358B4-FA18-4C63-A3A1-0E3BE4066E7A}&lt;/DBUID&gt;&lt;/Extra&gt;&lt;/Item&gt;&lt;/References&gt;&lt;/Group&gt;&lt;/Citation&gt;_x000a_"/>
    <w:docVar w:name="NE.Ref{BAE9AC97-6502-4141-8594-96A598CFE1BF}" w:val=" ADDIN NE.Ref.{BAE9AC97-6502-4141-8594-96A598CFE1BF}&lt;Citation SecTmpl=&quot;1&quot;&gt;&lt;Group&gt;&lt;References&gt;&lt;Item&gt;&lt;ID&gt;61&lt;/ID&gt;&lt;UID&gt;{692CF394-0812-426A-8B59-734934749B8B}&lt;/UID&gt;&lt;Title&gt;Insider Trading in the OTC Market&lt;/Title&gt;&lt;Template&gt;Journal Article&lt;/Template&gt;&lt;Star&gt;0&lt;/Star&gt;&lt;Tag&gt;0&lt;/Tag&gt;&lt;Author&gt;Howe, John S&lt;/Author&gt;&lt;Year&gt;1990&lt;/Year&gt;&lt;Details&gt;&lt;_collection_scope&gt;SSCI&lt;/_collection_scope&gt;&lt;_created&gt;63282837&lt;/_created&gt;&lt;_date&gt;1990-01-01&lt;/_date&gt;&lt;_date_display&gt;1990&lt;/_date_display&gt;&lt;_impact_factor&gt;   6.201&lt;/_impact_factor&gt;&lt;_issue&gt;4&lt;/_issue&gt;&lt;_journal&gt;Journal of Finance&lt;/_journal&gt;&lt;_modified&gt;63282837&lt;/_modified&gt;&lt;_pages&gt;1273-1284&lt;/_pages&gt;&lt;_volume&gt;45&lt;/_volume&gt;&lt;/Details&gt;&lt;Extra&gt;&lt;DBUID&gt;{439358B4-FA18-4C63-A3A1-0E3BE4066E7A}&lt;/DBUID&gt;&lt;/Extra&gt;&lt;/Item&gt;&lt;/References&gt;&lt;/Group&gt;&lt;/Citation&gt;_x000a_"/>
    <w:docVar w:name="NE.Ref{BB7BCC57-AB5F-41DA-8E17-5F4B8A58FC17}" w:val=" ADDIN NE.Ref.{BB7BCC57-AB5F-41DA-8E17-5F4B8A58FC17}&lt;Citation SecTmpl=&quot;1&quot;&gt;&lt;Group&gt;&lt;References&gt;&lt;Item&gt;&lt;ID&gt;671&lt;/ID&gt;&lt;UID&gt;{981DC2EA-9ED5-424C-A61F-278CCEF2D7A2}&lt;/UID&gt;&lt;Title&gt;Financial reporting and auditing under alternative damage apportionment rules&lt;/Title&gt;&lt;Template&gt;Journal Article&lt;/Template&gt;&lt;Star&gt;0&lt;/Star&gt;&lt;Tag&gt;0&lt;/Tag&gt;&lt;Author&gt;Hillegeist, Stephen A&lt;/Author&gt;&lt;Year&gt;1999&lt;/Year&gt;&lt;Details&gt;&lt;_alternate_title&gt;The Accounting Review&lt;/_alternate_title&gt;&lt;_created&gt;63228772&lt;/_created&gt;&lt;_date&gt;1999-01-01&lt;/_date&gt;&lt;_date_display&gt;1999&lt;/_date_display&gt;&lt;_impact_factor&gt;   4.562&lt;/_impact_factor&gt;&lt;_isbn&gt;0001-4826&lt;/_isbn&gt;&lt;_issue&gt;3&lt;/_issue&gt;&lt;_journal&gt;The Accounting Review&lt;/_journal&gt;&lt;_modified&gt;63228772&lt;/_modified&gt;&lt;_pages&gt;347-369&lt;/_pages&gt;&lt;_volume&gt;74&lt;/_volume&gt;&lt;/Details&gt;&lt;Extra&gt;&lt;DBUID&gt;{83AC290F-D6FC-4574-9771-6904EE9C30A4}&lt;/DBUID&gt;&lt;/Extra&gt;&lt;/Item&gt;&lt;/References&gt;&lt;/Group&gt;&lt;/Citation&gt;_x000a_"/>
    <w:docVar w:name="NE.Ref{BB93D2A1-9661-4528-BBD4-2BEE5F521A54}" w:val=" ADDIN NE.Ref.{BB93D2A1-9661-4528-BBD4-2BEE5F521A54}&lt;Citation&gt;&lt;Group&gt;&lt;References&gt;&lt;Item&gt;&lt;ID&gt;111&lt;/ID&gt;&lt;UID&gt;{E8AECB9D-6CE7-4BFA-83E9-BD51F47D9AA8}&lt;/UID&gt;&lt;Title&gt;媒体监督、经理人特征与掏空——基于我国家族上市公司的经验证据&lt;/Title&gt;&lt;Template&gt;Journal Article&lt;/Template&gt;&lt;Star&gt;0&lt;/Star&gt;&lt;Tag&gt;0&lt;/Tag&gt;&lt;Author&gt;叶勇; 李明; 王雨潇&lt;/Author&gt;&lt;Year&gt;2017&lt;/Year&gt;&lt;Details&gt;&lt;_accessed&gt;63240997&lt;/_accessed&gt;&lt;_author_aff&gt;西南交通大学经济管理学院;&lt;/_author_aff&gt;&lt;_collection_scope&gt;CSSCI-C;PKU&lt;/_collection_scope&gt;&lt;_created&gt;63240989&lt;/_created&gt;&lt;_date&gt;61620480&lt;/_date&gt;&lt;_db_provider&gt;CNKI: 期刊&lt;/_db_provider&gt;&lt;_db_updated&gt;CNKI - Reference&lt;/_db_updated&gt;&lt;_issue&gt;02&lt;/_issue&gt;&lt;_journal&gt;管理评论&lt;/_journal&gt;&lt;_keywords&gt;媒体监督;经理人特征;声誉机制;掏空&lt;/_keywords&gt;&lt;_language&gt;Chinese&lt;/_language&gt;&lt;_modified&gt;63240997&lt;/_modified&gt;&lt;_pages&gt;155-167&lt;/_pages&gt;&lt;_url&gt;http://kns.cnki.net/KCMS/detail/detail.aspx?FileName=ZWGD201702015&amp;amp;DbName=CJFQ2017&lt;/_url&gt;&lt;_volume&gt;29&lt;/_volume&gt;&lt;_translated_author&gt;Ye, Yong;Li, Ming;Wang, Yuxiao&lt;/_translated_author&gt;&lt;/Details&gt;&lt;Extra&gt;&lt;DBUID&gt;{E9F07991-3B72-4492-A7D8-86E559D9F8FE}&lt;/DBUID&gt;&lt;/Extra&gt;&lt;/Item&gt;&lt;/References&gt;&lt;/Group&gt;&lt;Group&gt;&lt;References&gt;&lt;Item&gt;&lt;ID&gt;104&lt;/ID&gt;&lt;UID&gt;{17110046-F928-4684-BCCE-3276AEFA3B20}&lt;/UID&gt;&lt;Title&gt;媒体负面报道对控股股东掏空行为影响的实证研究&lt;/Title&gt;&lt;Template&gt;Journal Article&lt;/Template&gt;&lt;Star&gt;0&lt;/Star&gt;&lt;Tag&gt;0&lt;/Tag&gt;&lt;Author&gt;李明; 叶勇&lt;/Author&gt;&lt;Year&gt;2016&lt;/Year&gt;&lt;Details&gt;&lt;_accessed&gt;63240995&lt;/_accessed&gt;&lt;_author_aff&gt;西南交通大学经济管理学院;&lt;/_author_aff&gt;&lt;_collection_scope&gt;CSSCI-C;PKU&lt;/_collection_scope&gt;&lt;_created&gt;63240989&lt;/_created&gt;&lt;_date&gt;61053120&lt;/_date&gt;&lt;_db_provider&gt;CNKI: 期刊&lt;/_db_provider&gt;&lt;_db_updated&gt;CNKI - Reference&lt;/_db_updated&gt;&lt;_issue&gt;01&lt;/_issue&gt;&lt;_journal&gt;管理评论&lt;/_journal&gt;&lt;_keywords&gt;媒体负面报道;控股股东;掏空;投资者保护&lt;/_keywords&gt;&lt;_language&gt;Chinese&lt;/_language&gt;&lt;_modified&gt;63240995&lt;/_modified&gt;&lt;_pages&gt;73-82&lt;/_pages&gt;&lt;_url&gt;http://kns.cnki.net/KCMS/detail/detail.aspx?FileName=ZWGD201601008&amp;amp;DbName=CJFQ2016&lt;/_url&gt;&lt;_volume&gt;28&lt;/_volume&gt;&lt;_translated_author&gt;Li, Ming;Ye, Yong&lt;/_translated_author&gt;&lt;/Details&gt;&lt;Extra&gt;&lt;DBUID&gt;{E9F07991-3B72-4492-A7D8-86E559D9F8FE}&lt;/DBUID&gt;&lt;/Extra&gt;&lt;/Item&gt;&lt;/References&gt;&lt;/Group&gt;&lt;Group&gt;&lt;References&gt;&lt;Item&gt;&lt;ID&gt;103&lt;/ID&gt;&lt;UID&gt;{18E5291D-ED15-4AC4-8E54-EFB3E5F0CC9F}&lt;/UID&gt;&lt;Title&gt;公司行为中的媒体角色:激浊扬清还是推波助澜?&lt;/Title&gt;&lt;Template&gt;Journal Article&lt;/Template&gt;&lt;Star&gt;0&lt;/Star&gt;&lt;Tag&gt;0&lt;/Tag&gt;&lt;Author&gt;孔东民; 刘莎莎; 应千伟&lt;/Author&gt;&lt;Year&gt;2013&lt;/Year&gt;&lt;Details&gt;&lt;_accessed&gt;63241007&lt;/_accessed&gt;&lt;_author_aff&gt;华中科技大学经济学院;北京大学光华管理学院;四川大学商学院;&lt;/_author_aff&gt;&lt;_collection_scope&gt;CSSCI-C;PKU&lt;/_collection_scope&gt;&lt;_created&gt;63240989&lt;/_created&gt;&lt;_date&gt;59713920&lt;/_date&gt;&lt;_db_provider&gt;CNKI: 期刊&lt;/_db_provider&gt;&lt;_db_updated&gt;CNKI - Reference&lt;/_db_updated&gt;&lt;_issue&gt;07&lt;/_issue&gt;&lt;_journal&gt;管理世界&lt;/_journal&gt;&lt;_keywords&gt;公司行为;媒体关注;投资者保护;监督;合谋&lt;/_keywords&gt;&lt;_language&gt;Chinese&lt;/_language&gt;&lt;_modified&gt;63241007&lt;/_modified&gt;&lt;_pages&gt;145-162&lt;/_pages&gt;&lt;_url&gt;http://kns.cnki.net/KCMS/detail/detail.aspx?FileName=GLSJ201307015&amp;amp;DbName=CJFQ2013&lt;/_url&gt;&lt;_translated_author&gt;Kong, Dongmin;Liu, Shasha;Ying, Qianwei&lt;/_translated_author&gt;&lt;/Details&gt;&lt;Extra&gt;&lt;DBUID&gt;{E9F07991-3B72-4492-A7D8-86E559D9F8FE}&lt;/DBUID&gt;&lt;/Extra&gt;&lt;/Item&gt;&lt;/References&gt;&lt;/Group&gt;&lt;/Citation&gt;_x000a_"/>
    <w:docVar w:name="NE.Ref{BBCE7C8D-C287-408E-8BFD-1EE781BDB7F6}" w:val=" ADDIN NE.Ref.{BBCE7C8D-C287-408E-8BFD-1EE781BDB7F6}&lt;Citation&gt;&lt;Group&gt;&lt;References&gt;&lt;Item&gt;&lt;ID&gt;205&lt;/ID&gt;&lt;UID&gt;{0BEB80AF-E584-46CB-A5B0-6B136245C083}&lt;/UID&gt;&lt;Title&gt;Do external auditors perform a corporate governance role in emerging markets? Evidence from East Asia&lt;/Title&gt;&lt;Template&gt;Journal Article&lt;/Template&gt;&lt;Star&gt;0&lt;/Star&gt;&lt;Tag&gt;0&lt;/Tag&gt;&lt;Author&gt;Fan, Joseph PH; Wong, Tak Jun&lt;/Author&gt;&lt;Year&gt;2005&lt;/Year&gt;&lt;Details&gt;&lt;_alternate_title&gt;Journal of accounting research&lt;/_alternate_title&gt;&lt;_collection_scope&gt;SSCI&lt;/_collection_scope&gt;&lt;_created&gt;63301636&lt;/_created&gt;&lt;_date&gt;2005-01-01&lt;/_date&gt;&lt;_date_display&gt;2005&lt;/_date_display&gt;&lt;_impact_factor&gt;   4.891&lt;/_impact_factor&gt;&lt;_isbn&gt;0021-8456&lt;/_isbn&gt;&lt;_issue&gt;1&lt;/_issue&gt;&lt;_journal&gt;Journal of accounting research&lt;/_journal&gt;&lt;_modified&gt;63301636&lt;/_modified&gt;&lt;_ori_publication&gt;Wiley Online Library&lt;/_ori_publication&gt;&lt;_pages&gt;35-72&lt;/_pages&gt;&lt;_volume&gt;43&lt;/_volume&gt;&lt;/Details&gt;&lt;Extra&gt;&lt;DBUID&gt;{E9F07991-3B72-4492-A7D8-86E559D9F8FE}&lt;/DBUID&gt;&lt;/Extra&gt;&lt;/Item&gt;&lt;/References&gt;&lt;/Group&gt;&lt;/Citation&gt;_x000a_"/>
    <w:docVar w:name="NE.Ref{BBF2AB7E-6F46-48FA-A22A-B28BFFD633EE}" w:val=" ADDIN NE.Ref.{BBF2AB7E-6F46-48FA-A22A-B28BFFD633EE}&lt;Citation&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Group&gt;&lt;References&gt;&lt;Item&gt;&lt;ID&gt;107&lt;/ID&gt;&lt;UID&gt;{E0EA6622-FAE7-4182-A90F-C6615051DCF4}&lt;/UID&gt;&lt;Title&gt;市场环境与控股股东“掏空”行为研究——来自中国上市公司的经验证据&lt;/Title&gt;&lt;Template&gt;Journal Article&lt;/Template&gt;&lt;Star&gt;0&lt;/Star&gt;&lt;Tag&gt;0&lt;/Tag&gt;&lt;Author&gt;罗党论; 唐清泉&lt;/Author&gt;&lt;Year&gt;2007&lt;/Year&gt;&lt;Details&gt;&lt;_accessed&gt;63241049&lt;/_accessed&gt;&lt;_author_aff&gt;中山大学管理学院;中山大学管理学院 510275;510275&lt;/_author_aff&gt;&lt;_collection_scope&gt;CSSCI-C;PKU&lt;/_collection_scope&gt;&lt;_created&gt;63240989&lt;/_created&gt;&lt;_date&gt;56426400&lt;/_date&gt;&lt;_db_provider&gt;CNKI: 期刊&lt;/_db_provider&gt;&lt;_db_updated&gt;CNKI - Reference&lt;/_db_updated&gt;&lt;_issue&gt;04&lt;/_issue&gt;&lt;_journal&gt;会计研究&lt;/_journal&gt;&lt;_keywords&gt;市场环境;政府干预;控股股东;掏空&lt;/_keywords&gt;&lt;_language&gt;Chinese&lt;/_language&gt;&lt;_modified&gt;63241049&lt;/_modified&gt;&lt;_pages&gt;69-74+96&lt;/_pages&gt;&lt;_url&gt;http://kns.cnki.net/KCMS/detail/detail.aspx?FileName=KJYJ200704009&amp;amp;DbName=CJFQ2007&lt;/_url&gt;&lt;_translated_author&gt;Luo, Danglun;Tang, Qingquan&lt;/_translated_author&gt;&lt;/Details&gt;&lt;Extra&gt;&lt;DBUID&gt;{E9F07991-3B72-4492-A7D8-86E559D9F8FE}&lt;/DBUID&gt;&lt;/Extra&gt;&lt;/Item&gt;&lt;/References&gt;&lt;/Group&gt;&lt;Group&gt;&lt;References&gt;&lt;Item&gt;&lt;ID&gt;106&lt;/ID&gt;&lt;UID&gt;{1E4C98C2-75F2-4405-BE99-EFC641822AC1}&lt;/UID&gt;&lt;Title&gt;外部治理环境、内部治理结构与合谋侵占实证分析&lt;/Title&gt;&lt;Template&gt;Journal Article&lt;/Template&gt;&lt;Star&gt;0&lt;/Star&gt;&lt;Tag&gt;0&lt;/Tag&gt;&lt;Author&gt;严也舟&lt;/Author&gt;&lt;Year&gt;2012&lt;/Year&gt;&lt;Details&gt;&lt;_accessed&gt;63240996&lt;/_accessed&gt;&lt;_author_aff&gt;武汉工程大学管理学院;&lt;/_author_aff&gt;&lt;_collection_scope&gt;CSSCI-C;PKU&lt;/_collection_scope&gt;&lt;_created&gt;63240989&lt;/_created&gt;&lt;_date&gt;59071680&lt;/_date&gt;&lt;_db_provider&gt;CNKI: 期刊&lt;/_db_provider&gt;&lt;_db_updated&gt;CNKI - Reference&lt;/_db_updated&gt;&lt;_issue&gt;04&lt;/_issue&gt;&lt;_journal&gt;管理评论&lt;/_journal&gt;&lt;_keywords&gt;外部治理环境;治理结构;合谋;资金占用&lt;/_keywords&gt;&lt;_language&gt;Chinese&lt;/_language&gt;&lt;_modified&gt;63240996&lt;/_modified&gt;&lt;_pages&gt;28-35+44&lt;/_pages&gt;&lt;_url&gt;http://kns.cnki.net/KCMS/detail/detail.aspx?FileName=ZWGD201204005&amp;amp;DbName=CJFQ2012&lt;/_url&gt;&lt;_volume&gt;24&lt;/_volume&gt;&lt;_translated_author&gt;Yan, Yezhou&lt;/_translated_author&gt;&lt;/Details&gt;&lt;Extra&gt;&lt;DBUID&gt;{E9F07991-3B72-4492-A7D8-86E559D9F8FE}&lt;/DBUID&gt;&lt;/Extra&gt;&lt;/Item&gt;&lt;/References&gt;&lt;/Group&gt;&lt;/Citation&gt;_x000a_"/>
    <w:docVar w:name="NE.Ref{BCB10CF9-849F-4ACE-B50E-12B9C694BA45}" w:val=" ADDIN NE.Ref.{BCB10CF9-849F-4ACE-B50E-12B9C694BA45}&lt;Citation SecTmpl=&quot;1&quot;&gt;&lt;Group&gt;&lt;References&gt;&lt;Item&gt;&lt;ID&gt;288&lt;/ID&gt;&lt;UID&gt;{3D7EBC8D-0F97-40F9-9482-6E416A546D70}&lt;/UID&gt;&lt;Title&gt;Do corporate taxes hinder innovation?&lt;/Title&gt;&lt;Template&gt;Journal Article&lt;/Template&gt;&lt;Star&gt;0&lt;/Star&gt;&lt;Tag&gt;0&lt;/Tag&gt;&lt;Author&gt;Mukherjee, Abhiroop; Singh, Manpreet; Žaldokas, Alminas&lt;/Author&gt;&lt;Year&gt;2017&lt;/Year&gt;&lt;Details&gt;&lt;_alternate_title&gt;Journal of Financial Economics&lt;/_alternate_title&gt;&lt;_collection_scope&gt;SSCI&lt;/_collection_scope&gt;&lt;_created&gt;63307408&lt;/_created&gt;&lt;_date&gt;2017-01-01&lt;/_date&gt;&lt;_date_display&gt;2017&lt;/_date_display&gt;&lt;_impact_factor&gt;   4.693&lt;/_impact_factor&gt;&lt;_isbn&gt;0304-405X&lt;/_isbn&gt;&lt;_issue&gt;1&lt;/_issue&gt;&lt;_journal&gt;Journal of Financial Economics&lt;/_journal&gt;&lt;_modified&gt;63307408&lt;/_modified&gt;&lt;_ori_publication&gt;Elsevier&lt;/_ori_publication&gt;&lt;_pages&gt;195-221&lt;/_pages&gt;&lt;_volume&gt;124&lt;/_volume&gt;&lt;/Details&gt;&lt;Extra&gt;&lt;DBUID&gt;{E9F07991-3B72-4492-A7D8-86E559D9F8FE}&lt;/DBUID&gt;&lt;/Extra&gt;&lt;/Item&gt;&lt;/References&gt;&lt;/Group&gt;&lt;/Citation&gt;_x000a_"/>
    <w:docVar w:name="NE.Ref{BD59B643-4CC5-4BAE-9E23-252A5A3BFED1}" w:val=" ADDIN NE.Ref.{BD59B643-4CC5-4BAE-9E23-252A5A3BFED1}&lt;Citation SecTmpl=&quot;1&quot;&gt;&lt;Group&gt;&lt;References&gt;&lt;Item&gt;&lt;ID&gt;207&lt;/ID&gt;&lt;UID&gt;{11FDCD74-5EF8-470E-9AB6-35BFA5F03DAA}&lt;/UID&gt;&lt;Title&gt;State ownership, the institutional environment, and auditor choice: Evidence from China&lt;/Title&gt;&lt;Template&gt;Journal Article&lt;/Template&gt;&lt;Star&gt;0&lt;/Star&gt;&lt;Tag&gt;0&lt;/Tag&gt;&lt;Author&gt;Wang, Qian; Wong, Tak-Jun; Xia, Lijun&lt;/Author&gt;&lt;Year&gt;2008&lt;/Year&gt;&lt;Details&gt;&lt;_alternate_title&gt;Journal of accounting and economics&lt;/_alternate_title&gt;&lt;_created&gt;63301700&lt;/_created&gt;&lt;_date&gt;2008-01-01&lt;/_date&gt;&lt;_date_display&gt;2008&lt;/_date_display&gt;&lt;_impact_factor&gt;   3.753&lt;/_impact_factor&gt;&lt;_isbn&gt;0165-4101&lt;/_isbn&gt;&lt;_issue&gt;1&lt;/_issue&gt;&lt;_journal&gt;Journal of accounting and economics&lt;/_journal&gt;&lt;_modified&gt;63301700&lt;/_modified&gt;&lt;_ori_publication&gt;Elsevier&lt;/_ori_publication&gt;&lt;_pages&gt;112-134&lt;/_pages&gt;&lt;_volume&gt;46&lt;/_volume&gt;&lt;/Details&gt;&lt;Extra&gt;&lt;DBUID&gt;{E9F07991-3B72-4492-A7D8-86E559D9F8FE}&lt;/DBUID&gt;&lt;/Extra&gt;&lt;/Item&gt;&lt;/References&gt;&lt;/Group&gt;&lt;/Citation&gt;_x000a_"/>
    <w:docVar w:name="NE.Ref{BDBBD69F-63C5-495C-AFE2-7352B682A620}" w:val=" ADDIN NE.Ref.{BDBBD69F-63C5-495C-AFE2-7352B682A620}&lt;Citation&gt;&lt;Group&gt;&lt;References&gt;&lt;Item&gt;&lt;ID&gt;112&lt;/ID&gt;&lt;UID&gt;{1419DF3A-347E-4132-9CDE-F661C840830F}&lt;/UID&gt;&lt;Title&gt;私募股权投资对控股股东“掏空”的抑制效应&lt;/Title&gt;&lt;Template&gt;Journal Article&lt;/Template&gt;&lt;Star&gt;0&lt;/Star&gt;&lt;Tag&gt;0&lt;/Tag&gt;&lt;Author&gt;冯慧群&lt;/Author&gt;&lt;Year&gt;2016&lt;/Year&gt;&lt;Details&gt;&lt;_accessed&gt;63241051&lt;/_accessed&gt;&lt;_author_aff&gt;北京大学光华管理学院;&lt;/_author_aff&gt;&lt;_collection_scope&gt;CSSCI-C&lt;/_collection_scope&gt;&lt;_created&gt;63240989&lt;/_created&gt;&lt;_date&gt;61248960&lt;/_date&gt;&lt;_db_provider&gt;CNKI: 期刊&lt;/_db_provider&gt;&lt;_db_updated&gt;CNKI - Reference&lt;/_db_updated&gt;&lt;_issue&gt;06&lt;/_issue&gt;&lt;_journal&gt;经济管理&lt;/_journal&gt;&lt;_keywords&gt;私募股权投资(PE);控股股东“掏空”;公司治理&lt;/_keywords&gt;&lt;_language&gt;Chinese&lt;/_language&gt;&lt;_modified&gt;63241051&lt;/_modified&gt;&lt;_pages&gt;41-58&lt;/_pages&gt;&lt;_url&gt;http://kns.cnki.net/KCMS/detail/detail.aspx?FileName=JJGU201606005&amp;amp;DbName=CJFQ2016&lt;/_url&gt;&lt;_volume&gt;38&lt;/_volume&gt;&lt;_translated_author&gt;Feng, Huiqun&lt;/_translated_author&gt;&lt;/Details&gt;&lt;Extra&gt;&lt;DBUID&gt;{E9F07991-3B72-4492-A7D8-86E559D9F8FE}&lt;/DBUID&gt;&lt;/Extra&gt;&lt;/Item&gt;&lt;/References&gt;&lt;/Group&gt;&lt;Group&gt;&lt;References&gt;&lt;Item&gt;&lt;ID&gt;130&lt;/ID&gt;&lt;UID&gt;{42C63340-6B54-43C0-9C30-75A208220544}&lt;/UID&gt;&lt;Title&gt;放松卖空管制与大股东“掏空”&lt;/Title&gt;&lt;Template&gt;Journal Article&lt;/Template&gt;&lt;Star&gt;0&lt;/Star&gt;&lt;Tag&gt;0&lt;/Tag&gt;&lt;Author&gt;侯青川; 靳庆鲁; 苏玲; 于潇潇&lt;/Author&gt;&lt;Year&gt;2017&lt;/Year&gt;&lt;Details&gt;&lt;_accessed&gt;62704518&lt;/_accessed&gt;&lt;_author_aff&gt;上海财经大学会计与财务研究院;新疆财经大学会计学院;上海财经大学会计学院;&lt;/_author_aff&gt;&lt;_created&gt;62704518&lt;/_created&gt;&lt;_date&gt;61686720&lt;/_date&gt;&lt;_db_provider&gt;CNKI: 期刊&lt;/_db_provider&gt;&lt;_db_updated&gt;CNKI - Reference&lt;/_db_updated&gt;&lt;_issue&gt;03&lt;/_issue&gt;&lt;_journal&gt;经济学(季刊)&lt;/_journal&gt;&lt;_keywords&gt;放松卖空管制;掏空;外部监督&lt;/_keywords&gt;&lt;_language&gt;Chinese&lt;/_language&gt;&lt;_modified&gt;63241057&lt;/_modified&gt;&lt;_pages&gt;1143-1172&lt;/_pages&gt;&lt;_url&gt;http://kns.cnki.net/KCMS/detail/detail.aspx?FileName=JJXU201703015&amp;amp;DbName=CJFQ2017&lt;/_url&gt;&lt;_volume&gt;16&lt;/_volume&gt;&lt;_translated_author&gt;Hou, Qingchuan;Jin, Qinglu;Su, Ling;Yu, Xiaoxiao&lt;/_translated_author&gt;&lt;/Details&gt;&lt;Extra&gt;&lt;DBUID&gt;{E9F07991-3B72-4492-A7D8-86E559D9F8FE}&lt;/DBUID&gt;&lt;/Extra&gt;&lt;/Item&gt;&lt;/References&gt;&lt;/Group&gt;&lt;/Citation&gt;_x000a_"/>
    <w:docVar w:name="NE.Ref{C04C1D21-A057-472F-B9A8-2207D5D077FA}" w:val=" ADDIN NE.Ref.{C04C1D21-A057-472F-B9A8-2207D5D077FA}&lt;Citation&gt;&lt;Group&gt;&lt;References&gt;&lt;Item&gt;&lt;ID&gt;67&lt;/ID&gt;&lt;UID&gt;{81ABBA94-7370-4645-9B34-BDF09FE1AE88}&lt;/UID&gt;&lt;Title&gt;Agency costs and tax planning when the government is a major Shareholder&lt;/Title&gt;&lt;Template&gt;Journal Article&lt;/Template&gt;&lt;Star&gt;0&lt;/Star&gt;&lt;Tag&gt;0&lt;/Tag&gt;&lt;Author&gt;Bradshaw, Mark; Liao, Guanmin; Ma, Mark Shuai&lt;/Author&gt;&lt;Year&gt;2019&lt;/Year&gt;&lt;Details&gt;&lt;_alternate_title&gt;Journal of Accounting and Economics&lt;/_alternate_title&gt;&lt;_created&gt;63226619&lt;/_created&gt;&lt;_date&gt;2019-01-01&lt;/_date&gt;&lt;_date_display&gt;2019&lt;/_date_display&gt;&lt;_impact_factor&gt;   3.753&lt;/_impact_factor&gt;&lt;_isbn&gt;0165-4101&lt;/_isbn&gt;&lt;_issue&gt;2-3&lt;/_issue&gt;&lt;_journal&gt;Journal of Accounting and Economics&lt;/_journal&gt;&lt;_modified&gt;63226619&lt;/_modified&gt;&lt;_ori_publication&gt;Elsevier&lt;/_ori_publication&gt;&lt;_pages&gt;255-277&lt;/_pages&gt;&lt;_volume&gt;67&lt;/_volume&gt;&lt;/Details&gt;&lt;Extra&gt;&lt;DBUID&gt;{E9F07991-3B72-4492-A7D8-86E559D9F8FE}&lt;/DBUID&gt;&lt;/Extra&gt;&lt;/Item&gt;&lt;/References&gt;&lt;/Group&gt;&lt;/Citation&gt;_x000a_"/>
    <w:docVar w:name="NE.Ref{C06BE0E4-A97A-431E-9E51-4EEADCA82B83}" w:val=" ADDIN NE.Ref.{C06BE0E4-A97A-431E-9E51-4EEADCA82B83}&lt;Citation SecTmpl=&quot;1&quot;&gt;&lt;Group&gt;&lt;References&gt;&lt;Item&gt;&lt;ID&gt;699&lt;/ID&gt;&lt;UID&gt;{0AF12362-A44D-4D74-8989-BDCF0480B17E}&lt;/UID&gt;&lt;Title&gt;Tax avoidance and the implications of weak internal controls&lt;/Title&gt;&lt;Template&gt;Journal Article&lt;/Template&gt;&lt;Star&gt;0&lt;/Star&gt;&lt;Tag&gt;0&lt;/Tag&gt;&lt;Author&gt;Bauer, Andrew M&lt;/Author&gt;&lt;Year&gt;2016&lt;/Year&gt;&lt;Details&gt;&lt;_alternate_title&gt;Contemporary Accounting Research&lt;/_alternate_title&gt;&lt;_collection_scope&gt;SSCI&lt;/_collection_scope&gt;&lt;_created&gt;63308776&lt;/_created&gt;&lt;_date&gt;2016-01-01&lt;/_date&gt;&lt;_date_display&gt;2016&lt;/_date_display&gt;&lt;_impact_factor&gt;   2.261&lt;/_impact_factor&gt;&lt;_isbn&gt;0823-9150&lt;/_isbn&gt;&lt;_issue&gt;2&lt;/_issue&gt;&lt;_journal&gt;Contemporary Accounting Research&lt;/_journal&gt;&lt;_modified&gt;63308776&lt;/_modified&gt;&lt;_ori_publication&gt;Wiley Online Library&lt;/_ori_publication&gt;&lt;_pages&gt;449-486&lt;/_pages&gt;&lt;_volume&gt;33&lt;/_volume&gt;&lt;/Details&gt;&lt;Extra&gt;&lt;DBUID&gt;{83AC290F-D6FC-4574-9771-6904EE9C30A4}&lt;/DBUID&gt;&lt;/Extra&gt;&lt;/Item&gt;&lt;/References&gt;&lt;/Group&gt;&lt;/Citation&gt;_x000a_"/>
    <w:docVar w:name="NE.Ref{C0A5B3B5-4D6F-493B-BC35-143D2C4DB74D}" w:val=" ADDIN NE.Ref.{C0A5B3B5-4D6F-493B-BC35-143D2C4DB74D}&lt;Citation SecTmpl=&quot;1&quot;&gt;&lt;Group&gt;&lt;References&gt;&lt;Item&gt;&lt;ID&gt;5&lt;/ID&gt;&lt;UID&gt;{C8C23CCF-9B62-48AF-8363-6DD252760CB7}&lt;/UID&gt;&lt;Title&gt;年报语调与内部人交易:“表里如一”还是“口是心非”?&lt;/Title&gt;&lt;Template&gt;Journal Article&lt;/Template&gt;&lt;Star&gt;0&lt;/Star&gt;&lt;Tag&gt;0&lt;/Tag&gt;&lt;Author&gt;曾庆生; 周波; 张程; 陈信元&lt;/Author&gt;&lt;Year&gt;2018&lt;/Year&gt;&lt;Details&gt;&lt;_accessed&gt;63270278&lt;/_accessed&gt;&lt;_author_aff&gt;上海财经大学会计学院;&lt;/_author_aff&gt;&lt;_collection_scope&gt;CSSCI-C;PKU&lt;/_collection_scope&gt;&lt;_created&gt;63097440&lt;/_created&gt;&lt;_date&gt;62432640&lt;/_date&gt;&lt;_db_provider&gt;CNKI: 期刊&lt;/_db_provider&gt;&lt;_db_updated&gt;CNKI - Reference&lt;/_db_updated&gt;&lt;_issue&gt;09&lt;/_issue&gt;&lt;_journal&gt;管理世界&lt;/_journal&gt;&lt;_keywords&gt;年报;语调管理;内部人交易;信息不对称&lt;/_keywords&gt;&lt;_language&gt;Chinese&lt;/_language&gt;&lt;_modified&gt;63270278&lt;/_modified&gt;&lt;_pages&gt;143-160&lt;/_pages&gt;&lt;_url&gt;http://kns.cnki.net/KCMS/detail/detail.aspx?FileName=GLSJ201809015&amp;amp;DbName=CJFQ2018&lt;/_url&gt;&lt;_volume&gt;34&lt;/_volume&gt;&lt;_translated_author&gt;Ceng, Qingsheng;Zhou, Bo;Zhang, Cheng;Chen, Xinyuan&lt;/_translated_author&gt;&lt;/Details&gt;&lt;Extra&gt;&lt;DBUID&gt;{439358B4-FA18-4C63-A3A1-0E3BE4066E7A}&lt;/DBUID&gt;&lt;/Extra&gt;&lt;/Item&gt;&lt;/References&gt;&lt;/Group&gt;&lt;/Citation&gt;_x000a_"/>
    <w:docVar w:name="NE.Ref{C1476D6D-14BA-4AF5-9C1E-1EB9CBBD35E0}" w:val=" ADDIN NE.Ref.{C1476D6D-14BA-4AF5-9C1E-1EB9CBBD35E0}&lt;Citation SecTmpl=&quot;1&quot;&gt;&lt;Group&gt;&lt;References&gt;&lt;Item&gt;&lt;ID&gt;280&lt;/ID&gt;&lt;UID&gt;{74CFBCAB-6343-4B62-962A-03F1147956E6}&lt;/UID&gt;&lt;Title&gt;Qualified audit opinions and auditor switching&lt;/Title&gt;&lt;Template&gt;Journal Article&lt;/Template&gt;&lt;Star&gt;0&lt;/Star&gt;&lt;Tag&gt;0&lt;/Tag&gt;&lt;Author&gt;Chow, Chee W; Rice, Steven J&lt;/Author&gt;&lt;Year&gt;1982&lt;/Year&gt;&lt;Details&gt;&lt;_alternate_title&gt;Accounting Review&lt;/_alternate_title&gt;&lt;_collection_scope&gt;SSCI&lt;/_collection_scope&gt;&lt;_created&gt;63304760&lt;/_created&gt;&lt;_date&gt;1982-01-01&lt;/_date&gt;&lt;_date_display&gt;1982&lt;/_date_display&gt;&lt;_impact_factor&gt;   4.562&lt;/_impact_factor&gt;&lt;_isbn&gt;0001-4826&lt;/_isbn&gt;&lt;_journal&gt;Accounting Review&lt;/_journal&gt;&lt;_modified&gt;63304760&lt;/_modified&gt;&lt;_ori_publication&gt;JSTOR&lt;/_ori_publication&gt;&lt;_pages&gt;326-335&lt;/_pages&gt;&lt;/Details&gt;&lt;Extra&gt;&lt;DBUID&gt;{2097646C-7C2F-4992-8A9B-6FF23AE7F1B7}&lt;/DBUID&gt;&lt;/Extra&gt;&lt;/Item&gt;&lt;/References&gt;&lt;/Group&gt;&lt;/Citation&gt;_x000a_"/>
    <w:docVar w:name="NE.Ref{C18048D4-A524-4CA4-AA49-CAFFBF16DDDB}" w:val=" ADDIN NE.Ref.{C18048D4-A524-4CA4-AA49-CAFFBF16DDDB}&lt;Citation&gt;&lt;Group&gt;&lt;References&gt;&lt;Item&gt;&lt;ID&gt;160&lt;/ID&gt;&lt;UID&gt;{685ABCBC-968D-49AA-BC2C-1FF147BFFDC9}&lt;/UID&gt;&lt;Title&gt;Tax avoidance: Does tax-specific industry expertise make a difference?&lt;/Title&gt;&lt;Template&gt;Journal Article&lt;/Template&gt;&lt;Star&gt;0&lt;/Star&gt;&lt;Tag&gt;0&lt;/Tag&gt;&lt;Author&gt;McGuire, Sean T; Omer, Thomas C; Wang, Dechun&lt;/Author&gt;&lt;Year&gt;2012&lt;/Year&gt;&lt;Details&gt;&lt;_created&gt;61742028&lt;/_created&gt;&lt;_impact_factor&gt;   4.562&lt;/_impact_factor&gt;&lt;_isbn&gt;0001-4826&lt;/_isbn&gt;&lt;_issue&gt;3&lt;/_issue&gt;&lt;_journal&gt;The Accounting Review&lt;/_journal&gt;&lt;_modified&gt;63290029&lt;/_modified&gt;&lt;_pages&gt;975-1003&lt;/_pages&gt;&lt;_volume&gt;87&lt;/_volume&gt;&lt;/Details&gt;&lt;Extra&gt;&lt;DBUID&gt;{E9F07991-3B72-4492-A7D8-86E559D9F8FE}&lt;/DBUID&gt;&lt;/Extra&gt;&lt;/Item&gt;&lt;/References&gt;&lt;/Group&gt;&lt;/Citation&gt;_x000a_"/>
    <w:docVar w:name="NE.Ref{C25010B8-317A-409E-A353-9F2EE74ACDF1}" w:val=" ADDIN NE.Ref.{C25010B8-317A-409E-A353-9F2EE74ACDF1}&lt;Citation SecTmpl=&quot;1&quot;&gt;&lt;Group&gt;&lt;References&gt;&lt;Item&gt;&lt;ID&gt;5&lt;/ID&gt;&lt;UID&gt;{5D90BF9F-E8E2-4796-ABA2-F29B76902E3C}&lt;/UID&gt;&lt;Title&gt;The Quality of Accruals and Earnings: The Role of Accrual Estimation Errors&lt;/Title&gt;&lt;Template&gt;Journal Article&lt;/Template&gt;&lt;Star&gt;0&lt;/Star&gt;&lt;Tag&gt;0&lt;/Tag&gt;&lt;Author&gt;Dechow, Patricia M; Dichev, Ilia D&lt;/Author&gt;&lt;Year&gt;2002&lt;/Year&gt;&lt;Details&gt;&lt;_accessed&gt;61984045&lt;/_accessed&gt;&lt;_created&gt;61983888&lt;/_created&gt;&lt;_db_provider&gt;EconLit&lt;/_db_provider&gt;&lt;_db_updated&gt;CrossRef&lt;/_db_updated&gt;&lt;_doi&gt;10.2308/accr.2002.77.s-1.35&lt;/_doi&gt;&lt;_impact_factor&gt;   4.562&lt;/_impact_factor&gt;&lt;_isbn&gt;0001-4826&lt;/_isbn&gt;&lt;_issue&gt;s-1&lt;/_issue&gt;&lt;_journal&gt;The Accounting Review&lt;/_journal&gt;&lt;_keywords&gt;U.S; Accounting (M41); Northern America; Estimation theory; Research; Accounting; Profit; Accrual basis accounting; Usage&lt;/_keywords&gt;&lt;_language&gt;English&lt;/_language&gt;&lt;_modified&gt;62983578&lt;/_modified&gt;&lt;_pages&gt;35-59&lt;/_pages&gt;&lt;_tertiary_title&gt;The Accounting Review&lt;/_tertiary_title&gt;&lt;_url&gt;http://aaajournals.org/doi/10.2308/accr.2002.77.s-1.35_x000d__x000a_http://aaajournals.org/doi/pdf/10.2308/accr.2002.77.s-1.35&lt;/_url&gt;&lt;_volume&gt;77&lt;/_volume&gt;&lt;/Details&gt;&lt;Extra&gt;&lt;DBUID&gt;{33BA340C-9D61-4380-9AC0-75859ADA3E7E}&lt;/DBUID&gt;&lt;/Extra&gt;&lt;/Item&gt;&lt;/References&gt;&lt;/Group&gt;&lt;/Citation&gt;_x000a_"/>
    <w:docVar w:name="NE.Ref{C25F152B-8CD1-482C-90CC-FEAA3F2E3A8F}" w:val=" ADDIN NE.Ref.{C25F152B-8CD1-482C-90CC-FEAA3F2E3A8F}&lt;Citation SecTmpl=&quot;1&quot;&gt;&lt;Group&gt;&lt;References&gt;&lt;Item&gt;&lt;ID&gt;130&lt;/ID&gt;&lt;UID&gt;{42C63340-6B54-43C0-9C30-75A208220544}&lt;/UID&gt;&lt;Title&gt;放松卖空管制与大股东“掏空”&lt;/Title&gt;&lt;Template&gt;Journal Article&lt;/Template&gt;&lt;Star&gt;0&lt;/Star&gt;&lt;Tag&gt;0&lt;/Tag&gt;&lt;Author&gt;侯青川; 靳庆鲁; 苏玲; 于潇潇&lt;/Author&gt;&lt;Year&gt;2017&lt;/Year&gt;&lt;Details&gt;&lt;_accessed&gt;62704518&lt;/_accessed&gt;&lt;_author_aff&gt;上海财经大学会计与财务研究院;新疆财经大学会计学院;上海财经大学会计学院;&lt;/_author_aff&gt;&lt;_created&gt;62704518&lt;/_created&gt;&lt;_date&gt;61686720&lt;/_date&gt;&lt;_db_provider&gt;CNKI: 期刊&lt;/_db_provider&gt;&lt;_db_updated&gt;CNKI - Reference&lt;/_db_updated&gt;&lt;_issue&gt;03&lt;/_issue&gt;&lt;_journal&gt;经济学(季刊)&lt;/_journal&gt;&lt;_keywords&gt;放松卖空管制;掏空;外部监督&lt;/_keywords&gt;&lt;_language&gt;Chinese&lt;/_language&gt;&lt;_modified&gt;63241057&lt;/_modified&gt;&lt;_pages&gt;1143-1172&lt;/_pages&gt;&lt;_url&gt;http://kns.cnki.net/KCMS/detail/detail.aspx?FileName=JJXU201703015&amp;amp;DbName=CJFQ2017&lt;/_url&gt;&lt;_volume&gt;16&lt;/_volume&gt;&lt;_translated_author&gt;Hou, Qingchuan;Jin, Qinglu;Su, Ling;Yu, Xiaoxiao&lt;/_translated_author&gt;&lt;/Details&gt;&lt;Extra&gt;&lt;DBUID&gt;{E9F07991-3B72-4492-A7D8-86E559D9F8FE}&lt;/DBUID&gt;&lt;/Extra&gt;&lt;/Item&gt;&lt;/References&gt;&lt;/Group&gt;&lt;/Citation&gt;_x000a_"/>
    <w:docVar w:name="NE.Ref{C2883858-E340-4F5A-97D3-FBE165642FBA}" w:val=" ADDIN NE.Ref.{C2883858-E340-4F5A-97D3-FBE165642FBA}&lt;Citation&gt;&lt;Group&gt;&lt;References&gt;&lt;Item&gt;&lt;ID&gt;203&lt;/ID&gt;&lt;UID&gt;{073459F0-F510-4CEC-B4B0-9DF61912E2E9}&lt;/UID&gt;&lt;Title&gt;Theory of the firm: Managerial behavior, agency costs and ownership structure&lt;/Title&gt;&lt;Template&gt;Journal Article&lt;/Template&gt;&lt;Star&gt;0&lt;/Star&gt;&lt;Tag&gt;0&lt;/Tag&gt;&lt;Author&gt;Jensen, Michael C; Meckling, William H&lt;/Author&gt;&lt;Year&gt;1976&lt;/Year&gt;&lt;Details&gt;&lt;_alternate_title&gt;Journal of Financial Economics&lt;/_alternate_title&gt;&lt;_collection_scope&gt;SSCI&lt;/_collection_scope&gt;&lt;_created&gt;63301596&lt;/_created&gt;&lt;_date&gt;1976-01-01&lt;/_date&gt;&lt;_date_display&gt;1976&lt;/_date_display&gt;&lt;_doi&gt;10.1016/0304-405X(76)90026-X&lt;/_doi&gt;&lt;_impact_factor&gt;   4.693&lt;/_impact_factor&gt;&lt;_issue&gt;4&lt;/_issue&gt;&lt;_journal&gt;Journal of Financial Economics&lt;/_journal&gt;&lt;_modified&gt;63301596&lt;/_modified&gt;&lt;_pages&gt;305-360&lt;/_pages&gt;&lt;_volume&gt;3&lt;/_volume&gt;&lt;/Details&gt;&lt;Extra&gt;&lt;DBUID&gt;{E9F07991-3B72-4492-A7D8-86E559D9F8FE}&lt;/DBUID&gt;&lt;/Extra&gt;&lt;/Item&gt;&lt;/References&gt;&lt;/Group&gt;&lt;/Citation&gt;_x000a_"/>
    <w:docVar w:name="NE.Ref{C458A9D9-9C81-428C-B790-802B8DD34FFA}" w:val=" ADDIN NE.Ref.{C458A9D9-9C81-428C-B790-802B8DD34FFA}&lt;Citation&gt;&lt;Group&gt;&lt;References&gt;&lt;Item&gt;&lt;ID&gt;63&lt;/ID&gt;&lt;UID&gt;{657FB62C-153A-46DC-8E11-061AFC7317F6}&lt;/UID&gt;&lt;Title&gt;Information and efficiency: another viewpoint&lt;/Title&gt;&lt;Template&gt;Journal Article&lt;/Template&gt;&lt;Star&gt;0&lt;/Star&gt;&lt;Tag&gt;0&lt;/Tag&gt;&lt;Author&gt;Demsetz, Harold&lt;/Author&gt;&lt;Year&gt;1969&lt;/Year&gt;&lt;Details&gt;&lt;_alternate_title&gt;The journal of law and economics&lt;/_alternate_title&gt;&lt;_created&gt;63285769&lt;/_created&gt;&lt;_date&gt;1969-01-01&lt;/_date&gt;&lt;_date_display&gt;1969&lt;/_date_display&gt;&lt;_impact_factor&gt;   1.185&lt;/_impact_factor&gt;&lt;_isbn&gt;0022-2186&lt;/_isbn&gt;&lt;_issue&gt;1&lt;/_issue&gt;&lt;_journal&gt;The journal of law and economics&lt;/_journal&gt;&lt;_modified&gt;63285769&lt;/_modified&gt;&lt;_ori_publication&gt;The University of Chicago Law School&lt;/_ori_publication&gt;&lt;_pages&gt;1-22&lt;/_pages&gt;&lt;_volume&gt;12&lt;/_volume&gt;&lt;/Details&gt;&lt;Extra&gt;&lt;DBUID&gt;{439358B4-FA18-4C63-A3A1-0E3BE4066E7A}&lt;/DBUID&gt;&lt;/Extra&gt;&lt;/Item&gt;&lt;/References&gt;&lt;/Group&gt;&lt;Group&gt;&lt;References&gt;&lt;Item&gt;&lt;ID&gt;64&lt;/ID&gt;&lt;UID&gt;{A219F607-9CE6-4EF3-BE5D-9E3604449356}&lt;/UID&gt;&lt;Title&gt;The regulation of insider trading&lt;/Title&gt;&lt;Template&gt;Journal Article&lt;/Template&gt;&lt;Star&gt;0&lt;/Star&gt;&lt;Tag&gt;0&lt;/Tag&gt;&lt;Author&gt;Carlton, Dennis W; Fischel, Daniel R&lt;/Author&gt;&lt;Year&gt;1983&lt;/Year&gt;&lt;Details&gt;&lt;_alternate_title&gt;Stanford Law Review&lt;/_alternate_title&gt;&lt;_collection_scope&gt;SSCI&lt;/_collection_scope&gt;&lt;_created&gt;63285771&lt;/_created&gt;&lt;_date&gt;1983-01-01&lt;/_date&gt;&lt;_date_display&gt;1983&lt;/_date_display&gt;&lt;_impact_factor&gt;   3.825&lt;/_impact_factor&gt;&lt;_isbn&gt;0038-9765&lt;/_isbn&gt;&lt;_journal&gt;Stanford Law Review&lt;/_journal&gt;&lt;_modified&gt;63285771&lt;/_modified&gt;&lt;_ori_publication&gt;JSTOR&lt;/_ori_publication&gt;&lt;_pages&gt;857-895&lt;/_pages&gt;&lt;/Details&gt;&lt;Extra&gt;&lt;DBUID&gt;{439358B4-FA18-4C63-A3A1-0E3BE4066E7A}&lt;/DBUID&gt;&lt;/Extra&gt;&lt;/Item&gt;&lt;/References&gt;&lt;/Group&gt;&lt;/Citation&gt;_x000a_"/>
    <w:docVar w:name="NE.Ref{C559995A-8CD0-4B2A-9463-0C92163F9E7B}" w:val=" ADDIN NE.Ref.{C559995A-8CD0-4B2A-9463-0C92163F9E7B}&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C5FA46C2-1667-4190-8137-951224B7F960}" w:val=" ADDIN NE.Ref.{C5FA46C2-1667-4190-8137-951224B7F960}&lt;Citation SecTmpl=&quot;1&quot;&gt;&lt;Group&gt;&lt;References&gt;&lt;Item&gt;&lt;ID&gt;175&lt;/ID&gt;&lt;UID&gt;{0A7666E0-0D25-4DB3-BDE6-8B90E1B796B2}&lt;/UID&gt;&lt;Title&gt;会计事务所组织形式、法律责任与审计质量——基于签字审计师个体层面的研究&lt;/Title&gt;&lt;Template&gt;Journal Article&lt;/Template&gt;&lt;Star&gt;0&lt;/Star&gt;&lt;Tag&gt;0&lt;/Tag&gt;&lt;Author&gt;刘启亮; 郭俊秀; 汤雨颜&lt;/Author&gt;&lt;Year&gt;2015&lt;/Year&gt;&lt;Details&gt;&lt;_accessed&gt;63180587&lt;/_accessed&gt;&lt;_collection_scope&gt;CSSCI-C;PKU&lt;/_collection_scope&gt;&lt;_created&gt;62681248&lt;/_created&gt;&lt;_date&gt;2015-01-01&lt;/_date&gt;&lt;_date_display&gt;2015&lt;/_date_display&gt;&lt;_issue&gt;4&lt;/_issue&gt;&lt;_journal&gt;会计研究&lt;/_journal&gt;&lt;_modified&gt;62685515&lt;/_modified&gt;&lt;_pages&gt;86-94&lt;/_pages&gt;&lt;_translated_author&gt;Liu, Qiliang;Guo, Junxiu;Tang, Yuyan&lt;/_translated_author&gt;&lt;/Details&gt;&lt;Extra&gt;&lt;DBUID&gt;{2097646C-7C2F-4992-8A9B-6FF23AE7F1B7}&lt;/DBUID&gt;&lt;/Extra&gt;&lt;/Item&gt;&lt;/References&gt;&lt;/Group&gt;&lt;/Citation&gt;_x000a_"/>
    <w:docVar w:name="NE.Ref{C705B7AE-0DEE-4BC5-A91C-086855893AAB}" w:val=" ADDIN NE.Ref.{C705B7AE-0DEE-4BC5-A91C-086855893AAB}&lt;Citation SecTmpl=&quot;1&quot;&gt;&lt;Group&gt;&lt;References&gt;&lt;Item&gt;&lt;ID&gt;176&lt;/ID&gt;&lt;UID&gt;{CA03AE21-A9E3-4713-8994-4932EF0414DE}&lt;/UID&gt;&lt;Title&gt;The effect of networked clients&amp;apos; economic importance on audit quality&lt;/Title&gt;&lt;Template&gt;Journal Article&lt;/Template&gt;&lt;Star&gt;0&lt;/Star&gt;&lt;Tag&gt;0&lt;/Tag&gt;&lt;Author&gt;Hossain, Sarowar; Monroe, Gary S; Wilson, Mark; Jubb, Christine&lt;/Author&gt;&lt;Year&gt;2016&lt;/Year&gt;&lt;Details&gt;&lt;_alternate_title&gt;Auditing: A Journal of Practice &amp;amp; Theory&lt;/_alternate_title&gt;&lt;_created&gt;63303379&lt;/_created&gt;&lt;_date&gt;2016-01-01&lt;/_date&gt;&lt;_date_display&gt;2016&lt;/_date_display&gt;&lt;_isbn&gt;1558-7991&lt;/_isbn&gt;&lt;_issue&gt;4&lt;/_issue&gt;&lt;_journal&gt;Auditing: A Journal of Practice &amp;amp; Theory&lt;/_journal&gt;&lt;_modified&gt;63303379&lt;/_modified&gt;&lt;_ori_publication&gt;American Accounting Association&lt;/_ori_publication&gt;&lt;_pages&gt;79-103&lt;/_pages&gt;&lt;_volume&gt;35&lt;/_volume&gt;&lt;/Details&gt;&lt;Extra&gt;&lt;DBUID&gt;{F39B7CD6-A564-402D-BAB5-A18B512BF6EE}&lt;/DBUID&gt;&lt;/Extra&gt;&lt;/Item&gt;&lt;/References&gt;&lt;/Group&gt;&lt;/Citation&gt;_x000a_"/>
    <w:docVar w:name="NE.Ref{C7A1445B-CC3E-4303-8EED-0B7C719B0E43}" w:val=" ADDIN NE.Ref.{C7A1445B-CC3E-4303-8EED-0B7C719B0E43}&lt;Citation&gt;&lt;Group&gt;&lt;References&gt;&lt;Item&gt;&lt;ID&gt;323&lt;/ID&gt;&lt;UID&gt;{485EBDDD-756E-4732-B8AC-B139C37285F2}&lt;/UID&gt;&lt;Title&gt;&amp;quot; Subject to&amp;quot; Audit Opinions and Abnormal Security Returns-Outcomes and Ambiguities&lt;/Title&gt;&lt;Template&gt;Journal Article&lt;/Template&gt;&lt;Star&gt;0&lt;/Star&gt;&lt;Tag&gt;0&lt;/Tag&gt;&lt;Author&gt;Elliott, John A&lt;/Author&gt;&lt;Year&gt;1982&lt;/Year&gt;&lt;Details&gt;&lt;_alternate_title&gt;Journal of accounting research&lt;/_alternate_title&gt;&lt;_collection_scope&gt;SSCI&lt;/_collection_scope&gt;&lt;_created&gt;63311919&lt;/_created&gt;&lt;_date&gt;1982-01-01&lt;/_date&gt;&lt;_date_display&gt;1982&lt;/_date_display&gt;&lt;_impact_factor&gt;   4.891&lt;/_impact_factor&gt;&lt;_isbn&gt;0021-8456&lt;/_isbn&gt;&lt;_journal&gt;Journal of accounting research&lt;/_journal&gt;&lt;_modified&gt;63311919&lt;/_modified&gt;&lt;_ori_publication&gt;JSTOR&lt;/_ori_publication&gt;&lt;_pages&gt;617-638&lt;/_pages&gt;&lt;/Details&gt;&lt;Extra&gt;&lt;DBUID&gt;{E9F07991-3B72-4492-A7D8-86E559D9F8FE}&lt;/DBUID&gt;&lt;/Extra&gt;&lt;/Item&gt;&lt;/References&gt;&lt;/Group&gt;&lt;Group&gt;&lt;References&gt;&lt;Item&gt;&lt;ID&gt;324&lt;/ID&gt;&lt;UID&gt;{C401F29F-A1EA-4B8B-8B67-E42D5BBBCAB8}&lt;/UID&gt;&lt;Title&gt;Going-concern initial public offerings&lt;/Title&gt;&lt;Template&gt;Journal Article&lt;/Template&gt;&lt;Star&gt;0&lt;/Star&gt;&lt;Tag&gt;0&lt;/Tag&gt;&lt;Author&gt;Willenborg, Michael; McKeown, James C&lt;/Author&gt;&lt;Year&gt;2000&lt;/Year&gt;&lt;Details&gt;&lt;_alternate_title&gt;Journal of Accounting and Economics&lt;/_alternate_title&gt;&lt;_created&gt;63311923&lt;/_created&gt;&lt;_date&gt;2000-01-01&lt;/_date&gt;&lt;_date_display&gt;2000&lt;/_date_display&gt;&lt;_impact_factor&gt;   3.753&lt;/_impact_factor&gt;&lt;_isbn&gt;0165-4101&lt;/_isbn&gt;&lt;_issue&gt;3&lt;/_issue&gt;&lt;_journal&gt;Journal of Accounting and Economics&lt;/_journal&gt;&lt;_modified&gt;63311923&lt;/_modified&gt;&lt;_ori_publication&gt;Elsevier&lt;/_ori_publication&gt;&lt;_pages&gt;279-313&lt;/_pages&gt;&lt;_volume&gt;30&lt;/_volume&gt;&lt;/Details&gt;&lt;Extra&gt;&lt;DBUID&gt;{E9F07991-3B72-4492-A7D8-86E559D9F8FE}&lt;/DBUID&gt;&lt;/Extra&gt;&lt;/Item&gt;&lt;/References&gt;&lt;/Group&gt;&lt;Group&gt;&lt;References&gt;&lt;Item&gt;&lt;ID&gt;325&lt;/ID&gt;&lt;UID&gt;{205C9B6D-55D8-4FCA-A55C-DB63FA4E1516}&lt;/UID&gt;&lt;Title&gt;The timing and information content of auditors&amp;apos; exhibit letters relating to auditor changes&lt;/Title&gt;&lt;Template&gt;Journal Article&lt;/Template&gt;&lt;Star&gt;0&lt;/Star&gt;&lt;Tag&gt;0&lt;/Tag&gt;&lt;Author&gt;Krishnan, Jayanthi&lt;/Author&gt;&lt;Year&gt;2002&lt;/Year&gt;&lt;Details&gt;&lt;_alternate_title&gt;Auditing: A Journal of Practice &amp;amp; Theory&lt;/_alternate_title&gt;&lt;_created&gt;63311930&lt;/_created&gt;&lt;_date&gt;2002-01-01&lt;/_date&gt;&lt;_date_display&gt;2002&lt;/_date_display&gt;&lt;_impact_factor&gt;   2.642&lt;/_impact_factor&gt;&lt;_isbn&gt;0278-0380&lt;/_isbn&gt;&lt;_issue&gt;1&lt;/_issue&gt;&lt;_journal&gt;Auditing: A Journal of Practice &amp;amp; Theory&lt;/_journal&gt;&lt;_modified&gt;63311930&lt;/_modified&gt;&lt;_pages&gt;29-46&lt;/_pages&gt;&lt;_volume&gt;21&lt;/_volume&gt;&lt;/Details&gt;&lt;Extra&gt;&lt;DBUID&gt;{E9F07991-3B72-4492-A7D8-86E559D9F8FE}&lt;/DBUID&gt;&lt;/Extra&gt;&lt;/Item&gt;&lt;/References&gt;&lt;/Group&gt;&lt;/Citation&gt;_x000a_"/>
    <w:docVar w:name="NE.Ref{C7B1D000-97CC-4C85-A45A-4A73637B2E7F}" w:val=" ADDIN NE.Ref.{C7B1D000-97CC-4C85-A45A-4A73637B2E7F}&lt;Citation SecTmpl=&quot;1&quot;&gt;&lt;Group&gt;&lt;References&gt;&lt;Item&gt;&lt;ID&gt;131&lt;/ID&gt;&lt;UID&gt;{AAADB7A3-0DE8-4DDD-B5A3-F44B10B01F3F}&lt;/UID&gt;&lt;Title&gt;Propping through related party transactions&lt;/Title&gt;&lt;Template&gt;Journal Article&lt;/Template&gt;&lt;Star&gt;0&lt;/Star&gt;&lt;Tag&gt;0&lt;/Tag&gt;&lt;Author&gt;Jian, Ming; Wong, Tak Jun&lt;/Author&gt;&lt;Year&gt;2010&lt;/Year&gt;&lt;Details&gt;&lt;_accessed&gt;62757336&lt;/_accessed&gt;&lt;_alternate_title&gt;Review of Accounting Studies&lt;/_alternate_title&gt;&lt;_collection_scope&gt;SSCI;&lt;/_collection_scope&gt;&lt;_created&gt;62525533&lt;/_created&gt;&lt;_date&gt;2010-01-01&lt;/_date&gt;&lt;_date_display&gt;2010&lt;/_date_display&gt;&lt;_impact_factor&gt;   2.108&lt;/_impact_factor&gt;&lt;_isbn&gt;1380-6653&lt;/_isbn&gt;&lt;_issue&gt;1&lt;/_issue&gt;&lt;_journal&gt;Review of Accounting Studies&lt;/_journal&gt;&lt;_modified&gt;63241424&lt;/_modified&gt;&lt;_ori_publication&gt;Springer&lt;/_ori_publication&gt;&lt;_pages&gt;70-105&lt;/_pages&gt;&lt;_volume&gt;15&lt;/_volume&gt;&lt;/Details&gt;&lt;Extra&gt;&lt;DBUID&gt;{E9F07991-3B72-4492-A7D8-86E559D9F8FE}&lt;/DBUID&gt;&lt;/Extra&gt;&lt;/Item&gt;&lt;/References&gt;&lt;/Group&gt;&lt;/Citation&gt;_x000a_"/>
    <w:docVar w:name="NE.Ref{C816E368-F917-432C-822F-8240858D9A25}" w:val=" ADDIN NE.Ref.{C816E368-F917-432C-822F-8240858D9A25}&lt;Citation SecTmpl=&quot;1&quot;&gt;&lt;Group&gt;&lt;References&gt;&lt;Item&gt;&lt;ID&gt;17&lt;/ID&gt;&lt;UID&gt;{B542BDE9-6671-4713-9F2B-B000CC4A15C5}&lt;/UID&gt;&lt;Title&gt;The Consequences of Audit-Related Earnings Revisions&lt;/Title&gt;&lt;Template&gt;Journal Article&lt;/Template&gt;&lt;Star&gt;0&lt;/Star&gt;&lt;Tag&gt;0&lt;/Tag&gt;&lt;Author&gt;Haislip, Jacob Z; Myers, Linda A; Scholz, Susan; Seidel, Timothy A&lt;/Author&gt;&lt;Year&gt;2017&lt;/Year&gt;&lt;Details&gt;&lt;_accessed&gt;62174422&lt;/_accessed&gt;&lt;_collection_scope&gt;SSCI;&lt;/_collection_scope&gt;&lt;_created&gt;62174422&lt;/_created&gt;&lt;_db_updated&gt;CrossRef&lt;/_db_updated&gt;&lt;_doi&gt;10.1111/1911-3846.12346&lt;/_doi&gt;&lt;_impact_factor&gt;   2.261&lt;/_impact_factor&gt;&lt;_issue&gt;4&lt;/_issue&gt;&lt;_journal&gt;Contemporary Accounting Research&lt;/_journal&gt;&lt;_modified&gt;62911646&lt;/_modified&gt;&lt;_pages&gt;1880-1914&lt;/_pages&gt;&lt;_tertiary_title&gt;Contemp Account Res&lt;/_tertiary_title&gt;&lt;_url&gt;http://doi.wiley.com/10.1111/1911-3846.12346_x000d__x000a_http://onlinelibrary.wiley.com/wol1/doi/10.1111/1911-3846.12346/fullpdf&lt;/_url&gt;&lt;_volume&gt;34&lt;/_volume&gt;&lt;/Details&gt;&lt;Extra&gt;&lt;DBUID&gt;{D2579611-BF89-4C7B-83D9-BE1288535D97}&lt;/DBUID&gt;&lt;/Extra&gt;&lt;/Item&gt;&lt;/References&gt;&lt;/Group&gt;&lt;/Citation&gt;_x000a_"/>
    <w:docVar w:name="NE.Ref{C8235637-CE70-40EC-AA46-79823152AEE9}" w:val=" ADDIN NE.Ref.{C8235637-CE70-40EC-AA46-79823152AEE9}&lt;Citation&gt;&lt;Group&gt;&lt;References&gt;&lt;Item&gt;&lt;ID&gt;38&lt;/ID&gt;&lt;UID&gt;{37AF4881-5A7F-4F44-A262-B232A7DDDF8B}&lt;/UID&gt;&lt;Title&gt;影响公司高管交易行为内部差异的因素：“信息优势”还是“收入补偿动机”&lt;/Title&gt;&lt;Template&gt;Journal Article&lt;/Template&gt;&lt;Star&gt;0&lt;/Star&gt;&lt;Tag&gt;0&lt;/Tag&gt;&lt;Author&gt;曾庆生; 程博&lt;/Author&gt;&lt;Year&gt;2019&lt;/Year&gt;&lt;Details&gt;&lt;_accessed&gt;63268336&lt;/_accessed&gt;&lt;_author_aff&gt;上海财经大学会计与财务研究院;浙江农林大学暨阳学院;&lt;/_author_aff&gt;&lt;_collection_scope&gt;CSSCI-C;PKU&lt;/_collection_scope&gt;&lt;_created&gt;63267311&lt;/_created&gt;&lt;_date&gt;63079200&lt;/_date&gt;&lt;_db_provider&gt;CNKI: 期刊&lt;/_db_provider&gt;&lt;_db_updated&gt;CNKI - Reference&lt;/_db_updated&gt;&lt;_issue&gt;06&lt;/_issue&gt;&lt;_journal&gt;南开管理评论&lt;/_journal&gt;&lt;_keywords&gt;高管交易;薪酬相对水平;信息优势;收入补偿动机&lt;/_keywords&gt;&lt;_language&gt;Chinese&lt;/_language&gt;&lt;_modified&gt;63268336&lt;/_modified&gt;&lt;_pages&gt;127-139&lt;/_pages&gt;&lt;_url&gt;http://kns.cnki.net/KCMS/detail/detail.aspx?FileName=LKGP201906012&amp;amp;DbName=CJFQ2019&lt;/_url&gt;&lt;_volume&gt;22&lt;/_volume&gt;&lt;_translated_author&gt;Ceng, Qingsheng;Cheng, Bo&lt;/_translated_author&gt;&lt;/Details&gt;&lt;Extra&gt;&lt;DBUID&gt;{439358B4-FA18-4C63-A3A1-0E3BE4066E7A}&lt;/DBUID&gt;&lt;/Extra&gt;&lt;/Item&gt;&lt;/References&gt;&lt;/Group&gt;&lt;/Citation&gt;_x000a_"/>
    <w:docVar w:name="NE.Ref{C8445F05-1CBD-431A-B946-528B604F5F35}" w:val=" ADDIN NE.Ref.{C8445F05-1CBD-431A-B946-528B604F5F35}&lt;Citation SecTmpl=&quot;1&quot;&gt;&lt;Group&gt;&lt;References&gt;&lt;Item&gt;&lt;ID&gt;4&lt;/ID&gt;&lt;UID&gt;{D5EC7BCC-F557-4FE2-BE99-1960FECD9168}&lt;/UID&gt;&lt;Title&gt;Financial Reporting Quality of Chinese Reverse Merger Firms: The Reverse Merger Effect or the Weak Country Effect?&lt;/Title&gt;&lt;Template&gt;Journal Article&lt;/Template&gt;&lt;Star&gt;0&lt;/Star&gt;&lt;Tag&gt;0&lt;/Tag&gt;&lt;Author&gt;Chen, Kun-Chih; Cheng, Qiang; Lin, Ying Chou; Lin, Yu-Chen; Xiao, Xing&lt;/Author&gt;&lt;Year&gt;2016&lt;/Year&gt;&lt;Details&gt;&lt;_accessed&gt;61988604&lt;/_accessed&gt;&lt;_created&gt;61983888&lt;/_created&gt;&lt;_db_provider&gt;EconLit&lt;/_db_provider&gt;&lt;_db_updated&gt;CrossRef&lt;/_db_updated&gt;&lt;_doi&gt;10.2308/accr-51376&lt;/_doi&gt;&lt;_impact_factor&gt;   4.562&lt;/_impact_factor&gt;&lt;_isbn&gt;0001-4826&lt;/_isbn&gt;&lt;_issue&gt;5&lt;/_issue&gt;&lt;_journal&gt;The Accounting Review&lt;/_journal&gt;&lt;_keywords&gt;IPO; Financing Policy, Financial Risk and Risk Management, Capital and Ownership Structure, Value of Firms, Goodwill (G32); U.S; Capital; Economic Development: Financial Markets, Saving and Capital Investment, Corporate Finance and Governance (O16); Merger; Accounting (M41); Northern America; Firm Behavior: Empirical Analysis (D22); Mergers, Acquisitions, Restructuring, Voting, Proxy Contests, Corporate Governance (G34); Corporate Governance; Investment Banking, Venture Capital, Brokerage, Ratings and Ratings Agencies (G24); Socialist Institutions and Their Transitions: Financial Economics (P34); Asia; Governance; China; Firm; Evaluation; Acquisitions and mergers; Influence; Report writing; Demographic aspects; Corporate governance; Studies; Financial reporting; Capital markets; Initial public offerings&lt;/_keywords&gt;&lt;_language&gt;English&lt;/_language&gt;&lt;_modified&gt;62862695&lt;/_modified&gt;&lt;_pages&gt;1363-1390&lt;/_pages&gt;&lt;_place_published&gt;Sarasota&lt;/_place_published&gt;&lt;_tertiary_title&gt;The Accounting Review&lt;/_tertiary_title&gt;&lt;_url&gt;http://aaajournals.org/doi/10.2308/accr-51376_x000d__x000a_http://aaajournals.org/doi/pdf/10.2308/accr-51376&lt;/_url&gt;&lt;_volume&gt;91&lt;/_volume&gt;&lt;/Details&gt;&lt;Extra&gt;&lt;DBUID&gt;{33BA340C-9D61-4380-9AC0-75859ADA3E7E}&lt;/DBUID&gt;&lt;/Extra&gt;&lt;/Item&gt;&lt;/References&gt;&lt;/Group&gt;&lt;/Citation&gt;_x000a_"/>
    <w:docVar w:name="NE.Ref{C8B4A92F-EF3C-4586-B5DA-03436D695E16}" w:val=" ADDIN NE.Ref.{C8B4A92F-EF3C-4586-B5DA-03436D695E16}&lt;Citation&gt;&lt;Group&gt;&lt;References&gt;&lt;Item&gt;&lt;ID&gt;205&lt;/ID&gt;&lt;UID&gt;{0BEB80AF-E584-46CB-A5B0-6B136245C083}&lt;/UID&gt;&lt;Title&gt;Do external auditors perform a corporate governance role in emerging markets? Evidence from East Asia&lt;/Title&gt;&lt;Template&gt;Journal Article&lt;/Template&gt;&lt;Star&gt;0&lt;/Star&gt;&lt;Tag&gt;0&lt;/Tag&gt;&lt;Author&gt;Fan, Joseph PH; Wong, Tak Jun&lt;/Author&gt;&lt;Year&gt;2005&lt;/Year&gt;&lt;Details&gt;&lt;_alternate_title&gt;Journal of accounting research&lt;/_alternate_title&gt;&lt;_collection_scope&gt;SSCI&lt;/_collection_scope&gt;&lt;_created&gt;63301636&lt;/_created&gt;&lt;_date&gt;2005-01-01&lt;/_date&gt;&lt;_date_display&gt;2005&lt;/_date_display&gt;&lt;_impact_factor&gt;   4.891&lt;/_impact_factor&gt;&lt;_isbn&gt;0021-8456&lt;/_isbn&gt;&lt;_issue&gt;1&lt;/_issue&gt;&lt;_journal&gt;Journal of accounting research&lt;/_journal&gt;&lt;_modified&gt;63301636&lt;/_modified&gt;&lt;_ori_publication&gt;Wiley Online Library&lt;/_ori_publication&gt;&lt;_pages&gt;35-72&lt;/_pages&gt;&lt;_volume&gt;43&lt;/_volume&gt;&lt;/Details&gt;&lt;Extra&gt;&lt;DBUID&gt;{E9F07991-3B72-4492-A7D8-86E559D9F8FE}&lt;/DBUID&gt;&lt;/Extra&gt;&lt;/Item&gt;&lt;/References&gt;&lt;/Group&gt;&lt;/Citation&gt;_x000a_"/>
    <w:docVar w:name="NE.Ref{C98A7DEA-9289-4F93-83C2-3034821581F9}" w:val=" ADDIN NE.Ref.{C98A7DEA-9289-4F93-83C2-3034821581F9}&lt;Citation&gt;&lt;Group&gt;&lt;References&gt;&lt;Item&gt;&lt;ID&gt;687&lt;/ID&gt;&lt;UID&gt;{EA87ABF3-6155-4802-B00F-D8E8C92A6FF9}&lt;/UID&gt;&lt;Title&gt;Tax aggressiveness and corporate transparency&lt;/Title&gt;&lt;Template&gt;Journal Article&lt;/Template&gt;&lt;Star&gt;0&lt;/Star&gt;&lt;Tag&gt;0&lt;/Tag&gt;&lt;Author&gt;Balakrishnan, Karthik; Blouin, Jennifer L; Guay, Wayne R&lt;/Author&gt;&lt;Year&gt;2019&lt;/Year&gt;&lt;Details&gt;&lt;_alternate_title&gt;The Accounting Review&lt;/_alternate_title&gt;&lt;_created&gt;63284683&lt;/_created&gt;&lt;_date&gt;2019-01-01&lt;/_date&gt;&lt;_date_display&gt;2019&lt;/_date_display&gt;&lt;_isbn&gt;1558-7967&lt;/_isbn&gt;&lt;_issue&gt;1&lt;/_issue&gt;&lt;_journal&gt;The Accounting Review&lt;/_journal&gt;&lt;_modified&gt;63284683&lt;/_modified&gt;&lt;_ori_publication&gt;American Accounting Association&lt;/_ori_publication&gt;&lt;_pages&gt;45-69&lt;/_pages&gt;&lt;_volume&gt;94&lt;/_volume&gt;&lt;/Details&gt;&lt;Extra&gt;&lt;DBUID&gt;{83AC290F-D6FC-4574-9771-6904EE9C30A4}&lt;/DBUID&gt;&lt;/Extra&gt;&lt;/Item&gt;&lt;/References&gt;&lt;/Group&gt;&lt;/Citation&gt;_x000a_"/>
    <w:docVar w:name="NE.Ref{CB02BA7F-5797-4BD7-B444-A1324407C800}" w:val=" ADDIN NE.Ref.{CB02BA7F-5797-4BD7-B444-A1324407C800}&lt;Citation&gt;&lt;Group&gt;&lt;References&gt;&lt;Item&gt;&lt;ID&gt;22&lt;/ID&gt;&lt;UID&gt;{AD8B12E9-23D1-4138-882D-B22F47FFF6BF}&lt;/UID&gt;&lt;Title&gt;Audit pricing and independence&lt;/Title&gt;&lt;Template&gt;Journal Article&lt;/Template&gt;&lt;Star&gt;0&lt;/Star&gt;&lt;Tag&gt;0&lt;/Tag&gt;&lt;Author&gt;Magee, Robert P; Tseng, Mei-Chiun&lt;/Author&gt;&lt;Year&gt;1990&lt;/Year&gt;&lt;Details&gt;&lt;_alternate_title&gt;Accounting Review&lt;/_alternate_title&gt;&lt;_collection_scope&gt;SSCI&lt;/_collection_scope&gt;&lt;_created&gt;63219530&lt;/_created&gt;&lt;_date&gt;1990-01-01&lt;/_date&gt;&lt;_date_display&gt;1990&lt;/_date_display&gt;&lt;_impact_factor&gt;   4.562&lt;/_impact_factor&gt;&lt;_isbn&gt;0001-4826&lt;/_isbn&gt;&lt;_journal&gt;Accounting Review&lt;/_journal&gt;&lt;_modified&gt;63219530&lt;/_modified&gt;&lt;_ori_publication&gt;JSTOR&lt;/_ori_publication&gt;&lt;_pages&gt;315-336&lt;/_pages&gt;&lt;/Details&gt;&lt;Extra&gt;&lt;DBUID&gt;{E9F07991-3B72-4492-A7D8-86E559D9F8FE}&lt;/DBUID&gt;&lt;/Extra&gt;&lt;/Item&gt;&lt;/References&gt;&lt;/Group&gt;&lt;Group&gt;&lt;References&gt;&lt;Item&gt;&lt;ID&gt;23&lt;/ID&gt;&lt;UID&gt;{73CD9DB4-3F31-4A9E-B670-513254166761}&lt;/UID&gt;&lt;Title&gt;Auctions for audit services and low-balling&lt;/Title&gt;&lt;Template&gt;Journal Article&lt;/Template&gt;&lt;Star&gt;0&lt;/Star&gt;&lt;Tag&gt;0&lt;/Tag&gt;&lt;Author&gt;Elitzur, R Ramy; Falk, Haim&lt;/Author&gt;&lt;Year&gt;1996&lt;/Year&gt;&lt;Details&gt;&lt;_alternate_title&gt;Auditing&lt;/_alternate_title&gt;&lt;_created&gt;63219532&lt;/_created&gt;&lt;_date&gt;1996-01-01&lt;/_date&gt;&lt;_date_display&gt;1996&lt;/_date_display&gt;&lt;_impact_factor&gt;   2.642&lt;/_impact_factor&gt;&lt;_isbn&gt;0278-0380&lt;/_isbn&gt;&lt;_journal&gt;Auditing&lt;/_journal&gt;&lt;_modified&gt;63219532&lt;/_modified&gt;&lt;_ori_publication&gt;American Accounting Association&lt;/_ori_publication&gt;&lt;_pages&gt;41&lt;/_pages&gt;&lt;_volume&gt;15&lt;/_volume&gt;&lt;/Details&gt;&lt;Extra&gt;&lt;DBUID&gt;{E9F07991-3B72-4492-A7D8-86E559D9F8FE}&lt;/DBUID&gt;&lt;/Extra&gt;&lt;/Item&gt;&lt;/References&gt;&lt;/Group&gt;&lt;Group&gt;&lt;References&gt;&lt;Item&gt;&lt;ID&gt;24&lt;/ID&gt;&lt;UID&gt;{F0521746-DCA3-48A7-A233-2A91407421DB}&lt;/UID&gt;&lt;Title&gt;Auditing in the presence of outside sources of information&lt;/Title&gt;&lt;Template&gt;Journal Article&lt;/Template&gt;&lt;Star&gt;0&lt;/Star&gt;&lt;Tag&gt;0&lt;/Tag&gt;&lt;Author&gt;Bagnoli, Mark; Penno, Mark; Watts, Susan G&lt;/Author&gt;&lt;Year&gt;2001&lt;/Year&gt;&lt;Details&gt;&lt;_alternate_title&gt;Journal of Accounting Research&lt;/_alternate_title&gt;&lt;_collection_scope&gt;SSCI&lt;/_collection_scope&gt;&lt;_created&gt;63219533&lt;/_created&gt;&lt;_date&gt;2001-01-01&lt;/_date&gt;&lt;_date_display&gt;2001&lt;/_date_display&gt;&lt;_impact_factor&gt;   4.891&lt;/_impact_factor&gt;&lt;_isbn&gt;0021-8456&lt;/_isbn&gt;&lt;_issue&gt;3&lt;/_issue&gt;&lt;_journal&gt;Journal of Accounting Research&lt;/_journal&gt;&lt;_modified&gt;63219533&lt;/_modified&gt;&lt;_ori_publication&gt;Wiley Online Library&lt;/_ori_publication&gt;&lt;_pages&gt;435-447&lt;/_pages&gt;&lt;_volume&gt;39&lt;/_volume&gt;&lt;/Details&gt;&lt;Extra&gt;&lt;DBUID&gt;{E9F07991-3B72-4492-A7D8-86E559D9F8FE}&lt;/DBUID&gt;&lt;/Extra&gt;&lt;/Item&gt;&lt;/References&gt;&lt;/Group&gt;&lt;/Citation&gt;_x000a_"/>
    <w:docVar w:name="NE.Ref{CBBEDEA5-8D69-49FE-A431-225653917A73}" w:val=" ADDIN NE.Ref.{CBBEDEA5-8D69-49FE-A431-225653917A73}&lt;Citation SecTmpl=&quot;1&quot;&gt;&lt;Group&gt;&lt;References&gt;&lt;Item&gt;&lt;ID&gt;52&lt;/ID&gt;&lt;UID&gt;{11B2A6F5-9FD6-4608-A611-4C932B844C4F}&lt;/UID&gt;&lt;Title&gt;Auditors&amp;apos; Constraining Effect on Tax Noncompliance at Different Book-Tax Conformity Levels in a Transition Economy&lt;/Title&gt;&lt;Template&gt;Journal Article&lt;/Template&gt;&lt;Star&gt;0&lt;/Star&gt;&lt;Tag&gt;0&lt;/Tag&gt;&lt;Author&gt;Chan, K Hung; Luo, Rebecca; Mo, Phyllis Lai Lan&lt;/Author&gt;&lt;Year&gt;2016&lt;/Year&gt;&lt;Details&gt;&lt;_alternate_title&gt;Journal of International Accounting Research&lt;/_alternate_title&gt;&lt;_created&gt;63224465&lt;/_created&gt;&lt;_date&gt;2016-01-01&lt;/_date&gt;&lt;_date_display&gt;2016&lt;/_date_display&gt;&lt;_isbn&gt;1558-8025&lt;/_isbn&gt;&lt;_issue&gt;3&lt;/_issue&gt;&lt;_journal&gt;Journal of International Accounting Research&lt;/_journal&gt;&lt;_modified&gt;63224465&lt;/_modified&gt;&lt;_ori_publication&gt;American Accounting Association&lt;/_ori_publication&gt;&lt;_pages&gt;1-30&lt;/_pages&gt;&lt;_volume&gt;15&lt;/_volume&gt;&lt;/Details&gt;&lt;Extra&gt;&lt;DBUID&gt;{E9F07991-3B72-4492-A7D8-86E559D9F8FE}&lt;/DBUID&gt;&lt;/Extra&gt;&lt;/Item&gt;&lt;/References&gt;&lt;/Group&gt;&lt;/Citation&gt;_x000a_"/>
    <w:docVar w:name="NE.Ref{CC2AF819-3BCB-416A-9BBF-594E96779B23}" w:val=" ADDIN NE.Ref.{CC2AF819-3BCB-416A-9BBF-594E96779B23}&lt;Citation SecTmpl=&quot;1&quot;&gt;&lt;Group&gt;&lt;References&gt;&lt;Item&gt;&lt;ID&gt;40&lt;/ID&gt;&lt;UID&gt;{F9C0E591-BB82-488D-819E-BDF103908FD2}&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2846551&lt;/_modified&gt;&lt;_pages&gt;230-258&lt;/_pages&gt;&lt;_tertiary_title&gt;Contemp Account Res&lt;/_tertiary_title&gt;&lt;_url&gt;http://doi.wiley.com/10.1111/1911-3846.12422_x000d__x000a_http://onlinelibrary.wiley.com/wol1/doi/10.1111/1911-3846.12422/fullpdf&lt;/_url&gt;&lt;_volume&gt;36&lt;/_volume&gt;&lt;/Details&gt;&lt;Extra&gt;&lt;DBUID&gt;{D2579611-BF89-4C7B-83D9-BE1288535D97}&lt;/DBUID&gt;&lt;/Extra&gt;&lt;/Item&gt;&lt;/References&gt;&lt;/Group&gt;&lt;/Citation&gt;_x000a_"/>
    <w:docVar w:name="NE.Ref{CC7F3A2B-19F0-415B-9C82-75E0B20D9DF5}" w:val=" ADDIN NE.Ref.{CC7F3A2B-19F0-415B-9C82-75E0B20D9DF5}&lt;Citation SecTmpl=&quot;1&quot;&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CCF0C44D-1D0C-4CF3-985F-6947EFA6C0F4}" w:val=" ADDIN NE.Ref.{CCF0C44D-1D0C-4CF3-985F-6947EFA6C0F4}&lt;Citation SecTmpl=&quot;1&quot;&gt;&lt;Group&gt;&lt;References&gt;&lt;Item&gt;&lt;ID&gt;213&lt;/ID&gt;&lt;UID&gt;{387A0978-5BF1-4E56-B919-F444EC517538}&lt;/UID&gt;&lt;Title&gt;The relationship between board characteristics and voluntary improvements in audit committee composition and experience&lt;/Title&gt;&lt;Template&gt;Journal Article&lt;/Template&gt;&lt;Star&gt;0&lt;/Star&gt;&lt;Tag&gt;0&lt;/Tag&gt;&lt;Author&gt;Beasley, Mark S; Salterio, Steven E&lt;/Author&gt;&lt;Year&gt;2001&lt;/Year&gt;&lt;Details&gt;&lt;_alternate_title&gt;Contemporary Accounting Research&lt;/_alternate_title&gt;&lt;_date_display&gt;2001&lt;/_date_display&gt;&lt;_date&gt;2001-01-01&lt;/_date&gt;&lt;_isbn&gt;0823-9150&lt;/_isbn&gt;&lt;_issue&gt;4&lt;/_issue&gt;&lt;_journal&gt;Contemporary Accounting Research&lt;/_journal&gt;&lt;_ori_publication&gt;Wiley Online Library&lt;/_ori_publication&gt;&lt;_pages&gt;539-570&lt;/_pages&gt;&lt;_volume&gt;18&lt;/_volume&gt;&lt;_created&gt;63301893&lt;/_created&gt;&lt;_modified&gt;63301893&lt;/_modified&gt;&lt;_impact_factor&gt;   2.261&lt;/_impact_factor&gt;&lt;_collection_scope&gt;SSCI&lt;/_collection_scope&gt;&lt;/Details&gt;&lt;Extra&gt;&lt;DBUID&gt;{E9F07991-3B72-4492-A7D8-86E559D9F8FE}&lt;/DBUID&gt;&lt;/Extra&gt;&lt;/Item&gt;&lt;/References&gt;&lt;/Group&gt;&lt;/Citation&gt;_x000a_"/>
    <w:docVar w:name="NE.Ref{CD26C01B-C175-4DB8-A501-35A40097728C}" w:val=" ADDIN NE.Ref.{CD26C01B-C175-4DB8-A501-35A40097728C}&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CDA3B6CC-0D9C-45F6-A73A-B1720A847FF4}" w:val=" ADDIN NE.Ref.{CDA3B6CC-0D9C-45F6-A73A-B1720A847FF4}&lt;Citation SecTmpl=&quot;1&quot;&gt;&lt;Group&gt;&lt;References&gt;&lt;Item&gt;&lt;ID&gt;60&lt;/ID&gt;&lt;UID&gt;{E4E765AF-C15F-4D3F-9DCB-94FE30A0E528}&lt;/UID&gt;&lt;Title&gt;Insider Profits, Cost of Trading, and Market Efficiency&lt;/Title&gt;&lt;Template&gt;Journal Article&lt;/Template&gt;&lt;Star&gt;0&lt;/Star&gt;&lt;Tag&gt;0&lt;/Tag&gt;&lt;Author&gt;Seyhun, H Nejat&lt;/Author&gt;&lt;Year&gt;1986&lt;/Year&gt;&lt;Details&gt;&lt;_date_display&gt;1986&lt;/_date_display&gt;&lt;_date&gt;1986-01-01&lt;/_date&gt;&lt;_issue&gt;2&lt;/_issue&gt;&lt;_journal&gt;Journal of Financial Economics&lt;/_journal&gt;&lt;_pages&gt;189-212&lt;/_pages&gt;&lt;_volume&gt;16&lt;/_volume&gt;&lt;_created&gt;63282816&lt;/_created&gt;&lt;_modified&gt;63282816&lt;/_modified&gt;&lt;_impact_factor&gt;   4.693&lt;/_impact_factor&gt;&lt;_collection_scope&gt;SSCI&lt;/_collection_scope&gt;&lt;/Details&gt;&lt;Extra&gt;&lt;DBUID&gt;{439358B4-FA18-4C63-A3A1-0E3BE4066E7A}&lt;/DBUID&gt;&lt;/Extra&gt;&lt;/Item&gt;&lt;/References&gt;&lt;/Group&gt;&lt;/Citation&gt;_x000a_"/>
    <w:docVar w:name="NE.Ref{CE0BEF13-6AFD-4343-A400-2F4F7CC5BC7F}" w:val=" ADDIN NE.Ref.{CE0BEF13-6AFD-4343-A400-2F4F7CC5BC7F}&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CE19189D-E58D-4EFA-8138-C4F4135CA806}" w:val=" ADDIN NE.Ref.{CE19189D-E58D-4EFA-8138-C4F4135CA806}&lt;Citation&gt;&lt;Group&gt;&lt;References&gt;&lt;Item&gt;&lt;ID&gt;243&lt;/ID&gt;&lt;UID&gt;{E50FAF63-49AE-4125-9A1B-FE162A9AEC1A}&lt;/UID&gt;&lt;Title&gt;After Enron: Auditor conservatism and ex-Andersen clients&lt;/Title&gt;&lt;Template&gt;Journal Article&lt;/Template&gt;&lt;Star&gt;0&lt;/Star&gt;&lt;Tag&gt;0&lt;/Tag&gt;&lt;Author&gt;Cahan, Steven F; Zhang, Wei&lt;/Author&gt;&lt;Year&gt;2006&lt;/Year&gt;&lt;Details&gt;&lt;_alternate_title&gt;The Accounting Review&lt;/_alternate_title&gt;&lt;_created&gt;63097143&lt;/_created&gt;&lt;_date&gt;2006-01-01&lt;/_date&gt;&lt;_date_display&gt;2006&lt;/_date_display&gt;&lt;_impact_factor&gt;   4.562&lt;/_impact_factor&gt;&lt;_isbn&gt;0001-4826&lt;/_isbn&gt;&lt;_issue&gt;1&lt;/_issue&gt;&lt;_journal&gt;The Accounting Review&lt;/_journal&gt;&lt;_modified&gt;63097143&lt;/_modified&gt;&lt;_pages&gt;49-82&lt;/_pages&gt;&lt;_volume&gt;81&lt;/_volume&gt;&lt;/Details&gt;&lt;Extra&gt;&lt;DBUID&gt;{2097646C-7C2F-4992-8A9B-6FF23AE7F1B7}&lt;/DBUID&gt;&lt;/Extra&gt;&lt;/Item&gt;&lt;/References&gt;&lt;/Group&gt;&lt;Group&gt;&lt;References&gt;&lt;Item&gt;&lt;ID&gt;244&lt;/ID&gt;&lt;UID&gt;{ECFF769B-3106-44B2-BCCE-D9D23FA7433B}&lt;/UID&gt;&lt;Title&gt;Were former Andersen clients treated more leniently than other clients? Evidence from going-concern modified audit opinions&lt;/Title&gt;&lt;Template&gt;Journal Article&lt;/Template&gt;&lt;Star&gt;0&lt;/Star&gt;&lt;Tag&gt;0&lt;/Tag&gt;&lt;Author&gt;Krishnan, Jagan; Raghunandan, Kannan; Yang, Joon S&lt;/Author&gt;&lt;Year&gt;2007&lt;/Year&gt;&lt;Details&gt;&lt;_alternate_title&gt;Accounting Horizons&lt;/_alternate_title&gt;&lt;_collection_scope&gt;SSCI&lt;/_collection_scope&gt;&lt;_created&gt;63097147&lt;/_created&gt;&lt;_date&gt;2007-01-01&lt;/_date&gt;&lt;_date_display&gt;2007&lt;/_date_display&gt;&lt;_impact_factor&gt;   1.377&lt;/_impact_factor&gt;&lt;_isbn&gt;0888-7993&lt;/_isbn&gt;&lt;_issue&gt;4&lt;/_issue&gt;&lt;_journal&gt;Accounting Horizons&lt;/_journal&gt;&lt;_modified&gt;63097147&lt;/_modified&gt;&lt;_pages&gt;423-435&lt;/_pages&gt;&lt;_volume&gt;21&lt;/_volume&gt;&lt;/Details&gt;&lt;Extra&gt;&lt;DBUID&gt;{2097646C-7C2F-4992-8A9B-6FF23AE7F1B7}&lt;/DBUID&gt;&lt;/Extra&gt;&lt;/Item&gt;&lt;/References&gt;&lt;/Group&gt;&lt;/Citation&gt;_x000a_"/>
    <w:docVar w:name="NE.Ref{CE35A796-079E-49FC-AC72-6CCB1258C6BE}" w:val=" ADDIN NE.Ref.{CE35A796-079E-49FC-AC72-6CCB1258C6BE}&lt;Citation SecTmpl=&quot;1&quot;&gt;&lt;Group&gt;&lt;References&gt;&lt;Item&gt;&lt;ID&gt;149&lt;/ID&gt;&lt;UID&gt;{45404A6D-1227-4953-AD65-6AD6398C6470}&lt;/UID&gt;&lt;Title&gt;大股东资金占用与外部审计监督&lt;/Title&gt;&lt;Template&gt;Journal Article&lt;/Template&gt;&lt;Star&gt;0&lt;/Star&gt;&lt;Tag&gt;0&lt;/Tag&gt;&lt;Author&gt;周中胜; 陈汉文&lt;/Author&gt;&lt;Year&gt;2006&lt;/Year&gt;&lt;Details&gt;&lt;_accessed&gt;63258676&lt;/_accessed&gt;&lt;_author_aff&gt;厦门大学会计系;厦门大学会计系 361005;361005&lt;/_author_aff&gt;&lt;_collection_scope&gt;CSSCI-C;PKU&lt;/_collection_scope&gt;&lt;_created&gt;63258676&lt;/_created&gt;&lt;_date&gt;55962720&lt;/_date&gt;&lt;_db_provider&gt;CNKI: 期刊&lt;/_db_provider&gt;&lt;_db_updated&gt;CNKI - Reference&lt;/_db_updated&gt;&lt;_issue&gt;03&lt;/_issue&gt;&lt;_journal&gt;审计研究&lt;/_journal&gt;&lt;_keywords&gt;资金占用;审计需求;审计意见&lt;/_keywords&gt;&lt;_language&gt;Chinese&lt;/_language&gt;&lt;_modified&gt;63258676&lt;/_modified&gt;&lt;_pages&gt;73-81&lt;/_pages&gt;&lt;_url&gt;http://kns.cnki.net/KCMS/detail/detail.aspx?FileName=SJYZ200603015&amp;amp;DbName=CJFQ2006&lt;/_url&gt;&lt;_translated_author&gt;Zhou, Zhongsheng;Chen, Hanwen&lt;/_translated_author&gt;&lt;/Details&gt;&lt;Extra&gt;&lt;DBUID&gt;{E9F07991-3B72-4492-A7D8-86E559D9F8FE}&lt;/DBUID&gt;&lt;/Extra&gt;&lt;/Item&gt;&lt;/References&gt;&lt;/Group&gt;&lt;/Citation&gt;_x000a_"/>
    <w:docVar w:name="NE.Ref{CFC1DE2C-A160-4101-A5D6-D2766C95E6E3}" w:val=" ADDIN NE.Ref.{CFC1DE2C-A160-4101-A5D6-D2766C95E6E3}&lt;Citation&gt;&lt;Group&gt;&lt;References&gt;&lt;Item&gt;&lt;ID&gt;93&lt;/ID&gt;&lt;UID&gt;{CB8B56BE-4F07-4290-8705-9F2F5B770812}&lt;/UID&gt;&lt;Title&gt;内部控制、审计质量与大股东资金占用&lt;/Title&gt;&lt;Template&gt;Journal Article&lt;/Template&gt;&lt;Star&gt;0&lt;/Star&gt;&lt;Tag&gt;0&lt;/Tag&gt;&lt;Author&gt;杨德明; 林斌; 王彦超&lt;/Author&gt;&lt;Year&gt;2009&lt;/Year&gt;&lt;Details&gt;&lt;_accessed&gt;63241003&lt;/_accessed&gt;&lt;_author_aff&gt;华南理工大学工商管理学院;中山大学管理学院;中央财经大学会计学院;&lt;/_author_aff&gt;&lt;_collection_scope&gt;CSSCI-C;PKU&lt;/_collection_scope&gt;&lt;_created&gt;63240989&lt;/_created&gt;&lt;_date&gt;57718080&lt;/_date&gt;&lt;_db_provider&gt;CNKI: 期刊&lt;/_db_provider&gt;&lt;_db_updated&gt;CNKI - Reference&lt;/_db_updated&gt;&lt;_issue&gt;05&lt;/_issue&gt;&lt;_journal&gt;审计研究&lt;/_journal&gt;&lt;_keywords&gt;内部控制;大股东资金占用;审计质量&lt;/_keywords&gt;&lt;_language&gt;Chinese&lt;/_language&gt;&lt;_modified&gt;63241003&lt;/_modified&gt;&lt;_pages&gt;74-81&lt;/_pages&gt;&lt;_url&gt;http://kns.cnki.net/KCMS/detail/detail.aspx?FileName=SJYZ200905017&amp;amp;DbName=CJFQ2009&lt;/_url&gt;&lt;_translated_author&gt;Yang, Deming;Lin, Bin;Wang, Yanchao&lt;/_translated_author&gt;&lt;/Details&gt;&lt;Extra&gt;&lt;DBUID&gt;{E9F07991-3B72-4492-A7D8-86E559D9F8FE}&lt;/DBUID&gt;&lt;/Extra&gt;&lt;/Item&gt;&lt;/References&gt;&lt;/Group&gt;&lt;Group&gt;&lt;References&gt;&lt;Item&gt;&lt;ID&gt;145&lt;/ID&gt;&lt;UID&gt;{224B810B-7CB5-4152-9095-2BBA252880EE}&lt;/UID&gt;&lt;Title&gt;内部控制与关联交易:基于效率促进观和掏空观分析&lt;/Title&gt;&lt;Template&gt;Journal Article&lt;/Template&gt;&lt;Star&gt;0&lt;/Star&gt;&lt;Tag&gt;0&lt;/Tag&gt;&lt;Author&gt;张洪辉; 章琳一; 张蕊&lt;/Author&gt;&lt;Year&gt;2016&lt;/Year&gt;&lt;Details&gt;&lt;_accessed&gt;63210826&lt;/_accessed&gt;&lt;_author_aff&gt;江西财经大学会计学院、会计发展研究中心;&lt;/_author_aff&gt;&lt;_collection_scope&gt;CSSCI-C;PKU&lt;/_collection_scope&gt;&lt;_created&gt;63210825&lt;/_created&gt;&lt;_date&gt;61400160&lt;/_date&gt;&lt;_db_provider&gt;CNKI: 期刊&lt;/_db_provider&gt;&lt;_db_updated&gt;CNKI - Reference&lt;/_db_updated&gt;&lt;_issue&gt;05&lt;/_issue&gt;&lt;_journal&gt;审计研究&lt;/_journal&gt;&lt;_keywords&gt;内部控制;关联交易;效率促进;掏空&lt;/_keywords&gt;&lt;_language&gt;Chinese&lt;/_language&gt;&lt;_modified&gt;63257495&lt;/_modified&gt;&lt;_pages&gt;89-97&lt;/_pages&gt;&lt;_url&gt;http://kns.cnki.net/KCMS/detail/detail.aspx?FileName=SJYZ201605014&amp;amp;DbName=CJFQ2016&lt;/_url&gt;&lt;_translated_author&gt;Zhang, Honghui;Zhang, Linyi;Zhang, Rui&lt;/_translated_author&gt;&lt;/Details&gt;&lt;Extra&gt;&lt;DBUID&gt;{E9F07991-3B72-4492-A7D8-86E559D9F8FE}&lt;/DBUID&gt;&lt;/Extra&gt;&lt;/Item&gt;&lt;/References&gt;&lt;/Group&gt;&lt;/Citation&gt;_x000a_"/>
    <w:docVar w:name="NE.Ref{D070D671-A3BE-4DC2-9797-FBC4E79452CE}" w:val=" ADDIN NE.Ref.{D070D671-A3BE-4DC2-9797-FBC4E79452CE}&lt;Citation SecTmpl=&quot;1&quot;&gt;&lt;Group&gt;&lt;References&gt;&lt;Item&gt;&lt;ID&gt;65&lt;/ID&gt;&lt;UID&gt;{6D77A4A3-97AC-488D-BEAE-5919DB737F82}&lt;/UID&gt;&lt;Title&gt;媒体负面报道、审计师变更与审计质量&lt;/Title&gt;&lt;Template&gt;Journal Article&lt;/Template&gt;&lt;Star&gt;0&lt;/Star&gt;&lt;Tag&gt;0&lt;/Tag&gt;&lt;Author&gt;周兰; 耀友福&lt;/Author&gt;&lt;Year&gt;2015&lt;/Year&gt;&lt;Details&gt;&lt;_accessed&gt;61549263&lt;/_accessed&gt;&lt;_author_aff&gt;湖南大学工商管理学院;湖南省风险导向审计研究基地;&lt;/_author_aff&gt;&lt;_collection_scope&gt;CSSCI;中文核心期刊;&lt;/_collection_scope&gt;&lt;_created&gt;61549263&lt;/_created&gt;&lt;_date&gt;60696000&lt;/_date&gt;&lt;_db_provider&gt;CNKI: 期刊&lt;/_db_provider&gt;&lt;_db_updated&gt;CNKI - Reference&lt;/_db_updated&gt;&lt;_issue&gt;03&lt;/_issue&gt;&lt;_journal&gt;审计研究&lt;/_journal&gt;&lt;_keywords&gt;媒体负面报道;审计质量;审计师变更&lt;/_keywords&gt;&lt;_language&gt;Chinese&lt;/_language&gt;&lt;_modified&gt;61549263&lt;/_modified&gt;&lt;_pages&gt;73-81&lt;/_pages&gt;&lt;_url&gt;http://www.cnki.net/KCMS/detail/detail.aspx?FileName=SJYZ201503012&amp;amp;DbName=CJFQ2015&lt;/_url&gt;&lt;_translated_author&gt;Zhou, Lan;Yao, Youfu&lt;/_translated_author&gt;&lt;/Details&gt;&lt;Extra&gt;&lt;DBUID&gt;{7EBDD973-FB19-4DB0-8AC1-C6FC73CA4F6A}&lt;/DBUID&gt;&lt;/Extra&gt;&lt;/Item&gt;&lt;/References&gt;&lt;/Group&gt;&lt;/Citation&gt;_x000a_"/>
    <w:docVar w:name="NE.Ref{D0918A12-F68B-4A0B-A415-4EB13CC3C74F}" w:val=" ADDIN NE.Ref.{D0918A12-F68B-4A0B-A415-4EB13CC3C74F}&lt;Citation SecTmpl=&quot;1&quot;&gt;&lt;Group&gt;&lt;References&gt;&lt;Item&gt;&lt;ID&gt;98&lt;/ID&gt;&lt;UID&gt;{B17F6A47-1C37-4022-B2A2-899E0A741939}&lt;/UID&gt;&lt;Title&gt;Auditor independence,‘low balling’, and disclosure regulation&lt;/Title&gt;&lt;Template&gt;Journal Article&lt;/Template&gt;&lt;Star&gt;0&lt;/Star&gt;&lt;Tag&gt;0&lt;/Tag&gt;&lt;Author&gt;DeAngelo, Linda Elizabeth&lt;/Author&gt;&lt;Year&gt;1981&lt;/Year&gt;&lt;Details&gt;&lt;_accessed&gt;63130174&lt;/_accessed&gt;&lt;_alternate_title&gt;Journal of accounting and Economics&lt;/_alternate_title&gt;&lt;_created&gt;62426020&lt;/_created&gt;&lt;_date&gt;1981-01-01&lt;/_date&gt;&lt;_date_display&gt;1981&lt;/_date_display&gt;&lt;_impact_factor&gt;   3.753&lt;/_impact_factor&gt;&lt;_isbn&gt;0165-4101&lt;/_isbn&gt;&lt;_issue&gt;2&lt;/_issue&gt;&lt;_journal&gt;Journal of accounting and Economics&lt;/_journal&gt;&lt;_modified&gt;62937248&lt;/_modified&gt;&lt;_ori_publication&gt;Elsevier&lt;/_ori_publication&gt;&lt;_pages&gt;113-127&lt;/_pages&gt;&lt;_volume&gt;3&lt;/_volume&gt;&lt;/Details&gt;&lt;Extra&gt;&lt;DBUID&gt;{2097646C-7C2F-4992-8A9B-6FF23AE7F1B7}&lt;/DBUID&gt;&lt;/Extra&gt;&lt;/Item&gt;&lt;/References&gt;&lt;/Group&gt;&lt;/Citation&gt;_x000a_"/>
    <w:docVar w:name="NE.Ref{D1508AFF-3C44-48AD-B223-C9DD939A85F4}" w:val=" ADDIN NE.Ref.{D1508AFF-3C44-48AD-B223-C9DD939A85F4}&lt;Citation SecTmpl=&quot;1&quot;&gt;&lt;Group&gt;&lt;References&gt;&lt;Item&gt;&lt;ID&gt;2&lt;/ID&gt;&lt;UID&gt;{5892BCF9-5437-481E-89AB-DEFE16BB82D8}&lt;/UID&gt;&lt;Title&gt;董事会国际化与审计师选择:来自中国资本市场的经验证据&lt;/Title&gt;&lt;Template&gt;Journal Article&lt;/Template&gt;&lt;Star&gt;0&lt;/Star&gt;&lt;Tag&gt;0&lt;/Tag&gt;&lt;Author&gt;杜兴强; 谭雪&lt;/Author&gt;&lt;Year&gt;2016&lt;/Year&gt;&lt;Details&gt;&lt;_accessed&gt;61643240&lt;/_accessed&gt;&lt;_author_aff&gt;厦门大学管理学院会计系;&lt;/_author_aff&gt;&lt;_collection_scope&gt;CSSCI;中文核心期刊;&lt;/_collection_scope&gt;&lt;_created&gt;61462655&lt;/_created&gt;&lt;_date&gt;61223040&lt;/_date&gt;&lt;_db_provider&gt;CNKI: 期刊&lt;/_db_provider&gt;&lt;_db_updated&gt;CNKI - Reference&lt;/_db_updated&gt;&lt;_issue&gt;03&lt;/_issue&gt;&lt;_journal&gt;审计研究&lt;/_journal&gt;&lt;_keywords&gt;董事会国际化;审计师选择;公司治理&lt;/_keywords&gt;&lt;_language&gt;Chinese&lt;/_language&gt;&lt;_modified&gt;61462655&lt;/_modified&gt;&lt;_pages&gt;98-104&lt;/_pages&gt;&lt;_url&gt;http://www.cnki.net/KCMS/detail/detail.aspx?FileName=SJYZ201603015&amp;amp;DbName=CJFQ2016&lt;/_url&gt;&lt;_translated_author&gt;Du, Xingqiang;Tan, Xue&lt;/_translated_author&gt;&lt;/Details&gt;&lt;Extra&gt;&lt;DBUID&gt;{7EBDD973-FB19-4DB0-8AC1-C6FC73CA4F6A}&lt;/DBUID&gt;&lt;/Extra&gt;&lt;/Item&gt;&lt;/References&gt;&lt;/Group&gt;&lt;/Citation&gt;_x000a_"/>
    <w:docVar w:name="NE.Ref{D1D77566-88F6-4625-8CBD-D39B5CFB3170}" w:val=" ADDIN NE.Ref.{D1D77566-88F6-4625-8CBD-D39B5CFB3170}&lt;Citation&gt;&lt;Group&gt;&lt;References&gt;&lt;Item&gt;&lt;ID&gt;242&lt;/ID&gt;&lt;UID&gt;{CE3CE30E-684A-44AF-B393-F19796A1E0C2}&lt;/UID&gt;&lt;Title&gt;Who cares about auditor reputation?&lt;/Title&gt;&lt;Template&gt;Journal Article&lt;/Template&gt;&lt;Star&gt;0&lt;/Star&gt;&lt;Tag&gt;0&lt;/Tag&gt;&lt;Author&gt;Barton, Jan&lt;/Author&gt;&lt;Year&gt;2005&lt;/Year&gt;&lt;Details&gt;&lt;_alternate_title&gt;Contemporary accounting research&lt;/_alternate_title&gt;&lt;_collection_scope&gt;SSCI&lt;/_collection_scope&gt;&lt;_created&gt;63097139&lt;/_created&gt;&lt;_date&gt;2005-01-01&lt;/_date&gt;&lt;_date_display&gt;2005&lt;/_date_display&gt;&lt;_impact_factor&gt;   2.261&lt;/_impact_factor&gt;&lt;_isbn&gt;0823-9150&lt;/_isbn&gt;&lt;_issue&gt;3&lt;/_issue&gt;&lt;_journal&gt;Contemporary accounting research&lt;/_journal&gt;&lt;_modified&gt;63097139&lt;/_modified&gt;&lt;_ori_publication&gt;Wiley Online Library&lt;/_ori_publication&gt;&lt;_pages&gt;549-586&lt;/_pages&gt;&lt;_volume&gt;22&lt;/_volume&gt;&lt;/Details&gt;&lt;Extra&gt;&lt;DBUID&gt;{2097646C-7C2F-4992-8A9B-6FF23AE7F1B7}&lt;/DBUID&gt;&lt;/Extra&gt;&lt;/Item&gt;&lt;/References&gt;&lt;/Group&gt;&lt;/Citation&gt;_x000a_"/>
    <w:docVar w:name="NE.Ref{D24F05A4-B027-4C81-A021-D46819FE21E6}" w:val=" ADDIN NE.Ref.{D24F05A4-B027-4C81-A021-D46819FE21E6}&lt;Citation SecTmpl=&quot;1&quot;&gt;&lt;Group&gt;&lt;References&gt;&lt;Item&gt;&lt;ID&gt;187&lt;/ID&gt;&lt;UID&gt;{EFD493CB-855F-4DBD-AE9D-75D584441AD8}&lt;/UID&gt;&lt;Title&gt;审计监管约谈方式与投资者感知的会计信息可信性——一项实验证据&lt;/Title&gt;&lt;Template&gt;Journal Article&lt;/Template&gt;&lt;Star&gt;0&lt;/Star&gt;&lt;Tag&gt;0&lt;/Tag&gt;&lt;Author&gt;刘文欢; 何亚南; 张继勋&lt;/Author&gt;&lt;Year&gt;2017&lt;/Year&gt;&lt;Details&gt;&lt;_accessed&gt;63303083&lt;/_accessed&gt;&lt;_collection_scope&gt;CSSCI-C;PKU&lt;/_collection_scope&gt;&lt;_created&gt;62681276&lt;/_created&gt;&lt;_date&gt;2017-01-01&lt;/_date&gt;&lt;_date_display&gt;2017&lt;/_date_display&gt;&lt;_issue&gt;3&lt;/_issue&gt;&lt;_journal&gt;审计研究&lt;/_journal&gt;&lt;_modified&gt;63303083&lt;/_modified&gt;&lt;_pages&gt;59-64&lt;/_pages&gt;&lt;_translated_author&gt;Liu, Wenhuan;He, Yanan;Zhang, Jixun&lt;/_translated_author&gt;&lt;/Details&gt;&lt;Extra&gt;&lt;DBUID&gt;{2097646C-7C2F-4992-8A9B-6FF23AE7F1B7}&lt;/DBUID&gt;&lt;/Extra&gt;&lt;/Item&gt;&lt;/References&gt;&lt;/Group&gt;&lt;/Citation&gt;_x000a_"/>
    <w:docVar w:name="NE.Ref{D27DF328-B801-4872-A48E-B689AFBCAA53}" w:val=" ADDIN NE.Ref.{D27DF328-B801-4872-A48E-B689AFBCAA53}&lt;Citation&gt;&lt;Group&gt;&lt;References&gt;&lt;Item&gt;&lt;ID&gt;44&lt;/ID&gt;&lt;UID&gt;{62E98AC1-C73A-4100-B6EB-49EAB1AA72F3}&lt;/UID&gt;&lt;Title&gt;Positive accounting theory&lt;/Title&gt;&lt;Template&gt;Journal Article&lt;/Template&gt;&lt;Star&gt;0&lt;/Star&gt;&lt;Tag&gt;0&lt;/Tag&gt;&lt;Author&gt;Watts, Ross L; Zimmerman, Jerold L&lt;/Author&gt;&lt;Year&gt;1986&lt;/Year&gt;&lt;Details&gt;&lt;_created&gt;63224419&lt;/_created&gt;&lt;_date&gt;1986-01-01&lt;/_date&gt;&lt;_date_display&gt;1986&lt;/_date_display&gt;&lt;_modified&gt;63224419&lt;/_modified&gt;&lt;_ori_publication&gt;Prentice-Hall Inc&lt;/_ori_publication&gt;&lt;/Details&gt;&lt;Extra&gt;&lt;DBUID&gt;{E9F07991-3B72-4492-A7D8-86E559D9F8FE}&lt;/DBUID&gt;&lt;/Extra&gt;&lt;/Item&gt;&lt;/References&gt;&lt;/Group&gt;&lt;/Citation&gt;_x000a_"/>
    <w:docVar w:name="NE.Ref{D29DD659-0874-415C-9B85-317CD499ADAF}" w:val=" ADDIN NE.Ref.{D29DD659-0874-415C-9B85-317CD499ADAF}&lt;Citation SecTmpl=&quot;1&quot;&gt;&lt;Group&gt;&lt;References&gt;&lt;Item&gt;&lt;ID&gt;322&lt;/ID&gt;&lt;UID&gt;{610A5AC7-2E25-4FD0-B9F8-E0417C8DADA2}&lt;/UID&gt;&lt;Title&gt;The value of auditor assurance: Evidence from loan pricing&lt;/Title&gt;&lt;Template&gt;Journal Article&lt;/Template&gt;&lt;Star&gt;0&lt;/Star&gt;&lt;Tag&gt;0&lt;/Tag&gt;&lt;Author&gt;Blackwell, David W; Noland, Thomas R; Winters, Drew B&lt;/Author&gt;&lt;Year&gt;1998&lt;/Year&gt;&lt;Details&gt;&lt;_alternate_title&gt;Journal of accounting research&lt;/_alternate_title&gt;&lt;_collection_scope&gt;SSCI&lt;/_collection_scope&gt;&lt;_created&gt;63311758&lt;/_created&gt;&lt;_date&gt;1998-01-01&lt;/_date&gt;&lt;_date_display&gt;1998&lt;/_date_display&gt;&lt;_impact_factor&gt;   4.891&lt;/_impact_factor&gt;&lt;_isbn&gt;0021-8456&lt;/_isbn&gt;&lt;_issue&gt;1&lt;/_issue&gt;&lt;_journal&gt;Journal of accounting research&lt;/_journal&gt;&lt;_modified&gt;63311758&lt;/_modified&gt;&lt;_ori_publication&gt;JSTOR&lt;/_ori_publication&gt;&lt;_pages&gt;57-70&lt;/_pages&gt;&lt;_volume&gt;36&lt;/_volume&gt;&lt;/Details&gt;&lt;Extra&gt;&lt;DBUID&gt;{E9F07991-3B72-4492-A7D8-86E559D9F8FE}&lt;/DBUID&gt;&lt;/Extra&gt;&lt;/Item&gt;&lt;/References&gt;&lt;/Group&gt;&lt;/Citation&gt;_x000a_"/>
    <w:docVar w:name="NE.Ref{D2CA3EC5-04D4-4351-85CB-53AE3224C0AB}" w:val=" ADDIN NE.Ref.{D2CA3EC5-04D4-4351-85CB-53AE3224C0AB}&lt;Citation&gt;&lt;Group&gt;&lt;References&gt;&lt;Item&gt;&lt;ID&gt;146&lt;/ID&gt;&lt;UID&gt;{E9C95A6C-F8BC-4CE6-98BA-E50CD311518E}&lt;/UID&gt;&lt;Title&gt;税收监管、经营性关联交易与公司价值&lt;/Title&gt;&lt;Template&gt;Journal Article&lt;/Template&gt;&lt;Star&gt;0&lt;/Star&gt;&lt;Tag&gt;0&lt;/Tag&gt;&lt;Author&gt;朱凯; 孙红&lt;/Author&gt;&lt;Year&gt;2014&lt;/Year&gt;&lt;Details&gt;&lt;_accessed&gt;63257583&lt;/_accessed&gt;&lt;_author_aff&gt;上海财经大学会计与财务研究院;上海财经大学会计学院;&lt;/_author_aff&gt;&lt;_collection_scope&gt;CSSCI-C;PKU&lt;/_collection_scope&gt;&lt;_created&gt;63257583&lt;/_created&gt;&lt;_date&gt;60222240&lt;/_date&gt;&lt;_db_provider&gt;CNKI: 期刊&lt;/_db_provider&gt;&lt;_db_updated&gt;CNKI - Reference&lt;/_db_updated&gt;&lt;_issue&gt;07&lt;/_issue&gt;&lt;_journal&gt;财经研究&lt;/_journal&gt;&lt;_keywords&gt;税收监管;经营性关联交易;公司价值;特别纳税调整实施办法&lt;/_keywords&gt;&lt;_modified&gt;63257583&lt;/_modified&gt;&lt;_pages&gt;77-85&lt;/_pages&gt;&lt;_url&gt;http://kns.cnki.net/KCMS/detail/detail.aspx?FileName=CJYJ201407007&amp;amp;DbName=CJFQ2014&lt;/_url&gt;&lt;_volume&gt;40&lt;/_volume&gt;&lt;_translated_author&gt;Zhu, Kai;Sun, Hong&lt;/_translated_author&gt;&lt;/Details&gt;&lt;Extra&gt;&lt;DBUID&gt;{E9F07991-3B72-4492-A7D8-86E559D9F8FE}&lt;/DBUID&gt;&lt;/Extra&gt;&lt;/Item&gt;&lt;/References&gt;&lt;/Group&gt;&lt;/Citation&gt;_x000a_"/>
    <w:docVar w:name="NE.Ref{D35670EB-0474-4122-A1BF-A111719F5422}" w:val=" ADDIN NE.Ref.{D35670EB-0474-4122-A1BF-A111719F5422}&lt;Citation SecTmpl=&quot;1&quot;&gt;&lt;Group&gt;&lt;References&gt;&lt;Item&gt;&lt;ID&gt;42&lt;/ID&gt;&lt;UID&gt;{CBBC6822-CEAC-403D-B160-45BF4B608CB9}&lt;/UID&gt;&lt;Title&gt;Audit effort and earnings management&lt;/Title&gt;&lt;Template&gt;Journal Article&lt;/Template&gt;&lt;Star&gt;0&lt;/Star&gt;&lt;Tag&gt;0&lt;/Tag&gt;&lt;Author&gt;Caramanis, Constantinos; Lennox, Clive&lt;/Author&gt;&lt;Year&gt;2008&lt;/Year&gt;&lt;Details&gt;&lt;_alternate_title&gt;Journal of accounting and economics&lt;/_alternate_title&gt;&lt;_created&gt;63224411&lt;/_created&gt;&lt;_date&gt;2008-01-01&lt;/_date&gt;&lt;_date_display&gt;2008&lt;/_date_display&gt;&lt;_impact_factor&gt;   3.753&lt;/_impact_factor&gt;&lt;_isbn&gt;0165-4101&lt;/_isbn&gt;&lt;_issue&gt;1&lt;/_issue&gt;&lt;_journal&gt;Journal of accounting and economics&lt;/_journal&gt;&lt;_modified&gt;63224411&lt;/_modified&gt;&lt;_ori_publication&gt;Elsevier&lt;/_ori_publication&gt;&lt;_pages&gt;116-138&lt;/_pages&gt;&lt;_volume&gt;45&lt;/_volume&gt;&lt;/Details&gt;&lt;Extra&gt;&lt;DBUID&gt;{E9F07991-3B72-4492-A7D8-86E559D9F8FE}&lt;/DBUID&gt;&lt;/Extra&gt;&lt;/Item&gt;&lt;/References&gt;&lt;/Group&gt;&lt;/Citation&gt;_x000a_"/>
    <w:docVar w:name="NE.Ref{D39CDA00-F208-49F8-B1E6-566D92756FD5}" w:val=" ADDIN NE.Ref.{D39CDA00-F208-49F8-B1E6-566D92756FD5}&lt;Citation SecTmpl=&quot;1&quot;&gt;&lt;Group&gt;&lt;References&gt;&lt;Item&gt;&lt;ID&gt;5&lt;/ID&gt;&lt;UID&gt;{3633A733-FD13-4A26-BEDF-2CCA256AFA1A}&lt;/UID&gt;&lt;Title&gt;Auditor independence,‘low balling’, and disclosure regulation&lt;/Title&gt;&lt;Template&gt;Journal Article&lt;/Template&gt;&lt;Star&gt;0&lt;/Star&gt;&lt;Tag&gt;0&lt;/Tag&gt;&lt;Author&gt;DeAngelo, Linda Elizabeth&lt;/Author&gt;&lt;Year&gt;1981&lt;/Year&gt;&lt;Details&gt;&lt;_alternate_title&gt;Journal of accounting and Economics&lt;/_alternate_title&gt;&lt;_created&gt;63130174&lt;/_created&gt;&lt;_date&gt;1981-01-01&lt;/_date&gt;&lt;_date_display&gt;1981&lt;/_date_display&gt;&lt;_impact_factor&gt;   3.753&lt;/_impact_factor&gt;&lt;_isbn&gt;0165-4101&lt;/_isbn&gt;&lt;_issue&gt;2&lt;/_issue&gt;&lt;_journal&gt;Journal of accounting and Economics&lt;/_journal&gt;&lt;_modified&gt;63130174&lt;/_modified&gt;&lt;_ori_publication&gt;Elsevier&lt;/_ori_publication&gt;&lt;_pages&gt;113-127&lt;/_pages&gt;&lt;_volume&gt;3&lt;/_volume&gt;&lt;/Details&gt;&lt;Extra&gt;&lt;DBUID&gt;{E9F07991-3B72-4492-A7D8-86E559D9F8FE}&lt;/DBUID&gt;&lt;/Extra&gt;&lt;/Item&gt;&lt;/References&gt;&lt;/Group&gt;&lt;/Citation&gt;_x000a_"/>
    <w:docVar w:name="NE.Ref{D3B23334-BB45-43AB-AAF6-D8D007D8BF27}" w:val=" ADDIN NE.Ref.{D3B23334-BB45-43AB-AAF6-D8D007D8BF27}&lt;Citation&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D3BAF88B-23D4-4A34-B569-CAF23FF9C13C}" w:val=" ADDIN NE.Ref.{D3BAF88B-23D4-4A34-B569-CAF23FF9C13C}&lt;Citation&gt;&lt;Group&gt;&lt;References&gt;&lt;Item&gt;&lt;ID&gt;68&lt;/ID&gt;&lt;UID&gt;{66652203-FD2F-4817-B5EF-BA90313383DA}&lt;/UID&gt;&lt;Title&gt;China&amp;apos;s evolving managerial labor market&lt;/Title&gt;&lt;Template&gt;Journal Article&lt;/Template&gt;&lt;Star&gt;0&lt;/Star&gt;&lt;Tag&gt;0&lt;/Tag&gt;&lt;Author&gt;Groves, Theodore; Hong, Yongmiao; McMillan, John; Naughton, Barry&lt;/Author&gt;&lt;Year&gt;1995&lt;/Year&gt;&lt;Details&gt;&lt;_alternate_title&gt;Journal of political economy&lt;/_alternate_title&gt;&lt;_collection_scope&gt;SSCI&lt;/_collection_scope&gt;&lt;_created&gt;63226621&lt;/_created&gt;&lt;_date&gt;1995-01-01&lt;/_date&gt;&lt;_date_display&gt;1995&lt;/_date_display&gt;&lt;_impact_factor&gt;   6.342&lt;/_impact_factor&gt;&lt;_isbn&gt;0022-3808&lt;/_isbn&gt;&lt;_issue&gt;4&lt;/_issue&gt;&lt;_journal&gt;Journal of political economy&lt;/_journal&gt;&lt;_modified&gt;63226621&lt;/_modified&gt;&lt;_ori_publication&gt;The University of Chicago Press&lt;/_ori_publication&gt;&lt;_pages&gt;873-892&lt;/_pages&gt;&lt;_volume&gt;103&lt;/_volume&gt;&lt;/Details&gt;&lt;Extra&gt;&lt;DBUID&gt;{E9F07991-3B72-4492-A7D8-86E559D9F8FE}&lt;/DBUID&gt;&lt;/Extra&gt;&lt;/Item&gt;&lt;/References&gt;&lt;/Group&gt;&lt;Group&gt;&lt;References&gt;&lt;Item&gt;&lt;ID&gt;69&lt;/ID&gt;&lt;UID&gt;{AE78AE8B-BE4E-420C-A356-1A8123AF5081}&lt;/UID&gt;&lt;Title&gt;Privatization and management incentives: Evidence from the United Kingdom&lt;/Title&gt;&lt;Template&gt;Journal Article&lt;/Template&gt;&lt;Star&gt;0&lt;/Star&gt;&lt;Tag&gt;0&lt;/Tag&gt;&lt;Author&gt;Cragg, Michael I; Dyck, IJ Alexander&lt;/Author&gt;&lt;Year&gt;2003&lt;/Year&gt;&lt;Details&gt;&lt;_alternate_title&gt;Journal of Law, Economics, and Organization&lt;/_alternate_title&gt;&lt;_created&gt;63226623&lt;/_created&gt;&lt;_date&gt;2003-01-01&lt;/_date&gt;&lt;_date_display&gt;2003&lt;/_date_display&gt;&lt;_isbn&gt;1465-7341&lt;/_isbn&gt;&lt;_issue&gt;1&lt;/_issue&gt;&lt;_journal&gt;Journal of Law, Economics, and Organization&lt;/_journal&gt;&lt;_modified&gt;63226623&lt;/_modified&gt;&lt;_ori_publication&gt;Oxford University Press&lt;/_ori_publication&gt;&lt;_pages&gt;176-217&lt;/_pages&gt;&lt;_volume&gt;19&lt;/_volume&gt;&lt;/Details&gt;&lt;Extra&gt;&lt;DBUID&gt;{E9F07991-3B72-4492-A7D8-86E559D9F8FE}&lt;/DBUID&gt;&lt;/Extra&gt;&lt;/Item&gt;&lt;/References&gt;&lt;/Group&gt;&lt;/Citation&gt;_x000a_"/>
    <w:docVar w:name="NE.Ref{D47DAD5A-2AA0-4537-97B5-BE4404604101}" w:val=" ADDIN NE.Ref.{D47DAD5A-2AA0-4537-97B5-BE4404604101}&lt;Citation&gt;&lt;Group&gt;&lt;References&gt;&lt;Item&gt;&lt;ID&gt;48&lt;/ID&gt;&lt;UID&gt;{E5D4D2DE-7A9F-4D11-A5EF-F37259CED40E}&lt;/UID&gt;&lt;Title&gt;Do individual auditors affect audit quality? Evidence from archival data&lt;/Title&gt;&lt;Template&gt;Journal Article&lt;/Template&gt;&lt;Star&gt;0&lt;/Star&gt;&lt;Tag&gt;0&lt;/Tag&gt;&lt;Author&gt;Gul, Ferdinand A; Wu, Donghui; Yang, Zhifeng&lt;/Author&gt;&lt;Year&gt;2013&lt;/Year&gt;&lt;Details&gt;&lt;_alternate_title&gt;The Accounting Review&lt;/_alternate_title&gt;&lt;_created&gt;63224446&lt;/_created&gt;&lt;_date&gt;2013-01-01&lt;/_date&gt;&lt;_date_display&gt;2013&lt;/_date_display&gt;&lt;_impact_factor&gt;   4.562&lt;/_impact_factor&gt;&lt;_isbn&gt;0001-4826&lt;/_isbn&gt;&lt;_issue&gt;6&lt;/_issue&gt;&lt;_journal&gt;The Accounting Review&lt;/_journal&gt;&lt;_modified&gt;63224446&lt;/_modified&gt;&lt;_ori_publication&gt;American Accounting Association&lt;/_ori_publication&gt;&lt;_pages&gt;1993-2023&lt;/_pages&gt;&lt;_volume&gt;88&lt;/_volume&gt;&lt;/Details&gt;&lt;Extra&gt;&lt;DBUID&gt;{E9F07991-3B72-4492-A7D8-86E559D9F8FE}&lt;/DBUID&gt;&lt;/Extra&gt;&lt;/Item&gt;&lt;/References&gt;&lt;/Group&gt;&lt;/Citation&gt;_x000a_"/>
    <w:docVar w:name="NE.Ref{D5136A46-674D-4078-B4F0-C8A97F39F69D}" w:val=" ADDIN NE.Ref.{D5136A46-674D-4078-B4F0-C8A97F39F69D}&lt;Citation SecTmpl=&quot;1&quot;&gt;&lt;Group&gt;&lt;References&gt;&lt;Item&gt;&lt;ID&gt;25&lt;/ID&gt;&lt;UID&gt;{078D863B-9B94-4ECB-9D90-1428D066E6C6}&lt;/UID&gt;&lt;Title&gt;公司内部人具有交易时机的选择能力吗?——来自中国上市公司内部人卖出股票的证据&lt;/Title&gt;&lt;Template&gt;Journal Article&lt;/Template&gt;&lt;Star&gt;0&lt;/Star&gt;&lt;Tag&gt;0&lt;/Tag&gt;&lt;Author&gt;曾庆生&lt;/Author&gt;&lt;Year&gt;2008&lt;/Year&gt;&lt;Details&gt;&lt;_accessed&gt;63268340&lt;/_accessed&gt;&lt;_author_aff&gt;上海交通大学安泰经济与管理学院;&lt;/_author_aff&gt;&lt;_collection_scope&gt;CSSCI-C&lt;/_collection_scope&gt;&lt;_created&gt;63267311&lt;/_created&gt;&lt;_date&gt;57178080&lt;/_date&gt;&lt;_db_provider&gt;CNKI: 期刊&lt;/_db_provider&gt;&lt;_db_updated&gt;CNKI - Reference&lt;/_db_updated&gt;&lt;_issue&gt;10&lt;/_issue&gt;&lt;_journal&gt;金融研究&lt;/_journal&gt;&lt;_keywords&gt;内部人交易;超常回报;短窗口;信息层级假说&lt;/_keywords&gt;&lt;_language&gt;Chinese&lt;/_language&gt;&lt;_modified&gt;63268340&lt;/_modified&gt;&lt;_pages&gt;117-135&lt;/_pages&gt;&lt;_url&gt;http://kns.cnki.net/KCMS/detail/detail.aspx?FileName=JRYJ200810012&amp;amp;DbName=CJFQ2008&lt;/_url&gt;&lt;_translated_author&gt;Ceng, Qingsheng&lt;/_translated_author&gt;&lt;/Details&gt;&lt;Extra&gt;&lt;DBUID&gt;{439358B4-FA18-4C63-A3A1-0E3BE4066E7A}&lt;/DBUID&gt;&lt;/Extra&gt;&lt;/Item&gt;&lt;/References&gt;&lt;/Group&gt;&lt;/Citation&gt;_x000a_"/>
    <w:docVar w:name="NE.Ref{D5AC7377-C01F-428E-AA5E-792749E19EF2}" w:val=" ADDIN NE.Ref.{D5AC7377-C01F-428E-AA5E-792749E19EF2}&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60255&lt;/_accessed&gt;&lt;_alternate_title&gt;Contemporary Accounting Research&lt;/_alternate_title&gt;&lt;_collection_scope&gt;SSCI&lt;/_collection_scope&gt;&lt;_created&gt;63260159&lt;/_created&gt;&lt;_date&gt;2019-01-01&lt;/_date&gt;&lt;_date_display&gt;2019&lt;/_date_display&gt;&lt;_impact_factor&gt;   2.261&lt;/_impact_factor&gt;&lt;_isbn&gt;0823-9150&lt;/_isbn&gt;&lt;_journal&gt;Contemporary Accounting Research&lt;/_journal&gt;&lt;_modified&gt;63260255&lt;/_modified&gt;&lt;_ori_publication&gt;Wiley Online Library&lt;/_ori_publication&gt;&lt;/Details&gt;&lt;Extra&gt;&lt;DBUID&gt;{E9F07991-3B72-4492-A7D8-86E559D9F8FE}&lt;/DBUID&gt;&lt;/Extra&gt;&lt;/Item&gt;&lt;/References&gt;&lt;/Group&gt;&lt;/Citation&gt;_x000a_"/>
    <w:docVar w:name="NE.Ref{D5CC068B-9899-44DC-8D82-0A1DF95F4FC0}" w:val=" ADDIN NE.Ref.{D5CC068B-9899-44DC-8D82-0A1DF95F4FC0}&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D67D5580-CCBE-4927-AF15-B7913B72A7C7}" w:val=" ADDIN NE.Ref.{D67D5580-CCBE-4927-AF15-B7913B72A7C7}&lt;Citation SecTmpl=&quot;1&quot;&gt;&lt;Group&gt;&lt;References&gt;&lt;Item&gt;&lt;ID&gt;107&lt;/ID&gt;&lt;UID&gt;{E0EA6622-FAE7-4182-A90F-C6615051DCF4}&lt;/UID&gt;&lt;Title&gt;市场环境与控股股东“掏空”行为研究——来自中国上市公司的经验证据&lt;/Title&gt;&lt;Template&gt;Journal Article&lt;/Template&gt;&lt;Star&gt;0&lt;/Star&gt;&lt;Tag&gt;0&lt;/Tag&gt;&lt;Author&gt;罗党论; 唐清泉&lt;/Author&gt;&lt;Year&gt;2007&lt;/Year&gt;&lt;Details&gt;&lt;_accessed&gt;63241049&lt;/_accessed&gt;&lt;_author_aff&gt;中山大学管理学院;中山大学管理学院 510275;510275&lt;/_author_aff&gt;&lt;_collection_scope&gt;CSSCI-C;PKU&lt;/_collection_scope&gt;&lt;_created&gt;63240989&lt;/_created&gt;&lt;_date&gt;56426400&lt;/_date&gt;&lt;_db_provider&gt;CNKI: 期刊&lt;/_db_provider&gt;&lt;_db_updated&gt;CNKI - Reference&lt;/_db_updated&gt;&lt;_issue&gt;04&lt;/_issue&gt;&lt;_journal&gt;会计研究&lt;/_journal&gt;&lt;_keywords&gt;市场环境;政府干预;控股股东;掏空&lt;/_keywords&gt;&lt;_language&gt;Chinese&lt;/_language&gt;&lt;_modified&gt;63241049&lt;/_modified&gt;&lt;_pages&gt;69-74+96&lt;/_pages&gt;&lt;_url&gt;http://kns.cnki.net/KCMS/detail/detail.aspx?FileName=KJYJ200704009&amp;amp;DbName=CJFQ2007&lt;/_url&gt;&lt;_translated_author&gt;Luo, Danglun;Tang, Qingquan&lt;/_translated_author&gt;&lt;/Details&gt;&lt;Extra&gt;&lt;DBUID&gt;{E9F07991-3B72-4492-A7D8-86E559D9F8FE}&lt;/DBUID&gt;&lt;/Extra&gt;&lt;/Item&gt;&lt;/References&gt;&lt;/Group&gt;&lt;/Citation&gt;_x000a_"/>
    <w:docVar w:name="NE.Ref{D6EDA6B6-37C6-4F75-9C69-45B857614653}" w:val=" ADDIN NE.Ref.{D6EDA6B6-37C6-4F75-9C69-45B857614653}&lt;Citation&gt;&lt;Group&gt;&lt;References&gt;&lt;Item&gt;&lt;ID&gt;276&lt;/ID&gt;&lt;UID&gt;{8A353BF1-D3EE-4BDF-AFDD-8F3F97CFC5DD}&lt;/UID&gt;&lt;Title&gt;Audit firm tenure and fraudulent financial reporting&lt;/Title&gt;&lt;Template&gt;Journal Article&lt;/Template&gt;&lt;Star&gt;0&lt;/Star&gt;&lt;Tag&gt;0&lt;/Tag&gt;&lt;Author&gt;Carcello, Joseph V; Nagy, Albert L&lt;/Author&gt;&lt;Year&gt;2004&lt;/Year&gt;&lt;Details&gt;&lt;_alternate_title&gt;Auditing: a journal of practice &amp;amp; theory&lt;/_alternate_title&gt;&lt;_created&gt;63303351&lt;/_created&gt;&lt;_date&gt;2004-01-01&lt;/_date&gt;&lt;_date_display&gt;2004&lt;/_date_display&gt;&lt;_impact_factor&gt;   2.642&lt;/_impact_factor&gt;&lt;_isbn&gt;0278-0380&lt;/_isbn&gt;&lt;_issue&gt;2&lt;/_issue&gt;&lt;_journal&gt;Auditing: a journal of practice &amp;amp; theory&lt;/_journal&gt;&lt;_modified&gt;63303351&lt;/_modified&gt;&lt;_pages&gt;55-69&lt;/_pages&gt;&lt;_volume&gt;23&lt;/_volume&gt;&lt;/Details&gt;&lt;Extra&gt;&lt;DBUID&gt;{2097646C-7C2F-4992-8A9B-6FF23AE7F1B7}&lt;/DBUID&gt;&lt;/Extra&gt;&lt;/Item&gt;&lt;/References&gt;&lt;/Group&gt;&lt;/Citation&gt;_x000a_"/>
    <w:docVar w:name="NE.Ref{D6FA693E-3CA4-44E9-ABD2-9662804E4AB0}" w:val=" ADDIN NE.Ref.{D6FA693E-3CA4-44E9-ABD2-9662804E4AB0}&lt;Citation&gt;&lt;Group&gt;&lt;References&gt;&lt;Item&gt;&lt;ID&gt;8&lt;/ID&gt;&lt;UID&gt;{18457393-F3A2-4B8C-BA84-7D5B328AA3F6}&lt;/UID&gt;&lt;Title&gt;Information asymmetry and cross‐sectional variation in insider trading&lt;/Title&gt;&lt;Template&gt;Journal Article&lt;/Template&gt;&lt;Star&gt;0&lt;/Star&gt;&lt;Tag&gt;0&lt;/Tag&gt;&lt;Author&gt;Huddart, Steven J; Ke, Bin&lt;/Author&gt;&lt;Year&gt;2007&lt;/Year&gt;&lt;Details&gt;&lt;_accessed&gt;63270279&lt;/_accessed&gt;&lt;_alternate_title&gt;Contemporary Accounting Research&lt;/_alternate_title&gt;&lt;_collection_scope&gt;SSCI&lt;/_collection_scope&gt;&lt;_created&gt;63267004&lt;/_created&gt;&lt;_date&gt;2007-01-01&lt;/_date&gt;&lt;_date_display&gt;2007&lt;/_date_display&gt;&lt;_impact_factor&gt;   2.261&lt;/_impact_factor&gt;&lt;_isbn&gt;0823-9150&lt;/_isbn&gt;&lt;_issue&gt;1&lt;/_issue&gt;&lt;_journal&gt;Contemporary Accounting Research&lt;/_journal&gt;&lt;_modified&gt;63270279&lt;/_modified&gt;&lt;_ori_publication&gt;Wiley Online Library&lt;/_ori_publication&gt;&lt;_pages&gt;195-232&lt;/_pages&gt;&lt;_volume&gt;24&lt;/_volume&gt;&lt;/Details&gt;&lt;Extra&gt;&lt;DBUID&gt;{439358B4-FA18-4C63-A3A1-0E3BE4066E7A}&lt;/DBUID&gt;&lt;/Extra&gt;&lt;/Item&gt;&lt;/References&gt;&lt;/Group&gt;&lt;/Citation&gt;_x000a_"/>
    <w:docVar w:name="NE.Ref{D78207ED-A99B-46B9-9142-960DBC1D61B2}" w:val=" ADDIN NE.Ref.{D78207ED-A99B-46B9-9142-960DBC1D61B2}&lt;Citation SecTmpl=&quot;1&quot;&gt;&lt;Group&gt;&lt;References&gt;&lt;Item&gt;&lt;ID&gt;70&lt;/ID&gt;&lt;UID&gt;{6E832A18-4394-4EF1-9BEB-93C4B1D429D7}&lt;/UID&gt;&lt;Title&gt;Jeopardy, non-public information, and insider trading around SEC 10-K and 10-Q filings&lt;/Title&gt;&lt;Template&gt;Journal Article&lt;/Template&gt;&lt;Star&gt;0&lt;/Star&gt;&lt;Tag&gt;0&lt;/Tag&gt;&lt;Author&gt;Huddart, Steven; Ke, Bin; Shi, Charles&lt;/Author&gt;&lt;Year&gt;2007&lt;/Year&gt;&lt;Details&gt;&lt;_alternate_title&gt;Journal of Accounting and Economics&lt;/_alternate_title&gt;&lt;_created&gt;63285852&lt;/_created&gt;&lt;_date&gt;2007-01-01&lt;/_date&gt;&lt;_date_display&gt;2007&lt;/_date_display&gt;&lt;_impact_factor&gt;   3.753&lt;/_impact_factor&gt;&lt;_isbn&gt;0165-4101&lt;/_isbn&gt;&lt;_issue&gt;1&lt;/_issue&gt;&lt;_journal&gt;Journal of Accounting and Economics&lt;/_journal&gt;&lt;_modified&gt;63285852&lt;/_modified&gt;&lt;_ori_publication&gt;Elsevier&lt;/_ori_publication&gt;&lt;_pages&gt;3-36&lt;/_pages&gt;&lt;_volume&gt;43&lt;/_volume&gt;&lt;/Details&gt;&lt;Extra&gt;&lt;DBUID&gt;{439358B4-FA18-4C63-A3A1-0E3BE4066E7A}&lt;/DBUID&gt;&lt;/Extra&gt;&lt;/Item&gt;&lt;/References&gt;&lt;/Group&gt;&lt;/Citation&gt;_x000a_"/>
    <w:docVar w:name="NE.Ref{D7FADBA2-6FE7-4DEF-95EE-4B7DF8598D4B}" w:val=" ADDIN NE.Ref.{D7FADBA2-6FE7-4DEF-95EE-4B7DF8598D4B}&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D87A4A7A-0367-4D14-B5E2-38747F861948}" w:val=" ADDIN NE.Ref.{D87A4A7A-0367-4D14-B5E2-38747F861948}&lt;Citation SecTmpl=&quot;1&quot;&gt;&lt;Group&gt;&lt;References&gt;&lt;Item&gt;&lt;ID&gt;8&lt;/ID&gt;&lt;UID&gt;{45282083-4487-473D-AD1F-15AA4D878AEE}&lt;/UID&gt;&lt;Title&gt;Do school ties between auditors and client executives influence audit outcomes?&lt;/Title&gt;&lt;Template&gt;Journal Article&lt;/Template&gt;&lt;Star&gt;0&lt;/Star&gt;&lt;Tag&gt;0&lt;/Tag&gt;&lt;Author&gt;Guan, Yuyan; Su, Lixin Nancy; Wu, Donghui; Yang, Zhifeng&lt;/Author&gt;&lt;Year&gt;2016&lt;/Year&gt;&lt;Details&gt;&lt;_accessed&gt;63322114&lt;/_accessed&gt;&lt;_alternate_title&gt;Journal of accounting and economics&lt;/_alternate_title&gt;&lt;_created&gt;63134875&lt;/_created&gt;&lt;_date&gt;2016-01-01&lt;/_date&gt;&lt;_date_display&gt;2016&lt;/_date_display&gt;&lt;_impact_factor&gt;   3.753&lt;/_impact_factor&gt;&lt;_isbn&gt;0165-4101&lt;/_isbn&gt;&lt;_issue&gt;2-3&lt;/_issue&gt;&lt;_journal&gt;Journal of accounting and economics&lt;/_journal&gt;&lt;_modified&gt;63322114&lt;/_modified&gt;&lt;_ori_publication&gt;Elsevier&lt;/_ori_publication&gt;&lt;_pages&gt;506-525&lt;/_pages&gt;&lt;_volume&gt;61&lt;/_volume&gt;&lt;/Details&gt;&lt;Extra&gt;&lt;DBUID&gt;{E9F07991-3B72-4492-A7D8-86E559D9F8FE}&lt;/DBUID&gt;&lt;/Extra&gt;&lt;/Item&gt;&lt;/References&gt;&lt;/Group&gt;&lt;/Citation&gt;_x000a_"/>
    <w:docVar w:name="NE.Ref{D8A73435-7FB1-4A6C-8A0D-8DBACFFC5444}" w:val=" ADDIN NE.Ref.{D8A73435-7FB1-4A6C-8A0D-8DBACFFC5444}&lt;Citation SecTmpl=&quot;1&quot;&gt;&lt;Group&gt;&lt;References&gt;&lt;Item&gt;&lt;ID&gt;292&lt;/ID&gt;&lt;UID&gt;{4E9E26AE-CE80-4F5F-876A-BD6A45FD704E}&lt;/UID&gt;&lt;Title&gt;公司避税活动与内部代理成本&lt;/Title&gt;&lt;Template&gt;Journal Article&lt;/Template&gt;&lt;Star&gt;0&lt;/Star&gt;&lt;Tag&gt;0&lt;/Tag&gt;&lt;Author&gt;叶康涛; 刘行&lt;/Author&gt;&lt;Year&gt;2014&lt;/Year&gt;&lt;Details&gt;&lt;_accessed&gt;61754015&lt;/_accessed&gt;&lt;_author_aff&gt;中国人民大学商学院;东北财经大学会计学院/中国内部控制研究中心;&lt;/_author_aff&gt;&lt;_collection_scope&gt;CSSCI;&lt;/_collection_scope&gt;&lt;_created&gt;61754015&lt;/_created&gt;&lt;_date&gt;60343200&lt;/_date&gt;&lt;_db_provider&gt;CNKI: 期刊&lt;/_db_provider&gt;&lt;_db_updated&gt;CNKI - Reference&lt;/_db_updated&gt;&lt;_issue&gt;09&lt;/_issue&gt;&lt;_journal&gt;金融研究&lt;/_journal&gt;&lt;_keywords&gt;避税;代理成本;薪酬契约&lt;/_keywords&gt;&lt;_language&gt;Chinese&lt;/_language&gt;&lt;_modified&gt;63307730&lt;/_modified&gt;&lt;_pages&gt;158-176&lt;/_pages&gt;&lt;_url&gt;http://www.cnki.net/KCMS/detail/detail.aspx?FileName=JRYJ201409011&amp;amp;DbName=CJFQ2014&lt;/_url&gt;&lt;_translated_author&gt;Ye, Kangtao;Liu, Xing&lt;/_translated_author&gt;&lt;/Details&gt;&lt;Extra&gt;&lt;DBUID&gt;{E9F07991-3B72-4492-A7D8-86E559D9F8FE}&lt;/DBUID&gt;&lt;/Extra&gt;&lt;/Item&gt;&lt;/References&gt;&lt;/Group&gt;&lt;/Citation&gt;_x000a_"/>
    <w:docVar w:name="NE.Ref{D8F173B1-B62F-4B71-AE94-616D34E16D7F}" w:val=" ADDIN NE.Ref.{D8F173B1-B62F-4B71-AE94-616D34E16D7F}&lt;Citation SecTmpl=&quot;1&quot;&gt;&lt;Group&gt;&lt;References&gt;&lt;Item&gt;&lt;ID&gt;171&lt;/ID&gt;&lt;UID&gt;{393CCA84-04BC-445C-966C-9C0C25231B6D}&lt;/UID&gt;&lt;Title&gt;公司避税影响审计定价吗?&lt;/Title&gt;&lt;Template&gt;Journal Article&lt;/Template&gt;&lt;Star&gt;0&lt;/Star&gt;&lt;Tag&gt;0&lt;/Tag&gt;&lt;Author&gt;陈冬; 罗祎&lt;/Author&gt;&lt;Year&gt;2015&lt;/Year&gt;&lt;Details&gt;&lt;_accessed&gt;62053453&lt;/_accessed&gt;&lt;_author_aff&gt;武汉大学经济与管理学院;&lt;/_author_aff&gt;&lt;_collection_scope&gt;CSSCI;中文核心期刊;&lt;/_collection_scope&gt;&lt;_created&gt;61697769&lt;/_created&gt;&lt;_date&gt;60589440&lt;/_date&gt;&lt;_db_provider&gt;CNKI: 期刊&lt;/_db_provider&gt;&lt;_db_updated&gt;CNKI - Reference&lt;/_db_updated&gt;&lt;_issue&gt;03&lt;/_issue&gt;&lt;_journal&gt;经济管理&lt;/_journal&gt;&lt;_keywords&gt;公司避税;审计定价;企业性质;审计师行业专长;法律环境&lt;/_keywords&gt;&lt;_language&gt;Chinese&lt;/_language&gt;&lt;_modified&gt;63295788&lt;/_modified&gt;&lt;_pages&gt;98-109&lt;/_pages&gt;&lt;_url&gt;http://www.cnki.net/KCMS/detail/detail.aspx?FileName=JJGU201503013&amp;amp;DbName=CJFQ2015&lt;/_url&gt;&lt;_translated_author&gt;Chen, Dong;Luo, Yi&lt;/_translated_author&gt;&lt;/Details&gt;&lt;Extra&gt;&lt;DBUID&gt;{E9F07991-3B72-4492-A7D8-86E559D9F8FE}&lt;/DBUID&gt;&lt;/Extra&gt;&lt;/Item&gt;&lt;/References&gt;&lt;/Group&gt;&lt;/Citation&gt;_x000a_"/>
    <w:docVar w:name="NE.Ref{D9043EC9-239F-4292-B8B7-FCD990E3DAFB}" w:val=" ADDIN NE.Ref.{D9043EC9-239F-4292-B8B7-FCD990E3DAFB}&lt;Citation SecTmpl=&quot;1&quot;&gt;&lt;Group&gt;&lt;References&gt;&lt;Item&gt;&lt;ID&gt;162&lt;/ID&gt;&lt;UID&gt;{A85806C6-2297-4FE9-A319-27DF10D2A171}&lt;/UID&gt;&lt;Title&gt;The effect of audit adjustments on earnings quality: Evidence from China&lt;/Title&gt;&lt;Template&gt;Journal Article&lt;/Template&gt;&lt;Star&gt;0&lt;/Star&gt;&lt;Tag&gt;0&lt;/Tag&gt;&lt;Author&gt;Lennox, Clive; Wu, Xi; Zhang, Tianyu&lt;/Author&gt;&lt;Year&gt;2016&lt;/Year&gt;&lt;Details&gt;&lt;_alternate_title&gt;Journal of Accounting and Economics&lt;/_alternate_title&gt;&lt;_created&gt;63225911&lt;/_created&gt;&lt;_date&gt;2016-01-01&lt;/_date&gt;&lt;_date_display&gt;2016&lt;/_date_display&gt;&lt;_impact_factor&gt;   3.753&lt;/_impact_factor&gt;&lt;_isbn&gt;0165-4101&lt;/_isbn&gt;&lt;_issue&gt;2-3&lt;/_issue&gt;&lt;_journal&gt;Journal of Accounting and Economics&lt;/_journal&gt;&lt;_modified&gt;63290117&lt;/_modified&gt;&lt;_ori_publication&gt;Elsevier&lt;/_ori_publication&gt;&lt;_pages&gt;545-562&lt;/_pages&gt;&lt;_volume&gt;61&lt;/_volume&gt;&lt;/Details&gt;&lt;Extra&gt;&lt;DBUID&gt;{E9F07991-3B72-4492-A7D8-86E559D9F8FE}&lt;/DBUID&gt;&lt;/Extra&gt;&lt;/Item&gt;&lt;/References&gt;&lt;/Group&gt;&lt;/Citation&gt;_x000a_"/>
    <w:docVar w:name="NE.Ref{D99A027E-95F4-4142-9B3F-37A109550A6D}" w:val=" ADDIN NE.Ref.{D99A027E-95F4-4142-9B3F-37A109550A6D}&lt;Citation SecTmpl=&quot;1&quot;&gt;&lt;Group&gt;&lt;References&gt;&lt;Item&gt;&lt;ID&gt;161&lt;/ID&gt;&lt;UID&gt;{67D8EE23-E247-41D5-BF4F-6D7F826B7E88}&lt;/UID&gt;&lt;Title&gt;审计师行业专长与客户的避税程度&lt;/Title&gt;&lt;Template&gt;Journal Article&lt;/Template&gt;&lt;Star&gt;0&lt;/Star&gt;&lt;Tag&gt;0&lt;/Tag&gt;&lt;Author&gt;魏春燕&lt;/Author&gt;&lt;Year&gt;2014&lt;/Year&gt;&lt;Details&gt;&lt;_accessed&gt;61775189&lt;/_accessed&gt;&lt;_author_aff&gt;北京大学光华管理学院;&lt;/_author_aff&gt;&lt;_collection_scope&gt;CSSCI;中文核心期刊;&lt;/_collection_scope&gt;&lt;_created&gt;61775189&lt;/_created&gt;&lt;_date&gt;60082560&lt;/_date&gt;&lt;_db_provider&gt;CNKI: 期刊&lt;/_db_provider&gt;&lt;_db_updated&gt;CNKI - Reference&lt;/_db_updated&gt;&lt;_issue&gt;02&lt;/_issue&gt;&lt;_journal&gt;审计研究&lt;/_journal&gt;&lt;_keywords&gt;审计师;行业专长;避税;审计任期&lt;/_keywords&gt;&lt;_language&gt;Chinese&lt;/_language&gt;&lt;_modified&gt;63290029&lt;/_modified&gt;&lt;_pages&gt;74-83&lt;/_pages&gt;&lt;_url&gt;http://www.cnki.net/KCMS/detail/detail.aspx?FileName=SJYZ201402013&amp;amp;DbName=CJFQ2014&lt;/_url&gt;&lt;_translated_author&gt;Wei, Chunyan&lt;/_translated_author&gt;&lt;/Details&gt;&lt;Extra&gt;&lt;DBUID&gt;{E9F07991-3B72-4492-A7D8-86E559D9F8FE}&lt;/DBUID&gt;&lt;/Extra&gt;&lt;/Item&gt;&lt;/References&gt;&lt;/Group&gt;&lt;/Citation&gt;_x000a_"/>
    <w:docVar w:name="NE.Ref{D9A32B2D-9328-4322-9252-CC601F2D507D}" w:val=" ADDIN NE.Ref.{D9A32B2D-9328-4322-9252-CC601F2D507D}&lt;Citation SecTmpl=&quot;1&quot;&gt;&lt;Group&gt;&lt;References&gt;&lt;Item&gt;&lt;ID&gt;17&lt;/ID&gt;&lt;UID&gt;{D09B5202-E911-4999-987C-52E40F2E01F9}&lt;/UID&gt;&lt;Title&gt;内部人交易与企业盈余管理行为&lt;/Title&gt;&lt;Template&gt;Journal Article&lt;/Template&gt;&lt;Star&gt;0&lt;/Star&gt;&lt;Tag&gt;0&lt;/Tag&gt;&lt;Author&gt;武聪; 张俊生&lt;/Author&gt;&lt;Year&gt;2009&lt;/Year&gt;&lt;Details&gt;&lt;_accessed&gt;63267310&lt;/_accessed&gt;&lt;_author_aff&gt;中央财经大学会计学院;&lt;/_author_aff&gt;&lt;_collection_scope&gt;CSSCI-C&lt;/_collection_scope&gt;&lt;_created&gt;63267310&lt;/_created&gt;&lt;_date&gt;57640320&lt;/_date&gt;&lt;_db_provider&gt;CNKI: 期刊&lt;/_db_provider&gt;&lt;_db_updated&gt;CNKI - Reference&lt;/_db_updated&gt;&lt;_issue&gt;08&lt;/_issue&gt;&lt;_journal&gt;经济管理&lt;/_journal&gt;&lt;_keywords&gt;内部人交易;盈余管理;经济盈余管理&lt;/_keywords&gt;&lt;_language&gt;Chinese&lt;/_language&gt;&lt;_modified&gt;63267310&lt;/_modified&gt;&lt;_pages&gt;113-118&lt;/_pages&gt;&lt;_url&gt;http://kns.cnki.net/KCMS/detail/detail.aspx?FileName=JJGU200908023&amp;amp;DbName=CJFQ2009&lt;/_url&gt;&lt;_volume&gt;31&lt;/_volume&gt;&lt;_translated_author&gt;Wu, Cong;Zhang, Junsheng&lt;/_translated_author&gt;&lt;/Details&gt;&lt;Extra&gt;&lt;DBUID&gt;{439358B4-FA18-4C63-A3A1-0E3BE4066E7A}&lt;/DBUID&gt;&lt;/Extra&gt;&lt;/Item&gt;&lt;/References&gt;&lt;/Group&gt;&lt;/Citation&gt;_x000a_"/>
    <w:docVar w:name="NE.Ref{DA9C58C3-A317-4223-AD77-AF43035B12CC}" w:val=" ADDIN NE.Ref.{DA9C58C3-A317-4223-AD77-AF43035B12CC}&lt;Citation SecTmpl=&quot;1&quot;&gt;&lt;Group&gt;&lt;References&gt;&lt;Item&gt;&lt;ID&gt;141&lt;/ID&gt;&lt;UID&gt;{779A2DD6-E9B2-4D3B-9FA4-E2845420247F}&lt;/UID&gt;&lt;Title&gt;Audit committee characteristics and auditor dismissals following “new” going-concern reports&lt;/Title&gt;&lt;Template&gt;Journal Article&lt;/Template&gt;&lt;Star&gt;0&lt;/Star&gt;&lt;Tag&gt;0&lt;/Tag&gt;&lt;Author&gt;Carcello, Joseph V; Neal, Terry L&lt;/Author&gt;&lt;Year&gt;2003&lt;/Year&gt;&lt;Details&gt;&lt;_alternate_title&gt;The accounting review&lt;/_alternate_title&gt;&lt;_created&gt;63245333&lt;/_created&gt;&lt;_date&gt;2003-01-01&lt;/_date&gt;&lt;_date_display&gt;2003&lt;/_date_display&gt;&lt;_impact_factor&gt;   4.562&lt;/_impact_factor&gt;&lt;_isbn&gt;0001-4826&lt;/_isbn&gt;&lt;_issue&gt;1&lt;/_issue&gt;&lt;_journal&gt;The accounting review&lt;/_journal&gt;&lt;_modified&gt;63245333&lt;/_modified&gt;&lt;_pages&gt;95-117&lt;/_pages&gt;&lt;_volume&gt;78&lt;/_volume&gt;&lt;/Details&gt;&lt;Extra&gt;&lt;DBUID&gt;{E9F07991-3B72-4492-A7D8-86E559D9F8FE}&lt;/DBUID&gt;&lt;/Extra&gt;&lt;/Item&gt;&lt;/References&gt;&lt;/Group&gt;&lt;/Citation&gt;_x000a_"/>
    <w:docVar w:name="NE.Ref{DA9E23FA-7198-4BA4-832A-21940BF5F045}" w:val=" ADDIN NE.Ref.{DA9E23FA-7198-4BA4-832A-21940BF5F045}&lt;Citation&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Group&gt;&lt;References&gt;&lt;Item&gt;&lt;ID&gt;168&lt;/ID&gt;&lt;UID&gt;{4D012BFF-CD2B-45EF-871B-8493CC21C053}&lt;/UID&gt;&lt;Title&gt;Long-Term Impact of Economic Conditions on Auditors&amp;apos; Judgment&lt;/Title&gt;&lt;Template&gt;Journal Article&lt;/Template&gt;&lt;Star&gt;0&lt;/Star&gt;&lt;Tag&gt;0&lt;/Tag&gt;&lt;Author&gt;He, Xianjie; Kothari, S P; Xiao, Tusheng; Zuo, Luo&lt;/Author&gt;&lt;Year&gt;2018&lt;/Year&gt;&lt;Details&gt;&lt;_accessed&gt;63255608&lt;/_accessed&gt;&lt;_created&gt;62492946&lt;/_created&gt;&lt;_date&gt;62062560&lt;/_date&gt;&lt;_date_display&gt;2018&lt;/_date_display&gt;&lt;_db_updated&gt;PKU Search&lt;/_db_updated&gt;&lt;_doi&gt;10.2308/accr-52009&lt;/_doi&gt;&lt;_impact_factor&gt;   4.562&lt;/_impact_factor&gt;&lt;_isbn&gt;0001-4826_x000d__x000a_&lt;/_isbn&gt;&lt;_journal&gt;The Accounting Review&lt;/_journal&gt;&lt;_modified&gt;63294334&lt;/_modified&gt;&lt;_number&gt;1&lt;/_number&gt;&lt;_url&gt;http://pku.summon.serialssolutions.com/2.0.0/link/0/eLvHCXMwtV3fS8MwED7cBPFFdCr-JuCDIGR21W3tgw8qG2NWENaBb6Vrs7mJ7ajr_-9d0zR1vtQHX0p7JGnaL1xyl_suAA2zafA1nUBs6BfLeTX7vfZQH8qpZf8KLMoQWiLK_gHcolEU4D1CjFcEGa-VYHbiaMZdVK-U5zfnOyqyMdH5wnke6kZuDXyIkyxsYpiGsyLmZaFHTOnwiJ-7BoPM8fmGg2kxL8bCM8LsS6r6qFkQxbBQ5n910693kU-M5JpOM6mTxmVPQ4uC3LgkOBfaE-1Ny8xTV-cKs23xri2P1FhXx2jeEMXAD4KEZ-md9KSjNtrX5qIiQhBtE6rtUV1P1qVc6J_hPFjdi4iPRzXYJJovhXH2HsclLqw6JVH2VaakpbZudD9Ki5DSasLdhZ3cDGAPEtA92BBRA7YUC2EfNK5M4sriKVO4Mo0riyOmcL1iCtUDuO733KcBV6_3ljKpiPf7g28PoR7FkTgChstQU_hTqzOxOqhx7UnLsg1h3gV21wi7xvQYLis0eFKp1Clsa_DPoL5KUnEOteVHepH96W8L7DMi&lt;/_url&gt;&lt;/Details&gt;&lt;Extra&gt;&lt;DBUID&gt;{E9F07991-3B72-4492-A7D8-86E559D9F8FE}&lt;/DBUID&gt;&lt;/Extra&gt;&lt;/Item&gt;&lt;/References&gt;&lt;/Group&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DAD07007-8D9D-4A41-904A-62438B7D7DD2}" w:val=" ADDIN NE.Ref.{DAD07007-8D9D-4A41-904A-62438B7D7DD2}&lt;Citation SecTmpl=&quot;1&quot;&gt;&lt;Group&gt;&lt;References&gt;&lt;Item&gt;&lt;ID&gt;116&lt;/ID&gt;&lt;UID&gt;{C54209F4-B26D-428A-A1EE-A52B82F82980}&lt;/UID&gt;&lt;Title&gt;税收监管、经营性关联交易与公司价值&lt;/Title&gt;&lt;Template&gt;Journal Article&lt;/Template&gt;&lt;Star&gt;0&lt;/Star&gt;&lt;Tag&gt;0&lt;/Tag&gt;&lt;Author&gt;朱凯; 孙红&lt;/Author&gt;&lt;Year&gt;2014&lt;/Year&gt;&lt;Details&gt;&lt;_accessed&gt;63241051&lt;/_accessed&gt;&lt;_author_aff&gt;上海财经大学会计与财务研究院;上海财经大学会计学院;&lt;/_author_aff&gt;&lt;_collection_scope&gt;CSSCI-C;PKU&lt;/_collection_scope&gt;&lt;_created&gt;63240989&lt;/_created&gt;&lt;_date&gt;60222240&lt;/_date&gt;&lt;_db_provider&gt;CNKI: 期刊&lt;/_db_provider&gt;&lt;_db_updated&gt;CNKI - Reference&lt;/_db_updated&gt;&lt;_issue&gt;07&lt;/_issue&gt;&lt;_journal&gt;财经研究&lt;/_journal&gt;&lt;_keywords&gt;税收监管;经营性关联交易;公司价值;特别纳税调整实施办法&lt;/_keywords&gt;&lt;_modified&gt;63241051&lt;/_modified&gt;&lt;_pages&gt;77-85&lt;/_pages&gt;&lt;_url&gt;http://kns.cnki.net/KCMS/detail/detail.aspx?FileName=CJYJ201407007&amp;amp;DbName=CJFQ2014&lt;/_url&gt;&lt;_volume&gt;40&lt;/_volume&gt;&lt;_translated_author&gt;Zhu, Kai;Sun, Hong&lt;/_translated_author&gt;&lt;/Details&gt;&lt;Extra&gt;&lt;DBUID&gt;{E9F07991-3B72-4492-A7D8-86E559D9F8FE}&lt;/DBUID&gt;&lt;/Extra&gt;&lt;/Item&gt;&lt;/References&gt;&lt;/Group&gt;&lt;/Citation&gt;_x000a_"/>
    <w:docVar w:name="NE.Ref{DB089B35-5F16-454F-8A86-1E0647ED021E}" w:val=" ADDIN NE.Ref.{DB089B35-5F16-454F-8A86-1E0647ED021E}&lt;Citation SecTmpl=&quot;1&quot;&gt;&lt;Group&gt;&lt;References&gt;&lt;Item&gt;&lt;ID&gt;67&lt;/ID&gt;&lt;UID&gt;{8923FA62-B16D-4204-89AA-52E003E31B7F}&lt;/UID&gt;&lt;Title&gt;The world price of insider trading&lt;/Title&gt;&lt;Template&gt;Journal Article&lt;/Template&gt;&lt;Star&gt;0&lt;/Star&gt;&lt;Tag&gt;0&lt;/Tag&gt;&lt;Author&gt;Bhattacharya, Utpal; Daouk, Hazem&lt;/Author&gt;&lt;Year&gt;2002&lt;/Year&gt;&lt;Details&gt;&lt;_alternate_title&gt;The Journal of Finance&lt;/_alternate_title&gt;&lt;_created&gt;63285821&lt;/_created&gt;&lt;_date&gt;2002-01-01&lt;/_date&gt;&lt;_date_display&gt;2002&lt;/_date_display&gt;&lt;_impact_factor&gt;   6.201&lt;/_impact_factor&gt;&lt;_isbn&gt;0022-1082&lt;/_isbn&gt;&lt;_issue&gt;1&lt;/_issue&gt;&lt;_journal&gt;The Journal of Finance&lt;/_journal&gt;&lt;_modified&gt;63285821&lt;/_modified&gt;&lt;_ori_publication&gt;Wiley Online Library&lt;/_ori_publication&gt;&lt;_pages&gt;75-108&lt;/_pages&gt;&lt;_volume&gt;57&lt;/_volume&gt;&lt;/Details&gt;&lt;Extra&gt;&lt;DBUID&gt;{439358B4-FA18-4C63-A3A1-0E3BE4066E7A}&lt;/DBUID&gt;&lt;/Extra&gt;&lt;/Item&gt;&lt;/References&gt;&lt;/Group&gt;&lt;/Citation&gt;_x000a_"/>
    <w:docVar w:name="NE.Ref{DBA3DB90-4CE6-4FA1-B88D-1EE9A6D41D5E}" w:val=" ADDIN NE.Ref.{DBA3DB90-4CE6-4FA1-B88D-1EE9A6D41D5E}&lt;Citation SecTmpl=&quot;1&quot;&gt;&lt;Group&gt;&lt;References&gt;&lt;Item&gt;&lt;ID&gt;19&lt;/ID&gt;&lt;UID&gt;{06AF2C86-F423-4A05-B20F-5EF4C9CA6B6A}&lt;/UID&gt;&lt;Title&gt;Auditor Tenure and the Timeliness of Misstatement Discovery&lt;/Title&gt;&lt;Template&gt;Journal Article&lt;/Template&gt;&lt;Star&gt;0&lt;/Star&gt;&lt;Tag&gt;0&lt;/Tag&gt;&lt;Author&gt;Singer, Zvi; Zhang, Jing&lt;/Author&gt;&lt;Year&gt;2018&lt;/Year&gt;&lt;Details&gt;&lt;_accessed&gt;62210330&lt;/_accessed&gt;&lt;_created&gt;62210330&lt;/_created&gt;&lt;_db_updated&gt;CrossRef&lt;/_db_updated&gt;&lt;_doi&gt;10.2308/accr-51871&lt;/_doi&gt;&lt;_impact_factor&gt;   4.562&lt;/_impact_factor&gt;&lt;_isbn&gt;0001-4826&lt;/_isbn&gt;&lt;_issue&gt;2&lt;/_issue&gt;&lt;_journal&gt;The Accounting Review&lt;/_journal&gt;&lt;_modified&gt;62865259&lt;/_modified&gt;&lt;_pages&gt;315-338&lt;/_pages&gt;&lt;_tertiary_title&gt;The Accounting Review&lt;/_tertiary_title&gt;&lt;_url&gt;http://aaajournals.org/doi/10.2308/accr-51871&lt;/_url&gt;&lt;_volume&gt;93&lt;/_volume&gt;&lt;/Details&gt;&lt;Extra&gt;&lt;DBUID&gt;{D2579611-BF89-4C7B-83D9-BE1288535D97}&lt;/DBUID&gt;&lt;/Extra&gt;&lt;/Item&gt;&lt;/References&gt;&lt;/Group&gt;&lt;/Citation&gt;_x000a_"/>
    <w:docVar w:name="NE.Ref{DCB07F5F-76AD-4176-A599-B99D0343679F}" w:val=" ADDIN NE.Ref.{DCB07F5F-76AD-4176-A599-B99D0343679F}&lt;Citation&gt;&lt;Group&gt;&lt;References&gt;&lt;Item&gt;&lt;ID&gt;86&lt;/ID&gt;&lt;UID&gt;{3CD6102F-1F48-4D0E-B029-81887B709E47}&lt;/UID&gt;&lt;Title&gt;Corporate tax avoidance and high-powered incentives&lt;/Title&gt;&lt;Template&gt;Journal Article&lt;/Template&gt;&lt;Star&gt;0&lt;/Star&gt;&lt;Tag&gt;0&lt;/Tag&gt;&lt;Author&gt;Desai, Mihir A; Dharmapala, Dhammika&lt;/Author&gt;&lt;Year&gt;2006&lt;/Year&gt;&lt;Details&gt;&lt;_accessed&gt;63309299&lt;/_accessed&gt;&lt;_alternate_title&gt;Journal of Financial Economics&lt;/_alternate_title&gt;&lt;_collection_scope&gt;SSCI&lt;/_collection_scope&gt;&lt;_created&gt;63228696&lt;/_created&gt;&lt;_date&gt;2006-01-01&lt;/_date&gt;&lt;_date_display&gt;2006&lt;/_date_display&gt;&lt;_impact_factor&gt;   4.693&lt;/_impact_factor&gt;&lt;_isbn&gt;0304-405X&lt;/_isbn&gt;&lt;_issue&gt;1&lt;/_issue&gt;&lt;_journal&gt;Journal of Financial Economics&lt;/_journal&gt;&lt;_modified&gt;63309297&lt;/_modified&gt;&lt;_ori_publication&gt;Elsevier&lt;/_ori_publication&gt;&lt;_pages&gt;145-179&lt;/_pages&gt;&lt;_volume&gt;79&lt;/_volume&gt;&lt;/Details&gt;&lt;Extra&gt;&lt;DBUID&gt;{E9F07991-3B72-4492-A7D8-86E559D9F8FE}&lt;/DBUID&gt;&lt;/Extra&gt;&lt;/Item&gt;&lt;/References&gt;&lt;/Group&gt;&lt;/Citation&gt;_x000a_"/>
    <w:docVar w:name="NE.Ref{DCC553D1-E418-4CFF-B393-6A5B7D4028C1}" w:val=" ADDIN NE.Ref.{DCC553D1-E418-4CFF-B393-6A5B7D4028C1}&lt;Citation&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DD128421-E477-4C37-9953-A8FBD556BE05}" w:val=" ADDIN NE.Ref.{DD128421-E477-4C37-9953-A8FBD556BE05}&lt;Citation SecTmpl=&quot;1&quot;&gt;&lt;Group&gt;&lt;References&gt;&lt;Item&gt;&lt;ID&gt;316&lt;/ID&gt;&lt;UID&gt;{D7EF03FF-8A25-4602-90AD-9F2F17A3106F}&lt;/UID&gt;&lt;Title&gt;Stock liquidity and corporate tax avoidance&lt;/Title&gt;&lt;Template&gt;Journal Article&lt;/Template&gt;&lt;Star&gt;0&lt;/Star&gt;&lt;Tag&gt;0&lt;/Tag&gt;&lt;Author&gt;Chen, Yangyang; Ge, Rui; Louis, Henock; Zolotoy, Leon&lt;/Author&gt;&lt;Year&gt;2019&lt;/Year&gt;&lt;Details&gt;&lt;_accessed&gt;63309111&lt;/_accessed&gt;&lt;_collection_scope&gt;SSCI&lt;/_collection_scope&gt;&lt;_created&gt;62740296&lt;/_created&gt;&lt;_db_updated&gt;CrossRef&lt;/_db_updated&gt;&lt;_doi&gt;10.1007/s11142-018-9479-6&lt;/_doi&gt;&lt;_impact_factor&gt;   2.108&lt;/_impact_factor&gt;&lt;_isbn&gt;1380-6653&lt;/_isbn&gt;&lt;_issue&gt;1&lt;/_issue&gt;&lt;_journal&gt;Review of Accounting Studies&lt;/_journal&gt;&lt;_modified&gt;63310203&lt;/_modified&gt;&lt;_pages&gt;309-340&lt;/_pages&gt;&lt;_tertiary_title&gt;Rev Account Stud&lt;/_tertiary_title&gt;&lt;_url&gt;http://link.springer.com/10.1007/s11142-018-9479-6_x000d__x000a_http://link.springer.com/content/pdf/10.1007/s11142-018-9479-6.pdf&lt;/_url&gt;&lt;_volume&gt;24&lt;/_volume&gt;&lt;/Details&gt;&lt;Extra&gt;&lt;DBUID&gt;{E9F07991-3B72-4492-A7D8-86E559D9F8FE}&lt;/DBUID&gt;&lt;/Extra&gt;&lt;/Item&gt;&lt;/References&gt;&lt;/Group&gt;&lt;/Citation&gt;_x000a_"/>
    <w:docVar w:name="NE.Ref{DE10269E-4F1E-4D74-961C-6C2B09FE640A}" w:val=" ADDIN NE.Ref.{DE10269E-4F1E-4D74-961C-6C2B09FE640A}&lt;Citation&gt;&lt;Group&gt;&lt;References&gt;&lt;Item&gt;&lt;ID&gt;44&lt;/ID&gt;&lt;UID&gt;{62E98AC1-C73A-4100-B6EB-49EAB1AA72F3}&lt;/UID&gt;&lt;Title&gt;Positive accounting theory&lt;/Title&gt;&lt;Template&gt;Journal Article&lt;/Template&gt;&lt;Star&gt;0&lt;/Star&gt;&lt;Tag&gt;0&lt;/Tag&gt;&lt;Author&gt;Watts, Ross L; Zimmerman, Jerold L&lt;/Author&gt;&lt;Year&gt;1986&lt;/Year&gt;&lt;Details&gt;&lt;_created&gt;63224419&lt;/_created&gt;&lt;_date&gt;1986-01-01&lt;/_date&gt;&lt;_date_display&gt;1986&lt;/_date_display&gt;&lt;_modified&gt;63224419&lt;/_modified&gt;&lt;_ori_publication&gt;Prentice-Hall Inc&lt;/_ori_publication&gt;&lt;/Details&gt;&lt;Extra&gt;&lt;DBUID&gt;{E9F07991-3B72-4492-A7D8-86E559D9F8FE}&lt;/DBUID&gt;&lt;/Extra&gt;&lt;/Item&gt;&lt;/References&gt;&lt;/Group&gt;&lt;/Citation&gt;_x000a_"/>
    <w:docVar w:name="NE.Ref{DF168218-257C-4FA8-AC82-EE880D16C484}" w:val=" ADDIN NE.Ref.{DF168218-257C-4FA8-AC82-EE880D16C484}&lt;Citation SecTmpl=&quot;1&quot;&gt;&lt;Group&gt;&lt;References&gt;&lt;Item&gt;&lt;ID&gt;40&lt;/ID&gt;&lt;UID&gt;{F9C0E591-BB82-488D-819E-BDF103908FD2}&lt;/UID&gt;&lt;Title&gt;Corporate Tax Aggressiveness and Insider Trading&lt;/Title&gt;&lt;Template&gt;Journal Article&lt;/Template&gt;&lt;Star&gt;0&lt;/Star&gt;&lt;Tag&gt;0&lt;/Tag&gt;&lt;Author&gt;Chung, Sung Gon; Goh, Beng Wee; Lee, Jimmy; Shevlin, Terry&lt;/Author&gt;&lt;Year&gt;2019&lt;/Year&gt;&lt;Details&gt;&lt;_accessed&gt;62771455&lt;/_accessed&gt;&lt;_collection_scope&gt;SSCI&lt;/_collection_scope&gt;&lt;_created&gt;62771455&lt;/_created&gt;&lt;_db_updated&gt;CrossRef&lt;/_db_updated&gt;&lt;_doi&gt;10.1111/1911-3846.12422&lt;/_doi&gt;&lt;_impact_factor&gt;   2.261&lt;/_impact_factor&gt;&lt;_issue&gt;1&lt;/_issue&gt;&lt;_journal&gt;Contemporary Accounting Research&lt;/_journal&gt;&lt;_modified&gt;62846551&lt;/_modified&gt;&lt;_pages&gt;230-258&lt;/_pages&gt;&lt;_tertiary_title&gt;Contemp Account Res&lt;/_tertiary_title&gt;&lt;_url&gt;http://doi.wiley.com/10.1111/1911-3846.12422_x000d__x000a_http://onlinelibrary.wiley.com/wol1/doi/10.1111/1911-3846.12422/fullpdf&lt;/_url&gt;&lt;_volume&gt;36&lt;/_volume&gt;&lt;/Details&gt;&lt;Extra&gt;&lt;DBUID&gt;{D2579611-BF89-4C7B-83D9-BE1288535D97}&lt;/DBUID&gt;&lt;/Extra&gt;&lt;/Item&gt;&lt;/References&gt;&lt;/Group&gt;&lt;/Citation&gt;_x000a_"/>
    <w:docVar w:name="NE.Ref{DF2E4716-ADD1-434A-A2C3-B4D9111C578A}" w:val=" ADDIN NE.Ref.{DF2E4716-ADD1-434A-A2C3-B4D9111C578A}&lt;Citation SecTmpl=&quot;1&quot;&gt;&lt;Group&gt;&lt;References&gt;&lt;Item&gt;&lt;ID&gt;700&lt;/ID&gt;&lt;UID&gt;{9EC70A45-4C85-485B-A859-673EA47CE3C4}&lt;/UID&gt;&lt;Title&gt;Financial constraints and cash tax savings&lt;/Title&gt;&lt;Template&gt;Journal Article&lt;/Template&gt;&lt;Star&gt;0&lt;/Star&gt;&lt;Tag&gt;0&lt;/Tag&gt;&lt;Author&gt;Edwards, Alexander; Schwab, Casey; Shevlin, Terry&lt;/Author&gt;&lt;Year&gt;2016&lt;/Year&gt;&lt;Details&gt;&lt;_alternate_title&gt;The Accounting Review&lt;/_alternate_title&gt;&lt;_created&gt;63308792&lt;/_created&gt;&lt;_date&gt;2016-01-01&lt;/_date&gt;&lt;_date_display&gt;2016&lt;/_date_display&gt;&lt;_isbn&gt;1558-7967&lt;/_isbn&gt;&lt;_issue&gt;3&lt;/_issue&gt;&lt;_journal&gt;The Accounting Review&lt;/_journal&gt;&lt;_modified&gt;63308792&lt;/_modified&gt;&lt;_ori_publication&gt;American Accounting Association&lt;/_ori_publication&gt;&lt;_pages&gt;859-881&lt;/_pages&gt;&lt;_volume&gt;91&lt;/_volume&gt;&lt;/Details&gt;&lt;Extra&gt;&lt;DBUID&gt;{83AC290F-D6FC-4574-9771-6904EE9C30A4}&lt;/DBUID&gt;&lt;/Extra&gt;&lt;/Item&gt;&lt;/References&gt;&lt;/Group&gt;&lt;/Citation&gt;_x000a_"/>
    <w:docVar w:name="NE.Ref{DF3E37A8-6D0E-4365-9B19-AB22D89BC479}" w:val=" ADDIN NE.Ref.{DF3E37A8-6D0E-4365-9B19-AB22D89BC479}&lt;Citation&gt;&lt;Group&gt;&lt;References&gt;&lt;Item&gt;&lt;ID&gt;130&lt;/ID&gt;&lt;UID&gt;{42C63340-6B54-43C0-9C30-75A208220544}&lt;/UID&gt;&lt;Title&gt;放松卖空管制与大股东“掏空”&lt;/Title&gt;&lt;Template&gt;Journal Article&lt;/Template&gt;&lt;Star&gt;0&lt;/Star&gt;&lt;Tag&gt;0&lt;/Tag&gt;&lt;Author&gt;侯青川; 靳庆鲁; 苏玲; 于潇潇&lt;/Author&gt;&lt;Year&gt;2017&lt;/Year&gt;&lt;Details&gt;&lt;_accessed&gt;62704518&lt;/_accessed&gt;&lt;_author_aff&gt;上海财经大学会计与财务研究院;新疆财经大学会计学院;上海财经大学会计学院;&lt;/_author_aff&gt;&lt;_created&gt;62704518&lt;/_created&gt;&lt;_date&gt;61686720&lt;/_date&gt;&lt;_db_provider&gt;CNKI: 期刊&lt;/_db_provider&gt;&lt;_db_updated&gt;CNKI - Reference&lt;/_db_updated&gt;&lt;_issue&gt;03&lt;/_issue&gt;&lt;_journal&gt;经济学(季刊)&lt;/_journal&gt;&lt;_keywords&gt;放松卖空管制;掏空;外部监督&lt;/_keywords&gt;&lt;_language&gt;Chinese&lt;/_language&gt;&lt;_modified&gt;63241057&lt;/_modified&gt;&lt;_pages&gt;1143-1172&lt;/_pages&gt;&lt;_url&gt;http://kns.cnki.net/KCMS/detail/detail.aspx?FileName=JJXU201703015&amp;amp;DbName=CJFQ2017&lt;/_url&gt;&lt;_volume&gt;16&lt;/_volume&gt;&lt;_translated_author&gt;Hou, Qingchuan;Jin, Qinglu;Su, Ling;Yu, Xiaoxiao&lt;/_translated_author&gt;&lt;/Details&gt;&lt;Extra&gt;&lt;DBUID&gt;{E9F07991-3B72-4492-A7D8-86E559D9F8FE}&lt;/DBUID&gt;&lt;/Extra&gt;&lt;/Item&gt;&lt;/References&gt;&lt;/Group&gt;&lt;/Citation&gt;_x000a_"/>
    <w:docVar w:name="NE.Ref{DF967867-052D-4A06-92F2-3C2B03616EEE}" w:val=" ADDIN NE.Ref.{DF967867-052D-4A06-92F2-3C2B03616EEE}&lt;Citation SecTmpl=&quot;1&quot;&gt;&lt;Group&gt;&lt;References&gt;&lt;Item&gt;&lt;ID&gt;16&lt;/ID&gt;&lt;UID&gt;{B12F4AC2-82DA-4B28-960B-C548E3CED5F5}&lt;/UID&gt;&lt;Title&gt;国有股权、税收优惠与公司税负&lt;/Title&gt;&lt;Template&gt;Journal Article&lt;/Template&gt;&lt;Star&gt;0&lt;/Star&gt;&lt;Tag&gt;0&lt;/Tag&gt;&lt;Author&gt;吴联生&lt;/Author&gt;&lt;Year&gt;2009&lt;/Year&gt;&lt;Details&gt;&lt;_accessed&gt;61697770&lt;/_accessed&gt;&lt;_author_aff&gt;北京大学光华管理学院;&lt;/_author_aff&gt;&lt;_collection_scope&gt;CSSCI;中文核心期刊;&lt;/_collection_scope&gt;&lt;_created&gt;61697769&lt;/_created&gt;&lt;_date&gt;57749760&lt;/_date&gt;&lt;_db_provider&gt;CNKI: 期刊&lt;/_db_provider&gt;&lt;_db_updated&gt;CNKI - Reference&lt;/_db_updated&gt;&lt;_issue&gt;10&lt;/_issue&gt;&lt;_journal&gt;经济研究&lt;/_journal&gt;&lt;_keywords&gt;公司治理;企业所得税;政府干预&lt;/_keywords&gt;&lt;_language&gt;Chinese&lt;/_language&gt;&lt;_modified&gt;61697770&lt;/_modified&gt;&lt;_pages&gt;109-120&lt;/_pages&gt;&lt;_url&gt;http://www.cnki.net/KCMS/detail/detail.aspx?FileName=JJYJ200910010&amp;amp;DbName=CJFQ2009&lt;/_url&gt;&lt;_translated_author&gt;Wu, Liansheng&lt;/_translated_author&gt;&lt;/Details&gt;&lt;Extra&gt;&lt;DBUID&gt;{83AC290F-D6FC-4574-9771-6904EE9C30A4}&lt;/DBUID&gt;&lt;/Extra&gt;&lt;/Item&gt;&lt;/References&gt;&lt;/Group&gt;&lt;/Citation&gt;_x000a_"/>
    <w:docVar w:name="NE.Ref{DFBC0CCE-A983-4B5B-AFAF-3B1E61A16D1B}" w:val=" ADDIN NE.Ref.{DFBC0CCE-A983-4B5B-AFAF-3B1E61A16D1B}&lt;Citation SecTmpl=&quot;1&quot;&gt;&lt;Group&gt;&lt;References&gt;&lt;Item&gt;&lt;ID&gt;19&lt;/ID&gt;&lt;UID&gt;{4610321F-C578-423E-8D44-18E0079B53D6}&lt;/UID&gt;&lt;Title&gt;Do Social Ties between External Auditors and Audit Committee Members Affect Audit Quality?&lt;/Title&gt;&lt;Template&gt;Journal Article&lt;/Template&gt;&lt;Star&gt;0&lt;/Star&gt;&lt;Tag&gt;0&lt;/Tag&gt;&lt;Author&gt;He, Xianjie; Pittman, Jeffrey; Rui, Oliver M; Wu, Donghui&lt;/Author&gt;&lt;Year&gt;2017&lt;/Year&gt;&lt;Details&gt;&lt;_accessed&gt;61958341&lt;/_accessed&gt;&lt;_created&gt;61958340&lt;/_created&gt;&lt;_db_updated&gt;PKU Search&lt;/_db_updated&gt;&lt;_doi&gt;10.2308/accr-51696&lt;/_doi&gt;&lt;_impact_factor&gt;   4.562&lt;/_impact_factor&gt;&lt;_isbn&gt;0001-4826&lt;/_isbn&gt;&lt;_journal&gt;The Accounting Review&lt;/_journal&gt;&lt;_language&gt;English&lt;/_language&gt;&lt;_modified&gt;63219483&lt;/_modified&gt;&lt;_url&gt;http://pku.summon.serialssolutions.com/2.0.0/link/0/eLvHCXMwtV1JT9tAFJ42HFAvCLqoLJUsOCIXezyxxxJQsQShqguHIFAv0WyGsCQI4gP8YH4H73nGdkgRTg-9WMnkG3ui-d543pu3EBLRr4E_sSZIzpg2oA3FhkYMhD1ITBzpVASKZVJg-POfn_zHET3otL_Xlu267b9OPLTB1GMg7T9MfnVTaIDPQAG4AgngOhUN9ofrLgK3Czpx5ZbVccmf13cwKgML7qABvfiCS8R1fzQyIPAGy4Xc4bEPpji2P9usG_cTHoFFcee68sTzI4fDwmp6Cky86FdEOoJnOPOrCyerDn_ywsXg9xX6jNTm2pPc7vgHZ-d5f9xaAW9AdHBOnq3AoLNy6tJfu0W3zf0ktWU5Jpd0UJEwTEEodevjmd4LebMn3meVlyHoN9i7h317ti_mU7_WfTXaejj39361SCtK0BG0s3s8Fk1b1lm0I7VJbfFOG_UoxrYxY_uR7jyZc4qEt2OnfIG8NYP3ZLaMY_jw5nFTegpVo61VdJcV6NBzhZYYmJ7V7f3h5obc9l7FWN4045BYzSjHvGZgSc1mZMndZiSQ2yvQzdCK_c1QJx5TDLSQnyn_UDPMSSACv30k3YNOd-_Qd0VNfJWEka9pSiU1Ogl4BsoND03IhIKdpJA61TrTaQQ6jTSpCLUO4kyFhoPWIE2IiacUiz6RmcFwYD4Tj6eaJUGoFG8LRoVKaSyzQHLFuGjzOFgkayVFezc2dU3vb5FYmgq1TN7V0rxCZka3uflCWjeX-RO5K-ck&lt;/_url&gt;&lt;/Details&gt;&lt;Extra&gt;&lt;DBUID&gt;{E9F07991-3B72-4492-A7D8-86E559D9F8FE}&lt;/DBUID&gt;&lt;/Extra&gt;&lt;/Item&gt;&lt;/References&gt;&lt;/Group&gt;&lt;/Citation&gt;_x000a_"/>
    <w:docVar w:name="NE.Ref{E025DEF2-F71F-4165-BE89-A8A9FE13DB27}" w:val=" ADDIN NE.Ref.{E025DEF2-F71F-4165-BE89-A8A9FE13DB27}&lt;Citation&gt;&lt;Group&gt;&lt;References&gt;&lt;Item&gt;&lt;ID&gt;295&lt;/ID&gt;&lt;UID&gt;{3E82656C-1BAA-427A-A41A-B800418681A5}&lt;/UID&gt;&lt;Title&gt;Tax‐avoidance activities of US multinational corporations&lt;/Title&gt;&lt;Template&gt;Journal Article&lt;/Template&gt;&lt;Star&gt;0&lt;/Star&gt;&lt;Tag&gt;0&lt;/Tag&gt;&lt;Author&gt;Rego, Sonja Olhoft&lt;/Author&gt;&lt;Year&gt;2003&lt;/Year&gt;&lt;Details&gt;&lt;_alternate_title&gt;Contemporary Accounting Research&lt;/_alternate_title&gt;&lt;_collection_scope&gt;SSCI&lt;/_collection_scope&gt;&lt;_created&gt;63308746&lt;/_created&gt;&lt;_date&gt;2003-01-01&lt;/_date&gt;&lt;_date_display&gt;2003&lt;/_date_display&gt;&lt;_impact_factor&gt;   2.261&lt;/_impact_factor&gt;&lt;_isbn&gt;0823-9150&lt;/_isbn&gt;&lt;_issue&gt;4&lt;/_issue&gt;&lt;_journal&gt;Contemporary Accounting Research&lt;/_journal&gt;&lt;_modified&gt;63308746&lt;/_modified&gt;&lt;_ori_publication&gt;Wiley Online Library&lt;/_ori_publication&gt;&lt;_pages&gt;805-833&lt;/_pages&gt;&lt;_volume&gt;20&lt;/_volume&gt;&lt;/Details&gt;&lt;Extra&gt;&lt;DBUID&gt;{E9F07991-3B72-4492-A7D8-86E559D9F8FE}&lt;/DBUID&gt;&lt;/Extra&gt;&lt;/Item&gt;&lt;/References&gt;&lt;/Group&gt;&lt;/Citation&gt;_x000a_"/>
    <w:docVar w:name="NE.Ref{E05FAF02-FC5C-4E4B-93AC-B849C7EA9662}" w:val=" ADDIN NE.Ref.{E05FAF02-FC5C-4E4B-93AC-B849C7EA9662}&lt;Citation SecTmpl=&quot;1&quot;&gt;&lt;Group&gt;&lt;References&gt;&lt;Item&gt;&lt;ID&gt;149&lt;/ID&gt;&lt;UID&gt;{45404A6D-1227-4953-AD65-6AD6398C6470}&lt;/UID&gt;&lt;Title&gt;大股东资金占用与外部审计监督&lt;/Title&gt;&lt;Template&gt;Journal Article&lt;/Template&gt;&lt;Star&gt;0&lt;/Star&gt;&lt;Tag&gt;0&lt;/Tag&gt;&lt;Author&gt;周中胜; 陈汉文&lt;/Author&gt;&lt;Year&gt;2006&lt;/Year&gt;&lt;Details&gt;&lt;_accessed&gt;63258676&lt;/_accessed&gt;&lt;_author_aff&gt;厦门大学会计系;厦门大学会计系 361005;361005&lt;/_author_aff&gt;&lt;_collection_scope&gt;CSSCI-C;PKU&lt;/_collection_scope&gt;&lt;_created&gt;63258676&lt;/_created&gt;&lt;_date&gt;55962720&lt;/_date&gt;&lt;_db_provider&gt;CNKI: 期刊&lt;/_db_provider&gt;&lt;_db_updated&gt;CNKI - Reference&lt;/_db_updated&gt;&lt;_issue&gt;03&lt;/_issue&gt;&lt;_journal&gt;审计研究&lt;/_journal&gt;&lt;_keywords&gt;资金占用;审计需求;审计意见&lt;/_keywords&gt;&lt;_language&gt;Chinese&lt;/_language&gt;&lt;_modified&gt;63258676&lt;/_modified&gt;&lt;_pages&gt;73-81&lt;/_pages&gt;&lt;_url&gt;http://kns.cnki.net/KCMS/detail/detail.aspx?FileName=SJYZ200603015&amp;amp;DbName=CJFQ2006&lt;/_url&gt;&lt;_translated_author&gt;Zhou, Zhongsheng;Chen, Hanwen&lt;/_translated_author&gt;&lt;/Details&gt;&lt;Extra&gt;&lt;DBUID&gt;{E9F07991-3B72-4492-A7D8-86E559D9F8FE}&lt;/DBUID&gt;&lt;/Extra&gt;&lt;/Item&gt;&lt;/References&gt;&lt;/Group&gt;&lt;/Citation&gt;_x000a_"/>
    <w:docVar w:name="NE.Ref{E06BF14F-5F57-4517-9BDC-49A93A2F4377}" w:val=" ADDIN NE.Ref.{E06BF14F-5F57-4517-9BDC-49A93A2F4377}&lt;Citation&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Citation&gt;_x000a_"/>
    <w:docVar w:name="NE.Ref{E12F74EE-0815-4FC8-85AD-D60A00EB40FD}" w:val=" ADDIN NE.Ref.{E12F74EE-0815-4FC8-85AD-D60A00EB40FD}&lt;Citation SecTmpl=&quot;1&quot;&gt;&lt;Group&gt;&lt;References&gt;&lt;Item&gt;&lt;ID&gt;19&lt;/ID&gt;&lt;UID&gt;{4610321F-C578-423E-8D44-18E0079B53D6}&lt;/UID&gt;&lt;Title&gt;Do Social Ties between External Auditors and Audit Committee Members Affect Audit Quality?&lt;/Title&gt;&lt;Template&gt;Journal Article&lt;/Template&gt;&lt;Star&gt;0&lt;/Star&gt;&lt;Tag&gt;0&lt;/Tag&gt;&lt;Author&gt;He, Xianjie; Pittman, Jeffrey; Rui, Oliver M; Wu, Donghui&lt;/Author&gt;&lt;Year&gt;2017&lt;/Year&gt;&lt;Details&gt;&lt;_accessed&gt;61958341&lt;/_accessed&gt;&lt;_created&gt;61958340&lt;/_created&gt;&lt;_db_updated&gt;PKU Search&lt;/_db_updated&gt;&lt;_doi&gt;10.2308/accr-51696&lt;/_doi&gt;&lt;_impact_factor&gt;   4.562&lt;/_impact_factor&gt;&lt;_isbn&gt;0001-4826&lt;/_isbn&gt;&lt;_journal&gt;The Accounting Review&lt;/_journal&gt;&lt;_language&gt;English&lt;/_language&gt;&lt;_modified&gt;63219483&lt;/_modified&gt;&lt;_url&gt;http://pku.summon.serialssolutions.com/2.0.0/link/0/eLvHCXMwtV1JT9tAFJ42HFAvCLqoLJUsOCIXezyxxxJQsQShqguHIFAv0WyGsCQI4gP8YH4H73nGdkgRTg-9WMnkG3ui-d543pu3EBLRr4E_sSZIzpg2oA3FhkYMhD1ITBzpVASKZVJg-POfn_zHET3otL_Xlu267b9OPLTB1GMg7T9MfnVTaIDPQAG4AgngOhUN9ofrLgK3Czpx5ZbVccmf13cwKgML7qABvfiCS8R1fzQyIPAGy4Xc4bEPpji2P9usG_cTHoFFcee68sTzI4fDwmp6Cky86FdEOoJnOPOrCyerDn_ywsXg9xX6jNTm2pPc7vgHZ-d5f9xaAW9AdHBOnq3AoLNy6tJfu0W3zf0ktWU5Jpd0UJEwTEEodevjmd4LebMn3meVlyHoN9i7h317ti_mU7_WfTXaejj39361SCtK0BG0s3s8Fk1b1lm0I7VJbfFOG_UoxrYxY_uR7jyZc4qEt2OnfIG8NYP3ZLaMY_jw5nFTegpVo61VdJcV6NBzhZYYmJ7V7f3h5obc9l7FWN4045BYzSjHvGZgSc1mZMndZiSQ2yvQzdCK_c1QJx5TDLSQnyn_UDPMSSACv30k3YNOd-_Qd0VNfJWEka9pSiU1Ogl4BsoND03IhIKdpJA61TrTaQQ6jTSpCLUO4kyFhoPWIE2IiacUiz6RmcFwYD4Tj6eaJUGoFG8LRoVKaSyzQHLFuGjzOFgkayVFezc2dU3vb5FYmgq1TN7V0rxCZka3uflCWjeX-RO5K-ck&lt;/_url&gt;&lt;/Details&gt;&lt;Extra&gt;&lt;DBUID&gt;{E9F07991-3B72-4492-A7D8-86E559D9F8FE}&lt;/DBUID&gt;&lt;/Extra&gt;&lt;/Item&gt;&lt;/References&gt;&lt;/Group&gt;&lt;/Citation&gt;_x000a_"/>
    <w:docVar w:name="NE.Ref{E17815C6-7F3A-425D-9984-85C42168D685}" w:val=" ADDIN NE.Ref.{E17815C6-7F3A-425D-9984-85C42168D685}&lt;Citation SecTmpl=&quot;1&quot;&gt;&lt;Group&gt;&lt;References&gt;&lt;Item&gt;&lt;ID&gt;58&lt;/ID&gt;&lt;UID&gt;{BBE49ADC-1D63-4122-9146-675A8D4C9C33}&lt;/UID&gt;&lt;Title&gt;Network ties among low-tax firms&lt;/Title&gt;&lt;Template&gt;Journal Article&lt;/Template&gt;&lt;Star&gt;0&lt;/Star&gt;&lt;Tag&gt;0&lt;/Tag&gt;&lt;Author&gt;Brown, Jennifer L; Drake, Katharine D&lt;/Author&gt;&lt;Year&gt;2014&lt;/Year&gt;&lt;Details&gt;&lt;_alternate_title&gt;The Accounting Review&lt;/_alternate_title&gt;&lt;_created&gt;63225537&lt;/_created&gt;&lt;_date&gt;2014-01-01&lt;/_date&gt;&lt;_date_display&gt;2014&lt;/_date_display&gt;&lt;_isbn&gt;1558-7967&lt;/_isbn&gt;&lt;_issue&gt;2&lt;/_issue&gt;&lt;_journal&gt;The Accounting Review&lt;/_journal&gt;&lt;_modified&gt;63225537&lt;/_modified&gt;&lt;_ori_publication&gt;American Accounting Association&lt;/_ori_publication&gt;&lt;_pages&gt;483-510&lt;/_pages&gt;&lt;_volume&gt;89&lt;/_volume&gt;&lt;/Details&gt;&lt;Extra&gt;&lt;DBUID&gt;{E9F07991-3B72-4492-A7D8-86E559D9F8FE}&lt;/DBUID&gt;&lt;/Extra&gt;&lt;/Item&gt;&lt;/References&gt;&lt;/Group&gt;&lt;/Citation&gt;_x000a_"/>
    <w:docVar w:name="NE.Ref{E31F9FFE-C25F-4DDC-BC63-EE1B7592C044}" w:val=" ADDIN NE.Ref.{E31F9FFE-C25F-4DDC-BC63-EE1B7592C044}&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E32B7879-2203-459D-902A-5CA4BE9124C3}" w:val=" ADDIN NE.Ref.{E32B7879-2203-459D-902A-5CA4BE9124C3}&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E37B269C-9DD5-4326-89A7-D26EBF2A958A}" w:val=" ADDIN NE.Ref.{E37B269C-9DD5-4326-89A7-D26EBF2A958A}&lt;Citation SecTmpl=&quot;1&quot;&gt;&lt;Group&gt;&lt;References&gt;&lt;Item&gt;&lt;ID&gt;310&lt;/ID&gt;&lt;UID&gt;{0BB660BA-180A-4D71-92F4-8B46F8A1F1D0}&lt;/UID&gt;&lt;Title&gt;Do IRS audits deter corporate tax avoidance?&lt;/Title&gt;&lt;Template&gt;Journal Article&lt;/Template&gt;&lt;Star&gt;0&lt;/Star&gt;&lt;Tag&gt;0&lt;/Tag&gt;&lt;Author&gt;Hoopes, Jeffrey L; Mescall, Devan; Pittman, Jeffrey A&lt;/Author&gt;&lt;Year&gt;2012&lt;/Year&gt;&lt;Details&gt;&lt;_alternate_title&gt;The accounting review&lt;/_alternate_title&gt;&lt;_created&gt;63310141&lt;/_created&gt;&lt;_date&gt;2012-01-01&lt;/_date&gt;&lt;_date_display&gt;2012&lt;/_date_display&gt;&lt;_impact_factor&gt;   4.562&lt;/_impact_factor&gt;&lt;_isbn&gt;0001-4826&lt;/_isbn&gt;&lt;_issue&gt;5&lt;/_issue&gt;&lt;_journal&gt;The accounting review&lt;/_journal&gt;&lt;_modified&gt;63310141&lt;/_modified&gt;&lt;_ori_publication&gt;American Accounting Association&lt;/_ori_publication&gt;&lt;_pages&gt;1603-1639&lt;/_pages&gt;&lt;_volume&gt;87&lt;/_volume&gt;&lt;/Details&gt;&lt;Extra&gt;&lt;DBUID&gt;{E9F07991-3B72-4492-A7D8-86E559D9F8FE}&lt;/DBUID&gt;&lt;/Extra&gt;&lt;/Item&gt;&lt;/References&gt;&lt;/Group&gt;&lt;/Citation&gt;_x000a_"/>
    <w:docVar w:name="NE.Ref{E38EE742-51B1-4C31-813F-B16E3BDC56B7}" w:val=" ADDIN NE.Ref.{E38EE742-51B1-4C31-813F-B16E3BDC56B7}&lt;Citation SecTmpl=&quot;1&quot;&gt;&lt;Group&gt;&lt;References&gt;&lt;Item&gt;&lt;ID&gt;233&lt;/ID&gt;&lt;UID&gt;{5DCE100A-A59B-47CB-857A-AC10674AE4AE}&lt;/UID&gt;&lt;Title&gt;Legal regimes, audit quality and investment&lt;/Title&gt;&lt;Template&gt;Journal Article&lt;/Template&gt;&lt;Star&gt;0&lt;/Star&gt;&lt;Tag&gt;0&lt;/Tag&gt;&lt;Author&gt;Schwartz, Rachel&lt;/Author&gt;&lt;Year&gt;1997&lt;/Year&gt;&lt;Details&gt;&lt;_alternate_title&gt;Accounting Review&lt;/_alternate_title&gt;&lt;_collection_scope&gt;SSCI&lt;/_collection_scope&gt;&lt;_created&gt;63302970&lt;/_created&gt;&lt;_date&gt;1997-01-01&lt;/_date&gt;&lt;_date_display&gt;1997&lt;/_date_display&gt;&lt;_impact_factor&gt;   4.562&lt;/_impact_factor&gt;&lt;_isbn&gt;0001-4826&lt;/_isbn&gt;&lt;_journal&gt;Accounting Review&lt;/_journal&gt;&lt;_modified&gt;63302970&lt;/_modified&gt;&lt;_ori_publication&gt;JSTOR&lt;/_ori_publication&gt;&lt;_pages&gt;385-406&lt;/_pages&gt;&lt;/Details&gt;&lt;Extra&gt;&lt;DBUID&gt;{E9F07991-3B72-4492-A7D8-86E559D9F8FE}&lt;/DBUID&gt;&lt;/Extra&gt;&lt;/Item&gt;&lt;/References&gt;&lt;/Group&gt;&lt;/Citation&gt;_x000a_"/>
    <w:docVar w:name="NE.Ref{E4B60874-3358-4337-8DEC-57CEF7499FD7}" w:val=" ADDIN NE.Ref.{E4B60874-3358-4337-8DEC-57CEF7499FD7}&lt;Citation&gt;&lt;Group&gt;&lt;References&gt;&lt;Item&gt;&lt;ID&gt;32&lt;/ID&gt;&lt;UID&gt;{A1EA55FB-908E-4E21-B00C-173EF9A59198}&lt;/UID&gt;&lt;Title&gt;An Analysis of Auditor Litigation and Audit Service Quality&lt;/Title&gt;&lt;Template&gt;Journal Article&lt;/Template&gt;&lt;Star&gt;0&lt;/Star&gt;&lt;Tag&gt;0&lt;/Tag&gt;&lt;Author&gt;Zoe-Vonna, Palmrose&lt;/Author&gt;&lt;Year&gt;1988&lt;/Year&gt;&lt;Details&gt;&lt;_alternate_title&gt;The Accounting Review&lt;/_alternate_title&gt;&lt;_created&gt;63219579&lt;/_created&gt;&lt;_date&gt;1988-01-01&lt;/_date&gt;&lt;_date_display&gt;1988&lt;/_date_display&gt;&lt;_issue&gt;1&lt;/_issue&gt;&lt;_journal&gt;The Accounting Review&lt;/_journal&gt;&lt;_modified&gt;63219579&lt;/_modified&gt;&lt;_pages&gt;55-73&lt;/_pages&gt;&lt;_volume&gt;63&lt;/_volume&gt;&lt;/Details&gt;&lt;Extra&gt;&lt;DBUID&gt;{E9F07991-3B72-4492-A7D8-86E559D9F8FE}&lt;/DBUID&gt;&lt;/Extra&gt;&lt;/Item&gt;&lt;/References&gt;&lt;/Group&gt;&lt;Group&gt;&lt;References&gt;&lt;Item&gt;&lt;ID&gt;33&lt;/ID&gt;&lt;UID&gt;{A424B895-0CA1-444A-9C4E-3ECAAC57D6AA}&lt;/UID&gt;&lt;Title&gt;Big Five audits and accounting fraud&lt;/Title&gt;&lt;Template&gt;Journal Article&lt;/Template&gt;&lt;Star&gt;0&lt;/Star&gt;&lt;Tag&gt;0&lt;/Tag&gt;&lt;Author&gt;Lennox, Clive; Pittman, Jeffrey A&lt;/Author&gt;&lt;Year&gt;2010&lt;/Year&gt;&lt;Details&gt;&lt;_alternate_title&gt;Contemporary Accounting Research&lt;/_alternate_title&gt;&lt;_collection_scope&gt;SSCI&lt;/_collection_scope&gt;&lt;_created&gt;63219583&lt;/_created&gt;&lt;_date&gt;2010-01-01&lt;/_date&gt;&lt;_date_display&gt;2010&lt;/_date_display&gt;&lt;_impact_factor&gt;   2.261&lt;/_impact_factor&gt;&lt;_isbn&gt;0823-9150&lt;/_isbn&gt;&lt;_issue&gt;1&lt;/_issue&gt;&lt;_journal&gt;Contemporary Accounting Research&lt;/_journal&gt;&lt;_modified&gt;63219583&lt;/_modified&gt;&lt;_ori_publication&gt;Wiley Online Library&lt;/_ori_publication&gt;&lt;_pages&gt;209-247&lt;/_pages&gt;&lt;_volume&gt;27&lt;/_volume&gt;&lt;/Details&gt;&lt;Extra&gt;&lt;DBUID&gt;{E9F07991-3B72-4492-A7D8-86E559D9F8FE}&lt;/DBUID&gt;&lt;/Extra&gt;&lt;/Item&gt;&lt;/References&gt;&lt;/Group&gt;&lt;/Citation&gt;_x000a_"/>
    <w:docVar w:name="NE.Ref{E4F93089-BD2C-4613-A9E0-F42F0157590D}" w:val=" ADDIN NE.Ref.{E4F93089-BD2C-4613-A9E0-F42F0157590D}&lt;Citation&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E526C534-3B6A-4BEF-BC9A-9CF396B55746}" w:val=" ADDIN NE.Ref.{E526C534-3B6A-4BEF-BC9A-9CF396B55746}&lt;Citation SecTmpl=&quot;1&quot;&gt;&lt;Group&gt;&lt;References&gt;&lt;Item&gt;&lt;ID&gt;164&lt;/ID&gt;&lt;UID&gt;{63B65355-3869-4A40-B0FD-F7F0B2A134E9}&lt;/UID&gt;&lt;Title&gt;Tax Collector or Tax Avoider? An Investigation of Intergovernmental Agency Conflicts&lt;/Title&gt;&lt;Template&gt;Journal Article&lt;/Template&gt;&lt;Star&gt;0&lt;/Star&gt;&lt;Tag&gt;0&lt;/Tag&gt;&lt;Author&gt;Tang, Tanya; Mo, Phyllis Lai Lan; Chan, K Hung&lt;/Author&gt;&lt;Year&gt;2017&lt;/Year&gt;&lt;Details&gt;&lt;_accessed&gt;62417492&lt;/_accessed&gt;&lt;_created&gt;61872208&lt;/_created&gt;&lt;_db_updated&gt;CrossRef&lt;/_db_updated&gt;&lt;_doi&gt;10.2308/accr-51526&lt;/_doi&gt;&lt;_impact_factor&gt;   4.562&lt;/_impact_factor&gt;&lt;_isbn&gt;0001-4826&lt;/_isbn&gt;&lt;_issue&gt;2&lt;/_issue&gt;&lt;_journal&gt;The Accounting Review&lt;/_journal&gt;&lt;_modified&gt;63291358&lt;/_modified&gt;&lt;_pages&gt;247-270&lt;/_pages&gt;&lt;_tertiary_title&gt;The Accounting Review&lt;/_tertiary_title&gt;&lt;_url&gt;http://aaajournals.org/doi/10.2308/accr-51526_x000d__x000a_http://aaajournals.org/doi/pdf/10.2308/accr-51526&lt;/_url&gt;&lt;_volume&gt;92&lt;/_volume&gt;&lt;/Details&gt;&lt;Extra&gt;&lt;DBUID&gt;{E9F07991-3B72-4492-A7D8-86E559D9F8FE}&lt;/DBUID&gt;&lt;/Extra&gt;&lt;/Item&gt;&lt;/References&gt;&lt;/Group&gt;&lt;/Citation&gt;_x000a_"/>
    <w:docVar w:name="NE.Ref{E53A6D90-129A-4C72-9B56-4B27937DCE83}" w:val=" ADDIN NE.Ref.{E53A6D90-129A-4C72-9B56-4B27937DCE83}&lt;Citation&gt;&lt;Group&gt;&lt;References&gt;&lt;Item&gt;&lt;ID&gt;82&lt;/ID&gt;&lt;UID&gt;{31419395-03E6-4F0B-AFB9-C824BB371C8C}&lt;/UID&gt;&lt;Title&gt;The production of audit services: Evidence from a major public accounting firm&lt;/Title&gt;&lt;Template&gt;Journal Article&lt;/Template&gt;&lt;Star&gt;0&lt;/Star&gt;&lt;Tag&gt;0&lt;/Tag&gt;&lt;Author&gt;O&amp;apos;Keefe, Terrence B; Simunic, Dan A; Stein, Michael T&lt;/Author&gt;&lt;Year&gt;1994&lt;/Year&gt;&lt;Details&gt;&lt;_alternate_title&gt;Journal of accounting research&lt;/_alternate_title&gt;&lt;_collection_scope&gt;SSCI&lt;/_collection_scope&gt;&lt;_created&gt;63228178&lt;/_created&gt;&lt;_date&gt;1994-01-01&lt;/_date&gt;&lt;_date_display&gt;1994&lt;/_date_display&gt;&lt;_impact_factor&gt;   4.891&lt;/_impact_factor&gt;&lt;_isbn&gt;0021-8456&lt;/_isbn&gt;&lt;_issue&gt;2&lt;/_issue&gt;&lt;_journal&gt;Journal of accounting research&lt;/_journal&gt;&lt;_modified&gt;63228178&lt;/_modified&gt;&lt;_ori_publication&gt;JSTOR&lt;/_ori_publication&gt;&lt;_pages&gt;241-261&lt;/_pages&gt;&lt;_volume&gt;32&lt;/_volume&gt;&lt;/Details&gt;&lt;Extra&gt;&lt;DBUID&gt;{E9F07991-3B72-4492-A7D8-86E559D9F8FE}&lt;/DBUID&gt;&lt;/Extra&gt;&lt;/Item&gt;&lt;/References&gt;&lt;/Group&gt;&lt;/Citation&gt;_x000a_"/>
    <w:docVar w:name="NE.Ref{E559C5F1-19CB-40BB-94DB-DA98585A956F}" w:val=" ADDIN NE.Ref.{E559C5F1-19CB-40BB-94DB-DA98585A956F}&lt;Citation SecTmpl=&quot;1&quot;&gt;&lt;Group&gt;&lt;References&gt;&lt;Item&gt;&lt;ID&gt;164&lt;/ID&gt;&lt;UID&gt;{FBD48AED-2784-46B0-838B-27DFD3BC66BA}&lt;/UID&gt;&lt;Title&gt;签字会计师-高管乡音关系与审计质量&lt;/Title&gt;&lt;Template&gt;Journal Article&lt;/Template&gt;&lt;Star&gt;0&lt;/Star&gt;&lt;Tag&gt;0&lt;/Tag&gt;&lt;Author&gt;袁德利; 许为宾; 陈小林; 刘小元; 刘广瑞&lt;/Author&gt;&lt;Year&gt;2018&lt;/Year&gt;&lt;Details&gt;&lt;_accessed&gt;63179767&lt;/_accessed&gt;&lt;_author_adr&gt;九江学院会计学院;贵州大学管理学院;中央财经大学商学院;绍兴文理学院经管学院;&lt;/_author_adr&gt;&lt;_collection_scope&gt;CSSCI-C;PKU&lt;/_collection_scope&gt;&lt;_created&gt;62985155&lt;/_created&gt;&lt;_db_provider&gt;CNKI&lt;/_db_provider&gt;&lt;_isbn&gt;1002-4239&lt;/_isbn&gt;&lt;_issue&gt;02&lt;/_issue&gt;&lt;_journal&gt;审计研究&lt;/_journal&gt;&lt;_keywords&gt;签字会计师;;高管;;乡音关系;;审计质量&lt;/_keywords&gt;&lt;_modified&gt;62985159&lt;/_modified&gt;&lt;_pages&gt;113-121&lt;/_pages&gt;&lt;_translated_author&gt;Yuan, Deli;Xu, Weibin;Chen, Xiaolin;Liu, Xiaoyuan;Liu, Guangrui&lt;/_translated_author&gt;&lt;/Details&gt;&lt;Extra&gt;&lt;DBUID&gt;{F39B7CD6-A564-402D-BAB5-A18B512BF6EE}&lt;/DBUID&gt;&lt;/Extra&gt;&lt;/Item&gt;&lt;/References&gt;&lt;/Group&gt;&lt;/Citation&gt;_x000a_"/>
    <w:docVar w:name="NE.Ref{E5893865-E009-4935-85AA-E3B6DC862269}" w:val=" ADDIN NE.Ref.{E5893865-E009-4935-85AA-E3B6DC862269}&lt;Citation&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E5949D11-6B30-459A-A8DC-799042DC5C60}" w:val=" ADDIN NE.Ref.{E5949D11-6B30-459A-A8DC-799042DC5C60}&lt;Citation SecTmpl=&quot;1&quot;&gt;&lt;Group&gt;&lt;References&gt;&lt;Item&gt;&lt;ID&gt;20&lt;/ID&gt;&lt;UID&gt;{CFB7563C-B89C-4973-99E3-645781B6A01D}&lt;/UID&gt;&lt;Title&gt;企业的避税活动会影响投资效率吗?&lt;/Title&gt;&lt;Template&gt;Journal Article&lt;/Template&gt;&lt;Star&gt;0&lt;/Star&gt;&lt;Tag&gt;0&lt;/Tag&gt;&lt;Author&gt;刘行; 叶康涛&lt;/Author&gt;&lt;Year&gt;2013&lt;/Year&gt;&lt;Details&gt;&lt;_accessed&gt;61697770&lt;/_accessed&gt;&lt;_author_aff&gt;东北财经大学会计学院;中国人民大学商学院;&lt;/_author_aff&gt;&lt;_collection_scope&gt;CSSCI;中文核心期刊;&lt;/_collection_scope&gt;&lt;_created&gt;61697770&lt;/_created&gt;&lt;_date&gt;59670720&lt;/_date&gt;&lt;_db_provider&gt;CNKI: 期刊&lt;/_db_provider&gt;&lt;_db_updated&gt;CNKI - Reference&lt;/_db_updated&gt;&lt;_issue&gt;06&lt;/_issue&gt;&lt;_journal&gt;会计研究&lt;/_journal&gt;&lt;_keywords&gt;避税;投资效率;代理理论&lt;/_keywords&gt;&lt;_language&gt;Chinese&lt;/_language&gt;&lt;_modified&gt;61697770&lt;/_modified&gt;&lt;_pages&gt;47-53+96&lt;/_pages&gt;&lt;_url&gt;http://www.cnki.net/KCMS/detail/detail.aspx?FileName=KJYJ201306009&amp;amp;DbName=CJFQ2013&lt;/_url&gt;&lt;_translated_author&gt;Liu, Xing;Ye, Kangtao&lt;/_translated_author&gt;&lt;/Details&gt;&lt;Extra&gt;&lt;DBUID&gt;{83AC290F-D6FC-4574-9771-6904EE9C30A4}&lt;/DBUID&gt;&lt;/Extra&gt;&lt;/Item&gt;&lt;/References&gt;&lt;/Group&gt;&lt;/Citation&gt;_x000a_"/>
    <w:docVar w:name="NE.Ref{E5B3253E-002C-493D-ABF1-DD1C9E1ABC03}" w:val=" ADDIN NE.Ref.{E5B3253E-002C-493D-ABF1-DD1C9E1ABC03}&lt;Citation SecTmpl=&quot;1&quot;&gt;&lt;Group&gt;&lt;References&gt;&lt;Item&gt;&lt;ID&gt;170&lt;/ID&gt;&lt;UID&gt;{A8E26643-3D9B-4688-A99F-3C8E79A065BA}&lt;/UID&gt;&lt;Title&gt;Does corporate tax aggressiveness influence audit pricing?&lt;/Title&gt;&lt;Template&gt;Journal Article&lt;/Template&gt;&lt;Star&gt;0&lt;/Star&gt;&lt;Tag&gt;0&lt;/Tag&gt;&lt;Author&gt;Donohoe, Michael P; Robert Knechel, W&lt;/Author&gt;&lt;Year&gt;2014&lt;/Year&gt;&lt;Details&gt;&lt;_accessed&gt;62701858&lt;/_accessed&gt;&lt;_alternate_title&gt;Contemporary Accounting Research&lt;/_alternate_title&gt;&lt;_collection_scope&gt;SSCI&lt;/_collection_scope&gt;&lt;_created&gt;62649279&lt;/_created&gt;&lt;_date&gt;2014-01-01&lt;/_date&gt;&lt;_date_display&gt;2014&lt;/_date_display&gt;&lt;_impact_factor&gt;   2.261&lt;/_impact_factor&gt;&lt;_isbn&gt;0823-9150&lt;/_isbn&gt;&lt;_issue&gt;1&lt;/_issue&gt;&lt;_journal&gt;Contemporary Accounting Research&lt;/_journal&gt;&lt;_modified&gt;63295786&lt;/_modified&gt;&lt;_ori_publication&gt;Wiley Online Library&lt;/_ori_publication&gt;&lt;_pages&gt;284-308&lt;/_pages&gt;&lt;_volume&gt;31&lt;/_volume&gt;&lt;/Details&gt;&lt;Extra&gt;&lt;DBUID&gt;{E9F07991-3B72-4492-A7D8-86E559D9F8FE}&lt;/DBUID&gt;&lt;/Extra&gt;&lt;/Item&gt;&lt;/References&gt;&lt;/Group&gt;&lt;/Citation&gt;_x000a_"/>
    <w:docVar w:name="NE.Ref{E63F2C7B-0738-47CD-9654-B027B94D0AAB}" w:val=" ADDIN NE.Ref.{E63F2C7B-0738-47CD-9654-B027B94D0AAB}&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E69F9239-7CF7-427D-8533-77E73BB8313C}" w:val=" ADDIN NE.Ref.{E69F9239-7CF7-427D-8533-77E73BB8313C}&lt;Citation SecTmpl=&quot;1&quot;&gt;&lt;Group&gt;&lt;References&gt;&lt;Item&gt;&lt;ID&gt;139&lt;/ID&gt;&lt;UID&gt;{4B4C448B-F20E-4A9C-AA2B-54079624D9D2}&lt;/UID&gt;&lt;Title&gt;机构持股、审计师选择与审计意见&lt;/Title&gt;&lt;Template&gt;Journal Article&lt;/Template&gt;&lt;Star&gt;0&lt;/Star&gt;&lt;Tag&gt;0&lt;/Tag&gt;&lt;Author&gt;张敏; 冯虹茜; 张雯&lt;/Author&gt;&lt;Year&gt;2011&lt;/Year&gt;&lt;Details&gt;&lt;_accessed&gt;63245316&lt;/_accessed&gt;&lt;_author_aff&gt;中国人民大学商学院;&lt;/_author_aff&gt;&lt;_collection_scope&gt;CSSCI-C;PKU&lt;/_collection_scope&gt;&lt;_created&gt;63245316&lt;/_created&gt;&lt;_date&gt;58857120&lt;/_date&gt;&lt;_db_provider&gt;CNKI: 期刊&lt;/_db_provider&gt;&lt;_db_updated&gt;CNKI - Reference&lt;/_db_updated&gt;&lt;_issue&gt;06&lt;/_issue&gt;&lt;_journal&gt;审计研究&lt;/_journal&gt;&lt;_keywords&gt;机构投资者;事务所选择;审计意见;法制环境&lt;/_keywords&gt;&lt;_language&gt;Chinese&lt;/_language&gt;&lt;_modified&gt;63245316&lt;/_modified&gt;&lt;_pages&gt;82-88&lt;/_pages&gt;&lt;_url&gt;http://kns.cnki.net/KCMS/detail/detail.aspx?FileName=SJYZ201106016&amp;amp;DbName=CJFQ2011&lt;/_url&gt;&lt;_translated_author&gt;Zhang, Min;Feng, Hongqian;Zhang, Wen&lt;/_translated_author&gt;&lt;/Details&gt;&lt;Extra&gt;&lt;DBUID&gt;{E9F07991-3B72-4492-A7D8-86E559D9F8FE}&lt;/DBUID&gt;&lt;/Extra&gt;&lt;/Item&gt;&lt;/References&gt;&lt;/Group&gt;&lt;/Citation&gt;_x000a_"/>
    <w:docVar w:name="NE.Ref{E6EDD172-5D40-44C5-92A7-DC8E4879087A}" w:val=" ADDIN NE.Ref.{E6EDD172-5D40-44C5-92A7-DC8E4879087A}&lt;Citation&gt;&lt;Group&gt;&lt;References&gt;&lt;Item&gt;&lt;ID&gt;46&lt;/ID&gt;&lt;UID&gt;{F8F0E6D0-BF72-4D48-BBAE-CEAD35B61E12}&lt;/UID&gt;&lt;Title&gt;Tax reporting aggressiveness and its relation to aggressive financial reporting&lt;/Title&gt;&lt;Template&gt;Journal Article&lt;/Template&gt;&lt;Star&gt;0&lt;/Star&gt;&lt;Tag&gt;0&lt;/Tag&gt;&lt;Author&gt;Frank, Mary Margaret; Lynch, Luann J; Rego, Sonja Olhoft&lt;/Author&gt;&lt;Year&gt;2009&lt;/Year&gt;&lt;Details&gt;&lt;_alternate_title&gt;The Accounting Review&lt;/_alternate_title&gt;&lt;_created&gt;63224436&lt;/_created&gt;&lt;_date&gt;2009-01-01&lt;/_date&gt;&lt;_date_display&gt;2009&lt;/_date_display&gt;&lt;_impact_factor&gt;   4.562&lt;/_impact_factor&gt;&lt;_isbn&gt;0001-4826&lt;/_isbn&gt;&lt;_issue&gt;2&lt;/_issue&gt;&lt;_journal&gt;The Accounting Review&lt;/_journal&gt;&lt;_modified&gt;63224436&lt;/_modified&gt;&lt;_pages&gt;467-496&lt;/_pages&gt;&lt;_volume&gt;84&lt;/_volume&gt;&lt;/Details&gt;&lt;Extra&gt;&lt;DBUID&gt;{E9F07991-3B72-4492-A7D8-86E559D9F8FE}&lt;/DBUID&gt;&lt;/Extra&gt;&lt;/Item&gt;&lt;/References&gt;&lt;/Group&gt;&lt;/Citation&gt;_x000a_"/>
    <w:docVar w:name="NE.Ref{E7A87211-49F6-4958-9B2E-988D7ABB33A1}" w:val=" ADDIN NE.Ref.{E7A87211-49F6-4958-9B2E-988D7ABB33A1}&lt;Citation SecTmpl=&quot;1&quot;&gt;&lt;Group&gt;&lt;References&gt;&lt;Item&gt;&lt;ID&gt;23&lt;/ID&gt;&lt;UID&gt;{2B51ED49-6648-43C1-8654-C5A66877B0F2}&lt;/UID&gt;&lt;Title&gt;Who&amp;apos;s Really in Charge? Audit Committee versus CFO Power and Audit Fees&lt;/Title&gt;&lt;Template&gt;Journal Article&lt;/Template&gt;&lt;Star&gt;0&lt;/Star&gt;&lt;Tag&gt;0&lt;/Tag&gt;&lt;Author&gt;Beck, Matthew J; Mauldin, Elaine G&lt;/Author&gt;&lt;Year&gt;2014&lt;/Year&gt;&lt;Details&gt;&lt;_accessed&gt;63303329&lt;/_accessed&gt;&lt;_created&gt;61883550&lt;/_created&gt;&lt;_db_provider&gt;EconLit&lt;/_db_provider&gt;&lt;_db_updated&gt;CrossRef&lt;/_db_updated&gt;&lt;_doi&gt;10.2308/accr-50834&lt;/_doi&gt;&lt;_impact_factor&gt;   4.562&lt;/_impact_factor&gt;&lt;_isbn&gt;0001-4826&lt;/_isbn&gt;&lt;_issue&gt;6&lt;/_issue&gt;&lt;_journal&gt;The Accounting Review&lt;/_journal&gt;&lt;_keywords&gt;Audit; Auditor; Northern America; Financing Policy, Financial Risk and Risk Management, Capital and Ownership Structure, Value of Firms, Goodwill (G32); Mergers, Acquisitions, Restructuring, Voting, Proxy Contests, Corporate Governance (G34); U.S; Auditing (M42); Professional fees; Audit committees; Negotiations; Studies; Regulation; Chief financial officers; Accountant independence&lt;/_keywords&gt;&lt;_language&gt;English&lt;/_language&gt;&lt;_modified&gt;62849414&lt;/_modified&gt;&lt;_pages&gt;2057-2085&lt;/_pages&gt;&lt;_place_published&gt;Sarasota&lt;/_place_published&gt;&lt;_tertiary_title&gt;The Accounting Review&lt;/_tertiary_title&gt;&lt;_url&gt;http://aaajournals.org/doi/10.2308/accr-50834_x000d__x000a_http://aaajournals.org/doi/pdf/10.2308/accr-50834&lt;/_url&gt;&lt;_volume&gt;89&lt;/_volume&gt;&lt;/Details&gt;&lt;Extra&gt;&lt;DBUID&gt;{F39B7CD6-A564-402D-BAB5-A18B512BF6EE}&lt;/DBUID&gt;&lt;/Extra&gt;&lt;/Item&gt;&lt;/References&gt;&lt;/Group&gt;&lt;/Citation&gt;_x000a_"/>
    <w:docVar w:name="NE.Ref{E8A8E995-D641-4C43-AA78-970069B427CF}" w:val=" ADDIN NE.Ref.{E8A8E995-D641-4C43-AA78-970069B427CF}&lt;Citation&gt;&lt;Group&gt;&lt;References&gt;&lt;Item&gt;&lt;ID&gt;51&lt;/ID&gt;&lt;UID&gt;{10BB70B6-845D-416E-A753-F4895B7799AA}&lt;/UID&gt;&lt;Title&gt;The deterrent effect of employee whistleblowing on firms&amp;apos; financial misreporting and tax aggressiveness&lt;/Title&gt;&lt;Template&gt;Journal Article&lt;/Template&gt;&lt;Star&gt;0&lt;/Star&gt;&lt;Tag&gt;0&lt;/Tag&gt;&lt;Author&gt;Wilde, Jaron H&lt;/Author&gt;&lt;Year&gt;2017&lt;/Year&gt;&lt;Details&gt;&lt;_alternate_title&gt;The Accounting Review&lt;/_alternate_title&gt;&lt;_created&gt;63224463&lt;/_created&gt;&lt;_date&gt;2017-01-01&lt;/_date&gt;&lt;_date_display&gt;2017&lt;/_date_display&gt;&lt;_isbn&gt;1558-7967&lt;/_isbn&gt;&lt;_issue&gt;5&lt;/_issue&gt;&lt;_journal&gt;The Accounting Review&lt;/_journal&gt;&lt;_modified&gt;63224463&lt;/_modified&gt;&lt;_ori_publication&gt;American Accounting Association&lt;/_ori_publication&gt;&lt;_pages&gt;247-280&lt;/_pages&gt;&lt;_volume&gt;92&lt;/_volume&gt;&lt;/Details&gt;&lt;Extra&gt;&lt;DBUID&gt;{E9F07991-3B72-4492-A7D8-86E559D9F8FE}&lt;/DBUID&gt;&lt;/Extra&gt;&lt;/Item&gt;&lt;/References&gt;&lt;/Group&gt;&lt;/Citation&gt;_x000a_"/>
    <w:docVar w:name="NE.Ref{E911B434-1242-4670-912D-269DB10A27B3}" w:val=" ADDIN NE.Ref.{E911B434-1242-4670-912D-269DB10A27B3}&lt;Citation SecTmpl=&quot;1&quot;&gt;&lt;Group&gt;&lt;References&gt;&lt;Item&gt;&lt;ID&gt;154&lt;/ID&gt;&lt;UID&gt;{5FD0538C-9733-4329-BD22-8787BCD74484}&lt;/UID&gt;&lt;Title&gt;Auditor industry specialization and earnings quality&lt;/Title&gt;&lt;Template&gt;Journal Article&lt;/Template&gt;&lt;Star&gt;0&lt;/Star&gt;&lt;Tag&gt;0&lt;/Tag&gt;&lt;Author&gt;Balsam, Steven; Krishnan, Jagan; Yang, Joon S&lt;/Author&gt;&lt;Year&gt;2003&lt;/Year&gt;&lt;Details&gt;&lt;_accessed&gt;63304409&lt;/_accessed&gt;&lt;_alternate_title&gt;Auditing: A journal of practice &amp;amp; Theory&lt;/_alternate_title&gt;&lt;_created&gt;62475305&lt;/_created&gt;&lt;_date&gt;2003-01-01&lt;/_date&gt;&lt;_date_display&gt;2003&lt;/_date_display&gt;&lt;_impact_factor&gt;   2.642&lt;/_impact_factor&gt;&lt;_isbn&gt;0278-0380&lt;/_isbn&gt;&lt;_issue&gt;2&lt;/_issue&gt;&lt;_journal&gt;Auditing: A journal of practice &amp;amp; Theory&lt;/_journal&gt;&lt;_modified&gt;62979052&lt;/_modified&gt;&lt;_pages&gt;71-97&lt;/_pages&gt;&lt;_volume&gt;22&lt;/_volume&gt;&lt;/Details&gt;&lt;Extra&gt;&lt;DBUID&gt;{2097646C-7C2F-4992-8A9B-6FF23AE7F1B7}&lt;/DBUID&gt;&lt;/Extra&gt;&lt;/Item&gt;&lt;/References&gt;&lt;/Group&gt;&lt;/Citation&gt;_x000a_"/>
    <w:docVar w:name="NE.Ref{E92935B5-1786-41B2-9775-E79334247BBC}" w:val=" ADDIN NE.Ref.{E92935B5-1786-41B2-9775-E79334247BBC}&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E941AEAA-7E99-4949-858C-7582C0005E9E}" w:val=" ADDIN NE.Ref.{E941AEAA-7E99-4949-858C-7582C0005E9E}&lt;Citation SecTmpl=&quot;1&quot;&gt;&lt;Group&gt;&lt;References&gt;&lt;Item&gt;&lt;ID&gt;163&lt;/ID&gt;&lt;UID&gt;{C0C5ED37-7B86-4E00-ACBE-DE591B40F5DC}&lt;/UID&gt;&lt;Title&gt;A review of tax research&lt;/Title&gt;&lt;Template&gt;Journal Article&lt;/Template&gt;&lt;Star&gt;0&lt;/Star&gt;&lt;Tag&gt;0&lt;/Tag&gt;&lt;Author&gt;Hanlon, Michelle; Heitzman, Shane&lt;/Author&gt;&lt;Year&gt;2010&lt;/Year&gt;&lt;Details&gt;&lt;_accessed&gt;61448337&lt;/_accessed&gt;&lt;_created&gt;61396806&lt;/_created&gt;&lt;_db_updated&gt;CrossRef&lt;/_db_updated&gt;&lt;_doi&gt;10.1016/j.jacceco.2010.09.002&lt;/_doi&gt;&lt;_impact_factor&gt;   3.753&lt;/_impact_factor&gt;&lt;_isbn&gt;01654101&lt;/_isbn&gt;&lt;_issue&gt;2-3&lt;/_issue&gt;&lt;_journal&gt;Journal of Accounting and Economics&lt;/_journal&gt;&lt;_modified&gt;63290450&lt;/_modified&gt;&lt;_pages&gt;127-178&lt;/_pages&gt;&lt;_tertiary_title&gt;Journal of Accounting and Economics&lt;/_tertiary_title&gt;&lt;_url&gt;http://linkinghub.elsevier.com/retrieve/pii/S0165410110000340_x000d__x000a_http://api.elsevier.com/content/article/PII:S0165410110000340?httpAccept=text/xml&lt;/_url&gt;&lt;_volume&gt;50&lt;/_volume&gt;&lt;/Details&gt;&lt;Extra&gt;&lt;DBUID&gt;{E9F07991-3B72-4492-A7D8-86E559D9F8FE}&lt;/DBUID&gt;&lt;/Extra&gt;&lt;/Item&gt;&lt;/References&gt;&lt;/Group&gt;&lt;/Citation&gt;_x000a_"/>
    <w:docVar w:name="NE.Ref{E96ECDE4-2CD9-47FF-B3EE-E5FB3E99B358}" w:val=" ADDIN NE.Ref.{E96ECDE4-2CD9-47FF-B3EE-E5FB3E99B358}&lt;Citation SecTmpl=&quot;1&quot;&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E97E61F6-2DD5-4ACD-BD97-206B059E04D8}" w:val=" ADDIN NE.Ref.{E97E61F6-2DD5-4ACD-BD97-206B059E04D8}&lt;Citation SecTmpl=&quot;1&quot;&gt;&lt;Group&gt;&lt;References&gt;&lt;Item&gt;&lt;ID&gt;35&lt;/ID&gt;&lt;UID&gt;{29AE6756-E64F-4449-BDF7-39A6C7C8F394}&lt;/UID&gt;&lt;Title&gt;Stock liquidity and corporate tax avoidance&lt;/Title&gt;&lt;Template&gt;Journal Article&lt;/Template&gt;&lt;Star&gt;0&lt;/Star&gt;&lt;Tag&gt;0&lt;/Tag&gt;&lt;Author&gt;Chen, Yangyang; Ge, Rui; Louis, Henock; Zolotoy, Leon&lt;/Author&gt;&lt;Year&gt;2019&lt;/Year&gt;&lt;Details&gt;&lt;_accessed&gt;63309111&lt;/_accessed&gt;&lt;_collection_scope&gt;SSCI&lt;/_collection_scope&gt;&lt;_created&gt;62740296&lt;/_created&gt;&lt;_db_updated&gt;CrossRef&lt;/_db_updated&gt;&lt;_doi&gt;10.1007/s11142-018-9479-6&lt;/_doi&gt;&lt;_impact_factor&gt;   2.108&lt;/_impact_factor&gt;&lt;_isbn&gt;1380-6653&lt;/_isbn&gt;&lt;_issue&gt;1&lt;/_issue&gt;&lt;_journal&gt;Review of Accounting Studies&lt;/_journal&gt;&lt;_modified&gt;62861546&lt;/_modified&gt;&lt;_pages&gt;309-340&lt;/_pages&gt;&lt;_tertiary_title&gt;Rev Account Stud&lt;/_tertiary_title&gt;&lt;_url&gt;http://link.springer.com/10.1007/s11142-018-9479-6_x000d__x000a_http://link.springer.com/content/pdf/10.1007/s11142-018-9479-6.pdf&lt;/_url&gt;&lt;_volume&gt;24&lt;/_volume&gt;&lt;/Details&gt;&lt;Extra&gt;&lt;DBUID&gt;{D2579611-BF89-4C7B-83D9-BE1288535D97}&lt;/DBUID&gt;&lt;/Extra&gt;&lt;/Item&gt;&lt;/References&gt;&lt;/Group&gt;&lt;/Citation&gt;_x000a_"/>
    <w:docVar w:name="NE.Ref{EB3D1EC1-ECCD-40BE-BF66-257AD70FB944}" w:val=" ADDIN NE.Ref.{EB3D1EC1-ECCD-40BE-BF66-257AD70FB944}&lt;Citation&gt;&lt;Group&gt;&lt;References&gt;&lt;Item&gt;&lt;ID&gt;5&lt;/ID&gt;&lt;UID&gt;{C8C23CCF-9B62-48AF-8363-6DD252760CB7}&lt;/UID&gt;&lt;Title&gt;年报语调与内部人交易:“表里如一”还是“口是心非”?&lt;/Title&gt;&lt;Template&gt;Journal Article&lt;/Template&gt;&lt;Star&gt;0&lt;/Star&gt;&lt;Tag&gt;0&lt;/Tag&gt;&lt;Author&gt;曾庆生; 周波; 张程; 陈信元&lt;/Author&gt;&lt;Year&gt;2018&lt;/Year&gt;&lt;Details&gt;&lt;_accessed&gt;63270278&lt;/_accessed&gt;&lt;_author_aff&gt;上海财经大学会计学院;&lt;/_author_aff&gt;&lt;_collection_scope&gt;CSSCI-C;PKU&lt;/_collection_scope&gt;&lt;_created&gt;63097440&lt;/_created&gt;&lt;_date&gt;62432640&lt;/_date&gt;&lt;_db_provider&gt;CNKI: 期刊&lt;/_db_provider&gt;&lt;_db_updated&gt;CNKI - Reference&lt;/_db_updated&gt;&lt;_issue&gt;09&lt;/_issue&gt;&lt;_journal&gt;管理世界&lt;/_journal&gt;&lt;_keywords&gt;年报;语调管理;内部人交易;信息不对称&lt;/_keywords&gt;&lt;_language&gt;Chinese&lt;/_language&gt;&lt;_modified&gt;63270278&lt;/_modified&gt;&lt;_pages&gt;143-160&lt;/_pages&gt;&lt;_url&gt;http://kns.cnki.net/KCMS/detail/detail.aspx?FileName=GLSJ201809015&amp;amp;DbName=CJFQ2018&lt;/_url&gt;&lt;_volume&gt;34&lt;/_volume&gt;&lt;_translated_author&gt;Ceng, Qingsheng;Zhou, Bo;Zhang, Cheng;Chen, Xinyuan&lt;/_translated_author&gt;&lt;/Details&gt;&lt;Extra&gt;&lt;DBUID&gt;{439358B4-FA18-4C63-A3A1-0E3BE4066E7A}&lt;/DBUID&gt;&lt;/Extra&gt;&lt;/Item&gt;&lt;/References&gt;&lt;/Group&gt;&lt;/Citation&gt;_x000a_"/>
    <w:docVar w:name="NE.Ref{EB400D1A-E5AA-4EF5-83AE-59188B1D40C4}" w:val=" ADDIN NE.Ref.{EB400D1A-E5AA-4EF5-83AE-59188B1D40C4}&lt;Citation&gt;&lt;Group&gt;&lt;References&gt;&lt;Item&gt;&lt;ID&gt;114&lt;/ID&gt;&lt;UID&gt;{0E4F9C58-C345-46D1-A2FF-01C47173376B}&lt;/UID&gt;&lt;Title&gt;大股东资金占用、外部审计与公司治理&lt;/Title&gt;&lt;Template&gt;Journal Article&lt;/Template&gt;&lt;Star&gt;0&lt;/Star&gt;&lt;Tag&gt;0&lt;/Tag&gt;&lt;Author&gt;杜兴强; 郭剑花; 雷宇&lt;/Author&gt;&lt;Year&gt;2010&lt;/Year&gt;&lt;Details&gt;&lt;_accessed&gt;63241051&lt;/_accessed&gt;&lt;_author_aff&gt;厦门大学管理学院;&lt;/_author_aff&gt;&lt;_collection_scope&gt;CSSCI-C&lt;/_collection_scope&gt;&lt;_created&gt;63240989&lt;/_created&gt;&lt;_date&gt;57860640&lt;/_date&gt;&lt;_db_provider&gt;CNKI: 期刊&lt;/_db_provider&gt;&lt;_db_updated&gt;CNKI - Reference&lt;/_db_updated&gt;&lt;_issue&gt;01&lt;/_issue&gt;&lt;_journal&gt;经济管理&lt;/_journal&gt;&lt;_keywords&gt;大股东资金占用;掏空;外部审计;公司治理&lt;/_keywords&gt;&lt;_language&gt;Chinese&lt;/_language&gt;&lt;_modified&gt;63241051&lt;/_modified&gt;&lt;_pages&gt;111-117&lt;/_pages&gt;&lt;_url&gt;http://kns.cnki.net/KCMS/detail/detail.aspx?FileName=JJGU201001020&amp;amp;DbName=CJFQ2010&lt;/_url&gt;&lt;_volume&gt;32&lt;/_volume&gt;&lt;_translated_author&gt;Du, Xingqiang;Guo, Jianhua;Lei, Yu&lt;/_translated_author&gt;&lt;/Details&gt;&lt;Extra&gt;&lt;DBUID&gt;{E9F07991-3B72-4492-A7D8-86E559D9F8FE}&lt;/DBUID&gt;&lt;/Extra&gt;&lt;/Item&gt;&lt;/References&gt;&lt;/Group&gt;&lt;/Citation&gt;_x000a_"/>
    <w:docVar w:name="NE.Ref{EBBE7933-92F7-4150-BCEC-D88DC430CFDD}" w:val=" ADDIN NE.Ref.{EBBE7933-92F7-4150-BCEC-D88DC430CFDD}&lt;Citation&gt;&lt;Group&gt;&lt;References&gt;&lt;Item&gt;&lt;ID&gt;53&lt;/ID&gt;&lt;UID&gt;{D08EF725-5726-4C98-9D3F-14457B697800}&lt;/UID&gt;&lt;Title&gt;Why do insiders trade? Evidence based on unique data on Swedish insiders&lt;/Title&gt;&lt;Template&gt;Journal Article&lt;/Template&gt;&lt;Star&gt;0&lt;/Star&gt;&lt;Tag&gt;0&lt;/Tag&gt;&lt;Author&gt;Kallunki, Juha-Pekka; Nilsson, Henrik; Hellström, Jörgen&lt;/Author&gt;&lt;Year&gt;2009&lt;/Year&gt;&lt;Details&gt;&lt;_accessed&gt;63269902&lt;/_accessed&gt;&lt;_alternate_title&gt;Journal of Accounting and Economics&lt;/_alternate_title&gt;&lt;_created&gt;63268440&lt;/_created&gt;&lt;_date&gt;2009-01-01&lt;/_date&gt;&lt;_date_display&gt;2009&lt;/_date_display&gt;&lt;_impact_factor&gt;   3.753&lt;/_impact_factor&gt;&lt;_isbn&gt;0165-4101&lt;/_isbn&gt;&lt;_issue&gt;1&lt;/_issue&gt;&lt;_journal&gt;Journal of Accounting and Economics&lt;/_journal&gt;&lt;_modified&gt;63269902&lt;/_modified&gt;&lt;_ori_publication&gt;Elsevier&lt;/_ori_publication&gt;&lt;_pages&gt;37-53&lt;/_pages&gt;&lt;_volume&gt;48&lt;/_volume&gt;&lt;/Details&gt;&lt;Extra&gt;&lt;DBUID&gt;{439358B4-FA18-4C63-A3A1-0E3BE4066E7A}&lt;/DBUID&gt;&lt;/Extra&gt;&lt;/Item&gt;&lt;/References&gt;&lt;/Group&gt;&lt;/Citation&gt;_x000a_"/>
    <w:docVar w:name="NE.Ref{EC7A4ECA-F430-40A2-BB28-12E053D7A7BF}" w:val=" ADDIN NE.Ref.{EC7A4ECA-F430-40A2-BB28-12E053D7A7BF}&lt;Citation&gt;&lt;Group&gt;&lt;References&gt;&lt;Item&gt;&lt;ID&gt;1&lt;/ID&gt;&lt;UID&gt;{85E23C2C-8AD3-4877-BB81-D334E700AAFA}&lt;/UID&gt;&lt;Title&gt;Earnings management, audit adjustments, and the financing of corporate acquisitions: Evidence from China&lt;/Title&gt;&lt;Template&gt;Journal Article&lt;/Template&gt;&lt;Star&gt;0&lt;/Star&gt;&lt;Tag&gt;0&lt;/Tag&gt;&lt;Author&gt;Lennox, Clive; Wang, Zi-Tian; Wu, Xi&lt;/Author&gt;&lt;Year&gt;2018&lt;/Year&gt;&lt;Details&gt;&lt;_accessed&gt;63319095&lt;/_accessed&gt;&lt;_alternate_title&gt;Journal of accounting and economics&lt;/_alternate_title&gt;&lt;_created&gt;63128816&lt;/_created&gt;&lt;_date&gt;2018-01-01&lt;/_date&gt;&lt;_date_display&gt;2018&lt;/_date_display&gt;&lt;_impact_factor&gt;   3.753&lt;/_impact_factor&gt;&lt;_isbn&gt;0165-4101&lt;/_isbn&gt;&lt;_issue&gt;1&lt;/_issue&gt;&lt;_journal&gt;Journal of accounting and economics&lt;/_journal&gt;&lt;_modified&gt;63319095&lt;/_modified&gt;&lt;_ori_publication&gt;Elsevier&lt;/_ori_publication&gt;&lt;_pages&gt;21-40&lt;/_pages&gt;&lt;_volume&gt;65&lt;/_volume&gt;&lt;/Details&gt;&lt;Extra&gt;&lt;DBUID&gt;{E9F07991-3B72-4492-A7D8-86E559D9F8FE}&lt;/DBUID&gt;&lt;/Extra&gt;&lt;/Item&gt;&lt;/References&gt;&lt;/Group&gt;&lt;/Citation&gt;_x000a_"/>
    <w:docVar w:name="NE.Ref{EC8218E3-F2BE-4C66-A866-E6AE07148F69}" w:val=" ADDIN NE.Ref.{EC8218E3-F2BE-4C66-A866-E6AE07148F69}&lt;Citation SecTmpl=&quot;1&quot;&gt;&lt;Group&gt;&lt;References&gt;&lt;Item&gt;&lt;ID&gt;129&lt;/ID&gt;&lt;UID&gt;{E07C49E0-919A-4B4B-9E58-500099B8890F}&lt;/UID&gt;&lt;Title&gt;大股东资金占用与审计师选择的再检验&lt;/Title&gt;&lt;Template&gt;Journal Article&lt;/Template&gt;&lt;Star&gt;0&lt;/Star&gt;&lt;Tag&gt;0&lt;/Tag&gt;&lt;Author&gt;高强; 伍利娜&lt;/Author&gt;&lt;Year&gt;2007&lt;/Year&gt;&lt;Details&gt;&lt;_accessed&gt;63241053&lt;/_accessed&gt;&lt;_author_aff&gt;财政部人事教育司;北京大学光华管理学院;&lt;/_author_aff&gt;&lt;_collection_scope&gt;CSSCI-C;PKU&lt;/_collection_scope&gt;&lt;_created&gt;63241052&lt;/_created&gt;&lt;_date&gt;56665440&lt;/_date&gt;&lt;_db_provider&gt;CNKI: 期刊&lt;/_db_provider&gt;&lt;_db_updated&gt;CNKI - Reference&lt;/_db_updated&gt;&lt;_issue&gt;05&lt;/_issue&gt;&lt;_journal&gt;审计研究&lt;/_journal&gt;&lt;_keywords&gt;大股东资金占用;审计;代理理论&lt;/_keywords&gt;&lt;_language&gt;Chinese&lt;/_language&gt;&lt;_modified&gt;63241053&lt;/_modified&gt;&lt;_pages&gt;84-90&lt;/_pages&gt;&lt;_url&gt;http://kns.cnki.net/KCMS/detail/detail.aspx?FileName=SJYZ200705020&amp;amp;DbName=CJFQ2007&lt;/_url&gt;&lt;_translated_author&gt;Gao, Qiang;Wu, Lina&lt;/_translated_author&gt;&lt;/Details&gt;&lt;Extra&gt;&lt;DBUID&gt;{E9F07991-3B72-4492-A7D8-86E559D9F8FE}&lt;/DBUID&gt;&lt;/Extra&gt;&lt;/Item&gt;&lt;/References&gt;&lt;/Group&gt;&lt;/Citation&gt;_x000a_"/>
    <w:docVar w:name="NE.Ref{ECF06530-A8F8-4C60-94AD-AD7F088A56E0}" w:val=" ADDIN NE.Ref.{ECF06530-A8F8-4C60-94AD-AD7F088A56E0}&lt;Citation&gt;&lt;Group&gt;&lt;References&gt;&lt;Item&gt;&lt;ID&gt;70&lt;/ID&gt;&lt;UID&gt;{A5423FCF-B621-4EE7-B6E4-2CF525BCEE1C}&lt;/UID&gt;&lt;Title&gt;Relation between auditor quality and tax aggressiveness: Implications of cross-country institutional differences&lt;/Title&gt;&lt;Template&gt;Journal Article&lt;/Template&gt;&lt;Star&gt;0&lt;/Star&gt;&lt;Tag&gt;0&lt;/Tag&gt;&lt;Author&gt;Kanagaretnam, Kiridaran; Lee, Jimmy; Lim, Chee Yeow; Lobo, Gerald J&lt;/Author&gt;&lt;Year&gt;2016&lt;/Year&gt;&lt;Details&gt;&lt;_alternate_title&gt;Auditing: A Journal of Practice &amp;amp; Theory&lt;/_alternate_title&gt;&lt;_created&gt;63228061&lt;/_created&gt;&lt;_date&gt;2016-01-01&lt;/_date&gt;&lt;_date_display&gt;2016&lt;/_date_display&gt;&lt;_isbn&gt;1558-7991&lt;/_isbn&gt;&lt;_issue&gt;4&lt;/_issue&gt;&lt;_journal&gt;Auditing: A Journal of Practice &amp;amp; Theory&lt;/_journal&gt;&lt;_modified&gt;63228061&lt;/_modified&gt;&lt;_ori_publication&gt;American Accounting Association&lt;/_ori_publication&gt;&lt;_pages&gt;105-135&lt;/_pages&gt;&lt;_volume&gt;35&lt;/_volume&gt;&lt;/Details&gt;&lt;Extra&gt;&lt;DBUID&gt;{E9F07991-3B72-4492-A7D8-86E559D9F8FE}&lt;/DBUID&gt;&lt;/Extra&gt;&lt;/Item&gt;&lt;/References&gt;&lt;/Group&gt;&lt;/Citation&gt;_x000a_"/>
    <w:docVar w:name="NE.Ref{ED225882-42E7-47E2-9189-AB04BA4FC13E}" w:val=" ADDIN NE.Ref.{ED225882-42E7-47E2-9189-AB04BA4FC13E}&lt;Citation SecTmpl=&quot;1&quot;&gt;&lt;Group&gt;&lt;References&gt;&lt;Item&gt;&lt;ID&gt;4&lt;/ID&gt;&lt;UID&gt;{6D528763-AF6F-4047-B1E7-14D45D1FF859}&lt;/UID&gt;&lt;Title&gt;On the benefits of audit market consolidation: Evidence from merged audit firms&lt;/Title&gt;&lt;Template&gt;Journal Article&lt;/Template&gt;&lt;Star&gt;0&lt;/Star&gt;&lt;Tag&gt;0&lt;/Tag&gt;&lt;Author&gt;Gong, Qihui; Li, Oliver Zhen; Lin, Yupeng; Wu, Liansheng&lt;/Author&gt;&lt;Year&gt;2015&lt;/Year&gt;&lt;Details&gt;&lt;_alternate_title&gt;The Accounting Review&lt;/_alternate_title&gt;&lt;_created&gt;63130137&lt;/_created&gt;&lt;_date&gt;2015-01-01&lt;/_date&gt;&lt;_date_display&gt;2015&lt;/_date_display&gt;&lt;_isbn&gt;1558-7967&lt;/_isbn&gt;&lt;_issue&gt;2&lt;/_issue&gt;&lt;_journal&gt;The Accounting Review&lt;/_journal&gt;&lt;_modified&gt;63130137&lt;/_modified&gt;&lt;_ori_publication&gt;American Accounting Association&lt;/_ori_publication&gt;&lt;_pages&gt;463-488&lt;/_pages&gt;&lt;_volume&gt;91&lt;/_volume&gt;&lt;/Details&gt;&lt;Extra&gt;&lt;DBUID&gt;{E9F07991-3B72-4492-A7D8-86E559D9F8FE}&lt;/DBUID&gt;&lt;/Extra&gt;&lt;/Item&gt;&lt;/References&gt;&lt;/Group&gt;&lt;/Citation&gt;_x000a_"/>
    <w:docVar w:name="NE.Ref{EE89A665-3522-4280-A07A-08434659057D}" w:val=" ADDIN NE.Ref.{EE89A665-3522-4280-A07A-08434659057D}&lt;Citation&gt;&lt;Group&gt;&lt;References&gt;&lt;Item&gt;&lt;ID&gt;142&lt;/ID&gt;&lt;UID&gt;{66789C62-161C-4C06-9137-0E6FCFE96E00}&lt;/UID&gt;&lt;Title&gt;Audit Partner Tenure and Audit Quality&lt;/Title&gt;&lt;Template&gt;Journal Article&lt;/Template&gt;&lt;Star&gt;0&lt;/Star&gt;&lt;Tag&gt;0&lt;/Tag&gt;&lt;Author&gt;Carey, Peter; Simnett, Roger&lt;/Author&gt;&lt;Year&gt;2006&lt;/Year&gt;&lt;Details&gt;&lt;_accessed&gt;62681228&lt;/_accessed&gt;&lt;_collection_scope&gt;SSCI;&lt;/_collection_scope&gt;&lt;_created&gt;62474013&lt;/_created&gt;&lt;_impact_factor&gt;   4.562&lt;/_impact_factor&gt;&lt;_issue&gt;3&lt;/_issue&gt;&lt;_journal&gt;Accounting Review&lt;/_journal&gt;&lt;_keywords&gt;Audit Partner Tenure;Audit Quality;Qualifications;Earnings Management&lt;/_keywords&gt;&lt;_modified&gt;62872456&lt;/_modified&gt;&lt;_pages&gt;653-676&lt;/_pages&gt;&lt;_volume&gt;81&lt;/_volume&gt;&lt;/Details&gt;&lt;Extra&gt;&lt;DBUID&gt;{2097646C-7C2F-4992-8A9B-6FF23AE7F1B7}&lt;/DBUID&gt;&lt;/Extra&gt;&lt;/Item&gt;&lt;/References&gt;&lt;/Group&gt;&lt;Group&gt;&lt;References&gt;&lt;Item&gt;&lt;ID&gt;143&lt;/ID&gt;&lt;UID&gt;{61626F15-AC18-4C11-BA1C-2D131BF189D3}&lt;/UID&gt;&lt;Title&gt;Auditor Tenure and the Ability to Meet or Beat Earnings Forecasts&lt;/Title&gt;&lt;Template&gt;Journal Article&lt;/Template&gt;&lt;Star&gt;0&lt;/Star&gt;&lt;Tag&gt;0&lt;/Tag&gt;&lt;Author&gt;Davis, Larry R; Soo, Billy S; Trompeter, Gregory M&lt;/Author&gt;&lt;Year&gt;2009&lt;/Year&gt;&lt;Details&gt;&lt;_collection_scope&gt;SSCI;&lt;/_collection_scope&gt;&lt;_created&gt;62474013&lt;/_created&gt;&lt;_impact_factor&gt;   2.261&lt;/_impact_factor&gt;&lt;_issue&gt;2&lt;/_issue&gt;&lt;_journal&gt;Contemporary Accounting Research&lt;/_journal&gt;&lt;_keywords&gt;auditor tenure;analysts forecasts;earnings management;discretionary accruals&lt;/_keywords&gt;&lt;_modified&gt;62872438&lt;/_modified&gt;&lt;_pages&gt;517&amp;amp;ndash;548&lt;/_pages&gt;&lt;_volume&gt;26&lt;/_volume&gt;&lt;/Details&gt;&lt;Extra&gt;&lt;DBUID&gt;{2097646C-7C2F-4992-8A9B-6FF23AE7F1B7}&lt;/DBUID&gt;&lt;/Extra&gt;&lt;/Item&gt;&lt;/References&gt;&lt;/Group&gt;&lt;Group&gt;&lt;References&gt;&lt;Item&gt;&lt;ID&gt;144&lt;/ID&gt;&lt;UID&gt;{782E7116-71BE-4E81-A7BC-315F35FECCF2}&lt;/UID&gt;&lt;Title&gt;The Association between Audit‐Firm Tenure and Audit Fees Paid to Successor Auditors: Evidence from Arthur Andersen&lt;/Title&gt;&lt;Template&gt;Journal Article&lt;/Template&gt;&lt;Star&gt;0&lt;/Star&gt;&lt;Tag&gt;0&lt;/Tag&gt;&lt;Author&gt;Kealey, Burch T; Lee, Ho Young; Stein, Michael T&lt;/Author&gt;&lt;Year&gt;2011&lt;/Year&gt;&lt;Details&gt;&lt;_created&gt;62474013&lt;/_created&gt;&lt;_issue&gt;2&lt;/_issue&gt;&lt;_journal&gt;Auditing A Journal of Practice &amp;amp; Theory&lt;/_journal&gt;&lt;_keywords&gt;auditor tenure;Andersen clients;audit fees;audit risk&lt;/_keywords&gt;&lt;_modified&gt;62544143&lt;/_modified&gt;&lt;_pages&gt;95-116&lt;/_pages&gt;&lt;_volume&gt;26&lt;/_volume&gt;&lt;/Details&gt;&lt;Extra&gt;&lt;DBUID&gt;{2097646C-7C2F-4992-8A9B-6FF23AE7F1B7}&lt;/DBUID&gt;&lt;/Extra&gt;&lt;/Item&gt;&lt;/References&gt;&lt;/Group&gt;&lt;/Citation&gt;_x000a_"/>
    <w:docVar w:name="NE.Ref{EE940C0A-82D0-4B27-AE34-C4D59B74EFF0}" w:val=" ADDIN NE.Ref.{EE940C0A-82D0-4B27-AE34-C4D59B74EFF0}&lt;Citation SecTmpl=&quot;1&quot;&gt;&lt;Group&gt;&lt;References&gt;&lt;Item&gt;&lt;ID&gt;55&lt;/ID&gt;&lt;UID&gt;{E458AB47-9FDD-4B47-8574-F6D4AA49E9FC}&lt;/UID&gt;&lt;Title&gt;Auditor choice and its implications for group‐affiliated firms&lt;/Title&gt;&lt;Template&gt;Journal Article&lt;/Template&gt;&lt;Star&gt;0&lt;/Star&gt;&lt;Tag&gt;0&lt;/Tag&gt;&lt;Author&gt;Fang, Junxiong; Pittman, Jeffrey; Zhang, Yinqi; Zhao, Yuping&lt;/Author&gt;&lt;Year&gt;2017&lt;/Year&gt;&lt;Details&gt;&lt;_alternate_title&gt;Contemporary Accounting Research&lt;/_alternate_title&gt;&lt;_collection_scope&gt;SSCI&lt;/_collection_scope&gt;&lt;_created&gt;63225156&lt;/_created&gt;&lt;_date&gt;2017-01-01&lt;/_date&gt;&lt;_date_display&gt;2017&lt;/_date_display&gt;&lt;_impact_factor&gt;   2.261&lt;/_impact_factor&gt;&lt;_isbn&gt;0823-9150&lt;/_isbn&gt;&lt;_issue&gt;1&lt;/_issue&gt;&lt;_journal&gt;Contemporary Accounting Research&lt;/_journal&gt;&lt;_modified&gt;63225156&lt;/_modified&gt;&lt;_ori_publication&gt;Wiley Online Library&lt;/_ori_publication&gt;&lt;_pages&gt;39-82&lt;/_pages&gt;&lt;_volume&gt;34&lt;/_volume&gt;&lt;/Details&gt;&lt;Extra&gt;&lt;DBUID&gt;{E9F07991-3B72-4492-A7D8-86E559D9F8FE}&lt;/DBUID&gt;&lt;/Extra&gt;&lt;/Item&gt;&lt;/References&gt;&lt;/Group&gt;&lt;/Citation&gt;_x000a_"/>
    <w:docVar w:name="NE.Ref{EEE6186E-4AAC-45B6-973B-0A8519AFF065}" w:val=" ADDIN NE.Ref.{EEE6186E-4AAC-45B6-973B-0A8519AFF065}&lt;Citation&gt;&lt;Group&gt;&lt;References&gt;&lt;Item&gt;&lt;ID&gt;223&lt;/ID&gt;&lt;UID&gt;{A86A8201-A4E2-42BD-9DC3-9F6840B69D0A}&lt;/UID&gt;&lt;Title&gt;Client importance, nonaudit services, and abnormal accruals&lt;/Title&gt;&lt;Template&gt;Journal Article&lt;/Template&gt;&lt;Star&gt;0&lt;/Star&gt;&lt;Tag&gt;0&lt;/Tag&gt;&lt;Author&gt;Chung, Hyeesoo; Kallapur, Sanjay&lt;/Author&gt;&lt;Year&gt;2003&lt;/Year&gt;&lt;Details&gt;&lt;_accessed&gt;63303284&lt;/_accessed&gt;&lt;_alternate_title&gt;The Accounting Review&lt;/_alternate_title&gt;&lt;_created&gt;62928622&lt;/_created&gt;&lt;_date&gt;2003-01-01&lt;/_date&gt;&lt;_date_display&gt;2003&lt;/_date_display&gt;&lt;_impact_factor&gt;   4.562&lt;/_impact_factor&gt;&lt;_isbn&gt;0001-4826&lt;/_isbn&gt;&lt;_issue&gt;4&lt;/_issue&gt;&lt;_journal&gt;The Accounting Review&lt;/_journal&gt;&lt;_modified&gt;63218050&lt;/_modified&gt;&lt;_pages&gt;931-955&lt;/_pages&gt;&lt;_volume&gt;78&lt;/_volume&gt;&lt;/Details&gt;&lt;Extra&gt;&lt;DBUID&gt;{2097646C-7C2F-4992-8A9B-6FF23AE7F1B7}&lt;/DBUID&gt;&lt;/Extra&gt;&lt;/Item&gt;&lt;/References&gt;&lt;/Group&gt;&lt;Group&gt;&lt;References&gt;&lt;Item&gt;&lt;ID&gt;26&lt;/ID&gt;&lt;UID&gt;{BF5746CE-36DD-4E09-B2F6-7DE5314FE36C}&lt;/UID&gt;&lt;Title&gt;Auditor independence and fee dependence&lt;/Title&gt;&lt;Template&gt;Journal Article&lt;/Template&gt;&lt;Star&gt;0&lt;/Star&gt;&lt;Tag&gt;0&lt;/Tag&gt;&lt;Author&gt;Craswell, Allen; Stokes, Donald J; Laughton, Janet&lt;/Author&gt;&lt;Year&gt;2002&lt;/Year&gt;&lt;Details&gt;&lt;_alternate_title&gt;Journal of Accounting and Economics&lt;/_alternate_title&gt;&lt;_created&gt;63219549&lt;/_created&gt;&lt;_date&gt;2002-01-01&lt;/_date&gt;&lt;_date_display&gt;2002&lt;/_date_display&gt;&lt;_impact_factor&gt;   3.753&lt;/_impact_factor&gt;&lt;_isbn&gt;0165-4101&lt;/_isbn&gt;&lt;_issue&gt;2&lt;/_issue&gt;&lt;_journal&gt;Journal of Accounting and Economics&lt;/_journal&gt;&lt;_modified&gt;63219549&lt;/_modified&gt;&lt;_ori_publication&gt;Elsevier&lt;/_ori_publication&gt;&lt;_pages&gt;253-275&lt;/_pages&gt;&lt;_volume&gt;33&lt;/_volume&gt;&lt;/Details&gt;&lt;Extra&gt;&lt;DBUID&gt;{E9F07991-3B72-4492-A7D8-86E559D9F8FE}&lt;/DBUID&gt;&lt;/Extra&gt;&lt;/Item&gt;&lt;/References&gt;&lt;/Group&gt;&lt;Group&gt;&lt;References&gt;&lt;Item&gt;&lt;ID&gt;13&lt;/ID&gt;&lt;UID&gt;{A5099B35-BA8E-417D-A149-51111DDB8654}&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2751448&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3218053&lt;/_modified&gt;&lt;_pages&gt;127-158&lt;/_pages&gt;&lt;_volume&gt;85&lt;/_volume&gt;&lt;/Details&gt;&lt;Extra&gt;&lt;DBUID&gt;{E9F07991-3B72-4492-A7D8-86E559D9F8FE}&lt;/DBUID&gt;&lt;/Extra&gt;&lt;/Item&gt;&lt;/References&gt;&lt;/Group&gt;&lt;Group&gt;&lt;References&gt;&lt;Item&gt;&lt;ID&gt;25&lt;/ID&gt;&lt;UID&gt;{8F43A1BD-0102-439A-BB61-B93C06EFD60B}&lt;/UID&gt;&lt;Title&gt;Does size matter? The influence of large clients on office-level auditor reporting decisions&lt;/Title&gt;&lt;Template&gt;Journal Article&lt;/Template&gt;&lt;Star&gt;0&lt;/Star&gt;&lt;Tag&gt;0&lt;/Tag&gt;&lt;Author&gt;Reynolds, J Kenneth; Francis, Jere R&lt;/Author&gt;&lt;Year&gt;2000&lt;/Year&gt;&lt;Details&gt;&lt;_alternate_title&gt;Journal of accounting and economics&lt;/_alternate_title&gt;&lt;_created&gt;63219544&lt;/_created&gt;&lt;_date&gt;2000-01-01&lt;/_date&gt;&lt;_date_display&gt;2000&lt;/_date_display&gt;&lt;_impact_factor&gt;   3.753&lt;/_impact_factor&gt;&lt;_isbn&gt;0165-4101&lt;/_isbn&gt;&lt;_issue&gt;3&lt;/_issue&gt;&lt;_journal&gt;Journal of accounting and economics&lt;/_journal&gt;&lt;_modified&gt;63219544&lt;/_modified&gt;&lt;_ori_publication&gt;Elsevier&lt;/_ori_publication&gt;&lt;_pages&gt;375-400&lt;/_pages&gt;&lt;_volume&gt;30&lt;/_volume&gt;&lt;/Details&gt;&lt;Extra&gt;&lt;DBUID&gt;{E9F07991-3B72-4492-A7D8-86E559D9F8FE}&lt;/DBUID&gt;&lt;/Extra&gt;&lt;/Item&gt;&lt;/References&gt;&lt;/Group&gt;&lt;Group&gt;&lt;References&gt;&lt;Item&gt;&lt;ID&gt;15&lt;/ID&gt;&lt;UID&gt;{E929BB2F-8CD6-48D3-98F6-D4A48FA1FEDE}&lt;/UID&gt;&lt;Title&gt;客户重要性、风险性质与审计质量——基于财务重述视角的经验证据&lt;/Title&gt;&lt;Template&gt;Journal Article&lt;/Template&gt;&lt;Star&gt;0&lt;/Star&gt;&lt;Tag&gt;0&lt;/Tag&gt;&lt;Author&gt;曹强; 胡南薇; 王良成&lt;/Author&gt;&lt;Year&gt;2012&lt;/Year&gt;&lt;Details&gt;&lt;_accessed&gt;63218058&lt;/_accessed&gt;&lt;_author_aff&gt;中央财经大学会计学院;中国矿业大学(北京)管理学院;四川大学工商管理学院;&lt;/_author_aff&gt;&lt;_collection_scope&gt;CSSCI-C;PKU&lt;/_collection_scope&gt;&lt;_created&gt;63218058&lt;/_created&gt;&lt;_date&gt;59384160&lt;/_date&gt;&lt;_db_provider&gt;CNKI: 期刊&lt;/_db_provider&gt;&lt;_db_updated&gt;CNKI - Reference&lt;/_db_updated&gt;&lt;_issue&gt;06&lt;/_issue&gt;&lt;_journal&gt;审计研究&lt;/_journal&gt;&lt;_keywords&gt;客户重要性;财务重述;审计意见;风险性质&lt;/_keywords&gt;&lt;_language&gt;Chinese&lt;/_language&gt;&lt;_modified&gt;63218058&lt;/_modified&gt;&lt;_pages&gt;60-70&lt;/_pages&gt;&lt;_url&gt;http://kns.cnki.net/KCMS/detail/detail.aspx?FileName=SJYZ201206010&amp;amp;DbName=CJFQ2012&lt;/_url&gt;&lt;_translated_author&gt;Cao, Qiang;Hu, Nanwei;Wang, Liangcheng&lt;/_translated_author&gt;&lt;/Details&gt;&lt;Extra&gt;&lt;DBUID&gt;{E9F07991-3B72-4492-A7D8-86E559D9F8FE}&lt;/DBUID&gt;&lt;/Extra&gt;&lt;/Item&gt;&lt;/References&gt;&lt;/Group&gt;&lt;/Citation&gt;_x000a_"/>
    <w:docVar w:name="NE.Ref{F11F7FBE-F22D-42A6-B2AF-9C976D53F16F}" w:val=" ADDIN NE.Ref.{F11F7FBE-F22D-42A6-B2AF-9C976D53F16F}&lt;Citation&gt;&lt;Group&gt;&lt;References&gt;&lt;Item&gt;&lt;ID&gt;65&lt;/ID&gt;&lt;UID&gt;{8BCF9720-2BE7-4C5D-B825-1CD0C4185311}&lt;/UID&gt;&lt;Title&gt;Insider trading laws and stock price informativeness&lt;/Title&gt;&lt;Template&gt;Journal Article&lt;/Template&gt;&lt;Star&gt;0&lt;/Star&gt;&lt;Tag&gt;0&lt;/Tag&gt;&lt;Author&gt;Fernandes, Nuno; Ferreira, Miguel A&lt;/Author&gt;&lt;Year&gt;2009&lt;/Year&gt;&lt;Details&gt;&lt;_alternate_title&gt;The Review of Financial Studies&lt;/_alternate_title&gt;&lt;_created&gt;63285776&lt;/_created&gt;&lt;_date&gt;2009-01-01&lt;/_date&gt;&lt;_date_display&gt;2009&lt;/_date_display&gt;&lt;_isbn&gt;1465-7368&lt;/_isbn&gt;&lt;_issue&gt;5&lt;/_issue&gt;&lt;_journal&gt;The Review of Financial Studies&lt;/_journal&gt;&lt;_modified&gt;63285776&lt;/_modified&gt;&lt;_ori_publication&gt;Oxford University Press&lt;/_ori_publication&gt;&lt;_pages&gt;1845-1887&lt;/_pages&gt;&lt;_volume&gt;22&lt;/_volume&gt;&lt;/Details&gt;&lt;Extra&gt;&lt;DBUID&gt;{439358B4-FA18-4C63-A3A1-0E3BE4066E7A}&lt;/DBUID&gt;&lt;/Extra&gt;&lt;/Item&gt;&lt;/References&gt;&lt;/Group&gt;&lt;Group&gt;&lt;References&gt;&lt;Item&gt;&lt;ID&gt;66&lt;/ID&gt;&lt;UID&gt;{96FBEE36-9418-4B0A-A65F-9570413BCE66}&lt;/UID&gt;&lt;Title&gt;Insider trading, outside search, and resource allocation: Why firms and society may disagree on insider trading restrictions&lt;/Title&gt;&lt;Template&gt;Journal Article&lt;/Template&gt;&lt;Star&gt;0&lt;/Star&gt;&lt;Tag&gt;0&lt;/Tag&gt;&lt;Author&gt;Khanna, Naveen; Slezak, Steve L; Bradley, Michael&lt;/Author&gt;&lt;Year&gt;1994&lt;/Year&gt;&lt;Details&gt;&lt;_alternate_title&gt;Review of Financial Studies&lt;/_alternate_title&gt;&lt;_collection_scope&gt;SSCI&lt;/_collection_scope&gt;&lt;_created&gt;63285777&lt;/_created&gt;&lt;_date&gt;1994-01-01&lt;/_date&gt;&lt;_date_display&gt;1994&lt;/_date_display&gt;&lt;_impact_factor&gt;   4.975&lt;/_impact_factor&gt;&lt;_isbn&gt;1465-7368&lt;/_isbn&gt;&lt;_issue&gt;3&lt;/_issue&gt;&lt;_journal&gt;Review of Financial Studies&lt;/_journal&gt;&lt;_modified&gt;63285777&lt;/_modified&gt;&lt;_ori_publication&gt;Oxford University Press&lt;/_ori_publication&gt;&lt;_pages&gt;575-608&lt;/_pages&gt;&lt;_volume&gt;7&lt;/_volume&gt;&lt;/Details&gt;&lt;Extra&gt;&lt;DBUID&gt;{439358B4-FA18-4C63-A3A1-0E3BE4066E7A}&lt;/DBUID&gt;&lt;/Extra&gt;&lt;/Item&gt;&lt;/References&gt;&lt;/Group&gt;&lt;/Citation&gt;_x000a_"/>
    <w:docVar w:name="NE.Ref{F184DCA8-503D-40C9-8AD4-052C70ED0A9D}" w:val=" ADDIN NE.Ref.{F184DCA8-503D-40C9-8AD4-052C70ED0A9D}&lt;Citation SecTmpl=&quot;1&quot;&gt;&lt;Group&gt;&lt;References&gt;&lt;Item&gt;&lt;ID&gt;188&lt;/ID&gt;&lt;UID&gt;{7281AFD5-346D-450F-B265-DC449A39C2AE}&lt;/UID&gt;&lt;Title&gt;审计师惩戒与审计定价——基于中国证监会2008-2010年行政处罚案的研究&lt;/Title&gt;&lt;Template&gt;Journal Article&lt;/Template&gt;&lt;Star&gt;0&lt;/Star&gt;&lt;Tag&gt;0&lt;/Tag&gt;&lt;Author&gt;刘笑霞&lt;/Author&gt;&lt;Year&gt;2013&lt;/Year&gt;&lt;Details&gt;&lt;_accessed&gt;63303062&lt;/_accessed&gt;&lt;_collection_scope&gt;CSSCI-C;PKU&lt;/_collection_scope&gt;&lt;_created&gt;62681279&lt;/_created&gt;&lt;_date&gt;2013-01-01&lt;/_date&gt;&lt;_date_display&gt;2013&lt;/_date_display&gt;&lt;_issue&gt;2&lt;/_issue&gt;&lt;_journal&gt;审计研究&lt;/_journal&gt;&lt;_modified&gt;63303062&lt;/_modified&gt;&lt;_pages&gt;90-98&lt;/_pages&gt;&lt;_translated_author&gt;Liu, Xiaoxia&lt;/_translated_author&gt;&lt;/Details&gt;&lt;Extra&gt;&lt;DBUID&gt;{2097646C-7C2F-4992-8A9B-6FF23AE7F1B7}&lt;/DBUID&gt;&lt;/Extra&gt;&lt;/Item&gt;&lt;/References&gt;&lt;/Group&gt;&lt;/Citation&gt;_x000a_"/>
    <w:docVar w:name="NE.Ref{F2093BE3-F944-4FC3-813B-0D952E8DD0CB}" w:val=" ADDIN NE.Ref.{F2093BE3-F944-4FC3-813B-0D952E8DD0CB}&lt;Citation SecTmpl=&quot;1&quot;&gt;&lt;Group&gt;&lt;References&gt;&lt;Item&gt;&lt;ID&gt;58&lt;/ID&gt;&lt;UID&gt;{BBE49ADC-1D63-4122-9146-675A8D4C9C33}&lt;/UID&gt;&lt;Title&gt;Network ties among low-tax firms&lt;/Title&gt;&lt;Template&gt;Journal Article&lt;/Template&gt;&lt;Star&gt;0&lt;/Star&gt;&lt;Tag&gt;0&lt;/Tag&gt;&lt;Author&gt;Brown, Jennifer L; Drake, Katharine D&lt;/Author&gt;&lt;Year&gt;2014&lt;/Year&gt;&lt;Details&gt;&lt;_alternate_title&gt;The Accounting Review&lt;/_alternate_title&gt;&lt;_created&gt;63225537&lt;/_created&gt;&lt;_date&gt;2014-01-01&lt;/_date&gt;&lt;_date_display&gt;2014&lt;/_date_display&gt;&lt;_isbn&gt;1558-7967&lt;/_isbn&gt;&lt;_issue&gt;2&lt;/_issue&gt;&lt;_journal&gt;The Accounting Review&lt;/_journal&gt;&lt;_modified&gt;63225537&lt;/_modified&gt;&lt;_ori_publication&gt;American Accounting Association&lt;/_ori_publication&gt;&lt;_pages&gt;483-510&lt;/_pages&gt;&lt;_volume&gt;89&lt;/_volume&gt;&lt;/Details&gt;&lt;Extra&gt;&lt;DBUID&gt;{E9F07991-3B72-4492-A7D8-86E559D9F8FE}&lt;/DBUID&gt;&lt;/Extra&gt;&lt;/Item&gt;&lt;/References&gt;&lt;/Group&gt;&lt;/Citation&gt;_x000a_"/>
    <w:docVar w:name="NE.Ref{F21AD70E-7877-40A2-A00A-9D3A5257C91F}" w:val=" ADDIN NE.Ref.{F21AD70E-7877-40A2-A00A-9D3A5257C91F}&lt;Citation SecTmpl=&quot;1&quot;&gt;&lt;Group&gt;&lt;References&gt;&lt;Item&gt;&lt;ID&gt;73&lt;/ID&gt;&lt;UID&gt;{E8769188-1BE4-4D70-865B-879436B96ABF}&lt;/UID&gt;&lt;Title&gt;审计监督、最终控制人性质与税收激进度&lt;/Title&gt;&lt;Template&gt;Journal Article&lt;/Template&gt;&lt;Star&gt;0&lt;/Star&gt;&lt;Tag&gt;0&lt;/Tag&gt;&lt;Author&gt;金鑫; 雷光勇&lt;/Author&gt;&lt;Year&gt;2011&lt;/Year&gt;&lt;Details&gt;&lt;_accessed&gt;61697770&lt;/_accessed&gt;&lt;_author_aff&gt;对外经济贸易大学;&lt;/_author_aff&gt;&lt;_collection_scope&gt;CSSCI;中文核心期刊;&lt;/_collection_scope&gt;&lt;_created&gt;61697770&lt;/_created&gt;&lt;_date&gt;58769280&lt;/_date&gt;&lt;_db_provider&gt;CNKI: 期刊&lt;/_db_provider&gt;&lt;_db_updated&gt;CNKI - Reference&lt;/_db_updated&gt;&lt;_issue&gt;05&lt;/_issue&gt;&lt;_journal&gt;审计研究&lt;/_journal&gt;&lt;_keywords&gt;审计监督;最终控制人性质;税收激进度;制度环境&lt;/_keywords&gt;&lt;_language&gt;Chinese&lt;/_language&gt;&lt;_modified&gt;63228070&lt;/_modified&gt;&lt;_pages&gt;98-106&lt;/_pages&gt;&lt;_url&gt;http://www.cnki.net/KCMS/detail/detail.aspx?FileName=SJYZ201105015&amp;amp;DbName=CJFQ2011&lt;/_url&gt;&lt;_translated_author&gt;Jin, Xin;Lei, Guangyong&lt;/_translated_author&gt;&lt;/Details&gt;&lt;Extra&gt;&lt;DBUID&gt;{E9F07991-3B72-4492-A7D8-86E559D9F8FE}&lt;/DBUID&gt;&lt;/Extra&gt;&lt;/Item&gt;&lt;/References&gt;&lt;/Group&gt;&lt;/Citation&gt;_x000a_"/>
    <w:docVar w:name="NE.Ref{F26694F2-B5A4-49AC-BE43-2ABC49A556B9}" w:val=" ADDIN NE.Ref.{F26694F2-B5A4-49AC-BE43-2ABC49A556B9}&lt;Citation SecTmpl=&quot;1&quot;&gt;&lt;Group&gt;&lt;References&gt;&lt;Item&gt;&lt;ID&gt;207&lt;/ID&gt;&lt;UID&gt;{11FDCD74-5EF8-470E-9AB6-35BFA5F03DAA}&lt;/UID&gt;&lt;Title&gt;State ownership, the institutional environment, and auditor choice: Evidence from China&lt;/Title&gt;&lt;Template&gt;Journal Article&lt;/Template&gt;&lt;Star&gt;0&lt;/Star&gt;&lt;Tag&gt;0&lt;/Tag&gt;&lt;Author&gt;Wang, Qian; Wong, Tak-Jun; Xia, Lijun&lt;/Author&gt;&lt;Year&gt;2008&lt;/Year&gt;&lt;Details&gt;&lt;_alternate_title&gt;Journal of accounting and economics&lt;/_alternate_title&gt;&lt;_created&gt;63301700&lt;/_created&gt;&lt;_date&gt;2008-01-01&lt;/_date&gt;&lt;_date_display&gt;2008&lt;/_date_display&gt;&lt;_impact_factor&gt;   3.753&lt;/_impact_factor&gt;&lt;_isbn&gt;0165-4101&lt;/_isbn&gt;&lt;_issue&gt;1&lt;/_issue&gt;&lt;_journal&gt;Journal of accounting and economics&lt;/_journal&gt;&lt;_modified&gt;63301700&lt;/_modified&gt;&lt;_ori_publication&gt;Elsevier&lt;/_ori_publication&gt;&lt;_pages&gt;112-134&lt;/_pages&gt;&lt;_volume&gt;46&lt;/_volume&gt;&lt;/Details&gt;&lt;Extra&gt;&lt;DBUID&gt;{E9F07991-3B72-4492-A7D8-86E559D9F8FE}&lt;/DBUID&gt;&lt;/Extra&gt;&lt;/Item&gt;&lt;/References&gt;&lt;/Group&gt;&lt;/Citation&gt;_x000a_"/>
    <w:docVar w:name="NE.Ref{F27B4AF2-A34D-4B6B-8E34-C51EF4A620A3}" w:val=" ADDIN NE.Ref.{F27B4AF2-A34D-4B6B-8E34-C51EF4A620A3}&lt;Citation SecTmpl=&quot;1&quot;&gt;&lt;Group&gt;&lt;References&gt;&lt;Item&gt;&lt;ID&gt;189&lt;/ID&gt;&lt;UID&gt;{83A5446F-8F45-468E-84E7-74D85714A377}&lt;/UID&gt;&lt;Title&gt;异常收费与审计质量:来自中国资本市场的经验证据&lt;/Title&gt;&lt;Template&gt;Journal Article&lt;/Template&gt;&lt;Star&gt;0&lt;/Star&gt;&lt;Tag&gt;0&lt;/Tag&gt;&lt;Author&gt;李明辉; 沈真真&lt;/Author&gt;&lt;Year&gt;2016&lt;/Year&gt;&lt;Details&gt;&lt;_accessed&gt;63297931&lt;/_accessed&gt;&lt;_author_aff&gt;南京大学商学院;&lt;/_author_aff&gt;&lt;_collection_scope&gt;CSSCI-C;PKU&lt;/_collection_scope&gt;&lt;_created&gt;63297931&lt;/_created&gt;&lt;_date&gt;61161120&lt;/_date&gt;&lt;_db_provider&gt;CNKI: 期刊&lt;/_db_provider&gt;&lt;_db_updated&gt;CNKI - Reference&lt;/_db_updated&gt;&lt;_issue&gt;02&lt;/_issue&gt;&lt;_journal&gt;管理工程学报&lt;/_journal&gt;&lt;_keywords&gt;异常审计收费;审计质量;操控性应计;法治环境&lt;/_keywords&gt;&lt;_language&gt;Chinese&lt;/_language&gt;&lt;_modified&gt;63297931&lt;/_modified&gt;&lt;_pages&gt;166-174&lt;/_pages&gt;&lt;_url&gt;http://kns.cnki.net/KCMS/detail/detail.aspx?FileName=GLGU201602020&amp;amp;DbName=CJFQ2016&lt;/_url&gt;&lt;_volume&gt;30&lt;/_volume&gt;&lt;_translated_author&gt;Li, Minghui;Shen, Zhenzhen&lt;/_translated_author&gt;&lt;/Details&gt;&lt;Extra&gt;&lt;DBUID&gt;{E9F07991-3B72-4492-A7D8-86E559D9F8FE}&lt;/DBUID&gt;&lt;/Extra&gt;&lt;/Item&gt;&lt;/References&gt;&lt;/Group&gt;&lt;/Citation&gt;_x000a_"/>
    <w:docVar w:name="NE.Ref{F2CB9DE0-078D-4191-A074-D223BF812B37}" w:val=" ADDIN NE.Ref.{F2CB9DE0-078D-4191-A074-D223BF812B37}&lt;Citation SecTmpl=&quot;1&quot;&gt;&lt;Group&gt;&lt;References&gt;&lt;Item&gt;&lt;ID&gt;149&lt;/ID&gt;&lt;UID&gt;{45404A6D-1227-4953-AD65-6AD6398C6470}&lt;/UID&gt;&lt;Title&gt;大股东资金占用与外部审计监督&lt;/Title&gt;&lt;Template&gt;Journal Article&lt;/Template&gt;&lt;Star&gt;0&lt;/Star&gt;&lt;Tag&gt;0&lt;/Tag&gt;&lt;Author&gt;周中胜; 陈汉文&lt;/Author&gt;&lt;Year&gt;2006&lt;/Year&gt;&lt;Details&gt;&lt;_accessed&gt;63258676&lt;/_accessed&gt;&lt;_author_aff&gt;厦门大学会计系;厦门大学会计系 361005;361005&lt;/_author_aff&gt;&lt;_collection_scope&gt;CSSCI-C;PKU&lt;/_collection_scope&gt;&lt;_created&gt;63258676&lt;/_created&gt;&lt;_date&gt;55962720&lt;/_date&gt;&lt;_db_provider&gt;CNKI: 期刊&lt;/_db_provider&gt;&lt;_db_updated&gt;CNKI - Reference&lt;/_db_updated&gt;&lt;_issue&gt;03&lt;/_issue&gt;&lt;_journal&gt;审计研究&lt;/_journal&gt;&lt;_keywords&gt;资金占用;审计需求;审计意见&lt;/_keywords&gt;&lt;_language&gt;Chinese&lt;/_language&gt;&lt;_modified&gt;63258676&lt;/_modified&gt;&lt;_pages&gt;73-81&lt;/_pages&gt;&lt;_url&gt;http://kns.cnki.net/KCMS/detail/detail.aspx?FileName=SJYZ200603015&amp;amp;DbName=CJFQ2006&lt;/_url&gt;&lt;_translated_author&gt;Zhou, Zhongsheng;Chen, Hanwen&lt;/_translated_author&gt;&lt;/Details&gt;&lt;Extra&gt;&lt;DBUID&gt;{E9F07991-3B72-4492-A7D8-86E559D9F8FE}&lt;/DBUID&gt;&lt;/Extra&gt;&lt;/Item&gt;&lt;/References&gt;&lt;/Group&gt;&lt;/Citation&gt;_x000a_"/>
    <w:docVar w:name="NE.Ref{F2F57F21-630C-4C08-B020-9D51FBC82C38}" w:val=" ADDIN NE.Ref.{F2F57F21-630C-4C08-B020-9D51FBC82C38}&lt;Citation SecTmpl=&quot;1&quot;&gt;&lt;Group&gt;&lt;References&gt;&lt;Item&gt;&lt;ID&gt;17&lt;/ID&gt;&lt;UID&gt;{D806C374-F3F6-407E-988C-1065F90AE89D}&lt;/UID&gt;&lt;Title&gt;A review of archival auditing research&lt;/Title&gt;&lt;Template&gt;Journal Article&lt;/Template&gt;&lt;Star&gt;0&lt;/Star&gt;&lt;Tag&gt;0&lt;/Tag&gt;&lt;Author&gt;DeFond, Mark; Zhang, Jieying&lt;/Author&gt;&lt;Year&gt;2014&lt;/Year&gt;&lt;Details&gt;&lt;_accessed&gt;62202901&lt;/_accessed&gt;&lt;_created&gt;61900709&lt;/_created&gt;&lt;_db_updated&gt;CrossRef&lt;/_db_updated&gt;&lt;_doi&gt;10.1016/j.jacceco.2014.09.002&lt;/_doi&gt;&lt;_impact_factor&gt;   3.753&lt;/_impact_factor&gt;&lt;_isbn&gt;01654101&lt;/_isbn&gt;&lt;_issue&gt;2-3&lt;/_issue&gt;&lt;_journal&gt;Journal of Accounting and Economics&lt;/_journal&gt;&lt;_modified&gt;63219456&lt;/_modified&gt;&lt;_pages&gt;275-326&lt;/_pages&gt;&lt;_tertiary_title&gt;Journal of Accounting and Economics&lt;/_tertiary_title&gt;&lt;_url&gt;http://linkinghub.elsevier.com/retrieve/pii/S0165410114000536_x000d__x000a_http://api.elsevier.com/content/article/PII:S0165410114000536?httpAccept=text/xml&lt;/_url&gt;&lt;_volume&gt;58&lt;/_volume&gt;&lt;/Details&gt;&lt;Extra&gt;&lt;DBUID&gt;{E9F07991-3B72-4492-A7D8-86E559D9F8FE}&lt;/DBUID&gt;&lt;/Extra&gt;&lt;/Item&gt;&lt;/References&gt;&lt;/Group&gt;&lt;/Citation&gt;_x000a_"/>
    <w:docVar w:name="NE.Ref{F3493B09-B1D4-43B2-969A-F8B46A8E33B8}" w:val=" ADDIN NE.Ref.{F3493B09-B1D4-43B2-969A-F8B46A8E33B8}&lt;Citation SecTmpl=&quot;1&quot;&gt;&lt;Group&gt;&lt;References&gt;&lt;Item&gt;&lt;ID&gt;47&lt;/ID&gt;&lt;UID&gt;{C788D399-4373-41DA-A969-410EBB2E9439}&lt;/UID&gt;&lt;Title&gt;Are family firms more tax aggressive than non-family firms?&lt;/Title&gt;&lt;Template&gt;Journal Article&lt;/Template&gt;&lt;Star&gt;0&lt;/Star&gt;&lt;Tag&gt;0&lt;/Tag&gt;&lt;Author&gt;Chen, Shuping; Chen, Xia; Cheng, Qiang; Shevlin, Terry&lt;/Author&gt;&lt;Year&gt;2010&lt;/Year&gt;&lt;Details&gt;&lt;_alternate_title&gt;Journal of Financial Economics&lt;/_alternate_title&gt;&lt;_collection_scope&gt;SSCI&lt;/_collection_scope&gt;&lt;_created&gt;63224439&lt;/_created&gt;&lt;_date&gt;2010-01-01&lt;/_date&gt;&lt;_date_display&gt;2010&lt;/_date_display&gt;&lt;_impact_factor&gt;   4.693&lt;/_impact_factor&gt;&lt;_isbn&gt;0304-405X&lt;/_isbn&gt;&lt;_issue&gt;1&lt;/_issue&gt;&lt;_journal&gt;Journal of Financial Economics&lt;/_journal&gt;&lt;_modified&gt;63224439&lt;/_modified&gt;&lt;_ori_publication&gt;Elsevier&lt;/_ori_publication&gt;&lt;_pages&gt;41-61&lt;/_pages&gt;&lt;_volume&gt;95&lt;/_volume&gt;&lt;/Details&gt;&lt;Extra&gt;&lt;DBUID&gt;{E9F07991-3B72-4492-A7D8-86E559D9F8FE}&lt;/DBUID&gt;&lt;/Extra&gt;&lt;/Item&gt;&lt;/References&gt;&lt;/Group&gt;&lt;/Citation&gt;_x000a_"/>
    <w:docVar w:name="NE.Ref{F381CCBB-A396-4C29-A706-9535F504C79D}" w:val=" ADDIN NE.Ref.{F381CCBB-A396-4C29-A706-9535F504C79D}&lt;Citation SecTmpl=&quot;1&quot;&gt;&lt;Group&gt;&lt;References&gt;&lt;Item&gt;&lt;ID&gt;286&lt;/ID&gt;&lt;UID&gt;{C9A5794E-E61E-4D6E-B4F0-36E11F92F0AF}&lt;/UID&gt;&lt;Title&gt;Corporate tax avoidance and firm value&lt;/Title&gt;&lt;Template&gt;Journal Article&lt;/Template&gt;&lt;Star&gt;0&lt;/Star&gt;&lt;Tag&gt;0&lt;/Tag&gt;&lt;Author&gt;Desai, Mihir A; Dharmapala, Dhammika&lt;/Author&gt;&lt;Year&gt;2009&lt;/Year&gt;&lt;Details&gt;&lt;_accessed&gt;63309308&lt;/_accessed&gt;&lt;_alternate_title&gt;The review of Economics and Statistics&lt;/_alternate_title&gt;&lt;_created&gt;63307372&lt;/_created&gt;&lt;_date&gt;2009-01-01&lt;/_date&gt;&lt;_date_display&gt;2009&lt;/_date_display&gt;&lt;_impact_factor&gt;   3.636&lt;/_impact_factor&gt;&lt;_isbn&gt;0034-6535&lt;/_isbn&gt;&lt;_issue&gt;3&lt;/_issue&gt;&lt;_journal&gt;The review of Economics and Statistics&lt;/_journal&gt;&lt;_modified&gt;63309308&lt;/_modified&gt;&lt;_ori_publication&gt;MIT Press&lt;/_ori_publication&gt;&lt;_pages&gt;537-546&lt;/_pages&gt;&lt;_volume&gt;91&lt;/_volume&gt;&lt;/Details&gt;&lt;Extra&gt;&lt;DBUID&gt;{E9F07991-3B72-4492-A7D8-86E559D9F8FE}&lt;/DBUID&gt;&lt;/Extra&gt;&lt;/Item&gt;&lt;/References&gt;&lt;/Group&gt;&lt;/Citation&gt;_x000a_"/>
    <w:docVar w:name="NE.Ref{F38DDDD6-EB11-4B36-92E6-37E19DDB6EF8}" w:val=" ADDIN NE.Ref.{F38DDDD6-EB11-4B36-92E6-37E19DDB6EF8}&lt;Citation SecTmpl=&quot;1&quot;&gt;&lt;Group&gt;&lt;References&gt;&lt;Item&gt;&lt;ID&gt;128&lt;/ID&gt;&lt;UID&gt;{C9759D89-D911-4DDD-8D68-05772AD204D9}&lt;/UID&gt;&lt;Title&gt;公司治理与掏空&lt;/Title&gt;&lt;Template&gt;Journal Article&lt;/Template&gt;&lt;Star&gt;0&lt;/Star&gt;&lt;Tag&gt;0&lt;/Tag&gt;&lt;Author&gt;高雷; 何少华; 黄志忠&lt;/Author&gt;&lt;Year&gt;2006&lt;/Year&gt;&lt;Details&gt;&lt;_accessed&gt;63241056&lt;/_accessed&gt;&lt;_author_aff&gt;汕头大学商学院;汕头大学商学院;汕头大学商学院;&lt;/_author_aff&gt;&lt;_created&gt;63241052&lt;/_created&gt;&lt;_date&gt;56031840&lt;/_date&gt;&lt;_db_provider&gt;CNKI: 期刊&lt;/_db_provider&gt;&lt;_db_updated&gt;CNKI - Reference&lt;/_db_updated&gt;&lt;_issue&gt;03&lt;/_issue&gt;&lt;_journal&gt;经济学(季刊)&lt;/_journal&gt;&lt;_keywords&gt;公司治理;掏空;资金占用&lt;/_keywords&gt;&lt;_language&gt;Chinese&lt;/_language&gt;&lt;_modified&gt;63241056&lt;/_modified&gt;&lt;_pages&gt;1157-1178&lt;/_pages&gt;&lt;_url&gt;http://kns.cnki.net/KCMS/detail/detail.aspx?FileName=JJXU200603008&amp;amp;DbName=CJFQ2006&lt;/_url&gt;&lt;_translated_author&gt;Gao, Lei;He, Shaohua;Huang, Zhizhong&lt;/_translated_author&gt;&lt;/Details&gt;&lt;Extra&gt;&lt;DBUID&gt;{E9F07991-3B72-4492-A7D8-86E559D9F8FE}&lt;/DBUID&gt;&lt;/Extra&gt;&lt;/Item&gt;&lt;/References&gt;&lt;/Group&gt;&lt;/Citation&gt;_x000a_"/>
    <w:docVar w:name="NE.Ref{F3CF2A42-5080-4CDB-9BF1-67D3E980DFC1}" w:val=" ADDIN NE.Ref.{F3CF2A42-5080-4CDB-9BF1-67D3E980DFC1}&lt;Citation SecTmpl=&quot;1&quot;&gt;&lt;Group&gt;&lt;References&gt;&lt;Item&gt;&lt;ID&gt;182&lt;/ID&gt;&lt;UID&gt;{AE720F2D-C5F6-4D88-B208-D3E27176D00D}&lt;/UID&gt;&lt;Title&gt;Audit quality: Insights from the academic literature&lt;/Title&gt;&lt;Template&gt;Journal Article&lt;/Template&gt;&lt;Star&gt;0&lt;/Star&gt;&lt;Tag&gt;0&lt;/Tag&gt;&lt;Author&gt;Knechel, W Robert; Krishnan, Gopal V; Pevzner, Mikhail; Bhaskar, Lori Shefchik; Velury, Uma&lt;/Author&gt;&lt;Year&gt;2013&lt;/Year&gt;&lt;Details&gt;&lt;_alternate_title&gt;Auditing: A journal of practice &amp;amp; theory&lt;/_alternate_title&gt;&lt;_created&gt;63297266&lt;/_created&gt;&lt;_date&gt;2013-01-01&lt;/_date&gt;&lt;_date_display&gt;2013&lt;/_date_display&gt;&lt;_issue&gt;1&lt;/_issue&gt;&lt;_journal&gt;Auditing: A journal of practice &amp;amp; theory&lt;/_journal&gt;&lt;_modified&gt;63297266&lt;/_modified&gt;&lt;_volume&gt;32&lt;/_volume&gt;&lt;/Details&gt;&lt;Extra&gt;&lt;DBUID&gt;{E9F07991-3B72-4492-A7D8-86E559D9F8FE}&lt;/DBUID&gt;&lt;/Extra&gt;&lt;/Item&gt;&lt;/References&gt;&lt;/Group&gt;&lt;/Citation&gt;_x000a_"/>
    <w:docVar w:name="NE.Ref{F45BD40B-226F-45DB-8AC1-9DEDDABCB9C1}" w:val=" ADDIN NE.Ref.{F45BD40B-226F-45DB-8AC1-9DEDDABCB9C1}&lt;Citation&gt;&lt;Group&gt;&lt;References&gt;&lt;Item&gt;&lt;ID&gt;80&lt;/ID&gt;&lt;UID&gt;{5C9767C4-EDE7-4C7F-99C1-11350DAD7A91}&lt;/UID&gt;&lt;Title&gt;The role of auditors, non-auditors, and internal tax departments in corporate tax aggressiveness&lt;/Title&gt;&lt;Template&gt;Journal Article&lt;/Template&gt;&lt;Star&gt;0&lt;/Star&gt;&lt;Tag&gt;0&lt;/Tag&gt;&lt;Author&gt;Klassen, Kenneth J; Lisowsky, Petro; Mescall, Devan&lt;/Author&gt;&lt;Year&gt;2015&lt;/Year&gt;&lt;Details&gt;&lt;_alternate_title&gt;The Accounting Review&lt;/_alternate_title&gt;&lt;_created&gt;62649258&lt;/_created&gt;&lt;_date&gt;2015-01-01&lt;/_date&gt;&lt;_date_display&gt;2015&lt;/_date_display&gt;&lt;_isbn&gt;1558-7967&lt;/_isbn&gt;&lt;_issue&gt;1&lt;/_issue&gt;&lt;_journal&gt;The Accounting Review&lt;/_journal&gt;&lt;_modified&gt;63228167&lt;/_modified&gt;&lt;_ori_publication&gt;American Accounting Association&lt;/_ori_publication&gt;&lt;_pages&gt;179-205&lt;/_pages&gt;&lt;_volume&gt;91&lt;/_volume&gt;&lt;/Details&gt;&lt;Extra&gt;&lt;DBUID&gt;{E9F07991-3B72-4492-A7D8-86E559D9F8FE}&lt;/DBUID&gt;&lt;/Extra&gt;&lt;/Item&gt;&lt;/References&gt;&lt;/Group&gt;&lt;Group&gt;&lt;References&gt;&lt;Item&gt;&lt;ID&gt;81&lt;/ID&gt;&lt;UID&gt;{6D78AC12-FB5E-4317-BAB6-D16592E9D043}&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3228170&lt;/_modified&gt;&lt;_pages&gt;70-76&lt;/_pages&gt;&lt;_tertiary_title&gt;Accounting Research&lt;/_tertiary_title&gt;&lt;_url&gt;http://d.g.wanfangdata.com.cn/Periodical_kjyj201606010.aspx&lt;/_url&gt;&lt;_translated_author&gt;Ceng, Shu;Li, Qingyuan&lt;/_translated_author&gt;&lt;/Details&gt;&lt;Extra&gt;&lt;DBUID&gt;{E9F07991-3B72-4492-A7D8-86E559D9F8FE}&lt;/DBUID&gt;&lt;/Extra&gt;&lt;/Item&gt;&lt;/References&gt;&lt;/Group&gt;&lt;/Citation&gt;_x000a_"/>
    <w:docVar w:name="NE.Ref{F4BB0CA8-661A-48DC-8B1C-9E2359FADE53}" w:val=" ADDIN NE.Ref.{F4BB0CA8-661A-48DC-8B1C-9E2359FADE53}&lt;Citation SecTmpl=&quot;1&quot;&gt;&lt;Group&gt;&lt;References&gt;&lt;Item&gt;&lt;ID&gt;180&lt;/ID&gt;&lt;UID&gt;{190B3A92-7AFA-4568-8105-325F4566D515}&lt;/UID&gt;&lt;Title&gt;A framework for understanding and researching audit quality&lt;/Title&gt;&lt;Template&gt;Journal Article&lt;/Template&gt;&lt;Star&gt;0&lt;/Star&gt;&lt;Tag&gt;0&lt;/Tag&gt;&lt;Author&gt;Francis, Jere R&lt;/Author&gt;&lt;Year&gt;2011&lt;/Year&gt;&lt;Details&gt;&lt;_alternate_title&gt;Auditing: A journal of practice &amp;amp; theory&lt;/_alternate_title&gt;&lt;_created&gt;63296424&lt;/_created&gt;&lt;_date&gt;2011-01-01&lt;/_date&gt;&lt;_date_display&gt;2011&lt;/_date_display&gt;&lt;_impact_factor&gt;   2.642&lt;/_impact_factor&gt;&lt;_isbn&gt;0278-0380&lt;/_isbn&gt;&lt;_issue&gt;2&lt;/_issue&gt;&lt;_journal&gt;Auditing: A journal of practice &amp;amp; theory&lt;/_journal&gt;&lt;_modified&gt;63296424&lt;/_modified&gt;&lt;_ori_publication&gt;American Accounting Association&lt;/_ori_publication&gt;&lt;_pages&gt;125-152&lt;/_pages&gt;&lt;_volume&gt;30&lt;/_volume&gt;&lt;/Details&gt;&lt;Extra&gt;&lt;DBUID&gt;{E9F07991-3B72-4492-A7D8-86E559D9F8FE}&lt;/DBUID&gt;&lt;/Extra&gt;&lt;/Item&gt;&lt;/References&gt;&lt;/Group&gt;&lt;/Citation&gt;_x000a_"/>
    <w:docVar w:name="NE.Ref{F65E0040-8F1E-41FC-90C8-EF8EF2B47987}" w:val=" ADDIN NE.Ref.{F65E0040-8F1E-41FC-90C8-EF8EF2B47987}&lt;Citation SecTmpl=&quot;1&quot;&gt;&lt;Group&gt;&lt;References&gt;&lt;Item&gt;&lt;ID&gt;226&lt;/ID&gt;&lt;UID&gt;{CFF5C493-2B4F-4AAF-85E0-FCF85C905E3F}&lt;/UID&gt;&lt;Title&gt;Client importance, institutional improvements, and audit quality in China: An office and individual auditor level analysis&lt;/Title&gt;&lt;Template&gt;Journal Article&lt;/Template&gt;&lt;Star&gt;0&lt;/Star&gt;&lt;Tag&gt;0&lt;/Tag&gt;&lt;Author&gt;Chen, Shimin; Sun, Sunny YJ; Wu, Donghui&lt;/Author&gt;&lt;Year&gt;2010&lt;/Year&gt;&lt;Details&gt;&lt;_accessed&gt;63303290&lt;/_accessed&gt;&lt;_alternate_title&gt;The Accounting Review&lt;/_alternate_title&gt;&lt;_created&gt;62547338&lt;/_created&gt;&lt;_date&gt;2010-01-01&lt;/_date&gt;&lt;_date_display&gt;2010&lt;/_date_display&gt;&lt;_impact_factor&gt;   4.562&lt;/_impact_factor&gt;&lt;_isbn&gt;0001-4826&lt;/_isbn&gt;&lt;_issue&gt;1&lt;/_issue&gt;&lt;_journal&gt;The Accounting Review&lt;/_journal&gt;&lt;_modified&gt;62928632&lt;/_modified&gt;&lt;_pages&gt;127-158&lt;/_pages&gt;&lt;_volume&gt;85&lt;/_volume&gt;&lt;/Details&gt;&lt;Extra&gt;&lt;DBUID&gt;{2097646C-7C2F-4992-8A9B-6FF23AE7F1B7}&lt;/DBUID&gt;&lt;/Extra&gt;&lt;/Item&gt;&lt;/References&gt;&lt;/Group&gt;&lt;/Citation&gt;_x000a_"/>
    <w:docVar w:name="NE.Ref{F6A22ED2-F9E4-4C9A-9CAE-D25E9D9F5013}" w:val=" ADDIN NE.Ref.{F6A22ED2-F9E4-4C9A-9CAE-D25E9D9F5013}&lt;Citation SecTmpl=&quot;1&quot;&gt;&lt;Group&gt;&lt;References&gt;&lt;Item&gt;&lt;ID&gt;68&lt;/ID&gt;&lt;UID&gt;{AE1851CD-7B74-4A02-9FD0-89618E826976}&lt;/UID&gt;&lt;Title&gt;Tax avoidance: Does tax-specific industry expertise make a difference?&lt;/Title&gt;&lt;Template&gt;Journal Article&lt;/Template&gt;&lt;Star&gt;0&lt;/Star&gt;&lt;Tag&gt;0&lt;/Tag&gt;&lt;Author&gt;McGuire, Sean T; Omer, Thomas C; Wang, Dechun&lt;/Author&gt;&lt;Year&gt;2012&lt;/Year&gt;&lt;Details&gt;&lt;_created&gt;61742028&lt;/_created&gt;&lt;_impact_factor&gt;   4.562&lt;/_impact_factor&gt;&lt;_isbn&gt;0001-4826&lt;/_isbn&gt;&lt;_issue&gt;3&lt;/_issue&gt;&lt;_journal&gt;The Accounting Review&lt;/_journal&gt;&lt;_modified&gt;62877170&lt;/_modified&gt;&lt;_pages&gt;975-1003&lt;/_pages&gt;&lt;_volume&gt;87&lt;/_volume&gt;&lt;/Details&gt;&lt;Extra&gt;&lt;DBUID&gt;{83AC290F-D6FC-4574-9771-6904EE9C30A4}&lt;/DBUID&gt;&lt;/Extra&gt;&lt;/Item&gt;&lt;/References&gt;&lt;/Group&gt;&lt;/Citation&gt;_x000a_"/>
    <w:docVar w:name="NE.Ref{F6AD8D8C-18E1-4E21-B041-CA77D5DE699B}" w:val=" ADDIN NE.Ref.{F6AD8D8C-18E1-4E21-B041-CA77D5DE699B}&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F6DBC48A-6CC2-4739-B68D-458371497D28}" w:val=" ADDIN NE.Ref.{F6DBC48A-6CC2-4739-B68D-458371497D28}&lt;Citation SecTmpl=&quot;1&quot;&gt;&lt;Group&gt;&lt;References&gt;&lt;Item&gt;&lt;ID&gt;685&lt;/ID&gt;&lt;UID&gt;{DA57B631-55E8-4AC0-BD31-3BB1F0C6E20D}&lt;/UID&gt;&lt;Title&gt;Earnings management using the valuation allowance for deferred tax assets under SFAS No. 109&lt;/Title&gt;&lt;Template&gt;Journal Article&lt;/Template&gt;&lt;Star&gt;0&lt;/Star&gt;&lt;Tag&gt;0&lt;/Tag&gt;&lt;Author&gt;Schrand, Catherine M; Wong, MH Franco&lt;/Author&gt;&lt;Year&gt;2003&lt;/Year&gt;&lt;Details&gt;&lt;_alternate_title&gt;Contemporary Accounting Research&lt;/_alternate_title&gt;&lt;_collection_scope&gt;SSCI&lt;/_collection_scope&gt;&lt;_created&gt;63284328&lt;/_created&gt;&lt;_date&gt;2003-01-01&lt;/_date&gt;&lt;_date_display&gt;2003&lt;/_date_display&gt;&lt;_impact_factor&gt;   2.261&lt;/_impact_factor&gt;&lt;_isbn&gt;0823-9150&lt;/_isbn&gt;&lt;_issue&gt;3&lt;/_issue&gt;&lt;_journal&gt;Contemporary Accounting Research&lt;/_journal&gt;&lt;_modified&gt;63284328&lt;/_modified&gt;&lt;_ori_publication&gt;Wiley Online Library&lt;/_ori_publication&gt;&lt;_pages&gt;579-611&lt;/_pages&gt;&lt;_volume&gt;20&lt;/_volume&gt;&lt;/Details&gt;&lt;Extra&gt;&lt;DBUID&gt;{83AC290F-D6FC-4574-9771-6904EE9C30A4}&lt;/DBUID&gt;&lt;/Extra&gt;&lt;/Item&gt;&lt;/References&gt;&lt;/Group&gt;&lt;/Citation&gt;_x000a_"/>
    <w:docVar w:name="NE.Ref{F73EEEB9-FD5F-4721-A9CE-7E31F606C55B}" w:val=" ADDIN NE.Ref.{F73EEEB9-FD5F-4721-A9CE-7E31F606C55B}&lt;Citation&gt;&lt;Group&gt;&lt;References&gt;&lt;Item&gt;&lt;ID&gt;249&lt;/ID&gt;&lt;UID&gt;{DD1A61B6-8C31-431A-A123-854555C7DCA5}&lt;/UID&gt;&lt;Title&gt;Taxes and off-balance-sheet financing: research and development limited partnerships&lt;/Title&gt;&lt;Template&gt;Journal Article&lt;/Template&gt;&lt;Star&gt;0&lt;/Star&gt;&lt;Tag&gt;0&lt;/Tag&gt;&lt;Author&gt;Shevlin, Terry&lt;/Author&gt;&lt;Year&gt;1987&lt;/Year&gt;&lt;Details&gt;&lt;_accessed&gt;62150898&lt;/_accessed&gt;&lt;_alternate_title&gt;Accounting Review&lt;/_alternate_title&gt;&lt;_collection_scope&gt;SSCI;&lt;/_collection_scope&gt;&lt;_created&gt;61914846&lt;/_created&gt;&lt;_date&gt;1987-01-01&lt;/_date&gt;&lt;_date_display&gt;1987&lt;/_date_display&gt;&lt;_impact_factor&gt;   4.562&lt;/_impact_factor&gt;&lt;_isbn&gt;0001-4826&lt;/_isbn&gt;&lt;_journal&gt;Accounting Review&lt;/_journal&gt;&lt;_modified&gt;62877365&lt;/_modified&gt;&lt;_ori_publication&gt;JSTOR&lt;/_ori_publication&gt;&lt;_pages&gt;480-509&lt;/_pages&gt;&lt;/Details&gt;&lt;Extra&gt;&lt;DBUID&gt;{83AC290F-D6FC-4574-9771-6904EE9C30A4}&lt;/DBUID&gt;&lt;/Extra&gt;&lt;/Item&gt;&lt;/References&gt;&lt;/Group&gt;&lt;/Citation&gt;_x000a_"/>
    <w:docVar w:name="NE.Ref{F7527EC0-6486-4091-B950-E7B0903826BE}" w:val=" ADDIN NE.Ref.{F7527EC0-6486-4091-B950-E7B0903826BE}&lt;Citation&gt;&lt;Group&gt;&lt;References&gt;&lt;Item&gt;&lt;ID&gt;198&lt;/ID&gt;&lt;UID&gt;{7DC3BBBA-6C92-41D3-8018-3008BDFA075F}&lt;/UID&gt;&lt;Title&gt;Auditors’ liability, investments, and capital markets: A potential unintended consequence of the Sarbanes‐Oxley Act&lt;/Title&gt;&lt;Template&gt;Journal Article&lt;/Template&gt;&lt;Star&gt;0&lt;/Star&gt;&lt;Tag&gt;0&lt;/Tag&gt;&lt;Author&gt;Deng, Mingcherng; Melumad, Nahum; Shibano, Toshi&lt;/Author&gt;&lt;Year&gt;2012&lt;/Year&gt;&lt;Details&gt;&lt;_alternate_title&gt;Journal of Accounting Research&lt;/_alternate_title&gt;&lt;_collection_scope&gt;SSCI&lt;/_collection_scope&gt;&lt;_created&gt;63300592&lt;/_created&gt;&lt;_date&gt;2012-01-01&lt;/_date&gt;&lt;_date_display&gt;2012&lt;/_date_display&gt;&lt;_impact_factor&gt;   4.891&lt;/_impact_factor&gt;&lt;_isbn&gt;0021-8456&lt;/_isbn&gt;&lt;_issue&gt;5&lt;/_issue&gt;&lt;_journal&gt;Journal of Accounting Research&lt;/_journal&gt;&lt;_modified&gt;63300592&lt;/_modified&gt;&lt;_ori_publication&gt;Wiley Online Library&lt;/_ori_publication&gt;&lt;_pages&gt;1179-1215&lt;/_pages&gt;&lt;_volume&gt;50&lt;/_volume&gt;&lt;/Details&gt;&lt;Extra&gt;&lt;DBUID&gt;{E9F07991-3B72-4492-A7D8-86E559D9F8FE}&lt;/DBUID&gt;&lt;/Extra&gt;&lt;/Item&gt;&lt;/References&gt;&lt;/Group&gt;&lt;/Citation&gt;_x000a_"/>
    <w:docVar w:name="NE.Ref{F7B75529-DEFF-4AEA-A58D-3D8AE9936DF5}" w:val=" ADDIN NE.Ref.{F7B75529-DEFF-4AEA-A58D-3D8AE9936DF5}&lt;Citation SecTmpl=&quot;1&quot;&gt;&lt;Group&gt;&lt;References&gt;&lt;Item&gt;&lt;ID&gt;186&lt;/ID&gt;&lt;UID&gt;{E95280EA-7BF6-44F1-BDD8-8EF243D89023}&lt;/UID&gt;&lt;Title&gt;Audit Quality and Specialist Tenure&lt;/Title&gt;&lt;Template&gt;Journal Article&lt;/Template&gt;&lt;Star&gt;0&lt;/Star&gt;&lt;Tag&gt;0&lt;/Tag&gt;&lt;Author&gt;Gaver, Jennifer J; Utke, Steven&lt;/Author&gt;&lt;Year&gt;2019&lt;/Year&gt;&lt;Details&gt;&lt;_accessed&gt;62851484&lt;/_accessed&gt;&lt;_created&gt;62851484&lt;/_created&gt;&lt;_db_updated&gt;CrossRef&lt;/_db_updated&gt;&lt;_doi&gt;10.2308/accr-52206&lt;/_doi&gt;&lt;_impact_factor&gt;   4.562&lt;/_impact_factor&gt;&lt;_isbn&gt;0001-4826&lt;/_isbn&gt;&lt;_issue&gt;3&lt;/_issue&gt;&lt;_journal&gt;The Accounting Review&lt;/_journal&gt;&lt;_modified&gt;63297783&lt;/_modified&gt;&lt;_pages&gt;113-147&lt;/_pages&gt;&lt;_tertiary_title&gt;The Accounting Review&lt;/_tertiary_title&gt;&lt;_url&gt;http://aaajournals.org/doi/10.2308/accr-52206&lt;/_url&gt;&lt;_volume&gt;94&lt;/_volume&gt;&lt;/Details&gt;&lt;Extra&gt;&lt;DBUID&gt;{E9F07991-3B72-4492-A7D8-86E559D9F8FE}&lt;/DBUID&gt;&lt;/Extra&gt;&lt;/Item&gt;&lt;/References&gt;&lt;/Group&gt;&lt;/Citation&gt;_x000a_"/>
    <w:docVar w:name="NE.Ref{F7DE7F9F-62C5-4818-867C-5F5E5BD4BDC2}" w:val=" ADDIN NE.Ref.{F7DE7F9F-62C5-4818-867C-5F5E5BD4BDC2}&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F7F1AE84-21AD-4B45-ADA6-28E8890A131E}" w:val=" ADDIN NE.Ref.{F7F1AE84-21AD-4B45-ADA6-28E8890A131E}&lt;Citation SecTmpl=&quot;1&quot;&gt;&lt;Group&gt;&lt;References&gt;&lt;Item&gt;&lt;ID&gt;152&lt;/ID&gt;&lt;UID&gt;{5A35155B-BB3E-4D83-ABB6-045B6B7E50F1}&lt;/UID&gt;&lt;Title&gt;How Aggressive Tax Planning Facilitates the Diversion of Corporate Resources: Evidence from Path Analysis&lt;/Title&gt;&lt;Template&gt;Journal Article&lt;/Template&gt;&lt;Star&gt;0&lt;/Star&gt;&lt;Tag&gt;0&lt;/Tag&gt;&lt;Author&gt;Bauer, Andrew M; Fang, Junxiong; Pittman, Jeffrey; Zhang, Yinqi; Zhao, Yuping&lt;/Author&gt;&lt;Year&gt;2019&lt;/Year&gt;&lt;Details&gt;&lt;_accessed&gt;63260255&lt;/_accessed&gt;&lt;_alternate_title&gt;Contemporary Accounting Research&lt;/_alternate_title&gt;&lt;_collection_scope&gt;SSCI&lt;/_collection_scope&gt;&lt;_created&gt;63260159&lt;/_created&gt;&lt;_date&gt;2019-01-01&lt;/_date&gt;&lt;_date_display&gt;2019&lt;/_date_display&gt;&lt;_impact_factor&gt;   2.261&lt;/_impact_factor&gt;&lt;_isbn&gt;0823-9150&lt;/_isbn&gt;&lt;_journal&gt;Contemporary Accounting Research&lt;/_journal&gt;&lt;_modified&gt;63260255&lt;/_modified&gt;&lt;_ori_publication&gt;Wiley Online Library&lt;/_ori_publication&gt;&lt;/Details&gt;&lt;Extra&gt;&lt;DBUID&gt;{E9F07991-3B72-4492-A7D8-86E559D9F8FE}&lt;/DBUID&gt;&lt;/Extra&gt;&lt;/Item&gt;&lt;/References&gt;&lt;/Group&gt;&lt;/Citation&gt;_x000a_"/>
    <w:docVar w:name="NE.Ref{F8A2781A-A5CF-4FC7-BFFB-13AB7A998E1C}" w:val=" ADDIN NE.Ref.{F8A2781A-A5CF-4FC7-BFFB-13AB7A998E1C}&lt;Citation SecTmpl=&quot;1&quot;&gt;&lt;Group&gt;&lt;References&gt;&lt;Item&gt;&lt;ID&gt;87&lt;/ID&gt;&lt;UID&gt;{3C0BA038-8A77-41FD-8D6A-C5EAD214A0BF}&lt;/UID&gt;&lt;Title&gt;On the Benefits of Audit Market Consolidation: Evidence from Merged Audit Firms&lt;/Title&gt;&lt;Template&gt;Journal Article&lt;/Template&gt;&lt;Star&gt;0&lt;/Star&gt;&lt;Tag&gt;0&lt;/Tag&gt;&lt;Author&gt;Gong, Qihui; Li, Oliver Zhen; Lin, Yupeng; Wu, Liansheng&lt;/Author&gt;&lt;Year&gt;2015&lt;/Year&gt;&lt;Details&gt;&lt;_accessed&gt;62452318&lt;/_accessed&gt;&lt;_created&gt;61742092&lt;/_created&gt;&lt;_isbn&gt;1558-7967&lt;/_isbn&gt;&lt;_issue&gt;2&lt;/_issue&gt;&lt;_journal&gt;The Accounting Review&lt;/_journal&gt;&lt;_modified&gt;61745274&lt;/_modified&gt;&lt;_pages&gt;463-488&lt;/_pages&gt;&lt;_volume&gt;91&lt;/_volume&gt;&lt;/Details&gt;&lt;Extra&gt;&lt;DBUID&gt;{83AC290F-D6FC-4574-9771-6904EE9C30A4}&lt;/DBUID&gt;&lt;/Extra&gt;&lt;/Item&gt;&lt;/References&gt;&lt;/Group&gt;&lt;/Citation&gt;_x000a_"/>
    <w:docVar w:name="NE.Ref{F8DAE316-82F9-423B-9CAA-3B017794651D}" w:val=" ADDIN NE.Ref.{F8DAE316-82F9-423B-9CAA-3B017794651D}&lt;Citation SecTmpl=&quot;1&quot;&gt;&lt;Group&gt;&lt;References&gt;&lt;Item&gt;&lt;ID&gt;138&lt;/ID&gt;&lt;UID&gt;{303140BE-B047-4A5F-8530-8E81BD19E767}&lt;/UID&gt;&lt;Title&gt;客户重要性与审计质量关系研究:公司治理的调节作用&lt;/Title&gt;&lt;Template&gt;Journal Article&lt;/Template&gt;&lt;Star&gt;0&lt;/Star&gt;&lt;Tag&gt;0&lt;/Tag&gt;&lt;Author&gt;李明辉; 刘笑霞&lt;/Author&gt;&lt;Year&gt;2013&lt;/Year&gt;&lt;Details&gt;&lt;_accessed&gt;63245310&lt;/_accessed&gt;&lt;_author_aff&gt;南京大学商学院;河海大学商学院;&lt;/_author_aff&gt;&lt;_collection_scope&gt;CSSCI-C;PKU&lt;/_collection_scope&gt;&lt;_created&gt;63245308&lt;/_created&gt;&lt;_date&gt;59520960&lt;/_date&gt;&lt;_db_provider&gt;CNKI: 期刊&lt;/_db_provider&gt;&lt;_db_updated&gt;CNKI - Reference&lt;/_db_updated&gt;&lt;_issue&gt;03&lt;/_issue&gt;&lt;_journal&gt;财经研究&lt;/_journal&gt;&lt;_keywords&gt;公司治理;客户重要性;审计质量;审计独立性&lt;/_keywords&gt;&lt;_language&gt;Chinese&lt;/_language&gt;&lt;_modified&gt;63245310&lt;/_modified&gt;&lt;_pages&gt;64-74&lt;/_pages&gt;&lt;_url&gt;http://kns.cnki.net/KCMS/detail/detail.aspx?FileName=CJYJ201303005&amp;amp;DbName=CJFQ2013&lt;/_url&gt;&lt;_volume&gt;39&lt;/_volume&gt;&lt;_translated_author&gt;Li, Minghui;Liu, Xiaoxia&lt;/_translated_author&gt;&lt;/Details&gt;&lt;Extra&gt;&lt;DBUID&gt;{E9F07991-3B72-4492-A7D8-86E559D9F8FE}&lt;/DBUID&gt;&lt;/Extra&gt;&lt;/Item&gt;&lt;/References&gt;&lt;/Group&gt;&lt;/Citation&gt;_x000a_"/>
    <w:docVar w:name="NE.Ref{F8E6CDC4-6761-4DEB-9059-FC2ED7EAF560}" w:val=" ADDIN NE.Ref.{F8E6CDC4-6761-4DEB-9059-FC2ED7EAF560}&lt;Citation SecTmpl=&quot;1&quot;&gt;&lt;Group&gt;&lt;References&gt;&lt;Item&gt;&lt;ID&gt;38&lt;/ID&gt;&lt;UID&gt;{DE5487CB-7043-4510-A48F-5C542661EA12}&lt;/UID&gt;&lt;Title&gt;Does mandatory rotation of audit partners improve audit quality?&lt;/Title&gt;&lt;Template&gt;Journal Article&lt;/Template&gt;&lt;Star&gt;0&lt;/Star&gt;&lt;Tag&gt;0&lt;/Tag&gt;&lt;Author&gt;Lennox, Clive S; Wu, Xi; Zhang, Tianyu&lt;/Author&gt;&lt;Year&gt;2014&lt;/Year&gt;&lt;Details&gt;&lt;_alternate_title&gt;The accounting review&lt;/_alternate_title&gt;&lt;_created&gt;63224357&lt;/_created&gt;&lt;_date&gt;2014-01-01&lt;/_date&gt;&lt;_date_display&gt;2014&lt;/_date_display&gt;&lt;_isbn&gt;1558-7967&lt;/_isbn&gt;&lt;_issue&gt;5&lt;/_issue&gt;&lt;_journal&gt;The accounting review&lt;/_journal&gt;&lt;_modified&gt;63224357&lt;/_modified&gt;&lt;_ori_publication&gt;American Accounting Association&lt;/_ori_publication&gt;&lt;_pages&gt;1775-1803&lt;/_pages&gt;&lt;_volume&gt;89&lt;/_volume&gt;&lt;/Details&gt;&lt;Extra&gt;&lt;DBUID&gt;{E9F07991-3B72-4492-A7D8-86E559D9F8FE}&lt;/DBUID&gt;&lt;/Extra&gt;&lt;/Item&gt;&lt;/References&gt;&lt;/Group&gt;&lt;/Citation&gt;_x000a_"/>
    <w:docVar w:name="NE.Ref{F9348A0D-847F-4809-92B6-D7B8DCEBABE4}" w:val=" ADDIN NE.Ref.{F9348A0D-847F-4809-92B6-D7B8DCEBABE4}&lt;Citation&gt;&lt;Group&gt;&lt;References&gt;&lt;Item&gt;&lt;ID&gt;636&lt;/ID&gt;&lt;UID&gt;{63AD15BF-0C5B-461F-A5EA-9FA73678FF73}&lt;/UID&gt;&lt;Title&gt;Expertise and its relation to audit decision quality&lt;/Title&gt;&lt;Template&gt;Journal Article&lt;/Template&gt;&lt;Star&gt;0&lt;/Star&gt;&lt;Tag&gt;0&lt;/Tag&gt;&lt;Author&gt;Bedard, Jean&lt;/Author&gt;&lt;Year&gt;1991&lt;/Year&gt;&lt;Details&gt;&lt;_alternate_title&gt;Contemporary Accounting Research&lt;/_alternate_title&gt;&lt;_collection_scope&gt;SSCI&lt;/_collection_scope&gt;&lt;_created&gt;63179538&lt;/_created&gt;&lt;_date&gt;1991-01-01&lt;/_date&gt;&lt;_date_display&gt;1991&lt;/_date_display&gt;&lt;_impact_factor&gt;   2.261&lt;/_impact_factor&gt;&lt;_isbn&gt;0823-9150&lt;/_isbn&gt;&lt;_issue&gt;1&lt;/_issue&gt;&lt;_journal&gt;Contemporary Accounting Research&lt;/_journal&gt;&lt;_modified&gt;63179538&lt;/_modified&gt;&lt;_ori_publication&gt;Wiley Online Library&lt;/_ori_publication&gt;&lt;_pages&gt;198-222&lt;/_pages&gt;&lt;_volume&gt;8&lt;/_volume&gt;&lt;/Details&gt;&lt;Extra&gt;&lt;DBUID&gt;{83AC290F-D6FC-4574-9771-6904EE9C30A4}&lt;/DBUID&gt;&lt;/Extra&gt;&lt;/Item&gt;&lt;/References&gt;&lt;/Group&gt;&lt;Group&gt;&lt;References&gt;&lt;Item&gt;&lt;ID&gt;637&lt;/ID&gt;&lt;UID&gt;{267FE1D8-0FA5-4F31-A9F7-D4C46DF85F7A}&lt;/UID&gt;&lt;Title&gt;Pattern identification and industry-specialist auditors&lt;/Title&gt;&lt;Template&gt;Journal Article&lt;/Template&gt;&lt;Star&gt;0&lt;/Star&gt;&lt;Tag&gt;0&lt;/Tag&gt;&lt;Author&gt;Hammersley, Jacqueline S&lt;/Author&gt;&lt;Year&gt;2006&lt;/Year&gt;&lt;Details&gt;&lt;_alternate_title&gt;The Accounting Review&lt;/_alternate_title&gt;&lt;_created&gt;63179539&lt;/_created&gt;&lt;_date&gt;2006-01-01&lt;/_date&gt;&lt;_date_display&gt;2006&lt;/_date_display&gt;&lt;_impact_factor&gt;   4.562&lt;/_impact_factor&gt;&lt;_isbn&gt;0001-4826&lt;/_isbn&gt;&lt;_issue&gt;2&lt;/_issue&gt;&lt;_journal&gt;The Accounting Review&lt;/_journal&gt;&lt;_modified&gt;63179539&lt;/_modified&gt;&lt;_pages&gt;309-336&lt;/_pages&gt;&lt;_volume&gt;81&lt;/_volume&gt;&lt;/Details&gt;&lt;Extra&gt;&lt;DBUID&gt;{83AC290F-D6FC-4574-9771-6904EE9C30A4}&lt;/DBUID&gt;&lt;/Extra&gt;&lt;/Item&gt;&lt;/References&gt;&lt;/Group&gt;&lt;Group&gt;&lt;References&gt;&lt;Item&gt;&lt;ID&gt;638&lt;/ID&gt;&lt;UID&gt;{F560FEC8-976F-4E4A-84B5-2D413AF1A695}&lt;/UID&gt;&lt;Title&gt;Does industry expertise improve the efficiency of audit judgment?&lt;/Title&gt;&lt;Template&gt;Journal Article&lt;/Template&gt;&lt;Star&gt;0&lt;/Star&gt;&lt;Tag&gt;0&lt;/Tag&gt;&lt;Author&gt;Moroney, Robyn&lt;/Author&gt;&lt;Year&gt;2007&lt;/Year&gt;&lt;Details&gt;&lt;_alternate_title&gt;Auditing: A Journal of Practice &amp;amp; Theory&lt;/_alternate_title&gt;&lt;_created&gt;63179540&lt;/_created&gt;&lt;_date&gt;2007-01-01&lt;/_date&gt;&lt;_date_display&gt;2007&lt;/_date_display&gt;&lt;_impact_factor&gt;   2.642&lt;/_impact_factor&gt;&lt;_isbn&gt;0278-0380&lt;/_isbn&gt;&lt;_issue&gt;2&lt;/_issue&gt;&lt;_journal&gt;Auditing: A Journal of Practice &amp;amp; Theory&lt;/_journal&gt;&lt;_modified&gt;63179540&lt;/_modified&gt;&lt;_pages&gt;69-94&lt;/_pages&gt;&lt;_volume&gt;26&lt;/_volume&gt;&lt;/Details&gt;&lt;Extra&gt;&lt;DBUID&gt;{83AC290F-D6FC-4574-9771-6904EE9C30A4}&lt;/DBUID&gt;&lt;/Extra&gt;&lt;/Item&gt;&lt;/References&gt;&lt;/Group&gt;&lt;/Citation&gt;_x000a_"/>
    <w:docVar w:name="NE.Ref{F9524245-BBEA-420A-9B06-A7F72E955BBC}" w:val=" ADDIN NE.Ref.{F9524245-BBEA-420A-9B06-A7F72E955BBC}&lt;Citation SecTmpl=&quot;1&quot;&gt;&lt;Group&gt;&lt;References&gt;&lt;Item&gt;&lt;ID&gt;63&lt;/ID&gt;&lt;UID&gt;{3104F94A-D263-48C7-BD66-A394878F8608}&lt;/UID&gt;&lt;Title&gt;The effect of audit adjustments on earnings quality: Evidence from China&lt;/Title&gt;&lt;Template&gt;Journal Article&lt;/Template&gt;&lt;Star&gt;0&lt;/Star&gt;&lt;Tag&gt;0&lt;/Tag&gt;&lt;Author&gt;Lennox, Clive; Wu, Xi; Zhang, Tianyu&lt;/Author&gt;&lt;Year&gt;2016&lt;/Year&gt;&lt;Details&gt;&lt;_accessed&gt;63294360&lt;/_accessed&gt;&lt;_alternate_title&gt;Journal of Accounting and Economics&lt;/_alternate_title&gt;&lt;_created&gt;63225912&lt;/_created&gt;&lt;_date&gt;2016-01-01&lt;/_date&gt;&lt;_date_display&gt;2016&lt;/_date_display&gt;&lt;_impact_factor&gt;   3.753&lt;/_impact_factor&gt;&lt;_isbn&gt;0165-4101&lt;/_isbn&gt;&lt;_issue&gt;2-3&lt;/_issue&gt;&lt;_journal&gt;Journal of Accounting and Economics&lt;/_journal&gt;&lt;_modified&gt;63294360&lt;/_modified&gt;&lt;_ori_publication&gt;Elsevier&lt;/_ori_publication&gt;&lt;_pages&gt;545-562&lt;/_pages&gt;&lt;_volume&gt;61&lt;/_volume&gt;&lt;/Details&gt;&lt;Extra&gt;&lt;DBUID&gt;{E9F07991-3B72-4492-A7D8-86E559D9F8FE}&lt;/DBUID&gt;&lt;/Extra&gt;&lt;/Item&gt;&lt;/References&gt;&lt;/Group&gt;&lt;/Citation&gt;_x000a_"/>
    <w:docVar w:name="NE.Ref{F9C03C8A-6DAC-40B1-BCE9-A750607B550B}" w:val=" ADDIN NE.Ref.{F9C03C8A-6DAC-40B1-BCE9-A750607B550B}&lt;Citation SecTmpl=&quot;1&quot;&gt;&lt;Group&gt;&lt;References&gt;&lt;Item&gt;&lt;ID&gt;92&lt;/ID&gt;&lt;UID&gt;{BE5FECD0-035E-433A-8201-0BD8E3272CD4}&lt;/UID&gt;&lt;Title&gt;及时披露的年报信息可靠吗?&lt;/Title&gt;&lt;Template&gt;Journal Article&lt;/Template&gt;&lt;Star&gt;0&lt;/Star&gt;&lt;Tag&gt;0&lt;/Tag&gt;&lt;Author&gt;李丹; 宋衍蘅&lt;/Author&gt;&lt;Year&gt;2010&lt;/Year&gt;&lt;Details&gt;&lt;_accessed&gt;62704510&lt;/_accessed&gt;&lt;_author_aff&gt;清华大学经济管理学院会计系;浙江大学管理学院会计与财务管理系;&lt;/_author_aff&gt;&lt;_collection_scope&gt;CSSCI-C;PKU&lt;/_collection_scope&gt;&lt;_created&gt;62704509&lt;/_created&gt;&lt;_date&gt;58224960&lt;/_date&gt;&lt;_db_provider&gt;CNKI: 期刊&lt;/_db_provider&gt;&lt;_db_updated&gt;CNKI - Reference&lt;/_db_updated&gt;&lt;_issue&gt;09&lt;/_issue&gt;&lt;_journal&gt;管理世界&lt;/_journal&gt;&lt;_keywords&gt;会计信息;及时性;可靠性;时间压力;审计质量&lt;/_keywords&gt;&lt;_modified&gt;63228804&lt;/_modified&gt;&lt;_pages&gt;129-137+188&lt;/_pages&gt;&lt;_url&gt;http://kns.cnki.net/KCMS/detail/detail.aspx?FileName=GLSJ201009014&amp;amp;DbName=CJFQ2010&lt;/_url&gt;&lt;_translated_author&gt;Li, Dan;Song, Yanheng&lt;/_translated_author&gt;&lt;/Details&gt;&lt;Extra&gt;&lt;DBUID&gt;{E9F07991-3B72-4492-A7D8-86E559D9F8FE}&lt;/DBUID&gt;&lt;/Extra&gt;&lt;/Item&gt;&lt;/References&gt;&lt;/Group&gt;&lt;/Citation&gt;_x000a_"/>
    <w:docVar w:name="NE.Ref{F9CBB4C2-3A71-41AA-88BD-D91102B58E2C}" w:val=" ADDIN NE.Ref.{F9CBB4C2-3A71-41AA-88BD-D91102B58E2C}&lt;Citation SecTmpl=&quot;1&quot;&gt;&lt;Group&gt;&lt;References&gt;&lt;Item&gt;&lt;ID&gt;55&lt;/ID&gt;&lt;UID&gt;{E458AB47-9FDD-4B47-8574-F6D4AA49E9FC}&lt;/UID&gt;&lt;Title&gt;Auditor choice and its implications for group‐affiliated firms&lt;/Title&gt;&lt;Template&gt;Journal Article&lt;/Template&gt;&lt;Star&gt;0&lt;/Star&gt;&lt;Tag&gt;0&lt;/Tag&gt;&lt;Author&gt;Fang, Junxiong; Pittman, Jeffrey; Zhang, Yinqi; Zhao, Yuping&lt;/Author&gt;&lt;Year&gt;2017&lt;/Year&gt;&lt;Details&gt;&lt;_alternate_title&gt;Contemporary Accounting Research&lt;/_alternate_title&gt;&lt;_collection_scope&gt;SSCI&lt;/_collection_scope&gt;&lt;_created&gt;63225156&lt;/_created&gt;&lt;_date&gt;2017-01-01&lt;/_date&gt;&lt;_date_display&gt;2017&lt;/_date_display&gt;&lt;_impact_factor&gt;   2.261&lt;/_impact_factor&gt;&lt;_isbn&gt;0823-9150&lt;/_isbn&gt;&lt;_issue&gt;1&lt;/_issue&gt;&lt;_journal&gt;Contemporary Accounting Research&lt;/_journal&gt;&lt;_modified&gt;63225156&lt;/_modified&gt;&lt;_ori_publication&gt;Wiley Online Library&lt;/_ori_publication&gt;&lt;_pages&gt;39-82&lt;/_pages&gt;&lt;_volume&gt;34&lt;/_volume&gt;&lt;/Details&gt;&lt;Extra&gt;&lt;DBUID&gt;{E9F07991-3B72-4492-A7D8-86E559D9F8FE}&lt;/DBUID&gt;&lt;/Extra&gt;&lt;/Item&gt;&lt;/References&gt;&lt;/Group&gt;&lt;/Citation&gt;_x000a_"/>
    <w:docVar w:name="NE.Ref{FAA32433-18DA-4F40-9025-1B0E9C819F2A}" w:val=" ADDIN NE.Ref.{FAA32433-18DA-4F40-9025-1B0E9C819F2A}&lt;Citation SecTmpl=&quot;1&quot;&gt;&lt;Group&gt;&lt;References&gt;&lt;Item&gt;&lt;ID&gt;8&lt;/ID&gt;&lt;UID&gt;{26112459-B100-4CF5-B4BB-D1147BD5BB27}&lt;/UID&gt;&lt;Title&gt;内部控制与关联交易:基于效率促进观和掏空观分析&lt;/Title&gt;&lt;Template&gt;Journal Article&lt;/Template&gt;&lt;Star&gt;0&lt;/Star&gt;&lt;Tag&gt;0&lt;/Tag&gt;&lt;Author&gt;张洪辉; 章琳一; 张蕊&lt;/Author&gt;&lt;Year&gt;2016&lt;/Year&gt;&lt;Details&gt;&lt;_accessed&gt;63210826&lt;/_accessed&gt;&lt;_author_aff&gt;江西财经大学会计学院、会计发展研究中心;&lt;/_author_aff&gt;&lt;_collection_scope&gt;CSSCI-C;PKU&lt;/_collection_scope&gt;&lt;_created&gt;63210825&lt;/_created&gt;&lt;_date&gt;61400160&lt;/_date&gt;&lt;_db_provider&gt;CNKI: 期刊&lt;/_db_provider&gt;&lt;_db_updated&gt;CNKI - Reference&lt;/_db_updated&gt;&lt;_issue&gt;05&lt;/_issue&gt;&lt;_journal&gt;审计研究&lt;/_journal&gt;&lt;_keywords&gt;内部控制;关联交易;效率促进;掏空&lt;/_keywords&gt;&lt;_language&gt;Chinese&lt;/_language&gt;&lt;_modified&gt;63210826&lt;/_modified&gt;&lt;_pages&gt;89-97&lt;/_pages&gt;&lt;_url&gt;http://kns.cnki.net/KCMS/detail/detail.aspx?FileName=SJYZ201605014&amp;amp;DbName=CJFQ2016&lt;/_url&gt;&lt;_translated_author&gt;Zhang, Honghui;Zhang, Linyi;Zhang, Rui&lt;/_translated_author&gt;&lt;/Details&gt;&lt;Extra&gt;&lt;DBUID&gt;{5C468024-F265-4275-853A-7E297F15ECC4}&lt;/DBUID&gt;&lt;/Extra&gt;&lt;/Item&gt;&lt;/References&gt;&lt;/Group&gt;&lt;/Citation&gt;_x000a_"/>
    <w:docVar w:name="NE.Ref{FAC45EE1-DE48-4B4F-AFAA-30202DEBA531}" w:val=" ADDIN NE.Ref.{FAC45EE1-DE48-4B4F-AFAA-30202DEBA531}&lt;Citation SecTmpl=&quot;1&quot;&gt;&lt;Group&gt;&lt;References&gt;&lt;Item&gt;&lt;ID&gt;81&lt;/ID&gt;&lt;UID&gt;{6D78AC12-FB5E-4317-BAB6-D16592E9D043}&lt;/UID&gt;&lt;Title&gt;税收激进行为的外溢效应——来自共同审计师的证据&lt;/Title&gt;&lt;Template&gt;Journal Article&lt;/Template&gt;&lt;Star&gt;0&lt;/Star&gt;&lt;Tag&gt;0&lt;/Tag&gt;&lt;Author&gt;曾姝; 李青原&lt;/Author&gt;&lt;Year&gt;2016&lt;/Year&gt;&lt;Details&gt;&lt;_accessed&gt;61697771&lt;/_accessed&gt;&lt;_author_adr&gt;武汉大学经济与管理学院 430072&lt;/_author_adr&gt;&lt;_author_aff&gt;武汉大学经济与管理学院 430072&lt;/_author_aff&gt;&lt;_collection_scope&gt;CSSCI;中文核心期刊;&lt;/_collection_scope&gt;&lt;_created&gt;61697771&lt;/_created&gt;&lt;_db_provider&gt;北京万方数据股份有限公司&lt;/_db_provider&gt;&lt;_db_updated&gt;Wanfangdata&lt;/_db_updated&gt;&lt;_doi&gt;10.3969/j.issn.1003-2886.2016.06.010&lt;/_doi&gt;&lt;_isbn&gt;1003-2886&lt;/_isbn&gt;&lt;_issue&gt;6&lt;/_issue&gt;&lt;_journal&gt;会计研究&lt;/_journal&gt;&lt;_keywords&gt;共同审计师; 税收激进; 外溢效应; 代理问题&lt;/_keywords&gt;&lt;_language&gt;chi&lt;/_language&gt;&lt;_modified&gt;63228170&lt;/_modified&gt;&lt;_pages&gt;70-76&lt;/_pages&gt;&lt;_tertiary_title&gt;Accounting Research&lt;/_tertiary_title&gt;&lt;_url&gt;http://d.g.wanfangdata.com.cn/Periodical_kjyj201606010.aspx&lt;/_url&gt;&lt;_translated_author&gt;Ceng, Shu;Li, Qingyuan&lt;/_translated_author&gt;&lt;/Details&gt;&lt;Extra&gt;&lt;DBUID&gt;{E9F07991-3B72-4492-A7D8-86E559D9F8FE}&lt;/DBUID&gt;&lt;/Extra&gt;&lt;/Item&gt;&lt;/References&gt;&lt;/Group&gt;&lt;/Citation&gt;_x000a_"/>
    <w:docVar w:name="NE.Ref{FADF758E-63F1-40AB-818A-5C112A2D180D}" w:val=" ADDIN NE.Ref.{FADF758E-63F1-40AB-818A-5C112A2D180D}&lt;Citation SecTmpl=&quot;1&quot;&gt;&lt;Group&gt;&lt;References&gt;&lt;Item&gt;&lt;ID&gt;335&lt;/ID&gt;&lt;UID&gt;{68FEB774-A16F-4163-8695-0760EDD9195F}&lt;/UID&gt;&lt;Title&gt;企业与税务局为邻：便利避税还是便利征税？&lt;/Title&gt;&lt;Template&gt;Journal Article&lt;/Template&gt;&lt;Star&gt;0&lt;/Star&gt;&lt;Tag&gt;0&lt;/Tag&gt;&lt;Author&gt;张敏; 刘耀淞; 王欣; 何萱&lt;/Author&gt;&lt;Year&gt;2018&lt;/Year&gt;&lt;Details&gt;&lt;_accessed&gt;63310155&lt;/_accessed&gt;&lt;_collection_scope&gt;CSSCI-C;PKU&lt;/_collection_scope&gt;&lt;_created&gt;62681313&lt;/_created&gt;&lt;_date&gt;2018-01-01&lt;/_date&gt;&lt;_date_display&gt;2018&lt;/_date_display&gt;&lt;_issue&gt;5&lt;/_issue&gt;&lt;_journal&gt;管理世界&lt;/_journal&gt;&lt;_modified&gt;62681339&lt;/_modified&gt;&lt;_volume&gt;34&lt;/_volume&gt;&lt;_translated_author&gt;Zhang, Min;Liu, Yaosong;Wang, Xin;He, Xuan&lt;/_translated_author&gt;&lt;/Details&gt;&lt;Extra&gt;&lt;DBUID&gt;{83AC290F-D6FC-4574-9771-6904EE9C30A4}&lt;/DBUID&gt;&lt;/Extra&gt;&lt;/Item&gt;&lt;/References&gt;&lt;/Group&gt;&lt;/Citation&gt;_x000a_"/>
    <w:docVar w:name="NE.Ref{FB565555-3807-47A8-8664-AD7ED2A8E526}" w:val=" ADDIN NE.Ref.{FB565555-3807-47A8-8664-AD7ED2A8E526}&lt;Citation SecTmpl=&quot;1&quot;&gt;&lt;Group&gt;&lt;References&gt;&lt;Item&gt;&lt;ID&gt;286&lt;/ID&gt;&lt;UID&gt;{C9A5794E-E61E-4D6E-B4F0-36E11F92F0AF}&lt;/UID&gt;&lt;Title&gt;Corporate tax avoidance and firm value&lt;/Title&gt;&lt;Template&gt;Journal Article&lt;/Template&gt;&lt;Star&gt;0&lt;/Star&gt;&lt;Tag&gt;0&lt;/Tag&gt;&lt;Author&gt;Desai, Mihir A; Dharmapala, Dhammika&lt;/Author&gt;&lt;Year&gt;2009&lt;/Year&gt;&lt;Details&gt;&lt;_accessed&gt;63309308&lt;/_accessed&gt;&lt;_alternate_title&gt;The review of Economics and Statistics&lt;/_alternate_title&gt;&lt;_created&gt;63307372&lt;/_created&gt;&lt;_date&gt;2009-01-01&lt;/_date&gt;&lt;_date_display&gt;2009&lt;/_date_display&gt;&lt;_impact_factor&gt;   3.636&lt;/_impact_factor&gt;&lt;_isbn&gt;0034-6535&lt;/_isbn&gt;&lt;_issue&gt;3&lt;/_issue&gt;&lt;_journal&gt;The review of Economics and Statistics&lt;/_journal&gt;&lt;_modified&gt;63309308&lt;/_modified&gt;&lt;_ori_publication&gt;MIT Press&lt;/_ori_publication&gt;&lt;_pages&gt;537-546&lt;/_pages&gt;&lt;_volume&gt;91&lt;/_volume&gt;&lt;/Details&gt;&lt;Extra&gt;&lt;DBUID&gt;{E9F07991-3B72-4492-A7D8-86E559D9F8FE}&lt;/DBUID&gt;&lt;/Extra&gt;&lt;/Item&gt;&lt;/References&gt;&lt;/Group&gt;&lt;/Citation&gt;_x000a_"/>
    <w:docVar w:name="NE.Ref{FB93ABAD-D38C-45EA-BF1B-34713D8EB260}" w:val=" ADDIN NE.Ref.{FB93ABAD-D38C-45EA-BF1B-34713D8EB260}&lt;Citation&gt;&lt;Group&gt;&lt;References&gt;&lt;Item&gt;&lt;ID&gt;319&lt;/ID&gt;&lt;UID&gt;{03C28457-D853-4861-B798-39BBCFB5710B}&lt;/UID&gt;&lt;Title&gt;The Economics of Corporate Tax Selfishness&lt;/Title&gt;&lt;Template&gt;Journal Article&lt;/Template&gt;&lt;Star&gt;0&lt;/Star&gt;&lt;Tag&gt;0&lt;/Tag&gt;&lt;Author&gt;Slemrod, Joel&lt;/Author&gt;&lt;Year&gt;2004&lt;/Year&gt;&lt;Details&gt;&lt;_alternate_title&gt;National Tax Journal&lt;/_alternate_title&gt;&lt;_collection_scope&gt;SSCI&lt;/_collection_scope&gt;&lt;_created&gt;63311636&lt;/_created&gt;&lt;_date&gt;2004-01-01&lt;/_date&gt;&lt;_date_display&gt;2004&lt;/_date_display&gt;&lt;_doi&gt;10.17310/ntj.2004.4.06&lt;/_doi&gt;&lt;_impact_factor&gt;   0.806&lt;/_impact_factor&gt;&lt;_issue&gt;4&lt;/_issue&gt;&lt;_journal&gt;National Tax Journal&lt;/_journal&gt;&lt;_modified&gt;63311636&lt;/_modified&gt;&lt;_pages&gt;877-899&lt;/_pages&gt;&lt;_volume&gt;57&lt;/_volume&gt;&lt;/Details&gt;&lt;Extra&gt;&lt;DBUID&gt;{E9F07991-3B72-4492-A7D8-86E559D9F8FE}&lt;/DBUID&gt;&lt;/Extra&gt;&lt;/Item&gt;&lt;/References&gt;&lt;/Group&gt;&lt;/Citation&gt;_x000a_"/>
    <w:docVar w:name="NE.Ref{FCD343CF-41DC-4305-9798-92E3F0B4D2D5}" w:val=" ADDIN NE.Ref.{FCD343CF-41DC-4305-9798-92E3F0B4D2D5}&lt;Citation SecTmpl=&quot;1&quot;&gt;&lt;Group&gt;&lt;References&gt;&lt;Item&gt;&lt;ID&gt;122&lt;/ID&gt;&lt;UID&gt;{29AA4BB2-5AF7-42EB-B2C9-8E2206D156B4}&lt;/UID&gt;&lt;Title&gt;审计师行业专长与审计质量——来自财务舞弊公司的经验证据&lt;/Title&gt;&lt;Template&gt;Journal Article&lt;/Template&gt;&lt;Star&gt;0&lt;/Star&gt;&lt;Tag&gt;0&lt;/Tag&gt;&lt;Author&gt;刘文军; 米莉; 傅倞轩&lt;/Author&gt;&lt;Year&gt;2010&lt;/Year&gt;&lt;Details&gt;&lt;_accessed&gt;62473593&lt;/_accessed&gt;&lt;_author_aff&gt;内蒙古财经学院会计学院;内蒙古大学经济管理学院;&lt;/_author_aff&gt;&lt;_collection_scope&gt;CSSCI;中文核心期刊;&lt;/_collection_scope&gt;&lt;_created&gt;62473593&lt;/_created&gt;&lt;_date&gt;57893760&lt;/_date&gt;&lt;_db_provider&gt;CNKI: 期刊&lt;/_db_provider&gt;&lt;_db_updated&gt;CNKI - Reference&lt;/_db_updated&gt;&lt;_issue&gt;01&lt;/_issue&gt;&lt;_journal&gt;审计研究&lt;/_journal&gt;&lt;_keywords&gt;行业专长;审计质量;财务舞弊;审计意见&lt;/_keywords&gt;&lt;_language&gt;Chinese&lt;/_language&gt;&lt;_modified&gt;62475291&lt;/_modified&gt;&lt;_pages&gt;47-54&lt;/_pages&gt;&lt;_url&gt;http://kns.cnki.net/KCMS/detail/detail.aspx?FileName=SJYZ201001009&amp;amp;DbName=CJFQ2010&lt;/_url&gt;&lt;_translated_author&gt;Liu, Wenjun;Mi, Li;Fu, Jingxuan&lt;/_translated_author&gt;&lt;/Details&gt;&lt;Extra&gt;&lt;DBUID&gt;{2097646C-7C2F-4992-8A9B-6FF23AE7F1B7}&lt;/DBUID&gt;&lt;/Extra&gt;&lt;/Item&gt;&lt;/References&gt;&lt;/Group&gt;&lt;/Citation&gt;_x000a_"/>
    <w:docVar w:name="NE.Ref{FCD6C89E-2D6A-4E61-836F-A7D7465D0032}" w:val=" ADDIN NE.Ref.{FCD6C89E-2D6A-4E61-836F-A7D7465D0032}&lt;Citation SecTmpl=&quot;1&quot;&gt;&lt;Group&gt;&lt;References&gt;&lt;Item&gt;&lt;ID&gt;669&lt;/ID&gt;&lt;UID&gt;{33801685-1D7D-4943-87BD-C56DA2A4E4DB}&lt;/UID&gt;&lt;Title&gt;Auditing standards, legal liability, and auditor wealth&lt;/Title&gt;&lt;Template&gt;Journal Article&lt;/Template&gt;&lt;Star&gt;0&lt;/Star&gt;&lt;Tag&gt;0&lt;/Tag&gt;&lt;Author&gt;Dye, Ronald A&lt;/Author&gt;&lt;Year&gt;1993&lt;/Year&gt;&lt;Details&gt;&lt;_alternate_title&gt;Journal of political Economy&lt;/_alternate_title&gt;&lt;_collection_scope&gt;SSCI&lt;/_collection_scope&gt;&lt;_created&gt;63228769&lt;/_created&gt;&lt;_date&gt;1993-01-01&lt;/_date&gt;&lt;_date_display&gt;1993&lt;/_date_display&gt;&lt;_impact_factor&gt;   6.342&lt;/_impact_factor&gt;&lt;_isbn&gt;0022-3808&lt;/_isbn&gt;&lt;_issue&gt;5&lt;/_issue&gt;&lt;_journal&gt;Journal of political Economy&lt;/_journal&gt;&lt;_modified&gt;63228769&lt;/_modified&gt;&lt;_ori_publication&gt;The University of Chicago Press&lt;/_ori_publication&gt;&lt;_pages&gt;887-914&lt;/_pages&gt;&lt;_volume&gt;101&lt;/_volume&gt;&lt;/Details&gt;&lt;Extra&gt;&lt;DBUID&gt;{83AC290F-D6FC-4574-9771-6904EE9C30A4}&lt;/DBUID&gt;&lt;/Extra&gt;&lt;/Item&gt;&lt;/References&gt;&lt;/Group&gt;&lt;/Citation&gt;_x000a_"/>
    <w:docVar w:name="NE.Ref{FCDEC798-2FA3-494E-B077-BE63D926A753}" w:val=" ADDIN NE.Ref.{FCDEC798-2FA3-494E-B077-BE63D926A753}&lt;Citation SecTmpl=&quot;1&quot;&gt;&lt;Group&gt;&lt;References&gt;&lt;Item&gt;&lt;ID&gt;469&lt;/ID&gt;&lt;UID&gt;{FCCDA5E9-57BE-45D0-B008-43C9622AE50A}&lt;/UID&gt;&lt;Title&gt;审计师个人经验与审计质量&lt;/Title&gt;&lt;Template&gt;Journal Article&lt;/Template&gt;&lt;Star&gt;0&lt;/Star&gt;&lt;Tag&gt;0&lt;/Tag&gt;&lt;Author&gt;王晓珂; 王艳艳; 于李胜; 赵玉萍; 张震宇&lt;/Author&gt;&lt;Year&gt;2016&lt;/Year&gt;&lt;Details&gt;&lt;_accessed&gt;63176308&lt;/_accessed&gt;&lt;_author_adr&gt;北京工商大学; 厦门大学; 美国休斯敦大学&lt;/_author_adr&gt;&lt;_author_aff&gt;北京工商大学; 厦门大学; 美国休斯敦大学&lt;/_author_aff&gt;&lt;_collection_scope&gt;CSSCI-C;PKU&lt;/_collection_scope&gt;&lt;_created&gt;63176307&lt;/_created&gt;&lt;_db_provider&gt;北京万方数据股份有限公司&lt;/_db_provider&gt;&lt;_db_updated&gt;Wanfangdata&lt;/_db_updated&gt;&lt;_doi&gt;10.3969/j.issn.1003-2886.2016.09.011&lt;/_doi&gt;&lt;_isbn&gt;1003-2886&lt;/_isbn&gt;&lt;_issue&gt;9&lt;/_issue&gt;&lt;_journal&gt;会计研究&lt;/_journal&gt;&lt;_keywords&gt;审计师个人经验; 盈余管理; 审计质量; 盈余反应系数&lt;/_keywords&gt;&lt;_language&gt;chi&lt;/_language&gt;&lt;_modified&gt;63176308&lt;/_modified&gt;&lt;_pages&gt;75-81&lt;/_pages&gt;&lt;_tertiary_title&gt;Accounting Research&lt;/_tertiary_title&gt;&lt;_url&gt;http://www.wanfangdata.com.cn/details/detail.do?_type=perio&amp;amp;id=kjyj201609011&lt;/_url&gt;&lt;_translated_author&gt;Wang, Xiaoke;Wang, Yanyan;Yu, Lisheng;Zhao, Yuping;Zhang, Zhenyu&lt;/_translated_author&gt;&lt;/Details&gt;&lt;Extra&gt;&lt;DBUID&gt;{83AC290F-D6FC-4574-9771-6904EE9C30A4}&lt;/DBUID&gt;&lt;/Extra&gt;&lt;/Item&gt;&lt;/References&gt;&lt;/Group&gt;&lt;/Citation&gt;_x000a_"/>
    <w:docVar w:name="NE.Ref{FD5E9251-F3AF-4FC0-884F-FD4E5035C4FC}" w:val=" ADDIN NE.Ref.{FD5E9251-F3AF-4FC0-884F-FD4E5035C4FC}&lt;Citation&gt;&lt;Group&gt;&lt;References&gt;&lt;Item&gt;&lt;ID&gt;174&lt;/ID&gt;&lt;UID&gt;{658ACE29-E1AC-4892-8F96-ECD5EB8E5472}&lt;/UID&gt;&lt;Title&gt;Using financial and market information to identify pre-engagement factors associated with lawsuits against auditors&lt;/Title&gt;&lt;Template&gt;Journal Article&lt;/Template&gt;&lt;Star&gt;0&lt;/Star&gt;&lt;Tag&gt;0&lt;/Tag&gt;&lt;Author&gt;Stice, James D&lt;/Author&gt;&lt;Year&gt;1991&lt;/Year&gt;&lt;Details&gt;&lt;_alternate_title&gt;Accounting Review&lt;/_alternate_title&gt;&lt;_collection_scope&gt;SSCI&lt;/_collection_scope&gt;&lt;_created&gt;63295814&lt;/_created&gt;&lt;_date&gt;1991-01-01&lt;/_date&gt;&lt;_date_display&gt;1991&lt;/_date_display&gt;&lt;_impact_factor&gt;   4.562&lt;/_impact_factor&gt;&lt;_isbn&gt;0001-4826&lt;/_isbn&gt;&lt;_journal&gt;Accounting Review&lt;/_journal&gt;&lt;_modified&gt;63295814&lt;/_modified&gt;&lt;_ori_publication&gt;JSTOR&lt;/_ori_publication&gt;&lt;_pages&gt;516-533&lt;/_pages&gt;&lt;/Details&gt;&lt;Extra&gt;&lt;DBUID&gt;{E9F07991-3B72-4492-A7D8-86E559D9F8FE}&lt;/DBUID&gt;&lt;/Extra&gt;&lt;/Item&gt;&lt;/References&gt;&lt;/Group&gt;&lt;Group&gt;&lt;References&gt;&lt;Item&gt;&lt;ID&gt;175&lt;/ID&gt;&lt;UID&gt;{BF213AA3-0192-41DB-9551-5DA7928ED630}&lt;/UID&gt;&lt;Title&gt;Determinants and market consequences of auditor dismissals after accounting restatements&lt;/Title&gt;&lt;Template&gt;Journal Article&lt;/Template&gt;&lt;Star&gt;0&lt;/Star&gt;&lt;Tag&gt;0&lt;/Tag&gt;&lt;Author&gt;Hennes, Karen M; Leone, Andrew J; Miller, Brian P&lt;/Author&gt;&lt;Year&gt;2014&lt;/Year&gt;&lt;Details&gt;&lt;_alternate_title&gt;The Accounting Review&lt;/_alternate_title&gt;&lt;_created&gt;63295820&lt;/_created&gt;&lt;_date&gt;2014-01-01&lt;/_date&gt;&lt;_date_display&gt;2014&lt;/_date_display&gt;&lt;_isbn&gt;1558-7967&lt;/_isbn&gt;&lt;_issue&gt;3&lt;/_issue&gt;&lt;_journal&gt;The Accounting Review&lt;/_journal&gt;&lt;_modified&gt;63295820&lt;/_modified&gt;&lt;_ori_publication&gt;American Accounting Association&lt;/_ori_publication&gt;&lt;_pages&gt;1051-1082&lt;/_pages&gt;&lt;_volume&gt;89&lt;/_volume&gt;&lt;/Details&gt;&lt;Extra&gt;&lt;DBUID&gt;{E9F07991-3B72-4492-A7D8-86E559D9F8FE}&lt;/DBUID&gt;&lt;/Extra&gt;&lt;/Item&gt;&lt;/References&gt;&lt;/Group&gt;&lt;/Citation&gt;_x000a_"/>
    <w:docVar w:name="NE.Ref{FD8DD169-255B-44E9-94C5-511BBA4638BE}" w:val=" ADDIN NE.Ref.{FD8DD169-255B-44E9-94C5-511BBA4638BE}&lt;Citation&gt;&lt;Group&gt;&lt;References&gt;&lt;Item&gt;&lt;ID&gt;9&lt;/ID&gt;&lt;UID&gt;{D74D4C21-385D-4AF9-ACDE-39F03308CB82}&lt;/UID&gt;&lt;Title&gt;Auditors&amp;apos; governance functions and legal environments: An international investigation&lt;/Title&gt;&lt;Template&gt;Journal Article&lt;/Template&gt;&lt;Star&gt;0&lt;/Star&gt;&lt;Tag&gt;0&lt;/Tag&gt;&lt;Author&gt;Choi, Jong Hag; Wong, Tak Jun&lt;/Author&gt;&lt;Year&gt;2007&lt;/Year&gt;&lt;Details&gt;&lt;_alternate_title&gt;Contemporary accounting research&lt;/_alternate_title&gt;&lt;_collection_scope&gt;SSCI&lt;/_collection_scope&gt;&lt;_created&gt;63217155&lt;/_created&gt;&lt;_date&gt;2007-01-01&lt;/_date&gt;&lt;_date_display&gt;2007&lt;/_date_display&gt;&lt;_impact_factor&gt;   2.261&lt;/_impact_factor&gt;&lt;_isbn&gt;0823-9150&lt;/_isbn&gt;&lt;_issue&gt;1&lt;/_issue&gt;&lt;_journal&gt;Contemporary accounting research&lt;/_journal&gt;&lt;_modified&gt;63217155&lt;/_modified&gt;&lt;_ori_publication&gt;Wiley Online Library&lt;/_ori_publication&gt;&lt;_pages&gt;13-46&lt;/_pages&gt;&lt;_volume&gt;24&lt;/_volume&gt;&lt;/Details&gt;&lt;Extra&gt;&lt;DBUID&gt;{E9F07991-3B72-4492-A7D8-86E559D9F8FE}&lt;/DBUID&gt;&lt;/Extra&gt;&lt;/Item&gt;&lt;/References&gt;&lt;/Group&gt;&lt;Group&gt;&lt;References&gt;&lt;Item&gt;&lt;ID&gt;12&lt;/ID&gt;&lt;UID&gt;{4D33E358-3201-499A-88D8-201F2ED8F8CB}&lt;/UID&gt;&lt;Title&gt;制度环境、审计声誉机制与收费溢价&lt;/Title&gt;&lt;Template&gt;Journal Article&lt;/Template&gt;&lt;Star&gt;0&lt;/Star&gt;&lt;Tag&gt;0&lt;/Tag&gt;&lt;Author&gt;郑莉莉; 郑建明&lt;/Author&gt;&lt;Year&gt;2017&lt;/Year&gt;&lt;Details&gt;&lt;_accessed&gt;63217166&lt;/_accessed&gt;&lt;_author_aff&gt;中央财经大学保险学院;对外经济贸易大学国际商学院;&lt;/_author_aff&gt;&lt;_collection_scope&gt;CSSCI-C;PKU&lt;/_collection_scope&gt;&lt;_created&gt;63217166&lt;/_created&gt;&lt;_date&gt;61925760&lt;/_date&gt;&lt;_db_provider&gt;CNKI: 期刊&lt;/_db_provider&gt;&lt;_db_updated&gt;CNKI - Reference&lt;/_db_updated&gt;&lt;_issue&gt;05&lt;/_issue&gt;&lt;_journal&gt;审计研究&lt;/_journal&gt;&lt;_keywords&gt;制度环境;审计声誉机制;收费溢价&lt;/_keywords&gt;&lt;_language&gt;Chinese&lt;/_language&gt;&lt;_modified&gt;63217166&lt;/_modified&gt;&lt;_pages&gt;78-86&lt;/_pages&gt;&lt;_url&gt;http://kns.cnki.net/KCMS/detail/detail.aspx?FileName=SJYZ201705013&amp;amp;DbName=CJFQ2017&lt;/_url&gt;&lt;_translated_author&gt;Zheng, Lili;Zheng, Jianming&lt;/_translated_author&gt;&lt;/Details&gt;&lt;Extra&gt;&lt;DBUID&gt;{E9F07991-3B72-4492-A7D8-86E559D9F8FE}&lt;/DBUID&gt;&lt;/Extra&gt;&lt;/Item&gt;&lt;/References&gt;&lt;/Group&gt;&lt;Group&gt;&lt;References&gt;&lt;Item&gt;&lt;ID&gt;10&lt;/ID&gt;&lt;UID&gt;{B71E3E73-DA28-400A-B8A6-8240745DAB2A}&lt;/UID&gt;&lt;Title&gt;Legal systems and earnings quality: The role of auditor industry specialization&lt;/Title&gt;&lt;Template&gt;Journal Article&lt;/Template&gt;&lt;Star&gt;0&lt;/Star&gt;&lt;Tag&gt;0&lt;/Tag&gt;&lt;Author&gt;Kwon, Soo Young; Lim, Chee Yeow; Tan, Patricia Mui-Siang&lt;/Author&gt;&lt;Year&gt;2007&lt;/Year&gt;&lt;Details&gt;&lt;_alternate_title&gt;Auditing: A Journal of Practice &amp;amp; Theory&lt;/_alternate_title&gt;&lt;_created&gt;63217157&lt;/_created&gt;&lt;_date&gt;2007-01-01&lt;/_date&gt;&lt;_date_display&gt;2007&lt;/_date_display&gt;&lt;_impact_factor&gt;   2.642&lt;/_impact_factor&gt;&lt;_isbn&gt;0278-0380&lt;/_isbn&gt;&lt;_issue&gt;2&lt;/_issue&gt;&lt;_journal&gt;Auditing: A Journal of Practice &amp;amp; Theory&lt;/_journal&gt;&lt;_modified&gt;63217157&lt;/_modified&gt;&lt;_pages&gt;25-55&lt;/_pages&gt;&lt;_volume&gt;26&lt;/_volume&gt;&lt;/Details&gt;&lt;Extra&gt;&lt;DBUID&gt;{E9F07991-3B72-4492-A7D8-86E559D9F8FE}&lt;/DBUID&gt;&lt;/Extra&gt;&lt;/Item&gt;&lt;/References&gt;&lt;/Group&gt;&lt;/Citation&gt;_x000a_"/>
    <w:docVar w:name="NE.Ref{FDEED6E7-F08D-40F2-9FBC-5384A37FDB6A}" w:val=" ADDIN NE.Ref.{FDEED6E7-F08D-40F2-9FBC-5384A37FDB6A}&lt;Citation SecTmpl=&quot;1&quot;&gt;&lt;Group&gt;&lt;References&gt;&lt;Item&gt;&lt;ID&gt;53&lt;/ID&gt;&lt;UID&gt;{D12C3C0C-2A93-424F-B93F-52F0F731F1D7}&lt;/UID&gt;&lt;Title&gt;The importance of the internal information environment for tax avoidance&lt;/Title&gt;&lt;Template&gt;Journal Article&lt;/Template&gt;&lt;Star&gt;0&lt;/Star&gt;&lt;Tag&gt;0&lt;/Tag&gt;&lt;Author&gt;Gallemore, John; Labro, Eva&lt;/Author&gt;&lt;Year&gt;2015&lt;/Year&gt;&lt;Details&gt;&lt;_accessed&gt;63308750&lt;/_accessed&gt;&lt;_alternate_title&gt;Journal of Accounting and Economics&lt;/_alternate_title&gt;&lt;_created&gt;63225150&lt;/_created&gt;&lt;_date&gt;2015-01-01&lt;/_date&gt;&lt;_date_display&gt;2015&lt;/_date_display&gt;&lt;_impact_factor&gt;   3.753&lt;/_impact_factor&gt;&lt;_isbn&gt;0165-4101&lt;/_isbn&gt;&lt;_issue&gt;1&lt;/_issue&gt;&lt;_journal&gt;Journal of Accounting and Economics&lt;/_journal&gt;&lt;_modified&gt;63308750&lt;/_modified&gt;&lt;_ori_publication&gt;Elsevier&lt;/_ori_publication&gt;&lt;_pages&gt;149-167&lt;/_pages&gt;&lt;_volume&gt;60&lt;/_volume&gt;&lt;/Details&gt;&lt;Extra&gt;&lt;DBUID&gt;{E9F07991-3B72-4492-A7D8-86E559D9F8FE}&lt;/DBUID&gt;&lt;/Extra&gt;&lt;/Item&gt;&lt;/References&gt;&lt;/Group&gt;&lt;/Citation&gt;_x000a_"/>
    <w:docVar w:name="NE.Ref{FE547EC8-A26E-4327-A1F1-D5B5CFD95629}" w:val=" ADDIN NE.Ref.{FE547EC8-A26E-4327-A1F1-D5B5CFD95629}&lt;Citation&gt;&lt;Group&gt;&lt;References&gt;&lt;Item&gt;&lt;ID&gt;687&lt;/ID&gt;&lt;UID&gt;{EA87ABF3-6155-4802-B00F-D8E8C92A6FF9}&lt;/UID&gt;&lt;Title&gt;Tax aggressiveness and corporate transparency&lt;/Title&gt;&lt;Template&gt;Journal Article&lt;/Template&gt;&lt;Star&gt;0&lt;/Star&gt;&lt;Tag&gt;0&lt;/Tag&gt;&lt;Author&gt;Balakrishnan, Karthik; Blouin, Jennifer L; Guay, Wayne R&lt;/Author&gt;&lt;Year&gt;2019&lt;/Year&gt;&lt;Details&gt;&lt;_accessed&gt;63295859&lt;/_accessed&gt;&lt;_alternate_title&gt;The Accounting Review&lt;/_alternate_title&gt;&lt;_created&gt;63284683&lt;/_created&gt;&lt;_date&gt;2019-01-01&lt;/_date&gt;&lt;_date_display&gt;2019&lt;/_date_display&gt;&lt;_isbn&gt;1558-7967&lt;/_isbn&gt;&lt;_issue&gt;1&lt;/_issue&gt;&lt;_journal&gt;The Accounting Review&lt;/_journal&gt;&lt;_modified&gt;63295859&lt;/_modified&gt;&lt;_ori_publication&gt;American Accounting Association&lt;/_ori_publication&gt;&lt;_pages&gt;45-69&lt;/_pages&gt;&lt;_volume&gt;94&lt;/_volume&gt;&lt;/Details&gt;&lt;Extra&gt;&lt;DBUID&gt;{83AC290F-D6FC-4574-9771-6904EE9C30A4}&lt;/DBUID&gt;&lt;/Extra&gt;&lt;/Item&gt;&lt;/References&gt;&lt;/Group&gt;&lt;Group&gt;&lt;References&gt;&lt;Item&gt;&lt;ID&gt;688&lt;/ID&gt;&lt;UID&gt;{C118B4F3-0503-46A6-9618-F1EE9B56CC00}&lt;/UID&gt;&lt;Title&gt;What determines corporate transparency?&lt;/Title&gt;&lt;Template&gt;Journal Article&lt;/Template&gt;&lt;Star&gt;0&lt;/Star&gt;&lt;Tag&gt;0&lt;/Tag&gt;&lt;Author&gt;Bushman, Robert M; Piotroski, Joseph D; Smith, Abbie J&lt;/Author&gt;&lt;Year&gt;2004&lt;/Year&gt;&lt;Details&gt;&lt;_alternate_title&gt;Journal of accounting research&lt;/_alternate_title&gt;&lt;_collection_scope&gt;SSCI&lt;/_collection_scope&gt;&lt;_created&gt;63284688&lt;/_created&gt;&lt;_date&gt;2004-01-01&lt;/_date&gt;&lt;_date_display&gt;2004&lt;/_date_display&gt;&lt;_impact_factor&gt;   4.891&lt;/_impact_factor&gt;&lt;_isbn&gt;0021-8456&lt;/_isbn&gt;&lt;_issue&gt;2&lt;/_issue&gt;&lt;_journal&gt;Journal of accounting research&lt;/_journal&gt;&lt;_modified&gt;63284688&lt;/_modified&gt;&lt;_ori_publication&gt;Wiley Online Library&lt;/_ori_publication&gt;&lt;_pages&gt;207-252&lt;/_pages&gt;&lt;_volume&gt;42&lt;/_volume&gt;&lt;/Details&gt;&lt;Extra&gt;&lt;DBUID&gt;{83AC290F-D6FC-4574-9771-6904EE9C30A4}&lt;/DBUID&gt;&lt;/Extra&gt;&lt;/Item&gt;&lt;/References&gt;&lt;/Group&gt;&lt;/Citation&gt;_x000a_"/>
    <w:docVar w:name="NE.Ref{FF4C649C-DE12-498C-953F-4F3394930AEE}" w:val=" ADDIN NE.Ref.{FF4C649C-DE12-498C-953F-4F3394930AEE}&lt;Citation SecTmpl=&quot;1&quot;&gt;&lt;Group&gt;&lt;References&gt;&lt;Item&gt;&lt;ID&gt;231&lt;/ID&gt;&lt;UID&gt;{D95CD15B-B401-4B27-AB32-516137525845}&lt;/UID&gt;&lt;Title&gt;The Impact of Litigation Risk on Auditor Pricing Behavior: Evidence From Reverse Mergers&lt;/Title&gt;&lt;Template&gt;Journal Article&lt;/Template&gt;&lt;Star&gt;0&lt;/Star&gt;&lt;Tag&gt;0&lt;/Tag&gt;&lt;Author&gt;Abbott, Lawrence J; Gunny, Katherine; Pollard, Troy J&lt;/Author&gt;&lt;Year&gt;2017&lt;/Year&gt;&lt;Details&gt;&lt;_alternate_title&gt;Contemporary Accounting Research&lt;/_alternate_title&gt;&lt;_collection_scope&gt;SSCI&lt;/_collection_scope&gt;&lt;_created&gt;63302948&lt;/_created&gt;&lt;_date&gt;2017-01-01&lt;/_date&gt;&lt;_date_display&gt;2017&lt;/_date_display&gt;&lt;_doi&gt;10.1111/1911-3846.12300&lt;/_doi&gt;&lt;_impact_factor&gt;   2.261&lt;/_impact_factor&gt;&lt;_issue&gt;2&lt;/_issue&gt;&lt;_journal&gt;Contemporary Accounting Research&lt;/_journal&gt;&lt;_modified&gt;63302948&lt;/_modified&gt;&lt;_pages&gt;1103-1127&lt;/_pages&gt;&lt;_volume&gt;34&lt;/_volume&gt;&lt;/Details&gt;&lt;Extra&gt;&lt;DBUID&gt;{E9F07991-3B72-4492-A7D8-86E559D9F8FE}&lt;/DBUID&gt;&lt;/Extra&gt;&lt;/Item&gt;&lt;/References&gt;&lt;/Group&gt;&lt;/Citation&gt;_x000a_"/>
    <w:docVar w:name="NE.Ref{FFE77894-CCDA-4050-A7F3-DBE1068502AB}" w:val=" ADDIN NE.Ref.{FFE77894-CCDA-4050-A7F3-DBE1068502AB}&lt;Citation&gt;&lt;Group&gt;&lt;References&gt;&lt;Item&gt;&lt;ID&gt;133&lt;/ID&gt;&lt;UID&gt;{F8307B5E-1704-49F5-A3AB-80122EF47FB1}&lt;/UID&gt;&lt;Title&gt;The central role of the propensity score in observational studies for causal effects&lt;/Title&gt;&lt;Template&gt;Journal Article&lt;/Template&gt;&lt;Star&gt;0&lt;/Star&gt;&lt;Tag&gt;0&lt;/Tag&gt;&lt;Author&gt;Rosenbaum, Paul R; Rubin, Donald B&lt;/Author&gt;&lt;Year&gt;1983&lt;/Year&gt;&lt;Details&gt;&lt;_alternate_title&gt;Biometrika&lt;/_alternate_title&gt;&lt;_collection_scope&gt;SCI;SCIE&lt;/_collection_scope&gt;&lt;_created&gt;63242932&lt;/_created&gt;&lt;_date&gt;1983-01-01&lt;/_date&gt;&lt;_date_display&gt;1983&lt;/_date_display&gt;&lt;_impact_factor&gt;   1.641&lt;/_impact_factor&gt;&lt;_isbn&gt;0006-3444&lt;/_isbn&gt;&lt;_issue&gt;1&lt;/_issue&gt;&lt;_journal&gt;Biometrika&lt;/_journal&gt;&lt;_modified&gt;63242932&lt;/_modified&gt;&lt;_ori_publication&gt;Oxford University Press&lt;/_ori_publication&gt;&lt;_pages&gt;41-55&lt;/_pages&gt;&lt;_volume&gt;70&lt;/_volume&gt;&lt;/Details&gt;&lt;Extra&gt;&lt;DBUID&gt;{E9F07991-3B72-4492-A7D8-86E559D9F8FE}&lt;/DBUID&gt;&lt;/Extra&gt;&lt;/Item&gt;&lt;/References&gt;&lt;/Group&gt;&lt;/Citation&gt;_x000a_"/>
    <w:docVar w:name="ne_docsoft" w:val="MSWord"/>
    <w:docVar w:name="ne_docversion" w:val="NoteExpress 2.0"/>
    <w:docVar w:name="ne_stylename" w:val="GB7714-87 xqh"/>
  </w:docVars>
  <w:rsids>
    <w:rsidRoot w:val="00910A68"/>
    <w:rsid w:val="00000360"/>
    <w:rsid w:val="000004DB"/>
    <w:rsid w:val="0000050A"/>
    <w:rsid w:val="0000057A"/>
    <w:rsid w:val="000005C2"/>
    <w:rsid w:val="0000089D"/>
    <w:rsid w:val="000008B5"/>
    <w:rsid w:val="00000933"/>
    <w:rsid w:val="00000A70"/>
    <w:rsid w:val="00000B0C"/>
    <w:rsid w:val="00000BD4"/>
    <w:rsid w:val="00000DA7"/>
    <w:rsid w:val="00000FF0"/>
    <w:rsid w:val="00001200"/>
    <w:rsid w:val="0000136F"/>
    <w:rsid w:val="000013FC"/>
    <w:rsid w:val="000014ED"/>
    <w:rsid w:val="00001719"/>
    <w:rsid w:val="0000198C"/>
    <w:rsid w:val="00001A6A"/>
    <w:rsid w:val="00001A96"/>
    <w:rsid w:val="00001D28"/>
    <w:rsid w:val="00001DA9"/>
    <w:rsid w:val="00001EC5"/>
    <w:rsid w:val="00002111"/>
    <w:rsid w:val="00002567"/>
    <w:rsid w:val="0000257B"/>
    <w:rsid w:val="00002666"/>
    <w:rsid w:val="0000277B"/>
    <w:rsid w:val="000029B0"/>
    <w:rsid w:val="000029F2"/>
    <w:rsid w:val="00002B21"/>
    <w:rsid w:val="00002B56"/>
    <w:rsid w:val="00002C52"/>
    <w:rsid w:val="0000317D"/>
    <w:rsid w:val="000033B3"/>
    <w:rsid w:val="000035E2"/>
    <w:rsid w:val="000036C8"/>
    <w:rsid w:val="0000377C"/>
    <w:rsid w:val="000040C1"/>
    <w:rsid w:val="00004163"/>
    <w:rsid w:val="000042D6"/>
    <w:rsid w:val="000049B1"/>
    <w:rsid w:val="00004B37"/>
    <w:rsid w:val="00004BE7"/>
    <w:rsid w:val="00004CB4"/>
    <w:rsid w:val="00004DA8"/>
    <w:rsid w:val="00005316"/>
    <w:rsid w:val="000054BB"/>
    <w:rsid w:val="000054F6"/>
    <w:rsid w:val="00005799"/>
    <w:rsid w:val="00005926"/>
    <w:rsid w:val="00005AB3"/>
    <w:rsid w:val="00005B07"/>
    <w:rsid w:val="00005CC6"/>
    <w:rsid w:val="0000619C"/>
    <w:rsid w:val="0000665A"/>
    <w:rsid w:val="00006752"/>
    <w:rsid w:val="0000696D"/>
    <w:rsid w:val="000069BF"/>
    <w:rsid w:val="00006DEB"/>
    <w:rsid w:val="00006ED7"/>
    <w:rsid w:val="00006FC7"/>
    <w:rsid w:val="000074FB"/>
    <w:rsid w:val="000077CF"/>
    <w:rsid w:val="00007B86"/>
    <w:rsid w:val="00007D60"/>
    <w:rsid w:val="00007E4B"/>
    <w:rsid w:val="00007FFB"/>
    <w:rsid w:val="0001024A"/>
    <w:rsid w:val="00010316"/>
    <w:rsid w:val="00010912"/>
    <w:rsid w:val="00010BAA"/>
    <w:rsid w:val="00010D77"/>
    <w:rsid w:val="00010DA8"/>
    <w:rsid w:val="00010ED5"/>
    <w:rsid w:val="0001107A"/>
    <w:rsid w:val="0001109E"/>
    <w:rsid w:val="00011363"/>
    <w:rsid w:val="00011615"/>
    <w:rsid w:val="00011722"/>
    <w:rsid w:val="000117DE"/>
    <w:rsid w:val="000118A0"/>
    <w:rsid w:val="00011923"/>
    <w:rsid w:val="00011A21"/>
    <w:rsid w:val="00011ABC"/>
    <w:rsid w:val="00011C3F"/>
    <w:rsid w:val="00011C70"/>
    <w:rsid w:val="00011E07"/>
    <w:rsid w:val="00011E85"/>
    <w:rsid w:val="00012162"/>
    <w:rsid w:val="00012294"/>
    <w:rsid w:val="000122CB"/>
    <w:rsid w:val="000126E9"/>
    <w:rsid w:val="000129D1"/>
    <w:rsid w:val="00012DCF"/>
    <w:rsid w:val="00012E53"/>
    <w:rsid w:val="00012E6C"/>
    <w:rsid w:val="00012EA8"/>
    <w:rsid w:val="000132C7"/>
    <w:rsid w:val="000133AB"/>
    <w:rsid w:val="00013518"/>
    <w:rsid w:val="00013540"/>
    <w:rsid w:val="0001365E"/>
    <w:rsid w:val="000136E1"/>
    <w:rsid w:val="000139D8"/>
    <w:rsid w:val="00013DF5"/>
    <w:rsid w:val="00013E30"/>
    <w:rsid w:val="0001439C"/>
    <w:rsid w:val="00014705"/>
    <w:rsid w:val="00014919"/>
    <w:rsid w:val="00014CB5"/>
    <w:rsid w:val="00014D15"/>
    <w:rsid w:val="00014F18"/>
    <w:rsid w:val="00015061"/>
    <w:rsid w:val="00015331"/>
    <w:rsid w:val="0001537B"/>
    <w:rsid w:val="00015387"/>
    <w:rsid w:val="00015463"/>
    <w:rsid w:val="0001549F"/>
    <w:rsid w:val="00015677"/>
    <w:rsid w:val="000156CA"/>
    <w:rsid w:val="000157CD"/>
    <w:rsid w:val="00015BCB"/>
    <w:rsid w:val="00015F37"/>
    <w:rsid w:val="0001602F"/>
    <w:rsid w:val="00016409"/>
    <w:rsid w:val="000164CC"/>
    <w:rsid w:val="00016BA3"/>
    <w:rsid w:val="00016EC8"/>
    <w:rsid w:val="00016F57"/>
    <w:rsid w:val="00017341"/>
    <w:rsid w:val="000173A4"/>
    <w:rsid w:val="0001756F"/>
    <w:rsid w:val="0001758D"/>
    <w:rsid w:val="0001762E"/>
    <w:rsid w:val="000176E3"/>
    <w:rsid w:val="00017A56"/>
    <w:rsid w:val="00017CD5"/>
    <w:rsid w:val="00017E1C"/>
    <w:rsid w:val="00017F8E"/>
    <w:rsid w:val="00017FD6"/>
    <w:rsid w:val="0002013E"/>
    <w:rsid w:val="000202DA"/>
    <w:rsid w:val="000204AA"/>
    <w:rsid w:val="0002060C"/>
    <w:rsid w:val="000207BE"/>
    <w:rsid w:val="00020B99"/>
    <w:rsid w:val="00020E6B"/>
    <w:rsid w:val="000210B1"/>
    <w:rsid w:val="000210B3"/>
    <w:rsid w:val="000211A5"/>
    <w:rsid w:val="0002128B"/>
    <w:rsid w:val="00021539"/>
    <w:rsid w:val="000215CB"/>
    <w:rsid w:val="000218A2"/>
    <w:rsid w:val="000218A9"/>
    <w:rsid w:val="000219C8"/>
    <w:rsid w:val="00021C93"/>
    <w:rsid w:val="00021E07"/>
    <w:rsid w:val="00021E4C"/>
    <w:rsid w:val="00021E7E"/>
    <w:rsid w:val="00021F04"/>
    <w:rsid w:val="00021F10"/>
    <w:rsid w:val="00022130"/>
    <w:rsid w:val="000224A4"/>
    <w:rsid w:val="00022529"/>
    <w:rsid w:val="00022752"/>
    <w:rsid w:val="00022A38"/>
    <w:rsid w:val="00022C96"/>
    <w:rsid w:val="00023052"/>
    <w:rsid w:val="0002333A"/>
    <w:rsid w:val="00023360"/>
    <w:rsid w:val="0002389A"/>
    <w:rsid w:val="00023A21"/>
    <w:rsid w:val="00023B47"/>
    <w:rsid w:val="00023B9C"/>
    <w:rsid w:val="00023BBE"/>
    <w:rsid w:val="00024180"/>
    <w:rsid w:val="0002492D"/>
    <w:rsid w:val="00024B03"/>
    <w:rsid w:val="00024EE3"/>
    <w:rsid w:val="00024F6D"/>
    <w:rsid w:val="000250E1"/>
    <w:rsid w:val="000255B7"/>
    <w:rsid w:val="00025778"/>
    <w:rsid w:val="000257E8"/>
    <w:rsid w:val="000258C2"/>
    <w:rsid w:val="00025A61"/>
    <w:rsid w:val="00025A85"/>
    <w:rsid w:val="00025B10"/>
    <w:rsid w:val="00025D38"/>
    <w:rsid w:val="00025F71"/>
    <w:rsid w:val="000260A4"/>
    <w:rsid w:val="0002618A"/>
    <w:rsid w:val="000263E1"/>
    <w:rsid w:val="000264FF"/>
    <w:rsid w:val="00026780"/>
    <w:rsid w:val="00026990"/>
    <w:rsid w:val="00026A12"/>
    <w:rsid w:val="00026A98"/>
    <w:rsid w:val="00026C69"/>
    <w:rsid w:val="00026E07"/>
    <w:rsid w:val="00027126"/>
    <w:rsid w:val="00027220"/>
    <w:rsid w:val="00027224"/>
    <w:rsid w:val="000276D1"/>
    <w:rsid w:val="0002794E"/>
    <w:rsid w:val="00027956"/>
    <w:rsid w:val="00027B99"/>
    <w:rsid w:val="00027CAE"/>
    <w:rsid w:val="00027D52"/>
    <w:rsid w:val="00027DC1"/>
    <w:rsid w:val="00027FC2"/>
    <w:rsid w:val="000300B8"/>
    <w:rsid w:val="000301F1"/>
    <w:rsid w:val="000302EF"/>
    <w:rsid w:val="0003037A"/>
    <w:rsid w:val="000304E8"/>
    <w:rsid w:val="00030618"/>
    <w:rsid w:val="0003089A"/>
    <w:rsid w:val="00030932"/>
    <w:rsid w:val="00030B16"/>
    <w:rsid w:val="00030C9D"/>
    <w:rsid w:val="00030EC9"/>
    <w:rsid w:val="00031067"/>
    <w:rsid w:val="00031174"/>
    <w:rsid w:val="000311F1"/>
    <w:rsid w:val="00031255"/>
    <w:rsid w:val="00031307"/>
    <w:rsid w:val="00031327"/>
    <w:rsid w:val="000314E6"/>
    <w:rsid w:val="00031821"/>
    <w:rsid w:val="00031892"/>
    <w:rsid w:val="000319DD"/>
    <w:rsid w:val="00031BC4"/>
    <w:rsid w:val="00031BF7"/>
    <w:rsid w:val="00031C4E"/>
    <w:rsid w:val="00031CBF"/>
    <w:rsid w:val="00031ED1"/>
    <w:rsid w:val="00032366"/>
    <w:rsid w:val="000323EE"/>
    <w:rsid w:val="0003246E"/>
    <w:rsid w:val="0003271F"/>
    <w:rsid w:val="00032785"/>
    <w:rsid w:val="0003282A"/>
    <w:rsid w:val="00032A84"/>
    <w:rsid w:val="00032AF6"/>
    <w:rsid w:val="00032C2B"/>
    <w:rsid w:val="00032E8A"/>
    <w:rsid w:val="00032ED3"/>
    <w:rsid w:val="00032F7C"/>
    <w:rsid w:val="000330DB"/>
    <w:rsid w:val="000332A0"/>
    <w:rsid w:val="00033346"/>
    <w:rsid w:val="00033516"/>
    <w:rsid w:val="00033605"/>
    <w:rsid w:val="0003364E"/>
    <w:rsid w:val="0003372B"/>
    <w:rsid w:val="0003373B"/>
    <w:rsid w:val="0003373D"/>
    <w:rsid w:val="000338D8"/>
    <w:rsid w:val="00033C73"/>
    <w:rsid w:val="00033D28"/>
    <w:rsid w:val="0003404E"/>
    <w:rsid w:val="00034120"/>
    <w:rsid w:val="000343F1"/>
    <w:rsid w:val="0003443B"/>
    <w:rsid w:val="00034500"/>
    <w:rsid w:val="00034519"/>
    <w:rsid w:val="000347AB"/>
    <w:rsid w:val="000348D2"/>
    <w:rsid w:val="000348E3"/>
    <w:rsid w:val="00034F05"/>
    <w:rsid w:val="00034F42"/>
    <w:rsid w:val="000352B5"/>
    <w:rsid w:val="000352BE"/>
    <w:rsid w:val="000357AA"/>
    <w:rsid w:val="00035806"/>
    <w:rsid w:val="00035898"/>
    <w:rsid w:val="0003594D"/>
    <w:rsid w:val="00035D10"/>
    <w:rsid w:val="00035DA6"/>
    <w:rsid w:val="00035DAF"/>
    <w:rsid w:val="00035DD6"/>
    <w:rsid w:val="00035ED0"/>
    <w:rsid w:val="0003618E"/>
    <w:rsid w:val="000362DA"/>
    <w:rsid w:val="0003660E"/>
    <w:rsid w:val="0003676F"/>
    <w:rsid w:val="00036B13"/>
    <w:rsid w:val="00036B1E"/>
    <w:rsid w:val="00036DB6"/>
    <w:rsid w:val="000371D4"/>
    <w:rsid w:val="00037314"/>
    <w:rsid w:val="000373BF"/>
    <w:rsid w:val="000375E5"/>
    <w:rsid w:val="00037746"/>
    <w:rsid w:val="000378F2"/>
    <w:rsid w:val="00037DCF"/>
    <w:rsid w:val="00037FD5"/>
    <w:rsid w:val="00040140"/>
    <w:rsid w:val="000401E3"/>
    <w:rsid w:val="000402C9"/>
    <w:rsid w:val="00040557"/>
    <w:rsid w:val="00040565"/>
    <w:rsid w:val="000406DF"/>
    <w:rsid w:val="000408C3"/>
    <w:rsid w:val="000409CE"/>
    <w:rsid w:val="00040A63"/>
    <w:rsid w:val="00040BC0"/>
    <w:rsid w:val="00040CEA"/>
    <w:rsid w:val="00040DC5"/>
    <w:rsid w:val="00040F02"/>
    <w:rsid w:val="00041012"/>
    <w:rsid w:val="0004126F"/>
    <w:rsid w:val="000412D8"/>
    <w:rsid w:val="000413BD"/>
    <w:rsid w:val="000415D3"/>
    <w:rsid w:val="000417CC"/>
    <w:rsid w:val="00041ABB"/>
    <w:rsid w:val="00041B8D"/>
    <w:rsid w:val="000421F1"/>
    <w:rsid w:val="00042376"/>
    <w:rsid w:val="000425C6"/>
    <w:rsid w:val="0004272B"/>
    <w:rsid w:val="00042A28"/>
    <w:rsid w:val="00042D03"/>
    <w:rsid w:val="00042F07"/>
    <w:rsid w:val="000430B9"/>
    <w:rsid w:val="00043203"/>
    <w:rsid w:val="000436DA"/>
    <w:rsid w:val="000436F8"/>
    <w:rsid w:val="00043946"/>
    <w:rsid w:val="00043986"/>
    <w:rsid w:val="00043C6D"/>
    <w:rsid w:val="00043E70"/>
    <w:rsid w:val="00043E9F"/>
    <w:rsid w:val="00044771"/>
    <w:rsid w:val="00044985"/>
    <w:rsid w:val="00044A48"/>
    <w:rsid w:val="00044ACE"/>
    <w:rsid w:val="00044BBC"/>
    <w:rsid w:val="00044D20"/>
    <w:rsid w:val="00045103"/>
    <w:rsid w:val="00045388"/>
    <w:rsid w:val="000453EC"/>
    <w:rsid w:val="00045523"/>
    <w:rsid w:val="000457C9"/>
    <w:rsid w:val="00045841"/>
    <w:rsid w:val="000458C7"/>
    <w:rsid w:val="00045CCB"/>
    <w:rsid w:val="000466BA"/>
    <w:rsid w:val="00046759"/>
    <w:rsid w:val="00046933"/>
    <w:rsid w:val="000469B2"/>
    <w:rsid w:val="00046ABE"/>
    <w:rsid w:val="00046AC8"/>
    <w:rsid w:val="000473B1"/>
    <w:rsid w:val="000473B2"/>
    <w:rsid w:val="00047509"/>
    <w:rsid w:val="0004794D"/>
    <w:rsid w:val="00047A18"/>
    <w:rsid w:val="00047AC1"/>
    <w:rsid w:val="00047DD6"/>
    <w:rsid w:val="00050008"/>
    <w:rsid w:val="000502F2"/>
    <w:rsid w:val="0005031C"/>
    <w:rsid w:val="0005044D"/>
    <w:rsid w:val="000504B3"/>
    <w:rsid w:val="0005066F"/>
    <w:rsid w:val="00050766"/>
    <w:rsid w:val="00050828"/>
    <w:rsid w:val="000509CE"/>
    <w:rsid w:val="00050B3B"/>
    <w:rsid w:val="00050C8C"/>
    <w:rsid w:val="00050D96"/>
    <w:rsid w:val="00050E0F"/>
    <w:rsid w:val="00050EFD"/>
    <w:rsid w:val="0005118D"/>
    <w:rsid w:val="000512A3"/>
    <w:rsid w:val="00051343"/>
    <w:rsid w:val="000515A8"/>
    <w:rsid w:val="0005178C"/>
    <w:rsid w:val="00051A9A"/>
    <w:rsid w:val="00051D48"/>
    <w:rsid w:val="00051DA9"/>
    <w:rsid w:val="0005247F"/>
    <w:rsid w:val="000527DD"/>
    <w:rsid w:val="00052A63"/>
    <w:rsid w:val="00052B54"/>
    <w:rsid w:val="00052B79"/>
    <w:rsid w:val="00052E22"/>
    <w:rsid w:val="00052E30"/>
    <w:rsid w:val="00052F16"/>
    <w:rsid w:val="00053070"/>
    <w:rsid w:val="00053111"/>
    <w:rsid w:val="00053201"/>
    <w:rsid w:val="000536A2"/>
    <w:rsid w:val="0005375C"/>
    <w:rsid w:val="00053783"/>
    <w:rsid w:val="00053B91"/>
    <w:rsid w:val="00053BCB"/>
    <w:rsid w:val="00053E26"/>
    <w:rsid w:val="000540C4"/>
    <w:rsid w:val="0005425A"/>
    <w:rsid w:val="00054263"/>
    <w:rsid w:val="00054267"/>
    <w:rsid w:val="000543BA"/>
    <w:rsid w:val="00054645"/>
    <w:rsid w:val="00054CFA"/>
    <w:rsid w:val="00054D3A"/>
    <w:rsid w:val="00054DE1"/>
    <w:rsid w:val="00054F81"/>
    <w:rsid w:val="00055071"/>
    <w:rsid w:val="000550A3"/>
    <w:rsid w:val="00055107"/>
    <w:rsid w:val="00055545"/>
    <w:rsid w:val="000555A2"/>
    <w:rsid w:val="0005575E"/>
    <w:rsid w:val="000557AC"/>
    <w:rsid w:val="00055922"/>
    <w:rsid w:val="000559D0"/>
    <w:rsid w:val="00055A2B"/>
    <w:rsid w:val="00055C24"/>
    <w:rsid w:val="00055DFC"/>
    <w:rsid w:val="000560D6"/>
    <w:rsid w:val="00056127"/>
    <w:rsid w:val="000561B1"/>
    <w:rsid w:val="000561ED"/>
    <w:rsid w:val="000563DF"/>
    <w:rsid w:val="00056492"/>
    <w:rsid w:val="0005653B"/>
    <w:rsid w:val="00056B5C"/>
    <w:rsid w:val="00056C80"/>
    <w:rsid w:val="00056DF3"/>
    <w:rsid w:val="00056EDD"/>
    <w:rsid w:val="00056F2D"/>
    <w:rsid w:val="00056F51"/>
    <w:rsid w:val="00056FE1"/>
    <w:rsid w:val="0005702A"/>
    <w:rsid w:val="00057124"/>
    <w:rsid w:val="000571D7"/>
    <w:rsid w:val="000576EE"/>
    <w:rsid w:val="0005798A"/>
    <w:rsid w:val="00057D1B"/>
    <w:rsid w:val="00057D54"/>
    <w:rsid w:val="000600DF"/>
    <w:rsid w:val="00060235"/>
    <w:rsid w:val="0006043C"/>
    <w:rsid w:val="00060539"/>
    <w:rsid w:val="00060593"/>
    <w:rsid w:val="000606B1"/>
    <w:rsid w:val="00060790"/>
    <w:rsid w:val="000607AA"/>
    <w:rsid w:val="000610A3"/>
    <w:rsid w:val="00061214"/>
    <w:rsid w:val="000614F1"/>
    <w:rsid w:val="00061526"/>
    <w:rsid w:val="00061BD9"/>
    <w:rsid w:val="00061CBF"/>
    <w:rsid w:val="00061E6D"/>
    <w:rsid w:val="000620C5"/>
    <w:rsid w:val="00062271"/>
    <w:rsid w:val="00062275"/>
    <w:rsid w:val="00062360"/>
    <w:rsid w:val="000625D3"/>
    <w:rsid w:val="00062712"/>
    <w:rsid w:val="0006296D"/>
    <w:rsid w:val="00062A8C"/>
    <w:rsid w:val="00062BCD"/>
    <w:rsid w:val="00062C87"/>
    <w:rsid w:val="00062D1B"/>
    <w:rsid w:val="00062F19"/>
    <w:rsid w:val="0006323E"/>
    <w:rsid w:val="0006345C"/>
    <w:rsid w:val="00063811"/>
    <w:rsid w:val="00063917"/>
    <w:rsid w:val="00063943"/>
    <w:rsid w:val="00063DFD"/>
    <w:rsid w:val="00063EA8"/>
    <w:rsid w:val="00063EC4"/>
    <w:rsid w:val="00063EDA"/>
    <w:rsid w:val="00064024"/>
    <w:rsid w:val="00064447"/>
    <w:rsid w:val="000644D3"/>
    <w:rsid w:val="00064B2E"/>
    <w:rsid w:val="00064B4E"/>
    <w:rsid w:val="00064DB5"/>
    <w:rsid w:val="00065066"/>
    <w:rsid w:val="00065081"/>
    <w:rsid w:val="000650E6"/>
    <w:rsid w:val="0006520A"/>
    <w:rsid w:val="00065413"/>
    <w:rsid w:val="0006549F"/>
    <w:rsid w:val="000654D2"/>
    <w:rsid w:val="00065513"/>
    <w:rsid w:val="00065586"/>
    <w:rsid w:val="0006597D"/>
    <w:rsid w:val="00065A38"/>
    <w:rsid w:val="00065F7C"/>
    <w:rsid w:val="0006613C"/>
    <w:rsid w:val="0006613E"/>
    <w:rsid w:val="00066426"/>
    <w:rsid w:val="00066801"/>
    <w:rsid w:val="0006683D"/>
    <w:rsid w:val="00066876"/>
    <w:rsid w:val="00066A68"/>
    <w:rsid w:val="00066B72"/>
    <w:rsid w:val="00066BC2"/>
    <w:rsid w:val="00066C33"/>
    <w:rsid w:val="00067110"/>
    <w:rsid w:val="0006714A"/>
    <w:rsid w:val="000672F2"/>
    <w:rsid w:val="000672F5"/>
    <w:rsid w:val="00067347"/>
    <w:rsid w:val="000673A3"/>
    <w:rsid w:val="0006747A"/>
    <w:rsid w:val="000676DA"/>
    <w:rsid w:val="0006770C"/>
    <w:rsid w:val="00067790"/>
    <w:rsid w:val="00067987"/>
    <w:rsid w:val="000679A2"/>
    <w:rsid w:val="000679D4"/>
    <w:rsid w:val="00067A27"/>
    <w:rsid w:val="00067C59"/>
    <w:rsid w:val="00067CC9"/>
    <w:rsid w:val="00067DB9"/>
    <w:rsid w:val="00067FDD"/>
    <w:rsid w:val="00070536"/>
    <w:rsid w:val="000705A0"/>
    <w:rsid w:val="00070661"/>
    <w:rsid w:val="0007088D"/>
    <w:rsid w:val="00070C4B"/>
    <w:rsid w:val="00070D75"/>
    <w:rsid w:val="00070F28"/>
    <w:rsid w:val="00071A68"/>
    <w:rsid w:val="00071E5D"/>
    <w:rsid w:val="00071E7C"/>
    <w:rsid w:val="000720D6"/>
    <w:rsid w:val="000722BC"/>
    <w:rsid w:val="0007231C"/>
    <w:rsid w:val="00072385"/>
    <w:rsid w:val="00072465"/>
    <w:rsid w:val="00072492"/>
    <w:rsid w:val="000725EB"/>
    <w:rsid w:val="00072B12"/>
    <w:rsid w:val="00072B1D"/>
    <w:rsid w:val="00072BA0"/>
    <w:rsid w:val="00072CA2"/>
    <w:rsid w:val="00072CEE"/>
    <w:rsid w:val="00073025"/>
    <w:rsid w:val="00073134"/>
    <w:rsid w:val="000732C9"/>
    <w:rsid w:val="00073381"/>
    <w:rsid w:val="000733D8"/>
    <w:rsid w:val="0007349A"/>
    <w:rsid w:val="00073790"/>
    <w:rsid w:val="000738CF"/>
    <w:rsid w:val="00073B63"/>
    <w:rsid w:val="00073C6A"/>
    <w:rsid w:val="00073E0C"/>
    <w:rsid w:val="00074145"/>
    <w:rsid w:val="00074191"/>
    <w:rsid w:val="000745E3"/>
    <w:rsid w:val="00074852"/>
    <w:rsid w:val="000748CA"/>
    <w:rsid w:val="00074A03"/>
    <w:rsid w:val="00074BCD"/>
    <w:rsid w:val="00074E84"/>
    <w:rsid w:val="00075477"/>
    <w:rsid w:val="00075481"/>
    <w:rsid w:val="000754A2"/>
    <w:rsid w:val="0007551C"/>
    <w:rsid w:val="00075640"/>
    <w:rsid w:val="00075749"/>
    <w:rsid w:val="0007579F"/>
    <w:rsid w:val="000757DB"/>
    <w:rsid w:val="00075988"/>
    <w:rsid w:val="00075AC0"/>
    <w:rsid w:val="00075E75"/>
    <w:rsid w:val="00075EC9"/>
    <w:rsid w:val="00075ED9"/>
    <w:rsid w:val="00075EF9"/>
    <w:rsid w:val="00075F25"/>
    <w:rsid w:val="0007606C"/>
    <w:rsid w:val="00076098"/>
    <w:rsid w:val="00076555"/>
    <w:rsid w:val="0007662F"/>
    <w:rsid w:val="00076760"/>
    <w:rsid w:val="00076877"/>
    <w:rsid w:val="000768BB"/>
    <w:rsid w:val="0007697D"/>
    <w:rsid w:val="000769EF"/>
    <w:rsid w:val="000769FB"/>
    <w:rsid w:val="00076A38"/>
    <w:rsid w:val="00076D6A"/>
    <w:rsid w:val="00076E09"/>
    <w:rsid w:val="00076EC0"/>
    <w:rsid w:val="00077081"/>
    <w:rsid w:val="000772DA"/>
    <w:rsid w:val="000772EF"/>
    <w:rsid w:val="0007749D"/>
    <w:rsid w:val="0007776C"/>
    <w:rsid w:val="0007786B"/>
    <w:rsid w:val="000779CB"/>
    <w:rsid w:val="00077B74"/>
    <w:rsid w:val="00077CAD"/>
    <w:rsid w:val="00077E98"/>
    <w:rsid w:val="00080049"/>
    <w:rsid w:val="0008015A"/>
    <w:rsid w:val="000802EB"/>
    <w:rsid w:val="0008039F"/>
    <w:rsid w:val="00080589"/>
    <w:rsid w:val="00080642"/>
    <w:rsid w:val="000806EE"/>
    <w:rsid w:val="000806FB"/>
    <w:rsid w:val="00080A82"/>
    <w:rsid w:val="00080CB7"/>
    <w:rsid w:val="00080D5B"/>
    <w:rsid w:val="00080EF7"/>
    <w:rsid w:val="000812C5"/>
    <w:rsid w:val="000814CA"/>
    <w:rsid w:val="0008168B"/>
    <w:rsid w:val="000816F6"/>
    <w:rsid w:val="00081985"/>
    <w:rsid w:val="0008230B"/>
    <w:rsid w:val="00082337"/>
    <w:rsid w:val="0008235C"/>
    <w:rsid w:val="000823FA"/>
    <w:rsid w:val="00082422"/>
    <w:rsid w:val="0008282C"/>
    <w:rsid w:val="00082A85"/>
    <w:rsid w:val="00082C23"/>
    <w:rsid w:val="00082FC8"/>
    <w:rsid w:val="00083154"/>
    <w:rsid w:val="0008319D"/>
    <w:rsid w:val="000831D1"/>
    <w:rsid w:val="000833C7"/>
    <w:rsid w:val="0008351A"/>
    <w:rsid w:val="000835B6"/>
    <w:rsid w:val="00083747"/>
    <w:rsid w:val="000839B0"/>
    <w:rsid w:val="00083BBD"/>
    <w:rsid w:val="00083DEB"/>
    <w:rsid w:val="000840FF"/>
    <w:rsid w:val="00084244"/>
    <w:rsid w:val="000843C6"/>
    <w:rsid w:val="000843D6"/>
    <w:rsid w:val="00084407"/>
    <w:rsid w:val="00084A48"/>
    <w:rsid w:val="00084CBE"/>
    <w:rsid w:val="00084E4C"/>
    <w:rsid w:val="00085258"/>
    <w:rsid w:val="000854BD"/>
    <w:rsid w:val="00085639"/>
    <w:rsid w:val="00085A88"/>
    <w:rsid w:val="00085BF5"/>
    <w:rsid w:val="00085E17"/>
    <w:rsid w:val="00085FD8"/>
    <w:rsid w:val="0008601C"/>
    <w:rsid w:val="000860F5"/>
    <w:rsid w:val="0008668E"/>
    <w:rsid w:val="00086768"/>
    <w:rsid w:val="000867B3"/>
    <w:rsid w:val="00086821"/>
    <w:rsid w:val="00086904"/>
    <w:rsid w:val="00086A24"/>
    <w:rsid w:val="00086A81"/>
    <w:rsid w:val="00086D08"/>
    <w:rsid w:val="00086D5A"/>
    <w:rsid w:val="00086D9D"/>
    <w:rsid w:val="00086E05"/>
    <w:rsid w:val="00086E5D"/>
    <w:rsid w:val="0008729F"/>
    <w:rsid w:val="000872D9"/>
    <w:rsid w:val="000873B2"/>
    <w:rsid w:val="00087775"/>
    <w:rsid w:val="00087C03"/>
    <w:rsid w:val="00087F18"/>
    <w:rsid w:val="00087FFC"/>
    <w:rsid w:val="0009010A"/>
    <w:rsid w:val="00090191"/>
    <w:rsid w:val="00090198"/>
    <w:rsid w:val="000901ED"/>
    <w:rsid w:val="0009022E"/>
    <w:rsid w:val="00090310"/>
    <w:rsid w:val="00090528"/>
    <w:rsid w:val="00090807"/>
    <w:rsid w:val="00090A8A"/>
    <w:rsid w:val="00090B5F"/>
    <w:rsid w:val="00090BEF"/>
    <w:rsid w:val="00090C21"/>
    <w:rsid w:val="00090D51"/>
    <w:rsid w:val="00090F12"/>
    <w:rsid w:val="0009124C"/>
    <w:rsid w:val="00091419"/>
    <w:rsid w:val="00091484"/>
    <w:rsid w:val="0009150B"/>
    <w:rsid w:val="000915F8"/>
    <w:rsid w:val="0009167C"/>
    <w:rsid w:val="0009169D"/>
    <w:rsid w:val="0009195A"/>
    <w:rsid w:val="00091AAC"/>
    <w:rsid w:val="00091D77"/>
    <w:rsid w:val="00092156"/>
    <w:rsid w:val="000925A2"/>
    <w:rsid w:val="00092607"/>
    <w:rsid w:val="0009275A"/>
    <w:rsid w:val="00092783"/>
    <w:rsid w:val="00093132"/>
    <w:rsid w:val="000933FD"/>
    <w:rsid w:val="00093549"/>
    <w:rsid w:val="000939CE"/>
    <w:rsid w:val="00093A17"/>
    <w:rsid w:val="00093A66"/>
    <w:rsid w:val="00093A78"/>
    <w:rsid w:val="00093B43"/>
    <w:rsid w:val="00093B53"/>
    <w:rsid w:val="00093B87"/>
    <w:rsid w:val="00093BAB"/>
    <w:rsid w:val="00093EE0"/>
    <w:rsid w:val="00093FF4"/>
    <w:rsid w:val="0009420F"/>
    <w:rsid w:val="00094374"/>
    <w:rsid w:val="000945AF"/>
    <w:rsid w:val="000946AD"/>
    <w:rsid w:val="00094D26"/>
    <w:rsid w:val="00094E61"/>
    <w:rsid w:val="00094EB4"/>
    <w:rsid w:val="00094FEF"/>
    <w:rsid w:val="00095089"/>
    <w:rsid w:val="0009510B"/>
    <w:rsid w:val="00095131"/>
    <w:rsid w:val="0009537C"/>
    <w:rsid w:val="00095435"/>
    <w:rsid w:val="0009550B"/>
    <w:rsid w:val="0009558B"/>
    <w:rsid w:val="0009594C"/>
    <w:rsid w:val="00095B13"/>
    <w:rsid w:val="00095FFF"/>
    <w:rsid w:val="00096020"/>
    <w:rsid w:val="00096025"/>
    <w:rsid w:val="00096051"/>
    <w:rsid w:val="0009611B"/>
    <w:rsid w:val="0009614B"/>
    <w:rsid w:val="00096729"/>
    <w:rsid w:val="00096A9E"/>
    <w:rsid w:val="00096B11"/>
    <w:rsid w:val="00096B69"/>
    <w:rsid w:val="00096BAF"/>
    <w:rsid w:val="00096C3E"/>
    <w:rsid w:val="00096F53"/>
    <w:rsid w:val="00096F8A"/>
    <w:rsid w:val="00097023"/>
    <w:rsid w:val="0009704E"/>
    <w:rsid w:val="0009729C"/>
    <w:rsid w:val="00097387"/>
    <w:rsid w:val="000973F6"/>
    <w:rsid w:val="000975DD"/>
    <w:rsid w:val="000978E0"/>
    <w:rsid w:val="00097955"/>
    <w:rsid w:val="00097BC7"/>
    <w:rsid w:val="00097E7F"/>
    <w:rsid w:val="00097F53"/>
    <w:rsid w:val="000A05EC"/>
    <w:rsid w:val="000A07FA"/>
    <w:rsid w:val="000A0A99"/>
    <w:rsid w:val="000A0F83"/>
    <w:rsid w:val="000A12ED"/>
    <w:rsid w:val="000A1333"/>
    <w:rsid w:val="000A133D"/>
    <w:rsid w:val="000A1418"/>
    <w:rsid w:val="000A1491"/>
    <w:rsid w:val="000A1546"/>
    <w:rsid w:val="000A15F4"/>
    <w:rsid w:val="000A18AD"/>
    <w:rsid w:val="000A192F"/>
    <w:rsid w:val="000A1A62"/>
    <w:rsid w:val="000A1BDC"/>
    <w:rsid w:val="000A1CE7"/>
    <w:rsid w:val="000A1F95"/>
    <w:rsid w:val="000A2029"/>
    <w:rsid w:val="000A2186"/>
    <w:rsid w:val="000A219A"/>
    <w:rsid w:val="000A21BA"/>
    <w:rsid w:val="000A24C1"/>
    <w:rsid w:val="000A2521"/>
    <w:rsid w:val="000A2834"/>
    <w:rsid w:val="000A28EF"/>
    <w:rsid w:val="000A2CF6"/>
    <w:rsid w:val="000A2E58"/>
    <w:rsid w:val="000A3087"/>
    <w:rsid w:val="000A3387"/>
    <w:rsid w:val="000A33E7"/>
    <w:rsid w:val="000A3472"/>
    <w:rsid w:val="000A3480"/>
    <w:rsid w:val="000A37C6"/>
    <w:rsid w:val="000A380C"/>
    <w:rsid w:val="000A3CCC"/>
    <w:rsid w:val="000A41BB"/>
    <w:rsid w:val="000A41D5"/>
    <w:rsid w:val="000A4251"/>
    <w:rsid w:val="000A42D2"/>
    <w:rsid w:val="000A488C"/>
    <w:rsid w:val="000A4ABE"/>
    <w:rsid w:val="000A4B07"/>
    <w:rsid w:val="000A4B47"/>
    <w:rsid w:val="000A4B66"/>
    <w:rsid w:val="000A4CAD"/>
    <w:rsid w:val="000A4DE5"/>
    <w:rsid w:val="000A4FB5"/>
    <w:rsid w:val="000A503A"/>
    <w:rsid w:val="000A5149"/>
    <w:rsid w:val="000A5247"/>
    <w:rsid w:val="000A5306"/>
    <w:rsid w:val="000A5527"/>
    <w:rsid w:val="000A5602"/>
    <w:rsid w:val="000A5D4A"/>
    <w:rsid w:val="000A5E5B"/>
    <w:rsid w:val="000A5F2B"/>
    <w:rsid w:val="000A636C"/>
    <w:rsid w:val="000A6716"/>
    <w:rsid w:val="000A690B"/>
    <w:rsid w:val="000A692A"/>
    <w:rsid w:val="000A69EE"/>
    <w:rsid w:val="000A69F5"/>
    <w:rsid w:val="000A6C02"/>
    <w:rsid w:val="000A6C83"/>
    <w:rsid w:val="000A6E77"/>
    <w:rsid w:val="000A6F6A"/>
    <w:rsid w:val="000A70F9"/>
    <w:rsid w:val="000A7249"/>
    <w:rsid w:val="000A737C"/>
    <w:rsid w:val="000A752F"/>
    <w:rsid w:val="000A7914"/>
    <w:rsid w:val="000A793C"/>
    <w:rsid w:val="000A7963"/>
    <w:rsid w:val="000A7BDA"/>
    <w:rsid w:val="000A7D20"/>
    <w:rsid w:val="000B0096"/>
    <w:rsid w:val="000B010C"/>
    <w:rsid w:val="000B0117"/>
    <w:rsid w:val="000B030A"/>
    <w:rsid w:val="000B041F"/>
    <w:rsid w:val="000B057C"/>
    <w:rsid w:val="000B07E0"/>
    <w:rsid w:val="000B0B0B"/>
    <w:rsid w:val="000B0BEF"/>
    <w:rsid w:val="000B0F3A"/>
    <w:rsid w:val="000B0FDE"/>
    <w:rsid w:val="000B1108"/>
    <w:rsid w:val="000B1118"/>
    <w:rsid w:val="000B119E"/>
    <w:rsid w:val="000B14D9"/>
    <w:rsid w:val="000B17CB"/>
    <w:rsid w:val="000B18A3"/>
    <w:rsid w:val="000B1EB6"/>
    <w:rsid w:val="000B1F60"/>
    <w:rsid w:val="000B206E"/>
    <w:rsid w:val="000B21DC"/>
    <w:rsid w:val="000B22F1"/>
    <w:rsid w:val="000B2356"/>
    <w:rsid w:val="000B23DF"/>
    <w:rsid w:val="000B245C"/>
    <w:rsid w:val="000B2932"/>
    <w:rsid w:val="000B2A75"/>
    <w:rsid w:val="000B3047"/>
    <w:rsid w:val="000B30C3"/>
    <w:rsid w:val="000B31F5"/>
    <w:rsid w:val="000B339F"/>
    <w:rsid w:val="000B3402"/>
    <w:rsid w:val="000B3449"/>
    <w:rsid w:val="000B3938"/>
    <w:rsid w:val="000B3B11"/>
    <w:rsid w:val="000B3BC9"/>
    <w:rsid w:val="000B3C5D"/>
    <w:rsid w:val="000B44D0"/>
    <w:rsid w:val="000B4AF6"/>
    <w:rsid w:val="000B4B73"/>
    <w:rsid w:val="000B4D2A"/>
    <w:rsid w:val="000B4F2F"/>
    <w:rsid w:val="000B51E4"/>
    <w:rsid w:val="000B53A7"/>
    <w:rsid w:val="000B552B"/>
    <w:rsid w:val="000B552C"/>
    <w:rsid w:val="000B55DF"/>
    <w:rsid w:val="000B567F"/>
    <w:rsid w:val="000B598A"/>
    <w:rsid w:val="000B5B82"/>
    <w:rsid w:val="000B5CEA"/>
    <w:rsid w:val="000B5E9C"/>
    <w:rsid w:val="000B61DB"/>
    <w:rsid w:val="000B63EA"/>
    <w:rsid w:val="000B6692"/>
    <w:rsid w:val="000B6935"/>
    <w:rsid w:val="000B6AC7"/>
    <w:rsid w:val="000B6BAF"/>
    <w:rsid w:val="000B6E4E"/>
    <w:rsid w:val="000B7058"/>
    <w:rsid w:val="000B7062"/>
    <w:rsid w:val="000B707D"/>
    <w:rsid w:val="000B729A"/>
    <w:rsid w:val="000B72EE"/>
    <w:rsid w:val="000B7827"/>
    <w:rsid w:val="000B7B50"/>
    <w:rsid w:val="000B7BC8"/>
    <w:rsid w:val="000B7BED"/>
    <w:rsid w:val="000B7F34"/>
    <w:rsid w:val="000C0AC4"/>
    <w:rsid w:val="000C0AC9"/>
    <w:rsid w:val="000C0DCE"/>
    <w:rsid w:val="000C0EE2"/>
    <w:rsid w:val="000C0FFD"/>
    <w:rsid w:val="000C1002"/>
    <w:rsid w:val="000C1470"/>
    <w:rsid w:val="000C148A"/>
    <w:rsid w:val="000C14B1"/>
    <w:rsid w:val="000C18AF"/>
    <w:rsid w:val="000C18FD"/>
    <w:rsid w:val="000C1CED"/>
    <w:rsid w:val="000C1DDB"/>
    <w:rsid w:val="000C1E9A"/>
    <w:rsid w:val="000C1F7A"/>
    <w:rsid w:val="000C202A"/>
    <w:rsid w:val="000C20A0"/>
    <w:rsid w:val="000C213B"/>
    <w:rsid w:val="000C2153"/>
    <w:rsid w:val="000C216D"/>
    <w:rsid w:val="000C22C2"/>
    <w:rsid w:val="000C22DD"/>
    <w:rsid w:val="000C2331"/>
    <w:rsid w:val="000C23C7"/>
    <w:rsid w:val="000C2625"/>
    <w:rsid w:val="000C2629"/>
    <w:rsid w:val="000C26CD"/>
    <w:rsid w:val="000C29F6"/>
    <w:rsid w:val="000C2CA7"/>
    <w:rsid w:val="000C2EB0"/>
    <w:rsid w:val="000C2EE7"/>
    <w:rsid w:val="000C2FBC"/>
    <w:rsid w:val="000C31A1"/>
    <w:rsid w:val="000C3397"/>
    <w:rsid w:val="000C33F5"/>
    <w:rsid w:val="000C3455"/>
    <w:rsid w:val="000C3517"/>
    <w:rsid w:val="000C384B"/>
    <w:rsid w:val="000C3C1F"/>
    <w:rsid w:val="000C3ECF"/>
    <w:rsid w:val="000C3F98"/>
    <w:rsid w:val="000C401D"/>
    <w:rsid w:val="000C40BC"/>
    <w:rsid w:val="000C48C9"/>
    <w:rsid w:val="000C4BBA"/>
    <w:rsid w:val="000C4F7B"/>
    <w:rsid w:val="000C4F7E"/>
    <w:rsid w:val="000C4FC2"/>
    <w:rsid w:val="000C5238"/>
    <w:rsid w:val="000C52D4"/>
    <w:rsid w:val="000C536A"/>
    <w:rsid w:val="000C55B4"/>
    <w:rsid w:val="000C58B2"/>
    <w:rsid w:val="000C591E"/>
    <w:rsid w:val="000C597B"/>
    <w:rsid w:val="000C5A73"/>
    <w:rsid w:val="000C5C4E"/>
    <w:rsid w:val="000C5C6B"/>
    <w:rsid w:val="000C5E47"/>
    <w:rsid w:val="000C5EC3"/>
    <w:rsid w:val="000C5FC8"/>
    <w:rsid w:val="000C6106"/>
    <w:rsid w:val="000C622E"/>
    <w:rsid w:val="000C6710"/>
    <w:rsid w:val="000C68E8"/>
    <w:rsid w:val="000C6936"/>
    <w:rsid w:val="000C6A1E"/>
    <w:rsid w:val="000C6A62"/>
    <w:rsid w:val="000C6D84"/>
    <w:rsid w:val="000C6E30"/>
    <w:rsid w:val="000C70D5"/>
    <w:rsid w:val="000C716E"/>
    <w:rsid w:val="000C71A5"/>
    <w:rsid w:val="000C72A7"/>
    <w:rsid w:val="000C7318"/>
    <w:rsid w:val="000C7494"/>
    <w:rsid w:val="000C769F"/>
    <w:rsid w:val="000C76B3"/>
    <w:rsid w:val="000C7760"/>
    <w:rsid w:val="000C79BA"/>
    <w:rsid w:val="000C7CD4"/>
    <w:rsid w:val="000C7E20"/>
    <w:rsid w:val="000C7E6B"/>
    <w:rsid w:val="000C7E70"/>
    <w:rsid w:val="000D004B"/>
    <w:rsid w:val="000D00DA"/>
    <w:rsid w:val="000D01BC"/>
    <w:rsid w:val="000D0601"/>
    <w:rsid w:val="000D07CF"/>
    <w:rsid w:val="000D0822"/>
    <w:rsid w:val="000D0DB9"/>
    <w:rsid w:val="000D0F94"/>
    <w:rsid w:val="000D11CD"/>
    <w:rsid w:val="000D1425"/>
    <w:rsid w:val="000D1461"/>
    <w:rsid w:val="000D1662"/>
    <w:rsid w:val="000D1738"/>
    <w:rsid w:val="000D1746"/>
    <w:rsid w:val="000D197A"/>
    <w:rsid w:val="000D1A6D"/>
    <w:rsid w:val="000D1B25"/>
    <w:rsid w:val="000D1B54"/>
    <w:rsid w:val="000D1D39"/>
    <w:rsid w:val="000D1DDD"/>
    <w:rsid w:val="000D1FF2"/>
    <w:rsid w:val="000D20E4"/>
    <w:rsid w:val="000D2154"/>
    <w:rsid w:val="000D2180"/>
    <w:rsid w:val="000D22CC"/>
    <w:rsid w:val="000D2326"/>
    <w:rsid w:val="000D24A0"/>
    <w:rsid w:val="000D2737"/>
    <w:rsid w:val="000D2A61"/>
    <w:rsid w:val="000D2C18"/>
    <w:rsid w:val="000D2CC1"/>
    <w:rsid w:val="000D33CD"/>
    <w:rsid w:val="000D34E2"/>
    <w:rsid w:val="000D358D"/>
    <w:rsid w:val="000D35B5"/>
    <w:rsid w:val="000D3A3B"/>
    <w:rsid w:val="000D3A80"/>
    <w:rsid w:val="000D3B50"/>
    <w:rsid w:val="000D3C8B"/>
    <w:rsid w:val="000D3D50"/>
    <w:rsid w:val="000D3FEE"/>
    <w:rsid w:val="000D4024"/>
    <w:rsid w:val="000D40ED"/>
    <w:rsid w:val="000D4113"/>
    <w:rsid w:val="000D4191"/>
    <w:rsid w:val="000D475C"/>
    <w:rsid w:val="000D4A60"/>
    <w:rsid w:val="000D4C21"/>
    <w:rsid w:val="000D4E30"/>
    <w:rsid w:val="000D4E4F"/>
    <w:rsid w:val="000D5284"/>
    <w:rsid w:val="000D56B4"/>
    <w:rsid w:val="000D579A"/>
    <w:rsid w:val="000D5854"/>
    <w:rsid w:val="000D586D"/>
    <w:rsid w:val="000D5B8C"/>
    <w:rsid w:val="000D5F63"/>
    <w:rsid w:val="000D601B"/>
    <w:rsid w:val="000D6343"/>
    <w:rsid w:val="000D6380"/>
    <w:rsid w:val="000D63E8"/>
    <w:rsid w:val="000D652C"/>
    <w:rsid w:val="000D691E"/>
    <w:rsid w:val="000D6B7C"/>
    <w:rsid w:val="000D6BCD"/>
    <w:rsid w:val="000D6BE6"/>
    <w:rsid w:val="000D6BE7"/>
    <w:rsid w:val="000D6C4B"/>
    <w:rsid w:val="000D6EA4"/>
    <w:rsid w:val="000D70A7"/>
    <w:rsid w:val="000D7110"/>
    <w:rsid w:val="000D71B7"/>
    <w:rsid w:val="000D72DC"/>
    <w:rsid w:val="000D7837"/>
    <w:rsid w:val="000D798D"/>
    <w:rsid w:val="000D79CF"/>
    <w:rsid w:val="000D7ABF"/>
    <w:rsid w:val="000D7BCE"/>
    <w:rsid w:val="000D7F1A"/>
    <w:rsid w:val="000E01F0"/>
    <w:rsid w:val="000E0343"/>
    <w:rsid w:val="000E04C1"/>
    <w:rsid w:val="000E08F1"/>
    <w:rsid w:val="000E0B5C"/>
    <w:rsid w:val="000E0C96"/>
    <w:rsid w:val="000E0FB2"/>
    <w:rsid w:val="000E10E6"/>
    <w:rsid w:val="000E13C8"/>
    <w:rsid w:val="000E1704"/>
    <w:rsid w:val="000E17BF"/>
    <w:rsid w:val="000E17DA"/>
    <w:rsid w:val="000E17E9"/>
    <w:rsid w:val="000E1844"/>
    <w:rsid w:val="000E18FA"/>
    <w:rsid w:val="000E198F"/>
    <w:rsid w:val="000E1B04"/>
    <w:rsid w:val="000E1D1E"/>
    <w:rsid w:val="000E21D9"/>
    <w:rsid w:val="000E27A4"/>
    <w:rsid w:val="000E288E"/>
    <w:rsid w:val="000E28B8"/>
    <w:rsid w:val="000E28E2"/>
    <w:rsid w:val="000E2917"/>
    <w:rsid w:val="000E2A81"/>
    <w:rsid w:val="000E2BD3"/>
    <w:rsid w:val="000E2C43"/>
    <w:rsid w:val="000E2D1F"/>
    <w:rsid w:val="000E335F"/>
    <w:rsid w:val="000E3436"/>
    <w:rsid w:val="000E34FF"/>
    <w:rsid w:val="000E3536"/>
    <w:rsid w:val="000E36BC"/>
    <w:rsid w:val="000E3797"/>
    <w:rsid w:val="000E37C2"/>
    <w:rsid w:val="000E38FA"/>
    <w:rsid w:val="000E3988"/>
    <w:rsid w:val="000E3B3A"/>
    <w:rsid w:val="000E3D8C"/>
    <w:rsid w:val="000E3FF8"/>
    <w:rsid w:val="000E40CC"/>
    <w:rsid w:val="000E4217"/>
    <w:rsid w:val="000E44EE"/>
    <w:rsid w:val="000E458D"/>
    <w:rsid w:val="000E45DE"/>
    <w:rsid w:val="000E47A0"/>
    <w:rsid w:val="000E47DB"/>
    <w:rsid w:val="000E4812"/>
    <w:rsid w:val="000E4C59"/>
    <w:rsid w:val="000E5131"/>
    <w:rsid w:val="000E536B"/>
    <w:rsid w:val="000E53BB"/>
    <w:rsid w:val="000E55D6"/>
    <w:rsid w:val="000E57A8"/>
    <w:rsid w:val="000E5A53"/>
    <w:rsid w:val="000E5A71"/>
    <w:rsid w:val="000E5B41"/>
    <w:rsid w:val="000E5E47"/>
    <w:rsid w:val="000E5ED4"/>
    <w:rsid w:val="000E61E4"/>
    <w:rsid w:val="000E6456"/>
    <w:rsid w:val="000E65A0"/>
    <w:rsid w:val="000E674C"/>
    <w:rsid w:val="000E6A3B"/>
    <w:rsid w:val="000E6ADA"/>
    <w:rsid w:val="000E6CF6"/>
    <w:rsid w:val="000E739E"/>
    <w:rsid w:val="000E743D"/>
    <w:rsid w:val="000E766C"/>
    <w:rsid w:val="000E7A56"/>
    <w:rsid w:val="000E7B6C"/>
    <w:rsid w:val="000E7C23"/>
    <w:rsid w:val="000E7DB4"/>
    <w:rsid w:val="000E7DEC"/>
    <w:rsid w:val="000E7F49"/>
    <w:rsid w:val="000E7F91"/>
    <w:rsid w:val="000E7FEB"/>
    <w:rsid w:val="000F011C"/>
    <w:rsid w:val="000F0546"/>
    <w:rsid w:val="000F0630"/>
    <w:rsid w:val="000F0A00"/>
    <w:rsid w:val="000F0EDD"/>
    <w:rsid w:val="000F1248"/>
    <w:rsid w:val="000F1340"/>
    <w:rsid w:val="000F14FC"/>
    <w:rsid w:val="000F1665"/>
    <w:rsid w:val="000F17BE"/>
    <w:rsid w:val="000F1A1D"/>
    <w:rsid w:val="000F1C3C"/>
    <w:rsid w:val="000F1CF1"/>
    <w:rsid w:val="000F1D41"/>
    <w:rsid w:val="000F1DD1"/>
    <w:rsid w:val="000F1E8F"/>
    <w:rsid w:val="000F1EE6"/>
    <w:rsid w:val="000F1F1A"/>
    <w:rsid w:val="000F1F53"/>
    <w:rsid w:val="000F21BA"/>
    <w:rsid w:val="000F23BA"/>
    <w:rsid w:val="000F2500"/>
    <w:rsid w:val="000F2718"/>
    <w:rsid w:val="000F2778"/>
    <w:rsid w:val="000F2988"/>
    <w:rsid w:val="000F2BF2"/>
    <w:rsid w:val="000F2E79"/>
    <w:rsid w:val="000F2FE8"/>
    <w:rsid w:val="000F3491"/>
    <w:rsid w:val="000F3AD1"/>
    <w:rsid w:val="000F3E22"/>
    <w:rsid w:val="000F4034"/>
    <w:rsid w:val="000F4245"/>
    <w:rsid w:val="000F43A0"/>
    <w:rsid w:val="000F462C"/>
    <w:rsid w:val="000F499B"/>
    <w:rsid w:val="000F49AE"/>
    <w:rsid w:val="000F5384"/>
    <w:rsid w:val="000F5564"/>
    <w:rsid w:val="000F575C"/>
    <w:rsid w:val="000F5962"/>
    <w:rsid w:val="000F59CD"/>
    <w:rsid w:val="000F5A51"/>
    <w:rsid w:val="000F5B42"/>
    <w:rsid w:val="000F5BA0"/>
    <w:rsid w:val="000F5DBF"/>
    <w:rsid w:val="000F5F0D"/>
    <w:rsid w:val="000F611C"/>
    <w:rsid w:val="000F61E5"/>
    <w:rsid w:val="000F6494"/>
    <w:rsid w:val="000F68A5"/>
    <w:rsid w:val="000F6E1E"/>
    <w:rsid w:val="000F6F91"/>
    <w:rsid w:val="000F6FA8"/>
    <w:rsid w:val="000F6FD7"/>
    <w:rsid w:val="000F7176"/>
    <w:rsid w:val="000F77CD"/>
    <w:rsid w:val="000F7889"/>
    <w:rsid w:val="000F78FD"/>
    <w:rsid w:val="000F7D8F"/>
    <w:rsid w:val="000F7DBA"/>
    <w:rsid w:val="000F7DCD"/>
    <w:rsid w:val="000F7F59"/>
    <w:rsid w:val="0010006F"/>
    <w:rsid w:val="001000C1"/>
    <w:rsid w:val="00100328"/>
    <w:rsid w:val="0010052B"/>
    <w:rsid w:val="00100565"/>
    <w:rsid w:val="001006A3"/>
    <w:rsid w:val="001007E8"/>
    <w:rsid w:val="001009B1"/>
    <w:rsid w:val="001009BB"/>
    <w:rsid w:val="00100A48"/>
    <w:rsid w:val="00100BF9"/>
    <w:rsid w:val="00100D2F"/>
    <w:rsid w:val="00101188"/>
    <w:rsid w:val="001013FD"/>
    <w:rsid w:val="001016E7"/>
    <w:rsid w:val="00101A01"/>
    <w:rsid w:val="00101A7F"/>
    <w:rsid w:val="00101D1C"/>
    <w:rsid w:val="00101DC5"/>
    <w:rsid w:val="00101DE3"/>
    <w:rsid w:val="00101EA9"/>
    <w:rsid w:val="00101F74"/>
    <w:rsid w:val="001021F1"/>
    <w:rsid w:val="001022E1"/>
    <w:rsid w:val="0010238F"/>
    <w:rsid w:val="001023BA"/>
    <w:rsid w:val="0010246F"/>
    <w:rsid w:val="0010258E"/>
    <w:rsid w:val="00102696"/>
    <w:rsid w:val="001029B4"/>
    <w:rsid w:val="00102AE8"/>
    <w:rsid w:val="00102C90"/>
    <w:rsid w:val="00102F6D"/>
    <w:rsid w:val="00103009"/>
    <w:rsid w:val="00103088"/>
    <w:rsid w:val="00103168"/>
    <w:rsid w:val="001033F7"/>
    <w:rsid w:val="001035CC"/>
    <w:rsid w:val="001039DC"/>
    <w:rsid w:val="00103E24"/>
    <w:rsid w:val="00103E25"/>
    <w:rsid w:val="001040A5"/>
    <w:rsid w:val="001040EF"/>
    <w:rsid w:val="001044ED"/>
    <w:rsid w:val="001045CD"/>
    <w:rsid w:val="0010469D"/>
    <w:rsid w:val="0010472E"/>
    <w:rsid w:val="00104BC7"/>
    <w:rsid w:val="00104C11"/>
    <w:rsid w:val="00104EEA"/>
    <w:rsid w:val="00104FD9"/>
    <w:rsid w:val="001051EF"/>
    <w:rsid w:val="001052D0"/>
    <w:rsid w:val="001054DA"/>
    <w:rsid w:val="001055F0"/>
    <w:rsid w:val="001055F2"/>
    <w:rsid w:val="001057BA"/>
    <w:rsid w:val="001057C2"/>
    <w:rsid w:val="001057DD"/>
    <w:rsid w:val="00105A4C"/>
    <w:rsid w:val="00105BB4"/>
    <w:rsid w:val="00105DAE"/>
    <w:rsid w:val="00105E4C"/>
    <w:rsid w:val="00105EBF"/>
    <w:rsid w:val="001060E0"/>
    <w:rsid w:val="001062CE"/>
    <w:rsid w:val="00106390"/>
    <w:rsid w:val="001064EF"/>
    <w:rsid w:val="00106694"/>
    <w:rsid w:val="00106828"/>
    <w:rsid w:val="00106902"/>
    <w:rsid w:val="00106CE8"/>
    <w:rsid w:val="00106DB8"/>
    <w:rsid w:val="00106E1C"/>
    <w:rsid w:val="00106F33"/>
    <w:rsid w:val="00106FC3"/>
    <w:rsid w:val="0010712A"/>
    <w:rsid w:val="00107202"/>
    <w:rsid w:val="00107794"/>
    <w:rsid w:val="001077B7"/>
    <w:rsid w:val="00107DF5"/>
    <w:rsid w:val="00107E0B"/>
    <w:rsid w:val="00107F78"/>
    <w:rsid w:val="00110169"/>
    <w:rsid w:val="00110501"/>
    <w:rsid w:val="001105DE"/>
    <w:rsid w:val="0011074D"/>
    <w:rsid w:val="00110A49"/>
    <w:rsid w:val="00110B8C"/>
    <w:rsid w:val="00110C3B"/>
    <w:rsid w:val="00110CB4"/>
    <w:rsid w:val="00110CF7"/>
    <w:rsid w:val="00110DAA"/>
    <w:rsid w:val="00110E2A"/>
    <w:rsid w:val="00110E80"/>
    <w:rsid w:val="00110FCE"/>
    <w:rsid w:val="00111101"/>
    <w:rsid w:val="001111A0"/>
    <w:rsid w:val="001112F9"/>
    <w:rsid w:val="0011166F"/>
    <w:rsid w:val="00111875"/>
    <w:rsid w:val="001118B7"/>
    <w:rsid w:val="001118FE"/>
    <w:rsid w:val="001119F4"/>
    <w:rsid w:val="00111B8F"/>
    <w:rsid w:val="00111C59"/>
    <w:rsid w:val="00111D1D"/>
    <w:rsid w:val="00111DD0"/>
    <w:rsid w:val="0011216C"/>
    <w:rsid w:val="0011220A"/>
    <w:rsid w:val="00112441"/>
    <w:rsid w:val="001125E6"/>
    <w:rsid w:val="001128E8"/>
    <w:rsid w:val="001128F7"/>
    <w:rsid w:val="001129FC"/>
    <w:rsid w:val="00112C49"/>
    <w:rsid w:val="00112E1D"/>
    <w:rsid w:val="001130AA"/>
    <w:rsid w:val="001130B5"/>
    <w:rsid w:val="001136C4"/>
    <w:rsid w:val="00113884"/>
    <w:rsid w:val="0011388C"/>
    <w:rsid w:val="00113A81"/>
    <w:rsid w:val="00113B7F"/>
    <w:rsid w:val="00113BB8"/>
    <w:rsid w:val="00113CD7"/>
    <w:rsid w:val="00113CE0"/>
    <w:rsid w:val="0011401D"/>
    <w:rsid w:val="001140F2"/>
    <w:rsid w:val="00114148"/>
    <w:rsid w:val="001141F8"/>
    <w:rsid w:val="00114229"/>
    <w:rsid w:val="00114295"/>
    <w:rsid w:val="0011433C"/>
    <w:rsid w:val="001144E5"/>
    <w:rsid w:val="0011453B"/>
    <w:rsid w:val="00114571"/>
    <w:rsid w:val="001146BC"/>
    <w:rsid w:val="001147DE"/>
    <w:rsid w:val="00114885"/>
    <w:rsid w:val="0011493C"/>
    <w:rsid w:val="00114A09"/>
    <w:rsid w:val="00114A36"/>
    <w:rsid w:val="00114C09"/>
    <w:rsid w:val="00114E83"/>
    <w:rsid w:val="00114F05"/>
    <w:rsid w:val="0011527D"/>
    <w:rsid w:val="001152CE"/>
    <w:rsid w:val="001153B4"/>
    <w:rsid w:val="001153C9"/>
    <w:rsid w:val="001153E8"/>
    <w:rsid w:val="001154B5"/>
    <w:rsid w:val="001155C6"/>
    <w:rsid w:val="0011578C"/>
    <w:rsid w:val="00115863"/>
    <w:rsid w:val="00115AF2"/>
    <w:rsid w:val="00115BA3"/>
    <w:rsid w:val="00115DAD"/>
    <w:rsid w:val="00115DE4"/>
    <w:rsid w:val="00115F98"/>
    <w:rsid w:val="00116076"/>
    <w:rsid w:val="0011608C"/>
    <w:rsid w:val="001161A3"/>
    <w:rsid w:val="00116357"/>
    <w:rsid w:val="00116502"/>
    <w:rsid w:val="001165CB"/>
    <w:rsid w:val="0011660E"/>
    <w:rsid w:val="0011678C"/>
    <w:rsid w:val="001167B5"/>
    <w:rsid w:val="00116945"/>
    <w:rsid w:val="00116C74"/>
    <w:rsid w:val="00116E2D"/>
    <w:rsid w:val="00116E6D"/>
    <w:rsid w:val="00116E7E"/>
    <w:rsid w:val="00116ECD"/>
    <w:rsid w:val="00116FB8"/>
    <w:rsid w:val="0011732E"/>
    <w:rsid w:val="0011755D"/>
    <w:rsid w:val="0011758D"/>
    <w:rsid w:val="001176A5"/>
    <w:rsid w:val="001179CB"/>
    <w:rsid w:val="00117B53"/>
    <w:rsid w:val="00117CA0"/>
    <w:rsid w:val="00117DC5"/>
    <w:rsid w:val="00117DDE"/>
    <w:rsid w:val="00117E8C"/>
    <w:rsid w:val="00120181"/>
    <w:rsid w:val="001201FA"/>
    <w:rsid w:val="001203DF"/>
    <w:rsid w:val="001204C7"/>
    <w:rsid w:val="0012094E"/>
    <w:rsid w:val="00120B89"/>
    <w:rsid w:val="00120BCE"/>
    <w:rsid w:val="001210A4"/>
    <w:rsid w:val="001210C9"/>
    <w:rsid w:val="00121201"/>
    <w:rsid w:val="0012128F"/>
    <w:rsid w:val="001213C9"/>
    <w:rsid w:val="00121714"/>
    <w:rsid w:val="0012192E"/>
    <w:rsid w:val="0012193C"/>
    <w:rsid w:val="0012195F"/>
    <w:rsid w:val="001219DF"/>
    <w:rsid w:val="00121AEF"/>
    <w:rsid w:val="00121B09"/>
    <w:rsid w:val="00121F26"/>
    <w:rsid w:val="00122423"/>
    <w:rsid w:val="00122530"/>
    <w:rsid w:val="001225F9"/>
    <w:rsid w:val="00122681"/>
    <w:rsid w:val="001227D1"/>
    <w:rsid w:val="001228A0"/>
    <w:rsid w:val="001229EF"/>
    <w:rsid w:val="00122A28"/>
    <w:rsid w:val="00122D5D"/>
    <w:rsid w:val="00123093"/>
    <w:rsid w:val="0012332D"/>
    <w:rsid w:val="00123426"/>
    <w:rsid w:val="00123729"/>
    <w:rsid w:val="0012376D"/>
    <w:rsid w:val="001238A1"/>
    <w:rsid w:val="00123D01"/>
    <w:rsid w:val="00123D07"/>
    <w:rsid w:val="00123D7B"/>
    <w:rsid w:val="00123E04"/>
    <w:rsid w:val="00124091"/>
    <w:rsid w:val="0012415C"/>
    <w:rsid w:val="001246EF"/>
    <w:rsid w:val="00124A09"/>
    <w:rsid w:val="00124C82"/>
    <w:rsid w:val="00124FA7"/>
    <w:rsid w:val="00125001"/>
    <w:rsid w:val="00125577"/>
    <w:rsid w:val="00125785"/>
    <w:rsid w:val="001257D1"/>
    <w:rsid w:val="00125832"/>
    <w:rsid w:val="001259E1"/>
    <w:rsid w:val="00125A17"/>
    <w:rsid w:val="00125AA8"/>
    <w:rsid w:val="00125AF8"/>
    <w:rsid w:val="00125B71"/>
    <w:rsid w:val="00125CE5"/>
    <w:rsid w:val="00125E84"/>
    <w:rsid w:val="00126020"/>
    <w:rsid w:val="00126134"/>
    <w:rsid w:val="0012613F"/>
    <w:rsid w:val="0012634C"/>
    <w:rsid w:val="001263C1"/>
    <w:rsid w:val="001264DF"/>
    <w:rsid w:val="00126592"/>
    <w:rsid w:val="001265C1"/>
    <w:rsid w:val="001265EA"/>
    <w:rsid w:val="001267EA"/>
    <w:rsid w:val="00126970"/>
    <w:rsid w:val="00126B34"/>
    <w:rsid w:val="00126B37"/>
    <w:rsid w:val="00126BAC"/>
    <w:rsid w:val="00126BDF"/>
    <w:rsid w:val="00126FDF"/>
    <w:rsid w:val="00126FE4"/>
    <w:rsid w:val="001270EA"/>
    <w:rsid w:val="00127358"/>
    <w:rsid w:val="001273FC"/>
    <w:rsid w:val="0012753D"/>
    <w:rsid w:val="00127545"/>
    <w:rsid w:val="00127626"/>
    <w:rsid w:val="00127777"/>
    <w:rsid w:val="00127833"/>
    <w:rsid w:val="001278B6"/>
    <w:rsid w:val="00127A21"/>
    <w:rsid w:val="00127A83"/>
    <w:rsid w:val="00127CEE"/>
    <w:rsid w:val="00127DCE"/>
    <w:rsid w:val="00127DE0"/>
    <w:rsid w:val="00127E40"/>
    <w:rsid w:val="00130134"/>
    <w:rsid w:val="00130165"/>
    <w:rsid w:val="0013021E"/>
    <w:rsid w:val="001303C5"/>
    <w:rsid w:val="001304C0"/>
    <w:rsid w:val="0013076D"/>
    <w:rsid w:val="0013093E"/>
    <w:rsid w:val="00130A35"/>
    <w:rsid w:val="00130AF6"/>
    <w:rsid w:val="00130B1E"/>
    <w:rsid w:val="00130DF6"/>
    <w:rsid w:val="001313D0"/>
    <w:rsid w:val="001314F4"/>
    <w:rsid w:val="001316B0"/>
    <w:rsid w:val="0013170A"/>
    <w:rsid w:val="0013185E"/>
    <w:rsid w:val="00131EEF"/>
    <w:rsid w:val="0013230B"/>
    <w:rsid w:val="00132385"/>
    <w:rsid w:val="001323BC"/>
    <w:rsid w:val="0013269B"/>
    <w:rsid w:val="0013287C"/>
    <w:rsid w:val="00132C21"/>
    <w:rsid w:val="00132DE9"/>
    <w:rsid w:val="00133346"/>
    <w:rsid w:val="00133517"/>
    <w:rsid w:val="00133606"/>
    <w:rsid w:val="0013382A"/>
    <w:rsid w:val="00133C60"/>
    <w:rsid w:val="00133F11"/>
    <w:rsid w:val="001340D5"/>
    <w:rsid w:val="0013431C"/>
    <w:rsid w:val="00134381"/>
    <w:rsid w:val="00134941"/>
    <w:rsid w:val="00134C05"/>
    <w:rsid w:val="00134D0E"/>
    <w:rsid w:val="00134E27"/>
    <w:rsid w:val="00134F2A"/>
    <w:rsid w:val="0013514B"/>
    <w:rsid w:val="0013516D"/>
    <w:rsid w:val="00135225"/>
    <w:rsid w:val="001354F7"/>
    <w:rsid w:val="0013551A"/>
    <w:rsid w:val="001355B9"/>
    <w:rsid w:val="00135605"/>
    <w:rsid w:val="001357E5"/>
    <w:rsid w:val="001357E7"/>
    <w:rsid w:val="00135814"/>
    <w:rsid w:val="00135AC6"/>
    <w:rsid w:val="00136081"/>
    <w:rsid w:val="001360DF"/>
    <w:rsid w:val="001361F1"/>
    <w:rsid w:val="0013624B"/>
    <w:rsid w:val="001362DF"/>
    <w:rsid w:val="00136365"/>
    <w:rsid w:val="0013659B"/>
    <w:rsid w:val="00136677"/>
    <w:rsid w:val="00136855"/>
    <w:rsid w:val="00136B0E"/>
    <w:rsid w:val="00136D2A"/>
    <w:rsid w:val="00136E91"/>
    <w:rsid w:val="0013728E"/>
    <w:rsid w:val="0013739E"/>
    <w:rsid w:val="0013763F"/>
    <w:rsid w:val="001376C5"/>
    <w:rsid w:val="00137764"/>
    <w:rsid w:val="001379CC"/>
    <w:rsid w:val="00137AB8"/>
    <w:rsid w:val="00137BB9"/>
    <w:rsid w:val="00137EBC"/>
    <w:rsid w:val="00140818"/>
    <w:rsid w:val="00140860"/>
    <w:rsid w:val="00140A71"/>
    <w:rsid w:val="00140BC4"/>
    <w:rsid w:val="00140C03"/>
    <w:rsid w:val="00140CCC"/>
    <w:rsid w:val="00141286"/>
    <w:rsid w:val="0014175B"/>
    <w:rsid w:val="00141A23"/>
    <w:rsid w:val="00141A33"/>
    <w:rsid w:val="00141BD0"/>
    <w:rsid w:val="00141C40"/>
    <w:rsid w:val="00141C84"/>
    <w:rsid w:val="00141F0E"/>
    <w:rsid w:val="0014200D"/>
    <w:rsid w:val="0014203F"/>
    <w:rsid w:val="00142060"/>
    <w:rsid w:val="00142066"/>
    <w:rsid w:val="0014221B"/>
    <w:rsid w:val="001422A4"/>
    <w:rsid w:val="001422B6"/>
    <w:rsid w:val="00142BAB"/>
    <w:rsid w:val="0014301B"/>
    <w:rsid w:val="001431E2"/>
    <w:rsid w:val="001431E4"/>
    <w:rsid w:val="001431F9"/>
    <w:rsid w:val="00143308"/>
    <w:rsid w:val="001434A1"/>
    <w:rsid w:val="00143804"/>
    <w:rsid w:val="0014396F"/>
    <w:rsid w:val="00143AB2"/>
    <w:rsid w:val="00143B41"/>
    <w:rsid w:val="00143CE5"/>
    <w:rsid w:val="00143D26"/>
    <w:rsid w:val="00143F0C"/>
    <w:rsid w:val="00143F70"/>
    <w:rsid w:val="00143FD0"/>
    <w:rsid w:val="00144444"/>
    <w:rsid w:val="0014445F"/>
    <w:rsid w:val="00144469"/>
    <w:rsid w:val="001444ED"/>
    <w:rsid w:val="001448FA"/>
    <w:rsid w:val="0014508F"/>
    <w:rsid w:val="001450FD"/>
    <w:rsid w:val="001453D2"/>
    <w:rsid w:val="00145591"/>
    <w:rsid w:val="001458D1"/>
    <w:rsid w:val="00145975"/>
    <w:rsid w:val="001459BB"/>
    <w:rsid w:val="00146110"/>
    <w:rsid w:val="00146422"/>
    <w:rsid w:val="001464BA"/>
    <w:rsid w:val="00146517"/>
    <w:rsid w:val="001466BA"/>
    <w:rsid w:val="0014687C"/>
    <w:rsid w:val="00146903"/>
    <w:rsid w:val="00146AC6"/>
    <w:rsid w:val="00146B83"/>
    <w:rsid w:val="00146C57"/>
    <w:rsid w:val="00146D99"/>
    <w:rsid w:val="00146EE9"/>
    <w:rsid w:val="00146F3F"/>
    <w:rsid w:val="00146F9D"/>
    <w:rsid w:val="00147074"/>
    <w:rsid w:val="001472BB"/>
    <w:rsid w:val="0014741B"/>
    <w:rsid w:val="00147428"/>
    <w:rsid w:val="001474D7"/>
    <w:rsid w:val="00147649"/>
    <w:rsid w:val="00147868"/>
    <w:rsid w:val="00147A66"/>
    <w:rsid w:val="00147B39"/>
    <w:rsid w:val="00147C75"/>
    <w:rsid w:val="00147EDC"/>
    <w:rsid w:val="0015000E"/>
    <w:rsid w:val="0015047C"/>
    <w:rsid w:val="00150516"/>
    <w:rsid w:val="00150564"/>
    <w:rsid w:val="001505E5"/>
    <w:rsid w:val="00150627"/>
    <w:rsid w:val="001507F0"/>
    <w:rsid w:val="00150EAB"/>
    <w:rsid w:val="00150FCF"/>
    <w:rsid w:val="00151451"/>
    <w:rsid w:val="00151471"/>
    <w:rsid w:val="0015184B"/>
    <w:rsid w:val="0015195B"/>
    <w:rsid w:val="00151B45"/>
    <w:rsid w:val="00151D51"/>
    <w:rsid w:val="00151E6E"/>
    <w:rsid w:val="00151EEC"/>
    <w:rsid w:val="00151FC4"/>
    <w:rsid w:val="001520DF"/>
    <w:rsid w:val="00152230"/>
    <w:rsid w:val="001522E0"/>
    <w:rsid w:val="00152354"/>
    <w:rsid w:val="0015248E"/>
    <w:rsid w:val="00152776"/>
    <w:rsid w:val="0015278E"/>
    <w:rsid w:val="00152B5F"/>
    <w:rsid w:val="00152C7B"/>
    <w:rsid w:val="00152DBE"/>
    <w:rsid w:val="00152EC4"/>
    <w:rsid w:val="00152F3D"/>
    <w:rsid w:val="00153440"/>
    <w:rsid w:val="00153443"/>
    <w:rsid w:val="00153452"/>
    <w:rsid w:val="001536E1"/>
    <w:rsid w:val="001538D1"/>
    <w:rsid w:val="001539F1"/>
    <w:rsid w:val="00153AE3"/>
    <w:rsid w:val="00153B53"/>
    <w:rsid w:val="00153D6F"/>
    <w:rsid w:val="00153DB5"/>
    <w:rsid w:val="00153FB7"/>
    <w:rsid w:val="00154075"/>
    <w:rsid w:val="001540E3"/>
    <w:rsid w:val="0015434A"/>
    <w:rsid w:val="0015469F"/>
    <w:rsid w:val="001546EF"/>
    <w:rsid w:val="001546F7"/>
    <w:rsid w:val="001548A0"/>
    <w:rsid w:val="0015498C"/>
    <w:rsid w:val="00154C65"/>
    <w:rsid w:val="00154E1E"/>
    <w:rsid w:val="001551B2"/>
    <w:rsid w:val="001551CA"/>
    <w:rsid w:val="0015579F"/>
    <w:rsid w:val="0015582A"/>
    <w:rsid w:val="0015595E"/>
    <w:rsid w:val="00155B9E"/>
    <w:rsid w:val="00155F03"/>
    <w:rsid w:val="0015609D"/>
    <w:rsid w:val="0015620F"/>
    <w:rsid w:val="00156542"/>
    <w:rsid w:val="00156778"/>
    <w:rsid w:val="0015690C"/>
    <w:rsid w:val="00156A09"/>
    <w:rsid w:val="00156BD2"/>
    <w:rsid w:val="00156EE2"/>
    <w:rsid w:val="001571C4"/>
    <w:rsid w:val="00157563"/>
    <w:rsid w:val="001579C7"/>
    <w:rsid w:val="00157A84"/>
    <w:rsid w:val="00157D2A"/>
    <w:rsid w:val="00157E6F"/>
    <w:rsid w:val="00157EC5"/>
    <w:rsid w:val="0016034B"/>
    <w:rsid w:val="00160495"/>
    <w:rsid w:val="0016051E"/>
    <w:rsid w:val="001606F8"/>
    <w:rsid w:val="001607B8"/>
    <w:rsid w:val="001608D2"/>
    <w:rsid w:val="00160960"/>
    <w:rsid w:val="001609B0"/>
    <w:rsid w:val="00160A27"/>
    <w:rsid w:val="00160B22"/>
    <w:rsid w:val="00160F07"/>
    <w:rsid w:val="00160F6D"/>
    <w:rsid w:val="001612DF"/>
    <w:rsid w:val="00161627"/>
    <w:rsid w:val="0016181B"/>
    <w:rsid w:val="00161856"/>
    <w:rsid w:val="001618CA"/>
    <w:rsid w:val="0016190E"/>
    <w:rsid w:val="00161917"/>
    <w:rsid w:val="001619A8"/>
    <w:rsid w:val="00162038"/>
    <w:rsid w:val="001620DB"/>
    <w:rsid w:val="001622ED"/>
    <w:rsid w:val="0016240A"/>
    <w:rsid w:val="00162527"/>
    <w:rsid w:val="0016270F"/>
    <w:rsid w:val="001627C9"/>
    <w:rsid w:val="0016280A"/>
    <w:rsid w:val="0016298B"/>
    <w:rsid w:val="00162EF7"/>
    <w:rsid w:val="001632C1"/>
    <w:rsid w:val="00163414"/>
    <w:rsid w:val="0016341A"/>
    <w:rsid w:val="001634D8"/>
    <w:rsid w:val="00163579"/>
    <w:rsid w:val="001635CF"/>
    <w:rsid w:val="001636D8"/>
    <w:rsid w:val="0016380F"/>
    <w:rsid w:val="00163BFE"/>
    <w:rsid w:val="00163FBF"/>
    <w:rsid w:val="00164076"/>
    <w:rsid w:val="001641A8"/>
    <w:rsid w:val="00164255"/>
    <w:rsid w:val="001642F0"/>
    <w:rsid w:val="001643E5"/>
    <w:rsid w:val="001644C7"/>
    <w:rsid w:val="0016461D"/>
    <w:rsid w:val="001647A2"/>
    <w:rsid w:val="001647C7"/>
    <w:rsid w:val="0016490C"/>
    <w:rsid w:val="00164968"/>
    <w:rsid w:val="001649FC"/>
    <w:rsid w:val="00165268"/>
    <w:rsid w:val="001653E3"/>
    <w:rsid w:val="001655F4"/>
    <w:rsid w:val="00165751"/>
    <w:rsid w:val="0016580E"/>
    <w:rsid w:val="00165B5A"/>
    <w:rsid w:val="00165BAA"/>
    <w:rsid w:val="00165BC9"/>
    <w:rsid w:val="00165D14"/>
    <w:rsid w:val="00165EEB"/>
    <w:rsid w:val="001666EA"/>
    <w:rsid w:val="00166793"/>
    <w:rsid w:val="0016684D"/>
    <w:rsid w:val="00166A2C"/>
    <w:rsid w:val="00166B04"/>
    <w:rsid w:val="00166CAD"/>
    <w:rsid w:val="00167652"/>
    <w:rsid w:val="001677A5"/>
    <w:rsid w:val="001677B4"/>
    <w:rsid w:val="0016780A"/>
    <w:rsid w:val="0016795A"/>
    <w:rsid w:val="00167CAA"/>
    <w:rsid w:val="00167EB3"/>
    <w:rsid w:val="00170211"/>
    <w:rsid w:val="00170232"/>
    <w:rsid w:val="001703DE"/>
    <w:rsid w:val="00170490"/>
    <w:rsid w:val="00170496"/>
    <w:rsid w:val="00170565"/>
    <w:rsid w:val="001706F1"/>
    <w:rsid w:val="00170724"/>
    <w:rsid w:val="00170A11"/>
    <w:rsid w:val="00170CC1"/>
    <w:rsid w:val="00170D31"/>
    <w:rsid w:val="00170D4D"/>
    <w:rsid w:val="00170D7B"/>
    <w:rsid w:val="00170FFA"/>
    <w:rsid w:val="001711C5"/>
    <w:rsid w:val="001711E3"/>
    <w:rsid w:val="00171367"/>
    <w:rsid w:val="001713FC"/>
    <w:rsid w:val="0017141E"/>
    <w:rsid w:val="00171519"/>
    <w:rsid w:val="001715B8"/>
    <w:rsid w:val="00171ACB"/>
    <w:rsid w:val="00171B19"/>
    <w:rsid w:val="00171DB7"/>
    <w:rsid w:val="00172045"/>
    <w:rsid w:val="00172178"/>
    <w:rsid w:val="00172203"/>
    <w:rsid w:val="001725C9"/>
    <w:rsid w:val="00172689"/>
    <w:rsid w:val="00172695"/>
    <w:rsid w:val="001726F2"/>
    <w:rsid w:val="00172790"/>
    <w:rsid w:val="001727B4"/>
    <w:rsid w:val="001727D3"/>
    <w:rsid w:val="00172A2B"/>
    <w:rsid w:val="00172A60"/>
    <w:rsid w:val="00172A6B"/>
    <w:rsid w:val="00172B20"/>
    <w:rsid w:val="00172F77"/>
    <w:rsid w:val="001734D8"/>
    <w:rsid w:val="00173568"/>
    <w:rsid w:val="001736A9"/>
    <w:rsid w:val="001737CD"/>
    <w:rsid w:val="00173B5A"/>
    <w:rsid w:val="00173D5D"/>
    <w:rsid w:val="00173DDE"/>
    <w:rsid w:val="001740A8"/>
    <w:rsid w:val="00174149"/>
    <w:rsid w:val="00174367"/>
    <w:rsid w:val="001743E6"/>
    <w:rsid w:val="001744B2"/>
    <w:rsid w:val="00174A03"/>
    <w:rsid w:val="00174D85"/>
    <w:rsid w:val="00175193"/>
    <w:rsid w:val="0017523F"/>
    <w:rsid w:val="00175326"/>
    <w:rsid w:val="001755FC"/>
    <w:rsid w:val="00175FE0"/>
    <w:rsid w:val="00176029"/>
    <w:rsid w:val="0017618E"/>
    <w:rsid w:val="001763B9"/>
    <w:rsid w:val="00176696"/>
    <w:rsid w:val="001767C7"/>
    <w:rsid w:val="001769DC"/>
    <w:rsid w:val="00176A71"/>
    <w:rsid w:val="00176B46"/>
    <w:rsid w:val="00176BBB"/>
    <w:rsid w:val="00176BF7"/>
    <w:rsid w:val="00176D49"/>
    <w:rsid w:val="00176E97"/>
    <w:rsid w:val="00176FED"/>
    <w:rsid w:val="0017722C"/>
    <w:rsid w:val="001772EC"/>
    <w:rsid w:val="0017734B"/>
    <w:rsid w:val="001773A5"/>
    <w:rsid w:val="00177643"/>
    <w:rsid w:val="00177661"/>
    <w:rsid w:val="0017772E"/>
    <w:rsid w:val="00177850"/>
    <w:rsid w:val="0017787D"/>
    <w:rsid w:val="001778B5"/>
    <w:rsid w:val="001778FE"/>
    <w:rsid w:val="00177EE8"/>
    <w:rsid w:val="00177F68"/>
    <w:rsid w:val="00177F85"/>
    <w:rsid w:val="00180104"/>
    <w:rsid w:val="0018021E"/>
    <w:rsid w:val="001802B4"/>
    <w:rsid w:val="00180319"/>
    <w:rsid w:val="0018038F"/>
    <w:rsid w:val="001804B0"/>
    <w:rsid w:val="00180941"/>
    <w:rsid w:val="00180996"/>
    <w:rsid w:val="00180AF0"/>
    <w:rsid w:val="00180C7D"/>
    <w:rsid w:val="0018101C"/>
    <w:rsid w:val="00181086"/>
    <w:rsid w:val="00181168"/>
    <w:rsid w:val="001811C1"/>
    <w:rsid w:val="00181233"/>
    <w:rsid w:val="0018138D"/>
    <w:rsid w:val="00181688"/>
    <w:rsid w:val="001816C5"/>
    <w:rsid w:val="001817B4"/>
    <w:rsid w:val="00181968"/>
    <w:rsid w:val="00181A75"/>
    <w:rsid w:val="00181AC0"/>
    <w:rsid w:val="00181E35"/>
    <w:rsid w:val="00182234"/>
    <w:rsid w:val="00182315"/>
    <w:rsid w:val="0018251C"/>
    <w:rsid w:val="00182532"/>
    <w:rsid w:val="0018268D"/>
    <w:rsid w:val="00182790"/>
    <w:rsid w:val="00182C21"/>
    <w:rsid w:val="00182F44"/>
    <w:rsid w:val="00182F75"/>
    <w:rsid w:val="00183076"/>
    <w:rsid w:val="0018349B"/>
    <w:rsid w:val="00183867"/>
    <w:rsid w:val="00183C74"/>
    <w:rsid w:val="00183E94"/>
    <w:rsid w:val="0018405C"/>
    <w:rsid w:val="0018454D"/>
    <w:rsid w:val="00184791"/>
    <w:rsid w:val="0018499D"/>
    <w:rsid w:val="001849A4"/>
    <w:rsid w:val="00184DE0"/>
    <w:rsid w:val="00184F85"/>
    <w:rsid w:val="001851D9"/>
    <w:rsid w:val="001855AC"/>
    <w:rsid w:val="00185753"/>
    <w:rsid w:val="00185B0D"/>
    <w:rsid w:val="00185B2B"/>
    <w:rsid w:val="00185DE6"/>
    <w:rsid w:val="00185FA4"/>
    <w:rsid w:val="00185FAC"/>
    <w:rsid w:val="00186181"/>
    <w:rsid w:val="001861BC"/>
    <w:rsid w:val="0018678C"/>
    <w:rsid w:val="00186A55"/>
    <w:rsid w:val="00186AF6"/>
    <w:rsid w:val="00186B24"/>
    <w:rsid w:val="00186E6C"/>
    <w:rsid w:val="00186E93"/>
    <w:rsid w:val="00187161"/>
    <w:rsid w:val="00190053"/>
    <w:rsid w:val="00190784"/>
    <w:rsid w:val="0019082C"/>
    <w:rsid w:val="00190A64"/>
    <w:rsid w:val="00190BCB"/>
    <w:rsid w:val="00190DA0"/>
    <w:rsid w:val="00191065"/>
    <w:rsid w:val="001911A2"/>
    <w:rsid w:val="00191263"/>
    <w:rsid w:val="0019131B"/>
    <w:rsid w:val="00191341"/>
    <w:rsid w:val="0019186A"/>
    <w:rsid w:val="00191A31"/>
    <w:rsid w:val="00191A7E"/>
    <w:rsid w:val="00191F14"/>
    <w:rsid w:val="001920C0"/>
    <w:rsid w:val="0019222B"/>
    <w:rsid w:val="00192552"/>
    <w:rsid w:val="00192562"/>
    <w:rsid w:val="001926FE"/>
    <w:rsid w:val="00192876"/>
    <w:rsid w:val="00192DAB"/>
    <w:rsid w:val="0019331D"/>
    <w:rsid w:val="0019345C"/>
    <w:rsid w:val="0019349F"/>
    <w:rsid w:val="001936A2"/>
    <w:rsid w:val="001939B6"/>
    <w:rsid w:val="00193FFF"/>
    <w:rsid w:val="0019411D"/>
    <w:rsid w:val="001945B3"/>
    <w:rsid w:val="001945D6"/>
    <w:rsid w:val="001948E9"/>
    <w:rsid w:val="00194C71"/>
    <w:rsid w:val="001951D6"/>
    <w:rsid w:val="0019522A"/>
    <w:rsid w:val="00195DAB"/>
    <w:rsid w:val="00195DDE"/>
    <w:rsid w:val="00196154"/>
    <w:rsid w:val="001963C7"/>
    <w:rsid w:val="00196893"/>
    <w:rsid w:val="001968F6"/>
    <w:rsid w:val="00196956"/>
    <w:rsid w:val="00196D38"/>
    <w:rsid w:val="00196E3D"/>
    <w:rsid w:val="00196EAB"/>
    <w:rsid w:val="00196F15"/>
    <w:rsid w:val="0019711F"/>
    <w:rsid w:val="00197240"/>
    <w:rsid w:val="0019729B"/>
    <w:rsid w:val="001973B7"/>
    <w:rsid w:val="001973BF"/>
    <w:rsid w:val="0019763D"/>
    <w:rsid w:val="00197786"/>
    <w:rsid w:val="00197E74"/>
    <w:rsid w:val="00197EDB"/>
    <w:rsid w:val="00197F45"/>
    <w:rsid w:val="00197F47"/>
    <w:rsid w:val="00197FA1"/>
    <w:rsid w:val="001A01E4"/>
    <w:rsid w:val="001A030B"/>
    <w:rsid w:val="001A0830"/>
    <w:rsid w:val="001A0864"/>
    <w:rsid w:val="001A08D5"/>
    <w:rsid w:val="001A0911"/>
    <w:rsid w:val="001A0A33"/>
    <w:rsid w:val="001A0C52"/>
    <w:rsid w:val="001A0EC8"/>
    <w:rsid w:val="001A0EF3"/>
    <w:rsid w:val="001A0F10"/>
    <w:rsid w:val="001A1056"/>
    <w:rsid w:val="001A1175"/>
    <w:rsid w:val="001A11B4"/>
    <w:rsid w:val="001A1448"/>
    <w:rsid w:val="001A15ED"/>
    <w:rsid w:val="001A1784"/>
    <w:rsid w:val="001A17E5"/>
    <w:rsid w:val="001A1986"/>
    <w:rsid w:val="001A1B3E"/>
    <w:rsid w:val="001A1FDE"/>
    <w:rsid w:val="001A20F1"/>
    <w:rsid w:val="001A244D"/>
    <w:rsid w:val="001A2477"/>
    <w:rsid w:val="001A2556"/>
    <w:rsid w:val="001A29D9"/>
    <w:rsid w:val="001A2D28"/>
    <w:rsid w:val="001A2EDD"/>
    <w:rsid w:val="001A2F58"/>
    <w:rsid w:val="001A2FC2"/>
    <w:rsid w:val="001A3191"/>
    <w:rsid w:val="001A34EE"/>
    <w:rsid w:val="001A3995"/>
    <w:rsid w:val="001A43A1"/>
    <w:rsid w:val="001A4573"/>
    <w:rsid w:val="001A4710"/>
    <w:rsid w:val="001A4811"/>
    <w:rsid w:val="001A49C0"/>
    <w:rsid w:val="001A4B62"/>
    <w:rsid w:val="001A5273"/>
    <w:rsid w:val="001A533A"/>
    <w:rsid w:val="001A5492"/>
    <w:rsid w:val="001A576B"/>
    <w:rsid w:val="001A5B17"/>
    <w:rsid w:val="001A5BC4"/>
    <w:rsid w:val="001A5C8E"/>
    <w:rsid w:val="001A604C"/>
    <w:rsid w:val="001A60FD"/>
    <w:rsid w:val="001A6172"/>
    <w:rsid w:val="001A6247"/>
    <w:rsid w:val="001A6349"/>
    <w:rsid w:val="001A6593"/>
    <w:rsid w:val="001A65DD"/>
    <w:rsid w:val="001A6683"/>
    <w:rsid w:val="001A67A4"/>
    <w:rsid w:val="001A689B"/>
    <w:rsid w:val="001A6A3D"/>
    <w:rsid w:val="001A6CBB"/>
    <w:rsid w:val="001A6CC7"/>
    <w:rsid w:val="001A6D30"/>
    <w:rsid w:val="001A6EDD"/>
    <w:rsid w:val="001A7039"/>
    <w:rsid w:val="001A70F6"/>
    <w:rsid w:val="001A7532"/>
    <w:rsid w:val="001A767F"/>
    <w:rsid w:val="001A76E1"/>
    <w:rsid w:val="001A770A"/>
    <w:rsid w:val="001A77A5"/>
    <w:rsid w:val="001A7903"/>
    <w:rsid w:val="001A791B"/>
    <w:rsid w:val="001A7992"/>
    <w:rsid w:val="001A7EBB"/>
    <w:rsid w:val="001A7F21"/>
    <w:rsid w:val="001A7F48"/>
    <w:rsid w:val="001A7FD0"/>
    <w:rsid w:val="001B0334"/>
    <w:rsid w:val="001B03BC"/>
    <w:rsid w:val="001B10D2"/>
    <w:rsid w:val="001B1143"/>
    <w:rsid w:val="001B11C7"/>
    <w:rsid w:val="001B12FB"/>
    <w:rsid w:val="001B16A9"/>
    <w:rsid w:val="001B1945"/>
    <w:rsid w:val="001B1981"/>
    <w:rsid w:val="001B19CC"/>
    <w:rsid w:val="001B2207"/>
    <w:rsid w:val="001B22BF"/>
    <w:rsid w:val="001B2452"/>
    <w:rsid w:val="001B2552"/>
    <w:rsid w:val="001B2685"/>
    <w:rsid w:val="001B2799"/>
    <w:rsid w:val="001B27AA"/>
    <w:rsid w:val="001B27C2"/>
    <w:rsid w:val="001B2817"/>
    <w:rsid w:val="001B2A23"/>
    <w:rsid w:val="001B2A60"/>
    <w:rsid w:val="001B2AB6"/>
    <w:rsid w:val="001B2C52"/>
    <w:rsid w:val="001B2C96"/>
    <w:rsid w:val="001B2DF0"/>
    <w:rsid w:val="001B329A"/>
    <w:rsid w:val="001B32B3"/>
    <w:rsid w:val="001B349F"/>
    <w:rsid w:val="001B369A"/>
    <w:rsid w:val="001B3AAF"/>
    <w:rsid w:val="001B3B22"/>
    <w:rsid w:val="001B42AF"/>
    <w:rsid w:val="001B4321"/>
    <w:rsid w:val="001B4513"/>
    <w:rsid w:val="001B4530"/>
    <w:rsid w:val="001B45E5"/>
    <w:rsid w:val="001B4A08"/>
    <w:rsid w:val="001B4C31"/>
    <w:rsid w:val="001B4C99"/>
    <w:rsid w:val="001B4D64"/>
    <w:rsid w:val="001B5060"/>
    <w:rsid w:val="001B5159"/>
    <w:rsid w:val="001B52D0"/>
    <w:rsid w:val="001B5640"/>
    <w:rsid w:val="001B56FE"/>
    <w:rsid w:val="001B5B84"/>
    <w:rsid w:val="001B5C23"/>
    <w:rsid w:val="001B5F8A"/>
    <w:rsid w:val="001B6030"/>
    <w:rsid w:val="001B624C"/>
    <w:rsid w:val="001B6660"/>
    <w:rsid w:val="001B6667"/>
    <w:rsid w:val="001B6710"/>
    <w:rsid w:val="001B6825"/>
    <w:rsid w:val="001B691A"/>
    <w:rsid w:val="001B69B4"/>
    <w:rsid w:val="001B6BC0"/>
    <w:rsid w:val="001B6BF1"/>
    <w:rsid w:val="001B6C74"/>
    <w:rsid w:val="001B6E75"/>
    <w:rsid w:val="001B6FAF"/>
    <w:rsid w:val="001B75C3"/>
    <w:rsid w:val="001B769F"/>
    <w:rsid w:val="001B7700"/>
    <w:rsid w:val="001B7751"/>
    <w:rsid w:val="001B79AD"/>
    <w:rsid w:val="001B7E0D"/>
    <w:rsid w:val="001B7E41"/>
    <w:rsid w:val="001B7E93"/>
    <w:rsid w:val="001B7EAF"/>
    <w:rsid w:val="001B7FE1"/>
    <w:rsid w:val="001C0201"/>
    <w:rsid w:val="001C0251"/>
    <w:rsid w:val="001C05F3"/>
    <w:rsid w:val="001C06AF"/>
    <w:rsid w:val="001C079D"/>
    <w:rsid w:val="001C08AB"/>
    <w:rsid w:val="001C08ED"/>
    <w:rsid w:val="001C0928"/>
    <w:rsid w:val="001C09EA"/>
    <w:rsid w:val="001C0E55"/>
    <w:rsid w:val="001C1300"/>
    <w:rsid w:val="001C15E3"/>
    <w:rsid w:val="001C1663"/>
    <w:rsid w:val="001C1680"/>
    <w:rsid w:val="001C1B80"/>
    <w:rsid w:val="001C1CBB"/>
    <w:rsid w:val="001C1D16"/>
    <w:rsid w:val="001C1D64"/>
    <w:rsid w:val="001C231A"/>
    <w:rsid w:val="001C238C"/>
    <w:rsid w:val="001C2546"/>
    <w:rsid w:val="001C2727"/>
    <w:rsid w:val="001C2AEA"/>
    <w:rsid w:val="001C2B12"/>
    <w:rsid w:val="001C2CDB"/>
    <w:rsid w:val="001C2DE3"/>
    <w:rsid w:val="001C2EC3"/>
    <w:rsid w:val="001C2F39"/>
    <w:rsid w:val="001C3440"/>
    <w:rsid w:val="001C3500"/>
    <w:rsid w:val="001C3614"/>
    <w:rsid w:val="001C36C1"/>
    <w:rsid w:val="001C36DC"/>
    <w:rsid w:val="001C3767"/>
    <w:rsid w:val="001C3969"/>
    <w:rsid w:val="001C3A73"/>
    <w:rsid w:val="001C3EED"/>
    <w:rsid w:val="001C3F75"/>
    <w:rsid w:val="001C4066"/>
    <w:rsid w:val="001C40BB"/>
    <w:rsid w:val="001C4118"/>
    <w:rsid w:val="001C426B"/>
    <w:rsid w:val="001C45C2"/>
    <w:rsid w:val="001C4655"/>
    <w:rsid w:val="001C47FB"/>
    <w:rsid w:val="001C481D"/>
    <w:rsid w:val="001C4B5E"/>
    <w:rsid w:val="001C4BA9"/>
    <w:rsid w:val="001C4C4B"/>
    <w:rsid w:val="001C4D8A"/>
    <w:rsid w:val="001C4E43"/>
    <w:rsid w:val="001C4E74"/>
    <w:rsid w:val="001C510A"/>
    <w:rsid w:val="001C5142"/>
    <w:rsid w:val="001C51A9"/>
    <w:rsid w:val="001C51C7"/>
    <w:rsid w:val="001C5439"/>
    <w:rsid w:val="001C546F"/>
    <w:rsid w:val="001C55D4"/>
    <w:rsid w:val="001C57CD"/>
    <w:rsid w:val="001C5933"/>
    <w:rsid w:val="001C5D6A"/>
    <w:rsid w:val="001C5F0D"/>
    <w:rsid w:val="001C6220"/>
    <w:rsid w:val="001C6297"/>
    <w:rsid w:val="001C6488"/>
    <w:rsid w:val="001C6498"/>
    <w:rsid w:val="001C64A7"/>
    <w:rsid w:val="001C6558"/>
    <w:rsid w:val="001C66FA"/>
    <w:rsid w:val="001C6D45"/>
    <w:rsid w:val="001C6D70"/>
    <w:rsid w:val="001C6EBD"/>
    <w:rsid w:val="001C6FF7"/>
    <w:rsid w:val="001C7025"/>
    <w:rsid w:val="001C704A"/>
    <w:rsid w:val="001C7270"/>
    <w:rsid w:val="001C73F1"/>
    <w:rsid w:val="001C741A"/>
    <w:rsid w:val="001C76E5"/>
    <w:rsid w:val="001C7741"/>
    <w:rsid w:val="001C776B"/>
    <w:rsid w:val="001C77AD"/>
    <w:rsid w:val="001C7AF9"/>
    <w:rsid w:val="001C7D56"/>
    <w:rsid w:val="001C7E23"/>
    <w:rsid w:val="001C7E89"/>
    <w:rsid w:val="001C7EAA"/>
    <w:rsid w:val="001D008E"/>
    <w:rsid w:val="001D0A12"/>
    <w:rsid w:val="001D0C34"/>
    <w:rsid w:val="001D0D76"/>
    <w:rsid w:val="001D0E5A"/>
    <w:rsid w:val="001D0EEE"/>
    <w:rsid w:val="001D0F53"/>
    <w:rsid w:val="001D10F8"/>
    <w:rsid w:val="001D1313"/>
    <w:rsid w:val="001D1401"/>
    <w:rsid w:val="001D14C5"/>
    <w:rsid w:val="001D152A"/>
    <w:rsid w:val="001D155C"/>
    <w:rsid w:val="001D16FB"/>
    <w:rsid w:val="001D1721"/>
    <w:rsid w:val="001D1B1E"/>
    <w:rsid w:val="001D1E34"/>
    <w:rsid w:val="001D1EC9"/>
    <w:rsid w:val="001D1F04"/>
    <w:rsid w:val="001D1F70"/>
    <w:rsid w:val="001D209C"/>
    <w:rsid w:val="001D219A"/>
    <w:rsid w:val="001D2335"/>
    <w:rsid w:val="001D2360"/>
    <w:rsid w:val="001D25E4"/>
    <w:rsid w:val="001D2C94"/>
    <w:rsid w:val="001D2DC9"/>
    <w:rsid w:val="001D2F3D"/>
    <w:rsid w:val="001D2FEA"/>
    <w:rsid w:val="001D3312"/>
    <w:rsid w:val="001D341B"/>
    <w:rsid w:val="001D343D"/>
    <w:rsid w:val="001D3517"/>
    <w:rsid w:val="001D3580"/>
    <w:rsid w:val="001D36BF"/>
    <w:rsid w:val="001D3AB4"/>
    <w:rsid w:val="001D3C98"/>
    <w:rsid w:val="001D3D1C"/>
    <w:rsid w:val="001D3E26"/>
    <w:rsid w:val="001D3FD2"/>
    <w:rsid w:val="001D428D"/>
    <w:rsid w:val="001D42FE"/>
    <w:rsid w:val="001D4342"/>
    <w:rsid w:val="001D4469"/>
    <w:rsid w:val="001D4507"/>
    <w:rsid w:val="001D4853"/>
    <w:rsid w:val="001D48FE"/>
    <w:rsid w:val="001D4925"/>
    <w:rsid w:val="001D499D"/>
    <w:rsid w:val="001D4C99"/>
    <w:rsid w:val="001D4CAC"/>
    <w:rsid w:val="001D4FFA"/>
    <w:rsid w:val="001D5105"/>
    <w:rsid w:val="001D54BE"/>
    <w:rsid w:val="001D5700"/>
    <w:rsid w:val="001D57CF"/>
    <w:rsid w:val="001D5846"/>
    <w:rsid w:val="001D58A0"/>
    <w:rsid w:val="001D5B35"/>
    <w:rsid w:val="001D5D22"/>
    <w:rsid w:val="001D5ECA"/>
    <w:rsid w:val="001D5F6E"/>
    <w:rsid w:val="001D5FCC"/>
    <w:rsid w:val="001D61E9"/>
    <w:rsid w:val="001D6228"/>
    <w:rsid w:val="001D632C"/>
    <w:rsid w:val="001D661D"/>
    <w:rsid w:val="001D6A22"/>
    <w:rsid w:val="001D6A4B"/>
    <w:rsid w:val="001D6C54"/>
    <w:rsid w:val="001D6D24"/>
    <w:rsid w:val="001D6E28"/>
    <w:rsid w:val="001D6F1F"/>
    <w:rsid w:val="001D6F50"/>
    <w:rsid w:val="001D7146"/>
    <w:rsid w:val="001D71B2"/>
    <w:rsid w:val="001D7455"/>
    <w:rsid w:val="001D7590"/>
    <w:rsid w:val="001D7674"/>
    <w:rsid w:val="001D78DA"/>
    <w:rsid w:val="001D78FC"/>
    <w:rsid w:val="001D79B5"/>
    <w:rsid w:val="001D7A95"/>
    <w:rsid w:val="001D7B21"/>
    <w:rsid w:val="001E0477"/>
    <w:rsid w:val="001E04AA"/>
    <w:rsid w:val="001E0518"/>
    <w:rsid w:val="001E076D"/>
    <w:rsid w:val="001E07A4"/>
    <w:rsid w:val="001E0F26"/>
    <w:rsid w:val="001E0F75"/>
    <w:rsid w:val="001E0F87"/>
    <w:rsid w:val="001E1042"/>
    <w:rsid w:val="001E10B0"/>
    <w:rsid w:val="001E10F7"/>
    <w:rsid w:val="001E1266"/>
    <w:rsid w:val="001E170F"/>
    <w:rsid w:val="001E184B"/>
    <w:rsid w:val="001E1BD6"/>
    <w:rsid w:val="001E1C67"/>
    <w:rsid w:val="001E1CD7"/>
    <w:rsid w:val="001E1D9E"/>
    <w:rsid w:val="001E1E59"/>
    <w:rsid w:val="001E1F50"/>
    <w:rsid w:val="001E212D"/>
    <w:rsid w:val="001E217C"/>
    <w:rsid w:val="001E21D6"/>
    <w:rsid w:val="001E23C7"/>
    <w:rsid w:val="001E23F5"/>
    <w:rsid w:val="001E24F8"/>
    <w:rsid w:val="001E2627"/>
    <w:rsid w:val="001E29E0"/>
    <w:rsid w:val="001E2AB1"/>
    <w:rsid w:val="001E2CB9"/>
    <w:rsid w:val="001E2D0D"/>
    <w:rsid w:val="001E2E2E"/>
    <w:rsid w:val="001E2E5D"/>
    <w:rsid w:val="001E31F5"/>
    <w:rsid w:val="001E32A5"/>
    <w:rsid w:val="001E33A0"/>
    <w:rsid w:val="001E3466"/>
    <w:rsid w:val="001E35BF"/>
    <w:rsid w:val="001E369E"/>
    <w:rsid w:val="001E39AE"/>
    <w:rsid w:val="001E3EDD"/>
    <w:rsid w:val="001E3EF0"/>
    <w:rsid w:val="001E3F70"/>
    <w:rsid w:val="001E4092"/>
    <w:rsid w:val="001E40BE"/>
    <w:rsid w:val="001E4468"/>
    <w:rsid w:val="001E446F"/>
    <w:rsid w:val="001E47EE"/>
    <w:rsid w:val="001E494B"/>
    <w:rsid w:val="001E4AAC"/>
    <w:rsid w:val="001E4CFD"/>
    <w:rsid w:val="001E4E45"/>
    <w:rsid w:val="001E4EF8"/>
    <w:rsid w:val="001E503A"/>
    <w:rsid w:val="001E50C6"/>
    <w:rsid w:val="001E54AD"/>
    <w:rsid w:val="001E5529"/>
    <w:rsid w:val="001E5635"/>
    <w:rsid w:val="001E5883"/>
    <w:rsid w:val="001E5B04"/>
    <w:rsid w:val="001E5D4F"/>
    <w:rsid w:val="001E5E10"/>
    <w:rsid w:val="001E5FC5"/>
    <w:rsid w:val="001E6079"/>
    <w:rsid w:val="001E6151"/>
    <w:rsid w:val="001E622F"/>
    <w:rsid w:val="001E64F7"/>
    <w:rsid w:val="001E67F2"/>
    <w:rsid w:val="001E67F9"/>
    <w:rsid w:val="001E6835"/>
    <w:rsid w:val="001E68DC"/>
    <w:rsid w:val="001E68FB"/>
    <w:rsid w:val="001E69EC"/>
    <w:rsid w:val="001E6B73"/>
    <w:rsid w:val="001E6FB3"/>
    <w:rsid w:val="001E726B"/>
    <w:rsid w:val="001E726E"/>
    <w:rsid w:val="001E7290"/>
    <w:rsid w:val="001E73D4"/>
    <w:rsid w:val="001E73DA"/>
    <w:rsid w:val="001E742C"/>
    <w:rsid w:val="001E790E"/>
    <w:rsid w:val="001E79A3"/>
    <w:rsid w:val="001E7A75"/>
    <w:rsid w:val="001E7E1C"/>
    <w:rsid w:val="001F02BD"/>
    <w:rsid w:val="001F03B0"/>
    <w:rsid w:val="001F0410"/>
    <w:rsid w:val="001F06FB"/>
    <w:rsid w:val="001F0788"/>
    <w:rsid w:val="001F07A8"/>
    <w:rsid w:val="001F0D91"/>
    <w:rsid w:val="001F0EE2"/>
    <w:rsid w:val="001F11AB"/>
    <w:rsid w:val="001F1264"/>
    <w:rsid w:val="001F1436"/>
    <w:rsid w:val="001F14D5"/>
    <w:rsid w:val="001F18BD"/>
    <w:rsid w:val="001F19D3"/>
    <w:rsid w:val="001F19EF"/>
    <w:rsid w:val="001F1B3E"/>
    <w:rsid w:val="001F1C2A"/>
    <w:rsid w:val="001F1C76"/>
    <w:rsid w:val="001F1F4F"/>
    <w:rsid w:val="001F21F6"/>
    <w:rsid w:val="001F2558"/>
    <w:rsid w:val="001F2663"/>
    <w:rsid w:val="001F26FE"/>
    <w:rsid w:val="001F2885"/>
    <w:rsid w:val="001F28F9"/>
    <w:rsid w:val="001F2911"/>
    <w:rsid w:val="001F2997"/>
    <w:rsid w:val="001F2BAC"/>
    <w:rsid w:val="001F2CF8"/>
    <w:rsid w:val="001F2E31"/>
    <w:rsid w:val="001F2E4C"/>
    <w:rsid w:val="001F2E5D"/>
    <w:rsid w:val="001F2EAA"/>
    <w:rsid w:val="001F3243"/>
    <w:rsid w:val="001F32FF"/>
    <w:rsid w:val="001F3332"/>
    <w:rsid w:val="001F33E0"/>
    <w:rsid w:val="001F3624"/>
    <w:rsid w:val="001F386D"/>
    <w:rsid w:val="001F3B03"/>
    <w:rsid w:val="001F3BC5"/>
    <w:rsid w:val="001F3F9D"/>
    <w:rsid w:val="001F4128"/>
    <w:rsid w:val="001F4465"/>
    <w:rsid w:val="001F4486"/>
    <w:rsid w:val="001F46BB"/>
    <w:rsid w:val="001F4791"/>
    <w:rsid w:val="001F48A4"/>
    <w:rsid w:val="001F48AE"/>
    <w:rsid w:val="001F4BAD"/>
    <w:rsid w:val="001F4C26"/>
    <w:rsid w:val="001F4D7E"/>
    <w:rsid w:val="001F4DFD"/>
    <w:rsid w:val="001F4F1A"/>
    <w:rsid w:val="001F50FC"/>
    <w:rsid w:val="001F51B8"/>
    <w:rsid w:val="001F533D"/>
    <w:rsid w:val="001F53E2"/>
    <w:rsid w:val="001F5982"/>
    <w:rsid w:val="001F5EBF"/>
    <w:rsid w:val="001F61C1"/>
    <w:rsid w:val="001F6440"/>
    <w:rsid w:val="001F64C2"/>
    <w:rsid w:val="001F6656"/>
    <w:rsid w:val="001F6831"/>
    <w:rsid w:val="001F6D5D"/>
    <w:rsid w:val="001F7349"/>
    <w:rsid w:val="001F747D"/>
    <w:rsid w:val="001F74EE"/>
    <w:rsid w:val="001F7A2C"/>
    <w:rsid w:val="001F7AD0"/>
    <w:rsid w:val="001F7B2C"/>
    <w:rsid w:val="001F7B95"/>
    <w:rsid w:val="001F7C64"/>
    <w:rsid w:val="00200228"/>
    <w:rsid w:val="00200322"/>
    <w:rsid w:val="002003D2"/>
    <w:rsid w:val="002003D3"/>
    <w:rsid w:val="00200477"/>
    <w:rsid w:val="00200530"/>
    <w:rsid w:val="00200946"/>
    <w:rsid w:val="00200A8A"/>
    <w:rsid w:val="00200E32"/>
    <w:rsid w:val="00201490"/>
    <w:rsid w:val="00201725"/>
    <w:rsid w:val="0020180B"/>
    <w:rsid w:val="002018A6"/>
    <w:rsid w:val="00201B15"/>
    <w:rsid w:val="00201B48"/>
    <w:rsid w:val="00201C35"/>
    <w:rsid w:val="00201F8F"/>
    <w:rsid w:val="00201FA9"/>
    <w:rsid w:val="00202049"/>
    <w:rsid w:val="00202477"/>
    <w:rsid w:val="0020250F"/>
    <w:rsid w:val="00202618"/>
    <w:rsid w:val="002028B8"/>
    <w:rsid w:val="002029E3"/>
    <w:rsid w:val="00202AB8"/>
    <w:rsid w:val="00202D75"/>
    <w:rsid w:val="00202EA2"/>
    <w:rsid w:val="00203231"/>
    <w:rsid w:val="00203267"/>
    <w:rsid w:val="0020369E"/>
    <w:rsid w:val="002036B3"/>
    <w:rsid w:val="002038C7"/>
    <w:rsid w:val="00203978"/>
    <w:rsid w:val="00203E70"/>
    <w:rsid w:val="00204356"/>
    <w:rsid w:val="00204375"/>
    <w:rsid w:val="00204456"/>
    <w:rsid w:val="002044BB"/>
    <w:rsid w:val="00204762"/>
    <w:rsid w:val="002047E9"/>
    <w:rsid w:val="00204946"/>
    <w:rsid w:val="0020498D"/>
    <w:rsid w:val="00204D0C"/>
    <w:rsid w:val="00205082"/>
    <w:rsid w:val="002056B8"/>
    <w:rsid w:val="00205D2E"/>
    <w:rsid w:val="002061F0"/>
    <w:rsid w:val="002065CF"/>
    <w:rsid w:val="00206A05"/>
    <w:rsid w:val="00206A14"/>
    <w:rsid w:val="00206D0A"/>
    <w:rsid w:val="00206D8F"/>
    <w:rsid w:val="00206FAF"/>
    <w:rsid w:val="00206FE4"/>
    <w:rsid w:val="0020719A"/>
    <w:rsid w:val="00207259"/>
    <w:rsid w:val="002073F5"/>
    <w:rsid w:val="00207641"/>
    <w:rsid w:val="00207687"/>
    <w:rsid w:val="00207A18"/>
    <w:rsid w:val="00207D9A"/>
    <w:rsid w:val="00207DE5"/>
    <w:rsid w:val="00207E92"/>
    <w:rsid w:val="00207F10"/>
    <w:rsid w:val="00207F40"/>
    <w:rsid w:val="00210216"/>
    <w:rsid w:val="002106EB"/>
    <w:rsid w:val="00210715"/>
    <w:rsid w:val="00210A47"/>
    <w:rsid w:val="00210D56"/>
    <w:rsid w:val="002110BD"/>
    <w:rsid w:val="0021136F"/>
    <w:rsid w:val="00211652"/>
    <w:rsid w:val="002117BC"/>
    <w:rsid w:val="002117C0"/>
    <w:rsid w:val="002119AB"/>
    <w:rsid w:val="00211BA0"/>
    <w:rsid w:val="00211F53"/>
    <w:rsid w:val="00212060"/>
    <w:rsid w:val="00212107"/>
    <w:rsid w:val="002121AE"/>
    <w:rsid w:val="0021270B"/>
    <w:rsid w:val="002127CD"/>
    <w:rsid w:val="00212833"/>
    <w:rsid w:val="002128A8"/>
    <w:rsid w:val="00212969"/>
    <w:rsid w:val="00212D6E"/>
    <w:rsid w:val="00213008"/>
    <w:rsid w:val="002130BA"/>
    <w:rsid w:val="002130C9"/>
    <w:rsid w:val="0021313B"/>
    <w:rsid w:val="002132B2"/>
    <w:rsid w:val="002137F5"/>
    <w:rsid w:val="0021389E"/>
    <w:rsid w:val="00213CC1"/>
    <w:rsid w:val="00213E44"/>
    <w:rsid w:val="00214028"/>
    <w:rsid w:val="002140A1"/>
    <w:rsid w:val="002140FB"/>
    <w:rsid w:val="00214104"/>
    <w:rsid w:val="00214294"/>
    <w:rsid w:val="002142B1"/>
    <w:rsid w:val="002143D8"/>
    <w:rsid w:val="002144E3"/>
    <w:rsid w:val="00214681"/>
    <w:rsid w:val="002147DD"/>
    <w:rsid w:val="00214B4F"/>
    <w:rsid w:val="00214BD4"/>
    <w:rsid w:val="00214D9F"/>
    <w:rsid w:val="00214F13"/>
    <w:rsid w:val="00214F6F"/>
    <w:rsid w:val="00215140"/>
    <w:rsid w:val="00215158"/>
    <w:rsid w:val="00215270"/>
    <w:rsid w:val="002153F4"/>
    <w:rsid w:val="0021565F"/>
    <w:rsid w:val="002157A7"/>
    <w:rsid w:val="00215813"/>
    <w:rsid w:val="00215A5F"/>
    <w:rsid w:val="0021600E"/>
    <w:rsid w:val="0021603E"/>
    <w:rsid w:val="00216097"/>
    <w:rsid w:val="0021615F"/>
    <w:rsid w:val="002161C4"/>
    <w:rsid w:val="00216207"/>
    <w:rsid w:val="002162A8"/>
    <w:rsid w:val="0021646C"/>
    <w:rsid w:val="0021657A"/>
    <w:rsid w:val="00216634"/>
    <w:rsid w:val="00216732"/>
    <w:rsid w:val="002167BC"/>
    <w:rsid w:val="00216824"/>
    <w:rsid w:val="00216940"/>
    <w:rsid w:val="00216C6B"/>
    <w:rsid w:val="00216C9F"/>
    <w:rsid w:val="00216CDD"/>
    <w:rsid w:val="00216CFB"/>
    <w:rsid w:val="00216EAF"/>
    <w:rsid w:val="00216F87"/>
    <w:rsid w:val="00216FAF"/>
    <w:rsid w:val="00216FCA"/>
    <w:rsid w:val="00217164"/>
    <w:rsid w:val="002175A1"/>
    <w:rsid w:val="0021792E"/>
    <w:rsid w:val="00217950"/>
    <w:rsid w:val="002179C9"/>
    <w:rsid w:val="002179CF"/>
    <w:rsid w:val="00217D4B"/>
    <w:rsid w:val="0022006D"/>
    <w:rsid w:val="00220105"/>
    <w:rsid w:val="00220273"/>
    <w:rsid w:val="00220493"/>
    <w:rsid w:val="00220498"/>
    <w:rsid w:val="002205E8"/>
    <w:rsid w:val="00220662"/>
    <w:rsid w:val="002209EB"/>
    <w:rsid w:val="00220BD7"/>
    <w:rsid w:val="00221001"/>
    <w:rsid w:val="002212CC"/>
    <w:rsid w:val="00221432"/>
    <w:rsid w:val="00221456"/>
    <w:rsid w:val="002214E9"/>
    <w:rsid w:val="00221515"/>
    <w:rsid w:val="00221592"/>
    <w:rsid w:val="002217B1"/>
    <w:rsid w:val="00221A06"/>
    <w:rsid w:val="00221DFD"/>
    <w:rsid w:val="00221F72"/>
    <w:rsid w:val="00222255"/>
    <w:rsid w:val="002222E6"/>
    <w:rsid w:val="002226D2"/>
    <w:rsid w:val="0022286D"/>
    <w:rsid w:val="002229BE"/>
    <w:rsid w:val="00222AD0"/>
    <w:rsid w:val="00222B40"/>
    <w:rsid w:val="00222F9C"/>
    <w:rsid w:val="002232ED"/>
    <w:rsid w:val="002232FC"/>
    <w:rsid w:val="0022335D"/>
    <w:rsid w:val="002234F1"/>
    <w:rsid w:val="00223573"/>
    <w:rsid w:val="002236A3"/>
    <w:rsid w:val="00223860"/>
    <w:rsid w:val="0022391F"/>
    <w:rsid w:val="00223A42"/>
    <w:rsid w:val="00223AAF"/>
    <w:rsid w:val="00223B9A"/>
    <w:rsid w:val="00223F2A"/>
    <w:rsid w:val="00224005"/>
    <w:rsid w:val="00224277"/>
    <w:rsid w:val="00224515"/>
    <w:rsid w:val="0022462A"/>
    <w:rsid w:val="0022463D"/>
    <w:rsid w:val="002246F1"/>
    <w:rsid w:val="00224779"/>
    <w:rsid w:val="00224CAE"/>
    <w:rsid w:val="00224D14"/>
    <w:rsid w:val="00224EE4"/>
    <w:rsid w:val="00225089"/>
    <w:rsid w:val="0022513C"/>
    <w:rsid w:val="002251B5"/>
    <w:rsid w:val="00225664"/>
    <w:rsid w:val="0022575D"/>
    <w:rsid w:val="0022599E"/>
    <w:rsid w:val="00225C38"/>
    <w:rsid w:val="00225D7D"/>
    <w:rsid w:val="00225EB5"/>
    <w:rsid w:val="00226226"/>
    <w:rsid w:val="002262B0"/>
    <w:rsid w:val="0022633D"/>
    <w:rsid w:val="00226495"/>
    <w:rsid w:val="00226734"/>
    <w:rsid w:val="002268BA"/>
    <w:rsid w:val="00226BC2"/>
    <w:rsid w:val="00226BDB"/>
    <w:rsid w:val="00226D13"/>
    <w:rsid w:val="00227091"/>
    <w:rsid w:val="002271DA"/>
    <w:rsid w:val="00227232"/>
    <w:rsid w:val="00227260"/>
    <w:rsid w:val="0022740B"/>
    <w:rsid w:val="002278DE"/>
    <w:rsid w:val="00227912"/>
    <w:rsid w:val="00227A52"/>
    <w:rsid w:val="00227AE3"/>
    <w:rsid w:val="00227BC1"/>
    <w:rsid w:val="00227E2A"/>
    <w:rsid w:val="00230541"/>
    <w:rsid w:val="002308FD"/>
    <w:rsid w:val="00230A02"/>
    <w:rsid w:val="00230A4A"/>
    <w:rsid w:val="00230CC3"/>
    <w:rsid w:val="002312A8"/>
    <w:rsid w:val="00231323"/>
    <w:rsid w:val="00231852"/>
    <w:rsid w:val="002319D0"/>
    <w:rsid w:val="00231B43"/>
    <w:rsid w:val="00231CDC"/>
    <w:rsid w:val="00231D04"/>
    <w:rsid w:val="002320C7"/>
    <w:rsid w:val="002320D6"/>
    <w:rsid w:val="002324E1"/>
    <w:rsid w:val="002327F9"/>
    <w:rsid w:val="002328A5"/>
    <w:rsid w:val="00232AE2"/>
    <w:rsid w:val="00232BC7"/>
    <w:rsid w:val="00232F77"/>
    <w:rsid w:val="0023310F"/>
    <w:rsid w:val="00233173"/>
    <w:rsid w:val="00233379"/>
    <w:rsid w:val="00233543"/>
    <w:rsid w:val="00233580"/>
    <w:rsid w:val="002335DB"/>
    <w:rsid w:val="0023367F"/>
    <w:rsid w:val="00233685"/>
    <w:rsid w:val="0023389D"/>
    <w:rsid w:val="00233A6A"/>
    <w:rsid w:val="00233B66"/>
    <w:rsid w:val="00234160"/>
    <w:rsid w:val="0023417F"/>
    <w:rsid w:val="00234481"/>
    <w:rsid w:val="00234712"/>
    <w:rsid w:val="00234742"/>
    <w:rsid w:val="00234984"/>
    <w:rsid w:val="00234AEF"/>
    <w:rsid w:val="00234F10"/>
    <w:rsid w:val="00234F2E"/>
    <w:rsid w:val="00234F3C"/>
    <w:rsid w:val="00235138"/>
    <w:rsid w:val="0023547A"/>
    <w:rsid w:val="0023556E"/>
    <w:rsid w:val="00235635"/>
    <w:rsid w:val="00235832"/>
    <w:rsid w:val="00235D43"/>
    <w:rsid w:val="00235D8D"/>
    <w:rsid w:val="00235E26"/>
    <w:rsid w:val="00235F60"/>
    <w:rsid w:val="00235F62"/>
    <w:rsid w:val="00235FAA"/>
    <w:rsid w:val="0023618F"/>
    <w:rsid w:val="0023655E"/>
    <w:rsid w:val="0023662E"/>
    <w:rsid w:val="0023682C"/>
    <w:rsid w:val="00236B02"/>
    <w:rsid w:val="00236C4C"/>
    <w:rsid w:val="00236D3B"/>
    <w:rsid w:val="00236E70"/>
    <w:rsid w:val="00236E8C"/>
    <w:rsid w:val="00236FCB"/>
    <w:rsid w:val="0023700C"/>
    <w:rsid w:val="00237019"/>
    <w:rsid w:val="00237291"/>
    <w:rsid w:val="002372C9"/>
    <w:rsid w:val="00237497"/>
    <w:rsid w:val="0023776E"/>
    <w:rsid w:val="002377EC"/>
    <w:rsid w:val="002378FF"/>
    <w:rsid w:val="002379E4"/>
    <w:rsid w:val="00237B1B"/>
    <w:rsid w:val="00237DAA"/>
    <w:rsid w:val="00237F19"/>
    <w:rsid w:val="002401F3"/>
    <w:rsid w:val="002404E7"/>
    <w:rsid w:val="00240500"/>
    <w:rsid w:val="00240645"/>
    <w:rsid w:val="0024073D"/>
    <w:rsid w:val="00240A2D"/>
    <w:rsid w:val="00241136"/>
    <w:rsid w:val="0024133B"/>
    <w:rsid w:val="002417DD"/>
    <w:rsid w:val="002418D4"/>
    <w:rsid w:val="002419B7"/>
    <w:rsid w:val="00241A9C"/>
    <w:rsid w:val="00241AEB"/>
    <w:rsid w:val="00241B21"/>
    <w:rsid w:val="00241D18"/>
    <w:rsid w:val="00241E32"/>
    <w:rsid w:val="002420C5"/>
    <w:rsid w:val="002426F7"/>
    <w:rsid w:val="002426FD"/>
    <w:rsid w:val="00242AF5"/>
    <w:rsid w:val="00242FA6"/>
    <w:rsid w:val="002431CB"/>
    <w:rsid w:val="002431D3"/>
    <w:rsid w:val="00243210"/>
    <w:rsid w:val="00243287"/>
    <w:rsid w:val="0024374D"/>
    <w:rsid w:val="00243771"/>
    <w:rsid w:val="00243A25"/>
    <w:rsid w:val="00243AA3"/>
    <w:rsid w:val="00243F8D"/>
    <w:rsid w:val="00244176"/>
    <w:rsid w:val="00244360"/>
    <w:rsid w:val="00244440"/>
    <w:rsid w:val="00244653"/>
    <w:rsid w:val="00244724"/>
    <w:rsid w:val="00244799"/>
    <w:rsid w:val="002447E2"/>
    <w:rsid w:val="00244846"/>
    <w:rsid w:val="00244B39"/>
    <w:rsid w:val="00244D23"/>
    <w:rsid w:val="00245006"/>
    <w:rsid w:val="00245080"/>
    <w:rsid w:val="0024515A"/>
    <w:rsid w:val="0024554A"/>
    <w:rsid w:val="002459E1"/>
    <w:rsid w:val="00245AFD"/>
    <w:rsid w:val="00245CA8"/>
    <w:rsid w:val="00245FF7"/>
    <w:rsid w:val="002460FE"/>
    <w:rsid w:val="002468D1"/>
    <w:rsid w:val="00246986"/>
    <w:rsid w:val="00246D01"/>
    <w:rsid w:val="00246DF0"/>
    <w:rsid w:val="00246E10"/>
    <w:rsid w:val="00246E38"/>
    <w:rsid w:val="00247010"/>
    <w:rsid w:val="002474C5"/>
    <w:rsid w:val="00247570"/>
    <w:rsid w:val="002478A2"/>
    <w:rsid w:val="00247BD2"/>
    <w:rsid w:val="00247C32"/>
    <w:rsid w:val="00247CAA"/>
    <w:rsid w:val="00247DC2"/>
    <w:rsid w:val="00247F02"/>
    <w:rsid w:val="00247F63"/>
    <w:rsid w:val="002500E9"/>
    <w:rsid w:val="002500F7"/>
    <w:rsid w:val="00250194"/>
    <w:rsid w:val="002501E6"/>
    <w:rsid w:val="00250350"/>
    <w:rsid w:val="00250420"/>
    <w:rsid w:val="0025043E"/>
    <w:rsid w:val="002505B2"/>
    <w:rsid w:val="002509BC"/>
    <w:rsid w:val="00250A66"/>
    <w:rsid w:val="00250B34"/>
    <w:rsid w:val="00250C11"/>
    <w:rsid w:val="00250FD6"/>
    <w:rsid w:val="00251099"/>
    <w:rsid w:val="002511C1"/>
    <w:rsid w:val="0025183F"/>
    <w:rsid w:val="0025189F"/>
    <w:rsid w:val="00251AAE"/>
    <w:rsid w:val="00251C97"/>
    <w:rsid w:val="00251E79"/>
    <w:rsid w:val="00251FB5"/>
    <w:rsid w:val="002520D2"/>
    <w:rsid w:val="00252376"/>
    <w:rsid w:val="0025237D"/>
    <w:rsid w:val="00252438"/>
    <w:rsid w:val="00252442"/>
    <w:rsid w:val="0025247B"/>
    <w:rsid w:val="0025281A"/>
    <w:rsid w:val="0025282A"/>
    <w:rsid w:val="002528CB"/>
    <w:rsid w:val="00252993"/>
    <w:rsid w:val="00252A1C"/>
    <w:rsid w:val="00252A26"/>
    <w:rsid w:val="00252C23"/>
    <w:rsid w:val="00252ED1"/>
    <w:rsid w:val="00252F10"/>
    <w:rsid w:val="00253187"/>
    <w:rsid w:val="002531A9"/>
    <w:rsid w:val="002531DC"/>
    <w:rsid w:val="00253268"/>
    <w:rsid w:val="0025352D"/>
    <w:rsid w:val="00253C01"/>
    <w:rsid w:val="00253D30"/>
    <w:rsid w:val="00253D6D"/>
    <w:rsid w:val="0025420A"/>
    <w:rsid w:val="002542B5"/>
    <w:rsid w:val="002543A1"/>
    <w:rsid w:val="00254616"/>
    <w:rsid w:val="00254943"/>
    <w:rsid w:val="00254950"/>
    <w:rsid w:val="002549E9"/>
    <w:rsid w:val="00254AFB"/>
    <w:rsid w:val="00254BC5"/>
    <w:rsid w:val="00254F7F"/>
    <w:rsid w:val="00255010"/>
    <w:rsid w:val="002550F2"/>
    <w:rsid w:val="0025544B"/>
    <w:rsid w:val="002554A6"/>
    <w:rsid w:val="00255A1C"/>
    <w:rsid w:val="00255A30"/>
    <w:rsid w:val="00255B39"/>
    <w:rsid w:val="00255C71"/>
    <w:rsid w:val="00256002"/>
    <w:rsid w:val="002560F0"/>
    <w:rsid w:val="00256541"/>
    <w:rsid w:val="00256956"/>
    <w:rsid w:val="00256A10"/>
    <w:rsid w:val="00256C1B"/>
    <w:rsid w:val="00256C1E"/>
    <w:rsid w:val="00256E3E"/>
    <w:rsid w:val="00256E42"/>
    <w:rsid w:val="00256E68"/>
    <w:rsid w:val="00256F19"/>
    <w:rsid w:val="0025706C"/>
    <w:rsid w:val="0025713E"/>
    <w:rsid w:val="00257298"/>
    <w:rsid w:val="002572CB"/>
    <w:rsid w:val="002573D1"/>
    <w:rsid w:val="002579D5"/>
    <w:rsid w:val="00257A67"/>
    <w:rsid w:val="00257AC9"/>
    <w:rsid w:val="00257AF4"/>
    <w:rsid w:val="00257CDB"/>
    <w:rsid w:val="00257EC5"/>
    <w:rsid w:val="00260215"/>
    <w:rsid w:val="00260413"/>
    <w:rsid w:val="00260683"/>
    <w:rsid w:val="002608A0"/>
    <w:rsid w:val="00260AE9"/>
    <w:rsid w:val="00260B89"/>
    <w:rsid w:val="00260C29"/>
    <w:rsid w:val="00260D7D"/>
    <w:rsid w:val="00260DD7"/>
    <w:rsid w:val="00260E1E"/>
    <w:rsid w:val="00260F5A"/>
    <w:rsid w:val="00260FB9"/>
    <w:rsid w:val="00260FE2"/>
    <w:rsid w:val="002613B8"/>
    <w:rsid w:val="002613E8"/>
    <w:rsid w:val="0026142B"/>
    <w:rsid w:val="002615BD"/>
    <w:rsid w:val="002615CF"/>
    <w:rsid w:val="002615F3"/>
    <w:rsid w:val="00261857"/>
    <w:rsid w:val="00261A43"/>
    <w:rsid w:val="00261A71"/>
    <w:rsid w:val="00261D63"/>
    <w:rsid w:val="00261E1D"/>
    <w:rsid w:val="00261FA2"/>
    <w:rsid w:val="002622B3"/>
    <w:rsid w:val="002626B0"/>
    <w:rsid w:val="0026272C"/>
    <w:rsid w:val="00262A95"/>
    <w:rsid w:val="00262C35"/>
    <w:rsid w:val="00262C94"/>
    <w:rsid w:val="002632A2"/>
    <w:rsid w:val="00263459"/>
    <w:rsid w:val="0026349B"/>
    <w:rsid w:val="00263596"/>
    <w:rsid w:val="00263683"/>
    <w:rsid w:val="002636D8"/>
    <w:rsid w:val="00263889"/>
    <w:rsid w:val="002638C7"/>
    <w:rsid w:val="00263A67"/>
    <w:rsid w:val="00263AC7"/>
    <w:rsid w:val="00263BD2"/>
    <w:rsid w:val="00263C55"/>
    <w:rsid w:val="00263C6B"/>
    <w:rsid w:val="00263E48"/>
    <w:rsid w:val="00264020"/>
    <w:rsid w:val="00264216"/>
    <w:rsid w:val="00264264"/>
    <w:rsid w:val="00264522"/>
    <w:rsid w:val="0026492D"/>
    <w:rsid w:val="002649CA"/>
    <w:rsid w:val="00264A02"/>
    <w:rsid w:val="00264AB4"/>
    <w:rsid w:val="00264B17"/>
    <w:rsid w:val="00264D0A"/>
    <w:rsid w:val="00264DBC"/>
    <w:rsid w:val="00264E74"/>
    <w:rsid w:val="00265006"/>
    <w:rsid w:val="002659C4"/>
    <w:rsid w:val="00265A0A"/>
    <w:rsid w:val="00265ACF"/>
    <w:rsid w:val="00265B92"/>
    <w:rsid w:val="00266057"/>
    <w:rsid w:val="00266AD9"/>
    <w:rsid w:val="00266AE9"/>
    <w:rsid w:val="00266D0C"/>
    <w:rsid w:val="00266D46"/>
    <w:rsid w:val="00266F62"/>
    <w:rsid w:val="00266FEB"/>
    <w:rsid w:val="0026751D"/>
    <w:rsid w:val="002675F6"/>
    <w:rsid w:val="002677F0"/>
    <w:rsid w:val="002679C9"/>
    <w:rsid w:val="002679DC"/>
    <w:rsid w:val="00267A98"/>
    <w:rsid w:val="00267BEB"/>
    <w:rsid w:val="00267C7A"/>
    <w:rsid w:val="00267DBD"/>
    <w:rsid w:val="00267E39"/>
    <w:rsid w:val="00267F57"/>
    <w:rsid w:val="00270106"/>
    <w:rsid w:val="0027012C"/>
    <w:rsid w:val="002701E5"/>
    <w:rsid w:val="002702F5"/>
    <w:rsid w:val="002704BD"/>
    <w:rsid w:val="002708E4"/>
    <w:rsid w:val="00270A42"/>
    <w:rsid w:val="00270FC4"/>
    <w:rsid w:val="00271066"/>
    <w:rsid w:val="00271143"/>
    <w:rsid w:val="0027114A"/>
    <w:rsid w:val="0027123C"/>
    <w:rsid w:val="00271317"/>
    <w:rsid w:val="00271749"/>
    <w:rsid w:val="002719A4"/>
    <w:rsid w:val="00271A49"/>
    <w:rsid w:val="00271B09"/>
    <w:rsid w:val="00271B0A"/>
    <w:rsid w:val="00271D96"/>
    <w:rsid w:val="00272158"/>
    <w:rsid w:val="0027283F"/>
    <w:rsid w:val="002728C4"/>
    <w:rsid w:val="00272D9B"/>
    <w:rsid w:val="00272DC3"/>
    <w:rsid w:val="00272EE9"/>
    <w:rsid w:val="00272F97"/>
    <w:rsid w:val="00273007"/>
    <w:rsid w:val="0027339D"/>
    <w:rsid w:val="00273466"/>
    <w:rsid w:val="0027355E"/>
    <w:rsid w:val="002738B8"/>
    <w:rsid w:val="00273967"/>
    <w:rsid w:val="0027397B"/>
    <w:rsid w:val="00273A47"/>
    <w:rsid w:val="00273AA6"/>
    <w:rsid w:val="0027401A"/>
    <w:rsid w:val="00274067"/>
    <w:rsid w:val="00274159"/>
    <w:rsid w:val="00274194"/>
    <w:rsid w:val="0027463C"/>
    <w:rsid w:val="00274641"/>
    <w:rsid w:val="00274731"/>
    <w:rsid w:val="0027488B"/>
    <w:rsid w:val="00274993"/>
    <w:rsid w:val="002749E9"/>
    <w:rsid w:val="00274CB9"/>
    <w:rsid w:val="00274CDE"/>
    <w:rsid w:val="00274E40"/>
    <w:rsid w:val="00275059"/>
    <w:rsid w:val="002752EE"/>
    <w:rsid w:val="00275490"/>
    <w:rsid w:val="002756F5"/>
    <w:rsid w:val="00275C12"/>
    <w:rsid w:val="00275DE9"/>
    <w:rsid w:val="002763AA"/>
    <w:rsid w:val="002763DC"/>
    <w:rsid w:val="00276447"/>
    <w:rsid w:val="002764B1"/>
    <w:rsid w:val="00276891"/>
    <w:rsid w:val="0027691E"/>
    <w:rsid w:val="00276C21"/>
    <w:rsid w:val="00276DE8"/>
    <w:rsid w:val="002770A1"/>
    <w:rsid w:val="0027711F"/>
    <w:rsid w:val="00277164"/>
    <w:rsid w:val="002777B4"/>
    <w:rsid w:val="002778D9"/>
    <w:rsid w:val="002779D1"/>
    <w:rsid w:val="002779F7"/>
    <w:rsid w:val="00277ABE"/>
    <w:rsid w:val="00277D8C"/>
    <w:rsid w:val="00277E17"/>
    <w:rsid w:val="002803F1"/>
    <w:rsid w:val="00280529"/>
    <w:rsid w:val="00280830"/>
    <w:rsid w:val="002808CA"/>
    <w:rsid w:val="00280AE8"/>
    <w:rsid w:val="00280B33"/>
    <w:rsid w:val="00280D15"/>
    <w:rsid w:val="00280E9D"/>
    <w:rsid w:val="00280F31"/>
    <w:rsid w:val="0028130F"/>
    <w:rsid w:val="00281340"/>
    <w:rsid w:val="00281482"/>
    <w:rsid w:val="002815C3"/>
    <w:rsid w:val="00281732"/>
    <w:rsid w:val="002817E9"/>
    <w:rsid w:val="002818BC"/>
    <w:rsid w:val="00281CAC"/>
    <w:rsid w:val="00281D34"/>
    <w:rsid w:val="00281E01"/>
    <w:rsid w:val="00281F27"/>
    <w:rsid w:val="0028204F"/>
    <w:rsid w:val="002820AA"/>
    <w:rsid w:val="0028217C"/>
    <w:rsid w:val="002828EC"/>
    <w:rsid w:val="00282A46"/>
    <w:rsid w:val="00282B09"/>
    <w:rsid w:val="00282BC2"/>
    <w:rsid w:val="00282BC4"/>
    <w:rsid w:val="00282CC7"/>
    <w:rsid w:val="00282E92"/>
    <w:rsid w:val="0028334F"/>
    <w:rsid w:val="00283353"/>
    <w:rsid w:val="00283511"/>
    <w:rsid w:val="00283583"/>
    <w:rsid w:val="002835D8"/>
    <w:rsid w:val="002836E9"/>
    <w:rsid w:val="00283B0C"/>
    <w:rsid w:val="00283C9C"/>
    <w:rsid w:val="00283D92"/>
    <w:rsid w:val="00283DAF"/>
    <w:rsid w:val="00283F5C"/>
    <w:rsid w:val="002840C6"/>
    <w:rsid w:val="00284638"/>
    <w:rsid w:val="002848DA"/>
    <w:rsid w:val="002848F7"/>
    <w:rsid w:val="00284A10"/>
    <w:rsid w:val="002853D8"/>
    <w:rsid w:val="0028543F"/>
    <w:rsid w:val="002854A8"/>
    <w:rsid w:val="00285556"/>
    <w:rsid w:val="002855F2"/>
    <w:rsid w:val="00285D59"/>
    <w:rsid w:val="00285F3A"/>
    <w:rsid w:val="0028616D"/>
    <w:rsid w:val="00286278"/>
    <w:rsid w:val="00286425"/>
    <w:rsid w:val="00286592"/>
    <w:rsid w:val="00286757"/>
    <w:rsid w:val="0028697F"/>
    <w:rsid w:val="00286E93"/>
    <w:rsid w:val="00287407"/>
    <w:rsid w:val="00287945"/>
    <w:rsid w:val="00287CCE"/>
    <w:rsid w:val="00287FD2"/>
    <w:rsid w:val="00290065"/>
    <w:rsid w:val="002900ED"/>
    <w:rsid w:val="002904BC"/>
    <w:rsid w:val="0029058B"/>
    <w:rsid w:val="0029059B"/>
    <w:rsid w:val="002905F3"/>
    <w:rsid w:val="00290717"/>
    <w:rsid w:val="00290742"/>
    <w:rsid w:val="00290B66"/>
    <w:rsid w:val="00290BAA"/>
    <w:rsid w:val="002911D3"/>
    <w:rsid w:val="0029144D"/>
    <w:rsid w:val="0029144E"/>
    <w:rsid w:val="0029147C"/>
    <w:rsid w:val="002914FA"/>
    <w:rsid w:val="0029158F"/>
    <w:rsid w:val="0029169B"/>
    <w:rsid w:val="00291898"/>
    <w:rsid w:val="00291BFA"/>
    <w:rsid w:val="00291D14"/>
    <w:rsid w:val="00291D97"/>
    <w:rsid w:val="00291DBD"/>
    <w:rsid w:val="00291E22"/>
    <w:rsid w:val="002920E1"/>
    <w:rsid w:val="00292110"/>
    <w:rsid w:val="002924C1"/>
    <w:rsid w:val="00292A02"/>
    <w:rsid w:val="00292D23"/>
    <w:rsid w:val="00292D73"/>
    <w:rsid w:val="00292DD8"/>
    <w:rsid w:val="00293084"/>
    <w:rsid w:val="002931B4"/>
    <w:rsid w:val="00293454"/>
    <w:rsid w:val="002935B5"/>
    <w:rsid w:val="00293622"/>
    <w:rsid w:val="00293642"/>
    <w:rsid w:val="00293881"/>
    <w:rsid w:val="002938CE"/>
    <w:rsid w:val="00293FF5"/>
    <w:rsid w:val="0029466C"/>
    <w:rsid w:val="0029467C"/>
    <w:rsid w:val="0029483C"/>
    <w:rsid w:val="002948AE"/>
    <w:rsid w:val="00295017"/>
    <w:rsid w:val="0029559D"/>
    <w:rsid w:val="002955AF"/>
    <w:rsid w:val="002955BE"/>
    <w:rsid w:val="0029572E"/>
    <w:rsid w:val="002959A6"/>
    <w:rsid w:val="00295ABF"/>
    <w:rsid w:val="00295C85"/>
    <w:rsid w:val="00295CAA"/>
    <w:rsid w:val="00295CDE"/>
    <w:rsid w:val="00295D6B"/>
    <w:rsid w:val="00295E73"/>
    <w:rsid w:val="00295E93"/>
    <w:rsid w:val="00295FC7"/>
    <w:rsid w:val="00296132"/>
    <w:rsid w:val="00296225"/>
    <w:rsid w:val="0029628D"/>
    <w:rsid w:val="00296304"/>
    <w:rsid w:val="002963FA"/>
    <w:rsid w:val="0029644F"/>
    <w:rsid w:val="002966C1"/>
    <w:rsid w:val="002967D8"/>
    <w:rsid w:val="0029690D"/>
    <w:rsid w:val="00296B0A"/>
    <w:rsid w:val="00296BBF"/>
    <w:rsid w:val="00296D52"/>
    <w:rsid w:val="00296FD9"/>
    <w:rsid w:val="002971C1"/>
    <w:rsid w:val="002972D7"/>
    <w:rsid w:val="0029754A"/>
    <w:rsid w:val="002978ED"/>
    <w:rsid w:val="002979E2"/>
    <w:rsid w:val="00297C3D"/>
    <w:rsid w:val="002A011C"/>
    <w:rsid w:val="002A03E4"/>
    <w:rsid w:val="002A04DF"/>
    <w:rsid w:val="002A0500"/>
    <w:rsid w:val="002A0590"/>
    <w:rsid w:val="002A05E5"/>
    <w:rsid w:val="002A067D"/>
    <w:rsid w:val="002A079A"/>
    <w:rsid w:val="002A087D"/>
    <w:rsid w:val="002A0AD5"/>
    <w:rsid w:val="002A0B90"/>
    <w:rsid w:val="002A0C95"/>
    <w:rsid w:val="002A0F21"/>
    <w:rsid w:val="002A0F3C"/>
    <w:rsid w:val="002A0FB1"/>
    <w:rsid w:val="002A1251"/>
    <w:rsid w:val="002A155B"/>
    <w:rsid w:val="002A1718"/>
    <w:rsid w:val="002A176E"/>
    <w:rsid w:val="002A1987"/>
    <w:rsid w:val="002A19EA"/>
    <w:rsid w:val="002A1B84"/>
    <w:rsid w:val="002A1E77"/>
    <w:rsid w:val="002A2040"/>
    <w:rsid w:val="002A28F6"/>
    <w:rsid w:val="002A29D0"/>
    <w:rsid w:val="002A2C97"/>
    <w:rsid w:val="002A2EB5"/>
    <w:rsid w:val="002A2EFB"/>
    <w:rsid w:val="002A2FE6"/>
    <w:rsid w:val="002A3281"/>
    <w:rsid w:val="002A33AB"/>
    <w:rsid w:val="002A33F6"/>
    <w:rsid w:val="002A354E"/>
    <w:rsid w:val="002A3A27"/>
    <w:rsid w:val="002A3AAF"/>
    <w:rsid w:val="002A3BBB"/>
    <w:rsid w:val="002A3D71"/>
    <w:rsid w:val="002A3E11"/>
    <w:rsid w:val="002A3E31"/>
    <w:rsid w:val="002A3F3C"/>
    <w:rsid w:val="002A3F7F"/>
    <w:rsid w:val="002A4243"/>
    <w:rsid w:val="002A435D"/>
    <w:rsid w:val="002A44F9"/>
    <w:rsid w:val="002A479E"/>
    <w:rsid w:val="002A488B"/>
    <w:rsid w:val="002A49B9"/>
    <w:rsid w:val="002A4A0F"/>
    <w:rsid w:val="002A4C5E"/>
    <w:rsid w:val="002A4D6B"/>
    <w:rsid w:val="002A4DA2"/>
    <w:rsid w:val="002A4E5F"/>
    <w:rsid w:val="002A4FAD"/>
    <w:rsid w:val="002A506A"/>
    <w:rsid w:val="002A523D"/>
    <w:rsid w:val="002A537B"/>
    <w:rsid w:val="002A5526"/>
    <w:rsid w:val="002A56D6"/>
    <w:rsid w:val="002A57DF"/>
    <w:rsid w:val="002A59F9"/>
    <w:rsid w:val="002A5E43"/>
    <w:rsid w:val="002A5FD1"/>
    <w:rsid w:val="002A6123"/>
    <w:rsid w:val="002A62E2"/>
    <w:rsid w:val="002A6337"/>
    <w:rsid w:val="002A657D"/>
    <w:rsid w:val="002A67B8"/>
    <w:rsid w:val="002A69CD"/>
    <w:rsid w:val="002A6DF2"/>
    <w:rsid w:val="002A6E2A"/>
    <w:rsid w:val="002A6FE3"/>
    <w:rsid w:val="002A7242"/>
    <w:rsid w:val="002A7248"/>
    <w:rsid w:val="002A72D8"/>
    <w:rsid w:val="002A72EF"/>
    <w:rsid w:val="002A7366"/>
    <w:rsid w:val="002A73A1"/>
    <w:rsid w:val="002A73AF"/>
    <w:rsid w:val="002A73E0"/>
    <w:rsid w:val="002A756E"/>
    <w:rsid w:val="002A75BE"/>
    <w:rsid w:val="002A7727"/>
    <w:rsid w:val="002A787A"/>
    <w:rsid w:val="002A7AFB"/>
    <w:rsid w:val="002A7B66"/>
    <w:rsid w:val="002A7C73"/>
    <w:rsid w:val="002A7E50"/>
    <w:rsid w:val="002B0127"/>
    <w:rsid w:val="002B0171"/>
    <w:rsid w:val="002B029B"/>
    <w:rsid w:val="002B03C4"/>
    <w:rsid w:val="002B052D"/>
    <w:rsid w:val="002B0599"/>
    <w:rsid w:val="002B067E"/>
    <w:rsid w:val="002B06E3"/>
    <w:rsid w:val="002B0845"/>
    <w:rsid w:val="002B0B88"/>
    <w:rsid w:val="002B0F11"/>
    <w:rsid w:val="002B10A1"/>
    <w:rsid w:val="002B1259"/>
    <w:rsid w:val="002B12A5"/>
    <w:rsid w:val="002B14E3"/>
    <w:rsid w:val="002B1553"/>
    <w:rsid w:val="002B15F7"/>
    <w:rsid w:val="002B17A9"/>
    <w:rsid w:val="002B1962"/>
    <w:rsid w:val="002B1C72"/>
    <w:rsid w:val="002B1D29"/>
    <w:rsid w:val="002B1E79"/>
    <w:rsid w:val="002B23C9"/>
    <w:rsid w:val="002B25CA"/>
    <w:rsid w:val="002B268E"/>
    <w:rsid w:val="002B26FD"/>
    <w:rsid w:val="002B28A2"/>
    <w:rsid w:val="002B2A18"/>
    <w:rsid w:val="002B2A25"/>
    <w:rsid w:val="002B2A49"/>
    <w:rsid w:val="002B2B07"/>
    <w:rsid w:val="002B2EA2"/>
    <w:rsid w:val="002B2FFE"/>
    <w:rsid w:val="002B3323"/>
    <w:rsid w:val="002B34F7"/>
    <w:rsid w:val="002B3521"/>
    <w:rsid w:val="002B3567"/>
    <w:rsid w:val="002B385C"/>
    <w:rsid w:val="002B3AEB"/>
    <w:rsid w:val="002B3C29"/>
    <w:rsid w:val="002B3D9E"/>
    <w:rsid w:val="002B4134"/>
    <w:rsid w:val="002B4203"/>
    <w:rsid w:val="002B426B"/>
    <w:rsid w:val="002B4501"/>
    <w:rsid w:val="002B472D"/>
    <w:rsid w:val="002B4A6C"/>
    <w:rsid w:val="002B4BB4"/>
    <w:rsid w:val="002B4C7F"/>
    <w:rsid w:val="002B503D"/>
    <w:rsid w:val="002B50F8"/>
    <w:rsid w:val="002B520B"/>
    <w:rsid w:val="002B53AF"/>
    <w:rsid w:val="002B5510"/>
    <w:rsid w:val="002B5602"/>
    <w:rsid w:val="002B5617"/>
    <w:rsid w:val="002B5A42"/>
    <w:rsid w:val="002B5A4E"/>
    <w:rsid w:val="002B5A55"/>
    <w:rsid w:val="002B5A5A"/>
    <w:rsid w:val="002B5C17"/>
    <w:rsid w:val="002B5EF0"/>
    <w:rsid w:val="002B60C1"/>
    <w:rsid w:val="002B6164"/>
    <w:rsid w:val="002B62F0"/>
    <w:rsid w:val="002B647E"/>
    <w:rsid w:val="002B66B9"/>
    <w:rsid w:val="002B6797"/>
    <w:rsid w:val="002B68DF"/>
    <w:rsid w:val="002B69A5"/>
    <w:rsid w:val="002B6AD8"/>
    <w:rsid w:val="002B6FC3"/>
    <w:rsid w:val="002B7039"/>
    <w:rsid w:val="002B7237"/>
    <w:rsid w:val="002B7242"/>
    <w:rsid w:val="002B74F6"/>
    <w:rsid w:val="002B75C3"/>
    <w:rsid w:val="002B77D8"/>
    <w:rsid w:val="002B7888"/>
    <w:rsid w:val="002B7A8F"/>
    <w:rsid w:val="002B7D82"/>
    <w:rsid w:val="002B7DE0"/>
    <w:rsid w:val="002B7F0F"/>
    <w:rsid w:val="002B7F5B"/>
    <w:rsid w:val="002C0218"/>
    <w:rsid w:val="002C026D"/>
    <w:rsid w:val="002C0287"/>
    <w:rsid w:val="002C040F"/>
    <w:rsid w:val="002C05F7"/>
    <w:rsid w:val="002C0668"/>
    <w:rsid w:val="002C0758"/>
    <w:rsid w:val="002C0A0B"/>
    <w:rsid w:val="002C0A18"/>
    <w:rsid w:val="002C0B3A"/>
    <w:rsid w:val="002C0C88"/>
    <w:rsid w:val="002C0DDE"/>
    <w:rsid w:val="002C1117"/>
    <w:rsid w:val="002C1233"/>
    <w:rsid w:val="002C13DE"/>
    <w:rsid w:val="002C1438"/>
    <w:rsid w:val="002C1441"/>
    <w:rsid w:val="002C1569"/>
    <w:rsid w:val="002C16B5"/>
    <w:rsid w:val="002C16E6"/>
    <w:rsid w:val="002C1727"/>
    <w:rsid w:val="002C18D7"/>
    <w:rsid w:val="002C1A01"/>
    <w:rsid w:val="002C1AD4"/>
    <w:rsid w:val="002C1C5A"/>
    <w:rsid w:val="002C1DFD"/>
    <w:rsid w:val="002C1E38"/>
    <w:rsid w:val="002C1E97"/>
    <w:rsid w:val="002C2720"/>
    <w:rsid w:val="002C2757"/>
    <w:rsid w:val="002C2C82"/>
    <w:rsid w:val="002C2EB4"/>
    <w:rsid w:val="002C2FE9"/>
    <w:rsid w:val="002C30CF"/>
    <w:rsid w:val="002C30DA"/>
    <w:rsid w:val="002C3481"/>
    <w:rsid w:val="002C3565"/>
    <w:rsid w:val="002C35B4"/>
    <w:rsid w:val="002C3798"/>
    <w:rsid w:val="002C3DE3"/>
    <w:rsid w:val="002C3E15"/>
    <w:rsid w:val="002C43F3"/>
    <w:rsid w:val="002C47FD"/>
    <w:rsid w:val="002C4C9F"/>
    <w:rsid w:val="002C4DDA"/>
    <w:rsid w:val="002C5470"/>
    <w:rsid w:val="002C56E7"/>
    <w:rsid w:val="002C573B"/>
    <w:rsid w:val="002C58EE"/>
    <w:rsid w:val="002C5986"/>
    <w:rsid w:val="002C5996"/>
    <w:rsid w:val="002C5C4C"/>
    <w:rsid w:val="002C5D20"/>
    <w:rsid w:val="002C6099"/>
    <w:rsid w:val="002C6269"/>
    <w:rsid w:val="002C631A"/>
    <w:rsid w:val="002C63E2"/>
    <w:rsid w:val="002C6431"/>
    <w:rsid w:val="002C6478"/>
    <w:rsid w:val="002C662E"/>
    <w:rsid w:val="002C663C"/>
    <w:rsid w:val="002C66C5"/>
    <w:rsid w:val="002C6705"/>
    <w:rsid w:val="002C68E4"/>
    <w:rsid w:val="002C69E5"/>
    <w:rsid w:val="002C6B57"/>
    <w:rsid w:val="002C6BBA"/>
    <w:rsid w:val="002C6ECC"/>
    <w:rsid w:val="002C6F2A"/>
    <w:rsid w:val="002C70DE"/>
    <w:rsid w:val="002C717E"/>
    <w:rsid w:val="002C76E7"/>
    <w:rsid w:val="002C7D3E"/>
    <w:rsid w:val="002C7D68"/>
    <w:rsid w:val="002C7DBD"/>
    <w:rsid w:val="002C7E7B"/>
    <w:rsid w:val="002C7EE3"/>
    <w:rsid w:val="002D012E"/>
    <w:rsid w:val="002D0177"/>
    <w:rsid w:val="002D0227"/>
    <w:rsid w:val="002D087B"/>
    <w:rsid w:val="002D0929"/>
    <w:rsid w:val="002D09C3"/>
    <w:rsid w:val="002D09CF"/>
    <w:rsid w:val="002D09F0"/>
    <w:rsid w:val="002D0BDC"/>
    <w:rsid w:val="002D0C95"/>
    <w:rsid w:val="002D10B3"/>
    <w:rsid w:val="002D11A4"/>
    <w:rsid w:val="002D139D"/>
    <w:rsid w:val="002D14AC"/>
    <w:rsid w:val="002D158A"/>
    <w:rsid w:val="002D15E3"/>
    <w:rsid w:val="002D1729"/>
    <w:rsid w:val="002D1A38"/>
    <w:rsid w:val="002D1AEC"/>
    <w:rsid w:val="002D1AFC"/>
    <w:rsid w:val="002D1C0B"/>
    <w:rsid w:val="002D1D5C"/>
    <w:rsid w:val="002D20B9"/>
    <w:rsid w:val="002D20FD"/>
    <w:rsid w:val="002D2173"/>
    <w:rsid w:val="002D2228"/>
    <w:rsid w:val="002D22DF"/>
    <w:rsid w:val="002D2443"/>
    <w:rsid w:val="002D24CA"/>
    <w:rsid w:val="002D26F8"/>
    <w:rsid w:val="002D2DEA"/>
    <w:rsid w:val="002D3337"/>
    <w:rsid w:val="002D3338"/>
    <w:rsid w:val="002D3565"/>
    <w:rsid w:val="002D3584"/>
    <w:rsid w:val="002D35D0"/>
    <w:rsid w:val="002D36BA"/>
    <w:rsid w:val="002D37C7"/>
    <w:rsid w:val="002D3813"/>
    <w:rsid w:val="002D39A6"/>
    <w:rsid w:val="002D3A3F"/>
    <w:rsid w:val="002D3A43"/>
    <w:rsid w:val="002D3AC2"/>
    <w:rsid w:val="002D3B0D"/>
    <w:rsid w:val="002D3D32"/>
    <w:rsid w:val="002D3E39"/>
    <w:rsid w:val="002D4082"/>
    <w:rsid w:val="002D40ED"/>
    <w:rsid w:val="002D4122"/>
    <w:rsid w:val="002D4304"/>
    <w:rsid w:val="002D4501"/>
    <w:rsid w:val="002D45C7"/>
    <w:rsid w:val="002D45E4"/>
    <w:rsid w:val="002D478F"/>
    <w:rsid w:val="002D47A4"/>
    <w:rsid w:val="002D4A4F"/>
    <w:rsid w:val="002D4B11"/>
    <w:rsid w:val="002D4C84"/>
    <w:rsid w:val="002D4F91"/>
    <w:rsid w:val="002D50C2"/>
    <w:rsid w:val="002D5344"/>
    <w:rsid w:val="002D5496"/>
    <w:rsid w:val="002D54CC"/>
    <w:rsid w:val="002D554B"/>
    <w:rsid w:val="002D5810"/>
    <w:rsid w:val="002D584E"/>
    <w:rsid w:val="002D5ABB"/>
    <w:rsid w:val="002D5B3E"/>
    <w:rsid w:val="002D5BC6"/>
    <w:rsid w:val="002D5CC7"/>
    <w:rsid w:val="002D5E7F"/>
    <w:rsid w:val="002D5EBC"/>
    <w:rsid w:val="002D633C"/>
    <w:rsid w:val="002D638A"/>
    <w:rsid w:val="002D66BF"/>
    <w:rsid w:val="002D6736"/>
    <w:rsid w:val="002D67F6"/>
    <w:rsid w:val="002D68BE"/>
    <w:rsid w:val="002D68F3"/>
    <w:rsid w:val="002D6902"/>
    <w:rsid w:val="002D6CE9"/>
    <w:rsid w:val="002D6FF2"/>
    <w:rsid w:val="002D708D"/>
    <w:rsid w:val="002D70C5"/>
    <w:rsid w:val="002D7107"/>
    <w:rsid w:val="002D71BE"/>
    <w:rsid w:val="002D7295"/>
    <w:rsid w:val="002D7315"/>
    <w:rsid w:val="002D7581"/>
    <w:rsid w:val="002D75EA"/>
    <w:rsid w:val="002D78C5"/>
    <w:rsid w:val="002D7AEF"/>
    <w:rsid w:val="002D7D0B"/>
    <w:rsid w:val="002E00DB"/>
    <w:rsid w:val="002E014A"/>
    <w:rsid w:val="002E0251"/>
    <w:rsid w:val="002E0468"/>
    <w:rsid w:val="002E04C6"/>
    <w:rsid w:val="002E04E7"/>
    <w:rsid w:val="002E06C5"/>
    <w:rsid w:val="002E09CD"/>
    <w:rsid w:val="002E0D61"/>
    <w:rsid w:val="002E0F2C"/>
    <w:rsid w:val="002E0F85"/>
    <w:rsid w:val="002E1025"/>
    <w:rsid w:val="002E127B"/>
    <w:rsid w:val="002E1423"/>
    <w:rsid w:val="002E188F"/>
    <w:rsid w:val="002E1B96"/>
    <w:rsid w:val="002E1ECB"/>
    <w:rsid w:val="002E1FDA"/>
    <w:rsid w:val="002E2001"/>
    <w:rsid w:val="002E205B"/>
    <w:rsid w:val="002E20CA"/>
    <w:rsid w:val="002E2425"/>
    <w:rsid w:val="002E249A"/>
    <w:rsid w:val="002E25A7"/>
    <w:rsid w:val="002E27F5"/>
    <w:rsid w:val="002E2A0A"/>
    <w:rsid w:val="002E2B90"/>
    <w:rsid w:val="002E2F9A"/>
    <w:rsid w:val="002E2FFA"/>
    <w:rsid w:val="002E312B"/>
    <w:rsid w:val="002E32DC"/>
    <w:rsid w:val="002E340D"/>
    <w:rsid w:val="002E34E5"/>
    <w:rsid w:val="002E35A5"/>
    <w:rsid w:val="002E36D2"/>
    <w:rsid w:val="002E3755"/>
    <w:rsid w:val="002E387A"/>
    <w:rsid w:val="002E3908"/>
    <w:rsid w:val="002E3F83"/>
    <w:rsid w:val="002E4138"/>
    <w:rsid w:val="002E4160"/>
    <w:rsid w:val="002E41B5"/>
    <w:rsid w:val="002E45A5"/>
    <w:rsid w:val="002E4AE5"/>
    <w:rsid w:val="002E4D25"/>
    <w:rsid w:val="002E4D36"/>
    <w:rsid w:val="002E516E"/>
    <w:rsid w:val="002E5248"/>
    <w:rsid w:val="002E553E"/>
    <w:rsid w:val="002E5694"/>
    <w:rsid w:val="002E58A8"/>
    <w:rsid w:val="002E595F"/>
    <w:rsid w:val="002E5A74"/>
    <w:rsid w:val="002E5AE0"/>
    <w:rsid w:val="002E5B33"/>
    <w:rsid w:val="002E5F7F"/>
    <w:rsid w:val="002E6006"/>
    <w:rsid w:val="002E6767"/>
    <w:rsid w:val="002E6AAC"/>
    <w:rsid w:val="002E703C"/>
    <w:rsid w:val="002E718B"/>
    <w:rsid w:val="002E71D7"/>
    <w:rsid w:val="002E7288"/>
    <w:rsid w:val="002E768F"/>
    <w:rsid w:val="002E7D56"/>
    <w:rsid w:val="002E7D62"/>
    <w:rsid w:val="002E7F09"/>
    <w:rsid w:val="002E7F6A"/>
    <w:rsid w:val="002F0005"/>
    <w:rsid w:val="002F013C"/>
    <w:rsid w:val="002F02E1"/>
    <w:rsid w:val="002F02E6"/>
    <w:rsid w:val="002F0516"/>
    <w:rsid w:val="002F0538"/>
    <w:rsid w:val="002F0561"/>
    <w:rsid w:val="002F060A"/>
    <w:rsid w:val="002F07B1"/>
    <w:rsid w:val="002F0A80"/>
    <w:rsid w:val="002F0B2C"/>
    <w:rsid w:val="002F0B2E"/>
    <w:rsid w:val="002F111E"/>
    <w:rsid w:val="002F1461"/>
    <w:rsid w:val="002F1657"/>
    <w:rsid w:val="002F1896"/>
    <w:rsid w:val="002F19B8"/>
    <w:rsid w:val="002F1AD1"/>
    <w:rsid w:val="002F1B0F"/>
    <w:rsid w:val="002F1BD2"/>
    <w:rsid w:val="002F1DF5"/>
    <w:rsid w:val="002F1E7F"/>
    <w:rsid w:val="002F215D"/>
    <w:rsid w:val="002F22C3"/>
    <w:rsid w:val="002F22D5"/>
    <w:rsid w:val="002F22FE"/>
    <w:rsid w:val="002F2795"/>
    <w:rsid w:val="002F2AAB"/>
    <w:rsid w:val="002F3005"/>
    <w:rsid w:val="002F305F"/>
    <w:rsid w:val="002F30D3"/>
    <w:rsid w:val="002F32BF"/>
    <w:rsid w:val="002F33A3"/>
    <w:rsid w:val="002F3530"/>
    <w:rsid w:val="002F3617"/>
    <w:rsid w:val="002F3C47"/>
    <w:rsid w:val="002F4570"/>
    <w:rsid w:val="002F45A4"/>
    <w:rsid w:val="002F46A1"/>
    <w:rsid w:val="002F49FF"/>
    <w:rsid w:val="002F4B21"/>
    <w:rsid w:val="002F4E29"/>
    <w:rsid w:val="002F4E84"/>
    <w:rsid w:val="002F4F33"/>
    <w:rsid w:val="002F4F9D"/>
    <w:rsid w:val="002F52F9"/>
    <w:rsid w:val="002F532E"/>
    <w:rsid w:val="002F59DF"/>
    <w:rsid w:val="002F5A0A"/>
    <w:rsid w:val="002F5AAA"/>
    <w:rsid w:val="002F5CED"/>
    <w:rsid w:val="002F5D10"/>
    <w:rsid w:val="002F5D66"/>
    <w:rsid w:val="002F5D8A"/>
    <w:rsid w:val="002F5F64"/>
    <w:rsid w:val="002F5FDD"/>
    <w:rsid w:val="002F61E8"/>
    <w:rsid w:val="002F649B"/>
    <w:rsid w:val="002F69D0"/>
    <w:rsid w:val="002F6A99"/>
    <w:rsid w:val="002F6ECC"/>
    <w:rsid w:val="002F7183"/>
    <w:rsid w:val="002F726B"/>
    <w:rsid w:val="002F7434"/>
    <w:rsid w:val="002F74A8"/>
    <w:rsid w:val="002F76D0"/>
    <w:rsid w:val="002F798A"/>
    <w:rsid w:val="002F7C7D"/>
    <w:rsid w:val="002F7D2E"/>
    <w:rsid w:val="002F7ECF"/>
    <w:rsid w:val="003002E7"/>
    <w:rsid w:val="00300626"/>
    <w:rsid w:val="00300D34"/>
    <w:rsid w:val="00300DB5"/>
    <w:rsid w:val="00301105"/>
    <w:rsid w:val="00301585"/>
    <w:rsid w:val="003016A7"/>
    <w:rsid w:val="003016C9"/>
    <w:rsid w:val="00301A30"/>
    <w:rsid w:val="00301BE0"/>
    <w:rsid w:val="00302064"/>
    <w:rsid w:val="0030213B"/>
    <w:rsid w:val="003024A7"/>
    <w:rsid w:val="00302724"/>
    <w:rsid w:val="0030279D"/>
    <w:rsid w:val="00302B57"/>
    <w:rsid w:val="00302DC5"/>
    <w:rsid w:val="00302E3E"/>
    <w:rsid w:val="00302F00"/>
    <w:rsid w:val="0030322D"/>
    <w:rsid w:val="003032DC"/>
    <w:rsid w:val="00303392"/>
    <w:rsid w:val="003033F5"/>
    <w:rsid w:val="0030347F"/>
    <w:rsid w:val="003034AD"/>
    <w:rsid w:val="00303590"/>
    <w:rsid w:val="0030398F"/>
    <w:rsid w:val="00303A1D"/>
    <w:rsid w:val="00303CA3"/>
    <w:rsid w:val="00303E55"/>
    <w:rsid w:val="00304072"/>
    <w:rsid w:val="00304145"/>
    <w:rsid w:val="003042F2"/>
    <w:rsid w:val="0030435F"/>
    <w:rsid w:val="0030445A"/>
    <w:rsid w:val="00304860"/>
    <w:rsid w:val="003049BF"/>
    <w:rsid w:val="00304A83"/>
    <w:rsid w:val="00304B65"/>
    <w:rsid w:val="00304C69"/>
    <w:rsid w:val="00305037"/>
    <w:rsid w:val="003050D6"/>
    <w:rsid w:val="0030511E"/>
    <w:rsid w:val="0030534F"/>
    <w:rsid w:val="00305437"/>
    <w:rsid w:val="0030547A"/>
    <w:rsid w:val="003058EE"/>
    <w:rsid w:val="00305AB7"/>
    <w:rsid w:val="00305CD4"/>
    <w:rsid w:val="00305E98"/>
    <w:rsid w:val="00305F3E"/>
    <w:rsid w:val="003061B5"/>
    <w:rsid w:val="003063D3"/>
    <w:rsid w:val="00306780"/>
    <w:rsid w:val="003067DD"/>
    <w:rsid w:val="0030680B"/>
    <w:rsid w:val="00306864"/>
    <w:rsid w:val="003069BF"/>
    <w:rsid w:val="00306A1B"/>
    <w:rsid w:val="00306CF2"/>
    <w:rsid w:val="00306DAA"/>
    <w:rsid w:val="00306E0F"/>
    <w:rsid w:val="00306EC1"/>
    <w:rsid w:val="003072E5"/>
    <w:rsid w:val="00307590"/>
    <w:rsid w:val="003078E4"/>
    <w:rsid w:val="00307BEA"/>
    <w:rsid w:val="00307C85"/>
    <w:rsid w:val="003101CF"/>
    <w:rsid w:val="003104C0"/>
    <w:rsid w:val="00310643"/>
    <w:rsid w:val="003108EF"/>
    <w:rsid w:val="00310E01"/>
    <w:rsid w:val="00310F85"/>
    <w:rsid w:val="00310FA1"/>
    <w:rsid w:val="0031107F"/>
    <w:rsid w:val="00311140"/>
    <w:rsid w:val="00311D63"/>
    <w:rsid w:val="00312146"/>
    <w:rsid w:val="003121B1"/>
    <w:rsid w:val="00312298"/>
    <w:rsid w:val="0031231C"/>
    <w:rsid w:val="0031232A"/>
    <w:rsid w:val="0031276E"/>
    <w:rsid w:val="00312C1E"/>
    <w:rsid w:val="00313039"/>
    <w:rsid w:val="003130CE"/>
    <w:rsid w:val="0031323E"/>
    <w:rsid w:val="0031331E"/>
    <w:rsid w:val="003134B4"/>
    <w:rsid w:val="0031355D"/>
    <w:rsid w:val="00313628"/>
    <w:rsid w:val="003137BD"/>
    <w:rsid w:val="00313AE1"/>
    <w:rsid w:val="00313BDC"/>
    <w:rsid w:val="00313BF2"/>
    <w:rsid w:val="00313CFC"/>
    <w:rsid w:val="00313DCA"/>
    <w:rsid w:val="00313EFC"/>
    <w:rsid w:val="00313F9E"/>
    <w:rsid w:val="003142BE"/>
    <w:rsid w:val="003142CF"/>
    <w:rsid w:val="003143DD"/>
    <w:rsid w:val="00314841"/>
    <w:rsid w:val="003148E7"/>
    <w:rsid w:val="00314E10"/>
    <w:rsid w:val="00314E67"/>
    <w:rsid w:val="003150EE"/>
    <w:rsid w:val="00315180"/>
    <w:rsid w:val="003151B9"/>
    <w:rsid w:val="00315496"/>
    <w:rsid w:val="00315627"/>
    <w:rsid w:val="0031590D"/>
    <w:rsid w:val="00315B69"/>
    <w:rsid w:val="00315B8B"/>
    <w:rsid w:val="00315EF6"/>
    <w:rsid w:val="00315F14"/>
    <w:rsid w:val="00315F82"/>
    <w:rsid w:val="00316168"/>
    <w:rsid w:val="0031620C"/>
    <w:rsid w:val="0031621D"/>
    <w:rsid w:val="00316363"/>
    <w:rsid w:val="003169C2"/>
    <w:rsid w:val="00316A1E"/>
    <w:rsid w:val="00316BE3"/>
    <w:rsid w:val="00316C27"/>
    <w:rsid w:val="00316DE5"/>
    <w:rsid w:val="00316F6F"/>
    <w:rsid w:val="0031700B"/>
    <w:rsid w:val="00317024"/>
    <w:rsid w:val="0031704A"/>
    <w:rsid w:val="003170ED"/>
    <w:rsid w:val="003173E9"/>
    <w:rsid w:val="0031760C"/>
    <w:rsid w:val="003176DE"/>
    <w:rsid w:val="00317701"/>
    <w:rsid w:val="00317960"/>
    <w:rsid w:val="00317C00"/>
    <w:rsid w:val="00317C6A"/>
    <w:rsid w:val="00317CF3"/>
    <w:rsid w:val="00317F42"/>
    <w:rsid w:val="00320114"/>
    <w:rsid w:val="0032031A"/>
    <w:rsid w:val="00320597"/>
    <w:rsid w:val="00320710"/>
    <w:rsid w:val="0032099A"/>
    <w:rsid w:val="00320AE8"/>
    <w:rsid w:val="00320EEA"/>
    <w:rsid w:val="00320F29"/>
    <w:rsid w:val="00321119"/>
    <w:rsid w:val="0032129C"/>
    <w:rsid w:val="00321380"/>
    <w:rsid w:val="003213C9"/>
    <w:rsid w:val="003213DF"/>
    <w:rsid w:val="0032141F"/>
    <w:rsid w:val="00321566"/>
    <w:rsid w:val="003215C0"/>
    <w:rsid w:val="0032166C"/>
    <w:rsid w:val="0032166D"/>
    <w:rsid w:val="00321704"/>
    <w:rsid w:val="00321734"/>
    <w:rsid w:val="003219E1"/>
    <w:rsid w:val="00321AAC"/>
    <w:rsid w:val="00321E46"/>
    <w:rsid w:val="00321FCE"/>
    <w:rsid w:val="00322081"/>
    <w:rsid w:val="0032208D"/>
    <w:rsid w:val="003222F2"/>
    <w:rsid w:val="003229F0"/>
    <w:rsid w:val="00322B16"/>
    <w:rsid w:val="00322CF7"/>
    <w:rsid w:val="00322D45"/>
    <w:rsid w:val="00322D91"/>
    <w:rsid w:val="00322E14"/>
    <w:rsid w:val="00322E25"/>
    <w:rsid w:val="00322E8B"/>
    <w:rsid w:val="00323081"/>
    <w:rsid w:val="00323086"/>
    <w:rsid w:val="0032314E"/>
    <w:rsid w:val="003233BD"/>
    <w:rsid w:val="0032384B"/>
    <w:rsid w:val="003239C7"/>
    <w:rsid w:val="003239DA"/>
    <w:rsid w:val="00323E12"/>
    <w:rsid w:val="00323E98"/>
    <w:rsid w:val="00323EB0"/>
    <w:rsid w:val="00324069"/>
    <w:rsid w:val="00324559"/>
    <w:rsid w:val="003248C3"/>
    <w:rsid w:val="0032493B"/>
    <w:rsid w:val="00324B54"/>
    <w:rsid w:val="00324BE2"/>
    <w:rsid w:val="00324BF7"/>
    <w:rsid w:val="00324C7C"/>
    <w:rsid w:val="00324EB0"/>
    <w:rsid w:val="00325034"/>
    <w:rsid w:val="00325052"/>
    <w:rsid w:val="00325453"/>
    <w:rsid w:val="00325540"/>
    <w:rsid w:val="003256BA"/>
    <w:rsid w:val="0032571F"/>
    <w:rsid w:val="00325731"/>
    <w:rsid w:val="003257F2"/>
    <w:rsid w:val="00325808"/>
    <w:rsid w:val="003258B5"/>
    <w:rsid w:val="00325C61"/>
    <w:rsid w:val="00325C6B"/>
    <w:rsid w:val="00325FBC"/>
    <w:rsid w:val="003260C4"/>
    <w:rsid w:val="00326310"/>
    <w:rsid w:val="00326318"/>
    <w:rsid w:val="00326505"/>
    <w:rsid w:val="00326544"/>
    <w:rsid w:val="003265F2"/>
    <w:rsid w:val="00326662"/>
    <w:rsid w:val="0032674F"/>
    <w:rsid w:val="00326984"/>
    <w:rsid w:val="003269A0"/>
    <w:rsid w:val="003269FE"/>
    <w:rsid w:val="00326A36"/>
    <w:rsid w:val="00326A3E"/>
    <w:rsid w:val="0032737B"/>
    <w:rsid w:val="00327550"/>
    <w:rsid w:val="00327668"/>
    <w:rsid w:val="00327887"/>
    <w:rsid w:val="003278EC"/>
    <w:rsid w:val="00327A93"/>
    <w:rsid w:val="00327D5B"/>
    <w:rsid w:val="00327E33"/>
    <w:rsid w:val="00327E4F"/>
    <w:rsid w:val="003300CB"/>
    <w:rsid w:val="00330304"/>
    <w:rsid w:val="00330401"/>
    <w:rsid w:val="0033040E"/>
    <w:rsid w:val="003307EB"/>
    <w:rsid w:val="00331377"/>
    <w:rsid w:val="0033148D"/>
    <w:rsid w:val="003314A6"/>
    <w:rsid w:val="00331568"/>
    <w:rsid w:val="003315B1"/>
    <w:rsid w:val="003317C6"/>
    <w:rsid w:val="003319E8"/>
    <w:rsid w:val="00331A81"/>
    <w:rsid w:val="00331C41"/>
    <w:rsid w:val="00331D3A"/>
    <w:rsid w:val="00331DD3"/>
    <w:rsid w:val="00331DFA"/>
    <w:rsid w:val="00331EF5"/>
    <w:rsid w:val="0033204B"/>
    <w:rsid w:val="0033215B"/>
    <w:rsid w:val="00332704"/>
    <w:rsid w:val="00332AE2"/>
    <w:rsid w:val="00332D76"/>
    <w:rsid w:val="00332EFF"/>
    <w:rsid w:val="0033317C"/>
    <w:rsid w:val="00333194"/>
    <w:rsid w:val="00333222"/>
    <w:rsid w:val="00333732"/>
    <w:rsid w:val="00333B21"/>
    <w:rsid w:val="00333F7B"/>
    <w:rsid w:val="00334028"/>
    <w:rsid w:val="0033415B"/>
    <w:rsid w:val="003343A2"/>
    <w:rsid w:val="003343C7"/>
    <w:rsid w:val="003344DF"/>
    <w:rsid w:val="0033461E"/>
    <w:rsid w:val="0033463A"/>
    <w:rsid w:val="00334724"/>
    <w:rsid w:val="00334950"/>
    <w:rsid w:val="00334A2A"/>
    <w:rsid w:val="00334A9D"/>
    <w:rsid w:val="00334C91"/>
    <w:rsid w:val="00334D7C"/>
    <w:rsid w:val="00335068"/>
    <w:rsid w:val="0033508E"/>
    <w:rsid w:val="003350AD"/>
    <w:rsid w:val="00335202"/>
    <w:rsid w:val="003352E4"/>
    <w:rsid w:val="003355E8"/>
    <w:rsid w:val="003355F6"/>
    <w:rsid w:val="0033566E"/>
    <w:rsid w:val="0033572C"/>
    <w:rsid w:val="0033579D"/>
    <w:rsid w:val="0033589F"/>
    <w:rsid w:val="003358C6"/>
    <w:rsid w:val="003358E5"/>
    <w:rsid w:val="00335BAE"/>
    <w:rsid w:val="00335DBE"/>
    <w:rsid w:val="0033605C"/>
    <w:rsid w:val="003361E9"/>
    <w:rsid w:val="003362B2"/>
    <w:rsid w:val="003362EB"/>
    <w:rsid w:val="003364B8"/>
    <w:rsid w:val="00336A37"/>
    <w:rsid w:val="00336AEF"/>
    <w:rsid w:val="00336C55"/>
    <w:rsid w:val="00336CC2"/>
    <w:rsid w:val="00336EBD"/>
    <w:rsid w:val="00336EE1"/>
    <w:rsid w:val="0033769D"/>
    <w:rsid w:val="003379E6"/>
    <w:rsid w:val="00337AA1"/>
    <w:rsid w:val="00337DCE"/>
    <w:rsid w:val="00337F11"/>
    <w:rsid w:val="00340100"/>
    <w:rsid w:val="003403FB"/>
    <w:rsid w:val="003405F1"/>
    <w:rsid w:val="00340944"/>
    <w:rsid w:val="003409B8"/>
    <w:rsid w:val="00340C55"/>
    <w:rsid w:val="00340CAB"/>
    <w:rsid w:val="00340CCD"/>
    <w:rsid w:val="00340D11"/>
    <w:rsid w:val="00340FBE"/>
    <w:rsid w:val="0034106B"/>
    <w:rsid w:val="0034144F"/>
    <w:rsid w:val="00341605"/>
    <w:rsid w:val="00341767"/>
    <w:rsid w:val="003419C7"/>
    <w:rsid w:val="00341EEF"/>
    <w:rsid w:val="00342044"/>
    <w:rsid w:val="00342257"/>
    <w:rsid w:val="003423D5"/>
    <w:rsid w:val="00342412"/>
    <w:rsid w:val="00342451"/>
    <w:rsid w:val="0034259F"/>
    <w:rsid w:val="003426D4"/>
    <w:rsid w:val="00342868"/>
    <w:rsid w:val="003428EB"/>
    <w:rsid w:val="00342B77"/>
    <w:rsid w:val="00342BC4"/>
    <w:rsid w:val="00342DBA"/>
    <w:rsid w:val="00342DF9"/>
    <w:rsid w:val="003430A5"/>
    <w:rsid w:val="003431F3"/>
    <w:rsid w:val="003434BE"/>
    <w:rsid w:val="003435A8"/>
    <w:rsid w:val="003435D5"/>
    <w:rsid w:val="00343793"/>
    <w:rsid w:val="00343974"/>
    <w:rsid w:val="00343A28"/>
    <w:rsid w:val="00343BC6"/>
    <w:rsid w:val="00343E30"/>
    <w:rsid w:val="00344421"/>
    <w:rsid w:val="00344862"/>
    <w:rsid w:val="00344928"/>
    <w:rsid w:val="00344A02"/>
    <w:rsid w:val="00344C87"/>
    <w:rsid w:val="00344CE2"/>
    <w:rsid w:val="00344D85"/>
    <w:rsid w:val="003450AE"/>
    <w:rsid w:val="003455FB"/>
    <w:rsid w:val="00345645"/>
    <w:rsid w:val="003456B1"/>
    <w:rsid w:val="00345764"/>
    <w:rsid w:val="0034583E"/>
    <w:rsid w:val="0034598D"/>
    <w:rsid w:val="00345A79"/>
    <w:rsid w:val="00345CB6"/>
    <w:rsid w:val="00346010"/>
    <w:rsid w:val="00346354"/>
    <w:rsid w:val="00346363"/>
    <w:rsid w:val="003463DA"/>
    <w:rsid w:val="0034679B"/>
    <w:rsid w:val="003469BD"/>
    <w:rsid w:val="003469DA"/>
    <w:rsid w:val="003469EB"/>
    <w:rsid w:val="00346B1F"/>
    <w:rsid w:val="00346BCA"/>
    <w:rsid w:val="00346D90"/>
    <w:rsid w:val="00346E81"/>
    <w:rsid w:val="003470BD"/>
    <w:rsid w:val="0034724D"/>
    <w:rsid w:val="003472F4"/>
    <w:rsid w:val="00347365"/>
    <w:rsid w:val="00347619"/>
    <w:rsid w:val="0034773D"/>
    <w:rsid w:val="00347A19"/>
    <w:rsid w:val="00347A79"/>
    <w:rsid w:val="00347AFC"/>
    <w:rsid w:val="00347B0D"/>
    <w:rsid w:val="00347D8B"/>
    <w:rsid w:val="00350035"/>
    <w:rsid w:val="00350192"/>
    <w:rsid w:val="00350427"/>
    <w:rsid w:val="00350551"/>
    <w:rsid w:val="0035059B"/>
    <w:rsid w:val="0035072C"/>
    <w:rsid w:val="00350880"/>
    <w:rsid w:val="003508A8"/>
    <w:rsid w:val="00350B5D"/>
    <w:rsid w:val="00350C62"/>
    <w:rsid w:val="00350E31"/>
    <w:rsid w:val="0035114D"/>
    <w:rsid w:val="00351214"/>
    <w:rsid w:val="00351640"/>
    <w:rsid w:val="003517AD"/>
    <w:rsid w:val="00351A71"/>
    <w:rsid w:val="00351E98"/>
    <w:rsid w:val="00351ED0"/>
    <w:rsid w:val="0035275C"/>
    <w:rsid w:val="00352793"/>
    <w:rsid w:val="00352B90"/>
    <w:rsid w:val="00352D05"/>
    <w:rsid w:val="0035307A"/>
    <w:rsid w:val="003531D3"/>
    <w:rsid w:val="003531DE"/>
    <w:rsid w:val="00353203"/>
    <w:rsid w:val="0035357F"/>
    <w:rsid w:val="00353645"/>
    <w:rsid w:val="00353906"/>
    <w:rsid w:val="00353C41"/>
    <w:rsid w:val="00353F2F"/>
    <w:rsid w:val="00353FF2"/>
    <w:rsid w:val="00354091"/>
    <w:rsid w:val="003540B5"/>
    <w:rsid w:val="003541B0"/>
    <w:rsid w:val="0035452C"/>
    <w:rsid w:val="003547F3"/>
    <w:rsid w:val="00354AAD"/>
    <w:rsid w:val="0035514D"/>
    <w:rsid w:val="003551B9"/>
    <w:rsid w:val="00355326"/>
    <w:rsid w:val="003556D2"/>
    <w:rsid w:val="0035573A"/>
    <w:rsid w:val="00355C8F"/>
    <w:rsid w:val="00356723"/>
    <w:rsid w:val="003567D4"/>
    <w:rsid w:val="003568D2"/>
    <w:rsid w:val="00356EE9"/>
    <w:rsid w:val="00356F51"/>
    <w:rsid w:val="003570D1"/>
    <w:rsid w:val="003570E0"/>
    <w:rsid w:val="00357536"/>
    <w:rsid w:val="0035765D"/>
    <w:rsid w:val="003576CA"/>
    <w:rsid w:val="00357724"/>
    <w:rsid w:val="00357903"/>
    <w:rsid w:val="00357B50"/>
    <w:rsid w:val="00357C5D"/>
    <w:rsid w:val="00357CD5"/>
    <w:rsid w:val="00357D2A"/>
    <w:rsid w:val="00357DEE"/>
    <w:rsid w:val="00360515"/>
    <w:rsid w:val="003605CC"/>
    <w:rsid w:val="0036065C"/>
    <w:rsid w:val="00360734"/>
    <w:rsid w:val="0036090D"/>
    <w:rsid w:val="00360A61"/>
    <w:rsid w:val="00360C53"/>
    <w:rsid w:val="00360C9D"/>
    <w:rsid w:val="00360CCB"/>
    <w:rsid w:val="00360CD0"/>
    <w:rsid w:val="00360EBD"/>
    <w:rsid w:val="0036100E"/>
    <w:rsid w:val="003610DA"/>
    <w:rsid w:val="00361136"/>
    <w:rsid w:val="003611CE"/>
    <w:rsid w:val="003615B4"/>
    <w:rsid w:val="00361904"/>
    <w:rsid w:val="00361B5D"/>
    <w:rsid w:val="00361D4A"/>
    <w:rsid w:val="00361D53"/>
    <w:rsid w:val="00361E87"/>
    <w:rsid w:val="00361EC6"/>
    <w:rsid w:val="00361FC8"/>
    <w:rsid w:val="0036279B"/>
    <w:rsid w:val="0036284B"/>
    <w:rsid w:val="00362C6B"/>
    <w:rsid w:val="00362CDA"/>
    <w:rsid w:val="00362D5E"/>
    <w:rsid w:val="00362E17"/>
    <w:rsid w:val="0036302F"/>
    <w:rsid w:val="00363486"/>
    <w:rsid w:val="003634FA"/>
    <w:rsid w:val="0036364E"/>
    <w:rsid w:val="0036374E"/>
    <w:rsid w:val="00363A90"/>
    <w:rsid w:val="00363C84"/>
    <w:rsid w:val="00363E30"/>
    <w:rsid w:val="00363E85"/>
    <w:rsid w:val="00364125"/>
    <w:rsid w:val="0036421D"/>
    <w:rsid w:val="003642CA"/>
    <w:rsid w:val="003642EF"/>
    <w:rsid w:val="00364575"/>
    <w:rsid w:val="003645C9"/>
    <w:rsid w:val="0036499D"/>
    <w:rsid w:val="003649F4"/>
    <w:rsid w:val="00364AA0"/>
    <w:rsid w:val="00364F69"/>
    <w:rsid w:val="00364FBD"/>
    <w:rsid w:val="003651E4"/>
    <w:rsid w:val="00365404"/>
    <w:rsid w:val="003658A4"/>
    <w:rsid w:val="003658EE"/>
    <w:rsid w:val="003658F7"/>
    <w:rsid w:val="0036596E"/>
    <w:rsid w:val="00365AAC"/>
    <w:rsid w:val="00365D82"/>
    <w:rsid w:val="00366094"/>
    <w:rsid w:val="003663D9"/>
    <w:rsid w:val="00366405"/>
    <w:rsid w:val="00366596"/>
    <w:rsid w:val="003668D4"/>
    <w:rsid w:val="003668D8"/>
    <w:rsid w:val="00366915"/>
    <w:rsid w:val="00366D3D"/>
    <w:rsid w:val="00366EAF"/>
    <w:rsid w:val="0036710A"/>
    <w:rsid w:val="00367145"/>
    <w:rsid w:val="0036732C"/>
    <w:rsid w:val="003674E5"/>
    <w:rsid w:val="00367769"/>
    <w:rsid w:val="003678BD"/>
    <w:rsid w:val="00367BE3"/>
    <w:rsid w:val="00367C06"/>
    <w:rsid w:val="00367E23"/>
    <w:rsid w:val="00367F89"/>
    <w:rsid w:val="0037007A"/>
    <w:rsid w:val="0037037A"/>
    <w:rsid w:val="00370541"/>
    <w:rsid w:val="003705C6"/>
    <w:rsid w:val="00370D68"/>
    <w:rsid w:val="00370DA2"/>
    <w:rsid w:val="00370F45"/>
    <w:rsid w:val="00370FE4"/>
    <w:rsid w:val="00371099"/>
    <w:rsid w:val="00371378"/>
    <w:rsid w:val="003714BA"/>
    <w:rsid w:val="0037172F"/>
    <w:rsid w:val="0037176E"/>
    <w:rsid w:val="0037186D"/>
    <w:rsid w:val="00371A4F"/>
    <w:rsid w:val="00371AAC"/>
    <w:rsid w:val="00371AC3"/>
    <w:rsid w:val="00371AF4"/>
    <w:rsid w:val="00371B2E"/>
    <w:rsid w:val="00371EAE"/>
    <w:rsid w:val="0037213C"/>
    <w:rsid w:val="0037213D"/>
    <w:rsid w:val="003721BF"/>
    <w:rsid w:val="003723C2"/>
    <w:rsid w:val="0037244C"/>
    <w:rsid w:val="00372452"/>
    <w:rsid w:val="0037263D"/>
    <w:rsid w:val="0037274C"/>
    <w:rsid w:val="0037277B"/>
    <w:rsid w:val="00372AC8"/>
    <w:rsid w:val="00372DD8"/>
    <w:rsid w:val="00372EEF"/>
    <w:rsid w:val="00373115"/>
    <w:rsid w:val="003736F1"/>
    <w:rsid w:val="00373745"/>
    <w:rsid w:val="00373838"/>
    <w:rsid w:val="00373944"/>
    <w:rsid w:val="00373B18"/>
    <w:rsid w:val="003740CE"/>
    <w:rsid w:val="0037425F"/>
    <w:rsid w:val="00374295"/>
    <w:rsid w:val="003743B3"/>
    <w:rsid w:val="003743C1"/>
    <w:rsid w:val="00374713"/>
    <w:rsid w:val="00374A21"/>
    <w:rsid w:val="00374AA0"/>
    <w:rsid w:val="00374E17"/>
    <w:rsid w:val="0037502A"/>
    <w:rsid w:val="0037525B"/>
    <w:rsid w:val="00375372"/>
    <w:rsid w:val="0037544B"/>
    <w:rsid w:val="00375609"/>
    <w:rsid w:val="00375613"/>
    <w:rsid w:val="0037564A"/>
    <w:rsid w:val="003756DA"/>
    <w:rsid w:val="003756E6"/>
    <w:rsid w:val="0037580B"/>
    <w:rsid w:val="0037583B"/>
    <w:rsid w:val="0037588D"/>
    <w:rsid w:val="00375AD3"/>
    <w:rsid w:val="00375B34"/>
    <w:rsid w:val="00375C5D"/>
    <w:rsid w:val="00375D93"/>
    <w:rsid w:val="00375E10"/>
    <w:rsid w:val="00376024"/>
    <w:rsid w:val="003765C8"/>
    <w:rsid w:val="0037669A"/>
    <w:rsid w:val="003769AB"/>
    <w:rsid w:val="00376B1E"/>
    <w:rsid w:val="00376BAA"/>
    <w:rsid w:val="00376BBB"/>
    <w:rsid w:val="00376E55"/>
    <w:rsid w:val="00376F93"/>
    <w:rsid w:val="00377201"/>
    <w:rsid w:val="0037728A"/>
    <w:rsid w:val="00377403"/>
    <w:rsid w:val="00377462"/>
    <w:rsid w:val="003774CF"/>
    <w:rsid w:val="003775EB"/>
    <w:rsid w:val="003775FA"/>
    <w:rsid w:val="00377775"/>
    <w:rsid w:val="003778DF"/>
    <w:rsid w:val="0037790A"/>
    <w:rsid w:val="00377986"/>
    <w:rsid w:val="00377AA0"/>
    <w:rsid w:val="00377B63"/>
    <w:rsid w:val="00377F0D"/>
    <w:rsid w:val="00377FD3"/>
    <w:rsid w:val="00380048"/>
    <w:rsid w:val="003803B7"/>
    <w:rsid w:val="0038047F"/>
    <w:rsid w:val="0038062C"/>
    <w:rsid w:val="00380C1E"/>
    <w:rsid w:val="00380F2D"/>
    <w:rsid w:val="0038111F"/>
    <w:rsid w:val="003812D0"/>
    <w:rsid w:val="00381329"/>
    <w:rsid w:val="00381465"/>
    <w:rsid w:val="00381490"/>
    <w:rsid w:val="003814B1"/>
    <w:rsid w:val="003817B9"/>
    <w:rsid w:val="00381D4B"/>
    <w:rsid w:val="00381D91"/>
    <w:rsid w:val="00381FF4"/>
    <w:rsid w:val="00382550"/>
    <w:rsid w:val="003826AE"/>
    <w:rsid w:val="00382A42"/>
    <w:rsid w:val="00382BB4"/>
    <w:rsid w:val="00382C07"/>
    <w:rsid w:val="00382CF2"/>
    <w:rsid w:val="00382EB0"/>
    <w:rsid w:val="00383122"/>
    <w:rsid w:val="0038327C"/>
    <w:rsid w:val="003832BC"/>
    <w:rsid w:val="003837B2"/>
    <w:rsid w:val="00383825"/>
    <w:rsid w:val="00383A35"/>
    <w:rsid w:val="00383ADC"/>
    <w:rsid w:val="00383BAA"/>
    <w:rsid w:val="00383E38"/>
    <w:rsid w:val="00383E4C"/>
    <w:rsid w:val="00383EC5"/>
    <w:rsid w:val="00383F30"/>
    <w:rsid w:val="003840B7"/>
    <w:rsid w:val="0038417B"/>
    <w:rsid w:val="00384463"/>
    <w:rsid w:val="0038467B"/>
    <w:rsid w:val="0038474D"/>
    <w:rsid w:val="0038479E"/>
    <w:rsid w:val="003848D2"/>
    <w:rsid w:val="0038495B"/>
    <w:rsid w:val="003849DE"/>
    <w:rsid w:val="00384C49"/>
    <w:rsid w:val="00384CA5"/>
    <w:rsid w:val="00384EF9"/>
    <w:rsid w:val="0038507E"/>
    <w:rsid w:val="00385354"/>
    <w:rsid w:val="00385503"/>
    <w:rsid w:val="00385649"/>
    <w:rsid w:val="00385889"/>
    <w:rsid w:val="0038593B"/>
    <w:rsid w:val="00385A2A"/>
    <w:rsid w:val="00385BE7"/>
    <w:rsid w:val="00385CD2"/>
    <w:rsid w:val="00385D21"/>
    <w:rsid w:val="00385D74"/>
    <w:rsid w:val="00385FBC"/>
    <w:rsid w:val="0038666A"/>
    <w:rsid w:val="003868DF"/>
    <w:rsid w:val="00386938"/>
    <w:rsid w:val="00386D79"/>
    <w:rsid w:val="00386E34"/>
    <w:rsid w:val="00387017"/>
    <w:rsid w:val="0038713A"/>
    <w:rsid w:val="0038725E"/>
    <w:rsid w:val="003874C0"/>
    <w:rsid w:val="003876B9"/>
    <w:rsid w:val="0038778E"/>
    <w:rsid w:val="00387791"/>
    <w:rsid w:val="00387914"/>
    <w:rsid w:val="00387BDC"/>
    <w:rsid w:val="00387CC6"/>
    <w:rsid w:val="003901D5"/>
    <w:rsid w:val="003901E4"/>
    <w:rsid w:val="00390310"/>
    <w:rsid w:val="0039039E"/>
    <w:rsid w:val="00390476"/>
    <w:rsid w:val="003905A1"/>
    <w:rsid w:val="00390606"/>
    <w:rsid w:val="0039068D"/>
    <w:rsid w:val="00390938"/>
    <w:rsid w:val="00390AC6"/>
    <w:rsid w:val="00390FB4"/>
    <w:rsid w:val="003910B0"/>
    <w:rsid w:val="003911FA"/>
    <w:rsid w:val="003912B7"/>
    <w:rsid w:val="003912F5"/>
    <w:rsid w:val="00391440"/>
    <w:rsid w:val="003914F3"/>
    <w:rsid w:val="00391632"/>
    <w:rsid w:val="00391639"/>
    <w:rsid w:val="003916AF"/>
    <w:rsid w:val="003917B0"/>
    <w:rsid w:val="0039185C"/>
    <w:rsid w:val="003919A1"/>
    <w:rsid w:val="00391A4F"/>
    <w:rsid w:val="00391D50"/>
    <w:rsid w:val="0039200A"/>
    <w:rsid w:val="00392379"/>
    <w:rsid w:val="0039246D"/>
    <w:rsid w:val="003924BD"/>
    <w:rsid w:val="00392793"/>
    <w:rsid w:val="003929E1"/>
    <w:rsid w:val="00392C58"/>
    <w:rsid w:val="00392CD5"/>
    <w:rsid w:val="00392DC7"/>
    <w:rsid w:val="00392EA9"/>
    <w:rsid w:val="00392EF3"/>
    <w:rsid w:val="00393029"/>
    <w:rsid w:val="00393680"/>
    <w:rsid w:val="003938A3"/>
    <w:rsid w:val="00393D91"/>
    <w:rsid w:val="00393E31"/>
    <w:rsid w:val="00393E57"/>
    <w:rsid w:val="00393E58"/>
    <w:rsid w:val="00393FA4"/>
    <w:rsid w:val="00394166"/>
    <w:rsid w:val="0039447C"/>
    <w:rsid w:val="003946AA"/>
    <w:rsid w:val="003948BC"/>
    <w:rsid w:val="00394928"/>
    <w:rsid w:val="00394972"/>
    <w:rsid w:val="00394A1B"/>
    <w:rsid w:val="00394AA0"/>
    <w:rsid w:val="00394B82"/>
    <w:rsid w:val="00394C64"/>
    <w:rsid w:val="00394D9B"/>
    <w:rsid w:val="00394DBE"/>
    <w:rsid w:val="00394E3A"/>
    <w:rsid w:val="00394F63"/>
    <w:rsid w:val="003950EB"/>
    <w:rsid w:val="0039513C"/>
    <w:rsid w:val="003952F0"/>
    <w:rsid w:val="00395343"/>
    <w:rsid w:val="0039551C"/>
    <w:rsid w:val="0039554B"/>
    <w:rsid w:val="0039590E"/>
    <w:rsid w:val="00395C5C"/>
    <w:rsid w:val="00395D04"/>
    <w:rsid w:val="00395F1B"/>
    <w:rsid w:val="00395F62"/>
    <w:rsid w:val="003960C8"/>
    <w:rsid w:val="00396260"/>
    <w:rsid w:val="0039631A"/>
    <w:rsid w:val="00396586"/>
    <w:rsid w:val="003965ED"/>
    <w:rsid w:val="00396704"/>
    <w:rsid w:val="0039681D"/>
    <w:rsid w:val="00396979"/>
    <w:rsid w:val="003969C3"/>
    <w:rsid w:val="00396B55"/>
    <w:rsid w:val="00396C64"/>
    <w:rsid w:val="00396D8F"/>
    <w:rsid w:val="00396EDA"/>
    <w:rsid w:val="0039753B"/>
    <w:rsid w:val="003977FD"/>
    <w:rsid w:val="00397803"/>
    <w:rsid w:val="0039786F"/>
    <w:rsid w:val="00397B13"/>
    <w:rsid w:val="00397B65"/>
    <w:rsid w:val="00397BF9"/>
    <w:rsid w:val="00397C12"/>
    <w:rsid w:val="00397D03"/>
    <w:rsid w:val="00397FCF"/>
    <w:rsid w:val="00397FE1"/>
    <w:rsid w:val="003A0035"/>
    <w:rsid w:val="003A01DA"/>
    <w:rsid w:val="003A0A4B"/>
    <w:rsid w:val="003A0ECD"/>
    <w:rsid w:val="003A1011"/>
    <w:rsid w:val="003A1146"/>
    <w:rsid w:val="003A12C3"/>
    <w:rsid w:val="003A1320"/>
    <w:rsid w:val="003A1379"/>
    <w:rsid w:val="003A14AD"/>
    <w:rsid w:val="003A17D2"/>
    <w:rsid w:val="003A17D4"/>
    <w:rsid w:val="003A1974"/>
    <w:rsid w:val="003A1BDC"/>
    <w:rsid w:val="003A1CBB"/>
    <w:rsid w:val="003A1CD6"/>
    <w:rsid w:val="003A1DCB"/>
    <w:rsid w:val="003A22AB"/>
    <w:rsid w:val="003A22EB"/>
    <w:rsid w:val="003A240B"/>
    <w:rsid w:val="003A26AF"/>
    <w:rsid w:val="003A27D2"/>
    <w:rsid w:val="003A2BA8"/>
    <w:rsid w:val="003A2BFC"/>
    <w:rsid w:val="003A3169"/>
    <w:rsid w:val="003A31FE"/>
    <w:rsid w:val="003A3386"/>
    <w:rsid w:val="003A33BA"/>
    <w:rsid w:val="003A367D"/>
    <w:rsid w:val="003A382F"/>
    <w:rsid w:val="003A39CB"/>
    <w:rsid w:val="003A3BBF"/>
    <w:rsid w:val="003A3BF8"/>
    <w:rsid w:val="003A3EED"/>
    <w:rsid w:val="003A40DD"/>
    <w:rsid w:val="003A43CC"/>
    <w:rsid w:val="003A4791"/>
    <w:rsid w:val="003A4850"/>
    <w:rsid w:val="003A4852"/>
    <w:rsid w:val="003A48CA"/>
    <w:rsid w:val="003A48E2"/>
    <w:rsid w:val="003A4D31"/>
    <w:rsid w:val="003A4DCA"/>
    <w:rsid w:val="003A4E3E"/>
    <w:rsid w:val="003A4EF4"/>
    <w:rsid w:val="003A4F10"/>
    <w:rsid w:val="003A5419"/>
    <w:rsid w:val="003A5563"/>
    <w:rsid w:val="003A575F"/>
    <w:rsid w:val="003A5761"/>
    <w:rsid w:val="003A5881"/>
    <w:rsid w:val="003A5CF3"/>
    <w:rsid w:val="003A5E1B"/>
    <w:rsid w:val="003A601C"/>
    <w:rsid w:val="003A6114"/>
    <w:rsid w:val="003A611D"/>
    <w:rsid w:val="003A66F4"/>
    <w:rsid w:val="003A6B1D"/>
    <w:rsid w:val="003A6C1D"/>
    <w:rsid w:val="003A6E71"/>
    <w:rsid w:val="003A6FF4"/>
    <w:rsid w:val="003A73D1"/>
    <w:rsid w:val="003A7679"/>
    <w:rsid w:val="003A7B0E"/>
    <w:rsid w:val="003A7BE0"/>
    <w:rsid w:val="003A7C24"/>
    <w:rsid w:val="003A7E12"/>
    <w:rsid w:val="003A7E6F"/>
    <w:rsid w:val="003B01C2"/>
    <w:rsid w:val="003B02D0"/>
    <w:rsid w:val="003B05E8"/>
    <w:rsid w:val="003B0870"/>
    <w:rsid w:val="003B08B2"/>
    <w:rsid w:val="003B09BE"/>
    <w:rsid w:val="003B0AB5"/>
    <w:rsid w:val="003B0B02"/>
    <w:rsid w:val="003B0B87"/>
    <w:rsid w:val="003B0DEB"/>
    <w:rsid w:val="003B0EBB"/>
    <w:rsid w:val="003B0F28"/>
    <w:rsid w:val="003B1664"/>
    <w:rsid w:val="003B16E4"/>
    <w:rsid w:val="003B173A"/>
    <w:rsid w:val="003B1824"/>
    <w:rsid w:val="003B19EF"/>
    <w:rsid w:val="003B1A16"/>
    <w:rsid w:val="003B1A7B"/>
    <w:rsid w:val="003B1B35"/>
    <w:rsid w:val="003B1BD5"/>
    <w:rsid w:val="003B1E4D"/>
    <w:rsid w:val="003B1EAE"/>
    <w:rsid w:val="003B1F90"/>
    <w:rsid w:val="003B2207"/>
    <w:rsid w:val="003B229A"/>
    <w:rsid w:val="003B241C"/>
    <w:rsid w:val="003B24B8"/>
    <w:rsid w:val="003B2638"/>
    <w:rsid w:val="003B2751"/>
    <w:rsid w:val="003B283A"/>
    <w:rsid w:val="003B2890"/>
    <w:rsid w:val="003B2BA1"/>
    <w:rsid w:val="003B2DDA"/>
    <w:rsid w:val="003B3183"/>
    <w:rsid w:val="003B3242"/>
    <w:rsid w:val="003B32CB"/>
    <w:rsid w:val="003B374E"/>
    <w:rsid w:val="003B3892"/>
    <w:rsid w:val="003B38DC"/>
    <w:rsid w:val="003B39E2"/>
    <w:rsid w:val="003B3BF6"/>
    <w:rsid w:val="003B3CDC"/>
    <w:rsid w:val="003B3CFF"/>
    <w:rsid w:val="003B3F28"/>
    <w:rsid w:val="003B40DC"/>
    <w:rsid w:val="003B41E1"/>
    <w:rsid w:val="003B434D"/>
    <w:rsid w:val="003B4444"/>
    <w:rsid w:val="003B4612"/>
    <w:rsid w:val="003B4759"/>
    <w:rsid w:val="003B4933"/>
    <w:rsid w:val="003B499D"/>
    <w:rsid w:val="003B4D52"/>
    <w:rsid w:val="003B4E77"/>
    <w:rsid w:val="003B4EFE"/>
    <w:rsid w:val="003B502C"/>
    <w:rsid w:val="003B5272"/>
    <w:rsid w:val="003B52D4"/>
    <w:rsid w:val="003B53CF"/>
    <w:rsid w:val="003B55AC"/>
    <w:rsid w:val="003B5642"/>
    <w:rsid w:val="003B5C00"/>
    <w:rsid w:val="003B5C9E"/>
    <w:rsid w:val="003B5E0E"/>
    <w:rsid w:val="003B5FA6"/>
    <w:rsid w:val="003B6455"/>
    <w:rsid w:val="003B66B0"/>
    <w:rsid w:val="003B6757"/>
    <w:rsid w:val="003B67CA"/>
    <w:rsid w:val="003B6F82"/>
    <w:rsid w:val="003B701D"/>
    <w:rsid w:val="003B7374"/>
    <w:rsid w:val="003B78AB"/>
    <w:rsid w:val="003B7B92"/>
    <w:rsid w:val="003B7BBF"/>
    <w:rsid w:val="003B7C72"/>
    <w:rsid w:val="003B7FD4"/>
    <w:rsid w:val="003C012E"/>
    <w:rsid w:val="003C01DB"/>
    <w:rsid w:val="003C0587"/>
    <w:rsid w:val="003C0689"/>
    <w:rsid w:val="003C07D9"/>
    <w:rsid w:val="003C09EA"/>
    <w:rsid w:val="003C0A58"/>
    <w:rsid w:val="003C0BC4"/>
    <w:rsid w:val="003C0BEF"/>
    <w:rsid w:val="003C0D78"/>
    <w:rsid w:val="003C0E78"/>
    <w:rsid w:val="003C0EE1"/>
    <w:rsid w:val="003C0F35"/>
    <w:rsid w:val="003C1102"/>
    <w:rsid w:val="003C11F8"/>
    <w:rsid w:val="003C141A"/>
    <w:rsid w:val="003C1600"/>
    <w:rsid w:val="003C179C"/>
    <w:rsid w:val="003C1823"/>
    <w:rsid w:val="003C1A9B"/>
    <w:rsid w:val="003C1B2B"/>
    <w:rsid w:val="003C1C1D"/>
    <w:rsid w:val="003C1DF5"/>
    <w:rsid w:val="003C2168"/>
    <w:rsid w:val="003C22B3"/>
    <w:rsid w:val="003C23FB"/>
    <w:rsid w:val="003C2418"/>
    <w:rsid w:val="003C283C"/>
    <w:rsid w:val="003C2B95"/>
    <w:rsid w:val="003C2C35"/>
    <w:rsid w:val="003C2C91"/>
    <w:rsid w:val="003C305A"/>
    <w:rsid w:val="003C3142"/>
    <w:rsid w:val="003C3364"/>
    <w:rsid w:val="003C33CE"/>
    <w:rsid w:val="003C343F"/>
    <w:rsid w:val="003C3494"/>
    <w:rsid w:val="003C34EE"/>
    <w:rsid w:val="003C385C"/>
    <w:rsid w:val="003C3CEB"/>
    <w:rsid w:val="003C3D39"/>
    <w:rsid w:val="003C3D62"/>
    <w:rsid w:val="003C4164"/>
    <w:rsid w:val="003C4264"/>
    <w:rsid w:val="003C4315"/>
    <w:rsid w:val="003C4D5B"/>
    <w:rsid w:val="003C4D8A"/>
    <w:rsid w:val="003C4FDF"/>
    <w:rsid w:val="003C5194"/>
    <w:rsid w:val="003C5359"/>
    <w:rsid w:val="003C5523"/>
    <w:rsid w:val="003C554E"/>
    <w:rsid w:val="003C55AB"/>
    <w:rsid w:val="003C57D1"/>
    <w:rsid w:val="003C5808"/>
    <w:rsid w:val="003C5BB1"/>
    <w:rsid w:val="003C5E67"/>
    <w:rsid w:val="003C600D"/>
    <w:rsid w:val="003C60D6"/>
    <w:rsid w:val="003C63DE"/>
    <w:rsid w:val="003C64BC"/>
    <w:rsid w:val="003C65FC"/>
    <w:rsid w:val="003C6734"/>
    <w:rsid w:val="003C678C"/>
    <w:rsid w:val="003C6908"/>
    <w:rsid w:val="003C6AE3"/>
    <w:rsid w:val="003C6B0B"/>
    <w:rsid w:val="003C6B18"/>
    <w:rsid w:val="003C6D7B"/>
    <w:rsid w:val="003C6E09"/>
    <w:rsid w:val="003C6E90"/>
    <w:rsid w:val="003C6F44"/>
    <w:rsid w:val="003C737D"/>
    <w:rsid w:val="003C749E"/>
    <w:rsid w:val="003C74A5"/>
    <w:rsid w:val="003C74EB"/>
    <w:rsid w:val="003C75E9"/>
    <w:rsid w:val="003C78D8"/>
    <w:rsid w:val="003C7B65"/>
    <w:rsid w:val="003C7E4D"/>
    <w:rsid w:val="003C7EB8"/>
    <w:rsid w:val="003D04E0"/>
    <w:rsid w:val="003D0561"/>
    <w:rsid w:val="003D080C"/>
    <w:rsid w:val="003D0AA9"/>
    <w:rsid w:val="003D107F"/>
    <w:rsid w:val="003D10B0"/>
    <w:rsid w:val="003D1110"/>
    <w:rsid w:val="003D123E"/>
    <w:rsid w:val="003D1272"/>
    <w:rsid w:val="003D14C7"/>
    <w:rsid w:val="003D1743"/>
    <w:rsid w:val="003D196C"/>
    <w:rsid w:val="003D240D"/>
    <w:rsid w:val="003D2435"/>
    <w:rsid w:val="003D244C"/>
    <w:rsid w:val="003D27E9"/>
    <w:rsid w:val="003D2877"/>
    <w:rsid w:val="003D29E1"/>
    <w:rsid w:val="003D2CE3"/>
    <w:rsid w:val="003D2D19"/>
    <w:rsid w:val="003D2D7F"/>
    <w:rsid w:val="003D2DC3"/>
    <w:rsid w:val="003D3163"/>
    <w:rsid w:val="003D3260"/>
    <w:rsid w:val="003D326A"/>
    <w:rsid w:val="003D337B"/>
    <w:rsid w:val="003D3396"/>
    <w:rsid w:val="003D33A6"/>
    <w:rsid w:val="003D371F"/>
    <w:rsid w:val="003D3759"/>
    <w:rsid w:val="003D3831"/>
    <w:rsid w:val="003D38EE"/>
    <w:rsid w:val="003D39CD"/>
    <w:rsid w:val="003D39CF"/>
    <w:rsid w:val="003D3A1B"/>
    <w:rsid w:val="003D3DD8"/>
    <w:rsid w:val="003D3E01"/>
    <w:rsid w:val="003D415C"/>
    <w:rsid w:val="003D4240"/>
    <w:rsid w:val="003D4334"/>
    <w:rsid w:val="003D44AC"/>
    <w:rsid w:val="003D4553"/>
    <w:rsid w:val="003D4711"/>
    <w:rsid w:val="003D4793"/>
    <w:rsid w:val="003D4887"/>
    <w:rsid w:val="003D4A95"/>
    <w:rsid w:val="003D4B3F"/>
    <w:rsid w:val="003D4DA1"/>
    <w:rsid w:val="003D4EBE"/>
    <w:rsid w:val="003D4F5A"/>
    <w:rsid w:val="003D5265"/>
    <w:rsid w:val="003D53B7"/>
    <w:rsid w:val="003D5466"/>
    <w:rsid w:val="003D57AC"/>
    <w:rsid w:val="003D593F"/>
    <w:rsid w:val="003D594F"/>
    <w:rsid w:val="003D5B27"/>
    <w:rsid w:val="003D5B3F"/>
    <w:rsid w:val="003D5C87"/>
    <w:rsid w:val="003D5D19"/>
    <w:rsid w:val="003D5EE7"/>
    <w:rsid w:val="003D5FD2"/>
    <w:rsid w:val="003D5FEE"/>
    <w:rsid w:val="003D61E4"/>
    <w:rsid w:val="003D6362"/>
    <w:rsid w:val="003D63DF"/>
    <w:rsid w:val="003D6419"/>
    <w:rsid w:val="003D6474"/>
    <w:rsid w:val="003D6484"/>
    <w:rsid w:val="003D64E6"/>
    <w:rsid w:val="003D660E"/>
    <w:rsid w:val="003D6693"/>
    <w:rsid w:val="003D67E0"/>
    <w:rsid w:val="003D682B"/>
    <w:rsid w:val="003D68AA"/>
    <w:rsid w:val="003D68B7"/>
    <w:rsid w:val="003D6967"/>
    <w:rsid w:val="003D6AEA"/>
    <w:rsid w:val="003D6DD3"/>
    <w:rsid w:val="003D6E50"/>
    <w:rsid w:val="003D6EA0"/>
    <w:rsid w:val="003D6F8C"/>
    <w:rsid w:val="003D7152"/>
    <w:rsid w:val="003D71A4"/>
    <w:rsid w:val="003D71E4"/>
    <w:rsid w:val="003D72BB"/>
    <w:rsid w:val="003D72CE"/>
    <w:rsid w:val="003D73CF"/>
    <w:rsid w:val="003D7707"/>
    <w:rsid w:val="003D77EA"/>
    <w:rsid w:val="003D7936"/>
    <w:rsid w:val="003D7B0D"/>
    <w:rsid w:val="003D7B85"/>
    <w:rsid w:val="003D7DAF"/>
    <w:rsid w:val="003E00D7"/>
    <w:rsid w:val="003E0182"/>
    <w:rsid w:val="003E0516"/>
    <w:rsid w:val="003E051A"/>
    <w:rsid w:val="003E0850"/>
    <w:rsid w:val="003E08E7"/>
    <w:rsid w:val="003E0B1E"/>
    <w:rsid w:val="003E0B4B"/>
    <w:rsid w:val="003E0D7D"/>
    <w:rsid w:val="003E0E17"/>
    <w:rsid w:val="003E0F79"/>
    <w:rsid w:val="003E1321"/>
    <w:rsid w:val="003E15C1"/>
    <w:rsid w:val="003E164E"/>
    <w:rsid w:val="003E1690"/>
    <w:rsid w:val="003E170E"/>
    <w:rsid w:val="003E1E64"/>
    <w:rsid w:val="003E2287"/>
    <w:rsid w:val="003E256B"/>
    <w:rsid w:val="003E264D"/>
    <w:rsid w:val="003E29D4"/>
    <w:rsid w:val="003E2AB4"/>
    <w:rsid w:val="003E2AD1"/>
    <w:rsid w:val="003E2B06"/>
    <w:rsid w:val="003E2B70"/>
    <w:rsid w:val="003E2B7D"/>
    <w:rsid w:val="003E2DB7"/>
    <w:rsid w:val="003E2F69"/>
    <w:rsid w:val="003E2F84"/>
    <w:rsid w:val="003E3066"/>
    <w:rsid w:val="003E31AC"/>
    <w:rsid w:val="003E3620"/>
    <w:rsid w:val="003E368A"/>
    <w:rsid w:val="003E37B3"/>
    <w:rsid w:val="003E3888"/>
    <w:rsid w:val="003E3CAB"/>
    <w:rsid w:val="003E3D54"/>
    <w:rsid w:val="003E3E70"/>
    <w:rsid w:val="003E3F21"/>
    <w:rsid w:val="003E3FA9"/>
    <w:rsid w:val="003E43AC"/>
    <w:rsid w:val="003E4458"/>
    <w:rsid w:val="003E448C"/>
    <w:rsid w:val="003E4610"/>
    <w:rsid w:val="003E470A"/>
    <w:rsid w:val="003E4975"/>
    <w:rsid w:val="003E4A4F"/>
    <w:rsid w:val="003E4BFB"/>
    <w:rsid w:val="003E4FCC"/>
    <w:rsid w:val="003E50FF"/>
    <w:rsid w:val="003E5113"/>
    <w:rsid w:val="003E5143"/>
    <w:rsid w:val="003E52AA"/>
    <w:rsid w:val="003E5319"/>
    <w:rsid w:val="003E532C"/>
    <w:rsid w:val="003E54C5"/>
    <w:rsid w:val="003E573C"/>
    <w:rsid w:val="003E59CA"/>
    <w:rsid w:val="003E5BF0"/>
    <w:rsid w:val="003E5E5B"/>
    <w:rsid w:val="003E5FC7"/>
    <w:rsid w:val="003E6007"/>
    <w:rsid w:val="003E617F"/>
    <w:rsid w:val="003E63FD"/>
    <w:rsid w:val="003E66A8"/>
    <w:rsid w:val="003E67E5"/>
    <w:rsid w:val="003E6A48"/>
    <w:rsid w:val="003E6ECC"/>
    <w:rsid w:val="003E71EE"/>
    <w:rsid w:val="003E73B4"/>
    <w:rsid w:val="003E7931"/>
    <w:rsid w:val="003E7B4F"/>
    <w:rsid w:val="003E7CF7"/>
    <w:rsid w:val="003E7DB2"/>
    <w:rsid w:val="003E7E01"/>
    <w:rsid w:val="003F0459"/>
    <w:rsid w:val="003F054E"/>
    <w:rsid w:val="003F0687"/>
    <w:rsid w:val="003F0751"/>
    <w:rsid w:val="003F096A"/>
    <w:rsid w:val="003F0B76"/>
    <w:rsid w:val="003F0F3B"/>
    <w:rsid w:val="003F1154"/>
    <w:rsid w:val="003F15BF"/>
    <w:rsid w:val="003F15F4"/>
    <w:rsid w:val="003F1626"/>
    <w:rsid w:val="003F1901"/>
    <w:rsid w:val="003F1DC5"/>
    <w:rsid w:val="003F1E4D"/>
    <w:rsid w:val="003F2032"/>
    <w:rsid w:val="003F21FA"/>
    <w:rsid w:val="003F239E"/>
    <w:rsid w:val="003F2527"/>
    <w:rsid w:val="003F259B"/>
    <w:rsid w:val="003F26D7"/>
    <w:rsid w:val="003F26FB"/>
    <w:rsid w:val="003F2805"/>
    <w:rsid w:val="003F2A13"/>
    <w:rsid w:val="003F2B54"/>
    <w:rsid w:val="003F2C18"/>
    <w:rsid w:val="003F2C42"/>
    <w:rsid w:val="003F2F30"/>
    <w:rsid w:val="003F316B"/>
    <w:rsid w:val="003F32BA"/>
    <w:rsid w:val="003F334D"/>
    <w:rsid w:val="003F353D"/>
    <w:rsid w:val="003F35AE"/>
    <w:rsid w:val="003F360F"/>
    <w:rsid w:val="003F361B"/>
    <w:rsid w:val="003F3693"/>
    <w:rsid w:val="003F36B9"/>
    <w:rsid w:val="003F3935"/>
    <w:rsid w:val="003F39D8"/>
    <w:rsid w:val="003F3A9A"/>
    <w:rsid w:val="003F3CA5"/>
    <w:rsid w:val="003F3CC5"/>
    <w:rsid w:val="003F4167"/>
    <w:rsid w:val="003F4499"/>
    <w:rsid w:val="003F44D6"/>
    <w:rsid w:val="003F46DF"/>
    <w:rsid w:val="003F46E7"/>
    <w:rsid w:val="003F48B2"/>
    <w:rsid w:val="003F4B68"/>
    <w:rsid w:val="003F4D26"/>
    <w:rsid w:val="003F4EAB"/>
    <w:rsid w:val="003F4FB2"/>
    <w:rsid w:val="003F4FC8"/>
    <w:rsid w:val="003F518A"/>
    <w:rsid w:val="003F51DF"/>
    <w:rsid w:val="003F53C6"/>
    <w:rsid w:val="003F5501"/>
    <w:rsid w:val="003F553C"/>
    <w:rsid w:val="003F5B8A"/>
    <w:rsid w:val="003F5C2D"/>
    <w:rsid w:val="003F5F37"/>
    <w:rsid w:val="003F5F3F"/>
    <w:rsid w:val="003F6055"/>
    <w:rsid w:val="003F6378"/>
    <w:rsid w:val="003F6512"/>
    <w:rsid w:val="003F659C"/>
    <w:rsid w:val="003F6660"/>
    <w:rsid w:val="003F671E"/>
    <w:rsid w:val="003F6959"/>
    <w:rsid w:val="003F697A"/>
    <w:rsid w:val="003F69EB"/>
    <w:rsid w:val="003F6A8D"/>
    <w:rsid w:val="003F6ADF"/>
    <w:rsid w:val="003F6C9F"/>
    <w:rsid w:val="003F6CCE"/>
    <w:rsid w:val="003F6D6B"/>
    <w:rsid w:val="003F6D73"/>
    <w:rsid w:val="003F6D8A"/>
    <w:rsid w:val="003F75AF"/>
    <w:rsid w:val="003F7683"/>
    <w:rsid w:val="003F7861"/>
    <w:rsid w:val="003F787A"/>
    <w:rsid w:val="003F79AB"/>
    <w:rsid w:val="003F7FDE"/>
    <w:rsid w:val="0040004C"/>
    <w:rsid w:val="004000BD"/>
    <w:rsid w:val="00400125"/>
    <w:rsid w:val="00400345"/>
    <w:rsid w:val="004006A3"/>
    <w:rsid w:val="004007F7"/>
    <w:rsid w:val="0040080E"/>
    <w:rsid w:val="004008E4"/>
    <w:rsid w:val="004009ED"/>
    <w:rsid w:val="004010FA"/>
    <w:rsid w:val="00401649"/>
    <w:rsid w:val="004017AA"/>
    <w:rsid w:val="0040191C"/>
    <w:rsid w:val="00401B64"/>
    <w:rsid w:val="00401B79"/>
    <w:rsid w:val="00401B83"/>
    <w:rsid w:val="00401CB1"/>
    <w:rsid w:val="00401FB4"/>
    <w:rsid w:val="00402286"/>
    <w:rsid w:val="00402374"/>
    <w:rsid w:val="004026B2"/>
    <w:rsid w:val="00402AA4"/>
    <w:rsid w:val="00402B08"/>
    <w:rsid w:val="00402BAE"/>
    <w:rsid w:val="00402CCB"/>
    <w:rsid w:val="00402D55"/>
    <w:rsid w:val="00402EB0"/>
    <w:rsid w:val="00402F10"/>
    <w:rsid w:val="00403135"/>
    <w:rsid w:val="004032C7"/>
    <w:rsid w:val="00403331"/>
    <w:rsid w:val="0040345C"/>
    <w:rsid w:val="00403711"/>
    <w:rsid w:val="0040371D"/>
    <w:rsid w:val="00403765"/>
    <w:rsid w:val="00403B74"/>
    <w:rsid w:val="00403CE9"/>
    <w:rsid w:val="00403D05"/>
    <w:rsid w:val="00403D52"/>
    <w:rsid w:val="00403E83"/>
    <w:rsid w:val="00403EC1"/>
    <w:rsid w:val="00404576"/>
    <w:rsid w:val="00404A05"/>
    <w:rsid w:val="00404A09"/>
    <w:rsid w:val="00404BD0"/>
    <w:rsid w:val="00404E67"/>
    <w:rsid w:val="00404F09"/>
    <w:rsid w:val="0040519B"/>
    <w:rsid w:val="00405403"/>
    <w:rsid w:val="004054F2"/>
    <w:rsid w:val="004058F9"/>
    <w:rsid w:val="00405A8C"/>
    <w:rsid w:val="00405AF7"/>
    <w:rsid w:val="0040610F"/>
    <w:rsid w:val="004061A8"/>
    <w:rsid w:val="004061B7"/>
    <w:rsid w:val="004062B0"/>
    <w:rsid w:val="00406327"/>
    <w:rsid w:val="00406602"/>
    <w:rsid w:val="00406671"/>
    <w:rsid w:val="0040673F"/>
    <w:rsid w:val="00406D1E"/>
    <w:rsid w:val="00406F8A"/>
    <w:rsid w:val="004071CB"/>
    <w:rsid w:val="00407323"/>
    <w:rsid w:val="00407495"/>
    <w:rsid w:val="00407524"/>
    <w:rsid w:val="0040752C"/>
    <w:rsid w:val="00407619"/>
    <w:rsid w:val="0040771C"/>
    <w:rsid w:val="0040796E"/>
    <w:rsid w:val="00407AA7"/>
    <w:rsid w:val="00407C1A"/>
    <w:rsid w:val="00407D5D"/>
    <w:rsid w:val="00407D85"/>
    <w:rsid w:val="00407E16"/>
    <w:rsid w:val="0041000B"/>
    <w:rsid w:val="00410025"/>
    <w:rsid w:val="00410162"/>
    <w:rsid w:val="0041046C"/>
    <w:rsid w:val="004106B9"/>
    <w:rsid w:val="004107EE"/>
    <w:rsid w:val="004108CD"/>
    <w:rsid w:val="0041093D"/>
    <w:rsid w:val="004109AB"/>
    <w:rsid w:val="00410D3A"/>
    <w:rsid w:val="00410DD3"/>
    <w:rsid w:val="00410F84"/>
    <w:rsid w:val="0041115A"/>
    <w:rsid w:val="004111E3"/>
    <w:rsid w:val="004111FD"/>
    <w:rsid w:val="004112F1"/>
    <w:rsid w:val="00411379"/>
    <w:rsid w:val="00411439"/>
    <w:rsid w:val="0041153D"/>
    <w:rsid w:val="004117E7"/>
    <w:rsid w:val="004119B2"/>
    <w:rsid w:val="004119ED"/>
    <w:rsid w:val="00411C88"/>
    <w:rsid w:val="00411F72"/>
    <w:rsid w:val="00412110"/>
    <w:rsid w:val="00412459"/>
    <w:rsid w:val="004125D2"/>
    <w:rsid w:val="0041273B"/>
    <w:rsid w:val="004129D1"/>
    <w:rsid w:val="004129DC"/>
    <w:rsid w:val="00412A0E"/>
    <w:rsid w:val="00412DC7"/>
    <w:rsid w:val="00412E55"/>
    <w:rsid w:val="0041317B"/>
    <w:rsid w:val="004131E1"/>
    <w:rsid w:val="004134A4"/>
    <w:rsid w:val="00413758"/>
    <w:rsid w:val="00413A8B"/>
    <w:rsid w:val="00413AE8"/>
    <w:rsid w:val="00413B78"/>
    <w:rsid w:val="00413CA5"/>
    <w:rsid w:val="00413D4E"/>
    <w:rsid w:val="00414272"/>
    <w:rsid w:val="00414329"/>
    <w:rsid w:val="004143DC"/>
    <w:rsid w:val="0041442A"/>
    <w:rsid w:val="00414453"/>
    <w:rsid w:val="0041492A"/>
    <w:rsid w:val="00414D5E"/>
    <w:rsid w:val="00414E30"/>
    <w:rsid w:val="00414F43"/>
    <w:rsid w:val="00414F72"/>
    <w:rsid w:val="00414F7E"/>
    <w:rsid w:val="00414FBD"/>
    <w:rsid w:val="004150E7"/>
    <w:rsid w:val="00415147"/>
    <w:rsid w:val="00415224"/>
    <w:rsid w:val="00415487"/>
    <w:rsid w:val="004155E9"/>
    <w:rsid w:val="00415981"/>
    <w:rsid w:val="00415D66"/>
    <w:rsid w:val="00415DDE"/>
    <w:rsid w:val="00416239"/>
    <w:rsid w:val="004163EC"/>
    <w:rsid w:val="0041645A"/>
    <w:rsid w:val="0041649C"/>
    <w:rsid w:val="0041666B"/>
    <w:rsid w:val="00416737"/>
    <w:rsid w:val="0041683F"/>
    <w:rsid w:val="00416854"/>
    <w:rsid w:val="004169FE"/>
    <w:rsid w:val="00416B89"/>
    <w:rsid w:val="00416C8B"/>
    <w:rsid w:val="00416C96"/>
    <w:rsid w:val="00416EB4"/>
    <w:rsid w:val="00416ECB"/>
    <w:rsid w:val="00416FBD"/>
    <w:rsid w:val="00417261"/>
    <w:rsid w:val="00417266"/>
    <w:rsid w:val="00417283"/>
    <w:rsid w:val="004172B5"/>
    <w:rsid w:val="0041730F"/>
    <w:rsid w:val="004173B2"/>
    <w:rsid w:val="004178F4"/>
    <w:rsid w:val="004179A5"/>
    <w:rsid w:val="00417F8A"/>
    <w:rsid w:val="00420648"/>
    <w:rsid w:val="0042076E"/>
    <w:rsid w:val="00420823"/>
    <w:rsid w:val="004209A9"/>
    <w:rsid w:val="00420B71"/>
    <w:rsid w:val="00420D4B"/>
    <w:rsid w:val="00420EF9"/>
    <w:rsid w:val="0042111D"/>
    <w:rsid w:val="004211C0"/>
    <w:rsid w:val="00421211"/>
    <w:rsid w:val="004212DE"/>
    <w:rsid w:val="00421323"/>
    <w:rsid w:val="00421992"/>
    <w:rsid w:val="00421E31"/>
    <w:rsid w:val="00422108"/>
    <w:rsid w:val="00422157"/>
    <w:rsid w:val="0042254C"/>
    <w:rsid w:val="0042260A"/>
    <w:rsid w:val="0042266A"/>
    <w:rsid w:val="004228AA"/>
    <w:rsid w:val="00422B23"/>
    <w:rsid w:val="00422E9F"/>
    <w:rsid w:val="004230C8"/>
    <w:rsid w:val="00423172"/>
    <w:rsid w:val="004231C8"/>
    <w:rsid w:val="0042384E"/>
    <w:rsid w:val="004239AE"/>
    <w:rsid w:val="00423AC7"/>
    <w:rsid w:val="004241CA"/>
    <w:rsid w:val="004246C2"/>
    <w:rsid w:val="004246EB"/>
    <w:rsid w:val="0042472E"/>
    <w:rsid w:val="00424798"/>
    <w:rsid w:val="004248BD"/>
    <w:rsid w:val="004249CE"/>
    <w:rsid w:val="00424BAE"/>
    <w:rsid w:val="00424DD5"/>
    <w:rsid w:val="00425183"/>
    <w:rsid w:val="0042519E"/>
    <w:rsid w:val="0042527F"/>
    <w:rsid w:val="004252AC"/>
    <w:rsid w:val="00425340"/>
    <w:rsid w:val="0042544A"/>
    <w:rsid w:val="00425553"/>
    <w:rsid w:val="004257BF"/>
    <w:rsid w:val="004259B2"/>
    <w:rsid w:val="00425A52"/>
    <w:rsid w:val="00425D47"/>
    <w:rsid w:val="00425F95"/>
    <w:rsid w:val="004260C6"/>
    <w:rsid w:val="0042630C"/>
    <w:rsid w:val="004265D6"/>
    <w:rsid w:val="00426615"/>
    <w:rsid w:val="00426758"/>
    <w:rsid w:val="00426BB8"/>
    <w:rsid w:val="00426CA9"/>
    <w:rsid w:val="00426EF7"/>
    <w:rsid w:val="0042717C"/>
    <w:rsid w:val="004275DE"/>
    <w:rsid w:val="004275F9"/>
    <w:rsid w:val="00427775"/>
    <w:rsid w:val="0042797D"/>
    <w:rsid w:val="00427B75"/>
    <w:rsid w:val="00427D6E"/>
    <w:rsid w:val="00427FB5"/>
    <w:rsid w:val="0043020D"/>
    <w:rsid w:val="004302C3"/>
    <w:rsid w:val="00430487"/>
    <w:rsid w:val="00430520"/>
    <w:rsid w:val="004305BC"/>
    <w:rsid w:val="00430EB2"/>
    <w:rsid w:val="0043110B"/>
    <w:rsid w:val="0043122B"/>
    <w:rsid w:val="004313EB"/>
    <w:rsid w:val="00431403"/>
    <w:rsid w:val="00431407"/>
    <w:rsid w:val="00431446"/>
    <w:rsid w:val="00431639"/>
    <w:rsid w:val="004316A8"/>
    <w:rsid w:val="0043178B"/>
    <w:rsid w:val="00431AF5"/>
    <w:rsid w:val="00431BB5"/>
    <w:rsid w:val="00431E09"/>
    <w:rsid w:val="00431FC1"/>
    <w:rsid w:val="00432061"/>
    <w:rsid w:val="004320E4"/>
    <w:rsid w:val="0043222B"/>
    <w:rsid w:val="004327D7"/>
    <w:rsid w:val="004328AD"/>
    <w:rsid w:val="00432E9D"/>
    <w:rsid w:val="00432F05"/>
    <w:rsid w:val="00432FB4"/>
    <w:rsid w:val="0043316C"/>
    <w:rsid w:val="004331CD"/>
    <w:rsid w:val="0043332E"/>
    <w:rsid w:val="0043339E"/>
    <w:rsid w:val="004333C1"/>
    <w:rsid w:val="00433526"/>
    <w:rsid w:val="0043369C"/>
    <w:rsid w:val="00433820"/>
    <w:rsid w:val="00433869"/>
    <w:rsid w:val="0043394A"/>
    <w:rsid w:val="0043399F"/>
    <w:rsid w:val="00433F19"/>
    <w:rsid w:val="004340E7"/>
    <w:rsid w:val="00434513"/>
    <w:rsid w:val="00434566"/>
    <w:rsid w:val="00434601"/>
    <w:rsid w:val="004346A6"/>
    <w:rsid w:val="0043484B"/>
    <w:rsid w:val="004348F8"/>
    <w:rsid w:val="0043490D"/>
    <w:rsid w:val="0043496B"/>
    <w:rsid w:val="00434C05"/>
    <w:rsid w:val="0043503E"/>
    <w:rsid w:val="0043542A"/>
    <w:rsid w:val="004357A9"/>
    <w:rsid w:val="00435AB1"/>
    <w:rsid w:val="00435C4A"/>
    <w:rsid w:val="00435CAB"/>
    <w:rsid w:val="00435D11"/>
    <w:rsid w:val="00435D1F"/>
    <w:rsid w:val="00435D79"/>
    <w:rsid w:val="00435E4B"/>
    <w:rsid w:val="004360EB"/>
    <w:rsid w:val="00436130"/>
    <w:rsid w:val="004362DC"/>
    <w:rsid w:val="004364B1"/>
    <w:rsid w:val="00436876"/>
    <w:rsid w:val="004368CD"/>
    <w:rsid w:val="00436A69"/>
    <w:rsid w:val="00436B45"/>
    <w:rsid w:val="00436DF6"/>
    <w:rsid w:val="00437019"/>
    <w:rsid w:val="0043745F"/>
    <w:rsid w:val="0043753C"/>
    <w:rsid w:val="00437605"/>
    <w:rsid w:val="00437A04"/>
    <w:rsid w:val="00440045"/>
    <w:rsid w:val="0044010E"/>
    <w:rsid w:val="00440299"/>
    <w:rsid w:val="004403B2"/>
    <w:rsid w:val="0044044A"/>
    <w:rsid w:val="00440823"/>
    <w:rsid w:val="00440840"/>
    <w:rsid w:val="0044086A"/>
    <w:rsid w:val="0044097A"/>
    <w:rsid w:val="00440CCD"/>
    <w:rsid w:val="00440E92"/>
    <w:rsid w:val="004410E5"/>
    <w:rsid w:val="004411D3"/>
    <w:rsid w:val="004413F5"/>
    <w:rsid w:val="0044142E"/>
    <w:rsid w:val="0044188A"/>
    <w:rsid w:val="004418BF"/>
    <w:rsid w:val="00441B82"/>
    <w:rsid w:val="00441DD5"/>
    <w:rsid w:val="00441E33"/>
    <w:rsid w:val="00441E38"/>
    <w:rsid w:val="00441F30"/>
    <w:rsid w:val="00442340"/>
    <w:rsid w:val="00442449"/>
    <w:rsid w:val="0044258B"/>
    <w:rsid w:val="004426A8"/>
    <w:rsid w:val="00442722"/>
    <w:rsid w:val="0044277D"/>
    <w:rsid w:val="0044296B"/>
    <w:rsid w:val="00442A27"/>
    <w:rsid w:val="00442B11"/>
    <w:rsid w:val="00442B59"/>
    <w:rsid w:val="00442B91"/>
    <w:rsid w:val="00442BC9"/>
    <w:rsid w:val="00442C3E"/>
    <w:rsid w:val="00442F20"/>
    <w:rsid w:val="00442FCB"/>
    <w:rsid w:val="00443530"/>
    <w:rsid w:val="00443873"/>
    <w:rsid w:val="00443A72"/>
    <w:rsid w:val="00443F97"/>
    <w:rsid w:val="004441DF"/>
    <w:rsid w:val="004442EC"/>
    <w:rsid w:val="00444304"/>
    <w:rsid w:val="0044457E"/>
    <w:rsid w:val="0044481D"/>
    <w:rsid w:val="00444CBB"/>
    <w:rsid w:val="00444DD2"/>
    <w:rsid w:val="00444EB2"/>
    <w:rsid w:val="004452DF"/>
    <w:rsid w:val="004456A3"/>
    <w:rsid w:val="00445BF9"/>
    <w:rsid w:val="00445C62"/>
    <w:rsid w:val="00445C99"/>
    <w:rsid w:val="0044605A"/>
    <w:rsid w:val="00446079"/>
    <w:rsid w:val="00446100"/>
    <w:rsid w:val="0044647D"/>
    <w:rsid w:val="0044659F"/>
    <w:rsid w:val="004465DC"/>
    <w:rsid w:val="0044678C"/>
    <w:rsid w:val="004467AD"/>
    <w:rsid w:val="004467F4"/>
    <w:rsid w:val="0044692C"/>
    <w:rsid w:val="00446985"/>
    <w:rsid w:val="00446A09"/>
    <w:rsid w:val="00446AB7"/>
    <w:rsid w:val="00446B0E"/>
    <w:rsid w:val="00446B16"/>
    <w:rsid w:val="00446B6D"/>
    <w:rsid w:val="00447419"/>
    <w:rsid w:val="004474ED"/>
    <w:rsid w:val="0044755C"/>
    <w:rsid w:val="00447817"/>
    <w:rsid w:val="00447A21"/>
    <w:rsid w:val="00447AED"/>
    <w:rsid w:val="00447B2F"/>
    <w:rsid w:val="00450120"/>
    <w:rsid w:val="0045034E"/>
    <w:rsid w:val="004504EE"/>
    <w:rsid w:val="004505F8"/>
    <w:rsid w:val="004507C1"/>
    <w:rsid w:val="0045092A"/>
    <w:rsid w:val="00450A72"/>
    <w:rsid w:val="00450E3F"/>
    <w:rsid w:val="00451206"/>
    <w:rsid w:val="00451277"/>
    <w:rsid w:val="00451BAA"/>
    <w:rsid w:val="00451C2E"/>
    <w:rsid w:val="00451DAD"/>
    <w:rsid w:val="004520B9"/>
    <w:rsid w:val="0045240A"/>
    <w:rsid w:val="004524E1"/>
    <w:rsid w:val="0045253A"/>
    <w:rsid w:val="00452752"/>
    <w:rsid w:val="004527E4"/>
    <w:rsid w:val="004528A8"/>
    <w:rsid w:val="00452940"/>
    <w:rsid w:val="00452B36"/>
    <w:rsid w:val="00452C64"/>
    <w:rsid w:val="00452D57"/>
    <w:rsid w:val="00452E48"/>
    <w:rsid w:val="00452F17"/>
    <w:rsid w:val="004531AC"/>
    <w:rsid w:val="00453314"/>
    <w:rsid w:val="0045331E"/>
    <w:rsid w:val="004535C6"/>
    <w:rsid w:val="0045362A"/>
    <w:rsid w:val="00453651"/>
    <w:rsid w:val="00453897"/>
    <w:rsid w:val="004538A0"/>
    <w:rsid w:val="00453963"/>
    <w:rsid w:val="004539B7"/>
    <w:rsid w:val="00453C59"/>
    <w:rsid w:val="00453DF1"/>
    <w:rsid w:val="0045419E"/>
    <w:rsid w:val="00454202"/>
    <w:rsid w:val="00454315"/>
    <w:rsid w:val="00454331"/>
    <w:rsid w:val="00454491"/>
    <w:rsid w:val="004547DA"/>
    <w:rsid w:val="00454865"/>
    <w:rsid w:val="00454F23"/>
    <w:rsid w:val="00455607"/>
    <w:rsid w:val="00455718"/>
    <w:rsid w:val="0045578F"/>
    <w:rsid w:val="00455913"/>
    <w:rsid w:val="004559A6"/>
    <w:rsid w:val="0045606C"/>
    <w:rsid w:val="0045610D"/>
    <w:rsid w:val="00456536"/>
    <w:rsid w:val="00456C25"/>
    <w:rsid w:val="00456C94"/>
    <w:rsid w:val="00456CBC"/>
    <w:rsid w:val="004577BF"/>
    <w:rsid w:val="0045795D"/>
    <w:rsid w:val="00457AC2"/>
    <w:rsid w:val="00457CDD"/>
    <w:rsid w:val="00457DD0"/>
    <w:rsid w:val="00457F10"/>
    <w:rsid w:val="004600D1"/>
    <w:rsid w:val="004602C7"/>
    <w:rsid w:val="004608FB"/>
    <w:rsid w:val="00460F00"/>
    <w:rsid w:val="00460FD7"/>
    <w:rsid w:val="00460FF3"/>
    <w:rsid w:val="004610C8"/>
    <w:rsid w:val="00461143"/>
    <w:rsid w:val="004611A9"/>
    <w:rsid w:val="00461208"/>
    <w:rsid w:val="0046125D"/>
    <w:rsid w:val="004615B7"/>
    <w:rsid w:val="0046171B"/>
    <w:rsid w:val="004617B7"/>
    <w:rsid w:val="00461864"/>
    <w:rsid w:val="00461906"/>
    <w:rsid w:val="00461B71"/>
    <w:rsid w:val="00461BF4"/>
    <w:rsid w:val="00461C63"/>
    <w:rsid w:val="00461EA5"/>
    <w:rsid w:val="00461F70"/>
    <w:rsid w:val="00461FD7"/>
    <w:rsid w:val="00462402"/>
    <w:rsid w:val="00462859"/>
    <w:rsid w:val="004628C9"/>
    <w:rsid w:val="004629A5"/>
    <w:rsid w:val="00462B70"/>
    <w:rsid w:val="00462CDB"/>
    <w:rsid w:val="00462DDD"/>
    <w:rsid w:val="00463008"/>
    <w:rsid w:val="004632AC"/>
    <w:rsid w:val="00463426"/>
    <w:rsid w:val="00463C0C"/>
    <w:rsid w:val="00463CA5"/>
    <w:rsid w:val="004640CB"/>
    <w:rsid w:val="004641A4"/>
    <w:rsid w:val="004643AF"/>
    <w:rsid w:val="00464444"/>
    <w:rsid w:val="00464451"/>
    <w:rsid w:val="004644F1"/>
    <w:rsid w:val="004646A7"/>
    <w:rsid w:val="00464B0E"/>
    <w:rsid w:val="00464C02"/>
    <w:rsid w:val="00464C8F"/>
    <w:rsid w:val="00464CAD"/>
    <w:rsid w:val="00464DC0"/>
    <w:rsid w:val="004650AB"/>
    <w:rsid w:val="00465267"/>
    <w:rsid w:val="004657B2"/>
    <w:rsid w:val="00465D60"/>
    <w:rsid w:val="00465DA5"/>
    <w:rsid w:val="00465F1E"/>
    <w:rsid w:val="004662ED"/>
    <w:rsid w:val="00466394"/>
    <w:rsid w:val="004663DF"/>
    <w:rsid w:val="00466437"/>
    <w:rsid w:val="0046677E"/>
    <w:rsid w:val="004669DC"/>
    <w:rsid w:val="00466CB9"/>
    <w:rsid w:val="00466D15"/>
    <w:rsid w:val="00466EB1"/>
    <w:rsid w:val="00466F9B"/>
    <w:rsid w:val="0046724C"/>
    <w:rsid w:val="00467287"/>
    <w:rsid w:val="00467324"/>
    <w:rsid w:val="004674A3"/>
    <w:rsid w:val="00467503"/>
    <w:rsid w:val="0046752F"/>
    <w:rsid w:val="00467575"/>
    <w:rsid w:val="0046761B"/>
    <w:rsid w:val="00467692"/>
    <w:rsid w:val="00467750"/>
    <w:rsid w:val="00467A36"/>
    <w:rsid w:val="00467A4F"/>
    <w:rsid w:val="00467A86"/>
    <w:rsid w:val="00467F2D"/>
    <w:rsid w:val="004702B1"/>
    <w:rsid w:val="004702D4"/>
    <w:rsid w:val="0047035A"/>
    <w:rsid w:val="004703BD"/>
    <w:rsid w:val="00470420"/>
    <w:rsid w:val="004704B7"/>
    <w:rsid w:val="00470602"/>
    <w:rsid w:val="004706E4"/>
    <w:rsid w:val="00470901"/>
    <w:rsid w:val="00470C0C"/>
    <w:rsid w:val="00470D84"/>
    <w:rsid w:val="00470DA5"/>
    <w:rsid w:val="00470DBF"/>
    <w:rsid w:val="00470F07"/>
    <w:rsid w:val="00471089"/>
    <w:rsid w:val="004711AE"/>
    <w:rsid w:val="00471244"/>
    <w:rsid w:val="00471743"/>
    <w:rsid w:val="0047178E"/>
    <w:rsid w:val="004717ED"/>
    <w:rsid w:val="00471854"/>
    <w:rsid w:val="00471A45"/>
    <w:rsid w:val="00471B75"/>
    <w:rsid w:val="00471DBD"/>
    <w:rsid w:val="00471E01"/>
    <w:rsid w:val="00471FD0"/>
    <w:rsid w:val="004720BB"/>
    <w:rsid w:val="004721F0"/>
    <w:rsid w:val="00472365"/>
    <w:rsid w:val="0047244E"/>
    <w:rsid w:val="00472493"/>
    <w:rsid w:val="00472496"/>
    <w:rsid w:val="00472929"/>
    <w:rsid w:val="00472ABD"/>
    <w:rsid w:val="00472D8F"/>
    <w:rsid w:val="00472E97"/>
    <w:rsid w:val="00472F15"/>
    <w:rsid w:val="0047304F"/>
    <w:rsid w:val="0047355B"/>
    <w:rsid w:val="00473C38"/>
    <w:rsid w:val="00473E79"/>
    <w:rsid w:val="00473FA8"/>
    <w:rsid w:val="00474123"/>
    <w:rsid w:val="0047420E"/>
    <w:rsid w:val="004742FB"/>
    <w:rsid w:val="004743FD"/>
    <w:rsid w:val="00474463"/>
    <w:rsid w:val="00474552"/>
    <w:rsid w:val="00474705"/>
    <w:rsid w:val="00474C64"/>
    <w:rsid w:val="00474CEE"/>
    <w:rsid w:val="00474D97"/>
    <w:rsid w:val="00474FDC"/>
    <w:rsid w:val="004750BA"/>
    <w:rsid w:val="004751DC"/>
    <w:rsid w:val="0047537C"/>
    <w:rsid w:val="004756A8"/>
    <w:rsid w:val="00475822"/>
    <w:rsid w:val="004758A1"/>
    <w:rsid w:val="00475975"/>
    <w:rsid w:val="0047597F"/>
    <w:rsid w:val="00475BCC"/>
    <w:rsid w:val="00475E6A"/>
    <w:rsid w:val="004761A3"/>
    <w:rsid w:val="004761DF"/>
    <w:rsid w:val="00476300"/>
    <w:rsid w:val="00476512"/>
    <w:rsid w:val="004765AF"/>
    <w:rsid w:val="004765FF"/>
    <w:rsid w:val="004767C5"/>
    <w:rsid w:val="00476830"/>
    <w:rsid w:val="00476976"/>
    <w:rsid w:val="004769C9"/>
    <w:rsid w:val="00476BFB"/>
    <w:rsid w:val="00476D24"/>
    <w:rsid w:val="00476DA0"/>
    <w:rsid w:val="00476DF0"/>
    <w:rsid w:val="00476F12"/>
    <w:rsid w:val="004774C3"/>
    <w:rsid w:val="00477706"/>
    <w:rsid w:val="0047773F"/>
    <w:rsid w:val="00477898"/>
    <w:rsid w:val="00477C23"/>
    <w:rsid w:val="00477C98"/>
    <w:rsid w:val="00480026"/>
    <w:rsid w:val="00480037"/>
    <w:rsid w:val="0048050E"/>
    <w:rsid w:val="0048055E"/>
    <w:rsid w:val="00480606"/>
    <w:rsid w:val="00480744"/>
    <w:rsid w:val="00480B8C"/>
    <w:rsid w:val="00480BE9"/>
    <w:rsid w:val="00480D6C"/>
    <w:rsid w:val="00480EBD"/>
    <w:rsid w:val="00481044"/>
    <w:rsid w:val="004810C5"/>
    <w:rsid w:val="00481106"/>
    <w:rsid w:val="004819B2"/>
    <w:rsid w:val="00482008"/>
    <w:rsid w:val="0048206E"/>
    <w:rsid w:val="00482093"/>
    <w:rsid w:val="00482177"/>
    <w:rsid w:val="004821C6"/>
    <w:rsid w:val="00482251"/>
    <w:rsid w:val="004822B1"/>
    <w:rsid w:val="00482663"/>
    <w:rsid w:val="00482ABA"/>
    <w:rsid w:val="00482B2A"/>
    <w:rsid w:val="00482B80"/>
    <w:rsid w:val="00482F1B"/>
    <w:rsid w:val="00483073"/>
    <w:rsid w:val="00483078"/>
    <w:rsid w:val="004832B2"/>
    <w:rsid w:val="0048336E"/>
    <w:rsid w:val="00483441"/>
    <w:rsid w:val="00483609"/>
    <w:rsid w:val="004838A1"/>
    <w:rsid w:val="00483903"/>
    <w:rsid w:val="00483C94"/>
    <w:rsid w:val="00483DA9"/>
    <w:rsid w:val="00483F1C"/>
    <w:rsid w:val="00484064"/>
    <w:rsid w:val="0048410A"/>
    <w:rsid w:val="00484176"/>
    <w:rsid w:val="00484288"/>
    <w:rsid w:val="004842F2"/>
    <w:rsid w:val="004843DF"/>
    <w:rsid w:val="00484742"/>
    <w:rsid w:val="00484A37"/>
    <w:rsid w:val="00484C64"/>
    <w:rsid w:val="00484DFA"/>
    <w:rsid w:val="004850B6"/>
    <w:rsid w:val="00485373"/>
    <w:rsid w:val="004853C9"/>
    <w:rsid w:val="004855AE"/>
    <w:rsid w:val="004857AE"/>
    <w:rsid w:val="00485C61"/>
    <w:rsid w:val="00485CA8"/>
    <w:rsid w:val="00485E16"/>
    <w:rsid w:val="0048605A"/>
    <w:rsid w:val="004862D7"/>
    <w:rsid w:val="004862ED"/>
    <w:rsid w:val="00486400"/>
    <w:rsid w:val="0048652F"/>
    <w:rsid w:val="00486541"/>
    <w:rsid w:val="004865C2"/>
    <w:rsid w:val="00486679"/>
    <w:rsid w:val="004867A9"/>
    <w:rsid w:val="00486871"/>
    <w:rsid w:val="00486AE8"/>
    <w:rsid w:val="00486B37"/>
    <w:rsid w:val="00486C47"/>
    <w:rsid w:val="00486D93"/>
    <w:rsid w:val="00486FB7"/>
    <w:rsid w:val="00486FE6"/>
    <w:rsid w:val="0048702A"/>
    <w:rsid w:val="0048712B"/>
    <w:rsid w:val="004874CB"/>
    <w:rsid w:val="00487751"/>
    <w:rsid w:val="004879A2"/>
    <w:rsid w:val="004879A5"/>
    <w:rsid w:val="00487A54"/>
    <w:rsid w:val="00487E55"/>
    <w:rsid w:val="00487FF6"/>
    <w:rsid w:val="004900D1"/>
    <w:rsid w:val="0049025D"/>
    <w:rsid w:val="00490456"/>
    <w:rsid w:val="00490553"/>
    <w:rsid w:val="004905FB"/>
    <w:rsid w:val="004906C4"/>
    <w:rsid w:val="00490716"/>
    <w:rsid w:val="004907BF"/>
    <w:rsid w:val="004907F7"/>
    <w:rsid w:val="00490AFE"/>
    <w:rsid w:val="00490B6D"/>
    <w:rsid w:val="0049100B"/>
    <w:rsid w:val="004911C7"/>
    <w:rsid w:val="0049131B"/>
    <w:rsid w:val="00491340"/>
    <w:rsid w:val="00491382"/>
    <w:rsid w:val="00491387"/>
    <w:rsid w:val="00491507"/>
    <w:rsid w:val="00491575"/>
    <w:rsid w:val="004915D9"/>
    <w:rsid w:val="00491840"/>
    <w:rsid w:val="004918C5"/>
    <w:rsid w:val="00491BCF"/>
    <w:rsid w:val="00491C31"/>
    <w:rsid w:val="00491CFA"/>
    <w:rsid w:val="00491D8A"/>
    <w:rsid w:val="00491EFE"/>
    <w:rsid w:val="004920AA"/>
    <w:rsid w:val="004922F5"/>
    <w:rsid w:val="004923A3"/>
    <w:rsid w:val="00492444"/>
    <w:rsid w:val="004924C4"/>
    <w:rsid w:val="00492555"/>
    <w:rsid w:val="004925CA"/>
    <w:rsid w:val="00492654"/>
    <w:rsid w:val="00492A44"/>
    <w:rsid w:val="00492E93"/>
    <w:rsid w:val="00493150"/>
    <w:rsid w:val="00493260"/>
    <w:rsid w:val="004933FF"/>
    <w:rsid w:val="0049344D"/>
    <w:rsid w:val="00493747"/>
    <w:rsid w:val="004937F8"/>
    <w:rsid w:val="004938FB"/>
    <w:rsid w:val="00493CED"/>
    <w:rsid w:val="00493F84"/>
    <w:rsid w:val="0049404B"/>
    <w:rsid w:val="004940E4"/>
    <w:rsid w:val="00494120"/>
    <w:rsid w:val="00494236"/>
    <w:rsid w:val="0049453D"/>
    <w:rsid w:val="00494578"/>
    <w:rsid w:val="0049457D"/>
    <w:rsid w:val="0049464F"/>
    <w:rsid w:val="0049475F"/>
    <w:rsid w:val="00494D3E"/>
    <w:rsid w:val="00494D72"/>
    <w:rsid w:val="00494E8E"/>
    <w:rsid w:val="00495091"/>
    <w:rsid w:val="00495122"/>
    <w:rsid w:val="00495140"/>
    <w:rsid w:val="0049514A"/>
    <w:rsid w:val="0049523F"/>
    <w:rsid w:val="0049525B"/>
    <w:rsid w:val="0049547D"/>
    <w:rsid w:val="00495660"/>
    <w:rsid w:val="004956A1"/>
    <w:rsid w:val="0049583B"/>
    <w:rsid w:val="004958B3"/>
    <w:rsid w:val="00495BB3"/>
    <w:rsid w:val="00496003"/>
    <w:rsid w:val="00496246"/>
    <w:rsid w:val="0049626A"/>
    <w:rsid w:val="004964ED"/>
    <w:rsid w:val="00496522"/>
    <w:rsid w:val="00496553"/>
    <w:rsid w:val="00496665"/>
    <w:rsid w:val="00496692"/>
    <w:rsid w:val="004967D8"/>
    <w:rsid w:val="00496A29"/>
    <w:rsid w:val="00496ADD"/>
    <w:rsid w:val="00496B7F"/>
    <w:rsid w:val="00496B92"/>
    <w:rsid w:val="00496BA0"/>
    <w:rsid w:val="00496E0D"/>
    <w:rsid w:val="00496FFD"/>
    <w:rsid w:val="00497082"/>
    <w:rsid w:val="00497365"/>
    <w:rsid w:val="004976EF"/>
    <w:rsid w:val="0049793D"/>
    <w:rsid w:val="00497984"/>
    <w:rsid w:val="00497A5A"/>
    <w:rsid w:val="00497A95"/>
    <w:rsid w:val="00497B42"/>
    <w:rsid w:val="00497D02"/>
    <w:rsid w:val="004A0187"/>
    <w:rsid w:val="004A0353"/>
    <w:rsid w:val="004A043A"/>
    <w:rsid w:val="004A0466"/>
    <w:rsid w:val="004A0590"/>
    <w:rsid w:val="004A06FA"/>
    <w:rsid w:val="004A0717"/>
    <w:rsid w:val="004A0751"/>
    <w:rsid w:val="004A0AB1"/>
    <w:rsid w:val="004A10D4"/>
    <w:rsid w:val="004A122B"/>
    <w:rsid w:val="004A1242"/>
    <w:rsid w:val="004A1381"/>
    <w:rsid w:val="004A14D6"/>
    <w:rsid w:val="004A1631"/>
    <w:rsid w:val="004A197F"/>
    <w:rsid w:val="004A1AEC"/>
    <w:rsid w:val="004A1F9A"/>
    <w:rsid w:val="004A211E"/>
    <w:rsid w:val="004A22B6"/>
    <w:rsid w:val="004A2629"/>
    <w:rsid w:val="004A26A6"/>
    <w:rsid w:val="004A2723"/>
    <w:rsid w:val="004A28A4"/>
    <w:rsid w:val="004A28BD"/>
    <w:rsid w:val="004A2A00"/>
    <w:rsid w:val="004A2BD6"/>
    <w:rsid w:val="004A2C29"/>
    <w:rsid w:val="004A30CF"/>
    <w:rsid w:val="004A3472"/>
    <w:rsid w:val="004A3861"/>
    <w:rsid w:val="004A3A63"/>
    <w:rsid w:val="004A3B4F"/>
    <w:rsid w:val="004A3BF8"/>
    <w:rsid w:val="004A3CE5"/>
    <w:rsid w:val="004A3F3F"/>
    <w:rsid w:val="004A41C6"/>
    <w:rsid w:val="004A4233"/>
    <w:rsid w:val="004A4284"/>
    <w:rsid w:val="004A42A2"/>
    <w:rsid w:val="004A4631"/>
    <w:rsid w:val="004A47AA"/>
    <w:rsid w:val="004A48F1"/>
    <w:rsid w:val="004A4930"/>
    <w:rsid w:val="004A4940"/>
    <w:rsid w:val="004A49F3"/>
    <w:rsid w:val="004A4A43"/>
    <w:rsid w:val="004A4BBD"/>
    <w:rsid w:val="004A4C02"/>
    <w:rsid w:val="004A5528"/>
    <w:rsid w:val="004A5608"/>
    <w:rsid w:val="004A5BA1"/>
    <w:rsid w:val="004A5D5A"/>
    <w:rsid w:val="004A600A"/>
    <w:rsid w:val="004A60DA"/>
    <w:rsid w:val="004A6252"/>
    <w:rsid w:val="004A63AE"/>
    <w:rsid w:val="004A68FD"/>
    <w:rsid w:val="004A6901"/>
    <w:rsid w:val="004A6E5D"/>
    <w:rsid w:val="004A708E"/>
    <w:rsid w:val="004A7111"/>
    <w:rsid w:val="004A74AA"/>
    <w:rsid w:val="004A74E0"/>
    <w:rsid w:val="004A75AD"/>
    <w:rsid w:val="004A7605"/>
    <w:rsid w:val="004A77A4"/>
    <w:rsid w:val="004A77CF"/>
    <w:rsid w:val="004A7800"/>
    <w:rsid w:val="004A78D8"/>
    <w:rsid w:val="004A7BAF"/>
    <w:rsid w:val="004A7CBC"/>
    <w:rsid w:val="004A7E3C"/>
    <w:rsid w:val="004B0071"/>
    <w:rsid w:val="004B0345"/>
    <w:rsid w:val="004B052B"/>
    <w:rsid w:val="004B0694"/>
    <w:rsid w:val="004B0708"/>
    <w:rsid w:val="004B089A"/>
    <w:rsid w:val="004B0BB8"/>
    <w:rsid w:val="004B0BD8"/>
    <w:rsid w:val="004B0D0C"/>
    <w:rsid w:val="004B0D2E"/>
    <w:rsid w:val="004B0E5E"/>
    <w:rsid w:val="004B100C"/>
    <w:rsid w:val="004B11BD"/>
    <w:rsid w:val="004B12A7"/>
    <w:rsid w:val="004B1344"/>
    <w:rsid w:val="004B1788"/>
    <w:rsid w:val="004B17F8"/>
    <w:rsid w:val="004B1807"/>
    <w:rsid w:val="004B18A1"/>
    <w:rsid w:val="004B191B"/>
    <w:rsid w:val="004B19BF"/>
    <w:rsid w:val="004B19D0"/>
    <w:rsid w:val="004B1B9A"/>
    <w:rsid w:val="004B1C5B"/>
    <w:rsid w:val="004B1C90"/>
    <w:rsid w:val="004B1D54"/>
    <w:rsid w:val="004B1E3B"/>
    <w:rsid w:val="004B1E51"/>
    <w:rsid w:val="004B1F45"/>
    <w:rsid w:val="004B2354"/>
    <w:rsid w:val="004B24C8"/>
    <w:rsid w:val="004B25D4"/>
    <w:rsid w:val="004B2625"/>
    <w:rsid w:val="004B2BB3"/>
    <w:rsid w:val="004B2EAA"/>
    <w:rsid w:val="004B2EF0"/>
    <w:rsid w:val="004B30B7"/>
    <w:rsid w:val="004B30EE"/>
    <w:rsid w:val="004B33F9"/>
    <w:rsid w:val="004B352A"/>
    <w:rsid w:val="004B38B8"/>
    <w:rsid w:val="004B39FA"/>
    <w:rsid w:val="004B3A19"/>
    <w:rsid w:val="004B3A7B"/>
    <w:rsid w:val="004B3AAA"/>
    <w:rsid w:val="004B3B7A"/>
    <w:rsid w:val="004B3E25"/>
    <w:rsid w:val="004B46C5"/>
    <w:rsid w:val="004B48EB"/>
    <w:rsid w:val="004B4ACE"/>
    <w:rsid w:val="004B4D32"/>
    <w:rsid w:val="004B4F9B"/>
    <w:rsid w:val="004B512E"/>
    <w:rsid w:val="004B5405"/>
    <w:rsid w:val="004B5429"/>
    <w:rsid w:val="004B5455"/>
    <w:rsid w:val="004B572E"/>
    <w:rsid w:val="004B5882"/>
    <w:rsid w:val="004B626E"/>
    <w:rsid w:val="004B633D"/>
    <w:rsid w:val="004B64CC"/>
    <w:rsid w:val="004B6589"/>
    <w:rsid w:val="004B6788"/>
    <w:rsid w:val="004B698C"/>
    <w:rsid w:val="004B699D"/>
    <w:rsid w:val="004B6DB1"/>
    <w:rsid w:val="004B6E24"/>
    <w:rsid w:val="004B7016"/>
    <w:rsid w:val="004B74FC"/>
    <w:rsid w:val="004B7A5A"/>
    <w:rsid w:val="004B7D71"/>
    <w:rsid w:val="004B7DF7"/>
    <w:rsid w:val="004B7F2B"/>
    <w:rsid w:val="004C028F"/>
    <w:rsid w:val="004C0379"/>
    <w:rsid w:val="004C060E"/>
    <w:rsid w:val="004C06D7"/>
    <w:rsid w:val="004C07E2"/>
    <w:rsid w:val="004C0A9B"/>
    <w:rsid w:val="004C0C58"/>
    <w:rsid w:val="004C0D97"/>
    <w:rsid w:val="004C0E4F"/>
    <w:rsid w:val="004C0EE2"/>
    <w:rsid w:val="004C1012"/>
    <w:rsid w:val="004C140E"/>
    <w:rsid w:val="004C14B5"/>
    <w:rsid w:val="004C15BF"/>
    <w:rsid w:val="004C1936"/>
    <w:rsid w:val="004C1976"/>
    <w:rsid w:val="004C203E"/>
    <w:rsid w:val="004C205E"/>
    <w:rsid w:val="004C21EF"/>
    <w:rsid w:val="004C2248"/>
    <w:rsid w:val="004C2266"/>
    <w:rsid w:val="004C260A"/>
    <w:rsid w:val="004C2655"/>
    <w:rsid w:val="004C274B"/>
    <w:rsid w:val="004C27AC"/>
    <w:rsid w:val="004C27CA"/>
    <w:rsid w:val="004C2967"/>
    <w:rsid w:val="004C2CE2"/>
    <w:rsid w:val="004C2D36"/>
    <w:rsid w:val="004C2DEF"/>
    <w:rsid w:val="004C302A"/>
    <w:rsid w:val="004C316D"/>
    <w:rsid w:val="004C329A"/>
    <w:rsid w:val="004C3337"/>
    <w:rsid w:val="004C3750"/>
    <w:rsid w:val="004C37EE"/>
    <w:rsid w:val="004C3924"/>
    <w:rsid w:val="004C3CB1"/>
    <w:rsid w:val="004C3D56"/>
    <w:rsid w:val="004C3FB2"/>
    <w:rsid w:val="004C3FBC"/>
    <w:rsid w:val="004C419A"/>
    <w:rsid w:val="004C419B"/>
    <w:rsid w:val="004C41C3"/>
    <w:rsid w:val="004C41D2"/>
    <w:rsid w:val="004C4473"/>
    <w:rsid w:val="004C44D1"/>
    <w:rsid w:val="004C44DB"/>
    <w:rsid w:val="004C4509"/>
    <w:rsid w:val="004C469E"/>
    <w:rsid w:val="004C4A3A"/>
    <w:rsid w:val="004C4BD4"/>
    <w:rsid w:val="004C4D51"/>
    <w:rsid w:val="004C4F77"/>
    <w:rsid w:val="004C5293"/>
    <w:rsid w:val="004C54E2"/>
    <w:rsid w:val="004C559D"/>
    <w:rsid w:val="004C5654"/>
    <w:rsid w:val="004C56C1"/>
    <w:rsid w:val="004C57F2"/>
    <w:rsid w:val="004C57F7"/>
    <w:rsid w:val="004C5A27"/>
    <w:rsid w:val="004C5A97"/>
    <w:rsid w:val="004C5C09"/>
    <w:rsid w:val="004C5C67"/>
    <w:rsid w:val="004C5CFB"/>
    <w:rsid w:val="004C6222"/>
    <w:rsid w:val="004C62B7"/>
    <w:rsid w:val="004C62E5"/>
    <w:rsid w:val="004C67E2"/>
    <w:rsid w:val="004C6836"/>
    <w:rsid w:val="004C6C17"/>
    <w:rsid w:val="004C6C2A"/>
    <w:rsid w:val="004C6C4C"/>
    <w:rsid w:val="004C6D3F"/>
    <w:rsid w:val="004C6F9E"/>
    <w:rsid w:val="004C733E"/>
    <w:rsid w:val="004C7362"/>
    <w:rsid w:val="004C753A"/>
    <w:rsid w:val="004C782B"/>
    <w:rsid w:val="004C7883"/>
    <w:rsid w:val="004C78C7"/>
    <w:rsid w:val="004C79D7"/>
    <w:rsid w:val="004C79DB"/>
    <w:rsid w:val="004C7D60"/>
    <w:rsid w:val="004C7DD9"/>
    <w:rsid w:val="004C7E0B"/>
    <w:rsid w:val="004C7E33"/>
    <w:rsid w:val="004C7E51"/>
    <w:rsid w:val="004C7F9D"/>
    <w:rsid w:val="004D00A2"/>
    <w:rsid w:val="004D016C"/>
    <w:rsid w:val="004D03F2"/>
    <w:rsid w:val="004D044B"/>
    <w:rsid w:val="004D05D3"/>
    <w:rsid w:val="004D0625"/>
    <w:rsid w:val="004D0687"/>
    <w:rsid w:val="004D0821"/>
    <w:rsid w:val="004D0A27"/>
    <w:rsid w:val="004D110F"/>
    <w:rsid w:val="004D1206"/>
    <w:rsid w:val="004D1539"/>
    <w:rsid w:val="004D15B5"/>
    <w:rsid w:val="004D1695"/>
    <w:rsid w:val="004D178E"/>
    <w:rsid w:val="004D1880"/>
    <w:rsid w:val="004D18F9"/>
    <w:rsid w:val="004D1A4A"/>
    <w:rsid w:val="004D1C39"/>
    <w:rsid w:val="004D1E5D"/>
    <w:rsid w:val="004D1F06"/>
    <w:rsid w:val="004D1FF1"/>
    <w:rsid w:val="004D20D2"/>
    <w:rsid w:val="004D246C"/>
    <w:rsid w:val="004D2B43"/>
    <w:rsid w:val="004D2BA9"/>
    <w:rsid w:val="004D2DA0"/>
    <w:rsid w:val="004D35A4"/>
    <w:rsid w:val="004D3622"/>
    <w:rsid w:val="004D3634"/>
    <w:rsid w:val="004D3673"/>
    <w:rsid w:val="004D368F"/>
    <w:rsid w:val="004D37C9"/>
    <w:rsid w:val="004D397D"/>
    <w:rsid w:val="004D3C79"/>
    <w:rsid w:val="004D3D4F"/>
    <w:rsid w:val="004D3F95"/>
    <w:rsid w:val="004D3FAB"/>
    <w:rsid w:val="004D4020"/>
    <w:rsid w:val="004D4226"/>
    <w:rsid w:val="004D4474"/>
    <w:rsid w:val="004D44BC"/>
    <w:rsid w:val="004D44FF"/>
    <w:rsid w:val="004D4558"/>
    <w:rsid w:val="004D4687"/>
    <w:rsid w:val="004D4750"/>
    <w:rsid w:val="004D4810"/>
    <w:rsid w:val="004D4A53"/>
    <w:rsid w:val="004D4D84"/>
    <w:rsid w:val="004D4E96"/>
    <w:rsid w:val="004D4EED"/>
    <w:rsid w:val="004D511A"/>
    <w:rsid w:val="004D551D"/>
    <w:rsid w:val="004D5612"/>
    <w:rsid w:val="004D5770"/>
    <w:rsid w:val="004D58C8"/>
    <w:rsid w:val="004D5932"/>
    <w:rsid w:val="004D5C7C"/>
    <w:rsid w:val="004D5E90"/>
    <w:rsid w:val="004D63F0"/>
    <w:rsid w:val="004D6517"/>
    <w:rsid w:val="004D6696"/>
    <w:rsid w:val="004D68D9"/>
    <w:rsid w:val="004D6D8A"/>
    <w:rsid w:val="004D6EB5"/>
    <w:rsid w:val="004D7130"/>
    <w:rsid w:val="004D7136"/>
    <w:rsid w:val="004D7222"/>
    <w:rsid w:val="004D72A3"/>
    <w:rsid w:val="004D7550"/>
    <w:rsid w:val="004D77A1"/>
    <w:rsid w:val="004D78ED"/>
    <w:rsid w:val="004D7C7B"/>
    <w:rsid w:val="004D7F35"/>
    <w:rsid w:val="004D7F5C"/>
    <w:rsid w:val="004D7FDC"/>
    <w:rsid w:val="004E0025"/>
    <w:rsid w:val="004E0221"/>
    <w:rsid w:val="004E053F"/>
    <w:rsid w:val="004E055A"/>
    <w:rsid w:val="004E0597"/>
    <w:rsid w:val="004E05B2"/>
    <w:rsid w:val="004E0679"/>
    <w:rsid w:val="004E0988"/>
    <w:rsid w:val="004E09CD"/>
    <w:rsid w:val="004E0A22"/>
    <w:rsid w:val="004E0E32"/>
    <w:rsid w:val="004E12E9"/>
    <w:rsid w:val="004E135C"/>
    <w:rsid w:val="004E154D"/>
    <w:rsid w:val="004E17CC"/>
    <w:rsid w:val="004E185B"/>
    <w:rsid w:val="004E18B6"/>
    <w:rsid w:val="004E1AF1"/>
    <w:rsid w:val="004E1BE0"/>
    <w:rsid w:val="004E1C69"/>
    <w:rsid w:val="004E1DB8"/>
    <w:rsid w:val="004E1FD4"/>
    <w:rsid w:val="004E2163"/>
    <w:rsid w:val="004E22AE"/>
    <w:rsid w:val="004E24CF"/>
    <w:rsid w:val="004E2541"/>
    <w:rsid w:val="004E268E"/>
    <w:rsid w:val="004E277E"/>
    <w:rsid w:val="004E2A04"/>
    <w:rsid w:val="004E2B2C"/>
    <w:rsid w:val="004E2FAC"/>
    <w:rsid w:val="004E3070"/>
    <w:rsid w:val="004E3177"/>
    <w:rsid w:val="004E34F0"/>
    <w:rsid w:val="004E36A9"/>
    <w:rsid w:val="004E36B2"/>
    <w:rsid w:val="004E37B4"/>
    <w:rsid w:val="004E3806"/>
    <w:rsid w:val="004E3B15"/>
    <w:rsid w:val="004E3CBF"/>
    <w:rsid w:val="004E3E8E"/>
    <w:rsid w:val="004E404E"/>
    <w:rsid w:val="004E405C"/>
    <w:rsid w:val="004E41F6"/>
    <w:rsid w:val="004E451D"/>
    <w:rsid w:val="004E4544"/>
    <w:rsid w:val="004E47B0"/>
    <w:rsid w:val="004E4891"/>
    <w:rsid w:val="004E497D"/>
    <w:rsid w:val="004E49C2"/>
    <w:rsid w:val="004E4B09"/>
    <w:rsid w:val="004E4B4A"/>
    <w:rsid w:val="004E4F98"/>
    <w:rsid w:val="004E542A"/>
    <w:rsid w:val="004E5537"/>
    <w:rsid w:val="004E5799"/>
    <w:rsid w:val="004E58AC"/>
    <w:rsid w:val="004E5A51"/>
    <w:rsid w:val="004E5D43"/>
    <w:rsid w:val="004E5DA6"/>
    <w:rsid w:val="004E5FA0"/>
    <w:rsid w:val="004E6115"/>
    <w:rsid w:val="004E64B1"/>
    <w:rsid w:val="004E6857"/>
    <w:rsid w:val="004E6921"/>
    <w:rsid w:val="004E69FE"/>
    <w:rsid w:val="004E6C1C"/>
    <w:rsid w:val="004E6C8F"/>
    <w:rsid w:val="004E6E86"/>
    <w:rsid w:val="004E6E8A"/>
    <w:rsid w:val="004E6F12"/>
    <w:rsid w:val="004E7022"/>
    <w:rsid w:val="004E723F"/>
    <w:rsid w:val="004E7288"/>
    <w:rsid w:val="004E749C"/>
    <w:rsid w:val="004E757C"/>
    <w:rsid w:val="004E77F3"/>
    <w:rsid w:val="004E78E5"/>
    <w:rsid w:val="004E7921"/>
    <w:rsid w:val="004E799D"/>
    <w:rsid w:val="004E7E5A"/>
    <w:rsid w:val="004F009C"/>
    <w:rsid w:val="004F01D7"/>
    <w:rsid w:val="004F01E9"/>
    <w:rsid w:val="004F0277"/>
    <w:rsid w:val="004F03B6"/>
    <w:rsid w:val="004F08B8"/>
    <w:rsid w:val="004F0B51"/>
    <w:rsid w:val="004F0D16"/>
    <w:rsid w:val="004F0FE0"/>
    <w:rsid w:val="004F0FE8"/>
    <w:rsid w:val="004F10AF"/>
    <w:rsid w:val="004F1433"/>
    <w:rsid w:val="004F18C9"/>
    <w:rsid w:val="004F18D1"/>
    <w:rsid w:val="004F1929"/>
    <w:rsid w:val="004F1E27"/>
    <w:rsid w:val="004F1F00"/>
    <w:rsid w:val="004F1F44"/>
    <w:rsid w:val="004F230A"/>
    <w:rsid w:val="004F2330"/>
    <w:rsid w:val="004F2499"/>
    <w:rsid w:val="004F2571"/>
    <w:rsid w:val="004F26A1"/>
    <w:rsid w:val="004F2799"/>
    <w:rsid w:val="004F2932"/>
    <w:rsid w:val="004F2998"/>
    <w:rsid w:val="004F2AE5"/>
    <w:rsid w:val="004F2B09"/>
    <w:rsid w:val="004F2B5F"/>
    <w:rsid w:val="004F2DA3"/>
    <w:rsid w:val="004F3063"/>
    <w:rsid w:val="004F30BE"/>
    <w:rsid w:val="004F30C9"/>
    <w:rsid w:val="004F31B6"/>
    <w:rsid w:val="004F3397"/>
    <w:rsid w:val="004F340A"/>
    <w:rsid w:val="004F366B"/>
    <w:rsid w:val="004F3901"/>
    <w:rsid w:val="004F3C40"/>
    <w:rsid w:val="004F4124"/>
    <w:rsid w:val="004F4382"/>
    <w:rsid w:val="004F47E1"/>
    <w:rsid w:val="004F484A"/>
    <w:rsid w:val="004F48A8"/>
    <w:rsid w:val="004F48FC"/>
    <w:rsid w:val="004F4CCD"/>
    <w:rsid w:val="004F4CDB"/>
    <w:rsid w:val="004F54F5"/>
    <w:rsid w:val="004F5B83"/>
    <w:rsid w:val="004F5C2D"/>
    <w:rsid w:val="004F5D3D"/>
    <w:rsid w:val="004F5DC4"/>
    <w:rsid w:val="004F5EBF"/>
    <w:rsid w:val="004F5F51"/>
    <w:rsid w:val="004F5FD3"/>
    <w:rsid w:val="004F65DA"/>
    <w:rsid w:val="004F66D9"/>
    <w:rsid w:val="004F68BE"/>
    <w:rsid w:val="004F6919"/>
    <w:rsid w:val="004F6B52"/>
    <w:rsid w:val="004F6B9B"/>
    <w:rsid w:val="004F6C67"/>
    <w:rsid w:val="004F6D9E"/>
    <w:rsid w:val="004F6F5C"/>
    <w:rsid w:val="004F6FCA"/>
    <w:rsid w:val="004F7155"/>
    <w:rsid w:val="004F73EF"/>
    <w:rsid w:val="004F7455"/>
    <w:rsid w:val="004F748D"/>
    <w:rsid w:val="004F755D"/>
    <w:rsid w:val="004F75A6"/>
    <w:rsid w:val="004F768B"/>
    <w:rsid w:val="004F775B"/>
    <w:rsid w:val="004F7984"/>
    <w:rsid w:val="004F79BA"/>
    <w:rsid w:val="004F7A22"/>
    <w:rsid w:val="004F7C2B"/>
    <w:rsid w:val="004F7D0E"/>
    <w:rsid w:val="004F7E0D"/>
    <w:rsid w:val="004F7FE0"/>
    <w:rsid w:val="00500140"/>
    <w:rsid w:val="00500203"/>
    <w:rsid w:val="00500375"/>
    <w:rsid w:val="00500407"/>
    <w:rsid w:val="0050040F"/>
    <w:rsid w:val="0050044A"/>
    <w:rsid w:val="0050059B"/>
    <w:rsid w:val="005008AC"/>
    <w:rsid w:val="00500AA5"/>
    <w:rsid w:val="00500FE3"/>
    <w:rsid w:val="0050104A"/>
    <w:rsid w:val="00501084"/>
    <w:rsid w:val="005011B4"/>
    <w:rsid w:val="00501569"/>
    <w:rsid w:val="00501572"/>
    <w:rsid w:val="00501888"/>
    <w:rsid w:val="005018A5"/>
    <w:rsid w:val="0050195C"/>
    <w:rsid w:val="005023AF"/>
    <w:rsid w:val="00502AB4"/>
    <w:rsid w:val="00502E34"/>
    <w:rsid w:val="00502F25"/>
    <w:rsid w:val="0050306B"/>
    <w:rsid w:val="005032D9"/>
    <w:rsid w:val="005033FC"/>
    <w:rsid w:val="00503417"/>
    <w:rsid w:val="005034CA"/>
    <w:rsid w:val="005035CF"/>
    <w:rsid w:val="005036EB"/>
    <w:rsid w:val="0050395E"/>
    <w:rsid w:val="00503A52"/>
    <w:rsid w:val="00503CBF"/>
    <w:rsid w:val="00503D90"/>
    <w:rsid w:val="00503E74"/>
    <w:rsid w:val="005046B9"/>
    <w:rsid w:val="005046E7"/>
    <w:rsid w:val="005047B6"/>
    <w:rsid w:val="0050488D"/>
    <w:rsid w:val="005049B3"/>
    <w:rsid w:val="00504AFB"/>
    <w:rsid w:val="00504BE1"/>
    <w:rsid w:val="00504D3E"/>
    <w:rsid w:val="00504D49"/>
    <w:rsid w:val="005050F0"/>
    <w:rsid w:val="00505185"/>
    <w:rsid w:val="005052EE"/>
    <w:rsid w:val="0050538E"/>
    <w:rsid w:val="005054D3"/>
    <w:rsid w:val="00505589"/>
    <w:rsid w:val="005057AD"/>
    <w:rsid w:val="005057BC"/>
    <w:rsid w:val="0050583C"/>
    <w:rsid w:val="005058CB"/>
    <w:rsid w:val="00505909"/>
    <w:rsid w:val="00505B7E"/>
    <w:rsid w:val="00505FB0"/>
    <w:rsid w:val="00506114"/>
    <w:rsid w:val="005062B6"/>
    <w:rsid w:val="0050633D"/>
    <w:rsid w:val="00506610"/>
    <w:rsid w:val="00506682"/>
    <w:rsid w:val="0050668A"/>
    <w:rsid w:val="005066C2"/>
    <w:rsid w:val="00506B7A"/>
    <w:rsid w:val="00506EED"/>
    <w:rsid w:val="005071FF"/>
    <w:rsid w:val="00507372"/>
    <w:rsid w:val="005073D6"/>
    <w:rsid w:val="005074AC"/>
    <w:rsid w:val="00507538"/>
    <w:rsid w:val="00507549"/>
    <w:rsid w:val="005076D9"/>
    <w:rsid w:val="005077BB"/>
    <w:rsid w:val="005079AE"/>
    <w:rsid w:val="00507CCF"/>
    <w:rsid w:val="00507D19"/>
    <w:rsid w:val="00507F7F"/>
    <w:rsid w:val="0051001A"/>
    <w:rsid w:val="005103B9"/>
    <w:rsid w:val="00510635"/>
    <w:rsid w:val="00510759"/>
    <w:rsid w:val="0051096E"/>
    <w:rsid w:val="00510A96"/>
    <w:rsid w:val="00510A9F"/>
    <w:rsid w:val="00510B03"/>
    <w:rsid w:val="00510B9A"/>
    <w:rsid w:val="00510D25"/>
    <w:rsid w:val="00510D61"/>
    <w:rsid w:val="005110E1"/>
    <w:rsid w:val="00511185"/>
    <w:rsid w:val="00511229"/>
    <w:rsid w:val="00511548"/>
    <w:rsid w:val="00511895"/>
    <w:rsid w:val="00511B1A"/>
    <w:rsid w:val="00511BAD"/>
    <w:rsid w:val="00511C18"/>
    <w:rsid w:val="00511D3A"/>
    <w:rsid w:val="00511ECB"/>
    <w:rsid w:val="00511F5D"/>
    <w:rsid w:val="00512100"/>
    <w:rsid w:val="0051213F"/>
    <w:rsid w:val="0051215C"/>
    <w:rsid w:val="0051223F"/>
    <w:rsid w:val="005122F5"/>
    <w:rsid w:val="0051231A"/>
    <w:rsid w:val="00512388"/>
    <w:rsid w:val="005123E4"/>
    <w:rsid w:val="00512869"/>
    <w:rsid w:val="00512B98"/>
    <w:rsid w:val="00512F95"/>
    <w:rsid w:val="005131B2"/>
    <w:rsid w:val="005133D0"/>
    <w:rsid w:val="0051359E"/>
    <w:rsid w:val="005136AF"/>
    <w:rsid w:val="005137B8"/>
    <w:rsid w:val="005137FE"/>
    <w:rsid w:val="005138DE"/>
    <w:rsid w:val="00513CE3"/>
    <w:rsid w:val="0051405F"/>
    <w:rsid w:val="00514489"/>
    <w:rsid w:val="00514613"/>
    <w:rsid w:val="00514753"/>
    <w:rsid w:val="00514862"/>
    <w:rsid w:val="00514E0E"/>
    <w:rsid w:val="00514EB4"/>
    <w:rsid w:val="0051501B"/>
    <w:rsid w:val="0051502C"/>
    <w:rsid w:val="005150B6"/>
    <w:rsid w:val="005150FD"/>
    <w:rsid w:val="00515105"/>
    <w:rsid w:val="00515768"/>
    <w:rsid w:val="0051599F"/>
    <w:rsid w:val="00515BF1"/>
    <w:rsid w:val="00515C40"/>
    <w:rsid w:val="00515F49"/>
    <w:rsid w:val="0051634A"/>
    <w:rsid w:val="005166FD"/>
    <w:rsid w:val="00516AB4"/>
    <w:rsid w:val="00516B44"/>
    <w:rsid w:val="00517041"/>
    <w:rsid w:val="00517193"/>
    <w:rsid w:val="00517600"/>
    <w:rsid w:val="00517630"/>
    <w:rsid w:val="00517748"/>
    <w:rsid w:val="0051777E"/>
    <w:rsid w:val="0051787A"/>
    <w:rsid w:val="00517929"/>
    <w:rsid w:val="00517A19"/>
    <w:rsid w:val="00517C0F"/>
    <w:rsid w:val="00517D40"/>
    <w:rsid w:val="00517D62"/>
    <w:rsid w:val="00517D9C"/>
    <w:rsid w:val="0052012F"/>
    <w:rsid w:val="0052036C"/>
    <w:rsid w:val="00520594"/>
    <w:rsid w:val="00520866"/>
    <w:rsid w:val="00520C2F"/>
    <w:rsid w:val="00520D31"/>
    <w:rsid w:val="00520D32"/>
    <w:rsid w:val="00521095"/>
    <w:rsid w:val="00521265"/>
    <w:rsid w:val="00521530"/>
    <w:rsid w:val="00521608"/>
    <w:rsid w:val="005218A1"/>
    <w:rsid w:val="00521EC9"/>
    <w:rsid w:val="00521F45"/>
    <w:rsid w:val="005220A8"/>
    <w:rsid w:val="005221AD"/>
    <w:rsid w:val="0052226B"/>
    <w:rsid w:val="005222F5"/>
    <w:rsid w:val="00522A60"/>
    <w:rsid w:val="00522AB3"/>
    <w:rsid w:val="00522B04"/>
    <w:rsid w:val="00522F96"/>
    <w:rsid w:val="0052321E"/>
    <w:rsid w:val="0052336F"/>
    <w:rsid w:val="005237D1"/>
    <w:rsid w:val="005237F5"/>
    <w:rsid w:val="00523AF9"/>
    <w:rsid w:val="00523B4E"/>
    <w:rsid w:val="00523BC9"/>
    <w:rsid w:val="00523C69"/>
    <w:rsid w:val="00523C93"/>
    <w:rsid w:val="00523D55"/>
    <w:rsid w:val="00523E79"/>
    <w:rsid w:val="005240B5"/>
    <w:rsid w:val="00524166"/>
    <w:rsid w:val="0052421E"/>
    <w:rsid w:val="005244B8"/>
    <w:rsid w:val="005245A8"/>
    <w:rsid w:val="005245DF"/>
    <w:rsid w:val="00524AE5"/>
    <w:rsid w:val="00524C7B"/>
    <w:rsid w:val="00524CE9"/>
    <w:rsid w:val="0052526D"/>
    <w:rsid w:val="005252FC"/>
    <w:rsid w:val="005256E8"/>
    <w:rsid w:val="00525752"/>
    <w:rsid w:val="005257E4"/>
    <w:rsid w:val="0052595B"/>
    <w:rsid w:val="00525A69"/>
    <w:rsid w:val="00525B81"/>
    <w:rsid w:val="00525D29"/>
    <w:rsid w:val="0052629B"/>
    <w:rsid w:val="00526346"/>
    <w:rsid w:val="00526858"/>
    <w:rsid w:val="00526892"/>
    <w:rsid w:val="005269D0"/>
    <w:rsid w:val="00527010"/>
    <w:rsid w:val="0052726C"/>
    <w:rsid w:val="00527293"/>
    <w:rsid w:val="0052733A"/>
    <w:rsid w:val="00527787"/>
    <w:rsid w:val="005277AA"/>
    <w:rsid w:val="00527912"/>
    <w:rsid w:val="00527AE9"/>
    <w:rsid w:val="00527C4B"/>
    <w:rsid w:val="00527D43"/>
    <w:rsid w:val="00527FA2"/>
    <w:rsid w:val="0053009D"/>
    <w:rsid w:val="0053059A"/>
    <w:rsid w:val="0053060A"/>
    <w:rsid w:val="0053077C"/>
    <w:rsid w:val="0053082E"/>
    <w:rsid w:val="00530889"/>
    <w:rsid w:val="00530967"/>
    <w:rsid w:val="005309FF"/>
    <w:rsid w:val="00530C08"/>
    <w:rsid w:val="00530D78"/>
    <w:rsid w:val="00530F4B"/>
    <w:rsid w:val="0053103F"/>
    <w:rsid w:val="0053126E"/>
    <w:rsid w:val="005312EC"/>
    <w:rsid w:val="0053142A"/>
    <w:rsid w:val="00531583"/>
    <w:rsid w:val="00531818"/>
    <w:rsid w:val="00531BBE"/>
    <w:rsid w:val="00531E53"/>
    <w:rsid w:val="0053207F"/>
    <w:rsid w:val="0053208F"/>
    <w:rsid w:val="00532232"/>
    <w:rsid w:val="005322AA"/>
    <w:rsid w:val="00532559"/>
    <w:rsid w:val="005325AD"/>
    <w:rsid w:val="005326F5"/>
    <w:rsid w:val="005327FF"/>
    <w:rsid w:val="005328AA"/>
    <w:rsid w:val="005329B8"/>
    <w:rsid w:val="00532AEF"/>
    <w:rsid w:val="00532B45"/>
    <w:rsid w:val="00533452"/>
    <w:rsid w:val="00533516"/>
    <w:rsid w:val="00533599"/>
    <w:rsid w:val="00533B6A"/>
    <w:rsid w:val="00533B6D"/>
    <w:rsid w:val="00533DC0"/>
    <w:rsid w:val="00533EB4"/>
    <w:rsid w:val="005340D6"/>
    <w:rsid w:val="00534161"/>
    <w:rsid w:val="005341C1"/>
    <w:rsid w:val="0053453D"/>
    <w:rsid w:val="005347A7"/>
    <w:rsid w:val="00534A72"/>
    <w:rsid w:val="00534AE5"/>
    <w:rsid w:val="00534C25"/>
    <w:rsid w:val="00534C74"/>
    <w:rsid w:val="00534C78"/>
    <w:rsid w:val="00534FC0"/>
    <w:rsid w:val="00535168"/>
    <w:rsid w:val="005351CB"/>
    <w:rsid w:val="00535360"/>
    <w:rsid w:val="00535D40"/>
    <w:rsid w:val="00535F2D"/>
    <w:rsid w:val="00535F64"/>
    <w:rsid w:val="00536245"/>
    <w:rsid w:val="005363A9"/>
    <w:rsid w:val="0053697A"/>
    <w:rsid w:val="00536CDC"/>
    <w:rsid w:val="00536F8F"/>
    <w:rsid w:val="005371CE"/>
    <w:rsid w:val="00537268"/>
    <w:rsid w:val="005372B4"/>
    <w:rsid w:val="00537C71"/>
    <w:rsid w:val="00537DC2"/>
    <w:rsid w:val="00537EA4"/>
    <w:rsid w:val="00537F3C"/>
    <w:rsid w:val="00540358"/>
    <w:rsid w:val="00540528"/>
    <w:rsid w:val="00540570"/>
    <w:rsid w:val="005405EA"/>
    <w:rsid w:val="00540688"/>
    <w:rsid w:val="00540927"/>
    <w:rsid w:val="00540A83"/>
    <w:rsid w:val="00540D52"/>
    <w:rsid w:val="00540DA3"/>
    <w:rsid w:val="00540E97"/>
    <w:rsid w:val="00540E9B"/>
    <w:rsid w:val="00540F61"/>
    <w:rsid w:val="00541440"/>
    <w:rsid w:val="0054156F"/>
    <w:rsid w:val="005417C6"/>
    <w:rsid w:val="0054192D"/>
    <w:rsid w:val="00541B06"/>
    <w:rsid w:val="00541B19"/>
    <w:rsid w:val="00541BED"/>
    <w:rsid w:val="00541D0B"/>
    <w:rsid w:val="00541E30"/>
    <w:rsid w:val="00541F63"/>
    <w:rsid w:val="00542074"/>
    <w:rsid w:val="005421A8"/>
    <w:rsid w:val="005425AE"/>
    <w:rsid w:val="00542678"/>
    <w:rsid w:val="005427D9"/>
    <w:rsid w:val="00542875"/>
    <w:rsid w:val="00542928"/>
    <w:rsid w:val="00542ACC"/>
    <w:rsid w:val="00542BDF"/>
    <w:rsid w:val="00542C4D"/>
    <w:rsid w:val="005432DF"/>
    <w:rsid w:val="00543512"/>
    <w:rsid w:val="0054353D"/>
    <w:rsid w:val="00543559"/>
    <w:rsid w:val="005438D6"/>
    <w:rsid w:val="00543A0B"/>
    <w:rsid w:val="00543CEC"/>
    <w:rsid w:val="00543F06"/>
    <w:rsid w:val="005442B1"/>
    <w:rsid w:val="0054464F"/>
    <w:rsid w:val="00544902"/>
    <w:rsid w:val="00544B31"/>
    <w:rsid w:val="00544B4B"/>
    <w:rsid w:val="00544E90"/>
    <w:rsid w:val="00545502"/>
    <w:rsid w:val="00545776"/>
    <w:rsid w:val="00545B56"/>
    <w:rsid w:val="00545CBF"/>
    <w:rsid w:val="00545D01"/>
    <w:rsid w:val="00546097"/>
    <w:rsid w:val="00546112"/>
    <w:rsid w:val="005463E4"/>
    <w:rsid w:val="005464B9"/>
    <w:rsid w:val="005465B4"/>
    <w:rsid w:val="00546803"/>
    <w:rsid w:val="005468E1"/>
    <w:rsid w:val="005469C7"/>
    <w:rsid w:val="00546A68"/>
    <w:rsid w:val="00546D99"/>
    <w:rsid w:val="00546DC7"/>
    <w:rsid w:val="005470C7"/>
    <w:rsid w:val="00547442"/>
    <w:rsid w:val="00547479"/>
    <w:rsid w:val="005474E6"/>
    <w:rsid w:val="005474F9"/>
    <w:rsid w:val="00547C15"/>
    <w:rsid w:val="00547D0E"/>
    <w:rsid w:val="00547D2E"/>
    <w:rsid w:val="0055014C"/>
    <w:rsid w:val="005502DB"/>
    <w:rsid w:val="00550C32"/>
    <w:rsid w:val="00550D2A"/>
    <w:rsid w:val="00550FC6"/>
    <w:rsid w:val="00551025"/>
    <w:rsid w:val="0055164F"/>
    <w:rsid w:val="00551A0E"/>
    <w:rsid w:val="00552072"/>
    <w:rsid w:val="005521F2"/>
    <w:rsid w:val="005523B3"/>
    <w:rsid w:val="005523E8"/>
    <w:rsid w:val="005525E1"/>
    <w:rsid w:val="00552D19"/>
    <w:rsid w:val="00552D1D"/>
    <w:rsid w:val="00552F94"/>
    <w:rsid w:val="00553001"/>
    <w:rsid w:val="00553240"/>
    <w:rsid w:val="00553540"/>
    <w:rsid w:val="005537FA"/>
    <w:rsid w:val="005539E8"/>
    <w:rsid w:val="00553A8E"/>
    <w:rsid w:val="00553F62"/>
    <w:rsid w:val="00554233"/>
    <w:rsid w:val="0055431A"/>
    <w:rsid w:val="00554371"/>
    <w:rsid w:val="005547BF"/>
    <w:rsid w:val="005547C0"/>
    <w:rsid w:val="00554869"/>
    <w:rsid w:val="005548B5"/>
    <w:rsid w:val="005549A8"/>
    <w:rsid w:val="00554A7F"/>
    <w:rsid w:val="00554B7C"/>
    <w:rsid w:val="00554CDF"/>
    <w:rsid w:val="00554D1B"/>
    <w:rsid w:val="00554EF5"/>
    <w:rsid w:val="00554F71"/>
    <w:rsid w:val="00554FBF"/>
    <w:rsid w:val="00555029"/>
    <w:rsid w:val="0055598D"/>
    <w:rsid w:val="00555A9E"/>
    <w:rsid w:val="00555C3E"/>
    <w:rsid w:val="00555FD9"/>
    <w:rsid w:val="005561B9"/>
    <w:rsid w:val="005561CE"/>
    <w:rsid w:val="00556281"/>
    <w:rsid w:val="00556319"/>
    <w:rsid w:val="0055652D"/>
    <w:rsid w:val="005567CE"/>
    <w:rsid w:val="00556A5B"/>
    <w:rsid w:val="00556B49"/>
    <w:rsid w:val="00556D1D"/>
    <w:rsid w:val="00556E77"/>
    <w:rsid w:val="00556ED3"/>
    <w:rsid w:val="00556F08"/>
    <w:rsid w:val="00557034"/>
    <w:rsid w:val="005573A9"/>
    <w:rsid w:val="0055741B"/>
    <w:rsid w:val="00557713"/>
    <w:rsid w:val="0055773C"/>
    <w:rsid w:val="00557B63"/>
    <w:rsid w:val="00557B78"/>
    <w:rsid w:val="00557CC5"/>
    <w:rsid w:val="00557E14"/>
    <w:rsid w:val="00557E22"/>
    <w:rsid w:val="00557F09"/>
    <w:rsid w:val="00560295"/>
    <w:rsid w:val="0056035A"/>
    <w:rsid w:val="00560523"/>
    <w:rsid w:val="00560716"/>
    <w:rsid w:val="005609AE"/>
    <w:rsid w:val="00560B3B"/>
    <w:rsid w:val="00560B81"/>
    <w:rsid w:val="00560D04"/>
    <w:rsid w:val="00560E71"/>
    <w:rsid w:val="00560EA6"/>
    <w:rsid w:val="00561284"/>
    <w:rsid w:val="0056149B"/>
    <w:rsid w:val="0056159B"/>
    <w:rsid w:val="005615C5"/>
    <w:rsid w:val="0056162C"/>
    <w:rsid w:val="0056167E"/>
    <w:rsid w:val="005616BF"/>
    <w:rsid w:val="00561880"/>
    <w:rsid w:val="00561CC0"/>
    <w:rsid w:val="005621F3"/>
    <w:rsid w:val="0056224C"/>
    <w:rsid w:val="005622FB"/>
    <w:rsid w:val="005623D5"/>
    <w:rsid w:val="005624BB"/>
    <w:rsid w:val="00562513"/>
    <w:rsid w:val="00562733"/>
    <w:rsid w:val="00562AD5"/>
    <w:rsid w:val="00562EB3"/>
    <w:rsid w:val="005633CC"/>
    <w:rsid w:val="0056379E"/>
    <w:rsid w:val="00563A5F"/>
    <w:rsid w:val="00563BB9"/>
    <w:rsid w:val="00563DB7"/>
    <w:rsid w:val="00563DC2"/>
    <w:rsid w:val="00563DDD"/>
    <w:rsid w:val="00563EF1"/>
    <w:rsid w:val="00563F72"/>
    <w:rsid w:val="00564183"/>
    <w:rsid w:val="00564213"/>
    <w:rsid w:val="00564605"/>
    <w:rsid w:val="00564871"/>
    <w:rsid w:val="00564A3E"/>
    <w:rsid w:val="00564A88"/>
    <w:rsid w:val="00564AC6"/>
    <w:rsid w:val="00564E06"/>
    <w:rsid w:val="00564F17"/>
    <w:rsid w:val="00564F62"/>
    <w:rsid w:val="0056531F"/>
    <w:rsid w:val="005653F3"/>
    <w:rsid w:val="0056555C"/>
    <w:rsid w:val="0056557E"/>
    <w:rsid w:val="005655DC"/>
    <w:rsid w:val="0056566A"/>
    <w:rsid w:val="00565685"/>
    <w:rsid w:val="0056598C"/>
    <w:rsid w:val="005659FE"/>
    <w:rsid w:val="00565BF7"/>
    <w:rsid w:val="00565C05"/>
    <w:rsid w:val="00565C8D"/>
    <w:rsid w:val="00565D2F"/>
    <w:rsid w:val="00565EA6"/>
    <w:rsid w:val="00565EEC"/>
    <w:rsid w:val="00565F69"/>
    <w:rsid w:val="005661BD"/>
    <w:rsid w:val="0056643E"/>
    <w:rsid w:val="005665BA"/>
    <w:rsid w:val="00566840"/>
    <w:rsid w:val="005668EC"/>
    <w:rsid w:val="005669CB"/>
    <w:rsid w:val="00566A06"/>
    <w:rsid w:val="00566A64"/>
    <w:rsid w:val="00566AD3"/>
    <w:rsid w:val="00566AE2"/>
    <w:rsid w:val="00566CFD"/>
    <w:rsid w:val="00567747"/>
    <w:rsid w:val="00567762"/>
    <w:rsid w:val="005677C3"/>
    <w:rsid w:val="00567887"/>
    <w:rsid w:val="005678A4"/>
    <w:rsid w:val="00567A70"/>
    <w:rsid w:val="00567C89"/>
    <w:rsid w:val="00567FB4"/>
    <w:rsid w:val="0057017D"/>
    <w:rsid w:val="005702C1"/>
    <w:rsid w:val="0057047C"/>
    <w:rsid w:val="0057058F"/>
    <w:rsid w:val="005705C6"/>
    <w:rsid w:val="00570A23"/>
    <w:rsid w:val="00570ACC"/>
    <w:rsid w:val="00570C34"/>
    <w:rsid w:val="00570C36"/>
    <w:rsid w:val="00570E45"/>
    <w:rsid w:val="00571066"/>
    <w:rsid w:val="005710B3"/>
    <w:rsid w:val="005711DF"/>
    <w:rsid w:val="00571408"/>
    <w:rsid w:val="00571430"/>
    <w:rsid w:val="0057166F"/>
    <w:rsid w:val="00571723"/>
    <w:rsid w:val="00571757"/>
    <w:rsid w:val="00571955"/>
    <w:rsid w:val="00571BAB"/>
    <w:rsid w:val="00571D94"/>
    <w:rsid w:val="00571EEB"/>
    <w:rsid w:val="005725B8"/>
    <w:rsid w:val="005725E2"/>
    <w:rsid w:val="0057267D"/>
    <w:rsid w:val="00572ADE"/>
    <w:rsid w:val="00572B77"/>
    <w:rsid w:val="00573166"/>
    <w:rsid w:val="005735EE"/>
    <w:rsid w:val="00573823"/>
    <w:rsid w:val="00573880"/>
    <w:rsid w:val="005739FB"/>
    <w:rsid w:val="00573D93"/>
    <w:rsid w:val="00573E6E"/>
    <w:rsid w:val="00573ED1"/>
    <w:rsid w:val="0057410F"/>
    <w:rsid w:val="0057419C"/>
    <w:rsid w:val="0057435D"/>
    <w:rsid w:val="00574439"/>
    <w:rsid w:val="0057444C"/>
    <w:rsid w:val="005744F7"/>
    <w:rsid w:val="00574521"/>
    <w:rsid w:val="00574539"/>
    <w:rsid w:val="00574A7E"/>
    <w:rsid w:val="00574AA7"/>
    <w:rsid w:val="00574ACC"/>
    <w:rsid w:val="00574B75"/>
    <w:rsid w:val="00574BBA"/>
    <w:rsid w:val="00574D56"/>
    <w:rsid w:val="005750D4"/>
    <w:rsid w:val="00575201"/>
    <w:rsid w:val="00575414"/>
    <w:rsid w:val="00575558"/>
    <w:rsid w:val="0057559A"/>
    <w:rsid w:val="005756DF"/>
    <w:rsid w:val="0057580B"/>
    <w:rsid w:val="005758DC"/>
    <w:rsid w:val="00575A11"/>
    <w:rsid w:val="00575C46"/>
    <w:rsid w:val="00576255"/>
    <w:rsid w:val="00576350"/>
    <w:rsid w:val="00576468"/>
    <w:rsid w:val="00576496"/>
    <w:rsid w:val="005764DB"/>
    <w:rsid w:val="00576521"/>
    <w:rsid w:val="00576536"/>
    <w:rsid w:val="00576673"/>
    <w:rsid w:val="005766A5"/>
    <w:rsid w:val="00576751"/>
    <w:rsid w:val="0057681C"/>
    <w:rsid w:val="0057696B"/>
    <w:rsid w:val="00576B14"/>
    <w:rsid w:val="00576B8B"/>
    <w:rsid w:val="00576D8A"/>
    <w:rsid w:val="00576DDC"/>
    <w:rsid w:val="00576F29"/>
    <w:rsid w:val="0057702A"/>
    <w:rsid w:val="005770EA"/>
    <w:rsid w:val="00577136"/>
    <w:rsid w:val="00577164"/>
    <w:rsid w:val="0057718A"/>
    <w:rsid w:val="00577539"/>
    <w:rsid w:val="005775AF"/>
    <w:rsid w:val="005776DF"/>
    <w:rsid w:val="005776EB"/>
    <w:rsid w:val="0057778B"/>
    <w:rsid w:val="0057799D"/>
    <w:rsid w:val="00577A04"/>
    <w:rsid w:val="00577A1F"/>
    <w:rsid w:val="00577D19"/>
    <w:rsid w:val="00577FC7"/>
    <w:rsid w:val="00580057"/>
    <w:rsid w:val="00580228"/>
    <w:rsid w:val="00580500"/>
    <w:rsid w:val="0058055E"/>
    <w:rsid w:val="00580901"/>
    <w:rsid w:val="0058094E"/>
    <w:rsid w:val="005809DF"/>
    <w:rsid w:val="00580AD9"/>
    <w:rsid w:val="00580C2B"/>
    <w:rsid w:val="00580D82"/>
    <w:rsid w:val="00580DEF"/>
    <w:rsid w:val="00580E67"/>
    <w:rsid w:val="0058138D"/>
    <w:rsid w:val="005813F4"/>
    <w:rsid w:val="0058161A"/>
    <w:rsid w:val="005817CF"/>
    <w:rsid w:val="0058197B"/>
    <w:rsid w:val="00581B83"/>
    <w:rsid w:val="00581CBB"/>
    <w:rsid w:val="00581D4B"/>
    <w:rsid w:val="005821DD"/>
    <w:rsid w:val="005823C4"/>
    <w:rsid w:val="0058258F"/>
    <w:rsid w:val="005827A1"/>
    <w:rsid w:val="00582AB3"/>
    <w:rsid w:val="00582ABC"/>
    <w:rsid w:val="00582B28"/>
    <w:rsid w:val="00582BB4"/>
    <w:rsid w:val="00582DF7"/>
    <w:rsid w:val="00583296"/>
    <w:rsid w:val="005834BD"/>
    <w:rsid w:val="0058366B"/>
    <w:rsid w:val="005836B2"/>
    <w:rsid w:val="00583779"/>
    <w:rsid w:val="00583A6A"/>
    <w:rsid w:val="00583B75"/>
    <w:rsid w:val="00583D06"/>
    <w:rsid w:val="00583D31"/>
    <w:rsid w:val="00583DA7"/>
    <w:rsid w:val="00583DDD"/>
    <w:rsid w:val="00583DF0"/>
    <w:rsid w:val="005841B3"/>
    <w:rsid w:val="0058424B"/>
    <w:rsid w:val="005843CE"/>
    <w:rsid w:val="005844BF"/>
    <w:rsid w:val="00584BD5"/>
    <w:rsid w:val="00584C40"/>
    <w:rsid w:val="00584D82"/>
    <w:rsid w:val="00584E2D"/>
    <w:rsid w:val="00584F95"/>
    <w:rsid w:val="005850BE"/>
    <w:rsid w:val="0058514A"/>
    <w:rsid w:val="0058589C"/>
    <w:rsid w:val="00585D2A"/>
    <w:rsid w:val="00586056"/>
    <w:rsid w:val="005860AA"/>
    <w:rsid w:val="00586134"/>
    <w:rsid w:val="00586172"/>
    <w:rsid w:val="005861A1"/>
    <w:rsid w:val="005862FF"/>
    <w:rsid w:val="00586793"/>
    <w:rsid w:val="0058685F"/>
    <w:rsid w:val="0058690E"/>
    <w:rsid w:val="00586BBC"/>
    <w:rsid w:val="00586C3C"/>
    <w:rsid w:val="00586CB7"/>
    <w:rsid w:val="00586CE1"/>
    <w:rsid w:val="00586EA5"/>
    <w:rsid w:val="00586ECE"/>
    <w:rsid w:val="0058712F"/>
    <w:rsid w:val="005872F7"/>
    <w:rsid w:val="005875EB"/>
    <w:rsid w:val="00587814"/>
    <w:rsid w:val="0058789B"/>
    <w:rsid w:val="00587A72"/>
    <w:rsid w:val="00587CD9"/>
    <w:rsid w:val="00587E39"/>
    <w:rsid w:val="005900B7"/>
    <w:rsid w:val="005901B3"/>
    <w:rsid w:val="0059031B"/>
    <w:rsid w:val="00590436"/>
    <w:rsid w:val="0059064F"/>
    <w:rsid w:val="005906E5"/>
    <w:rsid w:val="005906EB"/>
    <w:rsid w:val="00591371"/>
    <w:rsid w:val="005914D4"/>
    <w:rsid w:val="00591624"/>
    <w:rsid w:val="005916BF"/>
    <w:rsid w:val="00591910"/>
    <w:rsid w:val="00591AE4"/>
    <w:rsid w:val="00591D93"/>
    <w:rsid w:val="00591F44"/>
    <w:rsid w:val="00591FF6"/>
    <w:rsid w:val="0059240A"/>
    <w:rsid w:val="005924B1"/>
    <w:rsid w:val="005925D0"/>
    <w:rsid w:val="00592727"/>
    <w:rsid w:val="005928E4"/>
    <w:rsid w:val="0059297F"/>
    <w:rsid w:val="00592B81"/>
    <w:rsid w:val="00592BA9"/>
    <w:rsid w:val="00592BB2"/>
    <w:rsid w:val="00592BFD"/>
    <w:rsid w:val="00592D43"/>
    <w:rsid w:val="00592F06"/>
    <w:rsid w:val="0059311B"/>
    <w:rsid w:val="00593152"/>
    <w:rsid w:val="005932B4"/>
    <w:rsid w:val="005934AC"/>
    <w:rsid w:val="005935A6"/>
    <w:rsid w:val="00593707"/>
    <w:rsid w:val="00593853"/>
    <w:rsid w:val="0059394E"/>
    <w:rsid w:val="00593A86"/>
    <w:rsid w:val="00593C72"/>
    <w:rsid w:val="0059407E"/>
    <w:rsid w:val="0059422C"/>
    <w:rsid w:val="005942A5"/>
    <w:rsid w:val="005945FF"/>
    <w:rsid w:val="00594842"/>
    <w:rsid w:val="00594893"/>
    <w:rsid w:val="00594A3C"/>
    <w:rsid w:val="00594A7D"/>
    <w:rsid w:val="00594A90"/>
    <w:rsid w:val="00594C68"/>
    <w:rsid w:val="00594CDA"/>
    <w:rsid w:val="00594F7F"/>
    <w:rsid w:val="005953CF"/>
    <w:rsid w:val="0059580D"/>
    <w:rsid w:val="00595B9D"/>
    <w:rsid w:val="00595D6F"/>
    <w:rsid w:val="00595E78"/>
    <w:rsid w:val="0059616C"/>
    <w:rsid w:val="005963C2"/>
    <w:rsid w:val="005963C5"/>
    <w:rsid w:val="005963CC"/>
    <w:rsid w:val="0059641C"/>
    <w:rsid w:val="0059643B"/>
    <w:rsid w:val="00596512"/>
    <w:rsid w:val="00596578"/>
    <w:rsid w:val="00596702"/>
    <w:rsid w:val="00596783"/>
    <w:rsid w:val="0059696D"/>
    <w:rsid w:val="00596A91"/>
    <w:rsid w:val="00596A95"/>
    <w:rsid w:val="00596ADE"/>
    <w:rsid w:val="00596D26"/>
    <w:rsid w:val="00596E8D"/>
    <w:rsid w:val="00596EF0"/>
    <w:rsid w:val="0059712A"/>
    <w:rsid w:val="005972A2"/>
    <w:rsid w:val="0059738F"/>
    <w:rsid w:val="005974B7"/>
    <w:rsid w:val="005974F6"/>
    <w:rsid w:val="005975A9"/>
    <w:rsid w:val="005975E7"/>
    <w:rsid w:val="0059760C"/>
    <w:rsid w:val="00597632"/>
    <w:rsid w:val="00597792"/>
    <w:rsid w:val="0059779D"/>
    <w:rsid w:val="005979F5"/>
    <w:rsid w:val="00597C66"/>
    <w:rsid w:val="00597DBE"/>
    <w:rsid w:val="00597E2E"/>
    <w:rsid w:val="00597E97"/>
    <w:rsid w:val="00597FA7"/>
    <w:rsid w:val="005A01E2"/>
    <w:rsid w:val="005A073A"/>
    <w:rsid w:val="005A0857"/>
    <w:rsid w:val="005A0AEF"/>
    <w:rsid w:val="005A0C97"/>
    <w:rsid w:val="005A1178"/>
    <w:rsid w:val="005A13C8"/>
    <w:rsid w:val="005A1544"/>
    <w:rsid w:val="005A183E"/>
    <w:rsid w:val="005A1B79"/>
    <w:rsid w:val="005A1CBF"/>
    <w:rsid w:val="005A1E4F"/>
    <w:rsid w:val="005A1EE3"/>
    <w:rsid w:val="005A1F65"/>
    <w:rsid w:val="005A2096"/>
    <w:rsid w:val="005A20DA"/>
    <w:rsid w:val="005A20DD"/>
    <w:rsid w:val="005A2100"/>
    <w:rsid w:val="005A2148"/>
    <w:rsid w:val="005A2176"/>
    <w:rsid w:val="005A21CE"/>
    <w:rsid w:val="005A232D"/>
    <w:rsid w:val="005A2344"/>
    <w:rsid w:val="005A254A"/>
    <w:rsid w:val="005A265A"/>
    <w:rsid w:val="005A26DD"/>
    <w:rsid w:val="005A274F"/>
    <w:rsid w:val="005A2911"/>
    <w:rsid w:val="005A2959"/>
    <w:rsid w:val="005A2B80"/>
    <w:rsid w:val="005A2CA5"/>
    <w:rsid w:val="005A2CDC"/>
    <w:rsid w:val="005A2ED5"/>
    <w:rsid w:val="005A2F8F"/>
    <w:rsid w:val="005A32A9"/>
    <w:rsid w:val="005A3304"/>
    <w:rsid w:val="005A3490"/>
    <w:rsid w:val="005A37D3"/>
    <w:rsid w:val="005A3B24"/>
    <w:rsid w:val="005A3CF9"/>
    <w:rsid w:val="005A3DA5"/>
    <w:rsid w:val="005A3EEB"/>
    <w:rsid w:val="005A41FF"/>
    <w:rsid w:val="005A4222"/>
    <w:rsid w:val="005A42E3"/>
    <w:rsid w:val="005A47D7"/>
    <w:rsid w:val="005A4892"/>
    <w:rsid w:val="005A49C3"/>
    <w:rsid w:val="005A4C86"/>
    <w:rsid w:val="005A4F07"/>
    <w:rsid w:val="005A51ED"/>
    <w:rsid w:val="005A5356"/>
    <w:rsid w:val="005A58D0"/>
    <w:rsid w:val="005A5920"/>
    <w:rsid w:val="005A5941"/>
    <w:rsid w:val="005A59C4"/>
    <w:rsid w:val="005A5B86"/>
    <w:rsid w:val="005A5D8C"/>
    <w:rsid w:val="005A5E2D"/>
    <w:rsid w:val="005A5E5E"/>
    <w:rsid w:val="005A5E93"/>
    <w:rsid w:val="005A61B7"/>
    <w:rsid w:val="005A61D6"/>
    <w:rsid w:val="005A621E"/>
    <w:rsid w:val="005A6319"/>
    <w:rsid w:val="005A6383"/>
    <w:rsid w:val="005A64F4"/>
    <w:rsid w:val="005A6577"/>
    <w:rsid w:val="005A65BC"/>
    <w:rsid w:val="005A67F3"/>
    <w:rsid w:val="005A6A0A"/>
    <w:rsid w:val="005A6A1D"/>
    <w:rsid w:val="005A6A4D"/>
    <w:rsid w:val="005A6A56"/>
    <w:rsid w:val="005A6D31"/>
    <w:rsid w:val="005A6EA9"/>
    <w:rsid w:val="005A6FA0"/>
    <w:rsid w:val="005A70AC"/>
    <w:rsid w:val="005A758A"/>
    <w:rsid w:val="005A7958"/>
    <w:rsid w:val="005A7ACB"/>
    <w:rsid w:val="005A7AFE"/>
    <w:rsid w:val="005A7D1D"/>
    <w:rsid w:val="005A7D43"/>
    <w:rsid w:val="005A7D75"/>
    <w:rsid w:val="005A7E58"/>
    <w:rsid w:val="005A7E5A"/>
    <w:rsid w:val="005A7FC6"/>
    <w:rsid w:val="005B00C9"/>
    <w:rsid w:val="005B0205"/>
    <w:rsid w:val="005B051C"/>
    <w:rsid w:val="005B054A"/>
    <w:rsid w:val="005B0796"/>
    <w:rsid w:val="005B0831"/>
    <w:rsid w:val="005B097F"/>
    <w:rsid w:val="005B09FE"/>
    <w:rsid w:val="005B0A0B"/>
    <w:rsid w:val="005B0B92"/>
    <w:rsid w:val="005B0DA4"/>
    <w:rsid w:val="005B0E82"/>
    <w:rsid w:val="005B0F95"/>
    <w:rsid w:val="005B10B9"/>
    <w:rsid w:val="005B11E0"/>
    <w:rsid w:val="005B1338"/>
    <w:rsid w:val="005B1342"/>
    <w:rsid w:val="005B13CD"/>
    <w:rsid w:val="005B1435"/>
    <w:rsid w:val="005B1556"/>
    <w:rsid w:val="005B17E8"/>
    <w:rsid w:val="005B1905"/>
    <w:rsid w:val="005B1AE8"/>
    <w:rsid w:val="005B1DBD"/>
    <w:rsid w:val="005B1E96"/>
    <w:rsid w:val="005B2165"/>
    <w:rsid w:val="005B259A"/>
    <w:rsid w:val="005B25A9"/>
    <w:rsid w:val="005B2679"/>
    <w:rsid w:val="005B29F1"/>
    <w:rsid w:val="005B2C0A"/>
    <w:rsid w:val="005B2D57"/>
    <w:rsid w:val="005B3043"/>
    <w:rsid w:val="005B3059"/>
    <w:rsid w:val="005B3062"/>
    <w:rsid w:val="005B3067"/>
    <w:rsid w:val="005B3286"/>
    <w:rsid w:val="005B369E"/>
    <w:rsid w:val="005B38ED"/>
    <w:rsid w:val="005B39E8"/>
    <w:rsid w:val="005B3B74"/>
    <w:rsid w:val="005B3D75"/>
    <w:rsid w:val="005B3D85"/>
    <w:rsid w:val="005B3E92"/>
    <w:rsid w:val="005B3EEB"/>
    <w:rsid w:val="005B41A5"/>
    <w:rsid w:val="005B4346"/>
    <w:rsid w:val="005B439F"/>
    <w:rsid w:val="005B4673"/>
    <w:rsid w:val="005B4690"/>
    <w:rsid w:val="005B4A27"/>
    <w:rsid w:val="005B4BA5"/>
    <w:rsid w:val="005B4BCA"/>
    <w:rsid w:val="005B4BED"/>
    <w:rsid w:val="005B4C6B"/>
    <w:rsid w:val="005B4F5F"/>
    <w:rsid w:val="005B4FC9"/>
    <w:rsid w:val="005B5169"/>
    <w:rsid w:val="005B53CD"/>
    <w:rsid w:val="005B56F3"/>
    <w:rsid w:val="005B57A5"/>
    <w:rsid w:val="005B5A3B"/>
    <w:rsid w:val="005B5C48"/>
    <w:rsid w:val="005B5E23"/>
    <w:rsid w:val="005B5FA5"/>
    <w:rsid w:val="005B60B2"/>
    <w:rsid w:val="005B612A"/>
    <w:rsid w:val="005B64FD"/>
    <w:rsid w:val="005B698B"/>
    <w:rsid w:val="005B6A4B"/>
    <w:rsid w:val="005B6B15"/>
    <w:rsid w:val="005B6F50"/>
    <w:rsid w:val="005B7149"/>
    <w:rsid w:val="005B7173"/>
    <w:rsid w:val="005B71CF"/>
    <w:rsid w:val="005B74EF"/>
    <w:rsid w:val="005B7537"/>
    <w:rsid w:val="005B759B"/>
    <w:rsid w:val="005B768E"/>
    <w:rsid w:val="005B7AB1"/>
    <w:rsid w:val="005B7BE3"/>
    <w:rsid w:val="005B7D6E"/>
    <w:rsid w:val="005B7DE1"/>
    <w:rsid w:val="005B7E07"/>
    <w:rsid w:val="005B7F98"/>
    <w:rsid w:val="005C03EB"/>
    <w:rsid w:val="005C042B"/>
    <w:rsid w:val="005C044B"/>
    <w:rsid w:val="005C114E"/>
    <w:rsid w:val="005C12A9"/>
    <w:rsid w:val="005C146C"/>
    <w:rsid w:val="005C15AE"/>
    <w:rsid w:val="005C16E1"/>
    <w:rsid w:val="005C16F2"/>
    <w:rsid w:val="005C1726"/>
    <w:rsid w:val="005C1925"/>
    <w:rsid w:val="005C1A2E"/>
    <w:rsid w:val="005C1A31"/>
    <w:rsid w:val="005C1B29"/>
    <w:rsid w:val="005C1DAE"/>
    <w:rsid w:val="005C21A8"/>
    <w:rsid w:val="005C21E5"/>
    <w:rsid w:val="005C22F2"/>
    <w:rsid w:val="005C2332"/>
    <w:rsid w:val="005C23E9"/>
    <w:rsid w:val="005C2E60"/>
    <w:rsid w:val="005C2FD6"/>
    <w:rsid w:val="005C3084"/>
    <w:rsid w:val="005C3158"/>
    <w:rsid w:val="005C32ED"/>
    <w:rsid w:val="005C3555"/>
    <w:rsid w:val="005C384C"/>
    <w:rsid w:val="005C3958"/>
    <w:rsid w:val="005C395C"/>
    <w:rsid w:val="005C3B65"/>
    <w:rsid w:val="005C3B9F"/>
    <w:rsid w:val="005C3BA6"/>
    <w:rsid w:val="005C3BC7"/>
    <w:rsid w:val="005C3ECC"/>
    <w:rsid w:val="005C46B8"/>
    <w:rsid w:val="005C484E"/>
    <w:rsid w:val="005C4B95"/>
    <w:rsid w:val="005C4EC3"/>
    <w:rsid w:val="005C509E"/>
    <w:rsid w:val="005C50D8"/>
    <w:rsid w:val="005C5239"/>
    <w:rsid w:val="005C5423"/>
    <w:rsid w:val="005C55ED"/>
    <w:rsid w:val="005C5903"/>
    <w:rsid w:val="005C5C06"/>
    <w:rsid w:val="005C5D8A"/>
    <w:rsid w:val="005C6129"/>
    <w:rsid w:val="005C62AE"/>
    <w:rsid w:val="005C62C8"/>
    <w:rsid w:val="005C649F"/>
    <w:rsid w:val="005C654B"/>
    <w:rsid w:val="005C65B0"/>
    <w:rsid w:val="005C6648"/>
    <w:rsid w:val="005C697C"/>
    <w:rsid w:val="005C6AE4"/>
    <w:rsid w:val="005C6D22"/>
    <w:rsid w:val="005C7102"/>
    <w:rsid w:val="005C71C2"/>
    <w:rsid w:val="005C7259"/>
    <w:rsid w:val="005C756B"/>
    <w:rsid w:val="005C76CF"/>
    <w:rsid w:val="005C7898"/>
    <w:rsid w:val="005C796D"/>
    <w:rsid w:val="005C7EA6"/>
    <w:rsid w:val="005C7F1F"/>
    <w:rsid w:val="005D0019"/>
    <w:rsid w:val="005D002C"/>
    <w:rsid w:val="005D0030"/>
    <w:rsid w:val="005D02F1"/>
    <w:rsid w:val="005D0457"/>
    <w:rsid w:val="005D0519"/>
    <w:rsid w:val="005D05EC"/>
    <w:rsid w:val="005D07EE"/>
    <w:rsid w:val="005D0A73"/>
    <w:rsid w:val="005D0D58"/>
    <w:rsid w:val="005D1111"/>
    <w:rsid w:val="005D123B"/>
    <w:rsid w:val="005D12CC"/>
    <w:rsid w:val="005D1420"/>
    <w:rsid w:val="005D15A6"/>
    <w:rsid w:val="005D1845"/>
    <w:rsid w:val="005D19AE"/>
    <w:rsid w:val="005D1D3E"/>
    <w:rsid w:val="005D2280"/>
    <w:rsid w:val="005D23F4"/>
    <w:rsid w:val="005D2A4A"/>
    <w:rsid w:val="005D2E90"/>
    <w:rsid w:val="005D3165"/>
    <w:rsid w:val="005D32F7"/>
    <w:rsid w:val="005D3328"/>
    <w:rsid w:val="005D3722"/>
    <w:rsid w:val="005D38A3"/>
    <w:rsid w:val="005D3C06"/>
    <w:rsid w:val="005D3C85"/>
    <w:rsid w:val="005D4145"/>
    <w:rsid w:val="005D423A"/>
    <w:rsid w:val="005D46F2"/>
    <w:rsid w:val="005D4828"/>
    <w:rsid w:val="005D49B5"/>
    <w:rsid w:val="005D4B92"/>
    <w:rsid w:val="005D4BAD"/>
    <w:rsid w:val="005D4D0F"/>
    <w:rsid w:val="005D55D1"/>
    <w:rsid w:val="005D573B"/>
    <w:rsid w:val="005D5ACE"/>
    <w:rsid w:val="005D5BAD"/>
    <w:rsid w:val="005D5C34"/>
    <w:rsid w:val="005D5D54"/>
    <w:rsid w:val="005D5EC8"/>
    <w:rsid w:val="005D60D4"/>
    <w:rsid w:val="005D60F8"/>
    <w:rsid w:val="005D632D"/>
    <w:rsid w:val="005D666C"/>
    <w:rsid w:val="005D67F2"/>
    <w:rsid w:val="005D6892"/>
    <w:rsid w:val="005D6965"/>
    <w:rsid w:val="005D6D1E"/>
    <w:rsid w:val="005D6ED8"/>
    <w:rsid w:val="005D719F"/>
    <w:rsid w:val="005D72BD"/>
    <w:rsid w:val="005D754A"/>
    <w:rsid w:val="005D7631"/>
    <w:rsid w:val="005D79B7"/>
    <w:rsid w:val="005D79B8"/>
    <w:rsid w:val="005D79F6"/>
    <w:rsid w:val="005D7D22"/>
    <w:rsid w:val="005D7D63"/>
    <w:rsid w:val="005D7FE2"/>
    <w:rsid w:val="005E0222"/>
    <w:rsid w:val="005E029C"/>
    <w:rsid w:val="005E02D0"/>
    <w:rsid w:val="005E0459"/>
    <w:rsid w:val="005E04FC"/>
    <w:rsid w:val="005E05EB"/>
    <w:rsid w:val="005E0C4D"/>
    <w:rsid w:val="005E0E48"/>
    <w:rsid w:val="005E0E6F"/>
    <w:rsid w:val="005E1035"/>
    <w:rsid w:val="005E1374"/>
    <w:rsid w:val="005E1620"/>
    <w:rsid w:val="005E16ED"/>
    <w:rsid w:val="005E1769"/>
    <w:rsid w:val="005E18EE"/>
    <w:rsid w:val="005E1926"/>
    <w:rsid w:val="005E1CEE"/>
    <w:rsid w:val="005E1D1F"/>
    <w:rsid w:val="005E1EC0"/>
    <w:rsid w:val="005E213C"/>
    <w:rsid w:val="005E2194"/>
    <w:rsid w:val="005E2287"/>
    <w:rsid w:val="005E2295"/>
    <w:rsid w:val="005E2321"/>
    <w:rsid w:val="005E2355"/>
    <w:rsid w:val="005E236A"/>
    <w:rsid w:val="005E25A5"/>
    <w:rsid w:val="005E25B4"/>
    <w:rsid w:val="005E2807"/>
    <w:rsid w:val="005E28B5"/>
    <w:rsid w:val="005E2A20"/>
    <w:rsid w:val="005E2A90"/>
    <w:rsid w:val="005E2B5D"/>
    <w:rsid w:val="005E2C40"/>
    <w:rsid w:val="005E2E5A"/>
    <w:rsid w:val="005E2E79"/>
    <w:rsid w:val="005E2EBD"/>
    <w:rsid w:val="005E3302"/>
    <w:rsid w:val="005E3314"/>
    <w:rsid w:val="005E3427"/>
    <w:rsid w:val="005E366D"/>
    <w:rsid w:val="005E36B7"/>
    <w:rsid w:val="005E3856"/>
    <w:rsid w:val="005E3B7D"/>
    <w:rsid w:val="005E3C76"/>
    <w:rsid w:val="005E3EE4"/>
    <w:rsid w:val="005E3EF3"/>
    <w:rsid w:val="005E3FCF"/>
    <w:rsid w:val="005E42A0"/>
    <w:rsid w:val="005E4376"/>
    <w:rsid w:val="005E4426"/>
    <w:rsid w:val="005E4462"/>
    <w:rsid w:val="005E4489"/>
    <w:rsid w:val="005E45F9"/>
    <w:rsid w:val="005E478E"/>
    <w:rsid w:val="005E4820"/>
    <w:rsid w:val="005E49CF"/>
    <w:rsid w:val="005E4A69"/>
    <w:rsid w:val="005E4A6C"/>
    <w:rsid w:val="005E4BB5"/>
    <w:rsid w:val="005E4BC5"/>
    <w:rsid w:val="005E4CF2"/>
    <w:rsid w:val="005E4D5E"/>
    <w:rsid w:val="005E5197"/>
    <w:rsid w:val="005E52C0"/>
    <w:rsid w:val="005E562D"/>
    <w:rsid w:val="005E5AE7"/>
    <w:rsid w:val="005E5AFA"/>
    <w:rsid w:val="005E5E3B"/>
    <w:rsid w:val="005E6101"/>
    <w:rsid w:val="005E61B2"/>
    <w:rsid w:val="005E6340"/>
    <w:rsid w:val="005E6391"/>
    <w:rsid w:val="005E63C9"/>
    <w:rsid w:val="005E6543"/>
    <w:rsid w:val="005E66B7"/>
    <w:rsid w:val="005E6718"/>
    <w:rsid w:val="005E68DB"/>
    <w:rsid w:val="005E6A3D"/>
    <w:rsid w:val="005E6AA7"/>
    <w:rsid w:val="005E6D11"/>
    <w:rsid w:val="005E6D68"/>
    <w:rsid w:val="005E700A"/>
    <w:rsid w:val="005E71B5"/>
    <w:rsid w:val="005E72F2"/>
    <w:rsid w:val="005E748B"/>
    <w:rsid w:val="005E7692"/>
    <w:rsid w:val="005E793E"/>
    <w:rsid w:val="005E7A9A"/>
    <w:rsid w:val="005E7F01"/>
    <w:rsid w:val="005E7FC8"/>
    <w:rsid w:val="005F0068"/>
    <w:rsid w:val="005F01B9"/>
    <w:rsid w:val="005F0837"/>
    <w:rsid w:val="005F09C7"/>
    <w:rsid w:val="005F0A15"/>
    <w:rsid w:val="005F0A62"/>
    <w:rsid w:val="005F0D35"/>
    <w:rsid w:val="005F0EC9"/>
    <w:rsid w:val="005F0F2E"/>
    <w:rsid w:val="005F1401"/>
    <w:rsid w:val="005F14A7"/>
    <w:rsid w:val="005F1576"/>
    <w:rsid w:val="005F18E5"/>
    <w:rsid w:val="005F1928"/>
    <w:rsid w:val="005F19C1"/>
    <w:rsid w:val="005F1A8F"/>
    <w:rsid w:val="005F1AC9"/>
    <w:rsid w:val="005F1F63"/>
    <w:rsid w:val="005F1FC5"/>
    <w:rsid w:val="005F20A4"/>
    <w:rsid w:val="005F22EB"/>
    <w:rsid w:val="005F2423"/>
    <w:rsid w:val="005F269F"/>
    <w:rsid w:val="005F273D"/>
    <w:rsid w:val="005F2801"/>
    <w:rsid w:val="005F292F"/>
    <w:rsid w:val="005F2A1F"/>
    <w:rsid w:val="005F2CC6"/>
    <w:rsid w:val="005F2ED1"/>
    <w:rsid w:val="005F3230"/>
    <w:rsid w:val="005F363F"/>
    <w:rsid w:val="005F3828"/>
    <w:rsid w:val="005F383F"/>
    <w:rsid w:val="005F39E3"/>
    <w:rsid w:val="005F3BFB"/>
    <w:rsid w:val="005F3C56"/>
    <w:rsid w:val="005F3E35"/>
    <w:rsid w:val="005F3F69"/>
    <w:rsid w:val="005F3F8B"/>
    <w:rsid w:val="005F4015"/>
    <w:rsid w:val="005F4039"/>
    <w:rsid w:val="005F4379"/>
    <w:rsid w:val="005F46F7"/>
    <w:rsid w:val="005F47D6"/>
    <w:rsid w:val="005F4904"/>
    <w:rsid w:val="005F49DF"/>
    <w:rsid w:val="005F4B4E"/>
    <w:rsid w:val="005F4BDF"/>
    <w:rsid w:val="005F4C8E"/>
    <w:rsid w:val="005F51CA"/>
    <w:rsid w:val="005F5208"/>
    <w:rsid w:val="005F52EB"/>
    <w:rsid w:val="005F55B5"/>
    <w:rsid w:val="005F55D6"/>
    <w:rsid w:val="005F58E8"/>
    <w:rsid w:val="005F59CE"/>
    <w:rsid w:val="005F5C35"/>
    <w:rsid w:val="005F5EB8"/>
    <w:rsid w:val="005F5F4E"/>
    <w:rsid w:val="005F5F61"/>
    <w:rsid w:val="005F603B"/>
    <w:rsid w:val="005F6058"/>
    <w:rsid w:val="005F6065"/>
    <w:rsid w:val="005F6110"/>
    <w:rsid w:val="005F6119"/>
    <w:rsid w:val="005F61E4"/>
    <w:rsid w:val="005F62D0"/>
    <w:rsid w:val="005F64A5"/>
    <w:rsid w:val="005F6630"/>
    <w:rsid w:val="005F676B"/>
    <w:rsid w:val="005F6808"/>
    <w:rsid w:val="005F6AC5"/>
    <w:rsid w:val="005F6D1A"/>
    <w:rsid w:val="005F6F5A"/>
    <w:rsid w:val="005F6F6A"/>
    <w:rsid w:val="005F7043"/>
    <w:rsid w:val="005F7158"/>
    <w:rsid w:val="005F7311"/>
    <w:rsid w:val="005F7460"/>
    <w:rsid w:val="005F74B0"/>
    <w:rsid w:val="005F76FD"/>
    <w:rsid w:val="005F7C57"/>
    <w:rsid w:val="00600171"/>
    <w:rsid w:val="00600221"/>
    <w:rsid w:val="006003F8"/>
    <w:rsid w:val="00600449"/>
    <w:rsid w:val="00600782"/>
    <w:rsid w:val="006010D1"/>
    <w:rsid w:val="006015A5"/>
    <w:rsid w:val="00601850"/>
    <w:rsid w:val="00601885"/>
    <w:rsid w:val="00601A0E"/>
    <w:rsid w:val="00601BF1"/>
    <w:rsid w:val="00602074"/>
    <w:rsid w:val="0060224F"/>
    <w:rsid w:val="006023C9"/>
    <w:rsid w:val="0060270F"/>
    <w:rsid w:val="00602716"/>
    <w:rsid w:val="00602888"/>
    <w:rsid w:val="00602927"/>
    <w:rsid w:val="006029C0"/>
    <w:rsid w:val="00602A1C"/>
    <w:rsid w:val="00602A21"/>
    <w:rsid w:val="00602B43"/>
    <w:rsid w:val="00602B85"/>
    <w:rsid w:val="00602F47"/>
    <w:rsid w:val="00602FD0"/>
    <w:rsid w:val="0060346E"/>
    <w:rsid w:val="006035E2"/>
    <w:rsid w:val="00603658"/>
    <w:rsid w:val="0060367F"/>
    <w:rsid w:val="006038F3"/>
    <w:rsid w:val="00603B41"/>
    <w:rsid w:val="00603C33"/>
    <w:rsid w:val="00603F49"/>
    <w:rsid w:val="00604423"/>
    <w:rsid w:val="00604570"/>
    <w:rsid w:val="0060465F"/>
    <w:rsid w:val="00604711"/>
    <w:rsid w:val="006048E4"/>
    <w:rsid w:val="006048F3"/>
    <w:rsid w:val="00604A43"/>
    <w:rsid w:val="00604BD9"/>
    <w:rsid w:val="00604C06"/>
    <w:rsid w:val="00604CB0"/>
    <w:rsid w:val="00604DB7"/>
    <w:rsid w:val="006051BF"/>
    <w:rsid w:val="0060521F"/>
    <w:rsid w:val="00605477"/>
    <w:rsid w:val="00605657"/>
    <w:rsid w:val="006057F3"/>
    <w:rsid w:val="00605ACE"/>
    <w:rsid w:val="00605BB1"/>
    <w:rsid w:val="00605CD0"/>
    <w:rsid w:val="00605FB9"/>
    <w:rsid w:val="00605FC1"/>
    <w:rsid w:val="00606100"/>
    <w:rsid w:val="0060613B"/>
    <w:rsid w:val="0060615D"/>
    <w:rsid w:val="006061C1"/>
    <w:rsid w:val="00606285"/>
    <w:rsid w:val="00606375"/>
    <w:rsid w:val="006065BC"/>
    <w:rsid w:val="006065FD"/>
    <w:rsid w:val="006066B0"/>
    <w:rsid w:val="0060677B"/>
    <w:rsid w:val="00606AE6"/>
    <w:rsid w:val="00607144"/>
    <w:rsid w:val="00607366"/>
    <w:rsid w:val="00607415"/>
    <w:rsid w:val="006074F5"/>
    <w:rsid w:val="006076C4"/>
    <w:rsid w:val="00607AAB"/>
    <w:rsid w:val="00607F65"/>
    <w:rsid w:val="006101C8"/>
    <w:rsid w:val="0061020E"/>
    <w:rsid w:val="00610256"/>
    <w:rsid w:val="00610403"/>
    <w:rsid w:val="0061055D"/>
    <w:rsid w:val="00610973"/>
    <w:rsid w:val="00610AAF"/>
    <w:rsid w:val="00610B8C"/>
    <w:rsid w:val="006111A0"/>
    <w:rsid w:val="00611437"/>
    <w:rsid w:val="006116B8"/>
    <w:rsid w:val="006119E1"/>
    <w:rsid w:val="00611B13"/>
    <w:rsid w:val="00611B68"/>
    <w:rsid w:val="00611F3F"/>
    <w:rsid w:val="006120E4"/>
    <w:rsid w:val="006121E6"/>
    <w:rsid w:val="00612213"/>
    <w:rsid w:val="006122BF"/>
    <w:rsid w:val="0061254C"/>
    <w:rsid w:val="00612618"/>
    <w:rsid w:val="006127AD"/>
    <w:rsid w:val="00612C9D"/>
    <w:rsid w:val="00612D04"/>
    <w:rsid w:val="00612E22"/>
    <w:rsid w:val="00612ED5"/>
    <w:rsid w:val="00612FD3"/>
    <w:rsid w:val="00613130"/>
    <w:rsid w:val="00613235"/>
    <w:rsid w:val="00613919"/>
    <w:rsid w:val="00613CA9"/>
    <w:rsid w:val="00613F86"/>
    <w:rsid w:val="0061411F"/>
    <w:rsid w:val="00614128"/>
    <w:rsid w:val="006144F1"/>
    <w:rsid w:val="0061480B"/>
    <w:rsid w:val="0061482C"/>
    <w:rsid w:val="00614A07"/>
    <w:rsid w:val="00614A99"/>
    <w:rsid w:val="00614AB8"/>
    <w:rsid w:val="00614BA3"/>
    <w:rsid w:val="00614FCF"/>
    <w:rsid w:val="00615142"/>
    <w:rsid w:val="0061521E"/>
    <w:rsid w:val="0061536F"/>
    <w:rsid w:val="006153A6"/>
    <w:rsid w:val="00615686"/>
    <w:rsid w:val="006156A6"/>
    <w:rsid w:val="0061575B"/>
    <w:rsid w:val="00615785"/>
    <w:rsid w:val="006157D1"/>
    <w:rsid w:val="006157E4"/>
    <w:rsid w:val="006158E1"/>
    <w:rsid w:val="00615929"/>
    <w:rsid w:val="006159AC"/>
    <w:rsid w:val="006159E6"/>
    <w:rsid w:val="00615B09"/>
    <w:rsid w:val="00615BEA"/>
    <w:rsid w:val="00615D92"/>
    <w:rsid w:val="00615FE5"/>
    <w:rsid w:val="006161DA"/>
    <w:rsid w:val="006162DD"/>
    <w:rsid w:val="006164C7"/>
    <w:rsid w:val="00616545"/>
    <w:rsid w:val="00616576"/>
    <w:rsid w:val="00616714"/>
    <w:rsid w:val="00616936"/>
    <w:rsid w:val="00616A50"/>
    <w:rsid w:val="00616B34"/>
    <w:rsid w:val="00616C67"/>
    <w:rsid w:val="00616D1A"/>
    <w:rsid w:val="00616DE4"/>
    <w:rsid w:val="00616F3E"/>
    <w:rsid w:val="0061713D"/>
    <w:rsid w:val="00617259"/>
    <w:rsid w:val="0061743C"/>
    <w:rsid w:val="006174FB"/>
    <w:rsid w:val="00617A09"/>
    <w:rsid w:val="00617F42"/>
    <w:rsid w:val="00620142"/>
    <w:rsid w:val="00620293"/>
    <w:rsid w:val="00620352"/>
    <w:rsid w:val="00620597"/>
    <w:rsid w:val="0062072D"/>
    <w:rsid w:val="006208E1"/>
    <w:rsid w:val="00620DD6"/>
    <w:rsid w:val="00620EF1"/>
    <w:rsid w:val="00621127"/>
    <w:rsid w:val="00621173"/>
    <w:rsid w:val="00621306"/>
    <w:rsid w:val="00621307"/>
    <w:rsid w:val="0062149A"/>
    <w:rsid w:val="00621539"/>
    <w:rsid w:val="006215C3"/>
    <w:rsid w:val="00621609"/>
    <w:rsid w:val="00621650"/>
    <w:rsid w:val="00621C57"/>
    <w:rsid w:val="00621C73"/>
    <w:rsid w:val="00621CFF"/>
    <w:rsid w:val="00621D7F"/>
    <w:rsid w:val="00621E95"/>
    <w:rsid w:val="006220DF"/>
    <w:rsid w:val="0062217B"/>
    <w:rsid w:val="006221DA"/>
    <w:rsid w:val="006225BE"/>
    <w:rsid w:val="006225F7"/>
    <w:rsid w:val="00622710"/>
    <w:rsid w:val="0062280D"/>
    <w:rsid w:val="0062291B"/>
    <w:rsid w:val="006229AF"/>
    <w:rsid w:val="00622D30"/>
    <w:rsid w:val="00622E03"/>
    <w:rsid w:val="00622E2C"/>
    <w:rsid w:val="0062303D"/>
    <w:rsid w:val="00623093"/>
    <w:rsid w:val="0062314D"/>
    <w:rsid w:val="00623162"/>
    <w:rsid w:val="0062327A"/>
    <w:rsid w:val="00623503"/>
    <w:rsid w:val="00623832"/>
    <w:rsid w:val="00623838"/>
    <w:rsid w:val="00623D50"/>
    <w:rsid w:val="00623DE3"/>
    <w:rsid w:val="00623F2A"/>
    <w:rsid w:val="00624086"/>
    <w:rsid w:val="006241F2"/>
    <w:rsid w:val="006242DD"/>
    <w:rsid w:val="00624370"/>
    <w:rsid w:val="0062442E"/>
    <w:rsid w:val="00624624"/>
    <w:rsid w:val="00624658"/>
    <w:rsid w:val="006247F4"/>
    <w:rsid w:val="006249FF"/>
    <w:rsid w:val="00624BCF"/>
    <w:rsid w:val="00624C0A"/>
    <w:rsid w:val="00624C2A"/>
    <w:rsid w:val="00624C39"/>
    <w:rsid w:val="00624E72"/>
    <w:rsid w:val="00624EE9"/>
    <w:rsid w:val="00624F6F"/>
    <w:rsid w:val="0062506C"/>
    <w:rsid w:val="006251F5"/>
    <w:rsid w:val="00625280"/>
    <w:rsid w:val="00625295"/>
    <w:rsid w:val="006252FA"/>
    <w:rsid w:val="0062571F"/>
    <w:rsid w:val="00625789"/>
    <w:rsid w:val="006257D2"/>
    <w:rsid w:val="006257D3"/>
    <w:rsid w:val="00625973"/>
    <w:rsid w:val="006259B8"/>
    <w:rsid w:val="00625B24"/>
    <w:rsid w:val="00625B4B"/>
    <w:rsid w:val="00625EB8"/>
    <w:rsid w:val="00625EC7"/>
    <w:rsid w:val="00625F66"/>
    <w:rsid w:val="00626162"/>
    <w:rsid w:val="00626262"/>
    <w:rsid w:val="006264B6"/>
    <w:rsid w:val="00626530"/>
    <w:rsid w:val="0062653B"/>
    <w:rsid w:val="006267B6"/>
    <w:rsid w:val="00626881"/>
    <w:rsid w:val="00626A1E"/>
    <w:rsid w:val="00626AC4"/>
    <w:rsid w:val="00626B0A"/>
    <w:rsid w:val="00626E34"/>
    <w:rsid w:val="00627003"/>
    <w:rsid w:val="00627145"/>
    <w:rsid w:val="00627371"/>
    <w:rsid w:val="00627522"/>
    <w:rsid w:val="00627579"/>
    <w:rsid w:val="00627598"/>
    <w:rsid w:val="0062771D"/>
    <w:rsid w:val="0063005A"/>
    <w:rsid w:val="00630263"/>
    <w:rsid w:val="006305B7"/>
    <w:rsid w:val="006305CA"/>
    <w:rsid w:val="006305EB"/>
    <w:rsid w:val="0063060D"/>
    <w:rsid w:val="00630705"/>
    <w:rsid w:val="006307D0"/>
    <w:rsid w:val="00630881"/>
    <w:rsid w:val="006308AF"/>
    <w:rsid w:val="006308CC"/>
    <w:rsid w:val="00630B51"/>
    <w:rsid w:val="00630E9A"/>
    <w:rsid w:val="00630F03"/>
    <w:rsid w:val="0063122C"/>
    <w:rsid w:val="006314A1"/>
    <w:rsid w:val="00631508"/>
    <w:rsid w:val="006315B8"/>
    <w:rsid w:val="0063187B"/>
    <w:rsid w:val="00631947"/>
    <w:rsid w:val="00631AC1"/>
    <w:rsid w:val="00631BF5"/>
    <w:rsid w:val="00631D7C"/>
    <w:rsid w:val="00631DFD"/>
    <w:rsid w:val="00632190"/>
    <w:rsid w:val="006322AF"/>
    <w:rsid w:val="006322BC"/>
    <w:rsid w:val="00632608"/>
    <w:rsid w:val="00632680"/>
    <w:rsid w:val="00632C0A"/>
    <w:rsid w:val="00632F23"/>
    <w:rsid w:val="00633070"/>
    <w:rsid w:val="006330B0"/>
    <w:rsid w:val="00633218"/>
    <w:rsid w:val="0063328D"/>
    <w:rsid w:val="00633571"/>
    <w:rsid w:val="00633591"/>
    <w:rsid w:val="00633675"/>
    <w:rsid w:val="00633914"/>
    <w:rsid w:val="00633A38"/>
    <w:rsid w:val="00633D83"/>
    <w:rsid w:val="006340DC"/>
    <w:rsid w:val="006341F5"/>
    <w:rsid w:val="00634246"/>
    <w:rsid w:val="00634458"/>
    <w:rsid w:val="00634A44"/>
    <w:rsid w:val="00634CF7"/>
    <w:rsid w:val="00634D91"/>
    <w:rsid w:val="006350F9"/>
    <w:rsid w:val="006352B6"/>
    <w:rsid w:val="00635309"/>
    <w:rsid w:val="00635317"/>
    <w:rsid w:val="006353A5"/>
    <w:rsid w:val="00635520"/>
    <w:rsid w:val="00635861"/>
    <w:rsid w:val="006359F6"/>
    <w:rsid w:val="00635A9B"/>
    <w:rsid w:val="00635CE6"/>
    <w:rsid w:val="00635CF1"/>
    <w:rsid w:val="00635D1B"/>
    <w:rsid w:val="00635DA1"/>
    <w:rsid w:val="00635F46"/>
    <w:rsid w:val="00636036"/>
    <w:rsid w:val="00636403"/>
    <w:rsid w:val="00636507"/>
    <w:rsid w:val="00636733"/>
    <w:rsid w:val="00636926"/>
    <w:rsid w:val="00636A56"/>
    <w:rsid w:val="00636CDA"/>
    <w:rsid w:val="00636DBD"/>
    <w:rsid w:val="006375EE"/>
    <w:rsid w:val="006376C0"/>
    <w:rsid w:val="00637A99"/>
    <w:rsid w:val="00637DB5"/>
    <w:rsid w:val="006406FE"/>
    <w:rsid w:val="0064075C"/>
    <w:rsid w:val="006407CD"/>
    <w:rsid w:val="00640929"/>
    <w:rsid w:val="00640B60"/>
    <w:rsid w:val="00640C4D"/>
    <w:rsid w:val="00640ECF"/>
    <w:rsid w:val="00640FB2"/>
    <w:rsid w:val="0064154B"/>
    <w:rsid w:val="006415CA"/>
    <w:rsid w:val="00641692"/>
    <w:rsid w:val="0064184D"/>
    <w:rsid w:val="006418A2"/>
    <w:rsid w:val="00641918"/>
    <w:rsid w:val="00641AA9"/>
    <w:rsid w:val="00641B2F"/>
    <w:rsid w:val="00641BAF"/>
    <w:rsid w:val="00641CFF"/>
    <w:rsid w:val="006425D2"/>
    <w:rsid w:val="00642865"/>
    <w:rsid w:val="00642BBC"/>
    <w:rsid w:val="00642E38"/>
    <w:rsid w:val="006430D5"/>
    <w:rsid w:val="006433A8"/>
    <w:rsid w:val="006435A9"/>
    <w:rsid w:val="0064383F"/>
    <w:rsid w:val="00643974"/>
    <w:rsid w:val="00643CE0"/>
    <w:rsid w:val="00643D23"/>
    <w:rsid w:val="00643E3A"/>
    <w:rsid w:val="00644517"/>
    <w:rsid w:val="006445BD"/>
    <w:rsid w:val="00644675"/>
    <w:rsid w:val="006447B0"/>
    <w:rsid w:val="00644898"/>
    <w:rsid w:val="0064498E"/>
    <w:rsid w:val="00644BA5"/>
    <w:rsid w:val="00644F1E"/>
    <w:rsid w:val="00645089"/>
    <w:rsid w:val="00645095"/>
    <w:rsid w:val="006451E0"/>
    <w:rsid w:val="00645211"/>
    <w:rsid w:val="00645532"/>
    <w:rsid w:val="00645682"/>
    <w:rsid w:val="00645690"/>
    <w:rsid w:val="00645803"/>
    <w:rsid w:val="006459EA"/>
    <w:rsid w:val="00645A40"/>
    <w:rsid w:val="00645E6C"/>
    <w:rsid w:val="0064604C"/>
    <w:rsid w:val="006460C5"/>
    <w:rsid w:val="00646121"/>
    <w:rsid w:val="006464CD"/>
    <w:rsid w:val="0064669E"/>
    <w:rsid w:val="00646845"/>
    <w:rsid w:val="00646A8C"/>
    <w:rsid w:val="00646E10"/>
    <w:rsid w:val="00647074"/>
    <w:rsid w:val="00647125"/>
    <w:rsid w:val="006474BE"/>
    <w:rsid w:val="006474E7"/>
    <w:rsid w:val="006476E3"/>
    <w:rsid w:val="0064775B"/>
    <w:rsid w:val="006477DC"/>
    <w:rsid w:val="00647C25"/>
    <w:rsid w:val="00647CD4"/>
    <w:rsid w:val="00647CFD"/>
    <w:rsid w:val="00647E90"/>
    <w:rsid w:val="00647EAA"/>
    <w:rsid w:val="00647EDD"/>
    <w:rsid w:val="00647FD7"/>
    <w:rsid w:val="00650025"/>
    <w:rsid w:val="0065003E"/>
    <w:rsid w:val="006500B8"/>
    <w:rsid w:val="006501E4"/>
    <w:rsid w:val="00650417"/>
    <w:rsid w:val="006507CF"/>
    <w:rsid w:val="00650B00"/>
    <w:rsid w:val="00650C24"/>
    <w:rsid w:val="00650D29"/>
    <w:rsid w:val="00650FDB"/>
    <w:rsid w:val="00650FE6"/>
    <w:rsid w:val="00651070"/>
    <w:rsid w:val="006513E5"/>
    <w:rsid w:val="006516BA"/>
    <w:rsid w:val="00651896"/>
    <w:rsid w:val="006518DB"/>
    <w:rsid w:val="006519AC"/>
    <w:rsid w:val="006519B1"/>
    <w:rsid w:val="00651D4D"/>
    <w:rsid w:val="00651F4E"/>
    <w:rsid w:val="00651FA4"/>
    <w:rsid w:val="00652485"/>
    <w:rsid w:val="00652490"/>
    <w:rsid w:val="006524D5"/>
    <w:rsid w:val="006524DD"/>
    <w:rsid w:val="00652673"/>
    <w:rsid w:val="006528E8"/>
    <w:rsid w:val="00652936"/>
    <w:rsid w:val="00652C36"/>
    <w:rsid w:val="00652C8D"/>
    <w:rsid w:val="00653287"/>
    <w:rsid w:val="00653404"/>
    <w:rsid w:val="00653629"/>
    <w:rsid w:val="0065372F"/>
    <w:rsid w:val="0065374C"/>
    <w:rsid w:val="00653A08"/>
    <w:rsid w:val="00653D48"/>
    <w:rsid w:val="00653FB4"/>
    <w:rsid w:val="00654034"/>
    <w:rsid w:val="00654161"/>
    <w:rsid w:val="00654247"/>
    <w:rsid w:val="006542A8"/>
    <w:rsid w:val="006546DA"/>
    <w:rsid w:val="006548F3"/>
    <w:rsid w:val="00654ACE"/>
    <w:rsid w:val="00654C33"/>
    <w:rsid w:val="00654C56"/>
    <w:rsid w:val="00654D25"/>
    <w:rsid w:val="00654E57"/>
    <w:rsid w:val="00654FE4"/>
    <w:rsid w:val="0065533F"/>
    <w:rsid w:val="006553FB"/>
    <w:rsid w:val="0065571A"/>
    <w:rsid w:val="00655780"/>
    <w:rsid w:val="006557DA"/>
    <w:rsid w:val="006559C6"/>
    <w:rsid w:val="00655CDA"/>
    <w:rsid w:val="00656472"/>
    <w:rsid w:val="006564F9"/>
    <w:rsid w:val="00656579"/>
    <w:rsid w:val="00656785"/>
    <w:rsid w:val="00656A03"/>
    <w:rsid w:val="00656AF7"/>
    <w:rsid w:val="00656B38"/>
    <w:rsid w:val="00656BC9"/>
    <w:rsid w:val="00656EF8"/>
    <w:rsid w:val="00656FB7"/>
    <w:rsid w:val="00656FBA"/>
    <w:rsid w:val="006573DF"/>
    <w:rsid w:val="00657476"/>
    <w:rsid w:val="00657640"/>
    <w:rsid w:val="006576D3"/>
    <w:rsid w:val="006576D4"/>
    <w:rsid w:val="00657738"/>
    <w:rsid w:val="006579A7"/>
    <w:rsid w:val="00657A85"/>
    <w:rsid w:val="00657CEE"/>
    <w:rsid w:val="0066036B"/>
    <w:rsid w:val="0066037D"/>
    <w:rsid w:val="0066040A"/>
    <w:rsid w:val="00660429"/>
    <w:rsid w:val="00660707"/>
    <w:rsid w:val="00660842"/>
    <w:rsid w:val="00660859"/>
    <w:rsid w:val="00660B0B"/>
    <w:rsid w:val="00660BC2"/>
    <w:rsid w:val="00660C8E"/>
    <w:rsid w:val="00660DDB"/>
    <w:rsid w:val="00660E60"/>
    <w:rsid w:val="00660F1C"/>
    <w:rsid w:val="00660F5A"/>
    <w:rsid w:val="006618C0"/>
    <w:rsid w:val="00661983"/>
    <w:rsid w:val="00661D66"/>
    <w:rsid w:val="00661F49"/>
    <w:rsid w:val="0066210B"/>
    <w:rsid w:val="006622C9"/>
    <w:rsid w:val="006623D4"/>
    <w:rsid w:val="006624D5"/>
    <w:rsid w:val="00662A50"/>
    <w:rsid w:val="00662AEC"/>
    <w:rsid w:val="00662C1D"/>
    <w:rsid w:val="00662E6F"/>
    <w:rsid w:val="00663130"/>
    <w:rsid w:val="006632EE"/>
    <w:rsid w:val="006634A5"/>
    <w:rsid w:val="006636A9"/>
    <w:rsid w:val="00663762"/>
    <w:rsid w:val="006637F3"/>
    <w:rsid w:val="0066394F"/>
    <w:rsid w:val="00663E0C"/>
    <w:rsid w:val="00663EFB"/>
    <w:rsid w:val="0066417D"/>
    <w:rsid w:val="00664A5F"/>
    <w:rsid w:val="00664BEF"/>
    <w:rsid w:val="00664D4E"/>
    <w:rsid w:val="00664E00"/>
    <w:rsid w:val="00664ED9"/>
    <w:rsid w:val="00664F4D"/>
    <w:rsid w:val="00665053"/>
    <w:rsid w:val="00665286"/>
    <w:rsid w:val="0066568D"/>
    <w:rsid w:val="00665707"/>
    <w:rsid w:val="00665710"/>
    <w:rsid w:val="006657A1"/>
    <w:rsid w:val="0066598F"/>
    <w:rsid w:val="00665B18"/>
    <w:rsid w:val="00665D05"/>
    <w:rsid w:val="00665F65"/>
    <w:rsid w:val="00666119"/>
    <w:rsid w:val="0066621F"/>
    <w:rsid w:val="006662E5"/>
    <w:rsid w:val="00666360"/>
    <w:rsid w:val="006663A6"/>
    <w:rsid w:val="006663EB"/>
    <w:rsid w:val="0066650A"/>
    <w:rsid w:val="00666618"/>
    <w:rsid w:val="006669E6"/>
    <w:rsid w:val="00666A1D"/>
    <w:rsid w:val="00666AE8"/>
    <w:rsid w:val="00666BD1"/>
    <w:rsid w:val="00666D4B"/>
    <w:rsid w:val="006672D2"/>
    <w:rsid w:val="006675F7"/>
    <w:rsid w:val="0066774B"/>
    <w:rsid w:val="00667821"/>
    <w:rsid w:val="006678AC"/>
    <w:rsid w:val="00667C8C"/>
    <w:rsid w:val="00667D7D"/>
    <w:rsid w:val="006704A1"/>
    <w:rsid w:val="0067065D"/>
    <w:rsid w:val="00670744"/>
    <w:rsid w:val="006708B0"/>
    <w:rsid w:val="00670A3D"/>
    <w:rsid w:val="00670BF5"/>
    <w:rsid w:val="00670CDF"/>
    <w:rsid w:val="00670E42"/>
    <w:rsid w:val="00670E68"/>
    <w:rsid w:val="00670FDB"/>
    <w:rsid w:val="0067102E"/>
    <w:rsid w:val="00671044"/>
    <w:rsid w:val="00671400"/>
    <w:rsid w:val="00671434"/>
    <w:rsid w:val="00671476"/>
    <w:rsid w:val="00671478"/>
    <w:rsid w:val="00671601"/>
    <w:rsid w:val="006716FE"/>
    <w:rsid w:val="00671803"/>
    <w:rsid w:val="0067186B"/>
    <w:rsid w:val="006718F2"/>
    <w:rsid w:val="00671978"/>
    <w:rsid w:val="006719D6"/>
    <w:rsid w:val="006719F2"/>
    <w:rsid w:val="00671A8B"/>
    <w:rsid w:val="00671BE0"/>
    <w:rsid w:val="00671CC1"/>
    <w:rsid w:val="00671DD5"/>
    <w:rsid w:val="00671DF6"/>
    <w:rsid w:val="00671FFC"/>
    <w:rsid w:val="00672211"/>
    <w:rsid w:val="006723B9"/>
    <w:rsid w:val="00672612"/>
    <w:rsid w:val="00672A2A"/>
    <w:rsid w:val="00672F2A"/>
    <w:rsid w:val="00672FA5"/>
    <w:rsid w:val="00672FA7"/>
    <w:rsid w:val="00673063"/>
    <w:rsid w:val="0067336D"/>
    <w:rsid w:val="0067349F"/>
    <w:rsid w:val="0067359C"/>
    <w:rsid w:val="006735A7"/>
    <w:rsid w:val="00673647"/>
    <w:rsid w:val="0067397B"/>
    <w:rsid w:val="00673D39"/>
    <w:rsid w:val="00673EF3"/>
    <w:rsid w:val="00673F73"/>
    <w:rsid w:val="006741A1"/>
    <w:rsid w:val="0067448F"/>
    <w:rsid w:val="0067464B"/>
    <w:rsid w:val="0067464E"/>
    <w:rsid w:val="00674653"/>
    <w:rsid w:val="00674834"/>
    <w:rsid w:val="00674854"/>
    <w:rsid w:val="00674CAF"/>
    <w:rsid w:val="0067501D"/>
    <w:rsid w:val="006752AA"/>
    <w:rsid w:val="0067539C"/>
    <w:rsid w:val="006754B6"/>
    <w:rsid w:val="0067555B"/>
    <w:rsid w:val="00675703"/>
    <w:rsid w:val="00675718"/>
    <w:rsid w:val="0067585A"/>
    <w:rsid w:val="006758E0"/>
    <w:rsid w:val="00675D00"/>
    <w:rsid w:val="00675FBA"/>
    <w:rsid w:val="006760C8"/>
    <w:rsid w:val="006765F4"/>
    <w:rsid w:val="00676765"/>
    <w:rsid w:val="00676A8D"/>
    <w:rsid w:val="00676B50"/>
    <w:rsid w:val="00676BBE"/>
    <w:rsid w:val="00676C5D"/>
    <w:rsid w:val="00677133"/>
    <w:rsid w:val="0067719C"/>
    <w:rsid w:val="0067725B"/>
    <w:rsid w:val="006773F3"/>
    <w:rsid w:val="006778BA"/>
    <w:rsid w:val="00677930"/>
    <w:rsid w:val="00677989"/>
    <w:rsid w:val="00677B27"/>
    <w:rsid w:val="00677DE1"/>
    <w:rsid w:val="00677E8E"/>
    <w:rsid w:val="0068002E"/>
    <w:rsid w:val="00680075"/>
    <w:rsid w:val="00680176"/>
    <w:rsid w:val="00680188"/>
    <w:rsid w:val="0068058C"/>
    <w:rsid w:val="006808C2"/>
    <w:rsid w:val="00680965"/>
    <w:rsid w:val="006809C6"/>
    <w:rsid w:val="00680BC9"/>
    <w:rsid w:val="00680F85"/>
    <w:rsid w:val="0068127C"/>
    <w:rsid w:val="006812B4"/>
    <w:rsid w:val="006812E1"/>
    <w:rsid w:val="00681340"/>
    <w:rsid w:val="00681492"/>
    <w:rsid w:val="00681793"/>
    <w:rsid w:val="00681821"/>
    <w:rsid w:val="00681CE5"/>
    <w:rsid w:val="00681E52"/>
    <w:rsid w:val="00681FF9"/>
    <w:rsid w:val="006821D2"/>
    <w:rsid w:val="006821D8"/>
    <w:rsid w:val="006821FD"/>
    <w:rsid w:val="0068233B"/>
    <w:rsid w:val="0068237E"/>
    <w:rsid w:val="0068239C"/>
    <w:rsid w:val="006823D6"/>
    <w:rsid w:val="006824DE"/>
    <w:rsid w:val="00682586"/>
    <w:rsid w:val="0068289F"/>
    <w:rsid w:val="00682B4E"/>
    <w:rsid w:val="00682BDE"/>
    <w:rsid w:val="00682C6E"/>
    <w:rsid w:val="00682E69"/>
    <w:rsid w:val="00682E6F"/>
    <w:rsid w:val="00682F51"/>
    <w:rsid w:val="00682F59"/>
    <w:rsid w:val="0068323D"/>
    <w:rsid w:val="006832F6"/>
    <w:rsid w:val="00683363"/>
    <w:rsid w:val="00683CDC"/>
    <w:rsid w:val="00683DBA"/>
    <w:rsid w:val="00683E30"/>
    <w:rsid w:val="006840E2"/>
    <w:rsid w:val="006840F1"/>
    <w:rsid w:val="00684614"/>
    <w:rsid w:val="00684766"/>
    <w:rsid w:val="0068496E"/>
    <w:rsid w:val="0068499E"/>
    <w:rsid w:val="006849BC"/>
    <w:rsid w:val="00684BCF"/>
    <w:rsid w:val="00684CA9"/>
    <w:rsid w:val="00684CD0"/>
    <w:rsid w:val="00684ECA"/>
    <w:rsid w:val="00685009"/>
    <w:rsid w:val="0068511F"/>
    <w:rsid w:val="0068558F"/>
    <w:rsid w:val="006856C7"/>
    <w:rsid w:val="006857FF"/>
    <w:rsid w:val="00685D4B"/>
    <w:rsid w:val="006861BF"/>
    <w:rsid w:val="006863ED"/>
    <w:rsid w:val="0068648E"/>
    <w:rsid w:val="00686584"/>
    <w:rsid w:val="006865B3"/>
    <w:rsid w:val="006865CC"/>
    <w:rsid w:val="0068671B"/>
    <w:rsid w:val="00686D4F"/>
    <w:rsid w:val="00687021"/>
    <w:rsid w:val="0068774B"/>
    <w:rsid w:val="006878C3"/>
    <w:rsid w:val="006879B7"/>
    <w:rsid w:val="00687BD5"/>
    <w:rsid w:val="00687C21"/>
    <w:rsid w:val="00687EF7"/>
    <w:rsid w:val="00687F86"/>
    <w:rsid w:val="006902B9"/>
    <w:rsid w:val="006904CC"/>
    <w:rsid w:val="006904F3"/>
    <w:rsid w:val="00690777"/>
    <w:rsid w:val="0069077A"/>
    <w:rsid w:val="006909A6"/>
    <w:rsid w:val="00690A8F"/>
    <w:rsid w:val="00690B48"/>
    <w:rsid w:val="00690E38"/>
    <w:rsid w:val="00690E9C"/>
    <w:rsid w:val="00690ECC"/>
    <w:rsid w:val="0069111A"/>
    <w:rsid w:val="0069128F"/>
    <w:rsid w:val="00691458"/>
    <w:rsid w:val="0069163C"/>
    <w:rsid w:val="006917AF"/>
    <w:rsid w:val="00691865"/>
    <w:rsid w:val="00691C07"/>
    <w:rsid w:val="00691CB6"/>
    <w:rsid w:val="00691CF7"/>
    <w:rsid w:val="00691CFA"/>
    <w:rsid w:val="00692055"/>
    <w:rsid w:val="006920EA"/>
    <w:rsid w:val="006921B6"/>
    <w:rsid w:val="00692702"/>
    <w:rsid w:val="006927EF"/>
    <w:rsid w:val="00692F31"/>
    <w:rsid w:val="00692F32"/>
    <w:rsid w:val="006935D2"/>
    <w:rsid w:val="00693AC1"/>
    <w:rsid w:val="00693C0C"/>
    <w:rsid w:val="00693C85"/>
    <w:rsid w:val="00693CDC"/>
    <w:rsid w:val="006943B3"/>
    <w:rsid w:val="00694442"/>
    <w:rsid w:val="006944FB"/>
    <w:rsid w:val="0069452F"/>
    <w:rsid w:val="00694E22"/>
    <w:rsid w:val="00694F54"/>
    <w:rsid w:val="00695025"/>
    <w:rsid w:val="006950CA"/>
    <w:rsid w:val="006952D5"/>
    <w:rsid w:val="0069530A"/>
    <w:rsid w:val="00695469"/>
    <w:rsid w:val="00695682"/>
    <w:rsid w:val="00695756"/>
    <w:rsid w:val="006957F5"/>
    <w:rsid w:val="006959C1"/>
    <w:rsid w:val="00695A95"/>
    <w:rsid w:val="00695CA0"/>
    <w:rsid w:val="00695CDD"/>
    <w:rsid w:val="00695ED0"/>
    <w:rsid w:val="00695F65"/>
    <w:rsid w:val="00695F8A"/>
    <w:rsid w:val="006960B5"/>
    <w:rsid w:val="006961B7"/>
    <w:rsid w:val="0069636F"/>
    <w:rsid w:val="0069641D"/>
    <w:rsid w:val="0069667C"/>
    <w:rsid w:val="00696BF5"/>
    <w:rsid w:val="00696CE8"/>
    <w:rsid w:val="00696DC9"/>
    <w:rsid w:val="00696E12"/>
    <w:rsid w:val="00696EAD"/>
    <w:rsid w:val="00696EC8"/>
    <w:rsid w:val="0069715D"/>
    <w:rsid w:val="006974CE"/>
    <w:rsid w:val="006975CF"/>
    <w:rsid w:val="0069760E"/>
    <w:rsid w:val="00697761"/>
    <w:rsid w:val="00697CAC"/>
    <w:rsid w:val="00697D90"/>
    <w:rsid w:val="00697EE0"/>
    <w:rsid w:val="00697FC8"/>
    <w:rsid w:val="00697FD1"/>
    <w:rsid w:val="006A012F"/>
    <w:rsid w:val="006A02C6"/>
    <w:rsid w:val="006A041A"/>
    <w:rsid w:val="006A0524"/>
    <w:rsid w:val="006A0CC5"/>
    <w:rsid w:val="006A0DA2"/>
    <w:rsid w:val="006A0F59"/>
    <w:rsid w:val="006A1255"/>
    <w:rsid w:val="006A15A7"/>
    <w:rsid w:val="006A178F"/>
    <w:rsid w:val="006A1A03"/>
    <w:rsid w:val="006A1AE2"/>
    <w:rsid w:val="006A1D3F"/>
    <w:rsid w:val="006A1F80"/>
    <w:rsid w:val="006A22E9"/>
    <w:rsid w:val="006A24C4"/>
    <w:rsid w:val="006A2594"/>
    <w:rsid w:val="006A2648"/>
    <w:rsid w:val="006A2747"/>
    <w:rsid w:val="006A275C"/>
    <w:rsid w:val="006A2A35"/>
    <w:rsid w:val="006A2C55"/>
    <w:rsid w:val="006A2E57"/>
    <w:rsid w:val="006A2EAF"/>
    <w:rsid w:val="006A320B"/>
    <w:rsid w:val="006A3436"/>
    <w:rsid w:val="006A38EF"/>
    <w:rsid w:val="006A38F6"/>
    <w:rsid w:val="006A392D"/>
    <w:rsid w:val="006A3D24"/>
    <w:rsid w:val="006A3D31"/>
    <w:rsid w:val="006A3F21"/>
    <w:rsid w:val="006A4167"/>
    <w:rsid w:val="006A4301"/>
    <w:rsid w:val="006A455F"/>
    <w:rsid w:val="006A4580"/>
    <w:rsid w:val="006A4635"/>
    <w:rsid w:val="006A4767"/>
    <w:rsid w:val="006A4898"/>
    <w:rsid w:val="006A4A75"/>
    <w:rsid w:val="006A4CEF"/>
    <w:rsid w:val="006A4EDD"/>
    <w:rsid w:val="006A5146"/>
    <w:rsid w:val="006A5470"/>
    <w:rsid w:val="006A5527"/>
    <w:rsid w:val="006A559C"/>
    <w:rsid w:val="006A5741"/>
    <w:rsid w:val="006A5767"/>
    <w:rsid w:val="006A59E1"/>
    <w:rsid w:val="006A59F5"/>
    <w:rsid w:val="006A5A24"/>
    <w:rsid w:val="006A5AD5"/>
    <w:rsid w:val="006A5B3A"/>
    <w:rsid w:val="006A5B60"/>
    <w:rsid w:val="006A62EB"/>
    <w:rsid w:val="006A6411"/>
    <w:rsid w:val="006A64B9"/>
    <w:rsid w:val="006A6742"/>
    <w:rsid w:val="006A67E1"/>
    <w:rsid w:val="006A691B"/>
    <w:rsid w:val="006A69B6"/>
    <w:rsid w:val="006A6A86"/>
    <w:rsid w:val="006A6E59"/>
    <w:rsid w:val="006A6EAF"/>
    <w:rsid w:val="006A717F"/>
    <w:rsid w:val="006A7218"/>
    <w:rsid w:val="006A7443"/>
    <w:rsid w:val="006A756B"/>
    <w:rsid w:val="006A760E"/>
    <w:rsid w:val="006A772E"/>
    <w:rsid w:val="006A7896"/>
    <w:rsid w:val="006A7D22"/>
    <w:rsid w:val="006A7EC1"/>
    <w:rsid w:val="006A7F13"/>
    <w:rsid w:val="006A7FB6"/>
    <w:rsid w:val="006B00C3"/>
    <w:rsid w:val="006B0255"/>
    <w:rsid w:val="006B0305"/>
    <w:rsid w:val="006B08B3"/>
    <w:rsid w:val="006B09CA"/>
    <w:rsid w:val="006B0A07"/>
    <w:rsid w:val="006B0BB9"/>
    <w:rsid w:val="006B0F7F"/>
    <w:rsid w:val="006B0FD4"/>
    <w:rsid w:val="006B1027"/>
    <w:rsid w:val="006B10C9"/>
    <w:rsid w:val="006B12B9"/>
    <w:rsid w:val="006B1737"/>
    <w:rsid w:val="006B1801"/>
    <w:rsid w:val="006B1B22"/>
    <w:rsid w:val="006B1DD6"/>
    <w:rsid w:val="006B22C7"/>
    <w:rsid w:val="006B24A4"/>
    <w:rsid w:val="006B25CF"/>
    <w:rsid w:val="006B2966"/>
    <w:rsid w:val="006B29F0"/>
    <w:rsid w:val="006B2D4D"/>
    <w:rsid w:val="006B2E49"/>
    <w:rsid w:val="006B309E"/>
    <w:rsid w:val="006B3139"/>
    <w:rsid w:val="006B31CD"/>
    <w:rsid w:val="006B31FF"/>
    <w:rsid w:val="006B32AC"/>
    <w:rsid w:val="006B3B8E"/>
    <w:rsid w:val="006B3D25"/>
    <w:rsid w:val="006B3DD6"/>
    <w:rsid w:val="006B3E5E"/>
    <w:rsid w:val="006B4046"/>
    <w:rsid w:val="006B4242"/>
    <w:rsid w:val="006B4360"/>
    <w:rsid w:val="006B4843"/>
    <w:rsid w:val="006B4C46"/>
    <w:rsid w:val="006B4FF7"/>
    <w:rsid w:val="006B501D"/>
    <w:rsid w:val="006B50B4"/>
    <w:rsid w:val="006B5152"/>
    <w:rsid w:val="006B5207"/>
    <w:rsid w:val="006B52E2"/>
    <w:rsid w:val="006B5541"/>
    <w:rsid w:val="006B5604"/>
    <w:rsid w:val="006B5610"/>
    <w:rsid w:val="006B5748"/>
    <w:rsid w:val="006B57EE"/>
    <w:rsid w:val="006B5889"/>
    <w:rsid w:val="006B5902"/>
    <w:rsid w:val="006B596E"/>
    <w:rsid w:val="006B5979"/>
    <w:rsid w:val="006B5C13"/>
    <w:rsid w:val="006B5D80"/>
    <w:rsid w:val="006B5DAF"/>
    <w:rsid w:val="006B5E04"/>
    <w:rsid w:val="006B5F23"/>
    <w:rsid w:val="006B60A0"/>
    <w:rsid w:val="006B611D"/>
    <w:rsid w:val="006B61D1"/>
    <w:rsid w:val="006B63CA"/>
    <w:rsid w:val="006B63DE"/>
    <w:rsid w:val="006B6523"/>
    <w:rsid w:val="006B6526"/>
    <w:rsid w:val="006B6AA8"/>
    <w:rsid w:val="006B6D4B"/>
    <w:rsid w:val="006B6E42"/>
    <w:rsid w:val="006B6E4F"/>
    <w:rsid w:val="006B7014"/>
    <w:rsid w:val="006B7357"/>
    <w:rsid w:val="006B742D"/>
    <w:rsid w:val="006B7468"/>
    <w:rsid w:val="006B75EC"/>
    <w:rsid w:val="006B774E"/>
    <w:rsid w:val="006B784A"/>
    <w:rsid w:val="006B78D2"/>
    <w:rsid w:val="006B7953"/>
    <w:rsid w:val="006B7AF5"/>
    <w:rsid w:val="006B7BB2"/>
    <w:rsid w:val="006B7C80"/>
    <w:rsid w:val="006B7D02"/>
    <w:rsid w:val="006B7D0A"/>
    <w:rsid w:val="006B7DC4"/>
    <w:rsid w:val="006C027C"/>
    <w:rsid w:val="006C0351"/>
    <w:rsid w:val="006C0369"/>
    <w:rsid w:val="006C0432"/>
    <w:rsid w:val="006C0766"/>
    <w:rsid w:val="006C07F1"/>
    <w:rsid w:val="006C08A7"/>
    <w:rsid w:val="006C0A0F"/>
    <w:rsid w:val="006C0BDF"/>
    <w:rsid w:val="006C0ECF"/>
    <w:rsid w:val="006C11CD"/>
    <w:rsid w:val="006C12BA"/>
    <w:rsid w:val="006C12FC"/>
    <w:rsid w:val="006C1890"/>
    <w:rsid w:val="006C18C5"/>
    <w:rsid w:val="006C1ACE"/>
    <w:rsid w:val="006C1B50"/>
    <w:rsid w:val="006C1B60"/>
    <w:rsid w:val="006C1C57"/>
    <w:rsid w:val="006C1C66"/>
    <w:rsid w:val="006C1F92"/>
    <w:rsid w:val="006C2161"/>
    <w:rsid w:val="006C236D"/>
    <w:rsid w:val="006C237D"/>
    <w:rsid w:val="006C250F"/>
    <w:rsid w:val="006C27E3"/>
    <w:rsid w:val="006C2828"/>
    <w:rsid w:val="006C286F"/>
    <w:rsid w:val="006C2AFE"/>
    <w:rsid w:val="006C2B06"/>
    <w:rsid w:val="006C2B7D"/>
    <w:rsid w:val="006C2BD3"/>
    <w:rsid w:val="006C2C5F"/>
    <w:rsid w:val="006C2C98"/>
    <w:rsid w:val="006C304F"/>
    <w:rsid w:val="006C328B"/>
    <w:rsid w:val="006C3791"/>
    <w:rsid w:val="006C37AB"/>
    <w:rsid w:val="006C3A2D"/>
    <w:rsid w:val="006C3B92"/>
    <w:rsid w:val="006C3EB6"/>
    <w:rsid w:val="006C3F61"/>
    <w:rsid w:val="006C4294"/>
    <w:rsid w:val="006C42C2"/>
    <w:rsid w:val="006C43A0"/>
    <w:rsid w:val="006C43A5"/>
    <w:rsid w:val="006C445D"/>
    <w:rsid w:val="006C44A1"/>
    <w:rsid w:val="006C4548"/>
    <w:rsid w:val="006C47F2"/>
    <w:rsid w:val="006C4856"/>
    <w:rsid w:val="006C4CE4"/>
    <w:rsid w:val="006C4FBB"/>
    <w:rsid w:val="006C5401"/>
    <w:rsid w:val="006C5459"/>
    <w:rsid w:val="006C54BD"/>
    <w:rsid w:val="006C5A3F"/>
    <w:rsid w:val="006C5ED6"/>
    <w:rsid w:val="006C603E"/>
    <w:rsid w:val="006C60B3"/>
    <w:rsid w:val="006C61FD"/>
    <w:rsid w:val="006C620B"/>
    <w:rsid w:val="006C645B"/>
    <w:rsid w:val="006C6CD8"/>
    <w:rsid w:val="006C6D88"/>
    <w:rsid w:val="006C6EEF"/>
    <w:rsid w:val="006C71F2"/>
    <w:rsid w:val="006C72D6"/>
    <w:rsid w:val="006C73C8"/>
    <w:rsid w:val="006C73D7"/>
    <w:rsid w:val="006C7552"/>
    <w:rsid w:val="006C7756"/>
    <w:rsid w:val="006C7941"/>
    <w:rsid w:val="006C7959"/>
    <w:rsid w:val="006C7983"/>
    <w:rsid w:val="006C7A30"/>
    <w:rsid w:val="006C7A44"/>
    <w:rsid w:val="006C7E9A"/>
    <w:rsid w:val="006C7F42"/>
    <w:rsid w:val="006D0023"/>
    <w:rsid w:val="006D0244"/>
    <w:rsid w:val="006D0257"/>
    <w:rsid w:val="006D033D"/>
    <w:rsid w:val="006D04E8"/>
    <w:rsid w:val="006D0531"/>
    <w:rsid w:val="006D06DA"/>
    <w:rsid w:val="006D0B04"/>
    <w:rsid w:val="006D0B5B"/>
    <w:rsid w:val="006D0CEF"/>
    <w:rsid w:val="006D0E05"/>
    <w:rsid w:val="006D0F6F"/>
    <w:rsid w:val="006D0F7C"/>
    <w:rsid w:val="006D1091"/>
    <w:rsid w:val="006D1241"/>
    <w:rsid w:val="006D124C"/>
    <w:rsid w:val="006D1678"/>
    <w:rsid w:val="006D175A"/>
    <w:rsid w:val="006D17A4"/>
    <w:rsid w:val="006D1939"/>
    <w:rsid w:val="006D1E45"/>
    <w:rsid w:val="006D243B"/>
    <w:rsid w:val="006D2487"/>
    <w:rsid w:val="006D264F"/>
    <w:rsid w:val="006D2829"/>
    <w:rsid w:val="006D2A42"/>
    <w:rsid w:val="006D2AB0"/>
    <w:rsid w:val="006D2B76"/>
    <w:rsid w:val="006D2BFE"/>
    <w:rsid w:val="006D2D18"/>
    <w:rsid w:val="006D2E1A"/>
    <w:rsid w:val="006D2FBD"/>
    <w:rsid w:val="006D31D0"/>
    <w:rsid w:val="006D32B9"/>
    <w:rsid w:val="006D343D"/>
    <w:rsid w:val="006D3457"/>
    <w:rsid w:val="006D3493"/>
    <w:rsid w:val="006D34C3"/>
    <w:rsid w:val="006D372E"/>
    <w:rsid w:val="006D39D2"/>
    <w:rsid w:val="006D3C18"/>
    <w:rsid w:val="006D448E"/>
    <w:rsid w:val="006D44FE"/>
    <w:rsid w:val="006D4658"/>
    <w:rsid w:val="006D4768"/>
    <w:rsid w:val="006D47E1"/>
    <w:rsid w:val="006D4CD7"/>
    <w:rsid w:val="006D5007"/>
    <w:rsid w:val="006D554D"/>
    <w:rsid w:val="006D55E3"/>
    <w:rsid w:val="006D5749"/>
    <w:rsid w:val="006D576E"/>
    <w:rsid w:val="006D5A0A"/>
    <w:rsid w:val="006D5B97"/>
    <w:rsid w:val="006D5CAB"/>
    <w:rsid w:val="006D5F3F"/>
    <w:rsid w:val="006D5FA9"/>
    <w:rsid w:val="006D60D2"/>
    <w:rsid w:val="006D6388"/>
    <w:rsid w:val="006D63AD"/>
    <w:rsid w:val="006D6454"/>
    <w:rsid w:val="006D66A8"/>
    <w:rsid w:val="006D66B9"/>
    <w:rsid w:val="006D6790"/>
    <w:rsid w:val="006D68A9"/>
    <w:rsid w:val="006D68CE"/>
    <w:rsid w:val="006D6B8C"/>
    <w:rsid w:val="006D6C6E"/>
    <w:rsid w:val="006D6CAF"/>
    <w:rsid w:val="006D6E7E"/>
    <w:rsid w:val="006D6FA1"/>
    <w:rsid w:val="006D704B"/>
    <w:rsid w:val="006D70FA"/>
    <w:rsid w:val="006D719E"/>
    <w:rsid w:val="006D71E6"/>
    <w:rsid w:val="006D72D8"/>
    <w:rsid w:val="006D73B1"/>
    <w:rsid w:val="006D73F8"/>
    <w:rsid w:val="006D7515"/>
    <w:rsid w:val="006D7608"/>
    <w:rsid w:val="006D7719"/>
    <w:rsid w:val="006D77BE"/>
    <w:rsid w:val="006D7D34"/>
    <w:rsid w:val="006E0264"/>
    <w:rsid w:val="006E03AE"/>
    <w:rsid w:val="006E03C7"/>
    <w:rsid w:val="006E0914"/>
    <w:rsid w:val="006E0946"/>
    <w:rsid w:val="006E09C1"/>
    <w:rsid w:val="006E0DC6"/>
    <w:rsid w:val="006E0F69"/>
    <w:rsid w:val="006E101E"/>
    <w:rsid w:val="006E12CB"/>
    <w:rsid w:val="006E17D3"/>
    <w:rsid w:val="006E17E8"/>
    <w:rsid w:val="006E1957"/>
    <w:rsid w:val="006E1A2A"/>
    <w:rsid w:val="006E1C05"/>
    <w:rsid w:val="006E1C8A"/>
    <w:rsid w:val="006E1E18"/>
    <w:rsid w:val="006E2105"/>
    <w:rsid w:val="006E24AA"/>
    <w:rsid w:val="006E2559"/>
    <w:rsid w:val="006E2688"/>
    <w:rsid w:val="006E26E7"/>
    <w:rsid w:val="006E284D"/>
    <w:rsid w:val="006E2967"/>
    <w:rsid w:val="006E2C46"/>
    <w:rsid w:val="006E2F9D"/>
    <w:rsid w:val="006E31CD"/>
    <w:rsid w:val="006E3527"/>
    <w:rsid w:val="006E3763"/>
    <w:rsid w:val="006E396B"/>
    <w:rsid w:val="006E3A5D"/>
    <w:rsid w:val="006E3A67"/>
    <w:rsid w:val="006E3AAB"/>
    <w:rsid w:val="006E3AB4"/>
    <w:rsid w:val="006E3B91"/>
    <w:rsid w:val="006E3C48"/>
    <w:rsid w:val="006E4007"/>
    <w:rsid w:val="006E40D9"/>
    <w:rsid w:val="006E4137"/>
    <w:rsid w:val="006E42CD"/>
    <w:rsid w:val="006E43CE"/>
    <w:rsid w:val="006E4428"/>
    <w:rsid w:val="006E460F"/>
    <w:rsid w:val="006E467A"/>
    <w:rsid w:val="006E46E4"/>
    <w:rsid w:val="006E470D"/>
    <w:rsid w:val="006E485C"/>
    <w:rsid w:val="006E4A79"/>
    <w:rsid w:val="006E4DE9"/>
    <w:rsid w:val="006E4E74"/>
    <w:rsid w:val="006E4E7A"/>
    <w:rsid w:val="006E4EE5"/>
    <w:rsid w:val="006E521A"/>
    <w:rsid w:val="006E561A"/>
    <w:rsid w:val="006E578B"/>
    <w:rsid w:val="006E580F"/>
    <w:rsid w:val="006E59E8"/>
    <w:rsid w:val="006E5BAC"/>
    <w:rsid w:val="006E5F67"/>
    <w:rsid w:val="006E60D2"/>
    <w:rsid w:val="006E6226"/>
    <w:rsid w:val="006E6278"/>
    <w:rsid w:val="006E6387"/>
    <w:rsid w:val="006E6398"/>
    <w:rsid w:val="006E647E"/>
    <w:rsid w:val="006E64B5"/>
    <w:rsid w:val="006E68C8"/>
    <w:rsid w:val="006E68E0"/>
    <w:rsid w:val="006E6A31"/>
    <w:rsid w:val="006E6D1C"/>
    <w:rsid w:val="006E6E25"/>
    <w:rsid w:val="006E6EAA"/>
    <w:rsid w:val="006E70BA"/>
    <w:rsid w:val="006E7117"/>
    <w:rsid w:val="006E728B"/>
    <w:rsid w:val="006E73A4"/>
    <w:rsid w:val="006E755B"/>
    <w:rsid w:val="006E7E9E"/>
    <w:rsid w:val="006F02B4"/>
    <w:rsid w:val="006F0560"/>
    <w:rsid w:val="006F059B"/>
    <w:rsid w:val="006F075F"/>
    <w:rsid w:val="006F0B0E"/>
    <w:rsid w:val="006F0BDC"/>
    <w:rsid w:val="006F145E"/>
    <w:rsid w:val="006F149B"/>
    <w:rsid w:val="006F1A98"/>
    <w:rsid w:val="006F1C8D"/>
    <w:rsid w:val="006F1D8C"/>
    <w:rsid w:val="006F1FB9"/>
    <w:rsid w:val="006F2114"/>
    <w:rsid w:val="006F2301"/>
    <w:rsid w:val="006F2545"/>
    <w:rsid w:val="006F25EC"/>
    <w:rsid w:val="006F2B09"/>
    <w:rsid w:val="006F2C43"/>
    <w:rsid w:val="006F2C77"/>
    <w:rsid w:val="006F2CDE"/>
    <w:rsid w:val="006F2D2A"/>
    <w:rsid w:val="006F2DC0"/>
    <w:rsid w:val="006F312E"/>
    <w:rsid w:val="006F3169"/>
    <w:rsid w:val="006F3429"/>
    <w:rsid w:val="006F37E4"/>
    <w:rsid w:val="006F3A3D"/>
    <w:rsid w:val="006F3BFC"/>
    <w:rsid w:val="006F3E2D"/>
    <w:rsid w:val="006F3F7A"/>
    <w:rsid w:val="006F3FDB"/>
    <w:rsid w:val="006F400B"/>
    <w:rsid w:val="006F42CF"/>
    <w:rsid w:val="006F4383"/>
    <w:rsid w:val="006F4529"/>
    <w:rsid w:val="006F4713"/>
    <w:rsid w:val="006F48C9"/>
    <w:rsid w:val="006F511F"/>
    <w:rsid w:val="006F52C6"/>
    <w:rsid w:val="006F5300"/>
    <w:rsid w:val="006F539D"/>
    <w:rsid w:val="006F54C7"/>
    <w:rsid w:val="006F5653"/>
    <w:rsid w:val="006F56A2"/>
    <w:rsid w:val="006F56B2"/>
    <w:rsid w:val="006F56B3"/>
    <w:rsid w:val="006F56FE"/>
    <w:rsid w:val="006F58AF"/>
    <w:rsid w:val="006F5903"/>
    <w:rsid w:val="006F5ABF"/>
    <w:rsid w:val="006F5B04"/>
    <w:rsid w:val="006F5CC7"/>
    <w:rsid w:val="006F60BF"/>
    <w:rsid w:val="006F6101"/>
    <w:rsid w:val="006F61D2"/>
    <w:rsid w:val="006F629E"/>
    <w:rsid w:val="006F64A0"/>
    <w:rsid w:val="006F64A1"/>
    <w:rsid w:val="006F6804"/>
    <w:rsid w:val="006F6A1D"/>
    <w:rsid w:val="006F6AEC"/>
    <w:rsid w:val="006F6C86"/>
    <w:rsid w:val="006F7036"/>
    <w:rsid w:val="006F714A"/>
    <w:rsid w:val="006F714F"/>
    <w:rsid w:val="006F7546"/>
    <w:rsid w:val="006F75EE"/>
    <w:rsid w:val="006F7831"/>
    <w:rsid w:val="006F7835"/>
    <w:rsid w:val="006F7C4E"/>
    <w:rsid w:val="006F7EE4"/>
    <w:rsid w:val="007000D2"/>
    <w:rsid w:val="00700173"/>
    <w:rsid w:val="00700193"/>
    <w:rsid w:val="00700395"/>
    <w:rsid w:val="007004E8"/>
    <w:rsid w:val="0070078F"/>
    <w:rsid w:val="007008B4"/>
    <w:rsid w:val="00700968"/>
    <w:rsid w:val="00700A6F"/>
    <w:rsid w:val="00700C23"/>
    <w:rsid w:val="00700C91"/>
    <w:rsid w:val="00700D1D"/>
    <w:rsid w:val="00700D9E"/>
    <w:rsid w:val="00701044"/>
    <w:rsid w:val="007010E4"/>
    <w:rsid w:val="007012C9"/>
    <w:rsid w:val="007012DD"/>
    <w:rsid w:val="0070137C"/>
    <w:rsid w:val="00701777"/>
    <w:rsid w:val="0070183A"/>
    <w:rsid w:val="00701896"/>
    <w:rsid w:val="007018DA"/>
    <w:rsid w:val="00701938"/>
    <w:rsid w:val="007019B2"/>
    <w:rsid w:val="00701D2D"/>
    <w:rsid w:val="00701EAD"/>
    <w:rsid w:val="0070280C"/>
    <w:rsid w:val="007028A3"/>
    <w:rsid w:val="007028D3"/>
    <w:rsid w:val="00702BCA"/>
    <w:rsid w:val="00702ECA"/>
    <w:rsid w:val="00702F18"/>
    <w:rsid w:val="0070306A"/>
    <w:rsid w:val="00703099"/>
    <w:rsid w:val="0070314F"/>
    <w:rsid w:val="007031EA"/>
    <w:rsid w:val="00703336"/>
    <w:rsid w:val="00703809"/>
    <w:rsid w:val="00703948"/>
    <w:rsid w:val="0070395A"/>
    <w:rsid w:val="00703E54"/>
    <w:rsid w:val="00703F3B"/>
    <w:rsid w:val="007040B9"/>
    <w:rsid w:val="007040FA"/>
    <w:rsid w:val="00704EF3"/>
    <w:rsid w:val="00705243"/>
    <w:rsid w:val="00705344"/>
    <w:rsid w:val="00705DEF"/>
    <w:rsid w:val="00705F20"/>
    <w:rsid w:val="00705F53"/>
    <w:rsid w:val="0070604C"/>
    <w:rsid w:val="0070610A"/>
    <w:rsid w:val="00706184"/>
    <w:rsid w:val="007061DD"/>
    <w:rsid w:val="007063F0"/>
    <w:rsid w:val="0070659A"/>
    <w:rsid w:val="00706835"/>
    <w:rsid w:val="007068F0"/>
    <w:rsid w:val="00706A9A"/>
    <w:rsid w:val="00706C40"/>
    <w:rsid w:val="00706CD5"/>
    <w:rsid w:val="0070700F"/>
    <w:rsid w:val="00707095"/>
    <w:rsid w:val="007070AF"/>
    <w:rsid w:val="007072D9"/>
    <w:rsid w:val="00707314"/>
    <w:rsid w:val="00707357"/>
    <w:rsid w:val="0070750B"/>
    <w:rsid w:val="00707627"/>
    <w:rsid w:val="007077F0"/>
    <w:rsid w:val="007077FA"/>
    <w:rsid w:val="007078B8"/>
    <w:rsid w:val="00707909"/>
    <w:rsid w:val="00707B21"/>
    <w:rsid w:val="00707DDC"/>
    <w:rsid w:val="00707E3B"/>
    <w:rsid w:val="00707F05"/>
    <w:rsid w:val="00710053"/>
    <w:rsid w:val="007100EA"/>
    <w:rsid w:val="00710120"/>
    <w:rsid w:val="00710123"/>
    <w:rsid w:val="007101DE"/>
    <w:rsid w:val="0071020F"/>
    <w:rsid w:val="007103FF"/>
    <w:rsid w:val="00710401"/>
    <w:rsid w:val="0071045D"/>
    <w:rsid w:val="007105F6"/>
    <w:rsid w:val="007109A2"/>
    <w:rsid w:val="00710A35"/>
    <w:rsid w:val="00710A7E"/>
    <w:rsid w:val="00710BE9"/>
    <w:rsid w:val="00710C35"/>
    <w:rsid w:val="00710F4D"/>
    <w:rsid w:val="0071114F"/>
    <w:rsid w:val="00711307"/>
    <w:rsid w:val="007114F1"/>
    <w:rsid w:val="007115C5"/>
    <w:rsid w:val="00711768"/>
    <w:rsid w:val="007117A9"/>
    <w:rsid w:val="007119BF"/>
    <w:rsid w:val="00711BC7"/>
    <w:rsid w:val="00711C15"/>
    <w:rsid w:val="00711E75"/>
    <w:rsid w:val="00712049"/>
    <w:rsid w:val="0071205C"/>
    <w:rsid w:val="007121F8"/>
    <w:rsid w:val="00712218"/>
    <w:rsid w:val="00712227"/>
    <w:rsid w:val="007122F9"/>
    <w:rsid w:val="007123CF"/>
    <w:rsid w:val="007123E0"/>
    <w:rsid w:val="007124D1"/>
    <w:rsid w:val="0071252C"/>
    <w:rsid w:val="007125E4"/>
    <w:rsid w:val="007126C4"/>
    <w:rsid w:val="0071279B"/>
    <w:rsid w:val="0071294D"/>
    <w:rsid w:val="00712A5A"/>
    <w:rsid w:val="00712A7E"/>
    <w:rsid w:val="00712B37"/>
    <w:rsid w:val="00712B5E"/>
    <w:rsid w:val="00712E97"/>
    <w:rsid w:val="00712E98"/>
    <w:rsid w:val="00712FF5"/>
    <w:rsid w:val="007130F5"/>
    <w:rsid w:val="00713318"/>
    <w:rsid w:val="007135CF"/>
    <w:rsid w:val="00713733"/>
    <w:rsid w:val="007137A2"/>
    <w:rsid w:val="007137BA"/>
    <w:rsid w:val="00713810"/>
    <w:rsid w:val="0071394D"/>
    <w:rsid w:val="00713978"/>
    <w:rsid w:val="00713B38"/>
    <w:rsid w:val="00713D14"/>
    <w:rsid w:val="00713E31"/>
    <w:rsid w:val="00714179"/>
    <w:rsid w:val="00714243"/>
    <w:rsid w:val="007146D9"/>
    <w:rsid w:val="00714B39"/>
    <w:rsid w:val="00714E58"/>
    <w:rsid w:val="00714F95"/>
    <w:rsid w:val="00714FBA"/>
    <w:rsid w:val="007150C6"/>
    <w:rsid w:val="00715243"/>
    <w:rsid w:val="00715348"/>
    <w:rsid w:val="00715487"/>
    <w:rsid w:val="007155E3"/>
    <w:rsid w:val="007156BE"/>
    <w:rsid w:val="00715802"/>
    <w:rsid w:val="0071581A"/>
    <w:rsid w:val="00715B56"/>
    <w:rsid w:val="00715B5B"/>
    <w:rsid w:val="00715C52"/>
    <w:rsid w:val="00715FFA"/>
    <w:rsid w:val="007160B0"/>
    <w:rsid w:val="007162F3"/>
    <w:rsid w:val="007168A4"/>
    <w:rsid w:val="00716A7D"/>
    <w:rsid w:val="00716C3E"/>
    <w:rsid w:val="00716CC2"/>
    <w:rsid w:val="00717255"/>
    <w:rsid w:val="00717295"/>
    <w:rsid w:val="007174A4"/>
    <w:rsid w:val="0071753D"/>
    <w:rsid w:val="007176C9"/>
    <w:rsid w:val="00717960"/>
    <w:rsid w:val="00717BCC"/>
    <w:rsid w:val="00717C95"/>
    <w:rsid w:val="00720068"/>
    <w:rsid w:val="00720107"/>
    <w:rsid w:val="0072016D"/>
    <w:rsid w:val="00720309"/>
    <w:rsid w:val="00720312"/>
    <w:rsid w:val="0072051C"/>
    <w:rsid w:val="00720687"/>
    <w:rsid w:val="00720948"/>
    <w:rsid w:val="007209C7"/>
    <w:rsid w:val="00720B58"/>
    <w:rsid w:val="00720C2A"/>
    <w:rsid w:val="00720D6B"/>
    <w:rsid w:val="00720D94"/>
    <w:rsid w:val="00720DCE"/>
    <w:rsid w:val="00721022"/>
    <w:rsid w:val="00721053"/>
    <w:rsid w:val="0072113B"/>
    <w:rsid w:val="0072121E"/>
    <w:rsid w:val="00721281"/>
    <w:rsid w:val="007213A9"/>
    <w:rsid w:val="00721491"/>
    <w:rsid w:val="007214B7"/>
    <w:rsid w:val="007215F6"/>
    <w:rsid w:val="00721879"/>
    <w:rsid w:val="00721AE4"/>
    <w:rsid w:val="00721DA0"/>
    <w:rsid w:val="00721E3C"/>
    <w:rsid w:val="00721E42"/>
    <w:rsid w:val="00721F1B"/>
    <w:rsid w:val="0072233A"/>
    <w:rsid w:val="007223D0"/>
    <w:rsid w:val="0072243F"/>
    <w:rsid w:val="007225F8"/>
    <w:rsid w:val="00722657"/>
    <w:rsid w:val="007229DA"/>
    <w:rsid w:val="00722EDE"/>
    <w:rsid w:val="00723066"/>
    <w:rsid w:val="00723486"/>
    <w:rsid w:val="007235F4"/>
    <w:rsid w:val="0072363D"/>
    <w:rsid w:val="0072371A"/>
    <w:rsid w:val="00723AC5"/>
    <w:rsid w:val="00723C6B"/>
    <w:rsid w:val="00723E0B"/>
    <w:rsid w:val="00723EA8"/>
    <w:rsid w:val="0072424D"/>
    <w:rsid w:val="007242F4"/>
    <w:rsid w:val="007244B7"/>
    <w:rsid w:val="00724826"/>
    <w:rsid w:val="0072497A"/>
    <w:rsid w:val="00724A93"/>
    <w:rsid w:val="00724C3D"/>
    <w:rsid w:val="00724C77"/>
    <w:rsid w:val="00724CD0"/>
    <w:rsid w:val="00725275"/>
    <w:rsid w:val="0072527F"/>
    <w:rsid w:val="0072543D"/>
    <w:rsid w:val="00725464"/>
    <w:rsid w:val="007254C8"/>
    <w:rsid w:val="00725551"/>
    <w:rsid w:val="007255CF"/>
    <w:rsid w:val="00725731"/>
    <w:rsid w:val="00725B4F"/>
    <w:rsid w:val="00725E51"/>
    <w:rsid w:val="0072621D"/>
    <w:rsid w:val="007262DF"/>
    <w:rsid w:val="0072642D"/>
    <w:rsid w:val="007267C5"/>
    <w:rsid w:val="00726AA9"/>
    <w:rsid w:val="00726CE5"/>
    <w:rsid w:val="00726D4B"/>
    <w:rsid w:val="00726E9F"/>
    <w:rsid w:val="00726EEB"/>
    <w:rsid w:val="00727056"/>
    <w:rsid w:val="0072741C"/>
    <w:rsid w:val="0072763C"/>
    <w:rsid w:val="0072767F"/>
    <w:rsid w:val="007278B1"/>
    <w:rsid w:val="0072799D"/>
    <w:rsid w:val="00727AB4"/>
    <w:rsid w:val="00727C86"/>
    <w:rsid w:val="0073031A"/>
    <w:rsid w:val="00730402"/>
    <w:rsid w:val="007307D7"/>
    <w:rsid w:val="007307F1"/>
    <w:rsid w:val="00730A55"/>
    <w:rsid w:val="0073117B"/>
    <w:rsid w:val="00731374"/>
    <w:rsid w:val="00731396"/>
    <w:rsid w:val="007315DC"/>
    <w:rsid w:val="00731B44"/>
    <w:rsid w:val="00731B51"/>
    <w:rsid w:val="00731CA9"/>
    <w:rsid w:val="00731DBC"/>
    <w:rsid w:val="00731E71"/>
    <w:rsid w:val="00731E92"/>
    <w:rsid w:val="00731F25"/>
    <w:rsid w:val="00732214"/>
    <w:rsid w:val="0073237E"/>
    <w:rsid w:val="0073244F"/>
    <w:rsid w:val="00732A42"/>
    <w:rsid w:val="00732E6F"/>
    <w:rsid w:val="007331FE"/>
    <w:rsid w:val="007332C1"/>
    <w:rsid w:val="00733702"/>
    <w:rsid w:val="0073373B"/>
    <w:rsid w:val="00733925"/>
    <w:rsid w:val="00733933"/>
    <w:rsid w:val="00733A8D"/>
    <w:rsid w:val="00733BAF"/>
    <w:rsid w:val="00733BB9"/>
    <w:rsid w:val="00733C20"/>
    <w:rsid w:val="00733D78"/>
    <w:rsid w:val="0073453A"/>
    <w:rsid w:val="00734795"/>
    <w:rsid w:val="0073485C"/>
    <w:rsid w:val="00734CD0"/>
    <w:rsid w:val="00734FFB"/>
    <w:rsid w:val="00735359"/>
    <w:rsid w:val="007356AC"/>
    <w:rsid w:val="00735855"/>
    <w:rsid w:val="007358FC"/>
    <w:rsid w:val="00735BB6"/>
    <w:rsid w:val="007360AD"/>
    <w:rsid w:val="00736103"/>
    <w:rsid w:val="00736104"/>
    <w:rsid w:val="007361DE"/>
    <w:rsid w:val="007361FA"/>
    <w:rsid w:val="00736361"/>
    <w:rsid w:val="007363AD"/>
    <w:rsid w:val="00736588"/>
    <w:rsid w:val="00736591"/>
    <w:rsid w:val="00736596"/>
    <w:rsid w:val="007365E4"/>
    <w:rsid w:val="007366E1"/>
    <w:rsid w:val="00736763"/>
    <w:rsid w:val="0073676C"/>
    <w:rsid w:val="00736920"/>
    <w:rsid w:val="00736B0B"/>
    <w:rsid w:val="00736D2B"/>
    <w:rsid w:val="00736EE3"/>
    <w:rsid w:val="00736F45"/>
    <w:rsid w:val="007370C2"/>
    <w:rsid w:val="0073722C"/>
    <w:rsid w:val="007372ED"/>
    <w:rsid w:val="00737308"/>
    <w:rsid w:val="00737510"/>
    <w:rsid w:val="00737594"/>
    <w:rsid w:val="0073770A"/>
    <w:rsid w:val="0073789D"/>
    <w:rsid w:val="00737B44"/>
    <w:rsid w:val="00737B58"/>
    <w:rsid w:val="00737E92"/>
    <w:rsid w:val="00740018"/>
    <w:rsid w:val="007400CA"/>
    <w:rsid w:val="007401AC"/>
    <w:rsid w:val="007402F6"/>
    <w:rsid w:val="007406B9"/>
    <w:rsid w:val="007407FC"/>
    <w:rsid w:val="0074087C"/>
    <w:rsid w:val="007408DF"/>
    <w:rsid w:val="00740D68"/>
    <w:rsid w:val="00740ECC"/>
    <w:rsid w:val="00740FE2"/>
    <w:rsid w:val="00741044"/>
    <w:rsid w:val="0074138C"/>
    <w:rsid w:val="007413C1"/>
    <w:rsid w:val="00741918"/>
    <w:rsid w:val="00741A9B"/>
    <w:rsid w:val="00741B95"/>
    <w:rsid w:val="00741D78"/>
    <w:rsid w:val="00741E2E"/>
    <w:rsid w:val="00741E46"/>
    <w:rsid w:val="00741E71"/>
    <w:rsid w:val="007420E1"/>
    <w:rsid w:val="007421F4"/>
    <w:rsid w:val="00742440"/>
    <w:rsid w:val="00742465"/>
    <w:rsid w:val="007426BE"/>
    <w:rsid w:val="0074276B"/>
    <w:rsid w:val="00742837"/>
    <w:rsid w:val="00742B09"/>
    <w:rsid w:val="007431A4"/>
    <w:rsid w:val="00743575"/>
    <w:rsid w:val="007435C2"/>
    <w:rsid w:val="007435D9"/>
    <w:rsid w:val="00743947"/>
    <w:rsid w:val="00743B08"/>
    <w:rsid w:val="00743C0B"/>
    <w:rsid w:val="00743D3A"/>
    <w:rsid w:val="00743EE2"/>
    <w:rsid w:val="00743F5C"/>
    <w:rsid w:val="00743FF5"/>
    <w:rsid w:val="007441D2"/>
    <w:rsid w:val="007442AB"/>
    <w:rsid w:val="0074430E"/>
    <w:rsid w:val="0074435E"/>
    <w:rsid w:val="007444E2"/>
    <w:rsid w:val="0074475D"/>
    <w:rsid w:val="00745104"/>
    <w:rsid w:val="0074513E"/>
    <w:rsid w:val="007452A9"/>
    <w:rsid w:val="0074533D"/>
    <w:rsid w:val="0074552C"/>
    <w:rsid w:val="007455E4"/>
    <w:rsid w:val="007455EB"/>
    <w:rsid w:val="00745868"/>
    <w:rsid w:val="00745BF3"/>
    <w:rsid w:val="00745C47"/>
    <w:rsid w:val="00745E03"/>
    <w:rsid w:val="00745E5E"/>
    <w:rsid w:val="00745F1C"/>
    <w:rsid w:val="0074626B"/>
    <w:rsid w:val="00746377"/>
    <w:rsid w:val="0074647A"/>
    <w:rsid w:val="007465C6"/>
    <w:rsid w:val="007466FA"/>
    <w:rsid w:val="00746786"/>
    <w:rsid w:val="007468B1"/>
    <w:rsid w:val="007468EB"/>
    <w:rsid w:val="00746ABF"/>
    <w:rsid w:val="00746C9A"/>
    <w:rsid w:val="00746EC7"/>
    <w:rsid w:val="0074710A"/>
    <w:rsid w:val="00747217"/>
    <w:rsid w:val="007474B8"/>
    <w:rsid w:val="00747606"/>
    <w:rsid w:val="00747777"/>
    <w:rsid w:val="0074781B"/>
    <w:rsid w:val="00747AA1"/>
    <w:rsid w:val="00747DD7"/>
    <w:rsid w:val="00747F58"/>
    <w:rsid w:val="00747F73"/>
    <w:rsid w:val="00750289"/>
    <w:rsid w:val="007502DF"/>
    <w:rsid w:val="00750373"/>
    <w:rsid w:val="0075046C"/>
    <w:rsid w:val="007504F8"/>
    <w:rsid w:val="00750518"/>
    <w:rsid w:val="0075092B"/>
    <w:rsid w:val="00750D08"/>
    <w:rsid w:val="00750E07"/>
    <w:rsid w:val="00750EE0"/>
    <w:rsid w:val="00750FF0"/>
    <w:rsid w:val="0075110A"/>
    <w:rsid w:val="0075121A"/>
    <w:rsid w:val="00751715"/>
    <w:rsid w:val="007517D7"/>
    <w:rsid w:val="00751859"/>
    <w:rsid w:val="00751880"/>
    <w:rsid w:val="007519BB"/>
    <w:rsid w:val="00751DF1"/>
    <w:rsid w:val="00751E6A"/>
    <w:rsid w:val="00752038"/>
    <w:rsid w:val="007521AA"/>
    <w:rsid w:val="00752607"/>
    <w:rsid w:val="007528CE"/>
    <w:rsid w:val="007529FD"/>
    <w:rsid w:val="00752B23"/>
    <w:rsid w:val="00752E53"/>
    <w:rsid w:val="00752F0A"/>
    <w:rsid w:val="00752FDC"/>
    <w:rsid w:val="00753119"/>
    <w:rsid w:val="00753391"/>
    <w:rsid w:val="007537C0"/>
    <w:rsid w:val="007538EA"/>
    <w:rsid w:val="00753D42"/>
    <w:rsid w:val="00753D5C"/>
    <w:rsid w:val="00753E4F"/>
    <w:rsid w:val="00754175"/>
    <w:rsid w:val="007541F6"/>
    <w:rsid w:val="00754248"/>
    <w:rsid w:val="0075471F"/>
    <w:rsid w:val="0075479A"/>
    <w:rsid w:val="007547EB"/>
    <w:rsid w:val="007548DE"/>
    <w:rsid w:val="00754966"/>
    <w:rsid w:val="00754A87"/>
    <w:rsid w:val="00754ABB"/>
    <w:rsid w:val="00754D9C"/>
    <w:rsid w:val="00754EBA"/>
    <w:rsid w:val="00754F1C"/>
    <w:rsid w:val="00755165"/>
    <w:rsid w:val="00755660"/>
    <w:rsid w:val="007559DA"/>
    <w:rsid w:val="00755E65"/>
    <w:rsid w:val="00755ED9"/>
    <w:rsid w:val="00755F1D"/>
    <w:rsid w:val="00756054"/>
    <w:rsid w:val="0075612A"/>
    <w:rsid w:val="00756148"/>
    <w:rsid w:val="007562CC"/>
    <w:rsid w:val="007564AB"/>
    <w:rsid w:val="007564D6"/>
    <w:rsid w:val="007565D0"/>
    <w:rsid w:val="0075670D"/>
    <w:rsid w:val="00756EEB"/>
    <w:rsid w:val="00756EFF"/>
    <w:rsid w:val="00756FB5"/>
    <w:rsid w:val="00757064"/>
    <w:rsid w:val="00757198"/>
    <w:rsid w:val="0075724D"/>
    <w:rsid w:val="00757B75"/>
    <w:rsid w:val="00757CEA"/>
    <w:rsid w:val="0076010C"/>
    <w:rsid w:val="007602EB"/>
    <w:rsid w:val="00760515"/>
    <w:rsid w:val="00760831"/>
    <w:rsid w:val="007608AD"/>
    <w:rsid w:val="007609FF"/>
    <w:rsid w:val="00760CF4"/>
    <w:rsid w:val="00760F8D"/>
    <w:rsid w:val="0076128C"/>
    <w:rsid w:val="00761532"/>
    <w:rsid w:val="0076184A"/>
    <w:rsid w:val="00761981"/>
    <w:rsid w:val="007619B0"/>
    <w:rsid w:val="007619CF"/>
    <w:rsid w:val="00761A43"/>
    <w:rsid w:val="00761CC5"/>
    <w:rsid w:val="00762548"/>
    <w:rsid w:val="00762598"/>
    <w:rsid w:val="0076279A"/>
    <w:rsid w:val="00762A6C"/>
    <w:rsid w:val="00762B19"/>
    <w:rsid w:val="00762B4C"/>
    <w:rsid w:val="00762B61"/>
    <w:rsid w:val="00762C9E"/>
    <w:rsid w:val="00762ECF"/>
    <w:rsid w:val="007630AB"/>
    <w:rsid w:val="00763362"/>
    <w:rsid w:val="007638E5"/>
    <w:rsid w:val="00763C0F"/>
    <w:rsid w:val="00764147"/>
    <w:rsid w:val="00764159"/>
    <w:rsid w:val="0076422A"/>
    <w:rsid w:val="007642E3"/>
    <w:rsid w:val="007646AC"/>
    <w:rsid w:val="0076490F"/>
    <w:rsid w:val="00764D42"/>
    <w:rsid w:val="00764DAF"/>
    <w:rsid w:val="00764EFF"/>
    <w:rsid w:val="007651D9"/>
    <w:rsid w:val="00765210"/>
    <w:rsid w:val="00765415"/>
    <w:rsid w:val="00765618"/>
    <w:rsid w:val="007656C8"/>
    <w:rsid w:val="00765AFE"/>
    <w:rsid w:val="00765C99"/>
    <w:rsid w:val="00765DAD"/>
    <w:rsid w:val="00765F1C"/>
    <w:rsid w:val="007662D3"/>
    <w:rsid w:val="007662E3"/>
    <w:rsid w:val="007666EA"/>
    <w:rsid w:val="00766CEA"/>
    <w:rsid w:val="00766E6C"/>
    <w:rsid w:val="00766EAF"/>
    <w:rsid w:val="00766F65"/>
    <w:rsid w:val="0076714E"/>
    <w:rsid w:val="007673BB"/>
    <w:rsid w:val="00767902"/>
    <w:rsid w:val="00767905"/>
    <w:rsid w:val="00767A1E"/>
    <w:rsid w:val="00767AE9"/>
    <w:rsid w:val="00767B64"/>
    <w:rsid w:val="00767BD9"/>
    <w:rsid w:val="00767EA4"/>
    <w:rsid w:val="007700DB"/>
    <w:rsid w:val="007703DC"/>
    <w:rsid w:val="007708C6"/>
    <w:rsid w:val="00770A1B"/>
    <w:rsid w:val="00770A5B"/>
    <w:rsid w:val="00770E83"/>
    <w:rsid w:val="0077104C"/>
    <w:rsid w:val="007711C2"/>
    <w:rsid w:val="00771272"/>
    <w:rsid w:val="00771437"/>
    <w:rsid w:val="0077149C"/>
    <w:rsid w:val="0077176F"/>
    <w:rsid w:val="00771C7A"/>
    <w:rsid w:val="00771CFB"/>
    <w:rsid w:val="00771D9B"/>
    <w:rsid w:val="00771DB6"/>
    <w:rsid w:val="00771DDD"/>
    <w:rsid w:val="00771F1C"/>
    <w:rsid w:val="00771F64"/>
    <w:rsid w:val="0077208B"/>
    <w:rsid w:val="007723D2"/>
    <w:rsid w:val="007726A1"/>
    <w:rsid w:val="007727F9"/>
    <w:rsid w:val="00772965"/>
    <w:rsid w:val="00772BEA"/>
    <w:rsid w:val="00772DE6"/>
    <w:rsid w:val="007730B5"/>
    <w:rsid w:val="007732F9"/>
    <w:rsid w:val="007736D4"/>
    <w:rsid w:val="00773800"/>
    <w:rsid w:val="00773BD5"/>
    <w:rsid w:val="00773BE4"/>
    <w:rsid w:val="00773CB8"/>
    <w:rsid w:val="00773DDA"/>
    <w:rsid w:val="00773E11"/>
    <w:rsid w:val="00773F5C"/>
    <w:rsid w:val="00773FBB"/>
    <w:rsid w:val="0077439F"/>
    <w:rsid w:val="007743DC"/>
    <w:rsid w:val="00774452"/>
    <w:rsid w:val="00774512"/>
    <w:rsid w:val="007745F9"/>
    <w:rsid w:val="00774681"/>
    <w:rsid w:val="0077471F"/>
    <w:rsid w:val="00774BCD"/>
    <w:rsid w:val="00774DAE"/>
    <w:rsid w:val="00774F98"/>
    <w:rsid w:val="00774FCD"/>
    <w:rsid w:val="00775053"/>
    <w:rsid w:val="00775106"/>
    <w:rsid w:val="00775394"/>
    <w:rsid w:val="0077541A"/>
    <w:rsid w:val="007754D6"/>
    <w:rsid w:val="00775538"/>
    <w:rsid w:val="00775541"/>
    <w:rsid w:val="0077578C"/>
    <w:rsid w:val="00775794"/>
    <w:rsid w:val="007757C7"/>
    <w:rsid w:val="007759B5"/>
    <w:rsid w:val="00775E1C"/>
    <w:rsid w:val="00775E5E"/>
    <w:rsid w:val="00775F7F"/>
    <w:rsid w:val="007761D0"/>
    <w:rsid w:val="00776232"/>
    <w:rsid w:val="007767C8"/>
    <w:rsid w:val="0077680E"/>
    <w:rsid w:val="007768C7"/>
    <w:rsid w:val="00776975"/>
    <w:rsid w:val="00776C9F"/>
    <w:rsid w:val="00776D85"/>
    <w:rsid w:val="00776EB5"/>
    <w:rsid w:val="00777080"/>
    <w:rsid w:val="007773B7"/>
    <w:rsid w:val="00777BB3"/>
    <w:rsid w:val="00777C04"/>
    <w:rsid w:val="00777FFA"/>
    <w:rsid w:val="007803A0"/>
    <w:rsid w:val="007803D8"/>
    <w:rsid w:val="00780418"/>
    <w:rsid w:val="00780423"/>
    <w:rsid w:val="0078050A"/>
    <w:rsid w:val="00780975"/>
    <w:rsid w:val="00780A9B"/>
    <w:rsid w:val="00780D7A"/>
    <w:rsid w:val="00780D82"/>
    <w:rsid w:val="007813AC"/>
    <w:rsid w:val="00781816"/>
    <w:rsid w:val="007819A5"/>
    <w:rsid w:val="00781D37"/>
    <w:rsid w:val="00781D77"/>
    <w:rsid w:val="00781E59"/>
    <w:rsid w:val="00782109"/>
    <w:rsid w:val="0078216B"/>
    <w:rsid w:val="007821C7"/>
    <w:rsid w:val="007821F3"/>
    <w:rsid w:val="0078237A"/>
    <w:rsid w:val="007824F7"/>
    <w:rsid w:val="00782A3C"/>
    <w:rsid w:val="00782AFD"/>
    <w:rsid w:val="00782E55"/>
    <w:rsid w:val="00783117"/>
    <w:rsid w:val="0078317F"/>
    <w:rsid w:val="00783433"/>
    <w:rsid w:val="00784261"/>
    <w:rsid w:val="0078434C"/>
    <w:rsid w:val="00784605"/>
    <w:rsid w:val="00784DEA"/>
    <w:rsid w:val="00784F17"/>
    <w:rsid w:val="00785030"/>
    <w:rsid w:val="0078507B"/>
    <w:rsid w:val="007851C8"/>
    <w:rsid w:val="0078526B"/>
    <w:rsid w:val="007852E3"/>
    <w:rsid w:val="007853E5"/>
    <w:rsid w:val="00785487"/>
    <w:rsid w:val="0078552B"/>
    <w:rsid w:val="00785715"/>
    <w:rsid w:val="007859C0"/>
    <w:rsid w:val="00785A33"/>
    <w:rsid w:val="00785DBE"/>
    <w:rsid w:val="007860D3"/>
    <w:rsid w:val="00786256"/>
    <w:rsid w:val="0078675F"/>
    <w:rsid w:val="007867D7"/>
    <w:rsid w:val="00786936"/>
    <w:rsid w:val="00786A77"/>
    <w:rsid w:val="00786AA3"/>
    <w:rsid w:val="00786C54"/>
    <w:rsid w:val="00786E55"/>
    <w:rsid w:val="0078705F"/>
    <w:rsid w:val="00787061"/>
    <w:rsid w:val="007871AF"/>
    <w:rsid w:val="007874CC"/>
    <w:rsid w:val="007875E6"/>
    <w:rsid w:val="007878A1"/>
    <w:rsid w:val="007878E6"/>
    <w:rsid w:val="007879B4"/>
    <w:rsid w:val="00787DC9"/>
    <w:rsid w:val="00787EB4"/>
    <w:rsid w:val="0079013D"/>
    <w:rsid w:val="0079054B"/>
    <w:rsid w:val="007906CF"/>
    <w:rsid w:val="00790ADD"/>
    <w:rsid w:val="00790B01"/>
    <w:rsid w:val="00790B91"/>
    <w:rsid w:val="00790C41"/>
    <w:rsid w:val="00791306"/>
    <w:rsid w:val="00791544"/>
    <w:rsid w:val="0079177E"/>
    <w:rsid w:val="007917E2"/>
    <w:rsid w:val="00791970"/>
    <w:rsid w:val="00791B90"/>
    <w:rsid w:val="00791BB5"/>
    <w:rsid w:val="00791D26"/>
    <w:rsid w:val="00792216"/>
    <w:rsid w:val="007923CA"/>
    <w:rsid w:val="007924ED"/>
    <w:rsid w:val="00792708"/>
    <w:rsid w:val="00792AE2"/>
    <w:rsid w:val="00792C6F"/>
    <w:rsid w:val="00792DC7"/>
    <w:rsid w:val="00793409"/>
    <w:rsid w:val="00793722"/>
    <w:rsid w:val="00793734"/>
    <w:rsid w:val="0079392C"/>
    <w:rsid w:val="00793B49"/>
    <w:rsid w:val="00793DB0"/>
    <w:rsid w:val="00793E88"/>
    <w:rsid w:val="00793F41"/>
    <w:rsid w:val="00794058"/>
    <w:rsid w:val="00794113"/>
    <w:rsid w:val="0079419F"/>
    <w:rsid w:val="00794313"/>
    <w:rsid w:val="0079436D"/>
    <w:rsid w:val="0079457F"/>
    <w:rsid w:val="007948D0"/>
    <w:rsid w:val="007949D4"/>
    <w:rsid w:val="00794A0A"/>
    <w:rsid w:val="00794AEC"/>
    <w:rsid w:val="00794D9A"/>
    <w:rsid w:val="00794DEF"/>
    <w:rsid w:val="00794EF2"/>
    <w:rsid w:val="0079509A"/>
    <w:rsid w:val="007950DA"/>
    <w:rsid w:val="007952FC"/>
    <w:rsid w:val="007955F2"/>
    <w:rsid w:val="00795666"/>
    <w:rsid w:val="0079569D"/>
    <w:rsid w:val="007958D7"/>
    <w:rsid w:val="00795CFF"/>
    <w:rsid w:val="00795D31"/>
    <w:rsid w:val="00795DEF"/>
    <w:rsid w:val="00795E5D"/>
    <w:rsid w:val="0079602D"/>
    <w:rsid w:val="00796294"/>
    <w:rsid w:val="007962DF"/>
    <w:rsid w:val="00796411"/>
    <w:rsid w:val="00796671"/>
    <w:rsid w:val="00796833"/>
    <w:rsid w:val="00796AF3"/>
    <w:rsid w:val="00796B1C"/>
    <w:rsid w:val="00796CE2"/>
    <w:rsid w:val="00796DC3"/>
    <w:rsid w:val="00796EA4"/>
    <w:rsid w:val="00797063"/>
    <w:rsid w:val="00797506"/>
    <w:rsid w:val="007977D5"/>
    <w:rsid w:val="007979BB"/>
    <w:rsid w:val="00797B68"/>
    <w:rsid w:val="00797F75"/>
    <w:rsid w:val="007A0017"/>
    <w:rsid w:val="007A0084"/>
    <w:rsid w:val="007A0211"/>
    <w:rsid w:val="007A02AD"/>
    <w:rsid w:val="007A09A3"/>
    <w:rsid w:val="007A0A81"/>
    <w:rsid w:val="007A0ADD"/>
    <w:rsid w:val="007A0CA1"/>
    <w:rsid w:val="007A0E22"/>
    <w:rsid w:val="007A1220"/>
    <w:rsid w:val="007A1238"/>
    <w:rsid w:val="007A1310"/>
    <w:rsid w:val="007A1393"/>
    <w:rsid w:val="007A1556"/>
    <w:rsid w:val="007A1627"/>
    <w:rsid w:val="007A1A7D"/>
    <w:rsid w:val="007A1AB8"/>
    <w:rsid w:val="007A1B88"/>
    <w:rsid w:val="007A1BB9"/>
    <w:rsid w:val="007A1DC6"/>
    <w:rsid w:val="007A1DF2"/>
    <w:rsid w:val="007A1DFC"/>
    <w:rsid w:val="007A1E76"/>
    <w:rsid w:val="007A1FB4"/>
    <w:rsid w:val="007A2247"/>
    <w:rsid w:val="007A230C"/>
    <w:rsid w:val="007A24AB"/>
    <w:rsid w:val="007A24B9"/>
    <w:rsid w:val="007A277D"/>
    <w:rsid w:val="007A27CD"/>
    <w:rsid w:val="007A2874"/>
    <w:rsid w:val="007A28FA"/>
    <w:rsid w:val="007A294B"/>
    <w:rsid w:val="007A2C33"/>
    <w:rsid w:val="007A2D15"/>
    <w:rsid w:val="007A2DFB"/>
    <w:rsid w:val="007A30CA"/>
    <w:rsid w:val="007A3148"/>
    <w:rsid w:val="007A31E6"/>
    <w:rsid w:val="007A33CA"/>
    <w:rsid w:val="007A37BA"/>
    <w:rsid w:val="007A3843"/>
    <w:rsid w:val="007A38D6"/>
    <w:rsid w:val="007A3944"/>
    <w:rsid w:val="007A39C7"/>
    <w:rsid w:val="007A3C55"/>
    <w:rsid w:val="007A3C65"/>
    <w:rsid w:val="007A3D8C"/>
    <w:rsid w:val="007A3E6F"/>
    <w:rsid w:val="007A3EFD"/>
    <w:rsid w:val="007A3FB7"/>
    <w:rsid w:val="007A4004"/>
    <w:rsid w:val="007A4058"/>
    <w:rsid w:val="007A408E"/>
    <w:rsid w:val="007A4179"/>
    <w:rsid w:val="007A4358"/>
    <w:rsid w:val="007A45CF"/>
    <w:rsid w:val="007A47C3"/>
    <w:rsid w:val="007A4B32"/>
    <w:rsid w:val="007A4D31"/>
    <w:rsid w:val="007A4F0E"/>
    <w:rsid w:val="007A4F3F"/>
    <w:rsid w:val="007A500D"/>
    <w:rsid w:val="007A51BD"/>
    <w:rsid w:val="007A54D8"/>
    <w:rsid w:val="007A54E5"/>
    <w:rsid w:val="007A5725"/>
    <w:rsid w:val="007A58F6"/>
    <w:rsid w:val="007A59DA"/>
    <w:rsid w:val="007A5B5B"/>
    <w:rsid w:val="007A5C0F"/>
    <w:rsid w:val="007A5CEA"/>
    <w:rsid w:val="007A5DE7"/>
    <w:rsid w:val="007A6197"/>
    <w:rsid w:val="007A6304"/>
    <w:rsid w:val="007A6327"/>
    <w:rsid w:val="007A63D8"/>
    <w:rsid w:val="007A6421"/>
    <w:rsid w:val="007A6523"/>
    <w:rsid w:val="007A694D"/>
    <w:rsid w:val="007A6C25"/>
    <w:rsid w:val="007A6C33"/>
    <w:rsid w:val="007A6DFD"/>
    <w:rsid w:val="007A6F4A"/>
    <w:rsid w:val="007A7290"/>
    <w:rsid w:val="007A72BB"/>
    <w:rsid w:val="007A732E"/>
    <w:rsid w:val="007A738B"/>
    <w:rsid w:val="007A7486"/>
    <w:rsid w:val="007A75E6"/>
    <w:rsid w:val="007A782B"/>
    <w:rsid w:val="007A7838"/>
    <w:rsid w:val="007A7BD3"/>
    <w:rsid w:val="007A7C69"/>
    <w:rsid w:val="007A7CA6"/>
    <w:rsid w:val="007A7CC9"/>
    <w:rsid w:val="007A7D1A"/>
    <w:rsid w:val="007B0151"/>
    <w:rsid w:val="007B0387"/>
    <w:rsid w:val="007B03A8"/>
    <w:rsid w:val="007B03BD"/>
    <w:rsid w:val="007B065B"/>
    <w:rsid w:val="007B0807"/>
    <w:rsid w:val="007B0BB0"/>
    <w:rsid w:val="007B0C29"/>
    <w:rsid w:val="007B0D77"/>
    <w:rsid w:val="007B138C"/>
    <w:rsid w:val="007B14AD"/>
    <w:rsid w:val="007B1521"/>
    <w:rsid w:val="007B17B0"/>
    <w:rsid w:val="007B1C7F"/>
    <w:rsid w:val="007B1D22"/>
    <w:rsid w:val="007B26BC"/>
    <w:rsid w:val="007B26DB"/>
    <w:rsid w:val="007B2832"/>
    <w:rsid w:val="007B2BBC"/>
    <w:rsid w:val="007B2DDC"/>
    <w:rsid w:val="007B330A"/>
    <w:rsid w:val="007B37F1"/>
    <w:rsid w:val="007B395F"/>
    <w:rsid w:val="007B3999"/>
    <w:rsid w:val="007B3DB7"/>
    <w:rsid w:val="007B3EBC"/>
    <w:rsid w:val="007B3FDF"/>
    <w:rsid w:val="007B4247"/>
    <w:rsid w:val="007B4448"/>
    <w:rsid w:val="007B4610"/>
    <w:rsid w:val="007B4659"/>
    <w:rsid w:val="007B47F6"/>
    <w:rsid w:val="007B4C78"/>
    <w:rsid w:val="007B4E4A"/>
    <w:rsid w:val="007B5119"/>
    <w:rsid w:val="007B5137"/>
    <w:rsid w:val="007B5453"/>
    <w:rsid w:val="007B563E"/>
    <w:rsid w:val="007B56E6"/>
    <w:rsid w:val="007B577A"/>
    <w:rsid w:val="007B59BA"/>
    <w:rsid w:val="007B5A9F"/>
    <w:rsid w:val="007B5BEC"/>
    <w:rsid w:val="007B60E0"/>
    <w:rsid w:val="007B64BA"/>
    <w:rsid w:val="007B6528"/>
    <w:rsid w:val="007B6648"/>
    <w:rsid w:val="007B67A8"/>
    <w:rsid w:val="007B6B5E"/>
    <w:rsid w:val="007B6D76"/>
    <w:rsid w:val="007B6E45"/>
    <w:rsid w:val="007B6F64"/>
    <w:rsid w:val="007B6FAE"/>
    <w:rsid w:val="007B75A3"/>
    <w:rsid w:val="007B7882"/>
    <w:rsid w:val="007B7B16"/>
    <w:rsid w:val="007B7B2E"/>
    <w:rsid w:val="007B7B3A"/>
    <w:rsid w:val="007B7C7A"/>
    <w:rsid w:val="007B7FB7"/>
    <w:rsid w:val="007C0085"/>
    <w:rsid w:val="007C0386"/>
    <w:rsid w:val="007C064C"/>
    <w:rsid w:val="007C089C"/>
    <w:rsid w:val="007C0BB5"/>
    <w:rsid w:val="007C0CD3"/>
    <w:rsid w:val="007C0D7F"/>
    <w:rsid w:val="007C0E40"/>
    <w:rsid w:val="007C0E96"/>
    <w:rsid w:val="007C0FB6"/>
    <w:rsid w:val="007C12C5"/>
    <w:rsid w:val="007C13CD"/>
    <w:rsid w:val="007C18C7"/>
    <w:rsid w:val="007C19CD"/>
    <w:rsid w:val="007C1A39"/>
    <w:rsid w:val="007C1D76"/>
    <w:rsid w:val="007C1E0A"/>
    <w:rsid w:val="007C2081"/>
    <w:rsid w:val="007C21A2"/>
    <w:rsid w:val="007C2200"/>
    <w:rsid w:val="007C239E"/>
    <w:rsid w:val="007C23DE"/>
    <w:rsid w:val="007C261E"/>
    <w:rsid w:val="007C2755"/>
    <w:rsid w:val="007C27D4"/>
    <w:rsid w:val="007C2B7C"/>
    <w:rsid w:val="007C2DC9"/>
    <w:rsid w:val="007C2DE2"/>
    <w:rsid w:val="007C2EBD"/>
    <w:rsid w:val="007C34F1"/>
    <w:rsid w:val="007C37D0"/>
    <w:rsid w:val="007C38F9"/>
    <w:rsid w:val="007C3C36"/>
    <w:rsid w:val="007C3E9D"/>
    <w:rsid w:val="007C3F6B"/>
    <w:rsid w:val="007C3FF7"/>
    <w:rsid w:val="007C4048"/>
    <w:rsid w:val="007C439A"/>
    <w:rsid w:val="007C44E4"/>
    <w:rsid w:val="007C4635"/>
    <w:rsid w:val="007C4766"/>
    <w:rsid w:val="007C4B4C"/>
    <w:rsid w:val="007C4F29"/>
    <w:rsid w:val="007C528E"/>
    <w:rsid w:val="007C539F"/>
    <w:rsid w:val="007C5C98"/>
    <w:rsid w:val="007C5CB7"/>
    <w:rsid w:val="007C5F77"/>
    <w:rsid w:val="007C60FE"/>
    <w:rsid w:val="007C623A"/>
    <w:rsid w:val="007C6297"/>
    <w:rsid w:val="007C637E"/>
    <w:rsid w:val="007C65D9"/>
    <w:rsid w:val="007C67F9"/>
    <w:rsid w:val="007C6A91"/>
    <w:rsid w:val="007C6B78"/>
    <w:rsid w:val="007C6B92"/>
    <w:rsid w:val="007C6D25"/>
    <w:rsid w:val="007C6FF7"/>
    <w:rsid w:val="007C7613"/>
    <w:rsid w:val="007C77EE"/>
    <w:rsid w:val="007C7AA2"/>
    <w:rsid w:val="007C7B77"/>
    <w:rsid w:val="007C7B81"/>
    <w:rsid w:val="007C7BC9"/>
    <w:rsid w:val="007C7FEF"/>
    <w:rsid w:val="007D010C"/>
    <w:rsid w:val="007D02C6"/>
    <w:rsid w:val="007D0387"/>
    <w:rsid w:val="007D0561"/>
    <w:rsid w:val="007D05DC"/>
    <w:rsid w:val="007D08E5"/>
    <w:rsid w:val="007D0A05"/>
    <w:rsid w:val="007D0BEB"/>
    <w:rsid w:val="007D0C35"/>
    <w:rsid w:val="007D0C55"/>
    <w:rsid w:val="007D0C79"/>
    <w:rsid w:val="007D0DFF"/>
    <w:rsid w:val="007D0E85"/>
    <w:rsid w:val="007D0F78"/>
    <w:rsid w:val="007D1302"/>
    <w:rsid w:val="007D138E"/>
    <w:rsid w:val="007D13CA"/>
    <w:rsid w:val="007D1437"/>
    <w:rsid w:val="007D14A7"/>
    <w:rsid w:val="007D15C2"/>
    <w:rsid w:val="007D16D2"/>
    <w:rsid w:val="007D1B7B"/>
    <w:rsid w:val="007D1EF1"/>
    <w:rsid w:val="007D20E7"/>
    <w:rsid w:val="007D23BE"/>
    <w:rsid w:val="007D24E4"/>
    <w:rsid w:val="007D28BC"/>
    <w:rsid w:val="007D2A2C"/>
    <w:rsid w:val="007D2A48"/>
    <w:rsid w:val="007D2E26"/>
    <w:rsid w:val="007D2F55"/>
    <w:rsid w:val="007D3215"/>
    <w:rsid w:val="007D32DE"/>
    <w:rsid w:val="007D3477"/>
    <w:rsid w:val="007D3770"/>
    <w:rsid w:val="007D37A1"/>
    <w:rsid w:val="007D39C5"/>
    <w:rsid w:val="007D3A2C"/>
    <w:rsid w:val="007D3D93"/>
    <w:rsid w:val="007D466D"/>
    <w:rsid w:val="007D4740"/>
    <w:rsid w:val="007D47CB"/>
    <w:rsid w:val="007D4812"/>
    <w:rsid w:val="007D48C6"/>
    <w:rsid w:val="007D4929"/>
    <w:rsid w:val="007D4AEE"/>
    <w:rsid w:val="007D4B0F"/>
    <w:rsid w:val="007D525E"/>
    <w:rsid w:val="007D5325"/>
    <w:rsid w:val="007D5549"/>
    <w:rsid w:val="007D56F8"/>
    <w:rsid w:val="007D5819"/>
    <w:rsid w:val="007D592C"/>
    <w:rsid w:val="007D5A2E"/>
    <w:rsid w:val="007D5AED"/>
    <w:rsid w:val="007D5BB1"/>
    <w:rsid w:val="007D5E39"/>
    <w:rsid w:val="007D602D"/>
    <w:rsid w:val="007D617C"/>
    <w:rsid w:val="007D62E9"/>
    <w:rsid w:val="007D6349"/>
    <w:rsid w:val="007D63A8"/>
    <w:rsid w:val="007D646C"/>
    <w:rsid w:val="007D64A1"/>
    <w:rsid w:val="007D662F"/>
    <w:rsid w:val="007D675A"/>
    <w:rsid w:val="007D67B8"/>
    <w:rsid w:val="007D68ED"/>
    <w:rsid w:val="007D6D32"/>
    <w:rsid w:val="007D7163"/>
    <w:rsid w:val="007D7286"/>
    <w:rsid w:val="007D73A2"/>
    <w:rsid w:val="007D744B"/>
    <w:rsid w:val="007D77A2"/>
    <w:rsid w:val="007D78E7"/>
    <w:rsid w:val="007D7A44"/>
    <w:rsid w:val="007D7A75"/>
    <w:rsid w:val="007D7C12"/>
    <w:rsid w:val="007E0261"/>
    <w:rsid w:val="007E028A"/>
    <w:rsid w:val="007E029F"/>
    <w:rsid w:val="007E057A"/>
    <w:rsid w:val="007E07CF"/>
    <w:rsid w:val="007E07DD"/>
    <w:rsid w:val="007E089E"/>
    <w:rsid w:val="007E0CA1"/>
    <w:rsid w:val="007E0D9F"/>
    <w:rsid w:val="007E0E52"/>
    <w:rsid w:val="007E10F6"/>
    <w:rsid w:val="007E12B0"/>
    <w:rsid w:val="007E12ED"/>
    <w:rsid w:val="007E1304"/>
    <w:rsid w:val="007E16A2"/>
    <w:rsid w:val="007E18FD"/>
    <w:rsid w:val="007E19E8"/>
    <w:rsid w:val="007E1CA2"/>
    <w:rsid w:val="007E1D77"/>
    <w:rsid w:val="007E1FAC"/>
    <w:rsid w:val="007E205D"/>
    <w:rsid w:val="007E20F5"/>
    <w:rsid w:val="007E21AF"/>
    <w:rsid w:val="007E23A4"/>
    <w:rsid w:val="007E2770"/>
    <w:rsid w:val="007E2776"/>
    <w:rsid w:val="007E29A1"/>
    <w:rsid w:val="007E2A02"/>
    <w:rsid w:val="007E2AAB"/>
    <w:rsid w:val="007E2B75"/>
    <w:rsid w:val="007E2EFA"/>
    <w:rsid w:val="007E308B"/>
    <w:rsid w:val="007E317F"/>
    <w:rsid w:val="007E35AD"/>
    <w:rsid w:val="007E3718"/>
    <w:rsid w:val="007E3778"/>
    <w:rsid w:val="007E3890"/>
    <w:rsid w:val="007E39C3"/>
    <w:rsid w:val="007E3CAC"/>
    <w:rsid w:val="007E403D"/>
    <w:rsid w:val="007E40F2"/>
    <w:rsid w:val="007E4156"/>
    <w:rsid w:val="007E4371"/>
    <w:rsid w:val="007E469B"/>
    <w:rsid w:val="007E5136"/>
    <w:rsid w:val="007E5364"/>
    <w:rsid w:val="007E54EB"/>
    <w:rsid w:val="007E555F"/>
    <w:rsid w:val="007E5934"/>
    <w:rsid w:val="007E6050"/>
    <w:rsid w:val="007E611B"/>
    <w:rsid w:val="007E61D0"/>
    <w:rsid w:val="007E6369"/>
    <w:rsid w:val="007E6448"/>
    <w:rsid w:val="007E6A78"/>
    <w:rsid w:val="007E6FB5"/>
    <w:rsid w:val="007E7079"/>
    <w:rsid w:val="007E715E"/>
    <w:rsid w:val="007E7340"/>
    <w:rsid w:val="007E75B3"/>
    <w:rsid w:val="007E75B8"/>
    <w:rsid w:val="007E77F1"/>
    <w:rsid w:val="007E7C59"/>
    <w:rsid w:val="007E7CE4"/>
    <w:rsid w:val="007E7DE1"/>
    <w:rsid w:val="007F049F"/>
    <w:rsid w:val="007F04D6"/>
    <w:rsid w:val="007F054A"/>
    <w:rsid w:val="007F0772"/>
    <w:rsid w:val="007F0CDA"/>
    <w:rsid w:val="007F0E9C"/>
    <w:rsid w:val="007F12FB"/>
    <w:rsid w:val="007F1384"/>
    <w:rsid w:val="007F145D"/>
    <w:rsid w:val="007F146F"/>
    <w:rsid w:val="007F1500"/>
    <w:rsid w:val="007F1535"/>
    <w:rsid w:val="007F1904"/>
    <w:rsid w:val="007F1A02"/>
    <w:rsid w:val="007F1A12"/>
    <w:rsid w:val="007F1A6E"/>
    <w:rsid w:val="007F1B9D"/>
    <w:rsid w:val="007F1BAE"/>
    <w:rsid w:val="007F1CC8"/>
    <w:rsid w:val="007F1CCF"/>
    <w:rsid w:val="007F1D07"/>
    <w:rsid w:val="007F1ECE"/>
    <w:rsid w:val="007F1ED9"/>
    <w:rsid w:val="007F1F3A"/>
    <w:rsid w:val="007F22F1"/>
    <w:rsid w:val="007F2465"/>
    <w:rsid w:val="007F26D0"/>
    <w:rsid w:val="007F2790"/>
    <w:rsid w:val="007F27C2"/>
    <w:rsid w:val="007F28FE"/>
    <w:rsid w:val="007F2912"/>
    <w:rsid w:val="007F297F"/>
    <w:rsid w:val="007F2AA1"/>
    <w:rsid w:val="007F2D87"/>
    <w:rsid w:val="007F2FFE"/>
    <w:rsid w:val="007F325E"/>
    <w:rsid w:val="007F34D9"/>
    <w:rsid w:val="007F3526"/>
    <w:rsid w:val="007F3688"/>
    <w:rsid w:val="007F39B9"/>
    <w:rsid w:val="007F3A23"/>
    <w:rsid w:val="007F3B1C"/>
    <w:rsid w:val="007F3C5E"/>
    <w:rsid w:val="007F3E5D"/>
    <w:rsid w:val="007F3E60"/>
    <w:rsid w:val="007F4296"/>
    <w:rsid w:val="007F4612"/>
    <w:rsid w:val="007F47C3"/>
    <w:rsid w:val="007F47CE"/>
    <w:rsid w:val="007F4AE7"/>
    <w:rsid w:val="007F4CE1"/>
    <w:rsid w:val="007F5076"/>
    <w:rsid w:val="007F5088"/>
    <w:rsid w:val="007F539E"/>
    <w:rsid w:val="007F5454"/>
    <w:rsid w:val="007F5737"/>
    <w:rsid w:val="007F5787"/>
    <w:rsid w:val="007F57EB"/>
    <w:rsid w:val="007F5954"/>
    <w:rsid w:val="007F5A84"/>
    <w:rsid w:val="007F5B16"/>
    <w:rsid w:val="007F5D3A"/>
    <w:rsid w:val="007F5EB9"/>
    <w:rsid w:val="007F61C5"/>
    <w:rsid w:val="007F6536"/>
    <w:rsid w:val="007F65A8"/>
    <w:rsid w:val="007F6648"/>
    <w:rsid w:val="007F6787"/>
    <w:rsid w:val="007F67B2"/>
    <w:rsid w:val="007F6950"/>
    <w:rsid w:val="007F6C7A"/>
    <w:rsid w:val="007F70A5"/>
    <w:rsid w:val="007F734B"/>
    <w:rsid w:val="007F76E9"/>
    <w:rsid w:val="007F76F3"/>
    <w:rsid w:val="007F787A"/>
    <w:rsid w:val="007F7BB1"/>
    <w:rsid w:val="007F7DB6"/>
    <w:rsid w:val="00800050"/>
    <w:rsid w:val="0080078E"/>
    <w:rsid w:val="008009E1"/>
    <w:rsid w:val="00800C09"/>
    <w:rsid w:val="00800EE8"/>
    <w:rsid w:val="00800FB0"/>
    <w:rsid w:val="008010B1"/>
    <w:rsid w:val="00801355"/>
    <w:rsid w:val="00801618"/>
    <w:rsid w:val="0080173D"/>
    <w:rsid w:val="00801940"/>
    <w:rsid w:val="008019D5"/>
    <w:rsid w:val="00801BC7"/>
    <w:rsid w:val="00801ED4"/>
    <w:rsid w:val="00801F23"/>
    <w:rsid w:val="008021A4"/>
    <w:rsid w:val="008021CC"/>
    <w:rsid w:val="008026F4"/>
    <w:rsid w:val="00802729"/>
    <w:rsid w:val="0080273E"/>
    <w:rsid w:val="008027EB"/>
    <w:rsid w:val="00802968"/>
    <w:rsid w:val="00803378"/>
    <w:rsid w:val="0080349B"/>
    <w:rsid w:val="00803708"/>
    <w:rsid w:val="00803741"/>
    <w:rsid w:val="008037E5"/>
    <w:rsid w:val="008038C8"/>
    <w:rsid w:val="00803A00"/>
    <w:rsid w:val="00803ADB"/>
    <w:rsid w:val="00803B51"/>
    <w:rsid w:val="00803BF1"/>
    <w:rsid w:val="00803C58"/>
    <w:rsid w:val="00803EE4"/>
    <w:rsid w:val="008043FC"/>
    <w:rsid w:val="00804765"/>
    <w:rsid w:val="008047D3"/>
    <w:rsid w:val="008047E6"/>
    <w:rsid w:val="0080499F"/>
    <w:rsid w:val="008049E9"/>
    <w:rsid w:val="00804BF6"/>
    <w:rsid w:val="00804E50"/>
    <w:rsid w:val="00804E70"/>
    <w:rsid w:val="00805065"/>
    <w:rsid w:val="00805473"/>
    <w:rsid w:val="00805646"/>
    <w:rsid w:val="00805DF7"/>
    <w:rsid w:val="00805EDC"/>
    <w:rsid w:val="00805F09"/>
    <w:rsid w:val="0080610A"/>
    <w:rsid w:val="00806174"/>
    <w:rsid w:val="00806373"/>
    <w:rsid w:val="00806893"/>
    <w:rsid w:val="00806912"/>
    <w:rsid w:val="00806A02"/>
    <w:rsid w:val="00806B5E"/>
    <w:rsid w:val="00806C15"/>
    <w:rsid w:val="00806D5C"/>
    <w:rsid w:val="00807186"/>
    <w:rsid w:val="008071C8"/>
    <w:rsid w:val="008071ED"/>
    <w:rsid w:val="0080728A"/>
    <w:rsid w:val="00807622"/>
    <w:rsid w:val="00807683"/>
    <w:rsid w:val="00807786"/>
    <w:rsid w:val="00807864"/>
    <w:rsid w:val="00807B76"/>
    <w:rsid w:val="00807DFE"/>
    <w:rsid w:val="00807F45"/>
    <w:rsid w:val="00807F98"/>
    <w:rsid w:val="00807FF8"/>
    <w:rsid w:val="008107B0"/>
    <w:rsid w:val="00810C68"/>
    <w:rsid w:val="0081114E"/>
    <w:rsid w:val="008111F8"/>
    <w:rsid w:val="00811401"/>
    <w:rsid w:val="00811483"/>
    <w:rsid w:val="00811527"/>
    <w:rsid w:val="008116A0"/>
    <w:rsid w:val="00811775"/>
    <w:rsid w:val="0081184D"/>
    <w:rsid w:val="00811A09"/>
    <w:rsid w:val="00811C28"/>
    <w:rsid w:val="00811D4F"/>
    <w:rsid w:val="00812068"/>
    <w:rsid w:val="008120D5"/>
    <w:rsid w:val="00812187"/>
    <w:rsid w:val="0081232F"/>
    <w:rsid w:val="00812686"/>
    <w:rsid w:val="00812C69"/>
    <w:rsid w:val="008131CD"/>
    <w:rsid w:val="00813471"/>
    <w:rsid w:val="00813528"/>
    <w:rsid w:val="0081362F"/>
    <w:rsid w:val="00813931"/>
    <w:rsid w:val="00813942"/>
    <w:rsid w:val="00813B55"/>
    <w:rsid w:val="00813C05"/>
    <w:rsid w:val="00813FB1"/>
    <w:rsid w:val="00813FD9"/>
    <w:rsid w:val="00814346"/>
    <w:rsid w:val="00814521"/>
    <w:rsid w:val="0081459A"/>
    <w:rsid w:val="008148E4"/>
    <w:rsid w:val="00814AAB"/>
    <w:rsid w:val="00814BCA"/>
    <w:rsid w:val="00814DC0"/>
    <w:rsid w:val="00814DCD"/>
    <w:rsid w:val="00814DF0"/>
    <w:rsid w:val="0081500D"/>
    <w:rsid w:val="0081501D"/>
    <w:rsid w:val="008151B3"/>
    <w:rsid w:val="00815353"/>
    <w:rsid w:val="008153FF"/>
    <w:rsid w:val="00815413"/>
    <w:rsid w:val="00815607"/>
    <w:rsid w:val="0081571B"/>
    <w:rsid w:val="008158F9"/>
    <w:rsid w:val="00815CC2"/>
    <w:rsid w:val="00815E53"/>
    <w:rsid w:val="00815EBE"/>
    <w:rsid w:val="008161EA"/>
    <w:rsid w:val="008163BA"/>
    <w:rsid w:val="00816454"/>
    <w:rsid w:val="008165D9"/>
    <w:rsid w:val="008165F6"/>
    <w:rsid w:val="008165F9"/>
    <w:rsid w:val="0081696B"/>
    <w:rsid w:val="00816A70"/>
    <w:rsid w:val="00816CF1"/>
    <w:rsid w:val="00816D89"/>
    <w:rsid w:val="008173D2"/>
    <w:rsid w:val="0081744D"/>
    <w:rsid w:val="0081749C"/>
    <w:rsid w:val="0081766C"/>
    <w:rsid w:val="00817B41"/>
    <w:rsid w:val="00817CB0"/>
    <w:rsid w:val="008202BD"/>
    <w:rsid w:val="008202E6"/>
    <w:rsid w:val="00820326"/>
    <w:rsid w:val="008204B1"/>
    <w:rsid w:val="008204B7"/>
    <w:rsid w:val="008206DE"/>
    <w:rsid w:val="00820743"/>
    <w:rsid w:val="00820BAA"/>
    <w:rsid w:val="00820D14"/>
    <w:rsid w:val="00821044"/>
    <w:rsid w:val="008210A5"/>
    <w:rsid w:val="008212D3"/>
    <w:rsid w:val="008215B3"/>
    <w:rsid w:val="00821773"/>
    <w:rsid w:val="008218AA"/>
    <w:rsid w:val="00821BDE"/>
    <w:rsid w:val="00821F6A"/>
    <w:rsid w:val="00821F7A"/>
    <w:rsid w:val="00822350"/>
    <w:rsid w:val="00822A35"/>
    <w:rsid w:val="00822A71"/>
    <w:rsid w:val="00822A8C"/>
    <w:rsid w:val="00822ABD"/>
    <w:rsid w:val="00822BF5"/>
    <w:rsid w:val="00822DE3"/>
    <w:rsid w:val="0082307B"/>
    <w:rsid w:val="008231D7"/>
    <w:rsid w:val="00823233"/>
    <w:rsid w:val="008235A1"/>
    <w:rsid w:val="008235B7"/>
    <w:rsid w:val="00823796"/>
    <w:rsid w:val="00823942"/>
    <w:rsid w:val="008239F3"/>
    <w:rsid w:val="008239F4"/>
    <w:rsid w:val="00823A74"/>
    <w:rsid w:val="00823A8A"/>
    <w:rsid w:val="00823E2B"/>
    <w:rsid w:val="00823F44"/>
    <w:rsid w:val="008240FD"/>
    <w:rsid w:val="00824133"/>
    <w:rsid w:val="008247AE"/>
    <w:rsid w:val="0082492D"/>
    <w:rsid w:val="00824D1F"/>
    <w:rsid w:val="00824DC5"/>
    <w:rsid w:val="00824DCA"/>
    <w:rsid w:val="00824E18"/>
    <w:rsid w:val="0082512B"/>
    <w:rsid w:val="0082537F"/>
    <w:rsid w:val="008253D6"/>
    <w:rsid w:val="008255EA"/>
    <w:rsid w:val="008256CE"/>
    <w:rsid w:val="00825774"/>
    <w:rsid w:val="008258BB"/>
    <w:rsid w:val="00826142"/>
    <w:rsid w:val="00826178"/>
    <w:rsid w:val="00826551"/>
    <w:rsid w:val="0082668F"/>
    <w:rsid w:val="00826778"/>
    <w:rsid w:val="00826790"/>
    <w:rsid w:val="00826910"/>
    <w:rsid w:val="00826A5D"/>
    <w:rsid w:val="00826D92"/>
    <w:rsid w:val="00827089"/>
    <w:rsid w:val="008272CE"/>
    <w:rsid w:val="00827472"/>
    <w:rsid w:val="00827746"/>
    <w:rsid w:val="008277A7"/>
    <w:rsid w:val="00827A81"/>
    <w:rsid w:val="00827CE9"/>
    <w:rsid w:val="00827DC2"/>
    <w:rsid w:val="00827FAE"/>
    <w:rsid w:val="00830228"/>
    <w:rsid w:val="00830273"/>
    <w:rsid w:val="0083028D"/>
    <w:rsid w:val="00830602"/>
    <w:rsid w:val="008307AA"/>
    <w:rsid w:val="00830948"/>
    <w:rsid w:val="00830C09"/>
    <w:rsid w:val="00830D27"/>
    <w:rsid w:val="00830D2B"/>
    <w:rsid w:val="00830D85"/>
    <w:rsid w:val="00830F93"/>
    <w:rsid w:val="00830FB3"/>
    <w:rsid w:val="00831068"/>
    <w:rsid w:val="0083119A"/>
    <w:rsid w:val="008311B6"/>
    <w:rsid w:val="008315D2"/>
    <w:rsid w:val="00831697"/>
    <w:rsid w:val="00831F93"/>
    <w:rsid w:val="0083213E"/>
    <w:rsid w:val="00832685"/>
    <w:rsid w:val="00832A48"/>
    <w:rsid w:val="00832B46"/>
    <w:rsid w:val="00833063"/>
    <w:rsid w:val="008330D0"/>
    <w:rsid w:val="00833128"/>
    <w:rsid w:val="00833365"/>
    <w:rsid w:val="008333D4"/>
    <w:rsid w:val="00833436"/>
    <w:rsid w:val="0083388F"/>
    <w:rsid w:val="00833CCB"/>
    <w:rsid w:val="00833CF8"/>
    <w:rsid w:val="00833DD8"/>
    <w:rsid w:val="00833F20"/>
    <w:rsid w:val="00833FBD"/>
    <w:rsid w:val="00833FEB"/>
    <w:rsid w:val="00834160"/>
    <w:rsid w:val="00834236"/>
    <w:rsid w:val="00834359"/>
    <w:rsid w:val="00834418"/>
    <w:rsid w:val="00834B28"/>
    <w:rsid w:val="00834BEB"/>
    <w:rsid w:val="00834CEF"/>
    <w:rsid w:val="00834DF6"/>
    <w:rsid w:val="0083541F"/>
    <w:rsid w:val="00835473"/>
    <w:rsid w:val="00835841"/>
    <w:rsid w:val="00835B11"/>
    <w:rsid w:val="00835B4A"/>
    <w:rsid w:val="00835BF8"/>
    <w:rsid w:val="00835DB6"/>
    <w:rsid w:val="00835E52"/>
    <w:rsid w:val="00835F1F"/>
    <w:rsid w:val="0083609B"/>
    <w:rsid w:val="008366DF"/>
    <w:rsid w:val="00836772"/>
    <w:rsid w:val="0083683F"/>
    <w:rsid w:val="00836B7B"/>
    <w:rsid w:val="00836C5D"/>
    <w:rsid w:val="00836CA3"/>
    <w:rsid w:val="00836F18"/>
    <w:rsid w:val="008370F6"/>
    <w:rsid w:val="00837145"/>
    <w:rsid w:val="008371B5"/>
    <w:rsid w:val="00837337"/>
    <w:rsid w:val="008373CF"/>
    <w:rsid w:val="00837665"/>
    <w:rsid w:val="008377D3"/>
    <w:rsid w:val="0083789E"/>
    <w:rsid w:val="008378AE"/>
    <w:rsid w:val="00837AB9"/>
    <w:rsid w:val="00837BF4"/>
    <w:rsid w:val="00837E81"/>
    <w:rsid w:val="0084024C"/>
    <w:rsid w:val="008403A8"/>
    <w:rsid w:val="008406B9"/>
    <w:rsid w:val="00840815"/>
    <w:rsid w:val="00840891"/>
    <w:rsid w:val="00840930"/>
    <w:rsid w:val="008409A9"/>
    <w:rsid w:val="00840F24"/>
    <w:rsid w:val="00840FCE"/>
    <w:rsid w:val="00841120"/>
    <w:rsid w:val="008411EA"/>
    <w:rsid w:val="00841304"/>
    <w:rsid w:val="00841401"/>
    <w:rsid w:val="0084141A"/>
    <w:rsid w:val="008415AF"/>
    <w:rsid w:val="008418DC"/>
    <w:rsid w:val="00841BAF"/>
    <w:rsid w:val="00841C1D"/>
    <w:rsid w:val="00841E7D"/>
    <w:rsid w:val="00841F96"/>
    <w:rsid w:val="0084225C"/>
    <w:rsid w:val="0084228F"/>
    <w:rsid w:val="008424EA"/>
    <w:rsid w:val="008426BF"/>
    <w:rsid w:val="00842728"/>
    <w:rsid w:val="008428DD"/>
    <w:rsid w:val="008429C8"/>
    <w:rsid w:val="00842AF8"/>
    <w:rsid w:val="00842D63"/>
    <w:rsid w:val="00843051"/>
    <w:rsid w:val="008430A0"/>
    <w:rsid w:val="008431E3"/>
    <w:rsid w:val="008433C2"/>
    <w:rsid w:val="00843572"/>
    <w:rsid w:val="00843609"/>
    <w:rsid w:val="0084364E"/>
    <w:rsid w:val="00843695"/>
    <w:rsid w:val="008436A8"/>
    <w:rsid w:val="0084373E"/>
    <w:rsid w:val="0084374C"/>
    <w:rsid w:val="008439AF"/>
    <w:rsid w:val="00843B04"/>
    <w:rsid w:val="00843B7B"/>
    <w:rsid w:val="0084425C"/>
    <w:rsid w:val="008442F6"/>
    <w:rsid w:val="00844371"/>
    <w:rsid w:val="00844478"/>
    <w:rsid w:val="008444DC"/>
    <w:rsid w:val="00844614"/>
    <w:rsid w:val="0084483E"/>
    <w:rsid w:val="00844883"/>
    <w:rsid w:val="0084496C"/>
    <w:rsid w:val="00844ADC"/>
    <w:rsid w:val="00844B37"/>
    <w:rsid w:val="00844B64"/>
    <w:rsid w:val="00844F13"/>
    <w:rsid w:val="00845017"/>
    <w:rsid w:val="00845183"/>
    <w:rsid w:val="008452A8"/>
    <w:rsid w:val="00845318"/>
    <w:rsid w:val="0084538F"/>
    <w:rsid w:val="008455D3"/>
    <w:rsid w:val="008456AE"/>
    <w:rsid w:val="008457D6"/>
    <w:rsid w:val="00845838"/>
    <w:rsid w:val="0084599C"/>
    <w:rsid w:val="00845B19"/>
    <w:rsid w:val="00845CBE"/>
    <w:rsid w:val="008462E9"/>
    <w:rsid w:val="0084672D"/>
    <w:rsid w:val="008468D1"/>
    <w:rsid w:val="008469E6"/>
    <w:rsid w:val="008472B8"/>
    <w:rsid w:val="008473CB"/>
    <w:rsid w:val="008473E4"/>
    <w:rsid w:val="008475CD"/>
    <w:rsid w:val="00847601"/>
    <w:rsid w:val="0084761F"/>
    <w:rsid w:val="008478B6"/>
    <w:rsid w:val="00847B63"/>
    <w:rsid w:val="00847D65"/>
    <w:rsid w:val="00847DBF"/>
    <w:rsid w:val="00847E1A"/>
    <w:rsid w:val="00847F8A"/>
    <w:rsid w:val="00847FE4"/>
    <w:rsid w:val="008502FF"/>
    <w:rsid w:val="0085057D"/>
    <w:rsid w:val="00850648"/>
    <w:rsid w:val="00850651"/>
    <w:rsid w:val="00850765"/>
    <w:rsid w:val="008508F5"/>
    <w:rsid w:val="008509C0"/>
    <w:rsid w:val="00850FC2"/>
    <w:rsid w:val="008514A1"/>
    <w:rsid w:val="0085195E"/>
    <w:rsid w:val="008519F6"/>
    <w:rsid w:val="00851A15"/>
    <w:rsid w:val="00851CA2"/>
    <w:rsid w:val="00851E5D"/>
    <w:rsid w:val="00851E80"/>
    <w:rsid w:val="00851EFA"/>
    <w:rsid w:val="0085232E"/>
    <w:rsid w:val="008523AC"/>
    <w:rsid w:val="008523F8"/>
    <w:rsid w:val="008528B2"/>
    <w:rsid w:val="00852B7D"/>
    <w:rsid w:val="00852C27"/>
    <w:rsid w:val="0085336F"/>
    <w:rsid w:val="008535CF"/>
    <w:rsid w:val="008535FD"/>
    <w:rsid w:val="00853607"/>
    <w:rsid w:val="008536D9"/>
    <w:rsid w:val="008537A1"/>
    <w:rsid w:val="008538C0"/>
    <w:rsid w:val="00853BAD"/>
    <w:rsid w:val="00854075"/>
    <w:rsid w:val="00854450"/>
    <w:rsid w:val="0085467E"/>
    <w:rsid w:val="00854724"/>
    <w:rsid w:val="00854C76"/>
    <w:rsid w:val="00854D0E"/>
    <w:rsid w:val="00854E58"/>
    <w:rsid w:val="00854E61"/>
    <w:rsid w:val="008551AB"/>
    <w:rsid w:val="008554F6"/>
    <w:rsid w:val="0085561C"/>
    <w:rsid w:val="00855664"/>
    <w:rsid w:val="00855B4F"/>
    <w:rsid w:val="00855CB4"/>
    <w:rsid w:val="00855CCC"/>
    <w:rsid w:val="00856080"/>
    <w:rsid w:val="00856434"/>
    <w:rsid w:val="008564BB"/>
    <w:rsid w:val="008566CE"/>
    <w:rsid w:val="008566E8"/>
    <w:rsid w:val="00856AA4"/>
    <w:rsid w:val="00856AD4"/>
    <w:rsid w:val="00856BC4"/>
    <w:rsid w:val="00856BF6"/>
    <w:rsid w:val="00856D5C"/>
    <w:rsid w:val="00856DA1"/>
    <w:rsid w:val="00857195"/>
    <w:rsid w:val="00857249"/>
    <w:rsid w:val="00857331"/>
    <w:rsid w:val="00857500"/>
    <w:rsid w:val="008575C6"/>
    <w:rsid w:val="00857936"/>
    <w:rsid w:val="00857A7E"/>
    <w:rsid w:val="00860449"/>
    <w:rsid w:val="008604BA"/>
    <w:rsid w:val="008604F6"/>
    <w:rsid w:val="0086097F"/>
    <w:rsid w:val="00860CCA"/>
    <w:rsid w:val="00860CE4"/>
    <w:rsid w:val="00860FF3"/>
    <w:rsid w:val="008610A9"/>
    <w:rsid w:val="008611A5"/>
    <w:rsid w:val="008611B0"/>
    <w:rsid w:val="0086122F"/>
    <w:rsid w:val="0086124D"/>
    <w:rsid w:val="0086132C"/>
    <w:rsid w:val="0086174E"/>
    <w:rsid w:val="00861A4B"/>
    <w:rsid w:val="00861C13"/>
    <w:rsid w:val="00861C40"/>
    <w:rsid w:val="00861D29"/>
    <w:rsid w:val="00861DBE"/>
    <w:rsid w:val="00861E1A"/>
    <w:rsid w:val="008620A9"/>
    <w:rsid w:val="0086257B"/>
    <w:rsid w:val="008625CE"/>
    <w:rsid w:val="00862671"/>
    <w:rsid w:val="008628C1"/>
    <w:rsid w:val="00862A2D"/>
    <w:rsid w:val="00862B8E"/>
    <w:rsid w:val="00862CDC"/>
    <w:rsid w:val="008630A6"/>
    <w:rsid w:val="00863173"/>
    <w:rsid w:val="00863425"/>
    <w:rsid w:val="00863478"/>
    <w:rsid w:val="008634DA"/>
    <w:rsid w:val="008635DA"/>
    <w:rsid w:val="008636E4"/>
    <w:rsid w:val="00863712"/>
    <w:rsid w:val="00863A48"/>
    <w:rsid w:val="00863B37"/>
    <w:rsid w:val="00863D01"/>
    <w:rsid w:val="00863E45"/>
    <w:rsid w:val="00863E88"/>
    <w:rsid w:val="00863F3C"/>
    <w:rsid w:val="008640FE"/>
    <w:rsid w:val="008642DB"/>
    <w:rsid w:val="00864939"/>
    <w:rsid w:val="00864AB1"/>
    <w:rsid w:val="00864AFD"/>
    <w:rsid w:val="00864B94"/>
    <w:rsid w:val="00864D0C"/>
    <w:rsid w:val="00864E00"/>
    <w:rsid w:val="00864E96"/>
    <w:rsid w:val="00864EBB"/>
    <w:rsid w:val="00864F18"/>
    <w:rsid w:val="00864F7F"/>
    <w:rsid w:val="00865145"/>
    <w:rsid w:val="0086522D"/>
    <w:rsid w:val="008652E1"/>
    <w:rsid w:val="008653A7"/>
    <w:rsid w:val="00865486"/>
    <w:rsid w:val="008654F2"/>
    <w:rsid w:val="00865F1E"/>
    <w:rsid w:val="00865F5D"/>
    <w:rsid w:val="00865FCF"/>
    <w:rsid w:val="0086603F"/>
    <w:rsid w:val="008663BD"/>
    <w:rsid w:val="008665A3"/>
    <w:rsid w:val="00866A24"/>
    <w:rsid w:val="00866A8E"/>
    <w:rsid w:val="00866C50"/>
    <w:rsid w:val="00866E7B"/>
    <w:rsid w:val="00866F9D"/>
    <w:rsid w:val="0086705A"/>
    <w:rsid w:val="008671F6"/>
    <w:rsid w:val="0086737B"/>
    <w:rsid w:val="00867793"/>
    <w:rsid w:val="00867797"/>
    <w:rsid w:val="00867997"/>
    <w:rsid w:val="00867D96"/>
    <w:rsid w:val="00867FFA"/>
    <w:rsid w:val="0087020B"/>
    <w:rsid w:val="00870296"/>
    <w:rsid w:val="0087053D"/>
    <w:rsid w:val="008708F7"/>
    <w:rsid w:val="008709A7"/>
    <w:rsid w:val="00870A5B"/>
    <w:rsid w:val="00870B24"/>
    <w:rsid w:val="00870B59"/>
    <w:rsid w:val="00870E54"/>
    <w:rsid w:val="00870F25"/>
    <w:rsid w:val="0087100B"/>
    <w:rsid w:val="0087109A"/>
    <w:rsid w:val="008710AE"/>
    <w:rsid w:val="0087139A"/>
    <w:rsid w:val="008714C1"/>
    <w:rsid w:val="0087175B"/>
    <w:rsid w:val="00871928"/>
    <w:rsid w:val="0087196D"/>
    <w:rsid w:val="00871D67"/>
    <w:rsid w:val="00871FBF"/>
    <w:rsid w:val="008722EB"/>
    <w:rsid w:val="00872676"/>
    <w:rsid w:val="008727D2"/>
    <w:rsid w:val="00872C3A"/>
    <w:rsid w:val="00872CB3"/>
    <w:rsid w:val="00872FFB"/>
    <w:rsid w:val="00873114"/>
    <w:rsid w:val="0087315F"/>
    <w:rsid w:val="0087324E"/>
    <w:rsid w:val="00873587"/>
    <w:rsid w:val="00873601"/>
    <w:rsid w:val="00873C8C"/>
    <w:rsid w:val="00873E25"/>
    <w:rsid w:val="008740CB"/>
    <w:rsid w:val="00874439"/>
    <w:rsid w:val="00874532"/>
    <w:rsid w:val="00874670"/>
    <w:rsid w:val="00874B6A"/>
    <w:rsid w:val="00874B8B"/>
    <w:rsid w:val="00874BD5"/>
    <w:rsid w:val="00874DD8"/>
    <w:rsid w:val="00874E96"/>
    <w:rsid w:val="00875011"/>
    <w:rsid w:val="0087505B"/>
    <w:rsid w:val="0087512F"/>
    <w:rsid w:val="0087549D"/>
    <w:rsid w:val="008754AB"/>
    <w:rsid w:val="00875562"/>
    <w:rsid w:val="008755E1"/>
    <w:rsid w:val="00875658"/>
    <w:rsid w:val="008756BF"/>
    <w:rsid w:val="00875895"/>
    <w:rsid w:val="00875915"/>
    <w:rsid w:val="00875969"/>
    <w:rsid w:val="008759B8"/>
    <w:rsid w:val="00875A72"/>
    <w:rsid w:val="00875D2E"/>
    <w:rsid w:val="00875E71"/>
    <w:rsid w:val="0087640A"/>
    <w:rsid w:val="008765FB"/>
    <w:rsid w:val="00876723"/>
    <w:rsid w:val="008767C9"/>
    <w:rsid w:val="008767DD"/>
    <w:rsid w:val="00876841"/>
    <w:rsid w:val="00876920"/>
    <w:rsid w:val="008769F1"/>
    <w:rsid w:val="00876A4B"/>
    <w:rsid w:val="00876A83"/>
    <w:rsid w:val="00877290"/>
    <w:rsid w:val="00877396"/>
    <w:rsid w:val="008773B8"/>
    <w:rsid w:val="008774AC"/>
    <w:rsid w:val="008775BD"/>
    <w:rsid w:val="008777B9"/>
    <w:rsid w:val="0087785E"/>
    <w:rsid w:val="00877B45"/>
    <w:rsid w:val="00877BA3"/>
    <w:rsid w:val="00877C51"/>
    <w:rsid w:val="00880609"/>
    <w:rsid w:val="0088083D"/>
    <w:rsid w:val="008809C5"/>
    <w:rsid w:val="00880E11"/>
    <w:rsid w:val="00880FED"/>
    <w:rsid w:val="00881062"/>
    <w:rsid w:val="008810EE"/>
    <w:rsid w:val="00881156"/>
    <w:rsid w:val="00881209"/>
    <w:rsid w:val="00881551"/>
    <w:rsid w:val="00881611"/>
    <w:rsid w:val="00881739"/>
    <w:rsid w:val="00881771"/>
    <w:rsid w:val="00881775"/>
    <w:rsid w:val="00881915"/>
    <w:rsid w:val="00881C2B"/>
    <w:rsid w:val="00881DE5"/>
    <w:rsid w:val="0088204A"/>
    <w:rsid w:val="0088224D"/>
    <w:rsid w:val="00882335"/>
    <w:rsid w:val="008826F8"/>
    <w:rsid w:val="0088293C"/>
    <w:rsid w:val="00882C25"/>
    <w:rsid w:val="00882E4A"/>
    <w:rsid w:val="00882F2E"/>
    <w:rsid w:val="0088300B"/>
    <w:rsid w:val="00883102"/>
    <w:rsid w:val="00883278"/>
    <w:rsid w:val="00883279"/>
    <w:rsid w:val="0088334E"/>
    <w:rsid w:val="0088336B"/>
    <w:rsid w:val="0088359F"/>
    <w:rsid w:val="00883654"/>
    <w:rsid w:val="0088375B"/>
    <w:rsid w:val="00883A2C"/>
    <w:rsid w:val="00883A37"/>
    <w:rsid w:val="00883ACC"/>
    <w:rsid w:val="00883BF6"/>
    <w:rsid w:val="00883E3A"/>
    <w:rsid w:val="00883E96"/>
    <w:rsid w:val="00883F40"/>
    <w:rsid w:val="00883F5F"/>
    <w:rsid w:val="00883F66"/>
    <w:rsid w:val="00884169"/>
    <w:rsid w:val="00884358"/>
    <w:rsid w:val="0088450E"/>
    <w:rsid w:val="00884513"/>
    <w:rsid w:val="00884718"/>
    <w:rsid w:val="00884BB7"/>
    <w:rsid w:val="00884CD1"/>
    <w:rsid w:val="00884DAF"/>
    <w:rsid w:val="00884EEA"/>
    <w:rsid w:val="008851E1"/>
    <w:rsid w:val="008851E9"/>
    <w:rsid w:val="008851FD"/>
    <w:rsid w:val="0088540D"/>
    <w:rsid w:val="00885648"/>
    <w:rsid w:val="00885660"/>
    <w:rsid w:val="00885681"/>
    <w:rsid w:val="008856FA"/>
    <w:rsid w:val="00885701"/>
    <w:rsid w:val="00885970"/>
    <w:rsid w:val="00885B4F"/>
    <w:rsid w:val="00885B66"/>
    <w:rsid w:val="00885BB3"/>
    <w:rsid w:val="00885D36"/>
    <w:rsid w:val="00885F66"/>
    <w:rsid w:val="008862A2"/>
    <w:rsid w:val="00886353"/>
    <w:rsid w:val="008869C7"/>
    <w:rsid w:val="00886A44"/>
    <w:rsid w:val="00886A4F"/>
    <w:rsid w:val="00886C67"/>
    <w:rsid w:val="00886DF5"/>
    <w:rsid w:val="00886E00"/>
    <w:rsid w:val="00886E7B"/>
    <w:rsid w:val="00887228"/>
    <w:rsid w:val="0088758A"/>
    <w:rsid w:val="00887599"/>
    <w:rsid w:val="008876E5"/>
    <w:rsid w:val="008877C7"/>
    <w:rsid w:val="008878E9"/>
    <w:rsid w:val="008879A9"/>
    <w:rsid w:val="00887AB3"/>
    <w:rsid w:val="00887B78"/>
    <w:rsid w:val="00887C94"/>
    <w:rsid w:val="00887D7C"/>
    <w:rsid w:val="00887E56"/>
    <w:rsid w:val="00887EEB"/>
    <w:rsid w:val="00890269"/>
    <w:rsid w:val="00890538"/>
    <w:rsid w:val="008905D4"/>
    <w:rsid w:val="00890747"/>
    <w:rsid w:val="008907B5"/>
    <w:rsid w:val="00890809"/>
    <w:rsid w:val="00890A4E"/>
    <w:rsid w:val="00890B43"/>
    <w:rsid w:val="00890C2C"/>
    <w:rsid w:val="00890C79"/>
    <w:rsid w:val="00890F69"/>
    <w:rsid w:val="00890FD5"/>
    <w:rsid w:val="008911AF"/>
    <w:rsid w:val="00891224"/>
    <w:rsid w:val="00891239"/>
    <w:rsid w:val="008912E6"/>
    <w:rsid w:val="0089157E"/>
    <w:rsid w:val="00891679"/>
    <w:rsid w:val="00891699"/>
    <w:rsid w:val="008916E7"/>
    <w:rsid w:val="008919B1"/>
    <w:rsid w:val="00891B89"/>
    <w:rsid w:val="00891D6A"/>
    <w:rsid w:val="00891FE1"/>
    <w:rsid w:val="0089254E"/>
    <w:rsid w:val="008925B2"/>
    <w:rsid w:val="0089263B"/>
    <w:rsid w:val="00892666"/>
    <w:rsid w:val="00892962"/>
    <w:rsid w:val="00892A6A"/>
    <w:rsid w:val="00892B7D"/>
    <w:rsid w:val="00892CE9"/>
    <w:rsid w:val="00892CF3"/>
    <w:rsid w:val="008931BF"/>
    <w:rsid w:val="00893629"/>
    <w:rsid w:val="00893850"/>
    <w:rsid w:val="00893B81"/>
    <w:rsid w:val="00893FB9"/>
    <w:rsid w:val="0089408A"/>
    <w:rsid w:val="00894160"/>
    <w:rsid w:val="00894172"/>
    <w:rsid w:val="00894352"/>
    <w:rsid w:val="00894390"/>
    <w:rsid w:val="0089464A"/>
    <w:rsid w:val="00894772"/>
    <w:rsid w:val="008947CE"/>
    <w:rsid w:val="008948A8"/>
    <w:rsid w:val="00894A12"/>
    <w:rsid w:val="00894D9B"/>
    <w:rsid w:val="00894F1A"/>
    <w:rsid w:val="008951F9"/>
    <w:rsid w:val="0089590E"/>
    <w:rsid w:val="00895926"/>
    <w:rsid w:val="008959F1"/>
    <w:rsid w:val="00895D1E"/>
    <w:rsid w:val="00895D79"/>
    <w:rsid w:val="00895DE9"/>
    <w:rsid w:val="00895E90"/>
    <w:rsid w:val="00895FBF"/>
    <w:rsid w:val="00896020"/>
    <w:rsid w:val="008961E0"/>
    <w:rsid w:val="00896333"/>
    <w:rsid w:val="0089674B"/>
    <w:rsid w:val="008968BE"/>
    <w:rsid w:val="008968C3"/>
    <w:rsid w:val="00896F06"/>
    <w:rsid w:val="008970A3"/>
    <w:rsid w:val="00897139"/>
    <w:rsid w:val="00897172"/>
    <w:rsid w:val="0089717B"/>
    <w:rsid w:val="00897460"/>
    <w:rsid w:val="0089747C"/>
    <w:rsid w:val="008976BC"/>
    <w:rsid w:val="0089781A"/>
    <w:rsid w:val="00897ACC"/>
    <w:rsid w:val="00897BC4"/>
    <w:rsid w:val="00897EBC"/>
    <w:rsid w:val="008A010F"/>
    <w:rsid w:val="008A0193"/>
    <w:rsid w:val="008A03F7"/>
    <w:rsid w:val="008A04BE"/>
    <w:rsid w:val="008A0636"/>
    <w:rsid w:val="008A075B"/>
    <w:rsid w:val="008A0766"/>
    <w:rsid w:val="008A07C8"/>
    <w:rsid w:val="008A0AE2"/>
    <w:rsid w:val="008A0D4D"/>
    <w:rsid w:val="008A0E34"/>
    <w:rsid w:val="008A0EB9"/>
    <w:rsid w:val="008A0ED6"/>
    <w:rsid w:val="008A0FD6"/>
    <w:rsid w:val="008A13C4"/>
    <w:rsid w:val="008A17BB"/>
    <w:rsid w:val="008A18EE"/>
    <w:rsid w:val="008A1A90"/>
    <w:rsid w:val="008A1B76"/>
    <w:rsid w:val="008A1CDD"/>
    <w:rsid w:val="008A1D0A"/>
    <w:rsid w:val="008A1D9D"/>
    <w:rsid w:val="008A1DB2"/>
    <w:rsid w:val="008A1EAA"/>
    <w:rsid w:val="008A1EBC"/>
    <w:rsid w:val="008A2386"/>
    <w:rsid w:val="008A23B6"/>
    <w:rsid w:val="008A242D"/>
    <w:rsid w:val="008A2487"/>
    <w:rsid w:val="008A24E8"/>
    <w:rsid w:val="008A252D"/>
    <w:rsid w:val="008A25B6"/>
    <w:rsid w:val="008A2685"/>
    <w:rsid w:val="008A2709"/>
    <w:rsid w:val="008A2722"/>
    <w:rsid w:val="008A286D"/>
    <w:rsid w:val="008A2880"/>
    <w:rsid w:val="008A28C9"/>
    <w:rsid w:val="008A2942"/>
    <w:rsid w:val="008A29C2"/>
    <w:rsid w:val="008A2B13"/>
    <w:rsid w:val="008A2B81"/>
    <w:rsid w:val="008A2BA8"/>
    <w:rsid w:val="008A2C11"/>
    <w:rsid w:val="008A2CD0"/>
    <w:rsid w:val="008A2CD9"/>
    <w:rsid w:val="008A2F0F"/>
    <w:rsid w:val="008A301B"/>
    <w:rsid w:val="008A3459"/>
    <w:rsid w:val="008A345F"/>
    <w:rsid w:val="008A36C1"/>
    <w:rsid w:val="008A3855"/>
    <w:rsid w:val="008A385B"/>
    <w:rsid w:val="008A38B8"/>
    <w:rsid w:val="008A3AF7"/>
    <w:rsid w:val="008A3B28"/>
    <w:rsid w:val="008A3DED"/>
    <w:rsid w:val="008A3E36"/>
    <w:rsid w:val="008A3EA4"/>
    <w:rsid w:val="008A3F19"/>
    <w:rsid w:val="008A4242"/>
    <w:rsid w:val="008A4447"/>
    <w:rsid w:val="008A4546"/>
    <w:rsid w:val="008A4623"/>
    <w:rsid w:val="008A4952"/>
    <w:rsid w:val="008A4A31"/>
    <w:rsid w:val="008A4DAD"/>
    <w:rsid w:val="008A4E4A"/>
    <w:rsid w:val="008A4FAF"/>
    <w:rsid w:val="008A4FC3"/>
    <w:rsid w:val="008A5076"/>
    <w:rsid w:val="008A52D0"/>
    <w:rsid w:val="008A5308"/>
    <w:rsid w:val="008A538D"/>
    <w:rsid w:val="008A54E3"/>
    <w:rsid w:val="008A5569"/>
    <w:rsid w:val="008A576B"/>
    <w:rsid w:val="008A5AA3"/>
    <w:rsid w:val="008A5BC5"/>
    <w:rsid w:val="008A60BB"/>
    <w:rsid w:val="008A60C5"/>
    <w:rsid w:val="008A60CD"/>
    <w:rsid w:val="008A612A"/>
    <w:rsid w:val="008A6342"/>
    <w:rsid w:val="008A63C0"/>
    <w:rsid w:val="008A6546"/>
    <w:rsid w:val="008A68DF"/>
    <w:rsid w:val="008A6BBF"/>
    <w:rsid w:val="008A6CFB"/>
    <w:rsid w:val="008A6E57"/>
    <w:rsid w:val="008A6FC9"/>
    <w:rsid w:val="008A72EB"/>
    <w:rsid w:val="008A7367"/>
    <w:rsid w:val="008A7495"/>
    <w:rsid w:val="008A75B1"/>
    <w:rsid w:val="008A76BF"/>
    <w:rsid w:val="008A7755"/>
    <w:rsid w:val="008B0468"/>
    <w:rsid w:val="008B0492"/>
    <w:rsid w:val="008B0850"/>
    <w:rsid w:val="008B08B0"/>
    <w:rsid w:val="008B0CBF"/>
    <w:rsid w:val="008B0EF7"/>
    <w:rsid w:val="008B12F4"/>
    <w:rsid w:val="008B1379"/>
    <w:rsid w:val="008B13D7"/>
    <w:rsid w:val="008B15F7"/>
    <w:rsid w:val="008B1941"/>
    <w:rsid w:val="008B1C20"/>
    <w:rsid w:val="008B20DD"/>
    <w:rsid w:val="008B21C2"/>
    <w:rsid w:val="008B22A2"/>
    <w:rsid w:val="008B2479"/>
    <w:rsid w:val="008B24CB"/>
    <w:rsid w:val="008B25E4"/>
    <w:rsid w:val="008B2869"/>
    <w:rsid w:val="008B2C77"/>
    <w:rsid w:val="008B2D30"/>
    <w:rsid w:val="008B2DBE"/>
    <w:rsid w:val="008B3205"/>
    <w:rsid w:val="008B328C"/>
    <w:rsid w:val="008B35BE"/>
    <w:rsid w:val="008B3603"/>
    <w:rsid w:val="008B3618"/>
    <w:rsid w:val="008B36C2"/>
    <w:rsid w:val="008B3A62"/>
    <w:rsid w:val="008B3AE0"/>
    <w:rsid w:val="008B3FB2"/>
    <w:rsid w:val="008B4031"/>
    <w:rsid w:val="008B40FC"/>
    <w:rsid w:val="008B415D"/>
    <w:rsid w:val="008B4219"/>
    <w:rsid w:val="008B425D"/>
    <w:rsid w:val="008B44E3"/>
    <w:rsid w:val="008B48CD"/>
    <w:rsid w:val="008B49D8"/>
    <w:rsid w:val="008B4F98"/>
    <w:rsid w:val="008B50E0"/>
    <w:rsid w:val="008B5320"/>
    <w:rsid w:val="008B532A"/>
    <w:rsid w:val="008B543C"/>
    <w:rsid w:val="008B596B"/>
    <w:rsid w:val="008B5A3B"/>
    <w:rsid w:val="008B5C0D"/>
    <w:rsid w:val="008B5CAC"/>
    <w:rsid w:val="008B5CFD"/>
    <w:rsid w:val="008B6084"/>
    <w:rsid w:val="008B60AC"/>
    <w:rsid w:val="008B63D5"/>
    <w:rsid w:val="008B640F"/>
    <w:rsid w:val="008B671F"/>
    <w:rsid w:val="008B689B"/>
    <w:rsid w:val="008B6922"/>
    <w:rsid w:val="008B6A2F"/>
    <w:rsid w:val="008B6B19"/>
    <w:rsid w:val="008B6BDB"/>
    <w:rsid w:val="008B6F90"/>
    <w:rsid w:val="008B72ED"/>
    <w:rsid w:val="008B75F5"/>
    <w:rsid w:val="008B77DA"/>
    <w:rsid w:val="008B78A1"/>
    <w:rsid w:val="008B7B5C"/>
    <w:rsid w:val="008B7C32"/>
    <w:rsid w:val="008B7D29"/>
    <w:rsid w:val="008B7DAC"/>
    <w:rsid w:val="008B7DD5"/>
    <w:rsid w:val="008B7F4B"/>
    <w:rsid w:val="008C000A"/>
    <w:rsid w:val="008C012B"/>
    <w:rsid w:val="008C013F"/>
    <w:rsid w:val="008C0239"/>
    <w:rsid w:val="008C0555"/>
    <w:rsid w:val="008C0DBF"/>
    <w:rsid w:val="008C0DF1"/>
    <w:rsid w:val="008C1298"/>
    <w:rsid w:val="008C139C"/>
    <w:rsid w:val="008C1465"/>
    <w:rsid w:val="008C187A"/>
    <w:rsid w:val="008C19AE"/>
    <w:rsid w:val="008C1B41"/>
    <w:rsid w:val="008C1CE2"/>
    <w:rsid w:val="008C1E49"/>
    <w:rsid w:val="008C1ED3"/>
    <w:rsid w:val="008C1F70"/>
    <w:rsid w:val="008C21B1"/>
    <w:rsid w:val="008C22E8"/>
    <w:rsid w:val="008C22F9"/>
    <w:rsid w:val="008C2531"/>
    <w:rsid w:val="008C2717"/>
    <w:rsid w:val="008C2780"/>
    <w:rsid w:val="008C2944"/>
    <w:rsid w:val="008C2DC2"/>
    <w:rsid w:val="008C2F45"/>
    <w:rsid w:val="008C2FE3"/>
    <w:rsid w:val="008C320F"/>
    <w:rsid w:val="008C337A"/>
    <w:rsid w:val="008C3460"/>
    <w:rsid w:val="008C3523"/>
    <w:rsid w:val="008C3552"/>
    <w:rsid w:val="008C3553"/>
    <w:rsid w:val="008C389F"/>
    <w:rsid w:val="008C398E"/>
    <w:rsid w:val="008C3A11"/>
    <w:rsid w:val="008C3C4D"/>
    <w:rsid w:val="008C3C5F"/>
    <w:rsid w:val="008C3E9D"/>
    <w:rsid w:val="008C407C"/>
    <w:rsid w:val="008C46B3"/>
    <w:rsid w:val="008C4761"/>
    <w:rsid w:val="008C479E"/>
    <w:rsid w:val="008C480E"/>
    <w:rsid w:val="008C495B"/>
    <w:rsid w:val="008C4967"/>
    <w:rsid w:val="008C4AC9"/>
    <w:rsid w:val="008C4BD7"/>
    <w:rsid w:val="008C4EAA"/>
    <w:rsid w:val="008C508D"/>
    <w:rsid w:val="008C50E6"/>
    <w:rsid w:val="008C52BA"/>
    <w:rsid w:val="008C577C"/>
    <w:rsid w:val="008C58B9"/>
    <w:rsid w:val="008C5BC6"/>
    <w:rsid w:val="008C618D"/>
    <w:rsid w:val="008C636C"/>
    <w:rsid w:val="008C6521"/>
    <w:rsid w:val="008C66B3"/>
    <w:rsid w:val="008C66E8"/>
    <w:rsid w:val="008C695D"/>
    <w:rsid w:val="008C6A5E"/>
    <w:rsid w:val="008C6B1F"/>
    <w:rsid w:val="008C6CFD"/>
    <w:rsid w:val="008C6D82"/>
    <w:rsid w:val="008C6E79"/>
    <w:rsid w:val="008C6FAF"/>
    <w:rsid w:val="008C6FC6"/>
    <w:rsid w:val="008C71A2"/>
    <w:rsid w:val="008C71EF"/>
    <w:rsid w:val="008C7208"/>
    <w:rsid w:val="008C7258"/>
    <w:rsid w:val="008C72F0"/>
    <w:rsid w:val="008C744C"/>
    <w:rsid w:val="008C7811"/>
    <w:rsid w:val="008C7D47"/>
    <w:rsid w:val="008C7E17"/>
    <w:rsid w:val="008C7F4A"/>
    <w:rsid w:val="008D051B"/>
    <w:rsid w:val="008D052B"/>
    <w:rsid w:val="008D054A"/>
    <w:rsid w:val="008D05E2"/>
    <w:rsid w:val="008D0674"/>
    <w:rsid w:val="008D07E9"/>
    <w:rsid w:val="008D08E4"/>
    <w:rsid w:val="008D093E"/>
    <w:rsid w:val="008D0975"/>
    <w:rsid w:val="008D09A4"/>
    <w:rsid w:val="008D0A3C"/>
    <w:rsid w:val="008D0F57"/>
    <w:rsid w:val="008D0FC5"/>
    <w:rsid w:val="008D10E0"/>
    <w:rsid w:val="008D1225"/>
    <w:rsid w:val="008D1256"/>
    <w:rsid w:val="008D127A"/>
    <w:rsid w:val="008D1306"/>
    <w:rsid w:val="008D1383"/>
    <w:rsid w:val="008D161C"/>
    <w:rsid w:val="008D1649"/>
    <w:rsid w:val="008D1655"/>
    <w:rsid w:val="008D170D"/>
    <w:rsid w:val="008D173F"/>
    <w:rsid w:val="008D18CB"/>
    <w:rsid w:val="008D19E1"/>
    <w:rsid w:val="008D1CFA"/>
    <w:rsid w:val="008D1EB5"/>
    <w:rsid w:val="008D2010"/>
    <w:rsid w:val="008D2028"/>
    <w:rsid w:val="008D24A0"/>
    <w:rsid w:val="008D286F"/>
    <w:rsid w:val="008D2952"/>
    <w:rsid w:val="008D29E8"/>
    <w:rsid w:val="008D2B16"/>
    <w:rsid w:val="008D2C09"/>
    <w:rsid w:val="008D2CC0"/>
    <w:rsid w:val="008D2CC5"/>
    <w:rsid w:val="008D2D77"/>
    <w:rsid w:val="008D2DC7"/>
    <w:rsid w:val="008D2F0C"/>
    <w:rsid w:val="008D30CC"/>
    <w:rsid w:val="008D32E4"/>
    <w:rsid w:val="008D3304"/>
    <w:rsid w:val="008D3704"/>
    <w:rsid w:val="008D38DB"/>
    <w:rsid w:val="008D3930"/>
    <w:rsid w:val="008D3F8B"/>
    <w:rsid w:val="008D3FF3"/>
    <w:rsid w:val="008D4157"/>
    <w:rsid w:val="008D4447"/>
    <w:rsid w:val="008D44BC"/>
    <w:rsid w:val="008D44EB"/>
    <w:rsid w:val="008D4639"/>
    <w:rsid w:val="008D477B"/>
    <w:rsid w:val="008D47C4"/>
    <w:rsid w:val="008D4D45"/>
    <w:rsid w:val="008D4DDD"/>
    <w:rsid w:val="008D4E13"/>
    <w:rsid w:val="008D4E29"/>
    <w:rsid w:val="008D4E90"/>
    <w:rsid w:val="008D5039"/>
    <w:rsid w:val="008D5415"/>
    <w:rsid w:val="008D560E"/>
    <w:rsid w:val="008D5900"/>
    <w:rsid w:val="008D5C8C"/>
    <w:rsid w:val="008D5D28"/>
    <w:rsid w:val="008D5F1C"/>
    <w:rsid w:val="008D60F1"/>
    <w:rsid w:val="008D6293"/>
    <w:rsid w:val="008D68D8"/>
    <w:rsid w:val="008D6AC4"/>
    <w:rsid w:val="008D6AFB"/>
    <w:rsid w:val="008D6C41"/>
    <w:rsid w:val="008D6D86"/>
    <w:rsid w:val="008D718F"/>
    <w:rsid w:val="008D7812"/>
    <w:rsid w:val="008D7891"/>
    <w:rsid w:val="008D795A"/>
    <w:rsid w:val="008D7AB4"/>
    <w:rsid w:val="008D7ABE"/>
    <w:rsid w:val="008D7DAD"/>
    <w:rsid w:val="008E01BB"/>
    <w:rsid w:val="008E04A4"/>
    <w:rsid w:val="008E0505"/>
    <w:rsid w:val="008E05E1"/>
    <w:rsid w:val="008E0636"/>
    <w:rsid w:val="008E07FB"/>
    <w:rsid w:val="008E0801"/>
    <w:rsid w:val="008E0840"/>
    <w:rsid w:val="008E0C58"/>
    <w:rsid w:val="008E0C7F"/>
    <w:rsid w:val="008E0D2E"/>
    <w:rsid w:val="008E0DD6"/>
    <w:rsid w:val="008E1138"/>
    <w:rsid w:val="008E1309"/>
    <w:rsid w:val="008E1364"/>
    <w:rsid w:val="008E1668"/>
    <w:rsid w:val="008E1925"/>
    <w:rsid w:val="008E1A39"/>
    <w:rsid w:val="008E1A7A"/>
    <w:rsid w:val="008E1ADA"/>
    <w:rsid w:val="008E1B35"/>
    <w:rsid w:val="008E1F89"/>
    <w:rsid w:val="008E2126"/>
    <w:rsid w:val="008E2467"/>
    <w:rsid w:val="008E2552"/>
    <w:rsid w:val="008E2817"/>
    <w:rsid w:val="008E29C9"/>
    <w:rsid w:val="008E2B72"/>
    <w:rsid w:val="008E2CBD"/>
    <w:rsid w:val="008E2E11"/>
    <w:rsid w:val="008E2E13"/>
    <w:rsid w:val="008E2E18"/>
    <w:rsid w:val="008E2E82"/>
    <w:rsid w:val="008E31BF"/>
    <w:rsid w:val="008E3578"/>
    <w:rsid w:val="008E376A"/>
    <w:rsid w:val="008E3781"/>
    <w:rsid w:val="008E38CA"/>
    <w:rsid w:val="008E3940"/>
    <w:rsid w:val="008E3A0E"/>
    <w:rsid w:val="008E3C59"/>
    <w:rsid w:val="008E3F27"/>
    <w:rsid w:val="008E3F76"/>
    <w:rsid w:val="008E4155"/>
    <w:rsid w:val="008E416B"/>
    <w:rsid w:val="008E42E9"/>
    <w:rsid w:val="008E47FB"/>
    <w:rsid w:val="008E4A1C"/>
    <w:rsid w:val="008E4CF0"/>
    <w:rsid w:val="008E4EA6"/>
    <w:rsid w:val="008E5103"/>
    <w:rsid w:val="008E5349"/>
    <w:rsid w:val="008E5910"/>
    <w:rsid w:val="008E594E"/>
    <w:rsid w:val="008E5AEB"/>
    <w:rsid w:val="008E5F41"/>
    <w:rsid w:val="008E65E8"/>
    <w:rsid w:val="008E6931"/>
    <w:rsid w:val="008E6A53"/>
    <w:rsid w:val="008E6C7C"/>
    <w:rsid w:val="008E6DBB"/>
    <w:rsid w:val="008E6DDB"/>
    <w:rsid w:val="008E6E16"/>
    <w:rsid w:val="008E71A4"/>
    <w:rsid w:val="008E71D1"/>
    <w:rsid w:val="008E728C"/>
    <w:rsid w:val="008E7461"/>
    <w:rsid w:val="008E74B8"/>
    <w:rsid w:val="008E759A"/>
    <w:rsid w:val="008E75A7"/>
    <w:rsid w:val="008E7754"/>
    <w:rsid w:val="008E7767"/>
    <w:rsid w:val="008E7820"/>
    <w:rsid w:val="008E79C8"/>
    <w:rsid w:val="008E7ADF"/>
    <w:rsid w:val="008E7AE7"/>
    <w:rsid w:val="008E7D03"/>
    <w:rsid w:val="008E7E4D"/>
    <w:rsid w:val="008F016A"/>
    <w:rsid w:val="008F01EC"/>
    <w:rsid w:val="008F0250"/>
    <w:rsid w:val="008F03A8"/>
    <w:rsid w:val="008F0B9A"/>
    <w:rsid w:val="008F0DA8"/>
    <w:rsid w:val="008F0F03"/>
    <w:rsid w:val="008F1060"/>
    <w:rsid w:val="008F110D"/>
    <w:rsid w:val="008F132C"/>
    <w:rsid w:val="008F1647"/>
    <w:rsid w:val="008F1689"/>
    <w:rsid w:val="008F17AC"/>
    <w:rsid w:val="008F180E"/>
    <w:rsid w:val="008F183D"/>
    <w:rsid w:val="008F18DA"/>
    <w:rsid w:val="008F196C"/>
    <w:rsid w:val="008F1B87"/>
    <w:rsid w:val="008F1C6C"/>
    <w:rsid w:val="008F1CA2"/>
    <w:rsid w:val="008F1D35"/>
    <w:rsid w:val="008F1D80"/>
    <w:rsid w:val="008F1E85"/>
    <w:rsid w:val="008F22D0"/>
    <w:rsid w:val="008F2750"/>
    <w:rsid w:val="008F27EF"/>
    <w:rsid w:val="008F2A8E"/>
    <w:rsid w:val="008F2CBC"/>
    <w:rsid w:val="008F2CC0"/>
    <w:rsid w:val="008F2E10"/>
    <w:rsid w:val="008F2E5C"/>
    <w:rsid w:val="008F2EAB"/>
    <w:rsid w:val="008F2F16"/>
    <w:rsid w:val="008F2F64"/>
    <w:rsid w:val="008F30F3"/>
    <w:rsid w:val="008F32E5"/>
    <w:rsid w:val="008F3349"/>
    <w:rsid w:val="008F34B1"/>
    <w:rsid w:val="008F3500"/>
    <w:rsid w:val="008F36D9"/>
    <w:rsid w:val="008F3BA0"/>
    <w:rsid w:val="008F3DF0"/>
    <w:rsid w:val="008F4163"/>
    <w:rsid w:val="008F4263"/>
    <w:rsid w:val="008F435F"/>
    <w:rsid w:val="008F43C9"/>
    <w:rsid w:val="008F4508"/>
    <w:rsid w:val="008F454D"/>
    <w:rsid w:val="008F4798"/>
    <w:rsid w:val="008F4922"/>
    <w:rsid w:val="008F4A82"/>
    <w:rsid w:val="008F4D9B"/>
    <w:rsid w:val="008F4F0B"/>
    <w:rsid w:val="008F50BC"/>
    <w:rsid w:val="008F510A"/>
    <w:rsid w:val="008F510B"/>
    <w:rsid w:val="008F513B"/>
    <w:rsid w:val="008F527E"/>
    <w:rsid w:val="008F53E3"/>
    <w:rsid w:val="008F55FC"/>
    <w:rsid w:val="008F56FA"/>
    <w:rsid w:val="008F587E"/>
    <w:rsid w:val="008F5A90"/>
    <w:rsid w:val="008F5A92"/>
    <w:rsid w:val="008F5C6B"/>
    <w:rsid w:val="008F60AB"/>
    <w:rsid w:val="008F616B"/>
    <w:rsid w:val="008F6323"/>
    <w:rsid w:val="008F6856"/>
    <w:rsid w:val="008F69C9"/>
    <w:rsid w:val="008F71CD"/>
    <w:rsid w:val="008F71E7"/>
    <w:rsid w:val="008F724F"/>
    <w:rsid w:val="008F72D6"/>
    <w:rsid w:val="008F72E4"/>
    <w:rsid w:val="008F75F3"/>
    <w:rsid w:val="008F75FF"/>
    <w:rsid w:val="008F7922"/>
    <w:rsid w:val="008F7FCF"/>
    <w:rsid w:val="009000F0"/>
    <w:rsid w:val="00900125"/>
    <w:rsid w:val="009001AB"/>
    <w:rsid w:val="00900225"/>
    <w:rsid w:val="00900297"/>
    <w:rsid w:val="00900514"/>
    <w:rsid w:val="00900557"/>
    <w:rsid w:val="009005AA"/>
    <w:rsid w:val="00900687"/>
    <w:rsid w:val="00900708"/>
    <w:rsid w:val="00900D80"/>
    <w:rsid w:val="00900E37"/>
    <w:rsid w:val="00900EA5"/>
    <w:rsid w:val="00900F41"/>
    <w:rsid w:val="0090101E"/>
    <w:rsid w:val="0090113C"/>
    <w:rsid w:val="00901475"/>
    <w:rsid w:val="00901936"/>
    <w:rsid w:val="00901A91"/>
    <w:rsid w:val="00901EE2"/>
    <w:rsid w:val="00901FF2"/>
    <w:rsid w:val="00902016"/>
    <w:rsid w:val="00902393"/>
    <w:rsid w:val="00902518"/>
    <w:rsid w:val="00902788"/>
    <w:rsid w:val="00902857"/>
    <w:rsid w:val="009029DD"/>
    <w:rsid w:val="00902B20"/>
    <w:rsid w:val="00902BD3"/>
    <w:rsid w:val="00902C51"/>
    <w:rsid w:val="00902E7B"/>
    <w:rsid w:val="00902F25"/>
    <w:rsid w:val="009030B5"/>
    <w:rsid w:val="009031C9"/>
    <w:rsid w:val="009031F5"/>
    <w:rsid w:val="009036EC"/>
    <w:rsid w:val="00903B1E"/>
    <w:rsid w:val="00903CD0"/>
    <w:rsid w:val="00903CEB"/>
    <w:rsid w:val="00903D31"/>
    <w:rsid w:val="00903EF0"/>
    <w:rsid w:val="009040EC"/>
    <w:rsid w:val="00904267"/>
    <w:rsid w:val="00904286"/>
    <w:rsid w:val="009042B1"/>
    <w:rsid w:val="00904458"/>
    <w:rsid w:val="00904676"/>
    <w:rsid w:val="0090469C"/>
    <w:rsid w:val="0090472B"/>
    <w:rsid w:val="00905094"/>
    <w:rsid w:val="009051A9"/>
    <w:rsid w:val="009051E5"/>
    <w:rsid w:val="009055CC"/>
    <w:rsid w:val="0090587D"/>
    <w:rsid w:val="009059D4"/>
    <w:rsid w:val="009059FB"/>
    <w:rsid w:val="00905C5D"/>
    <w:rsid w:val="00905DDB"/>
    <w:rsid w:val="00905E4D"/>
    <w:rsid w:val="00905F1C"/>
    <w:rsid w:val="00906283"/>
    <w:rsid w:val="00906636"/>
    <w:rsid w:val="00906838"/>
    <w:rsid w:val="009068F0"/>
    <w:rsid w:val="00906D91"/>
    <w:rsid w:val="0090706A"/>
    <w:rsid w:val="00907147"/>
    <w:rsid w:val="0090737E"/>
    <w:rsid w:val="009074A1"/>
    <w:rsid w:val="00907533"/>
    <w:rsid w:val="00907671"/>
    <w:rsid w:val="009077E7"/>
    <w:rsid w:val="00907A0F"/>
    <w:rsid w:val="00907A2B"/>
    <w:rsid w:val="00907AA9"/>
    <w:rsid w:val="00910037"/>
    <w:rsid w:val="0091019C"/>
    <w:rsid w:val="009102BB"/>
    <w:rsid w:val="009106B1"/>
    <w:rsid w:val="0091076C"/>
    <w:rsid w:val="00910A0E"/>
    <w:rsid w:val="00910A68"/>
    <w:rsid w:val="00910A76"/>
    <w:rsid w:val="00910C43"/>
    <w:rsid w:val="00910E37"/>
    <w:rsid w:val="00910E7E"/>
    <w:rsid w:val="009112BD"/>
    <w:rsid w:val="009114A8"/>
    <w:rsid w:val="0091157A"/>
    <w:rsid w:val="009116A3"/>
    <w:rsid w:val="0091170C"/>
    <w:rsid w:val="00911758"/>
    <w:rsid w:val="00911794"/>
    <w:rsid w:val="00911923"/>
    <w:rsid w:val="009119CF"/>
    <w:rsid w:val="00911A2D"/>
    <w:rsid w:val="00911DDB"/>
    <w:rsid w:val="00911DF0"/>
    <w:rsid w:val="00911E38"/>
    <w:rsid w:val="0091209A"/>
    <w:rsid w:val="00912114"/>
    <w:rsid w:val="0091232A"/>
    <w:rsid w:val="0091240A"/>
    <w:rsid w:val="009126FC"/>
    <w:rsid w:val="0091284C"/>
    <w:rsid w:val="009128B5"/>
    <w:rsid w:val="00912944"/>
    <w:rsid w:val="009129DC"/>
    <w:rsid w:val="00912A07"/>
    <w:rsid w:val="00912F7B"/>
    <w:rsid w:val="00912FD7"/>
    <w:rsid w:val="009135FC"/>
    <w:rsid w:val="00913771"/>
    <w:rsid w:val="0091382D"/>
    <w:rsid w:val="00913A75"/>
    <w:rsid w:val="00913AC4"/>
    <w:rsid w:val="00913BB7"/>
    <w:rsid w:val="00913C6B"/>
    <w:rsid w:val="00913D82"/>
    <w:rsid w:val="0091403A"/>
    <w:rsid w:val="009140D9"/>
    <w:rsid w:val="009145BD"/>
    <w:rsid w:val="00914768"/>
    <w:rsid w:val="009148E7"/>
    <w:rsid w:val="0091497C"/>
    <w:rsid w:val="00914A0F"/>
    <w:rsid w:val="00914A70"/>
    <w:rsid w:val="00914B50"/>
    <w:rsid w:val="00914BBC"/>
    <w:rsid w:val="00914EF1"/>
    <w:rsid w:val="009154C3"/>
    <w:rsid w:val="0091550F"/>
    <w:rsid w:val="0091558D"/>
    <w:rsid w:val="0091598C"/>
    <w:rsid w:val="00915A4F"/>
    <w:rsid w:val="00915CB0"/>
    <w:rsid w:val="00915D7E"/>
    <w:rsid w:val="00916088"/>
    <w:rsid w:val="009160E2"/>
    <w:rsid w:val="009161A7"/>
    <w:rsid w:val="00916644"/>
    <w:rsid w:val="00916BDD"/>
    <w:rsid w:val="00916CBD"/>
    <w:rsid w:val="00916F77"/>
    <w:rsid w:val="00917407"/>
    <w:rsid w:val="00917534"/>
    <w:rsid w:val="0091753E"/>
    <w:rsid w:val="00917694"/>
    <w:rsid w:val="00917782"/>
    <w:rsid w:val="00917C6D"/>
    <w:rsid w:val="00917D52"/>
    <w:rsid w:val="00917DE4"/>
    <w:rsid w:val="00917E48"/>
    <w:rsid w:val="00920310"/>
    <w:rsid w:val="009206EC"/>
    <w:rsid w:val="009207AF"/>
    <w:rsid w:val="00920B9C"/>
    <w:rsid w:val="00920D69"/>
    <w:rsid w:val="00920D8E"/>
    <w:rsid w:val="00920DD4"/>
    <w:rsid w:val="00920F32"/>
    <w:rsid w:val="00920F62"/>
    <w:rsid w:val="00920FE2"/>
    <w:rsid w:val="009210EF"/>
    <w:rsid w:val="00921108"/>
    <w:rsid w:val="009214C0"/>
    <w:rsid w:val="009214FA"/>
    <w:rsid w:val="009216C7"/>
    <w:rsid w:val="0092181F"/>
    <w:rsid w:val="00921946"/>
    <w:rsid w:val="0092195C"/>
    <w:rsid w:val="00921AF4"/>
    <w:rsid w:val="00921C61"/>
    <w:rsid w:val="00921FBC"/>
    <w:rsid w:val="0092242B"/>
    <w:rsid w:val="009226A7"/>
    <w:rsid w:val="0092270E"/>
    <w:rsid w:val="00922873"/>
    <w:rsid w:val="00922896"/>
    <w:rsid w:val="00922D2D"/>
    <w:rsid w:val="00922EEB"/>
    <w:rsid w:val="00922F9C"/>
    <w:rsid w:val="00923655"/>
    <w:rsid w:val="00923896"/>
    <w:rsid w:val="00923906"/>
    <w:rsid w:val="00923B35"/>
    <w:rsid w:val="00923B85"/>
    <w:rsid w:val="00923DC1"/>
    <w:rsid w:val="00923E77"/>
    <w:rsid w:val="0092408A"/>
    <w:rsid w:val="009240A8"/>
    <w:rsid w:val="00924BA0"/>
    <w:rsid w:val="00924E02"/>
    <w:rsid w:val="009251A5"/>
    <w:rsid w:val="009252A4"/>
    <w:rsid w:val="00925538"/>
    <w:rsid w:val="0092553A"/>
    <w:rsid w:val="0092585F"/>
    <w:rsid w:val="00925AC5"/>
    <w:rsid w:val="00925B28"/>
    <w:rsid w:val="00925B67"/>
    <w:rsid w:val="00925DD7"/>
    <w:rsid w:val="00925E46"/>
    <w:rsid w:val="009260C2"/>
    <w:rsid w:val="00926195"/>
    <w:rsid w:val="0092640E"/>
    <w:rsid w:val="00926474"/>
    <w:rsid w:val="00926522"/>
    <w:rsid w:val="009265D6"/>
    <w:rsid w:val="00926625"/>
    <w:rsid w:val="009266EC"/>
    <w:rsid w:val="009267C8"/>
    <w:rsid w:val="00926976"/>
    <w:rsid w:val="009269F2"/>
    <w:rsid w:val="00926A5B"/>
    <w:rsid w:val="00926B10"/>
    <w:rsid w:val="00926B2D"/>
    <w:rsid w:val="00926B36"/>
    <w:rsid w:val="00926ECE"/>
    <w:rsid w:val="00927131"/>
    <w:rsid w:val="0092723A"/>
    <w:rsid w:val="00927273"/>
    <w:rsid w:val="00927328"/>
    <w:rsid w:val="00927563"/>
    <w:rsid w:val="0092775C"/>
    <w:rsid w:val="0092798B"/>
    <w:rsid w:val="00927A50"/>
    <w:rsid w:val="00927A78"/>
    <w:rsid w:val="00927BF2"/>
    <w:rsid w:val="00927F52"/>
    <w:rsid w:val="0093023A"/>
    <w:rsid w:val="00930341"/>
    <w:rsid w:val="00930500"/>
    <w:rsid w:val="009305A6"/>
    <w:rsid w:val="009309DC"/>
    <w:rsid w:val="00930B6C"/>
    <w:rsid w:val="00930B8D"/>
    <w:rsid w:val="00930CE1"/>
    <w:rsid w:val="00930D14"/>
    <w:rsid w:val="00930DDD"/>
    <w:rsid w:val="00931049"/>
    <w:rsid w:val="00931083"/>
    <w:rsid w:val="009312CB"/>
    <w:rsid w:val="00931301"/>
    <w:rsid w:val="0093132F"/>
    <w:rsid w:val="009313DE"/>
    <w:rsid w:val="0093145F"/>
    <w:rsid w:val="0093179E"/>
    <w:rsid w:val="0093197C"/>
    <w:rsid w:val="00931A8F"/>
    <w:rsid w:val="00931B33"/>
    <w:rsid w:val="00931B4D"/>
    <w:rsid w:val="00931BAA"/>
    <w:rsid w:val="00931CEB"/>
    <w:rsid w:val="00931E27"/>
    <w:rsid w:val="0093203D"/>
    <w:rsid w:val="00932193"/>
    <w:rsid w:val="009323FD"/>
    <w:rsid w:val="009324E0"/>
    <w:rsid w:val="0093271F"/>
    <w:rsid w:val="00932970"/>
    <w:rsid w:val="00932E81"/>
    <w:rsid w:val="00932EB5"/>
    <w:rsid w:val="00932EB9"/>
    <w:rsid w:val="00933057"/>
    <w:rsid w:val="0093323F"/>
    <w:rsid w:val="009333E0"/>
    <w:rsid w:val="0093344E"/>
    <w:rsid w:val="009334DB"/>
    <w:rsid w:val="0093379E"/>
    <w:rsid w:val="009337BD"/>
    <w:rsid w:val="0093381C"/>
    <w:rsid w:val="0093387F"/>
    <w:rsid w:val="00933906"/>
    <w:rsid w:val="00933942"/>
    <w:rsid w:val="00933980"/>
    <w:rsid w:val="00933981"/>
    <w:rsid w:val="00933FC9"/>
    <w:rsid w:val="009340C2"/>
    <w:rsid w:val="009340FD"/>
    <w:rsid w:val="00934126"/>
    <w:rsid w:val="0093427A"/>
    <w:rsid w:val="0093438F"/>
    <w:rsid w:val="009344C1"/>
    <w:rsid w:val="009344E0"/>
    <w:rsid w:val="00934676"/>
    <w:rsid w:val="00934771"/>
    <w:rsid w:val="009347B4"/>
    <w:rsid w:val="009349DA"/>
    <w:rsid w:val="00934C15"/>
    <w:rsid w:val="00934CF4"/>
    <w:rsid w:val="00934E32"/>
    <w:rsid w:val="00934F6F"/>
    <w:rsid w:val="0093512E"/>
    <w:rsid w:val="0093516F"/>
    <w:rsid w:val="0093574D"/>
    <w:rsid w:val="009357BD"/>
    <w:rsid w:val="009359B7"/>
    <w:rsid w:val="00935B72"/>
    <w:rsid w:val="00935BF2"/>
    <w:rsid w:val="00935C51"/>
    <w:rsid w:val="00935CDE"/>
    <w:rsid w:val="00935F74"/>
    <w:rsid w:val="0093609B"/>
    <w:rsid w:val="009360D9"/>
    <w:rsid w:val="00936363"/>
    <w:rsid w:val="00936495"/>
    <w:rsid w:val="0093657A"/>
    <w:rsid w:val="00936990"/>
    <w:rsid w:val="00936D66"/>
    <w:rsid w:val="0093706A"/>
    <w:rsid w:val="00937144"/>
    <w:rsid w:val="00937362"/>
    <w:rsid w:val="00937427"/>
    <w:rsid w:val="0093780E"/>
    <w:rsid w:val="00937B67"/>
    <w:rsid w:val="00937DFD"/>
    <w:rsid w:val="00937F9E"/>
    <w:rsid w:val="00940047"/>
    <w:rsid w:val="009401C2"/>
    <w:rsid w:val="0094082A"/>
    <w:rsid w:val="00940846"/>
    <w:rsid w:val="00940E04"/>
    <w:rsid w:val="00941057"/>
    <w:rsid w:val="0094113F"/>
    <w:rsid w:val="00941446"/>
    <w:rsid w:val="009414FA"/>
    <w:rsid w:val="0094157A"/>
    <w:rsid w:val="00941850"/>
    <w:rsid w:val="00941A18"/>
    <w:rsid w:val="00941A72"/>
    <w:rsid w:val="00941A81"/>
    <w:rsid w:val="00941AE1"/>
    <w:rsid w:val="00941E01"/>
    <w:rsid w:val="00941EA9"/>
    <w:rsid w:val="00941ED5"/>
    <w:rsid w:val="00941F18"/>
    <w:rsid w:val="00942155"/>
    <w:rsid w:val="009426D4"/>
    <w:rsid w:val="009429D8"/>
    <w:rsid w:val="00942AB7"/>
    <w:rsid w:val="00942BC6"/>
    <w:rsid w:val="00942CC3"/>
    <w:rsid w:val="00942D1F"/>
    <w:rsid w:val="00942E07"/>
    <w:rsid w:val="00942F1E"/>
    <w:rsid w:val="00942F77"/>
    <w:rsid w:val="0094366B"/>
    <w:rsid w:val="00943838"/>
    <w:rsid w:val="009439EB"/>
    <w:rsid w:val="00943C4F"/>
    <w:rsid w:val="009441FD"/>
    <w:rsid w:val="0094446A"/>
    <w:rsid w:val="009444B4"/>
    <w:rsid w:val="00944923"/>
    <w:rsid w:val="00944B6A"/>
    <w:rsid w:val="00944BC0"/>
    <w:rsid w:val="00944DD9"/>
    <w:rsid w:val="00944DEA"/>
    <w:rsid w:val="00944E44"/>
    <w:rsid w:val="0094513B"/>
    <w:rsid w:val="0094535C"/>
    <w:rsid w:val="00945397"/>
    <w:rsid w:val="009453B7"/>
    <w:rsid w:val="00945428"/>
    <w:rsid w:val="00945496"/>
    <w:rsid w:val="0094563B"/>
    <w:rsid w:val="009457EB"/>
    <w:rsid w:val="00945AD3"/>
    <w:rsid w:val="00945BEA"/>
    <w:rsid w:val="00945E7D"/>
    <w:rsid w:val="00946061"/>
    <w:rsid w:val="00946132"/>
    <w:rsid w:val="00946277"/>
    <w:rsid w:val="00946390"/>
    <w:rsid w:val="009463AB"/>
    <w:rsid w:val="0094654F"/>
    <w:rsid w:val="009466C5"/>
    <w:rsid w:val="009467EC"/>
    <w:rsid w:val="00946ACB"/>
    <w:rsid w:val="00946AE1"/>
    <w:rsid w:val="00946D06"/>
    <w:rsid w:val="00946EDC"/>
    <w:rsid w:val="009473C5"/>
    <w:rsid w:val="00947455"/>
    <w:rsid w:val="009474E9"/>
    <w:rsid w:val="0094759A"/>
    <w:rsid w:val="00947949"/>
    <w:rsid w:val="00947A4E"/>
    <w:rsid w:val="00947BB2"/>
    <w:rsid w:val="0095007B"/>
    <w:rsid w:val="00950169"/>
    <w:rsid w:val="009502CD"/>
    <w:rsid w:val="0095031A"/>
    <w:rsid w:val="009506D2"/>
    <w:rsid w:val="009507B7"/>
    <w:rsid w:val="009507D8"/>
    <w:rsid w:val="009508DB"/>
    <w:rsid w:val="00950A58"/>
    <w:rsid w:val="00950AD3"/>
    <w:rsid w:val="00950B99"/>
    <w:rsid w:val="00950DB2"/>
    <w:rsid w:val="00950E72"/>
    <w:rsid w:val="00951228"/>
    <w:rsid w:val="009512B1"/>
    <w:rsid w:val="009514DA"/>
    <w:rsid w:val="00951678"/>
    <w:rsid w:val="009516D1"/>
    <w:rsid w:val="009517E2"/>
    <w:rsid w:val="009519FA"/>
    <w:rsid w:val="00951C72"/>
    <w:rsid w:val="009523FE"/>
    <w:rsid w:val="0095279E"/>
    <w:rsid w:val="009527C8"/>
    <w:rsid w:val="009528D6"/>
    <w:rsid w:val="00952A00"/>
    <w:rsid w:val="00952A31"/>
    <w:rsid w:val="00952CD4"/>
    <w:rsid w:val="00952D3A"/>
    <w:rsid w:val="00952ED5"/>
    <w:rsid w:val="00952F83"/>
    <w:rsid w:val="0095315D"/>
    <w:rsid w:val="009533B2"/>
    <w:rsid w:val="009533E2"/>
    <w:rsid w:val="009536B7"/>
    <w:rsid w:val="009536F9"/>
    <w:rsid w:val="00953737"/>
    <w:rsid w:val="00953865"/>
    <w:rsid w:val="00953B20"/>
    <w:rsid w:val="00953BAB"/>
    <w:rsid w:val="00953C14"/>
    <w:rsid w:val="00954249"/>
    <w:rsid w:val="0095438E"/>
    <w:rsid w:val="009544AE"/>
    <w:rsid w:val="00954720"/>
    <w:rsid w:val="00954798"/>
    <w:rsid w:val="00954A32"/>
    <w:rsid w:val="00954AE0"/>
    <w:rsid w:val="00954AF4"/>
    <w:rsid w:val="00954B98"/>
    <w:rsid w:val="00954EEC"/>
    <w:rsid w:val="0095553C"/>
    <w:rsid w:val="00955567"/>
    <w:rsid w:val="00955643"/>
    <w:rsid w:val="0095584E"/>
    <w:rsid w:val="0095594C"/>
    <w:rsid w:val="00955A51"/>
    <w:rsid w:val="00955A9D"/>
    <w:rsid w:val="00955C4A"/>
    <w:rsid w:val="00955CD4"/>
    <w:rsid w:val="00955D5C"/>
    <w:rsid w:val="00955DC1"/>
    <w:rsid w:val="009563C4"/>
    <w:rsid w:val="009564C5"/>
    <w:rsid w:val="00956619"/>
    <w:rsid w:val="0095672B"/>
    <w:rsid w:val="00956764"/>
    <w:rsid w:val="00956850"/>
    <w:rsid w:val="009569F2"/>
    <w:rsid w:val="00956A9E"/>
    <w:rsid w:val="00956B9B"/>
    <w:rsid w:val="00956C1C"/>
    <w:rsid w:val="00956CC9"/>
    <w:rsid w:val="00956DF8"/>
    <w:rsid w:val="00956E9A"/>
    <w:rsid w:val="0095716C"/>
    <w:rsid w:val="0095722F"/>
    <w:rsid w:val="009576B2"/>
    <w:rsid w:val="009576E8"/>
    <w:rsid w:val="009577FF"/>
    <w:rsid w:val="0095784A"/>
    <w:rsid w:val="00957A61"/>
    <w:rsid w:val="00957ABE"/>
    <w:rsid w:val="00957C0B"/>
    <w:rsid w:val="00957C23"/>
    <w:rsid w:val="00957F73"/>
    <w:rsid w:val="00957F91"/>
    <w:rsid w:val="009600B7"/>
    <w:rsid w:val="009603D3"/>
    <w:rsid w:val="0096042A"/>
    <w:rsid w:val="009607C9"/>
    <w:rsid w:val="00960A1B"/>
    <w:rsid w:val="00960A98"/>
    <w:rsid w:val="00960C0F"/>
    <w:rsid w:val="00960C83"/>
    <w:rsid w:val="00960E1B"/>
    <w:rsid w:val="00960F14"/>
    <w:rsid w:val="009611DA"/>
    <w:rsid w:val="00961535"/>
    <w:rsid w:val="009615C1"/>
    <w:rsid w:val="00961830"/>
    <w:rsid w:val="0096183B"/>
    <w:rsid w:val="00961A90"/>
    <w:rsid w:val="00961E95"/>
    <w:rsid w:val="00961EE5"/>
    <w:rsid w:val="00961F89"/>
    <w:rsid w:val="0096210C"/>
    <w:rsid w:val="00962218"/>
    <w:rsid w:val="0096228D"/>
    <w:rsid w:val="009623CA"/>
    <w:rsid w:val="009623D7"/>
    <w:rsid w:val="00962438"/>
    <w:rsid w:val="0096247E"/>
    <w:rsid w:val="009626FA"/>
    <w:rsid w:val="00962B56"/>
    <w:rsid w:val="00962CB1"/>
    <w:rsid w:val="009630EB"/>
    <w:rsid w:val="00963470"/>
    <w:rsid w:val="00963471"/>
    <w:rsid w:val="009634A6"/>
    <w:rsid w:val="009637DB"/>
    <w:rsid w:val="00963E19"/>
    <w:rsid w:val="00964095"/>
    <w:rsid w:val="009640D6"/>
    <w:rsid w:val="009642CA"/>
    <w:rsid w:val="009645A8"/>
    <w:rsid w:val="00964659"/>
    <w:rsid w:val="009647E2"/>
    <w:rsid w:val="00964858"/>
    <w:rsid w:val="00964889"/>
    <w:rsid w:val="0096489E"/>
    <w:rsid w:val="00964AA8"/>
    <w:rsid w:val="00964E59"/>
    <w:rsid w:val="00964F80"/>
    <w:rsid w:val="00965095"/>
    <w:rsid w:val="00965135"/>
    <w:rsid w:val="00965700"/>
    <w:rsid w:val="009657CE"/>
    <w:rsid w:val="00965809"/>
    <w:rsid w:val="0096594A"/>
    <w:rsid w:val="0096595D"/>
    <w:rsid w:val="00965B7A"/>
    <w:rsid w:val="00965C47"/>
    <w:rsid w:val="00965FAA"/>
    <w:rsid w:val="00966292"/>
    <w:rsid w:val="0096632D"/>
    <w:rsid w:val="009664E1"/>
    <w:rsid w:val="009665DB"/>
    <w:rsid w:val="0096677B"/>
    <w:rsid w:val="0096682A"/>
    <w:rsid w:val="0096691C"/>
    <w:rsid w:val="00966A05"/>
    <w:rsid w:val="00966B22"/>
    <w:rsid w:val="00966B8B"/>
    <w:rsid w:val="00966CBC"/>
    <w:rsid w:val="00966CD1"/>
    <w:rsid w:val="00966F95"/>
    <w:rsid w:val="0096702F"/>
    <w:rsid w:val="0096735D"/>
    <w:rsid w:val="0096783F"/>
    <w:rsid w:val="00967DC0"/>
    <w:rsid w:val="00967F29"/>
    <w:rsid w:val="00970068"/>
    <w:rsid w:val="00970167"/>
    <w:rsid w:val="009701E1"/>
    <w:rsid w:val="009702AB"/>
    <w:rsid w:val="009707D8"/>
    <w:rsid w:val="00970A0C"/>
    <w:rsid w:val="00970C8B"/>
    <w:rsid w:val="00970DE2"/>
    <w:rsid w:val="00971124"/>
    <w:rsid w:val="0097132B"/>
    <w:rsid w:val="00971335"/>
    <w:rsid w:val="009716DB"/>
    <w:rsid w:val="009717FC"/>
    <w:rsid w:val="00971AF1"/>
    <w:rsid w:val="00971CF4"/>
    <w:rsid w:val="00971F3E"/>
    <w:rsid w:val="00971FF1"/>
    <w:rsid w:val="00972044"/>
    <w:rsid w:val="0097204F"/>
    <w:rsid w:val="0097233E"/>
    <w:rsid w:val="00972412"/>
    <w:rsid w:val="00972740"/>
    <w:rsid w:val="00972A2F"/>
    <w:rsid w:val="00972AE8"/>
    <w:rsid w:val="00972E67"/>
    <w:rsid w:val="00972E8D"/>
    <w:rsid w:val="00972F73"/>
    <w:rsid w:val="0097304D"/>
    <w:rsid w:val="0097305D"/>
    <w:rsid w:val="009731BF"/>
    <w:rsid w:val="00973353"/>
    <w:rsid w:val="009736D2"/>
    <w:rsid w:val="009738CD"/>
    <w:rsid w:val="0097398C"/>
    <w:rsid w:val="00973C6E"/>
    <w:rsid w:val="00973F2E"/>
    <w:rsid w:val="00973F40"/>
    <w:rsid w:val="00973FAE"/>
    <w:rsid w:val="00974020"/>
    <w:rsid w:val="009741BD"/>
    <w:rsid w:val="0097420D"/>
    <w:rsid w:val="0097436D"/>
    <w:rsid w:val="00974436"/>
    <w:rsid w:val="00974ABE"/>
    <w:rsid w:val="00974ACE"/>
    <w:rsid w:val="00974D4B"/>
    <w:rsid w:val="00974F7E"/>
    <w:rsid w:val="00974FD2"/>
    <w:rsid w:val="009750B1"/>
    <w:rsid w:val="0097511C"/>
    <w:rsid w:val="00975766"/>
    <w:rsid w:val="009757FA"/>
    <w:rsid w:val="0097589B"/>
    <w:rsid w:val="00975A8F"/>
    <w:rsid w:val="00975B59"/>
    <w:rsid w:val="00975BCA"/>
    <w:rsid w:val="00975C05"/>
    <w:rsid w:val="00976398"/>
    <w:rsid w:val="009764BC"/>
    <w:rsid w:val="00976829"/>
    <w:rsid w:val="009768A2"/>
    <w:rsid w:val="00976A78"/>
    <w:rsid w:val="00976B14"/>
    <w:rsid w:val="00976B62"/>
    <w:rsid w:val="00976C66"/>
    <w:rsid w:val="00976DF1"/>
    <w:rsid w:val="00976E57"/>
    <w:rsid w:val="00976FC3"/>
    <w:rsid w:val="0097711C"/>
    <w:rsid w:val="0097747B"/>
    <w:rsid w:val="009774BC"/>
    <w:rsid w:val="009779A7"/>
    <w:rsid w:val="00977AD3"/>
    <w:rsid w:val="00977CE5"/>
    <w:rsid w:val="00977CF2"/>
    <w:rsid w:val="00977D05"/>
    <w:rsid w:val="00977EEA"/>
    <w:rsid w:val="00977FEF"/>
    <w:rsid w:val="00977FFB"/>
    <w:rsid w:val="00980152"/>
    <w:rsid w:val="00980559"/>
    <w:rsid w:val="00980816"/>
    <w:rsid w:val="00980BDE"/>
    <w:rsid w:val="00980EC0"/>
    <w:rsid w:val="0098153C"/>
    <w:rsid w:val="009816E5"/>
    <w:rsid w:val="00981731"/>
    <w:rsid w:val="00981C28"/>
    <w:rsid w:val="009820E2"/>
    <w:rsid w:val="0098225C"/>
    <w:rsid w:val="00982309"/>
    <w:rsid w:val="009823A3"/>
    <w:rsid w:val="009823C9"/>
    <w:rsid w:val="009825E8"/>
    <w:rsid w:val="009826E2"/>
    <w:rsid w:val="00982726"/>
    <w:rsid w:val="00982838"/>
    <w:rsid w:val="00982CAB"/>
    <w:rsid w:val="00982CFC"/>
    <w:rsid w:val="00982E3D"/>
    <w:rsid w:val="00982E98"/>
    <w:rsid w:val="00982F64"/>
    <w:rsid w:val="00983065"/>
    <w:rsid w:val="009835F7"/>
    <w:rsid w:val="00983795"/>
    <w:rsid w:val="0098379F"/>
    <w:rsid w:val="00983BAA"/>
    <w:rsid w:val="00983CB4"/>
    <w:rsid w:val="00983CC6"/>
    <w:rsid w:val="009840D7"/>
    <w:rsid w:val="00984658"/>
    <w:rsid w:val="00984A2A"/>
    <w:rsid w:val="00984C51"/>
    <w:rsid w:val="00984E03"/>
    <w:rsid w:val="009850A5"/>
    <w:rsid w:val="00985154"/>
    <w:rsid w:val="00985171"/>
    <w:rsid w:val="009855C7"/>
    <w:rsid w:val="00985930"/>
    <w:rsid w:val="0098596A"/>
    <w:rsid w:val="00985E91"/>
    <w:rsid w:val="00985EDA"/>
    <w:rsid w:val="0098606A"/>
    <w:rsid w:val="00986335"/>
    <w:rsid w:val="009863EE"/>
    <w:rsid w:val="00986491"/>
    <w:rsid w:val="009864A8"/>
    <w:rsid w:val="009865A1"/>
    <w:rsid w:val="00986738"/>
    <w:rsid w:val="0098693C"/>
    <w:rsid w:val="00986CFE"/>
    <w:rsid w:val="00986F42"/>
    <w:rsid w:val="009870CE"/>
    <w:rsid w:val="009872A3"/>
    <w:rsid w:val="009874A8"/>
    <w:rsid w:val="009877CC"/>
    <w:rsid w:val="0098796E"/>
    <w:rsid w:val="00987ABC"/>
    <w:rsid w:val="00987B75"/>
    <w:rsid w:val="00987E05"/>
    <w:rsid w:val="00987FEF"/>
    <w:rsid w:val="00990028"/>
    <w:rsid w:val="00990287"/>
    <w:rsid w:val="00990419"/>
    <w:rsid w:val="009907B6"/>
    <w:rsid w:val="00990827"/>
    <w:rsid w:val="00990830"/>
    <w:rsid w:val="00990857"/>
    <w:rsid w:val="00990A20"/>
    <w:rsid w:val="00990DFD"/>
    <w:rsid w:val="00991033"/>
    <w:rsid w:val="009911E4"/>
    <w:rsid w:val="009913A8"/>
    <w:rsid w:val="00991492"/>
    <w:rsid w:val="0099152E"/>
    <w:rsid w:val="0099180B"/>
    <w:rsid w:val="00991D95"/>
    <w:rsid w:val="0099204D"/>
    <w:rsid w:val="009920B7"/>
    <w:rsid w:val="009920E0"/>
    <w:rsid w:val="009921D3"/>
    <w:rsid w:val="0099240E"/>
    <w:rsid w:val="00992508"/>
    <w:rsid w:val="0099251D"/>
    <w:rsid w:val="00992544"/>
    <w:rsid w:val="00992769"/>
    <w:rsid w:val="009928E8"/>
    <w:rsid w:val="00992C1E"/>
    <w:rsid w:val="00992CCC"/>
    <w:rsid w:val="00992F66"/>
    <w:rsid w:val="00992F74"/>
    <w:rsid w:val="009931C8"/>
    <w:rsid w:val="00993213"/>
    <w:rsid w:val="0099338B"/>
    <w:rsid w:val="00993909"/>
    <w:rsid w:val="00993DBA"/>
    <w:rsid w:val="00993FF0"/>
    <w:rsid w:val="00994416"/>
    <w:rsid w:val="00994606"/>
    <w:rsid w:val="00994755"/>
    <w:rsid w:val="00994A7D"/>
    <w:rsid w:val="00994CDC"/>
    <w:rsid w:val="00995001"/>
    <w:rsid w:val="00995191"/>
    <w:rsid w:val="009951F3"/>
    <w:rsid w:val="0099523F"/>
    <w:rsid w:val="009954A6"/>
    <w:rsid w:val="00995691"/>
    <w:rsid w:val="00995AA6"/>
    <w:rsid w:val="00995AEC"/>
    <w:rsid w:val="00995F88"/>
    <w:rsid w:val="00996585"/>
    <w:rsid w:val="0099684D"/>
    <w:rsid w:val="0099684E"/>
    <w:rsid w:val="0099688F"/>
    <w:rsid w:val="00996A07"/>
    <w:rsid w:val="00996A2E"/>
    <w:rsid w:val="00996E62"/>
    <w:rsid w:val="0099723B"/>
    <w:rsid w:val="009975F9"/>
    <w:rsid w:val="00997C0E"/>
    <w:rsid w:val="00997DA1"/>
    <w:rsid w:val="00997DAA"/>
    <w:rsid w:val="00997F26"/>
    <w:rsid w:val="00997F4A"/>
    <w:rsid w:val="00997F59"/>
    <w:rsid w:val="009A0160"/>
    <w:rsid w:val="009A06D5"/>
    <w:rsid w:val="009A0CBC"/>
    <w:rsid w:val="009A103F"/>
    <w:rsid w:val="009A1073"/>
    <w:rsid w:val="009A11BD"/>
    <w:rsid w:val="009A1257"/>
    <w:rsid w:val="009A129B"/>
    <w:rsid w:val="009A139E"/>
    <w:rsid w:val="009A1756"/>
    <w:rsid w:val="009A1A47"/>
    <w:rsid w:val="009A1EC3"/>
    <w:rsid w:val="009A202B"/>
    <w:rsid w:val="009A2282"/>
    <w:rsid w:val="009A22FF"/>
    <w:rsid w:val="009A24C6"/>
    <w:rsid w:val="009A2800"/>
    <w:rsid w:val="009A2A36"/>
    <w:rsid w:val="009A2D38"/>
    <w:rsid w:val="009A2E45"/>
    <w:rsid w:val="009A2EED"/>
    <w:rsid w:val="009A3181"/>
    <w:rsid w:val="009A34B4"/>
    <w:rsid w:val="009A358D"/>
    <w:rsid w:val="009A370F"/>
    <w:rsid w:val="009A37BB"/>
    <w:rsid w:val="009A3824"/>
    <w:rsid w:val="009A38FC"/>
    <w:rsid w:val="009A39C7"/>
    <w:rsid w:val="009A3F54"/>
    <w:rsid w:val="009A3FC8"/>
    <w:rsid w:val="009A401E"/>
    <w:rsid w:val="009A4072"/>
    <w:rsid w:val="009A4114"/>
    <w:rsid w:val="009A41C4"/>
    <w:rsid w:val="009A4231"/>
    <w:rsid w:val="009A4392"/>
    <w:rsid w:val="009A4684"/>
    <w:rsid w:val="009A4712"/>
    <w:rsid w:val="009A4872"/>
    <w:rsid w:val="009A4B76"/>
    <w:rsid w:val="009A4C39"/>
    <w:rsid w:val="009A4CC3"/>
    <w:rsid w:val="009A4E66"/>
    <w:rsid w:val="009A5018"/>
    <w:rsid w:val="009A5158"/>
    <w:rsid w:val="009A5340"/>
    <w:rsid w:val="009A54CE"/>
    <w:rsid w:val="009A555C"/>
    <w:rsid w:val="009A5585"/>
    <w:rsid w:val="009A55CD"/>
    <w:rsid w:val="009A572B"/>
    <w:rsid w:val="009A59D1"/>
    <w:rsid w:val="009A59F0"/>
    <w:rsid w:val="009A5A8D"/>
    <w:rsid w:val="009A5E5F"/>
    <w:rsid w:val="009A601C"/>
    <w:rsid w:val="009A6148"/>
    <w:rsid w:val="009A6379"/>
    <w:rsid w:val="009A6693"/>
    <w:rsid w:val="009A66AB"/>
    <w:rsid w:val="009A674B"/>
    <w:rsid w:val="009A6895"/>
    <w:rsid w:val="009A6DB9"/>
    <w:rsid w:val="009A6FFD"/>
    <w:rsid w:val="009A7014"/>
    <w:rsid w:val="009A7061"/>
    <w:rsid w:val="009A70DF"/>
    <w:rsid w:val="009A7203"/>
    <w:rsid w:val="009A729B"/>
    <w:rsid w:val="009A741B"/>
    <w:rsid w:val="009A74DB"/>
    <w:rsid w:val="009A78FA"/>
    <w:rsid w:val="009A7E0E"/>
    <w:rsid w:val="009A7F63"/>
    <w:rsid w:val="009B0544"/>
    <w:rsid w:val="009B0564"/>
    <w:rsid w:val="009B0616"/>
    <w:rsid w:val="009B06F5"/>
    <w:rsid w:val="009B0D07"/>
    <w:rsid w:val="009B0EB1"/>
    <w:rsid w:val="009B0F22"/>
    <w:rsid w:val="009B0F68"/>
    <w:rsid w:val="009B1059"/>
    <w:rsid w:val="009B108D"/>
    <w:rsid w:val="009B10A9"/>
    <w:rsid w:val="009B1365"/>
    <w:rsid w:val="009B1827"/>
    <w:rsid w:val="009B199A"/>
    <w:rsid w:val="009B19B8"/>
    <w:rsid w:val="009B1E58"/>
    <w:rsid w:val="009B1F42"/>
    <w:rsid w:val="009B1F78"/>
    <w:rsid w:val="009B2296"/>
    <w:rsid w:val="009B22AD"/>
    <w:rsid w:val="009B22B6"/>
    <w:rsid w:val="009B23D8"/>
    <w:rsid w:val="009B29DF"/>
    <w:rsid w:val="009B2BD3"/>
    <w:rsid w:val="009B2E86"/>
    <w:rsid w:val="009B2FBC"/>
    <w:rsid w:val="009B316C"/>
    <w:rsid w:val="009B32A0"/>
    <w:rsid w:val="009B337E"/>
    <w:rsid w:val="009B34AC"/>
    <w:rsid w:val="009B34C8"/>
    <w:rsid w:val="009B350A"/>
    <w:rsid w:val="009B36B3"/>
    <w:rsid w:val="009B380D"/>
    <w:rsid w:val="009B38FA"/>
    <w:rsid w:val="009B3BAF"/>
    <w:rsid w:val="009B3C04"/>
    <w:rsid w:val="009B3FCF"/>
    <w:rsid w:val="009B44A5"/>
    <w:rsid w:val="009B4887"/>
    <w:rsid w:val="009B4906"/>
    <w:rsid w:val="009B4AD9"/>
    <w:rsid w:val="009B4BCA"/>
    <w:rsid w:val="009B4C4B"/>
    <w:rsid w:val="009B5233"/>
    <w:rsid w:val="009B526E"/>
    <w:rsid w:val="009B5296"/>
    <w:rsid w:val="009B5708"/>
    <w:rsid w:val="009B578B"/>
    <w:rsid w:val="009B5820"/>
    <w:rsid w:val="009B58B3"/>
    <w:rsid w:val="009B5D26"/>
    <w:rsid w:val="009B5FF3"/>
    <w:rsid w:val="009B60B8"/>
    <w:rsid w:val="009B6277"/>
    <w:rsid w:val="009B66A0"/>
    <w:rsid w:val="009B691E"/>
    <w:rsid w:val="009B6B69"/>
    <w:rsid w:val="009B6D4B"/>
    <w:rsid w:val="009B6D6B"/>
    <w:rsid w:val="009B7085"/>
    <w:rsid w:val="009B714C"/>
    <w:rsid w:val="009B72F5"/>
    <w:rsid w:val="009B7344"/>
    <w:rsid w:val="009B744C"/>
    <w:rsid w:val="009B78BD"/>
    <w:rsid w:val="009B7927"/>
    <w:rsid w:val="009B7A02"/>
    <w:rsid w:val="009B7A15"/>
    <w:rsid w:val="009B7D6C"/>
    <w:rsid w:val="009B7DF9"/>
    <w:rsid w:val="009B7FA4"/>
    <w:rsid w:val="009C0345"/>
    <w:rsid w:val="009C062B"/>
    <w:rsid w:val="009C06CF"/>
    <w:rsid w:val="009C0AD5"/>
    <w:rsid w:val="009C0F02"/>
    <w:rsid w:val="009C1367"/>
    <w:rsid w:val="009C1749"/>
    <w:rsid w:val="009C1818"/>
    <w:rsid w:val="009C19EA"/>
    <w:rsid w:val="009C1A30"/>
    <w:rsid w:val="009C1E4A"/>
    <w:rsid w:val="009C1E82"/>
    <w:rsid w:val="009C1F5C"/>
    <w:rsid w:val="009C209B"/>
    <w:rsid w:val="009C20BE"/>
    <w:rsid w:val="009C22AE"/>
    <w:rsid w:val="009C2366"/>
    <w:rsid w:val="009C2BAC"/>
    <w:rsid w:val="009C2E09"/>
    <w:rsid w:val="009C2F97"/>
    <w:rsid w:val="009C327B"/>
    <w:rsid w:val="009C34A2"/>
    <w:rsid w:val="009C35F7"/>
    <w:rsid w:val="009C3635"/>
    <w:rsid w:val="009C3702"/>
    <w:rsid w:val="009C3D1D"/>
    <w:rsid w:val="009C3DA9"/>
    <w:rsid w:val="009C3E8E"/>
    <w:rsid w:val="009C413F"/>
    <w:rsid w:val="009C4296"/>
    <w:rsid w:val="009C42D5"/>
    <w:rsid w:val="009C45AC"/>
    <w:rsid w:val="009C4612"/>
    <w:rsid w:val="009C462C"/>
    <w:rsid w:val="009C4935"/>
    <w:rsid w:val="009C4A23"/>
    <w:rsid w:val="009C4ACD"/>
    <w:rsid w:val="009C4B8F"/>
    <w:rsid w:val="009C4F55"/>
    <w:rsid w:val="009C504E"/>
    <w:rsid w:val="009C5480"/>
    <w:rsid w:val="009C5870"/>
    <w:rsid w:val="009C5C8D"/>
    <w:rsid w:val="009C5E54"/>
    <w:rsid w:val="009C615B"/>
    <w:rsid w:val="009C640D"/>
    <w:rsid w:val="009C640F"/>
    <w:rsid w:val="009C64A4"/>
    <w:rsid w:val="009C657D"/>
    <w:rsid w:val="009C68AD"/>
    <w:rsid w:val="009C6A2F"/>
    <w:rsid w:val="009C6CAC"/>
    <w:rsid w:val="009C72DB"/>
    <w:rsid w:val="009C7CD0"/>
    <w:rsid w:val="009C7D8F"/>
    <w:rsid w:val="009C7DC5"/>
    <w:rsid w:val="009D040E"/>
    <w:rsid w:val="009D0537"/>
    <w:rsid w:val="009D083B"/>
    <w:rsid w:val="009D0AB7"/>
    <w:rsid w:val="009D0BB8"/>
    <w:rsid w:val="009D0CCF"/>
    <w:rsid w:val="009D0D5A"/>
    <w:rsid w:val="009D0E8B"/>
    <w:rsid w:val="009D0F7E"/>
    <w:rsid w:val="009D10B9"/>
    <w:rsid w:val="009D10FE"/>
    <w:rsid w:val="009D1227"/>
    <w:rsid w:val="009D12FE"/>
    <w:rsid w:val="009D14B5"/>
    <w:rsid w:val="009D17B1"/>
    <w:rsid w:val="009D1991"/>
    <w:rsid w:val="009D1BA1"/>
    <w:rsid w:val="009D1C03"/>
    <w:rsid w:val="009D1CE1"/>
    <w:rsid w:val="009D1D18"/>
    <w:rsid w:val="009D1EF4"/>
    <w:rsid w:val="009D1FC0"/>
    <w:rsid w:val="009D2009"/>
    <w:rsid w:val="009D2216"/>
    <w:rsid w:val="009D23C0"/>
    <w:rsid w:val="009D2421"/>
    <w:rsid w:val="009D2539"/>
    <w:rsid w:val="009D26F8"/>
    <w:rsid w:val="009D280E"/>
    <w:rsid w:val="009D2813"/>
    <w:rsid w:val="009D2982"/>
    <w:rsid w:val="009D2B1F"/>
    <w:rsid w:val="009D2B46"/>
    <w:rsid w:val="009D2C9E"/>
    <w:rsid w:val="009D2D88"/>
    <w:rsid w:val="009D3089"/>
    <w:rsid w:val="009D3238"/>
    <w:rsid w:val="009D324D"/>
    <w:rsid w:val="009D3327"/>
    <w:rsid w:val="009D35B2"/>
    <w:rsid w:val="009D370B"/>
    <w:rsid w:val="009D37EB"/>
    <w:rsid w:val="009D3A03"/>
    <w:rsid w:val="009D3E83"/>
    <w:rsid w:val="009D3F20"/>
    <w:rsid w:val="009D4556"/>
    <w:rsid w:val="009D4728"/>
    <w:rsid w:val="009D4917"/>
    <w:rsid w:val="009D4B15"/>
    <w:rsid w:val="009D4FFC"/>
    <w:rsid w:val="009D506C"/>
    <w:rsid w:val="009D53E0"/>
    <w:rsid w:val="009D5552"/>
    <w:rsid w:val="009D562F"/>
    <w:rsid w:val="009D5742"/>
    <w:rsid w:val="009D5851"/>
    <w:rsid w:val="009D5975"/>
    <w:rsid w:val="009D60A2"/>
    <w:rsid w:val="009D61E4"/>
    <w:rsid w:val="009D6343"/>
    <w:rsid w:val="009D6A3B"/>
    <w:rsid w:val="009D6C12"/>
    <w:rsid w:val="009D6D16"/>
    <w:rsid w:val="009D701A"/>
    <w:rsid w:val="009D7169"/>
    <w:rsid w:val="009D7281"/>
    <w:rsid w:val="009D7340"/>
    <w:rsid w:val="009D7680"/>
    <w:rsid w:val="009D7B9A"/>
    <w:rsid w:val="009D7C5D"/>
    <w:rsid w:val="009D7D79"/>
    <w:rsid w:val="009D7F65"/>
    <w:rsid w:val="009E0383"/>
    <w:rsid w:val="009E05B5"/>
    <w:rsid w:val="009E05E0"/>
    <w:rsid w:val="009E060C"/>
    <w:rsid w:val="009E0669"/>
    <w:rsid w:val="009E07AE"/>
    <w:rsid w:val="009E089F"/>
    <w:rsid w:val="009E0A12"/>
    <w:rsid w:val="009E0B4D"/>
    <w:rsid w:val="009E0F07"/>
    <w:rsid w:val="009E1083"/>
    <w:rsid w:val="009E1175"/>
    <w:rsid w:val="009E127E"/>
    <w:rsid w:val="009E1385"/>
    <w:rsid w:val="009E13A6"/>
    <w:rsid w:val="009E1646"/>
    <w:rsid w:val="009E16B1"/>
    <w:rsid w:val="009E1907"/>
    <w:rsid w:val="009E1AE8"/>
    <w:rsid w:val="009E1D7A"/>
    <w:rsid w:val="009E1EE4"/>
    <w:rsid w:val="009E1EF8"/>
    <w:rsid w:val="009E2077"/>
    <w:rsid w:val="009E2301"/>
    <w:rsid w:val="009E262A"/>
    <w:rsid w:val="009E2649"/>
    <w:rsid w:val="009E2FAB"/>
    <w:rsid w:val="009E3208"/>
    <w:rsid w:val="009E3259"/>
    <w:rsid w:val="009E328D"/>
    <w:rsid w:val="009E33F8"/>
    <w:rsid w:val="009E369C"/>
    <w:rsid w:val="009E36A4"/>
    <w:rsid w:val="009E38B8"/>
    <w:rsid w:val="009E39A5"/>
    <w:rsid w:val="009E39FC"/>
    <w:rsid w:val="009E3AFC"/>
    <w:rsid w:val="009E3E31"/>
    <w:rsid w:val="009E3F1E"/>
    <w:rsid w:val="009E41FB"/>
    <w:rsid w:val="009E42F7"/>
    <w:rsid w:val="009E4422"/>
    <w:rsid w:val="009E46AD"/>
    <w:rsid w:val="009E475E"/>
    <w:rsid w:val="009E4805"/>
    <w:rsid w:val="009E48DE"/>
    <w:rsid w:val="009E4C85"/>
    <w:rsid w:val="009E4CC3"/>
    <w:rsid w:val="009E4D47"/>
    <w:rsid w:val="009E4EBD"/>
    <w:rsid w:val="009E4FBF"/>
    <w:rsid w:val="009E559F"/>
    <w:rsid w:val="009E5816"/>
    <w:rsid w:val="009E5872"/>
    <w:rsid w:val="009E5B34"/>
    <w:rsid w:val="009E5B47"/>
    <w:rsid w:val="009E5DAB"/>
    <w:rsid w:val="009E5E9B"/>
    <w:rsid w:val="009E610B"/>
    <w:rsid w:val="009E64EF"/>
    <w:rsid w:val="009E6586"/>
    <w:rsid w:val="009E6627"/>
    <w:rsid w:val="009E670F"/>
    <w:rsid w:val="009E6787"/>
    <w:rsid w:val="009E6809"/>
    <w:rsid w:val="009E68C2"/>
    <w:rsid w:val="009E68E2"/>
    <w:rsid w:val="009E6BC5"/>
    <w:rsid w:val="009E6BE6"/>
    <w:rsid w:val="009E7059"/>
    <w:rsid w:val="009E70BA"/>
    <w:rsid w:val="009E716A"/>
    <w:rsid w:val="009E7201"/>
    <w:rsid w:val="009E724A"/>
    <w:rsid w:val="009E7303"/>
    <w:rsid w:val="009E7454"/>
    <w:rsid w:val="009E7483"/>
    <w:rsid w:val="009E7904"/>
    <w:rsid w:val="009E7997"/>
    <w:rsid w:val="009E79E2"/>
    <w:rsid w:val="009E79E7"/>
    <w:rsid w:val="009E7A6A"/>
    <w:rsid w:val="009E7BB2"/>
    <w:rsid w:val="009E7BD3"/>
    <w:rsid w:val="009E7CB9"/>
    <w:rsid w:val="009E7D7B"/>
    <w:rsid w:val="009F02DF"/>
    <w:rsid w:val="009F040D"/>
    <w:rsid w:val="009F06DF"/>
    <w:rsid w:val="009F0777"/>
    <w:rsid w:val="009F077A"/>
    <w:rsid w:val="009F07D2"/>
    <w:rsid w:val="009F08BA"/>
    <w:rsid w:val="009F0970"/>
    <w:rsid w:val="009F098E"/>
    <w:rsid w:val="009F0E8E"/>
    <w:rsid w:val="009F110A"/>
    <w:rsid w:val="009F115A"/>
    <w:rsid w:val="009F13CE"/>
    <w:rsid w:val="009F1404"/>
    <w:rsid w:val="009F163C"/>
    <w:rsid w:val="009F16B2"/>
    <w:rsid w:val="009F17B1"/>
    <w:rsid w:val="009F1897"/>
    <w:rsid w:val="009F1B78"/>
    <w:rsid w:val="009F1C9F"/>
    <w:rsid w:val="009F1CC1"/>
    <w:rsid w:val="009F1D02"/>
    <w:rsid w:val="009F1DEB"/>
    <w:rsid w:val="009F1E0D"/>
    <w:rsid w:val="009F1F2B"/>
    <w:rsid w:val="009F20DB"/>
    <w:rsid w:val="009F231D"/>
    <w:rsid w:val="009F2433"/>
    <w:rsid w:val="009F24F4"/>
    <w:rsid w:val="009F25BD"/>
    <w:rsid w:val="009F2672"/>
    <w:rsid w:val="009F2674"/>
    <w:rsid w:val="009F26B9"/>
    <w:rsid w:val="009F282F"/>
    <w:rsid w:val="009F2A2E"/>
    <w:rsid w:val="009F2F85"/>
    <w:rsid w:val="009F33C9"/>
    <w:rsid w:val="009F3606"/>
    <w:rsid w:val="009F38D9"/>
    <w:rsid w:val="009F3ADA"/>
    <w:rsid w:val="009F405D"/>
    <w:rsid w:val="009F4061"/>
    <w:rsid w:val="009F461E"/>
    <w:rsid w:val="009F4716"/>
    <w:rsid w:val="009F479D"/>
    <w:rsid w:val="009F47DA"/>
    <w:rsid w:val="009F4BC0"/>
    <w:rsid w:val="009F4C83"/>
    <w:rsid w:val="009F4CEC"/>
    <w:rsid w:val="009F4DE8"/>
    <w:rsid w:val="009F4F4A"/>
    <w:rsid w:val="009F5258"/>
    <w:rsid w:val="009F5356"/>
    <w:rsid w:val="009F5607"/>
    <w:rsid w:val="009F5869"/>
    <w:rsid w:val="009F58B9"/>
    <w:rsid w:val="009F5A11"/>
    <w:rsid w:val="009F5A8E"/>
    <w:rsid w:val="009F5AB4"/>
    <w:rsid w:val="009F5BD5"/>
    <w:rsid w:val="009F5BF6"/>
    <w:rsid w:val="009F5E66"/>
    <w:rsid w:val="009F5F03"/>
    <w:rsid w:val="009F5FBF"/>
    <w:rsid w:val="009F61DE"/>
    <w:rsid w:val="009F6291"/>
    <w:rsid w:val="009F64A4"/>
    <w:rsid w:val="009F64B3"/>
    <w:rsid w:val="009F6712"/>
    <w:rsid w:val="009F67DD"/>
    <w:rsid w:val="009F6B1F"/>
    <w:rsid w:val="009F6D4B"/>
    <w:rsid w:val="009F6DE1"/>
    <w:rsid w:val="009F6FD4"/>
    <w:rsid w:val="009F73AF"/>
    <w:rsid w:val="009F76C4"/>
    <w:rsid w:val="009F76D8"/>
    <w:rsid w:val="009F787C"/>
    <w:rsid w:val="009F78A4"/>
    <w:rsid w:val="009F7D6C"/>
    <w:rsid w:val="009F7E3B"/>
    <w:rsid w:val="009F7F06"/>
    <w:rsid w:val="00A0011E"/>
    <w:rsid w:val="00A002E7"/>
    <w:rsid w:val="00A0052F"/>
    <w:rsid w:val="00A008D2"/>
    <w:rsid w:val="00A0092D"/>
    <w:rsid w:val="00A00ABC"/>
    <w:rsid w:val="00A00B8A"/>
    <w:rsid w:val="00A00E03"/>
    <w:rsid w:val="00A00F28"/>
    <w:rsid w:val="00A010F3"/>
    <w:rsid w:val="00A01138"/>
    <w:rsid w:val="00A0114D"/>
    <w:rsid w:val="00A0155C"/>
    <w:rsid w:val="00A017E7"/>
    <w:rsid w:val="00A018C6"/>
    <w:rsid w:val="00A01A39"/>
    <w:rsid w:val="00A01A44"/>
    <w:rsid w:val="00A01B4C"/>
    <w:rsid w:val="00A01B4F"/>
    <w:rsid w:val="00A0276E"/>
    <w:rsid w:val="00A027A5"/>
    <w:rsid w:val="00A02988"/>
    <w:rsid w:val="00A02A15"/>
    <w:rsid w:val="00A02D10"/>
    <w:rsid w:val="00A02D6D"/>
    <w:rsid w:val="00A03011"/>
    <w:rsid w:val="00A033AC"/>
    <w:rsid w:val="00A03549"/>
    <w:rsid w:val="00A035F2"/>
    <w:rsid w:val="00A03621"/>
    <w:rsid w:val="00A039DA"/>
    <w:rsid w:val="00A03DDC"/>
    <w:rsid w:val="00A0400D"/>
    <w:rsid w:val="00A041F4"/>
    <w:rsid w:val="00A04304"/>
    <w:rsid w:val="00A04421"/>
    <w:rsid w:val="00A045E5"/>
    <w:rsid w:val="00A045FE"/>
    <w:rsid w:val="00A047C5"/>
    <w:rsid w:val="00A047E7"/>
    <w:rsid w:val="00A047FC"/>
    <w:rsid w:val="00A04B41"/>
    <w:rsid w:val="00A04BE5"/>
    <w:rsid w:val="00A04CE6"/>
    <w:rsid w:val="00A04D94"/>
    <w:rsid w:val="00A04E99"/>
    <w:rsid w:val="00A05101"/>
    <w:rsid w:val="00A0522C"/>
    <w:rsid w:val="00A0529E"/>
    <w:rsid w:val="00A05355"/>
    <w:rsid w:val="00A05387"/>
    <w:rsid w:val="00A0581C"/>
    <w:rsid w:val="00A05965"/>
    <w:rsid w:val="00A059B3"/>
    <w:rsid w:val="00A05C3A"/>
    <w:rsid w:val="00A05C4C"/>
    <w:rsid w:val="00A05C7D"/>
    <w:rsid w:val="00A05D0A"/>
    <w:rsid w:val="00A05DAC"/>
    <w:rsid w:val="00A063F6"/>
    <w:rsid w:val="00A06414"/>
    <w:rsid w:val="00A06572"/>
    <w:rsid w:val="00A06781"/>
    <w:rsid w:val="00A06866"/>
    <w:rsid w:val="00A06A91"/>
    <w:rsid w:val="00A06DFA"/>
    <w:rsid w:val="00A06E82"/>
    <w:rsid w:val="00A07005"/>
    <w:rsid w:val="00A07044"/>
    <w:rsid w:val="00A0727C"/>
    <w:rsid w:val="00A072CF"/>
    <w:rsid w:val="00A0791D"/>
    <w:rsid w:val="00A07973"/>
    <w:rsid w:val="00A07D21"/>
    <w:rsid w:val="00A07F30"/>
    <w:rsid w:val="00A1014A"/>
    <w:rsid w:val="00A10192"/>
    <w:rsid w:val="00A10201"/>
    <w:rsid w:val="00A10265"/>
    <w:rsid w:val="00A102C6"/>
    <w:rsid w:val="00A10367"/>
    <w:rsid w:val="00A10523"/>
    <w:rsid w:val="00A10818"/>
    <w:rsid w:val="00A108F5"/>
    <w:rsid w:val="00A10AEB"/>
    <w:rsid w:val="00A10C24"/>
    <w:rsid w:val="00A1116F"/>
    <w:rsid w:val="00A11267"/>
    <w:rsid w:val="00A112B0"/>
    <w:rsid w:val="00A11307"/>
    <w:rsid w:val="00A11596"/>
    <w:rsid w:val="00A11624"/>
    <w:rsid w:val="00A11794"/>
    <w:rsid w:val="00A118E0"/>
    <w:rsid w:val="00A11ACB"/>
    <w:rsid w:val="00A11BE1"/>
    <w:rsid w:val="00A11C5C"/>
    <w:rsid w:val="00A11D05"/>
    <w:rsid w:val="00A11E61"/>
    <w:rsid w:val="00A12452"/>
    <w:rsid w:val="00A12564"/>
    <w:rsid w:val="00A12729"/>
    <w:rsid w:val="00A127B8"/>
    <w:rsid w:val="00A12FD6"/>
    <w:rsid w:val="00A1312B"/>
    <w:rsid w:val="00A13227"/>
    <w:rsid w:val="00A1344E"/>
    <w:rsid w:val="00A13561"/>
    <w:rsid w:val="00A13774"/>
    <w:rsid w:val="00A137A9"/>
    <w:rsid w:val="00A13B5D"/>
    <w:rsid w:val="00A13D5C"/>
    <w:rsid w:val="00A13E6B"/>
    <w:rsid w:val="00A13FBF"/>
    <w:rsid w:val="00A1406D"/>
    <w:rsid w:val="00A1411E"/>
    <w:rsid w:val="00A1436D"/>
    <w:rsid w:val="00A14391"/>
    <w:rsid w:val="00A1466D"/>
    <w:rsid w:val="00A147B6"/>
    <w:rsid w:val="00A14B31"/>
    <w:rsid w:val="00A14FB9"/>
    <w:rsid w:val="00A15364"/>
    <w:rsid w:val="00A15870"/>
    <w:rsid w:val="00A158FD"/>
    <w:rsid w:val="00A15A64"/>
    <w:rsid w:val="00A15D0E"/>
    <w:rsid w:val="00A15DF9"/>
    <w:rsid w:val="00A16134"/>
    <w:rsid w:val="00A162A2"/>
    <w:rsid w:val="00A1633C"/>
    <w:rsid w:val="00A1660D"/>
    <w:rsid w:val="00A166B9"/>
    <w:rsid w:val="00A16A67"/>
    <w:rsid w:val="00A16A72"/>
    <w:rsid w:val="00A16B9D"/>
    <w:rsid w:val="00A16D72"/>
    <w:rsid w:val="00A16E33"/>
    <w:rsid w:val="00A17082"/>
    <w:rsid w:val="00A17304"/>
    <w:rsid w:val="00A1755F"/>
    <w:rsid w:val="00A17659"/>
    <w:rsid w:val="00A17AB3"/>
    <w:rsid w:val="00A17BC6"/>
    <w:rsid w:val="00A20389"/>
    <w:rsid w:val="00A204BB"/>
    <w:rsid w:val="00A207B8"/>
    <w:rsid w:val="00A207C1"/>
    <w:rsid w:val="00A20835"/>
    <w:rsid w:val="00A208FF"/>
    <w:rsid w:val="00A2093A"/>
    <w:rsid w:val="00A20947"/>
    <w:rsid w:val="00A20A91"/>
    <w:rsid w:val="00A20A9C"/>
    <w:rsid w:val="00A20AA2"/>
    <w:rsid w:val="00A20C48"/>
    <w:rsid w:val="00A20D60"/>
    <w:rsid w:val="00A20E09"/>
    <w:rsid w:val="00A212BB"/>
    <w:rsid w:val="00A2137A"/>
    <w:rsid w:val="00A2139E"/>
    <w:rsid w:val="00A21649"/>
    <w:rsid w:val="00A219FD"/>
    <w:rsid w:val="00A21C9D"/>
    <w:rsid w:val="00A221FF"/>
    <w:rsid w:val="00A2225B"/>
    <w:rsid w:val="00A223B7"/>
    <w:rsid w:val="00A223C9"/>
    <w:rsid w:val="00A2262B"/>
    <w:rsid w:val="00A22730"/>
    <w:rsid w:val="00A22807"/>
    <w:rsid w:val="00A228F0"/>
    <w:rsid w:val="00A22915"/>
    <w:rsid w:val="00A22A5F"/>
    <w:rsid w:val="00A22B79"/>
    <w:rsid w:val="00A22DBB"/>
    <w:rsid w:val="00A22DD2"/>
    <w:rsid w:val="00A22E0D"/>
    <w:rsid w:val="00A23062"/>
    <w:rsid w:val="00A23097"/>
    <w:rsid w:val="00A23157"/>
    <w:rsid w:val="00A231BB"/>
    <w:rsid w:val="00A23330"/>
    <w:rsid w:val="00A23979"/>
    <w:rsid w:val="00A23AF5"/>
    <w:rsid w:val="00A23F5B"/>
    <w:rsid w:val="00A2432A"/>
    <w:rsid w:val="00A24417"/>
    <w:rsid w:val="00A245C4"/>
    <w:rsid w:val="00A245EB"/>
    <w:rsid w:val="00A24644"/>
    <w:rsid w:val="00A24BD9"/>
    <w:rsid w:val="00A24D1F"/>
    <w:rsid w:val="00A24DB8"/>
    <w:rsid w:val="00A24E0E"/>
    <w:rsid w:val="00A250B8"/>
    <w:rsid w:val="00A252F3"/>
    <w:rsid w:val="00A2532B"/>
    <w:rsid w:val="00A2543B"/>
    <w:rsid w:val="00A256F3"/>
    <w:rsid w:val="00A25ABA"/>
    <w:rsid w:val="00A25F81"/>
    <w:rsid w:val="00A262C1"/>
    <w:rsid w:val="00A262F8"/>
    <w:rsid w:val="00A263E4"/>
    <w:rsid w:val="00A264B2"/>
    <w:rsid w:val="00A2659A"/>
    <w:rsid w:val="00A26A4A"/>
    <w:rsid w:val="00A26C8E"/>
    <w:rsid w:val="00A26E67"/>
    <w:rsid w:val="00A26EEF"/>
    <w:rsid w:val="00A2709B"/>
    <w:rsid w:val="00A270DB"/>
    <w:rsid w:val="00A27107"/>
    <w:rsid w:val="00A2713A"/>
    <w:rsid w:val="00A27250"/>
    <w:rsid w:val="00A2753A"/>
    <w:rsid w:val="00A2755B"/>
    <w:rsid w:val="00A2758E"/>
    <w:rsid w:val="00A276B0"/>
    <w:rsid w:val="00A2770F"/>
    <w:rsid w:val="00A2796D"/>
    <w:rsid w:val="00A27AAE"/>
    <w:rsid w:val="00A27BCE"/>
    <w:rsid w:val="00A27F7B"/>
    <w:rsid w:val="00A300B8"/>
    <w:rsid w:val="00A30174"/>
    <w:rsid w:val="00A30297"/>
    <w:rsid w:val="00A302A3"/>
    <w:rsid w:val="00A30383"/>
    <w:rsid w:val="00A305E0"/>
    <w:rsid w:val="00A306E4"/>
    <w:rsid w:val="00A30BB4"/>
    <w:rsid w:val="00A30F75"/>
    <w:rsid w:val="00A30FFB"/>
    <w:rsid w:val="00A3106F"/>
    <w:rsid w:val="00A31116"/>
    <w:rsid w:val="00A31190"/>
    <w:rsid w:val="00A3154F"/>
    <w:rsid w:val="00A315BC"/>
    <w:rsid w:val="00A319BD"/>
    <w:rsid w:val="00A31AC5"/>
    <w:rsid w:val="00A31C63"/>
    <w:rsid w:val="00A31EF3"/>
    <w:rsid w:val="00A31F30"/>
    <w:rsid w:val="00A32117"/>
    <w:rsid w:val="00A326EB"/>
    <w:rsid w:val="00A32813"/>
    <w:rsid w:val="00A32958"/>
    <w:rsid w:val="00A32F16"/>
    <w:rsid w:val="00A3352C"/>
    <w:rsid w:val="00A3368B"/>
    <w:rsid w:val="00A337D3"/>
    <w:rsid w:val="00A33C94"/>
    <w:rsid w:val="00A33E23"/>
    <w:rsid w:val="00A34043"/>
    <w:rsid w:val="00A3412B"/>
    <w:rsid w:val="00A341F7"/>
    <w:rsid w:val="00A34646"/>
    <w:rsid w:val="00A34749"/>
    <w:rsid w:val="00A34A80"/>
    <w:rsid w:val="00A34AAF"/>
    <w:rsid w:val="00A34B6F"/>
    <w:rsid w:val="00A34BCB"/>
    <w:rsid w:val="00A34BEE"/>
    <w:rsid w:val="00A34C14"/>
    <w:rsid w:val="00A34D86"/>
    <w:rsid w:val="00A34DC0"/>
    <w:rsid w:val="00A34E3C"/>
    <w:rsid w:val="00A34E5E"/>
    <w:rsid w:val="00A34E8B"/>
    <w:rsid w:val="00A351A5"/>
    <w:rsid w:val="00A35212"/>
    <w:rsid w:val="00A3536D"/>
    <w:rsid w:val="00A3550B"/>
    <w:rsid w:val="00A3557B"/>
    <w:rsid w:val="00A355C7"/>
    <w:rsid w:val="00A3583A"/>
    <w:rsid w:val="00A35A15"/>
    <w:rsid w:val="00A35BC9"/>
    <w:rsid w:val="00A35D88"/>
    <w:rsid w:val="00A35E4A"/>
    <w:rsid w:val="00A36A24"/>
    <w:rsid w:val="00A36CA9"/>
    <w:rsid w:val="00A36CF2"/>
    <w:rsid w:val="00A36D70"/>
    <w:rsid w:val="00A36D9B"/>
    <w:rsid w:val="00A36FF7"/>
    <w:rsid w:val="00A37112"/>
    <w:rsid w:val="00A37278"/>
    <w:rsid w:val="00A3738D"/>
    <w:rsid w:val="00A373D6"/>
    <w:rsid w:val="00A374F0"/>
    <w:rsid w:val="00A376BB"/>
    <w:rsid w:val="00A378A2"/>
    <w:rsid w:val="00A37C15"/>
    <w:rsid w:val="00A37EF5"/>
    <w:rsid w:val="00A37FBF"/>
    <w:rsid w:val="00A40221"/>
    <w:rsid w:val="00A40287"/>
    <w:rsid w:val="00A402C8"/>
    <w:rsid w:val="00A40364"/>
    <w:rsid w:val="00A40471"/>
    <w:rsid w:val="00A406E0"/>
    <w:rsid w:val="00A40867"/>
    <w:rsid w:val="00A4090D"/>
    <w:rsid w:val="00A40BDB"/>
    <w:rsid w:val="00A40C42"/>
    <w:rsid w:val="00A40C70"/>
    <w:rsid w:val="00A40E99"/>
    <w:rsid w:val="00A40F62"/>
    <w:rsid w:val="00A41012"/>
    <w:rsid w:val="00A41303"/>
    <w:rsid w:val="00A41416"/>
    <w:rsid w:val="00A4143A"/>
    <w:rsid w:val="00A41A6C"/>
    <w:rsid w:val="00A41BB2"/>
    <w:rsid w:val="00A41BF6"/>
    <w:rsid w:val="00A420C4"/>
    <w:rsid w:val="00A42573"/>
    <w:rsid w:val="00A425D2"/>
    <w:rsid w:val="00A4262A"/>
    <w:rsid w:val="00A428BC"/>
    <w:rsid w:val="00A42A01"/>
    <w:rsid w:val="00A42C29"/>
    <w:rsid w:val="00A42C89"/>
    <w:rsid w:val="00A42CDA"/>
    <w:rsid w:val="00A42F06"/>
    <w:rsid w:val="00A43026"/>
    <w:rsid w:val="00A436BA"/>
    <w:rsid w:val="00A438AE"/>
    <w:rsid w:val="00A438FB"/>
    <w:rsid w:val="00A43988"/>
    <w:rsid w:val="00A43A26"/>
    <w:rsid w:val="00A43AEC"/>
    <w:rsid w:val="00A43C84"/>
    <w:rsid w:val="00A43DB0"/>
    <w:rsid w:val="00A43E11"/>
    <w:rsid w:val="00A43F9E"/>
    <w:rsid w:val="00A44201"/>
    <w:rsid w:val="00A44423"/>
    <w:rsid w:val="00A4450F"/>
    <w:rsid w:val="00A4460B"/>
    <w:rsid w:val="00A44689"/>
    <w:rsid w:val="00A446AE"/>
    <w:rsid w:val="00A448A2"/>
    <w:rsid w:val="00A44A82"/>
    <w:rsid w:val="00A44E7A"/>
    <w:rsid w:val="00A44FB5"/>
    <w:rsid w:val="00A45070"/>
    <w:rsid w:val="00A4510D"/>
    <w:rsid w:val="00A45311"/>
    <w:rsid w:val="00A45337"/>
    <w:rsid w:val="00A4535D"/>
    <w:rsid w:val="00A456F7"/>
    <w:rsid w:val="00A45A5D"/>
    <w:rsid w:val="00A45AA6"/>
    <w:rsid w:val="00A45C62"/>
    <w:rsid w:val="00A45C93"/>
    <w:rsid w:val="00A4618A"/>
    <w:rsid w:val="00A462E2"/>
    <w:rsid w:val="00A4636B"/>
    <w:rsid w:val="00A464FE"/>
    <w:rsid w:val="00A46771"/>
    <w:rsid w:val="00A46ED1"/>
    <w:rsid w:val="00A46F71"/>
    <w:rsid w:val="00A46FB0"/>
    <w:rsid w:val="00A4713E"/>
    <w:rsid w:val="00A472C9"/>
    <w:rsid w:val="00A477B8"/>
    <w:rsid w:val="00A4782F"/>
    <w:rsid w:val="00A47BC9"/>
    <w:rsid w:val="00A47C49"/>
    <w:rsid w:val="00A47EA0"/>
    <w:rsid w:val="00A504BC"/>
    <w:rsid w:val="00A50588"/>
    <w:rsid w:val="00A506A3"/>
    <w:rsid w:val="00A50752"/>
    <w:rsid w:val="00A507DA"/>
    <w:rsid w:val="00A50B50"/>
    <w:rsid w:val="00A50C42"/>
    <w:rsid w:val="00A50C67"/>
    <w:rsid w:val="00A50D6B"/>
    <w:rsid w:val="00A511BD"/>
    <w:rsid w:val="00A5130D"/>
    <w:rsid w:val="00A513D4"/>
    <w:rsid w:val="00A51513"/>
    <w:rsid w:val="00A516C7"/>
    <w:rsid w:val="00A517D6"/>
    <w:rsid w:val="00A518BD"/>
    <w:rsid w:val="00A5193D"/>
    <w:rsid w:val="00A5199E"/>
    <w:rsid w:val="00A51AAF"/>
    <w:rsid w:val="00A51C49"/>
    <w:rsid w:val="00A51DE1"/>
    <w:rsid w:val="00A51E34"/>
    <w:rsid w:val="00A51F8E"/>
    <w:rsid w:val="00A52121"/>
    <w:rsid w:val="00A52408"/>
    <w:rsid w:val="00A52447"/>
    <w:rsid w:val="00A52468"/>
    <w:rsid w:val="00A524CD"/>
    <w:rsid w:val="00A527DA"/>
    <w:rsid w:val="00A52844"/>
    <w:rsid w:val="00A52959"/>
    <w:rsid w:val="00A53050"/>
    <w:rsid w:val="00A5317B"/>
    <w:rsid w:val="00A531D8"/>
    <w:rsid w:val="00A53321"/>
    <w:rsid w:val="00A5350C"/>
    <w:rsid w:val="00A53515"/>
    <w:rsid w:val="00A53946"/>
    <w:rsid w:val="00A53BC7"/>
    <w:rsid w:val="00A53CFE"/>
    <w:rsid w:val="00A53EF4"/>
    <w:rsid w:val="00A5422C"/>
    <w:rsid w:val="00A54245"/>
    <w:rsid w:val="00A54326"/>
    <w:rsid w:val="00A543EA"/>
    <w:rsid w:val="00A54525"/>
    <w:rsid w:val="00A54577"/>
    <w:rsid w:val="00A5485E"/>
    <w:rsid w:val="00A548C6"/>
    <w:rsid w:val="00A549F0"/>
    <w:rsid w:val="00A54C3E"/>
    <w:rsid w:val="00A54FA5"/>
    <w:rsid w:val="00A55230"/>
    <w:rsid w:val="00A55554"/>
    <w:rsid w:val="00A556E7"/>
    <w:rsid w:val="00A559D4"/>
    <w:rsid w:val="00A55DEB"/>
    <w:rsid w:val="00A56179"/>
    <w:rsid w:val="00A56636"/>
    <w:rsid w:val="00A56951"/>
    <w:rsid w:val="00A56BC0"/>
    <w:rsid w:val="00A56BF6"/>
    <w:rsid w:val="00A570F4"/>
    <w:rsid w:val="00A57153"/>
    <w:rsid w:val="00A571B8"/>
    <w:rsid w:val="00A57245"/>
    <w:rsid w:val="00A57398"/>
    <w:rsid w:val="00A574C2"/>
    <w:rsid w:val="00A57640"/>
    <w:rsid w:val="00A5776F"/>
    <w:rsid w:val="00A57A0D"/>
    <w:rsid w:val="00A57A23"/>
    <w:rsid w:val="00A57C7F"/>
    <w:rsid w:val="00A57E12"/>
    <w:rsid w:val="00A57E1B"/>
    <w:rsid w:val="00A57E4F"/>
    <w:rsid w:val="00A57E5C"/>
    <w:rsid w:val="00A601EB"/>
    <w:rsid w:val="00A60424"/>
    <w:rsid w:val="00A60629"/>
    <w:rsid w:val="00A60762"/>
    <w:rsid w:val="00A607D8"/>
    <w:rsid w:val="00A60A16"/>
    <w:rsid w:val="00A60D56"/>
    <w:rsid w:val="00A60F14"/>
    <w:rsid w:val="00A60F80"/>
    <w:rsid w:val="00A610A6"/>
    <w:rsid w:val="00A61104"/>
    <w:rsid w:val="00A6114D"/>
    <w:rsid w:val="00A612BF"/>
    <w:rsid w:val="00A61384"/>
    <w:rsid w:val="00A61456"/>
    <w:rsid w:val="00A614F9"/>
    <w:rsid w:val="00A61568"/>
    <w:rsid w:val="00A61783"/>
    <w:rsid w:val="00A61814"/>
    <w:rsid w:val="00A61AAB"/>
    <w:rsid w:val="00A61C8E"/>
    <w:rsid w:val="00A61E9E"/>
    <w:rsid w:val="00A61F54"/>
    <w:rsid w:val="00A62214"/>
    <w:rsid w:val="00A6227F"/>
    <w:rsid w:val="00A624B3"/>
    <w:rsid w:val="00A62502"/>
    <w:rsid w:val="00A6261A"/>
    <w:rsid w:val="00A62673"/>
    <w:rsid w:val="00A627DD"/>
    <w:rsid w:val="00A6289B"/>
    <w:rsid w:val="00A628C9"/>
    <w:rsid w:val="00A62CCE"/>
    <w:rsid w:val="00A62CCF"/>
    <w:rsid w:val="00A62D51"/>
    <w:rsid w:val="00A62F47"/>
    <w:rsid w:val="00A62F85"/>
    <w:rsid w:val="00A630CD"/>
    <w:rsid w:val="00A635E0"/>
    <w:rsid w:val="00A63836"/>
    <w:rsid w:val="00A63A0A"/>
    <w:rsid w:val="00A63AAC"/>
    <w:rsid w:val="00A63C18"/>
    <w:rsid w:val="00A63E44"/>
    <w:rsid w:val="00A64006"/>
    <w:rsid w:val="00A641AE"/>
    <w:rsid w:val="00A642F2"/>
    <w:rsid w:val="00A64362"/>
    <w:rsid w:val="00A64374"/>
    <w:rsid w:val="00A644DA"/>
    <w:rsid w:val="00A64510"/>
    <w:rsid w:val="00A6483E"/>
    <w:rsid w:val="00A64CC5"/>
    <w:rsid w:val="00A64E08"/>
    <w:rsid w:val="00A64E77"/>
    <w:rsid w:val="00A65002"/>
    <w:rsid w:val="00A652BD"/>
    <w:rsid w:val="00A654C0"/>
    <w:rsid w:val="00A654CD"/>
    <w:rsid w:val="00A654F1"/>
    <w:rsid w:val="00A655F3"/>
    <w:rsid w:val="00A6580D"/>
    <w:rsid w:val="00A6587A"/>
    <w:rsid w:val="00A65923"/>
    <w:rsid w:val="00A65A06"/>
    <w:rsid w:val="00A65AC2"/>
    <w:rsid w:val="00A65C45"/>
    <w:rsid w:val="00A65DC6"/>
    <w:rsid w:val="00A65E4F"/>
    <w:rsid w:val="00A65ED3"/>
    <w:rsid w:val="00A66638"/>
    <w:rsid w:val="00A6668A"/>
    <w:rsid w:val="00A6670D"/>
    <w:rsid w:val="00A66746"/>
    <w:rsid w:val="00A667DA"/>
    <w:rsid w:val="00A6681A"/>
    <w:rsid w:val="00A66FFB"/>
    <w:rsid w:val="00A670FD"/>
    <w:rsid w:val="00A673A8"/>
    <w:rsid w:val="00A674CD"/>
    <w:rsid w:val="00A676E5"/>
    <w:rsid w:val="00A67888"/>
    <w:rsid w:val="00A67C73"/>
    <w:rsid w:val="00A67C93"/>
    <w:rsid w:val="00A67D24"/>
    <w:rsid w:val="00A67D28"/>
    <w:rsid w:val="00A67F0E"/>
    <w:rsid w:val="00A70416"/>
    <w:rsid w:val="00A7047C"/>
    <w:rsid w:val="00A70585"/>
    <w:rsid w:val="00A70973"/>
    <w:rsid w:val="00A70C23"/>
    <w:rsid w:val="00A70D7C"/>
    <w:rsid w:val="00A70E1B"/>
    <w:rsid w:val="00A71080"/>
    <w:rsid w:val="00A719A8"/>
    <w:rsid w:val="00A71B05"/>
    <w:rsid w:val="00A71B69"/>
    <w:rsid w:val="00A71CEC"/>
    <w:rsid w:val="00A71CEF"/>
    <w:rsid w:val="00A71DF8"/>
    <w:rsid w:val="00A71EA9"/>
    <w:rsid w:val="00A71F16"/>
    <w:rsid w:val="00A72072"/>
    <w:rsid w:val="00A720EB"/>
    <w:rsid w:val="00A723CC"/>
    <w:rsid w:val="00A72730"/>
    <w:rsid w:val="00A72865"/>
    <w:rsid w:val="00A729DD"/>
    <w:rsid w:val="00A72A5D"/>
    <w:rsid w:val="00A72CB4"/>
    <w:rsid w:val="00A72E16"/>
    <w:rsid w:val="00A72F72"/>
    <w:rsid w:val="00A730CC"/>
    <w:rsid w:val="00A731AB"/>
    <w:rsid w:val="00A73316"/>
    <w:rsid w:val="00A735F1"/>
    <w:rsid w:val="00A73626"/>
    <w:rsid w:val="00A73AA2"/>
    <w:rsid w:val="00A73BE6"/>
    <w:rsid w:val="00A73DC4"/>
    <w:rsid w:val="00A73E5D"/>
    <w:rsid w:val="00A73EEC"/>
    <w:rsid w:val="00A741EB"/>
    <w:rsid w:val="00A744AD"/>
    <w:rsid w:val="00A7462E"/>
    <w:rsid w:val="00A7494E"/>
    <w:rsid w:val="00A74A8A"/>
    <w:rsid w:val="00A74AE7"/>
    <w:rsid w:val="00A74B91"/>
    <w:rsid w:val="00A74CA2"/>
    <w:rsid w:val="00A74D0A"/>
    <w:rsid w:val="00A74E98"/>
    <w:rsid w:val="00A74E9C"/>
    <w:rsid w:val="00A74EA4"/>
    <w:rsid w:val="00A74F35"/>
    <w:rsid w:val="00A75056"/>
    <w:rsid w:val="00A750BC"/>
    <w:rsid w:val="00A750F3"/>
    <w:rsid w:val="00A75118"/>
    <w:rsid w:val="00A7523A"/>
    <w:rsid w:val="00A75548"/>
    <w:rsid w:val="00A756AD"/>
    <w:rsid w:val="00A757C8"/>
    <w:rsid w:val="00A75A23"/>
    <w:rsid w:val="00A75A43"/>
    <w:rsid w:val="00A75B97"/>
    <w:rsid w:val="00A75C2F"/>
    <w:rsid w:val="00A75EA4"/>
    <w:rsid w:val="00A75F23"/>
    <w:rsid w:val="00A75FCF"/>
    <w:rsid w:val="00A7615D"/>
    <w:rsid w:val="00A761AD"/>
    <w:rsid w:val="00A765C7"/>
    <w:rsid w:val="00A76714"/>
    <w:rsid w:val="00A76964"/>
    <w:rsid w:val="00A76CCE"/>
    <w:rsid w:val="00A76D54"/>
    <w:rsid w:val="00A7709D"/>
    <w:rsid w:val="00A771A0"/>
    <w:rsid w:val="00A771C1"/>
    <w:rsid w:val="00A77247"/>
    <w:rsid w:val="00A7727D"/>
    <w:rsid w:val="00A77368"/>
    <w:rsid w:val="00A77398"/>
    <w:rsid w:val="00A773C5"/>
    <w:rsid w:val="00A774D2"/>
    <w:rsid w:val="00A779A7"/>
    <w:rsid w:val="00A77AA0"/>
    <w:rsid w:val="00A77BA8"/>
    <w:rsid w:val="00A77CBD"/>
    <w:rsid w:val="00A77DC7"/>
    <w:rsid w:val="00A800CC"/>
    <w:rsid w:val="00A80112"/>
    <w:rsid w:val="00A801C4"/>
    <w:rsid w:val="00A80344"/>
    <w:rsid w:val="00A808CE"/>
    <w:rsid w:val="00A80A20"/>
    <w:rsid w:val="00A80A56"/>
    <w:rsid w:val="00A80D3B"/>
    <w:rsid w:val="00A80EE1"/>
    <w:rsid w:val="00A80F9A"/>
    <w:rsid w:val="00A81088"/>
    <w:rsid w:val="00A81141"/>
    <w:rsid w:val="00A811B1"/>
    <w:rsid w:val="00A81225"/>
    <w:rsid w:val="00A817CE"/>
    <w:rsid w:val="00A81CB5"/>
    <w:rsid w:val="00A81DBF"/>
    <w:rsid w:val="00A81EAB"/>
    <w:rsid w:val="00A81EED"/>
    <w:rsid w:val="00A82166"/>
    <w:rsid w:val="00A821AD"/>
    <w:rsid w:val="00A82283"/>
    <w:rsid w:val="00A822A1"/>
    <w:rsid w:val="00A8244F"/>
    <w:rsid w:val="00A82492"/>
    <w:rsid w:val="00A82A7B"/>
    <w:rsid w:val="00A82B7A"/>
    <w:rsid w:val="00A82D79"/>
    <w:rsid w:val="00A82E6A"/>
    <w:rsid w:val="00A82FF4"/>
    <w:rsid w:val="00A8304A"/>
    <w:rsid w:val="00A8313E"/>
    <w:rsid w:val="00A83228"/>
    <w:rsid w:val="00A8325C"/>
    <w:rsid w:val="00A833DB"/>
    <w:rsid w:val="00A83440"/>
    <w:rsid w:val="00A8349D"/>
    <w:rsid w:val="00A83589"/>
    <w:rsid w:val="00A837D5"/>
    <w:rsid w:val="00A83937"/>
    <w:rsid w:val="00A839BF"/>
    <w:rsid w:val="00A839F7"/>
    <w:rsid w:val="00A83BB8"/>
    <w:rsid w:val="00A83F79"/>
    <w:rsid w:val="00A83FAB"/>
    <w:rsid w:val="00A83FE3"/>
    <w:rsid w:val="00A840EB"/>
    <w:rsid w:val="00A84153"/>
    <w:rsid w:val="00A842E0"/>
    <w:rsid w:val="00A842FF"/>
    <w:rsid w:val="00A84AEB"/>
    <w:rsid w:val="00A84B5D"/>
    <w:rsid w:val="00A84D25"/>
    <w:rsid w:val="00A84DA2"/>
    <w:rsid w:val="00A84DBD"/>
    <w:rsid w:val="00A84E21"/>
    <w:rsid w:val="00A85066"/>
    <w:rsid w:val="00A8511F"/>
    <w:rsid w:val="00A853F9"/>
    <w:rsid w:val="00A85620"/>
    <w:rsid w:val="00A8599B"/>
    <w:rsid w:val="00A859E4"/>
    <w:rsid w:val="00A85C15"/>
    <w:rsid w:val="00A85C6F"/>
    <w:rsid w:val="00A85D2C"/>
    <w:rsid w:val="00A85EA0"/>
    <w:rsid w:val="00A862CE"/>
    <w:rsid w:val="00A8650D"/>
    <w:rsid w:val="00A866F3"/>
    <w:rsid w:val="00A8670F"/>
    <w:rsid w:val="00A86AFF"/>
    <w:rsid w:val="00A86C09"/>
    <w:rsid w:val="00A86CFC"/>
    <w:rsid w:val="00A86D20"/>
    <w:rsid w:val="00A86EA0"/>
    <w:rsid w:val="00A86F8E"/>
    <w:rsid w:val="00A86FDE"/>
    <w:rsid w:val="00A874D4"/>
    <w:rsid w:val="00A8769F"/>
    <w:rsid w:val="00A8786A"/>
    <w:rsid w:val="00A87900"/>
    <w:rsid w:val="00A879CF"/>
    <w:rsid w:val="00A87DF5"/>
    <w:rsid w:val="00A87F99"/>
    <w:rsid w:val="00A87FF2"/>
    <w:rsid w:val="00A9015E"/>
    <w:rsid w:val="00A902CE"/>
    <w:rsid w:val="00A90341"/>
    <w:rsid w:val="00A90574"/>
    <w:rsid w:val="00A90594"/>
    <w:rsid w:val="00A90AE1"/>
    <w:rsid w:val="00A90B78"/>
    <w:rsid w:val="00A90C43"/>
    <w:rsid w:val="00A90E93"/>
    <w:rsid w:val="00A91202"/>
    <w:rsid w:val="00A912CF"/>
    <w:rsid w:val="00A91310"/>
    <w:rsid w:val="00A914B2"/>
    <w:rsid w:val="00A91784"/>
    <w:rsid w:val="00A918D9"/>
    <w:rsid w:val="00A91B51"/>
    <w:rsid w:val="00A91BBA"/>
    <w:rsid w:val="00A91C6B"/>
    <w:rsid w:val="00A91C6F"/>
    <w:rsid w:val="00A91E3F"/>
    <w:rsid w:val="00A91EE2"/>
    <w:rsid w:val="00A92020"/>
    <w:rsid w:val="00A921DB"/>
    <w:rsid w:val="00A921E9"/>
    <w:rsid w:val="00A92225"/>
    <w:rsid w:val="00A92687"/>
    <w:rsid w:val="00A9290D"/>
    <w:rsid w:val="00A92A76"/>
    <w:rsid w:val="00A92B1A"/>
    <w:rsid w:val="00A92B82"/>
    <w:rsid w:val="00A92BB4"/>
    <w:rsid w:val="00A92BCE"/>
    <w:rsid w:val="00A92F39"/>
    <w:rsid w:val="00A931E9"/>
    <w:rsid w:val="00A932F9"/>
    <w:rsid w:val="00A93430"/>
    <w:rsid w:val="00A935CE"/>
    <w:rsid w:val="00A93685"/>
    <w:rsid w:val="00A937D2"/>
    <w:rsid w:val="00A9396F"/>
    <w:rsid w:val="00A93F20"/>
    <w:rsid w:val="00A94035"/>
    <w:rsid w:val="00A944EA"/>
    <w:rsid w:val="00A9471A"/>
    <w:rsid w:val="00A94D71"/>
    <w:rsid w:val="00A94D80"/>
    <w:rsid w:val="00A94FBD"/>
    <w:rsid w:val="00A9555C"/>
    <w:rsid w:val="00A95591"/>
    <w:rsid w:val="00A95708"/>
    <w:rsid w:val="00A9589B"/>
    <w:rsid w:val="00A95A47"/>
    <w:rsid w:val="00A95EEF"/>
    <w:rsid w:val="00A9636B"/>
    <w:rsid w:val="00A963C1"/>
    <w:rsid w:val="00A96413"/>
    <w:rsid w:val="00A964B5"/>
    <w:rsid w:val="00A9672B"/>
    <w:rsid w:val="00A9693D"/>
    <w:rsid w:val="00A9714D"/>
    <w:rsid w:val="00A9736F"/>
    <w:rsid w:val="00A97425"/>
    <w:rsid w:val="00A97452"/>
    <w:rsid w:val="00A9773C"/>
    <w:rsid w:val="00A9778A"/>
    <w:rsid w:val="00A97966"/>
    <w:rsid w:val="00A979F1"/>
    <w:rsid w:val="00A97B82"/>
    <w:rsid w:val="00A97DD6"/>
    <w:rsid w:val="00A97E0C"/>
    <w:rsid w:val="00A97E59"/>
    <w:rsid w:val="00A97EA5"/>
    <w:rsid w:val="00AA02F3"/>
    <w:rsid w:val="00AA0431"/>
    <w:rsid w:val="00AA06A1"/>
    <w:rsid w:val="00AA072D"/>
    <w:rsid w:val="00AA0934"/>
    <w:rsid w:val="00AA0B30"/>
    <w:rsid w:val="00AA0B75"/>
    <w:rsid w:val="00AA0BBF"/>
    <w:rsid w:val="00AA0D1A"/>
    <w:rsid w:val="00AA0DE3"/>
    <w:rsid w:val="00AA1010"/>
    <w:rsid w:val="00AA1011"/>
    <w:rsid w:val="00AA12F5"/>
    <w:rsid w:val="00AA130D"/>
    <w:rsid w:val="00AA1425"/>
    <w:rsid w:val="00AA180E"/>
    <w:rsid w:val="00AA1A44"/>
    <w:rsid w:val="00AA1B25"/>
    <w:rsid w:val="00AA1C6C"/>
    <w:rsid w:val="00AA2024"/>
    <w:rsid w:val="00AA20F5"/>
    <w:rsid w:val="00AA21F6"/>
    <w:rsid w:val="00AA23A1"/>
    <w:rsid w:val="00AA23FA"/>
    <w:rsid w:val="00AA254D"/>
    <w:rsid w:val="00AA2603"/>
    <w:rsid w:val="00AA26B8"/>
    <w:rsid w:val="00AA26D4"/>
    <w:rsid w:val="00AA2A6F"/>
    <w:rsid w:val="00AA2B80"/>
    <w:rsid w:val="00AA2C26"/>
    <w:rsid w:val="00AA2ECA"/>
    <w:rsid w:val="00AA3145"/>
    <w:rsid w:val="00AA321E"/>
    <w:rsid w:val="00AA3471"/>
    <w:rsid w:val="00AA34CF"/>
    <w:rsid w:val="00AA35A5"/>
    <w:rsid w:val="00AA35D7"/>
    <w:rsid w:val="00AA35E7"/>
    <w:rsid w:val="00AA388B"/>
    <w:rsid w:val="00AA38E2"/>
    <w:rsid w:val="00AA39CF"/>
    <w:rsid w:val="00AA39D4"/>
    <w:rsid w:val="00AA3B06"/>
    <w:rsid w:val="00AA3B30"/>
    <w:rsid w:val="00AA3D70"/>
    <w:rsid w:val="00AA3DBB"/>
    <w:rsid w:val="00AA3DD7"/>
    <w:rsid w:val="00AA4140"/>
    <w:rsid w:val="00AA4190"/>
    <w:rsid w:val="00AA42A2"/>
    <w:rsid w:val="00AA4301"/>
    <w:rsid w:val="00AA43A9"/>
    <w:rsid w:val="00AA4442"/>
    <w:rsid w:val="00AA44F8"/>
    <w:rsid w:val="00AA4507"/>
    <w:rsid w:val="00AA46CA"/>
    <w:rsid w:val="00AA4808"/>
    <w:rsid w:val="00AA4863"/>
    <w:rsid w:val="00AA4AA0"/>
    <w:rsid w:val="00AA4B2F"/>
    <w:rsid w:val="00AA544D"/>
    <w:rsid w:val="00AA5614"/>
    <w:rsid w:val="00AA57E8"/>
    <w:rsid w:val="00AA582C"/>
    <w:rsid w:val="00AA593E"/>
    <w:rsid w:val="00AA59B9"/>
    <w:rsid w:val="00AA5EAB"/>
    <w:rsid w:val="00AA62EC"/>
    <w:rsid w:val="00AA6475"/>
    <w:rsid w:val="00AA6648"/>
    <w:rsid w:val="00AA6663"/>
    <w:rsid w:val="00AA672B"/>
    <w:rsid w:val="00AA67BF"/>
    <w:rsid w:val="00AA6A79"/>
    <w:rsid w:val="00AA6B29"/>
    <w:rsid w:val="00AA6E83"/>
    <w:rsid w:val="00AA6ED7"/>
    <w:rsid w:val="00AA7369"/>
    <w:rsid w:val="00AA75BF"/>
    <w:rsid w:val="00AA7694"/>
    <w:rsid w:val="00AA76D7"/>
    <w:rsid w:val="00AA786C"/>
    <w:rsid w:val="00AA79B9"/>
    <w:rsid w:val="00AA7D37"/>
    <w:rsid w:val="00AA7F1A"/>
    <w:rsid w:val="00AA7FD9"/>
    <w:rsid w:val="00AB027F"/>
    <w:rsid w:val="00AB03CF"/>
    <w:rsid w:val="00AB03E4"/>
    <w:rsid w:val="00AB0416"/>
    <w:rsid w:val="00AB05A3"/>
    <w:rsid w:val="00AB0670"/>
    <w:rsid w:val="00AB0773"/>
    <w:rsid w:val="00AB090D"/>
    <w:rsid w:val="00AB09E6"/>
    <w:rsid w:val="00AB0CD2"/>
    <w:rsid w:val="00AB0F8F"/>
    <w:rsid w:val="00AB0FD4"/>
    <w:rsid w:val="00AB1001"/>
    <w:rsid w:val="00AB1023"/>
    <w:rsid w:val="00AB116E"/>
    <w:rsid w:val="00AB163F"/>
    <w:rsid w:val="00AB18FC"/>
    <w:rsid w:val="00AB1936"/>
    <w:rsid w:val="00AB1AD7"/>
    <w:rsid w:val="00AB1B65"/>
    <w:rsid w:val="00AB1CA4"/>
    <w:rsid w:val="00AB1D4A"/>
    <w:rsid w:val="00AB1D79"/>
    <w:rsid w:val="00AB1DFD"/>
    <w:rsid w:val="00AB1EA3"/>
    <w:rsid w:val="00AB2160"/>
    <w:rsid w:val="00AB249D"/>
    <w:rsid w:val="00AB2A7A"/>
    <w:rsid w:val="00AB2BA9"/>
    <w:rsid w:val="00AB2C51"/>
    <w:rsid w:val="00AB2C52"/>
    <w:rsid w:val="00AB2DA8"/>
    <w:rsid w:val="00AB2DB4"/>
    <w:rsid w:val="00AB30CB"/>
    <w:rsid w:val="00AB31CE"/>
    <w:rsid w:val="00AB32C3"/>
    <w:rsid w:val="00AB32E1"/>
    <w:rsid w:val="00AB3547"/>
    <w:rsid w:val="00AB357C"/>
    <w:rsid w:val="00AB370F"/>
    <w:rsid w:val="00AB3922"/>
    <w:rsid w:val="00AB39D7"/>
    <w:rsid w:val="00AB3A9A"/>
    <w:rsid w:val="00AB3B42"/>
    <w:rsid w:val="00AB411A"/>
    <w:rsid w:val="00AB41B6"/>
    <w:rsid w:val="00AB437D"/>
    <w:rsid w:val="00AB440D"/>
    <w:rsid w:val="00AB46DF"/>
    <w:rsid w:val="00AB4EC5"/>
    <w:rsid w:val="00AB4F8E"/>
    <w:rsid w:val="00AB5171"/>
    <w:rsid w:val="00AB52AF"/>
    <w:rsid w:val="00AB5456"/>
    <w:rsid w:val="00AB54CB"/>
    <w:rsid w:val="00AB556F"/>
    <w:rsid w:val="00AB55F2"/>
    <w:rsid w:val="00AB57C9"/>
    <w:rsid w:val="00AB596B"/>
    <w:rsid w:val="00AB5B48"/>
    <w:rsid w:val="00AB5CF9"/>
    <w:rsid w:val="00AB5DFA"/>
    <w:rsid w:val="00AB6255"/>
    <w:rsid w:val="00AB6338"/>
    <w:rsid w:val="00AB6F5B"/>
    <w:rsid w:val="00AB7303"/>
    <w:rsid w:val="00AB730E"/>
    <w:rsid w:val="00AB744A"/>
    <w:rsid w:val="00AB746A"/>
    <w:rsid w:val="00AB75DD"/>
    <w:rsid w:val="00AB7655"/>
    <w:rsid w:val="00AB7B68"/>
    <w:rsid w:val="00AB7C11"/>
    <w:rsid w:val="00AB7F67"/>
    <w:rsid w:val="00AC0050"/>
    <w:rsid w:val="00AC0065"/>
    <w:rsid w:val="00AC009C"/>
    <w:rsid w:val="00AC03C5"/>
    <w:rsid w:val="00AC06CA"/>
    <w:rsid w:val="00AC096D"/>
    <w:rsid w:val="00AC097F"/>
    <w:rsid w:val="00AC099B"/>
    <w:rsid w:val="00AC0CAF"/>
    <w:rsid w:val="00AC0D42"/>
    <w:rsid w:val="00AC0DB3"/>
    <w:rsid w:val="00AC0DDF"/>
    <w:rsid w:val="00AC0E5A"/>
    <w:rsid w:val="00AC0F7F"/>
    <w:rsid w:val="00AC137B"/>
    <w:rsid w:val="00AC13E3"/>
    <w:rsid w:val="00AC1409"/>
    <w:rsid w:val="00AC163E"/>
    <w:rsid w:val="00AC176D"/>
    <w:rsid w:val="00AC18BC"/>
    <w:rsid w:val="00AC1CD6"/>
    <w:rsid w:val="00AC2191"/>
    <w:rsid w:val="00AC219E"/>
    <w:rsid w:val="00AC2584"/>
    <w:rsid w:val="00AC26E9"/>
    <w:rsid w:val="00AC28FD"/>
    <w:rsid w:val="00AC2A1E"/>
    <w:rsid w:val="00AC2ACE"/>
    <w:rsid w:val="00AC2AD1"/>
    <w:rsid w:val="00AC2C1D"/>
    <w:rsid w:val="00AC2CD1"/>
    <w:rsid w:val="00AC2D63"/>
    <w:rsid w:val="00AC301D"/>
    <w:rsid w:val="00AC3074"/>
    <w:rsid w:val="00AC32D3"/>
    <w:rsid w:val="00AC33FA"/>
    <w:rsid w:val="00AC34D4"/>
    <w:rsid w:val="00AC363A"/>
    <w:rsid w:val="00AC3758"/>
    <w:rsid w:val="00AC3A4D"/>
    <w:rsid w:val="00AC3AFE"/>
    <w:rsid w:val="00AC3CBD"/>
    <w:rsid w:val="00AC3CD8"/>
    <w:rsid w:val="00AC3F89"/>
    <w:rsid w:val="00AC407D"/>
    <w:rsid w:val="00AC40A8"/>
    <w:rsid w:val="00AC40B6"/>
    <w:rsid w:val="00AC4337"/>
    <w:rsid w:val="00AC4380"/>
    <w:rsid w:val="00AC44FE"/>
    <w:rsid w:val="00AC4547"/>
    <w:rsid w:val="00AC4590"/>
    <w:rsid w:val="00AC465F"/>
    <w:rsid w:val="00AC48B4"/>
    <w:rsid w:val="00AC4903"/>
    <w:rsid w:val="00AC491A"/>
    <w:rsid w:val="00AC4A4D"/>
    <w:rsid w:val="00AC4B8D"/>
    <w:rsid w:val="00AC4DD0"/>
    <w:rsid w:val="00AC4E60"/>
    <w:rsid w:val="00AC4EF3"/>
    <w:rsid w:val="00AC4FFC"/>
    <w:rsid w:val="00AC5887"/>
    <w:rsid w:val="00AC5A43"/>
    <w:rsid w:val="00AC5A9D"/>
    <w:rsid w:val="00AC5AD1"/>
    <w:rsid w:val="00AC5AE8"/>
    <w:rsid w:val="00AC5B70"/>
    <w:rsid w:val="00AC5C1F"/>
    <w:rsid w:val="00AC60E3"/>
    <w:rsid w:val="00AC6454"/>
    <w:rsid w:val="00AC66F3"/>
    <w:rsid w:val="00AC6700"/>
    <w:rsid w:val="00AC6908"/>
    <w:rsid w:val="00AC6B56"/>
    <w:rsid w:val="00AC6CEE"/>
    <w:rsid w:val="00AC6E2B"/>
    <w:rsid w:val="00AC6E70"/>
    <w:rsid w:val="00AC6FBD"/>
    <w:rsid w:val="00AC704A"/>
    <w:rsid w:val="00AC7198"/>
    <w:rsid w:val="00AC7546"/>
    <w:rsid w:val="00AC77DD"/>
    <w:rsid w:val="00AC7C9F"/>
    <w:rsid w:val="00AC7EB1"/>
    <w:rsid w:val="00AD03E3"/>
    <w:rsid w:val="00AD05FD"/>
    <w:rsid w:val="00AD06A1"/>
    <w:rsid w:val="00AD08B0"/>
    <w:rsid w:val="00AD094E"/>
    <w:rsid w:val="00AD0BA9"/>
    <w:rsid w:val="00AD0DB2"/>
    <w:rsid w:val="00AD1007"/>
    <w:rsid w:val="00AD106F"/>
    <w:rsid w:val="00AD1098"/>
    <w:rsid w:val="00AD1170"/>
    <w:rsid w:val="00AD1181"/>
    <w:rsid w:val="00AD1210"/>
    <w:rsid w:val="00AD1464"/>
    <w:rsid w:val="00AD17A1"/>
    <w:rsid w:val="00AD193E"/>
    <w:rsid w:val="00AD1A77"/>
    <w:rsid w:val="00AD1D87"/>
    <w:rsid w:val="00AD1F91"/>
    <w:rsid w:val="00AD22F7"/>
    <w:rsid w:val="00AD236C"/>
    <w:rsid w:val="00AD2617"/>
    <w:rsid w:val="00AD263F"/>
    <w:rsid w:val="00AD2749"/>
    <w:rsid w:val="00AD27E2"/>
    <w:rsid w:val="00AD295F"/>
    <w:rsid w:val="00AD2BF1"/>
    <w:rsid w:val="00AD2D4F"/>
    <w:rsid w:val="00AD2D5A"/>
    <w:rsid w:val="00AD349C"/>
    <w:rsid w:val="00AD3757"/>
    <w:rsid w:val="00AD3814"/>
    <w:rsid w:val="00AD384E"/>
    <w:rsid w:val="00AD3C1A"/>
    <w:rsid w:val="00AD3C6B"/>
    <w:rsid w:val="00AD3E29"/>
    <w:rsid w:val="00AD3E63"/>
    <w:rsid w:val="00AD437E"/>
    <w:rsid w:val="00AD45EC"/>
    <w:rsid w:val="00AD465D"/>
    <w:rsid w:val="00AD46DC"/>
    <w:rsid w:val="00AD49D5"/>
    <w:rsid w:val="00AD5159"/>
    <w:rsid w:val="00AD537F"/>
    <w:rsid w:val="00AD5451"/>
    <w:rsid w:val="00AD5458"/>
    <w:rsid w:val="00AD54F5"/>
    <w:rsid w:val="00AD556E"/>
    <w:rsid w:val="00AD5616"/>
    <w:rsid w:val="00AD5BEB"/>
    <w:rsid w:val="00AD5E57"/>
    <w:rsid w:val="00AD60B3"/>
    <w:rsid w:val="00AD68C1"/>
    <w:rsid w:val="00AD6A93"/>
    <w:rsid w:val="00AD6CB5"/>
    <w:rsid w:val="00AD6D75"/>
    <w:rsid w:val="00AD6DC6"/>
    <w:rsid w:val="00AD72E7"/>
    <w:rsid w:val="00AD7351"/>
    <w:rsid w:val="00AD7395"/>
    <w:rsid w:val="00AD76CD"/>
    <w:rsid w:val="00AD7A3A"/>
    <w:rsid w:val="00AD7B90"/>
    <w:rsid w:val="00AD7BC2"/>
    <w:rsid w:val="00AD7CF6"/>
    <w:rsid w:val="00AD7EED"/>
    <w:rsid w:val="00AD7F9D"/>
    <w:rsid w:val="00AE04D4"/>
    <w:rsid w:val="00AE0585"/>
    <w:rsid w:val="00AE0794"/>
    <w:rsid w:val="00AE085C"/>
    <w:rsid w:val="00AE08E4"/>
    <w:rsid w:val="00AE0CFD"/>
    <w:rsid w:val="00AE0E80"/>
    <w:rsid w:val="00AE0ECC"/>
    <w:rsid w:val="00AE106D"/>
    <w:rsid w:val="00AE1192"/>
    <w:rsid w:val="00AE1410"/>
    <w:rsid w:val="00AE1434"/>
    <w:rsid w:val="00AE146D"/>
    <w:rsid w:val="00AE147D"/>
    <w:rsid w:val="00AE154C"/>
    <w:rsid w:val="00AE16EB"/>
    <w:rsid w:val="00AE1E24"/>
    <w:rsid w:val="00AE1E6E"/>
    <w:rsid w:val="00AE2065"/>
    <w:rsid w:val="00AE207F"/>
    <w:rsid w:val="00AE21D2"/>
    <w:rsid w:val="00AE2209"/>
    <w:rsid w:val="00AE2252"/>
    <w:rsid w:val="00AE22D4"/>
    <w:rsid w:val="00AE248E"/>
    <w:rsid w:val="00AE25DB"/>
    <w:rsid w:val="00AE2629"/>
    <w:rsid w:val="00AE262F"/>
    <w:rsid w:val="00AE27E3"/>
    <w:rsid w:val="00AE2868"/>
    <w:rsid w:val="00AE29EE"/>
    <w:rsid w:val="00AE29FA"/>
    <w:rsid w:val="00AE2A21"/>
    <w:rsid w:val="00AE2BB1"/>
    <w:rsid w:val="00AE2C55"/>
    <w:rsid w:val="00AE2CA7"/>
    <w:rsid w:val="00AE2CBC"/>
    <w:rsid w:val="00AE2F9A"/>
    <w:rsid w:val="00AE342C"/>
    <w:rsid w:val="00AE34CB"/>
    <w:rsid w:val="00AE35E1"/>
    <w:rsid w:val="00AE3605"/>
    <w:rsid w:val="00AE37B2"/>
    <w:rsid w:val="00AE388D"/>
    <w:rsid w:val="00AE3A73"/>
    <w:rsid w:val="00AE3AFC"/>
    <w:rsid w:val="00AE3EA8"/>
    <w:rsid w:val="00AE40A1"/>
    <w:rsid w:val="00AE413D"/>
    <w:rsid w:val="00AE4154"/>
    <w:rsid w:val="00AE44D6"/>
    <w:rsid w:val="00AE45C5"/>
    <w:rsid w:val="00AE4605"/>
    <w:rsid w:val="00AE475A"/>
    <w:rsid w:val="00AE47A4"/>
    <w:rsid w:val="00AE4E6E"/>
    <w:rsid w:val="00AE4FA0"/>
    <w:rsid w:val="00AE4FD9"/>
    <w:rsid w:val="00AE526C"/>
    <w:rsid w:val="00AE5534"/>
    <w:rsid w:val="00AE55BB"/>
    <w:rsid w:val="00AE5711"/>
    <w:rsid w:val="00AE579E"/>
    <w:rsid w:val="00AE57D7"/>
    <w:rsid w:val="00AE57E4"/>
    <w:rsid w:val="00AE584C"/>
    <w:rsid w:val="00AE58EB"/>
    <w:rsid w:val="00AE5926"/>
    <w:rsid w:val="00AE59F5"/>
    <w:rsid w:val="00AE5D4B"/>
    <w:rsid w:val="00AE5E74"/>
    <w:rsid w:val="00AE6247"/>
    <w:rsid w:val="00AE6379"/>
    <w:rsid w:val="00AE64B3"/>
    <w:rsid w:val="00AE65F9"/>
    <w:rsid w:val="00AE6836"/>
    <w:rsid w:val="00AE6B08"/>
    <w:rsid w:val="00AE6B44"/>
    <w:rsid w:val="00AE6BC7"/>
    <w:rsid w:val="00AE6C46"/>
    <w:rsid w:val="00AE70B2"/>
    <w:rsid w:val="00AE72E3"/>
    <w:rsid w:val="00AE75EE"/>
    <w:rsid w:val="00AE771D"/>
    <w:rsid w:val="00AE773A"/>
    <w:rsid w:val="00AE7970"/>
    <w:rsid w:val="00AE7974"/>
    <w:rsid w:val="00AE7B34"/>
    <w:rsid w:val="00AE7B5E"/>
    <w:rsid w:val="00AE7C39"/>
    <w:rsid w:val="00AE7E1E"/>
    <w:rsid w:val="00AF0143"/>
    <w:rsid w:val="00AF0578"/>
    <w:rsid w:val="00AF05E9"/>
    <w:rsid w:val="00AF0618"/>
    <w:rsid w:val="00AF0751"/>
    <w:rsid w:val="00AF0982"/>
    <w:rsid w:val="00AF09AF"/>
    <w:rsid w:val="00AF0E6E"/>
    <w:rsid w:val="00AF1014"/>
    <w:rsid w:val="00AF14CB"/>
    <w:rsid w:val="00AF15F5"/>
    <w:rsid w:val="00AF1BA7"/>
    <w:rsid w:val="00AF1C22"/>
    <w:rsid w:val="00AF1C9F"/>
    <w:rsid w:val="00AF1DCE"/>
    <w:rsid w:val="00AF2047"/>
    <w:rsid w:val="00AF20CF"/>
    <w:rsid w:val="00AF2353"/>
    <w:rsid w:val="00AF247E"/>
    <w:rsid w:val="00AF2553"/>
    <w:rsid w:val="00AF2724"/>
    <w:rsid w:val="00AF288D"/>
    <w:rsid w:val="00AF28DF"/>
    <w:rsid w:val="00AF2EC0"/>
    <w:rsid w:val="00AF2FFF"/>
    <w:rsid w:val="00AF300D"/>
    <w:rsid w:val="00AF307E"/>
    <w:rsid w:val="00AF3158"/>
    <w:rsid w:val="00AF35EB"/>
    <w:rsid w:val="00AF36FF"/>
    <w:rsid w:val="00AF3760"/>
    <w:rsid w:val="00AF386F"/>
    <w:rsid w:val="00AF3887"/>
    <w:rsid w:val="00AF397B"/>
    <w:rsid w:val="00AF3C68"/>
    <w:rsid w:val="00AF3CC9"/>
    <w:rsid w:val="00AF40CA"/>
    <w:rsid w:val="00AF41C9"/>
    <w:rsid w:val="00AF4755"/>
    <w:rsid w:val="00AF47C3"/>
    <w:rsid w:val="00AF4ADA"/>
    <w:rsid w:val="00AF4DC4"/>
    <w:rsid w:val="00AF4E57"/>
    <w:rsid w:val="00AF5598"/>
    <w:rsid w:val="00AF5819"/>
    <w:rsid w:val="00AF5990"/>
    <w:rsid w:val="00AF5F64"/>
    <w:rsid w:val="00AF615F"/>
    <w:rsid w:val="00AF62EF"/>
    <w:rsid w:val="00AF6311"/>
    <w:rsid w:val="00AF6961"/>
    <w:rsid w:val="00AF6A5E"/>
    <w:rsid w:val="00AF6BA4"/>
    <w:rsid w:val="00AF6C60"/>
    <w:rsid w:val="00AF6C8F"/>
    <w:rsid w:val="00AF6E20"/>
    <w:rsid w:val="00AF6E9E"/>
    <w:rsid w:val="00AF6F2E"/>
    <w:rsid w:val="00AF74AC"/>
    <w:rsid w:val="00AF751D"/>
    <w:rsid w:val="00AF755C"/>
    <w:rsid w:val="00AF75E5"/>
    <w:rsid w:val="00AF7623"/>
    <w:rsid w:val="00AF774F"/>
    <w:rsid w:val="00AF78E6"/>
    <w:rsid w:val="00AF7CDF"/>
    <w:rsid w:val="00AF7D48"/>
    <w:rsid w:val="00AF7D73"/>
    <w:rsid w:val="00AF7DF3"/>
    <w:rsid w:val="00AF7E55"/>
    <w:rsid w:val="00AF7F56"/>
    <w:rsid w:val="00AF7FE1"/>
    <w:rsid w:val="00B00448"/>
    <w:rsid w:val="00B00451"/>
    <w:rsid w:val="00B0048A"/>
    <w:rsid w:val="00B004DC"/>
    <w:rsid w:val="00B00555"/>
    <w:rsid w:val="00B00645"/>
    <w:rsid w:val="00B00668"/>
    <w:rsid w:val="00B00B88"/>
    <w:rsid w:val="00B00E39"/>
    <w:rsid w:val="00B01004"/>
    <w:rsid w:val="00B0101A"/>
    <w:rsid w:val="00B010D6"/>
    <w:rsid w:val="00B011BC"/>
    <w:rsid w:val="00B01260"/>
    <w:rsid w:val="00B014EF"/>
    <w:rsid w:val="00B0154F"/>
    <w:rsid w:val="00B0165D"/>
    <w:rsid w:val="00B0173B"/>
    <w:rsid w:val="00B019BA"/>
    <w:rsid w:val="00B01DBB"/>
    <w:rsid w:val="00B0216C"/>
    <w:rsid w:val="00B02183"/>
    <w:rsid w:val="00B021FA"/>
    <w:rsid w:val="00B02377"/>
    <w:rsid w:val="00B025CF"/>
    <w:rsid w:val="00B02CFA"/>
    <w:rsid w:val="00B02D48"/>
    <w:rsid w:val="00B02E75"/>
    <w:rsid w:val="00B03138"/>
    <w:rsid w:val="00B03141"/>
    <w:rsid w:val="00B0322C"/>
    <w:rsid w:val="00B03270"/>
    <w:rsid w:val="00B033AC"/>
    <w:rsid w:val="00B03B05"/>
    <w:rsid w:val="00B03BA3"/>
    <w:rsid w:val="00B03EEA"/>
    <w:rsid w:val="00B0412B"/>
    <w:rsid w:val="00B04188"/>
    <w:rsid w:val="00B0450F"/>
    <w:rsid w:val="00B04591"/>
    <w:rsid w:val="00B0462C"/>
    <w:rsid w:val="00B046F0"/>
    <w:rsid w:val="00B04873"/>
    <w:rsid w:val="00B0491A"/>
    <w:rsid w:val="00B049DB"/>
    <w:rsid w:val="00B04D02"/>
    <w:rsid w:val="00B04D52"/>
    <w:rsid w:val="00B04D54"/>
    <w:rsid w:val="00B04EA0"/>
    <w:rsid w:val="00B05308"/>
    <w:rsid w:val="00B05368"/>
    <w:rsid w:val="00B05573"/>
    <w:rsid w:val="00B05CA1"/>
    <w:rsid w:val="00B05E0B"/>
    <w:rsid w:val="00B06079"/>
    <w:rsid w:val="00B060F0"/>
    <w:rsid w:val="00B0621A"/>
    <w:rsid w:val="00B063C2"/>
    <w:rsid w:val="00B06483"/>
    <w:rsid w:val="00B0681E"/>
    <w:rsid w:val="00B068AF"/>
    <w:rsid w:val="00B06AA2"/>
    <w:rsid w:val="00B06BB4"/>
    <w:rsid w:val="00B06C1C"/>
    <w:rsid w:val="00B07217"/>
    <w:rsid w:val="00B07345"/>
    <w:rsid w:val="00B076E0"/>
    <w:rsid w:val="00B079FB"/>
    <w:rsid w:val="00B07AEC"/>
    <w:rsid w:val="00B07B00"/>
    <w:rsid w:val="00B07C91"/>
    <w:rsid w:val="00B07CB6"/>
    <w:rsid w:val="00B07D37"/>
    <w:rsid w:val="00B07F4C"/>
    <w:rsid w:val="00B101F0"/>
    <w:rsid w:val="00B10489"/>
    <w:rsid w:val="00B1071A"/>
    <w:rsid w:val="00B10935"/>
    <w:rsid w:val="00B10BF7"/>
    <w:rsid w:val="00B10CB6"/>
    <w:rsid w:val="00B10D84"/>
    <w:rsid w:val="00B10FBE"/>
    <w:rsid w:val="00B1110F"/>
    <w:rsid w:val="00B11172"/>
    <w:rsid w:val="00B1125B"/>
    <w:rsid w:val="00B112CF"/>
    <w:rsid w:val="00B11327"/>
    <w:rsid w:val="00B1149E"/>
    <w:rsid w:val="00B114F5"/>
    <w:rsid w:val="00B114FC"/>
    <w:rsid w:val="00B11578"/>
    <w:rsid w:val="00B118DD"/>
    <w:rsid w:val="00B11A35"/>
    <w:rsid w:val="00B11C6D"/>
    <w:rsid w:val="00B11F27"/>
    <w:rsid w:val="00B11F7D"/>
    <w:rsid w:val="00B12006"/>
    <w:rsid w:val="00B12111"/>
    <w:rsid w:val="00B1242A"/>
    <w:rsid w:val="00B12480"/>
    <w:rsid w:val="00B1249B"/>
    <w:rsid w:val="00B12559"/>
    <w:rsid w:val="00B125C6"/>
    <w:rsid w:val="00B1265B"/>
    <w:rsid w:val="00B1267B"/>
    <w:rsid w:val="00B12A28"/>
    <w:rsid w:val="00B12C90"/>
    <w:rsid w:val="00B12D4D"/>
    <w:rsid w:val="00B13388"/>
    <w:rsid w:val="00B136DF"/>
    <w:rsid w:val="00B13796"/>
    <w:rsid w:val="00B13977"/>
    <w:rsid w:val="00B13A66"/>
    <w:rsid w:val="00B13AAD"/>
    <w:rsid w:val="00B13AB2"/>
    <w:rsid w:val="00B13E19"/>
    <w:rsid w:val="00B13E74"/>
    <w:rsid w:val="00B14147"/>
    <w:rsid w:val="00B14448"/>
    <w:rsid w:val="00B14522"/>
    <w:rsid w:val="00B1457E"/>
    <w:rsid w:val="00B145CF"/>
    <w:rsid w:val="00B145ED"/>
    <w:rsid w:val="00B14B49"/>
    <w:rsid w:val="00B14DBE"/>
    <w:rsid w:val="00B14E5D"/>
    <w:rsid w:val="00B14ECA"/>
    <w:rsid w:val="00B15226"/>
    <w:rsid w:val="00B154D3"/>
    <w:rsid w:val="00B15591"/>
    <w:rsid w:val="00B155B6"/>
    <w:rsid w:val="00B15725"/>
    <w:rsid w:val="00B15AC6"/>
    <w:rsid w:val="00B15B9B"/>
    <w:rsid w:val="00B15EDE"/>
    <w:rsid w:val="00B15F74"/>
    <w:rsid w:val="00B162FE"/>
    <w:rsid w:val="00B164FB"/>
    <w:rsid w:val="00B16889"/>
    <w:rsid w:val="00B169C6"/>
    <w:rsid w:val="00B16B0B"/>
    <w:rsid w:val="00B16B85"/>
    <w:rsid w:val="00B16C7D"/>
    <w:rsid w:val="00B16E4E"/>
    <w:rsid w:val="00B1707B"/>
    <w:rsid w:val="00B1737E"/>
    <w:rsid w:val="00B17597"/>
    <w:rsid w:val="00B176B8"/>
    <w:rsid w:val="00B17982"/>
    <w:rsid w:val="00B179FA"/>
    <w:rsid w:val="00B17A00"/>
    <w:rsid w:val="00B17C81"/>
    <w:rsid w:val="00B17D43"/>
    <w:rsid w:val="00B17FA0"/>
    <w:rsid w:val="00B20062"/>
    <w:rsid w:val="00B2018C"/>
    <w:rsid w:val="00B20423"/>
    <w:rsid w:val="00B20558"/>
    <w:rsid w:val="00B20844"/>
    <w:rsid w:val="00B20DA1"/>
    <w:rsid w:val="00B20EF2"/>
    <w:rsid w:val="00B20FCA"/>
    <w:rsid w:val="00B21265"/>
    <w:rsid w:val="00B2149A"/>
    <w:rsid w:val="00B216E6"/>
    <w:rsid w:val="00B2177E"/>
    <w:rsid w:val="00B219C4"/>
    <w:rsid w:val="00B21AD8"/>
    <w:rsid w:val="00B21C86"/>
    <w:rsid w:val="00B21D0A"/>
    <w:rsid w:val="00B22136"/>
    <w:rsid w:val="00B22499"/>
    <w:rsid w:val="00B224BC"/>
    <w:rsid w:val="00B224E6"/>
    <w:rsid w:val="00B22707"/>
    <w:rsid w:val="00B22996"/>
    <w:rsid w:val="00B22A05"/>
    <w:rsid w:val="00B22AAD"/>
    <w:rsid w:val="00B22B2E"/>
    <w:rsid w:val="00B22B5E"/>
    <w:rsid w:val="00B22BE2"/>
    <w:rsid w:val="00B22E7E"/>
    <w:rsid w:val="00B2312B"/>
    <w:rsid w:val="00B2332A"/>
    <w:rsid w:val="00B2341F"/>
    <w:rsid w:val="00B234BC"/>
    <w:rsid w:val="00B2377D"/>
    <w:rsid w:val="00B237B3"/>
    <w:rsid w:val="00B23960"/>
    <w:rsid w:val="00B23BBA"/>
    <w:rsid w:val="00B23BEB"/>
    <w:rsid w:val="00B23E29"/>
    <w:rsid w:val="00B23E60"/>
    <w:rsid w:val="00B23E63"/>
    <w:rsid w:val="00B23EA7"/>
    <w:rsid w:val="00B240CF"/>
    <w:rsid w:val="00B24417"/>
    <w:rsid w:val="00B24493"/>
    <w:rsid w:val="00B245C3"/>
    <w:rsid w:val="00B24626"/>
    <w:rsid w:val="00B24AA4"/>
    <w:rsid w:val="00B24B2F"/>
    <w:rsid w:val="00B24B77"/>
    <w:rsid w:val="00B24D20"/>
    <w:rsid w:val="00B24FDC"/>
    <w:rsid w:val="00B24FF3"/>
    <w:rsid w:val="00B25353"/>
    <w:rsid w:val="00B256CC"/>
    <w:rsid w:val="00B25832"/>
    <w:rsid w:val="00B25AEE"/>
    <w:rsid w:val="00B25C30"/>
    <w:rsid w:val="00B261B3"/>
    <w:rsid w:val="00B266EE"/>
    <w:rsid w:val="00B2671B"/>
    <w:rsid w:val="00B26A0D"/>
    <w:rsid w:val="00B26B77"/>
    <w:rsid w:val="00B26B97"/>
    <w:rsid w:val="00B26CE7"/>
    <w:rsid w:val="00B26D08"/>
    <w:rsid w:val="00B26E31"/>
    <w:rsid w:val="00B27043"/>
    <w:rsid w:val="00B271E8"/>
    <w:rsid w:val="00B273BA"/>
    <w:rsid w:val="00B274BC"/>
    <w:rsid w:val="00B27679"/>
    <w:rsid w:val="00B276B0"/>
    <w:rsid w:val="00B277C8"/>
    <w:rsid w:val="00B27BEA"/>
    <w:rsid w:val="00B27C8C"/>
    <w:rsid w:val="00B27D01"/>
    <w:rsid w:val="00B27E8F"/>
    <w:rsid w:val="00B30181"/>
    <w:rsid w:val="00B30438"/>
    <w:rsid w:val="00B30596"/>
    <w:rsid w:val="00B307E0"/>
    <w:rsid w:val="00B30920"/>
    <w:rsid w:val="00B30934"/>
    <w:rsid w:val="00B30947"/>
    <w:rsid w:val="00B309E8"/>
    <w:rsid w:val="00B309FA"/>
    <w:rsid w:val="00B30C10"/>
    <w:rsid w:val="00B3130B"/>
    <w:rsid w:val="00B316DC"/>
    <w:rsid w:val="00B317FE"/>
    <w:rsid w:val="00B31A08"/>
    <w:rsid w:val="00B31C10"/>
    <w:rsid w:val="00B31F91"/>
    <w:rsid w:val="00B31FEF"/>
    <w:rsid w:val="00B32012"/>
    <w:rsid w:val="00B321A4"/>
    <w:rsid w:val="00B32395"/>
    <w:rsid w:val="00B3247A"/>
    <w:rsid w:val="00B32609"/>
    <w:rsid w:val="00B3265D"/>
    <w:rsid w:val="00B32742"/>
    <w:rsid w:val="00B328B6"/>
    <w:rsid w:val="00B32916"/>
    <w:rsid w:val="00B32930"/>
    <w:rsid w:val="00B32D0E"/>
    <w:rsid w:val="00B32E39"/>
    <w:rsid w:val="00B33153"/>
    <w:rsid w:val="00B331DC"/>
    <w:rsid w:val="00B331F6"/>
    <w:rsid w:val="00B333D1"/>
    <w:rsid w:val="00B33794"/>
    <w:rsid w:val="00B337E7"/>
    <w:rsid w:val="00B33829"/>
    <w:rsid w:val="00B33A9D"/>
    <w:rsid w:val="00B33C1A"/>
    <w:rsid w:val="00B33E03"/>
    <w:rsid w:val="00B33FC0"/>
    <w:rsid w:val="00B343E1"/>
    <w:rsid w:val="00B346BC"/>
    <w:rsid w:val="00B34853"/>
    <w:rsid w:val="00B34A0F"/>
    <w:rsid w:val="00B34CB1"/>
    <w:rsid w:val="00B34D3F"/>
    <w:rsid w:val="00B34DA6"/>
    <w:rsid w:val="00B35313"/>
    <w:rsid w:val="00B353F9"/>
    <w:rsid w:val="00B35623"/>
    <w:rsid w:val="00B35940"/>
    <w:rsid w:val="00B35A88"/>
    <w:rsid w:val="00B35B69"/>
    <w:rsid w:val="00B35C5C"/>
    <w:rsid w:val="00B35E2F"/>
    <w:rsid w:val="00B35E73"/>
    <w:rsid w:val="00B35FBE"/>
    <w:rsid w:val="00B36362"/>
    <w:rsid w:val="00B36400"/>
    <w:rsid w:val="00B3658F"/>
    <w:rsid w:val="00B3675E"/>
    <w:rsid w:val="00B367ED"/>
    <w:rsid w:val="00B36849"/>
    <w:rsid w:val="00B36891"/>
    <w:rsid w:val="00B368F8"/>
    <w:rsid w:val="00B36AED"/>
    <w:rsid w:val="00B36E84"/>
    <w:rsid w:val="00B36F88"/>
    <w:rsid w:val="00B37147"/>
    <w:rsid w:val="00B3728A"/>
    <w:rsid w:val="00B3753B"/>
    <w:rsid w:val="00B3761D"/>
    <w:rsid w:val="00B3767D"/>
    <w:rsid w:val="00B37888"/>
    <w:rsid w:val="00B37920"/>
    <w:rsid w:val="00B37A84"/>
    <w:rsid w:val="00B37AF2"/>
    <w:rsid w:val="00B401FE"/>
    <w:rsid w:val="00B4023C"/>
    <w:rsid w:val="00B4025F"/>
    <w:rsid w:val="00B40297"/>
    <w:rsid w:val="00B40363"/>
    <w:rsid w:val="00B4076E"/>
    <w:rsid w:val="00B40772"/>
    <w:rsid w:val="00B40811"/>
    <w:rsid w:val="00B4088F"/>
    <w:rsid w:val="00B4095E"/>
    <w:rsid w:val="00B40ABE"/>
    <w:rsid w:val="00B40BA8"/>
    <w:rsid w:val="00B40CD7"/>
    <w:rsid w:val="00B40F28"/>
    <w:rsid w:val="00B41262"/>
    <w:rsid w:val="00B4139E"/>
    <w:rsid w:val="00B4166E"/>
    <w:rsid w:val="00B41709"/>
    <w:rsid w:val="00B41A97"/>
    <w:rsid w:val="00B41ED3"/>
    <w:rsid w:val="00B421A9"/>
    <w:rsid w:val="00B42427"/>
    <w:rsid w:val="00B426EB"/>
    <w:rsid w:val="00B429E5"/>
    <w:rsid w:val="00B42A26"/>
    <w:rsid w:val="00B431C9"/>
    <w:rsid w:val="00B433BE"/>
    <w:rsid w:val="00B4351D"/>
    <w:rsid w:val="00B43657"/>
    <w:rsid w:val="00B439DA"/>
    <w:rsid w:val="00B43C6B"/>
    <w:rsid w:val="00B43D0B"/>
    <w:rsid w:val="00B44336"/>
    <w:rsid w:val="00B443A6"/>
    <w:rsid w:val="00B443B6"/>
    <w:rsid w:val="00B44467"/>
    <w:rsid w:val="00B44E0C"/>
    <w:rsid w:val="00B450A2"/>
    <w:rsid w:val="00B453A4"/>
    <w:rsid w:val="00B453F4"/>
    <w:rsid w:val="00B45708"/>
    <w:rsid w:val="00B45A41"/>
    <w:rsid w:val="00B45C1E"/>
    <w:rsid w:val="00B45CC9"/>
    <w:rsid w:val="00B46325"/>
    <w:rsid w:val="00B46795"/>
    <w:rsid w:val="00B46874"/>
    <w:rsid w:val="00B46A32"/>
    <w:rsid w:val="00B46B37"/>
    <w:rsid w:val="00B46C3F"/>
    <w:rsid w:val="00B46FB0"/>
    <w:rsid w:val="00B4701B"/>
    <w:rsid w:val="00B4704C"/>
    <w:rsid w:val="00B4710A"/>
    <w:rsid w:val="00B47118"/>
    <w:rsid w:val="00B471EC"/>
    <w:rsid w:val="00B47309"/>
    <w:rsid w:val="00B4730A"/>
    <w:rsid w:val="00B47331"/>
    <w:rsid w:val="00B474DE"/>
    <w:rsid w:val="00B477EF"/>
    <w:rsid w:val="00B4780B"/>
    <w:rsid w:val="00B47D77"/>
    <w:rsid w:val="00B50099"/>
    <w:rsid w:val="00B5026E"/>
    <w:rsid w:val="00B50286"/>
    <w:rsid w:val="00B50396"/>
    <w:rsid w:val="00B50A94"/>
    <w:rsid w:val="00B50E18"/>
    <w:rsid w:val="00B5117A"/>
    <w:rsid w:val="00B514E9"/>
    <w:rsid w:val="00B5176B"/>
    <w:rsid w:val="00B5195E"/>
    <w:rsid w:val="00B51D28"/>
    <w:rsid w:val="00B51E6D"/>
    <w:rsid w:val="00B52090"/>
    <w:rsid w:val="00B52224"/>
    <w:rsid w:val="00B522E9"/>
    <w:rsid w:val="00B52457"/>
    <w:rsid w:val="00B52878"/>
    <w:rsid w:val="00B52901"/>
    <w:rsid w:val="00B52B1F"/>
    <w:rsid w:val="00B52BF4"/>
    <w:rsid w:val="00B532C2"/>
    <w:rsid w:val="00B53571"/>
    <w:rsid w:val="00B535D0"/>
    <w:rsid w:val="00B53707"/>
    <w:rsid w:val="00B53714"/>
    <w:rsid w:val="00B53B2F"/>
    <w:rsid w:val="00B53C0E"/>
    <w:rsid w:val="00B53F0F"/>
    <w:rsid w:val="00B540CE"/>
    <w:rsid w:val="00B541CA"/>
    <w:rsid w:val="00B541F9"/>
    <w:rsid w:val="00B543FD"/>
    <w:rsid w:val="00B5441B"/>
    <w:rsid w:val="00B54492"/>
    <w:rsid w:val="00B544B3"/>
    <w:rsid w:val="00B54BA0"/>
    <w:rsid w:val="00B54BC9"/>
    <w:rsid w:val="00B54C32"/>
    <w:rsid w:val="00B54CD0"/>
    <w:rsid w:val="00B54F42"/>
    <w:rsid w:val="00B550E2"/>
    <w:rsid w:val="00B55136"/>
    <w:rsid w:val="00B5513C"/>
    <w:rsid w:val="00B551AB"/>
    <w:rsid w:val="00B55245"/>
    <w:rsid w:val="00B55251"/>
    <w:rsid w:val="00B55399"/>
    <w:rsid w:val="00B553DD"/>
    <w:rsid w:val="00B55425"/>
    <w:rsid w:val="00B55B4A"/>
    <w:rsid w:val="00B55BEF"/>
    <w:rsid w:val="00B55C16"/>
    <w:rsid w:val="00B55F0B"/>
    <w:rsid w:val="00B56061"/>
    <w:rsid w:val="00B561E4"/>
    <w:rsid w:val="00B563AF"/>
    <w:rsid w:val="00B56535"/>
    <w:rsid w:val="00B56576"/>
    <w:rsid w:val="00B566D0"/>
    <w:rsid w:val="00B56746"/>
    <w:rsid w:val="00B567AB"/>
    <w:rsid w:val="00B567D7"/>
    <w:rsid w:val="00B5695C"/>
    <w:rsid w:val="00B56AB6"/>
    <w:rsid w:val="00B56B5A"/>
    <w:rsid w:val="00B56C05"/>
    <w:rsid w:val="00B56CE6"/>
    <w:rsid w:val="00B56ED9"/>
    <w:rsid w:val="00B56F0F"/>
    <w:rsid w:val="00B571BF"/>
    <w:rsid w:val="00B57719"/>
    <w:rsid w:val="00B5772D"/>
    <w:rsid w:val="00B5795D"/>
    <w:rsid w:val="00B57A4E"/>
    <w:rsid w:val="00B57B42"/>
    <w:rsid w:val="00B57E01"/>
    <w:rsid w:val="00B57E11"/>
    <w:rsid w:val="00B57FD7"/>
    <w:rsid w:val="00B57FDE"/>
    <w:rsid w:val="00B60077"/>
    <w:rsid w:val="00B60094"/>
    <w:rsid w:val="00B602BF"/>
    <w:rsid w:val="00B604BC"/>
    <w:rsid w:val="00B6053F"/>
    <w:rsid w:val="00B60668"/>
    <w:rsid w:val="00B606FB"/>
    <w:rsid w:val="00B60C32"/>
    <w:rsid w:val="00B60C5E"/>
    <w:rsid w:val="00B60C91"/>
    <w:rsid w:val="00B60CC5"/>
    <w:rsid w:val="00B60E2E"/>
    <w:rsid w:val="00B60EDF"/>
    <w:rsid w:val="00B61122"/>
    <w:rsid w:val="00B61313"/>
    <w:rsid w:val="00B613C8"/>
    <w:rsid w:val="00B613FA"/>
    <w:rsid w:val="00B615AF"/>
    <w:rsid w:val="00B6175F"/>
    <w:rsid w:val="00B61861"/>
    <w:rsid w:val="00B6186E"/>
    <w:rsid w:val="00B618D8"/>
    <w:rsid w:val="00B6194D"/>
    <w:rsid w:val="00B61ABE"/>
    <w:rsid w:val="00B61B5E"/>
    <w:rsid w:val="00B61DD6"/>
    <w:rsid w:val="00B61FCA"/>
    <w:rsid w:val="00B6247E"/>
    <w:rsid w:val="00B624E3"/>
    <w:rsid w:val="00B624E5"/>
    <w:rsid w:val="00B6270A"/>
    <w:rsid w:val="00B62725"/>
    <w:rsid w:val="00B62738"/>
    <w:rsid w:val="00B62A91"/>
    <w:rsid w:val="00B62BD5"/>
    <w:rsid w:val="00B62C86"/>
    <w:rsid w:val="00B62E66"/>
    <w:rsid w:val="00B62FB4"/>
    <w:rsid w:val="00B62FB8"/>
    <w:rsid w:val="00B630CF"/>
    <w:rsid w:val="00B63223"/>
    <w:rsid w:val="00B635A5"/>
    <w:rsid w:val="00B6374F"/>
    <w:rsid w:val="00B63824"/>
    <w:rsid w:val="00B63D3C"/>
    <w:rsid w:val="00B63E12"/>
    <w:rsid w:val="00B63F16"/>
    <w:rsid w:val="00B6409F"/>
    <w:rsid w:val="00B64312"/>
    <w:rsid w:val="00B643F4"/>
    <w:rsid w:val="00B644B6"/>
    <w:rsid w:val="00B64590"/>
    <w:rsid w:val="00B64615"/>
    <w:rsid w:val="00B6465F"/>
    <w:rsid w:val="00B647CF"/>
    <w:rsid w:val="00B64825"/>
    <w:rsid w:val="00B64A17"/>
    <w:rsid w:val="00B64CD7"/>
    <w:rsid w:val="00B64D1D"/>
    <w:rsid w:val="00B64DB1"/>
    <w:rsid w:val="00B64DB5"/>
    <w:rsid w:val="00B64E86"/>
    <w:rsid w:val="00B65128"/>
    <w:rsid w:val="00B65136"/>
    <w:rsid w:val="00B658F8"/>
    <w:rsid w:val="00B65A32"/>
    <w:rsid w:val="00B65B82"/>
    <w:rsid w:val="00B65CAF"/>
    <w:rsid w:val="00B65E2F"/>
    <w:rsid w:val="00B65E73"/>
    <w:rsid w:val="00B662A6"/>
    <w:rsid w:val="00B662DD"/>
    <w:rsid w:val="00B66454"/>
    <w:rsid w:val="00B66475"/>
    <w:rsid w:val="00B664BB"/>
    <w:rsid w:val="00B6671B"/>
    <w:rsid w:val="00B66A40"/>
    <w:rsid w:val="00B66D6E"/>
    <w:rsid w:val="00B66DD2"/>
    <w:rsid w:val="00B66E38"/>
    <w:rsid w:val="00B671A7"/>
    <w:rsid w:val="00B67628"/>
    <w:rsid w:val="00B6763B"/>
    <w:rsid w:val="00B677C6"/>
    <w:rsid w:val="00B67841"/>
    <w:rsid w:val="00B6789B"/>
    <w:rsid w:val="00B67A9D"/>
    <w:rsid w:val="00B700CA"/>
    <w:rsid w:val="00B70137"/>
    <w:rsid w:val="00B70385"/>
    <w:rsid w:val="00B7050C"/>
    <w:rsid w:val="00B70546"/>
    <w:rsid w:val="00B7078A"/>
    <w:rsid w:val="00B7079B"/>
    <w:rsid w:val="00B70B2D"/>
    <w:rsid w:val="00B70CE1"/>
    <w:rsid w:val="00B70DEF"/>
    <w:rsid w:val="00B70EA1"/>
    <w:rsid w:val="00B710ED"/>
    <w:rsid w:val="00B71256"/>
    <w:rsid w:val="00B71329"/>
    <w:rsid w:val="00B717CA"/>
    <w:rsid w:val="00B71977"/>
    <w:rsid w:val="00B7197C"/>
    <w:rsid w:val="00B719E1"/>
    <w:rsid w:val="00B71C8D"/>
    <w:rsid w:val="00B71E92"/>
    <w:rsid w:val="00B723D6"/>
    <w:rsid w:val="00B728B1"/>
    <w:rsid w:val="00B72B69"/>
    <w:rsid w:val="00B72C57"/>
    <w:rsid w:val="00B72CAB"/>
    <w:rsid w:val="00B72D73"/>
    <w:rsid w:val="00B72DF5"/>
    <w:rsid w:val="00B72E39"/>
    <w:rsid w:val="00B73081"/>
    <w:rsid w:val="00B73138"/>
    <w:rsid w:val="00B7313D"/>
    <w:rsid w:val="00B73272"/>
    <w:rsid w:val="00B733ED"/>
    <w:rsid w:val="00B73444"/>
    <w:rsid w:val="00B73868"/>
    <w:rsid w:val="00B7394D"/>
    <w:rsid w:val="00B73976"/>
    <w:rsid w:val="00B73A12"/>
    <w:rsid w:val="00B73D37"/>
    <w:rsid w:val="00B73EE5"/>
    <w:rsid w:val="00B74376"/>
    <w:rsid w:val="00B745D1"/>
    <w:rsid w:val="00B74696"/>
    <w:rsid w:val="00B746E2"/>
    <w:rsid w:val="00B74912"/>
    <w:rsid w:val="00B749A8"/>
    <w:rsid w:val="00B74DE3"/>
    <w:rsid w:val="00B74E17"/>
    <w:rsid w:val="00B75049"/>
    <w:rsid w:val="00B751DB"/>
    <w:rsid w:val="00B752EF"/>
    <w:rsid w:val="00B754B0"/>
    <w:rsid w:val="00B758D7"/>
    <w:rsid w:val="00B75CCE"/>
    <w:rsid w:val="00B75EC3"/>
    <w:rsid w:val="00B761B1"/>
    <w:rsid w:val="00B76291"/>
    <w:rsid w:val="00B76338"/>
    <w:rsid w:val="00B764F1"/>
    <w:rsid w:val="00B76609"/>
    <w:rsid w:val="00B76A29"/>
    <w:rsid w:val="00B76C41"/>
    <w:rsid w:val="00B77178"/>
    <w:rsid w:val="00B77185"/>
    <w:rsid w:val="00B7767F"/>
    <w:rsid w:val="00B77754"/>
    <w:rsid w:val="00B7777C"/>
    <w:rsid w:val="00B779E6"/>
    <w:rsid w:val="00B77D7A"/>
    <w:rsid w:val="00B77E8F"/>
    <w:rsid w:val="00B80061"/>
    <w:rsid w:val="00B80066"/>
    <w:rsid w:val="00B8033E"/>
    <w:rsid w:val="00B803A4"/>
    <w:rsid w:val="00B804F4"/>
    <w:rsid w:val="00B80681"/>
    <w:rsid w:val="00B807AD"/>
    <w:rsid w:val="00B80800"/>
    <w:rsid w:val="00B80A32"/>
    <w:rsid w:val="00B80CFD"/>
    <w:rsid w:val="00B80EEE"/>
    <w:rsid w:val="00B8105E"/>
    <w:rsid w:val="00B81086"/>
    <w:rsid w:val="00B8144F"/>
    <w:rsid w:val="00B8192B"/>
    <w:rsid w:val="00B81C2D"/>
    <w:rsid w:val="00B81D64"/>
    <w:rsid w:val="00B82035"/>
    <w:rsid w:val="00B821A9"/>
    <w:rsid w:val="00B821F3"/>
    <w:rsid w:val="00B82328"/>
    <w:rsid w:val="00B824BF"/>
    <w:rsid w:val="00B82742"/>
    <w:rsid w:val="00B8277A"/>
    <w:rsid w:val="00B82A21"/>
    <w:rsid w:val="00B82A58"/>
    <w:rsid w:val="00B82AB9"/>
    <w:rsid w:val="00B82ABC"/>
    <w:rsid w:val="00B831D0"/>
    <w:rsid w:val="00B83449"/>
    <w:rsid w:val="00B83802"/>
    <w:rsid w:val="00B8388F"/>
    <w:rsid w:val="00B838DC"/>
    <w:rsid w:val="00B83A09"/>
    <w:rsid w:val="00B83A39"/>
    <w:rsid w:val="00B83CDA"/>
    <w:rsid w:val="00B83EC9"/>
    <w:rsid w:val="00B84098"/>
    <w:rsid w:val="00B8447E"/>
    <w:rsid w:val="00B8456F"/>
    <w:rsid w:val="00B845A3"/>
    <w:rsid w:val="00B846B2"/>
    <w:rsid w:val="00B84950"/>
    <w:rsid w:val="00B84F1A"/>
    <w:rsid w:val="00B84FAB"/>
    <w:rsid w:val="00B84FD1"/>
    <w:rsid w:val="00B8559F"/>
    <w:rsid w:val="00B85629"/>
    <w:rsid w:val="00B85704"/>
    <w:rsid w:val="00B8579E"/>
    <w:rsid w:val="00B85AD9"/>
    <w:rsid w:val="00B85C59"/>
    <w:rsid w:val="00B85E0A"/>
    <w:rsid w:val="00B86145"/>
    <w:rsid w:val="00B86317"/>
    <w:rsid w:val="00B86B14"/>
    <w:rsid w:val="00B86B4D"/>
    <w:rsid w:val="00B86CDA"/>
    <w:rsid w:val="00B86FFB"/>
    <w:rsid w:val="00B87031"/>
    <w:rsid w:val="00B87332"/>
    <w:rsid w:val="00B873D8"/>
    <w:rsid w:val="00B8752B"/>
    <w:rsid w:val="00B87645"/>
    <w:rsid w:val="00B8795C"/>
    <w:rsid w:val="00B8799A"/>
    <w:rsid w:val="00B87CE3"/>
    <w:rsid w:val="00B87DA8"/>
    <w:rsid w:val="00B87EC6"/>
    <w:rsid w:val="00B903E1"/>
    <w:rsid w:val="00B90437"/>
    <w:rsid w:val="00B9052C"/>
    <w:rsid w:val="00B90718"/>
    <w:rsid w:val="00B9072D"/>
    <w:rsid w:val="00B907F0"/>
    <w:rsid w:val="00B9092E"/>
    <w:rsid w:val="00B909A0"/>
    <w:rsid w:val="00B909D1"/>
    <w:rsid w:val="00B90A7C"/>
    <w:rsid w:val="00B90B05"/>
    <w:rsid w:val="00B90B56"/>
    <w:rsid w:val="00B90CCB"/>
    <w:rsid w:val="00B90EF4"/>
    <w:rsid w:val="00B911C2"/>
    <w:rsid w:val="00B913A4"/>
    <w:rsid w:val="00B91697"/>
    <w:rsid w:val="00B91832"/>
    <w:rsid w:val="00B9190B"/>
    <w:rsid w:val="00B91925"/>
    <w:rsid w:val="00B91AEA"/>
    <w:rsid w:val="00B91DE5"/>
    <w:rsid w:val="00B91F67"/>
    <w:rsid w:val="00B920F4"/>
    <w:rsid w:val="00B920F8"/>
    <w:rsid w:val="00B923FE"/>
    <w:rsid w:val="00B9245A"/>
    <w:rsid w:val="00B92777"/>
    <w:rsid w:val="00B92A2E"/>
    <w:rsid w:val="00B92C3C"/>
    <w:rsid w:val="00B92C9E"/>
    <w:rsid w:val="00B92E0E"/>
    <w:rsid w:val="00B93036"/>
    <w:rsid w:val="00B9328D"/>
    <w:rsid w:val="00B937D0"/>
    <w:rsid w:val="00B93823"/>
    <w:rsid w:val="00B9392A"/>
    <w:rsid w:val="00B93D4A"/>
    <w:rsid w:val="00B93ECD"/>
    <w:rsid w:val="00B93FC6"/>
    <w:rsid w:val="00B94103"/>
    <w:rsid w:val="00B94386"/>
    <w:rsid w:val="00B947FB"/>
    <w:rsid w:val="00B94876"/>
    <w:rsid w:val="00B949DB"/>
    <w:rsid w:val="00B94B89"/>
    <w:rsid w:val="00B94C57"/>
    <w:rsid w:val="00B94F31"/>
    <w:rsid w:val="00B94FE5"/>
    <w:rsid w:val="00B951FE"/>
    <w:rsid w:val="00B95646"/>
    <w:rsid w:val="00B95A6E"/>
    <w:rsid w:val="00B95C89"/>
    <w:rsid w:val="00B95CFE"/>
    <w:rsid w:val="00B95DD7"/>
    <w:rsid w:val="00B95E45"/>
    <w:rsid w:val="00B95F72"/>
    <w:rsid w:val="00B95FD3"/>
    <w:rsid w:val="00B9600C"/>
    <w:rsid w:val="00B9622B"/>
    <w:rsid w:val="00B962AD"/>
    <w:rsid w:val="00B9636E"/>
    <w:rsid w:val="00B9638F"/>
    <w:rsid w:val="00B9649F"/>
    <w:rsid w:val="00B96ABE"/>
    <w:rsid w:val="00B96ACD"/>
    <w:rsid w:val="00B96BF7"/>
    <w:rsid w:val="00B96F0E"/>
    <w:rsid w:val="00B971DE"/>
    <w:rsid w:val="00B97218"/>
    <w:rsid w:val="00B97428"/>
    <w:rsid w:val="00B97467"/>
    <w:rsid w:val="00B9756B"/>
    <w:rsid w:val="00B97729"/>
    <w:rsid w:val="00B977C5"/>
    <w:rsid w:val="00B97842"/>
    <w:rsid w:val="00B978A4"/>
    <w:rsid w:val="00B979AA"/>
    <w:rsid w:val="00B97B49"/>
    <w:rsid w:val="00B97BD3"/>
    <w:rsid w:val="00B97F4A"/>
    <w:rsid w:val="00B97FD0"/>
    <w:rsid w:val="00BA0068"/>
    <w:rsid w:val="00BA03A1"/>
    <w:rsid w:val="00BA0437"/>
    <w:rsid w:val="00BA09D8"/>
    <w:rsid w:val="00BA0BE2"/>
    <w:rsid w:val="00BA0CA2"/>
    <w:rsid w:val="00BA0CAD"/>
    <w:rsid w:val="00BA0CE8"/>
    <w:rsid w:val="00BA0D6C"/>
    <w:rsid w:val="00BA0E1F"/>
    <w:rsid w:val="00BA0E70"/>
    <w:rsid w:val="00BA0EFF"/>
    <w:rsid w:val="00BA0F14"/>
    <w:rsid w:val="00BA1278"/>
    <w:rsid w:val="00BA1636"/>
    <w:rsid w:val="00BA1843"/>
    <w:rsid w:val="00BA1AF8"/>
    <w:rsid w:val="00BA1DCC"/>
    <w:rsid w:val="00BA21CD"/>
    <w:rsid w:val="00BA21E3"/>
    <w:rsid w:val="00BA22F7"/>
    <w:rsid w:val="00BA249E"/>
    <w:rsid w:val="00BA2610"/>
    <w:rsid w:val="00BA2650"/>
    <w:rsid w:val="00BA2B38"/>
    <w:rsid w:val="00BA2B8C"/>
    <w:rsid w:val="00BA2C60"/>
    <w:rsid w:val="00BA2DA3"/>
    <w:rsid w:val="00BA2F3E"/>
    <w:rsid w:val="00BA3027"/>
    <w:rsid w:val="00BA303B"/>
    <w:rsid w:val="00BA3286"/>
    <w:rsid w:val="00BA3508"/>
    <w:rsid w:val="00BA3513"/>
    <w:rsid w:val="00BA354A"/>
    <w:rsid w:val="00BA393D"/>
    <w:rsid w:val="00BA3BE4"/>
    <w:rsid w:val="00BA3C44"/>
    <w:rsid w:val="00BA3DB2"/>
    <w:rsid w:val="00BA3DFD"/>
    <w:rsid w:val="00BA3F0C"/>
    <w:rsid w:val="00BA40A8"/>
    <w:rsid w:val="00BA423B"/>
    <w:rsid w:val="00BA428C"/>
    <w:rsid w:val="00BA42D9"/>
    <w:rsid w:val="00BA437C"/>
    <w:rsid w:val="00BA45BB"/>
    <w:rsid w:val="00BA4650"/>
    <w:rsid w:val="00BA47B6"/>
    <w:rsid w:val="00BA47CE"/>
    <w:rsid w:val="00BA4808"/>
    <w:rsid w:val="00BA483A"/>
    <w:rsid w:val="00BA494B"/>
    <w:rsid w:val="00BA4E02"/>
    <w:rsid w:val="00BA5031"/>
    <w:rsid w:val="00BA520E"/>
    <w:rsid w:val="00BA538F"/>
    <w:rsid w:val="00BA5510"/>
    <w:rsid w:val="00BA5706"/>
    <w:rsid w:val="00BA5811"/>
    <w:rsid w:val="00BA5925"/>
    <w:rsid w:val="00BA5A4B"/>
    <w:rsid w:val="00BA5DF8"/>
    <w:rsid w:val="00BA6268"/>
    <w:rsid w:val="00BA62C4"/>
    <w:rsid w:val="00BA6383"/>
    <w:rsid w:val="00BA6690"/>
    <w:rsid w:val="00BA673A"/>
    <w:rsid w:val="00BA6847"/>
    <w:rsid w:val="00BA695A"/>
    <w:rsid w:val="00BA6AA7"/>
    <w:rsid w:val="00BA6EF8"/>
    <w:rsid w:val="00BA6FC2"/>
    <w:rsid w:val="00BA70A0"/>
    <w:rsid w:val="00BA728A"/>
    <w:rsid w:val="00BA733C"/>
    <w:rsid w:val="00BA7347"/>
    <w:rsid w:val="00BA74D9"/>
    <w:rsid w:val="00BA751D"/>
    <w:rsid w:val="00BA767F"/>
    <w:rsid w:val="00BA76F6"/>
    <w:rsid w:val="00BA776C"/>
    <w:rsid w:val="00BA77DC"/>
    <w:rsid w:val="00BA7AAB"/>
    <w:rsid w:val="00BA7BEC"/>
    <w:rsid w:val="00BA7EBB"/>
    <w:rsid w:val="00BB0068"/>
    <w:rsid w:val="00BB00A7"/>
    <w:rsid w:val="00BB0539"/>
    <w:rsid w:val="00BB07DA"/>
    <w:rsid w:val="00BB0AE1"/>
    <w:rsid w:val="00BB0CE5"/>
    <w:rsid w:val="00BB0CEE"/>
    <w:rsid w:val="00BB0F4D"/>
    <w:rsid w:val="00BB1144"/>
    <w:rsid w:val="00BB11A5"/>
    <w:rsid w:val="00BB133B"/>
    <w:rsid w:val="00BB146A"/>
    <w:rsid w:val="00BB1609"/>
    <w:rsid w:val="00BB16AC"/>
    <w:rsid w:val="00BB18BA"/>
    <w:rsid w:val="00BB1A81"/>
    <w:rsid w:val="00BB1AC7"/>
    <w:rsid w:val="00BB1B5D"/>
    <w:rsid w:val="00BB1D7A"/>
    <w:rsid w:val="00BB21B0"/>
    <w:rsid w:val="00BB23F2"/>
    <w:rsid w:val="00BB2537"/>
    <w:rsid w:val="00BB25AC"/>
    <w:rsid w:val="00BB26E1"/>
    <w:rsid w:val="00BB29EE"/>
    <w:rsid w:val="00BB29FB"/>
    <w:rsid w:val="00BB2B84"/>
    <w:rsid w:val="00BB2C60"/>
    <w:rsid w:val="00BB3274"/>
    <w:rsid w:val="00BB32BA"/>
    <w:rsid w:val="00BB34EE"/>
    <w:rsid w:val="00BB3833"/>
    <w:rsid w:val="00BB386E"/>
    <w:rsid w:val="00BB3B63"/>
    <w:rsid w:val="00BB3CA3"/>
    <w:rsid w:val="00BB3CA9"/>
    <w:rsid w:val="00BB3DA1"/>
    <w:rsid w:val="00BB3DBB"/>
    <w:rsid w:val="00BB40F2"/>
    <w:rsid w:val="00BB411E"/>
    <w:rsid w:val="00BB42B6"/>
    <w:rsid w:val="00BB42CB"/>
    <w:rsid w:val="00BB431A"/>
    <w:rsid w:val="00BB439B"/>
    <w:rsid w:val="00BB451D"/>
    <w:rsid w:val="00BB46F6"/>
    <w:rsid w:val="00BB47E0"/>
    <w:rsid w:val="00BB4C2B"/>
    <w:rsid w:val="00BB4C6A"/>
    <w:rsid w:val="00BB4FF6"/>
    <w:rsid w:val="00BB5010"/>
    <w:rsid w:val="00BB54C3"/>
    <w:rsid w:val="00BB55A4"/>
    <w:rsid w:val="00BB56C1"/>
    <w:rsid w:val="00BB5724"/>
    <w:rsid w:val="00BB586B"/>
    <w:rsid w:val="00BB5999"/>
    <w:rsid w:val="00BB59F9"/>
    <w:rsid w:val="00BB5D0A"/>
    <w:rsid w:val="00BB5E88"/>
    <w:rsid w:val="00BB62A3"/>
    <w:rsid w:val="00BB659F"/>
    <w:rsid w:val="00BB6854"/>
    <w:rsid w:val="00BB686F"/>
    <w:rsid w:val="00BB69FE"/>
    <w:rsid w:val="00BB6D74"/>
    <w:rsid w:val="00BB6F2A"/>
    <w:rsid w:val="00BB6F2E"/>
    <w:rsid w:val="00BB701B"/>
    <w:rsid w:val="00BB7410"/>
    <w:rsid w:val="00BB74EB"/>
    <w:rsid w:val="00BB75A0"/>
    <w:rsid w:val="00BB7DEA"/>
    <w:rsid w:val="00BB7DF9"/>
    <w:rsid w:val="00BB7E35"/>
    <w:rsid w:val="00BC00F6"/>
    <w:rsid w:val="00BC01BE"/>
    <w:rsid w:val="00BC04CB"/>
    <w:rsid w:val="00BC0754"/>
    <w:rsid w:val="00BC0958"/>
    <w:rsid w:val="00BC0A47"/>
    <w:rsid w:val="00BC0AC5"/>
    <w:rsid w:val="00BC0B76"/>
    <w:rsid w:val="00BC0E83"/>
    <w:rsid w:val="00BC11F9"/>
    <w:rsid w:val="00BC1231"/>
    <w:rsid w:val="00BC12DE"/>
    <w:rsid w:val="00BC1932"/>
    <w:rsid w:val="00BC1990"/>
    <w:rsid w:val="00BC1BCA"/>
    <w:rsid w:val="00BC1D1E"/>
    <w:rsid w:val="00BC2502"/>
    <w:rsid w:val="00BC270F"/>
    <w:rsid w:val="00BC27C9"/>
    <w:rsid w:val="00BC3021"/>
    <w:rsid w:val="00BC3113"/>
    <w:rsid w:val="00BC3341"/>
    <w:rsid w:val="00BC33B0"/>
    <w:rsid w:val="00BC3429"/>
    <w:rsid w:val="00BC360A"/>
    <w:rsid w:val="00BC37A1"/>
    <w:rsid w:val="00BC3919"/>
    <w:rsid w:val="00BC3B30"/>
    <w:rsid w:val="00BC3B33"/>
    <w:rsid w:val="00BC3C03"/>
    <w:rsid w:val="00BC3CA6"/>
    <w:rsid w:val="00BC3DE8"/>
    <w:rsid w:val="00BC3EE3"/>
    <w:rsid w:val="00BC3F36"/>
    <w:rsid w:val="00BC43FF"/>
    <w:rsid w:val="00BC444E"/>
    <w:rsid w:val="00BC460D"/>
    <w:rsid w:val="00BC475D"/>
    <w:rsid w:val="00BC49F1"/>
    <w:rsid w:val="00BC4AA0"/>
    <w:rsid w:val="00BC4AB2"/>
    <w:rsid w:val="00BC4AC4"/>
    <w:rsid w:val="00BC5101"/>
    <w:rsid w:val="00BC518C"/>
    <w:rsid w:val="00BC51E4"/>
    <w:rsid w:val="00BC52AD"/>
    <w:rsid w:val="00BC52D9"/>
    <w:rsid w:val="00BC5458"/>
    <w:rsid w:val="00BC54C4"/>
    <w:rsid w:val="00BC5617"/>
    <w:rsid w:val="00BC5748"/>
    <w:rsid w:val="00BC57EE"/>
    <w:rsid w:val="00BC5939"/>
    <w:rsid w:val="00BC5C20"/>
    <w:rsid w:val="00BC5DCD"/>
    <w:rsid w:val="00BC5E7E"/>
    <w:rsid w:val="00BC60B1"/>
    <w:rsid w:val="00BC65A1"/>
    <w:rsid w:val="00BC65F0"/>
    <w:rsid w:val="00BC68D7"/>
    <w:rsid w:val="00BC69B3"/>
    <w:rsid w:val="00BC6B06"/>
    <w:rsid w:val="00BC6BAB"/>
    <w:rsid w:val="00BC6BAE"/>
    <w:rsid w:val="00BC6C19"/>
    <w:rsid w:val="00BC6DC9"/>
    <w:rsid w:val="00BC6E1A"/>
    <w:rsid w:val="00BC709C"/>
    <w:rsid w:val="00BC70E4"/>
    <w:rsid w:val="00BC714F"/>
    <w:rsid w:val="00BC73E2"/>
    <w:rsid w:val="00BC75E7"/>
    <w:rsid w:val="00BC799B"/>
    <w:rsid w:val="00BC79EF"/>
    <w:rsid w:val="00BC79FE"/>
    <w:rsid w:val="00BC7DB9"/>
    <w:rsid w:val="00BC7FAF"/>
    <w:rsid w:val="00BC7FB1"/>
    <w:rsid w:val="00BD03D8"/>
    <w:rsid w:val="00BD0AA9"/>
    <w:rsid w:val="00BD0CAC"/>
    <w:rsid w:val="00BD0EDE"/>
    <w:rsid w:val="00BD1122"/>
    <w:rsid w:val="00BD12AF"/>
    <w:rsid w:val="00BD12EF"/>
    <w:rsid w:val="00BD136A"/>
    <w:rsid w:val="00BD1516"/>
    <w:rsid w:val="00BD1528"/>
    <w:rsid w:val="00BD1582"/>
    <w:rsid w:val="00BD183B"/>
    <w:rsid w:val="00BD1955"/>
    <w:rsid w:val="00BD1AB1"/>
    <w:rsid w:val="00BD1B1C"/>
    <w:rsid w:val="00BD1B96"/>
    <w:rsid w:val="00BD1F1B"/>
    <w:rsid w:val="00BD22BE"/>
    <w:rsid w:val="00BD2522"/>
    <w:rsid w:val="00BD2A51"/>
    <w:rsid w:val="00BD2BD0"/>
    <w:rsid w:val="00BD2E07"/>
    <w:rsid w:val="00BD3293"/>
    <w:rsid w:val="00BD3372"/>
    <w:rsid w:val="00BD34BF"/>
    <w:rsid w:val="00BD366D"/>
    <w:rsid w:val="00BD369E"/>
    <w:rsid w:val="00BD392E"/>
    <w:rsid w:val="00BD3ABC"/>
    <w:rsid w:val="00BD3E42"/>
    <w:rsid w:val="00BD3F20"/>
    <w:rsid w:val="00BD3F8F"/>
    <w:rsid w:val="00BD4083"/>
    <w:rsid w:val="00BD4235"/>
    <w:rsid w:val="00BD4369"/>
    <w:rsid w:val="00BD45B3"/>
    <w:rsid w:val="00BD48D1"/>
    <w:rsid w:val="00BD4941"/>
    <w:rsid w:val="00BD49D3"/>
    <w:rsid w:val="00BD50B0"/>
    <w:rsid w:val="00BD5145"/>
    <w:rsid w:val="00BD521C"/>
    <w:rsid w:val="00BD55E1"/>
    <w:rsid w:val="00BD5918"/>
    <w:rsid w:val="00BD5A13"/>
    <w:rsid w:val="00BD5A2D"/>
    <w:rsid w:val="00BD5A9A"/>
    <w:rsid w:val="00BD5D9D"/>
    <w:rsid w:val="00BD5DD4"/>
    <w:rsid w:val="00BD5E67"/>
    <w:rsid w:val="00BD5F14"/>
    <w:rsid w:val="00BD5FB8"/>
    <w:rsid w:val="00BD64D7"/>
    <w:rsid w:val="00BD66C1"/>
    <w:rsid w:val="00BD680D"/>
    <w:rsid w:val="00BD6852"/>
    <w:rsid w:val="00BD6C63"/>
    <w:rsid w:val="00BD6D41"/>
    <w:rsid w:val="00BD6DB4"/>
    <w:rsid w:val="00BD7021"/>
    <w:rsid w:val="00BD7102"/>
    <w:rsid w:val="00BD7222"/>
    <w:rsid w:val="00BD767D"/>
    <w:rsid w:val="00BD7757"/>
    <w:rsid w:val="00BD781A"/>
    <w:rsid w:val="00BD79C9"/>
    <w:rsid w:val="00BD7A3B"/>
    <w:rsid w:val="00BD7A99"/>
    <w:rsid w:val="00BD7AB2"/>
    <w:rsid w:val="00BD7B2B"/>
    <w:rsid w:val="00BD7DE1"/>
    <w:rsid w:val="00BD7E73"/>
    <w:rsid w:val="00BD7F70"/>
    <w:rsid w:val="00BE022A"/>
    <w:rsid w:val="00BE03D0"/>
    <w:rsid w:val="00BE0452"/>
    <w:rsid w:val="00BE062A"/>
    <w:rsid w:val="00BE06F5"/>
    <w:rsid w:val="00BE0714"/>
    <w:rsid w:val="00BE0750"/>
    <w:rsid w:val="00BE07E5"/>
    <w:rsid w:val="00BE0AC3"/>
    <w:rsid w:val="00BE0B17"/>
    <w:rsid w:val="00BE0B68"/>
    <w:rsid w:val="00BE0DC6"/>
    <w:rsid w:val="00BE0E04"/>
    <w:rsid w:val="00BE1182"/>
    <w:rsid w:val="00BE14EF"/>
    <w:rsid w:val="00BE1B1D"/>
    <w:rsid w:val="00BE1B9E"/>
    <w:rsid w:val="00BE20C6"/>
    <w:rsid w:val="00BE221C"/>
    <w:rsid w:val="00BE22AD"/>
    <w:rsid w:val="00BE247C"/>
    <w:rsid w:val="00BE2982"/>
    <w:rsid w:val="00BE298D"/>
    <w:rsid w:val="00BE2A75"/>
    <w:rsid w:val="00BE2A97"/>
    <w:rsid w:val="00BE2AA8"/>
    <w:rsid w:val="00BE2BCB"/>
    <w:rsid w:val="00BE2C3E"/>
    <w:rsid w:val="00BE2FC9"/>
    <w:rsid w:val="00BE2FCE"/>
    <w:rsid w:val="00BE3165"/>
    <w:rsid w:val="00BE3188"/>
    <w:rsid w:val="00BE328C"/>
    <w:rsid w:val="00BE3319"/>
    <w:rsid w:val="00BE33CD"/>
    <w:rsid w:val="00BE364F"/>
    <w:rsid w:val="00BE3678"/>
    <w:rsid w:val="00BE3E27"/>
    <w:rsid w:val="00BE3E2B"/>
    <w:rsid w:val="00BE3F21"/>
    <w:rsid w:val="00BE3F35"/>
    <w:rsid w:val="00BE3F47"/>
    <w:rsid w:val="00BE4302"/>
    <w:rsid w:val="00BE43CF"/>
    <w:rsid w:val="00BE43FF"/>
    <w:rsid w:val="00BE44BF"/>
    <w:rsid w:val="00BE461C"/>
    <w:rsid w:val="00BE4904"/>
    <w:rsid w:val="00BE49D8"/>
    <w:rsid w:val="00BE4B41"/>
    <w:rsid w:val="00BE4E2B"/>
    <w:rsid w:val="00BE4F63"/>
    <w:rsid w:val="00BE4FFB"/>
    <w:rsid w:val="00BE5239"/>
    <w:rsid w:val="00BE52D8"/>
    <w:rsid w:val="00BE5570"/>
    <w:rsid w:val="00BE5597"/>
    <w:rsid w:val="00BE55AD"/>
    <w:rsid w:val="00BE572D"/>
    <w:rsid w:val="00BE5A8A"/>
    <w:rsid w:val="00BE5A9F"/>
    <w:rsid w:val="00BE5B03"/>
    <w:rsid w:val="00BE5D65"/>
    <w:rsid w:val="00BE5D8D"/>
    <w:rsid w:val="00BE5E8B"/>
    <w:rsid w:val="00BE5FFF"/>
    <w:rsid w:val="00BE642E"/>
    <w:rsid w:val="00BE6518"/>
    <w:rsid w:val="00BE659A"/>
    <w:rsid w:val="00BE6762"/>
    <w:rsid w:val="00BE6A33"/>
    <w:rsid w:val="00BE6C25"/>
    <w:rsid w:val="00BE6F6B"/>
    <w:rsid w:val="00BE6F73"/>
    <w:rsid w:val="00BE7082"/>
    <w:rsid w:val="00BE71E2"/>
    <w:rsid w:val="00BE7278"/>
    <w:rsid w:val="00BE739C"/>
    <w:rsid w:val="00BE7A27"/>
    <w:rsid w:val="00BE7B45"/>
    <w:rsid w:val="00BE7B88"/>
    <w:rsid w:val="00BE7BAA"/>
    <w:rsid w:val="00BE7F6B"/>
    <w:rsid w:val="00BE7FA2"/>
    <w:rsid w:val="00BE7FD5"/>
    <w:rsid w:val="00BF00D6"/>
    <w:rsid w:val="00BF023A"/>
    <w:rsid w:val="00BF02E3"/>
    <w:rsid w:val="00BF0336"/>
    <w:rsid w:val="00BF03C5"/>
    <w:rsid w:val="00BF0459"/>
    <w:rsid w:val="00BF05C0"/>
    <w:rsid w:val="00BF072F"/>
    <w:rsid w:val="00BF0A68"/>
    <w:rsid w:val="00BF0B39"/>
    <w:rsid w:val="00BF0C37"/>
    <w:rsid w:val="00BF0D0E"/>
    <w:rsid w:val="00BF0F5F"/>
    <w:rsid w:val="00BF1476"/>
    <w:rsid w:val="00BF1710"/>
    <w:rsid w:val="00BF17D6"/>
    <w:rsid w:val="00BF1A48"/>
    <w:rsid w:val="00BF1DE6"/>
    <w:rsid w:val="00BF1F3D"/>
    <w:rsid w:val="00BF1F76"/>
    <w:rsid w:val="00BF2036"/>
    <w:rsid w:val="00BF20A4"/>
    <w:rsid w:val="00BF2143"/>
    <w:rsid w:val="00BF24EE"/>
    <w:rsid w:val="00BF24F6"/>
    <w:rsid w:val="00BF256E"/>
    <w:rsid w:val="00BF2719"/>
    <w:rsid w:val="00BF2793"/>
    <w:rsid w:val="00BF27A8"/>
    <w:rsid w:val="00BF2B2B"/>
    <w:rsid w:val="00BF2C0A"/>
    <w:rsid w:val="00BF2D3B"/>
    <w:rsid w:val="00BF2E7D"/>
    <w:rsid w:val="00BF2ECF"/>
    <w:rsid w:val="00BF2FBA"/>
    <w:rsid w:val="00BF3220"/>
    <w:rsid w:val="00BF33E2"/>
    <w:rsid w:val="00BF3497"/>
    <w:rsid w:val="00BF362A"/>
    <w:rsid w:val="00BF39B2"/>
    <w:rsid w:val="00BF3F90"/>
    <w:rsid w:val="00BF4005"/>
    <w:rsid w:val="00BF40F3"/>
    <w:rsid w:val="00BF423D"/>
    <w:rsid w:val="00BF42C9"/>
    <w:rsid w:val="00BF4733"/>
    <w:rsid w:val="00BF475A"/>
    <w:rsid w:val="00BF4A78"/>
    <w:rsid w:val="00BF4A94"/>
    <w:rsid w:val="00BF4ABB"/>
    <w:rsid w:val="00BF4AFD"/>
    <w:rsid w:val="00BF4CF3"/>
    <w:rsid w:val="00BF4DEC"/>
    <w:rsid w:val="00BF4E72"/>
    <w:rsid w:val="00BF4FD1"/>
    <w:rsid w:val="00BF54F6"/>
    <w:rsid w:val="00BF5545"/>
    <w:rsid w:val="00BF5A9D"/>
    <w:rsid w:val="00BF5CC8"/>
    <w:rsid w:val="00BF5D6D"/>
    <w:rsid w:val="00BF5FD6"/>
    <w:rsid w:val="00BF607D"/>
    <w:rsid w:val="00BF6312"/>
    <w:rsid w:val="00BF657E"/>
    <w:rsid w:val="00BF6596"/>
    <w:rsid w:val="00BF65F0"/>
    <w:rsid w:val="00BF65FB"/>
    <w:rsid w:val="00BF696E"/>
    <w:rsid w:val="00BF6EA2"/>
    <w:rsid w:val="00BF6FFA"/>
    <w:rsid w:val="00BF6FFB"/>
    <w:rsid w:val="00BF71D5"/>
    <w:rsid w:val="00BF725A"/>
    <w:rsid w:val="00BF72CD"/>
    <w:rsid w:val="00BF741A"/>
    <w:rsid w:val="00BF74D2"/>
    <w:rsid w:val="00BF7570"/>
    <w:rsid w:val="00BF7870"/>
    <w:rsid w:val="00BF7875"/>
    <w:rsid w:val="00BF78D0"/>
    <w:rsid w:val="00BF7DDE"/>
    <w:rsid w:val="00BF7F54"/>
    <w:rsid w:val="00C000F9"/>
    <w:rsid w:val="00C00427"/>
    <w:rsid w:val="00C0048E"/>
    <w:rsid w:val="00C00606"/>
    <w:rsid w:val="00C0074B"/>
    <w:rsid w:val="00C008D0"/>
    <w:rsid w:val="00C009C8"/>
    <w:rsid w:val="00C00B65"/>
    <w:rsid w:val="00C00C55"/>
    <w:rsid w:val="00C00EEA"/>
    <w:rsid w:val="00C01267"/>
    <w:rsid w:val="00C014DE"/>
    <w:rsid w:val="00C0159C"/>
    <w:rsid w:val="00C019C2"/>
    <w:rsid w:val="00C01D67"/>
    <w:rsid w:val="00C01DBE"/>
    <w:rsid w:val="00C01DC1"/>
    <w:rsid w:val="00C01DD3"/>
    <w:rsid w:val="00C020FE"/>
    <w:rsid w:val="00C02135"/>
    <w:rsid w:val="00C021AE"/>
    <w:rsid w:val="00C0239D"/>
    <w:rsid w:val="00C02650"/>
    <w:rsid w:val="00C02715"/>
    <w:rsid w:val="00C02741"/>
    <w:rsid w:val="00C02805"/>
    <w:rsid w:val="00C02896"/>
    <w:rsid w:val="00C02B88"/>
    <w:rsid w:val="00C02F9A"/>
    <w:rsid w:val="00C0332A"/>
    <w:rsid w:val="00C03363"/>
    <w:rsid w:val="00C03384"/>
    <w:rsid w:val="00C03587"/>
    <w:rsid w:val="00C03658"/>
    <w:rsid w:val="00C036A7"/>
    <w:rsid w:val="00C036CF"/>
    <w:rsid w:val="00C0380D"/>
    <w:rsid w:val="00C0381F"/>
    <w:rsid w:val="00C038AE"/>
    <w:rsid w:val="00C03D7E"/>
    <w:rsid w:val="00C03E44"/>
    <w:rsid w:val="00C03E66"/>
    <w:rsid w:val="00C03EC4"/>
    <w:rsid w:val="00C03F11"/>
    <w:rsid w:val="00C03F56"/>
    <w:rsid w:val="00C0406F"/>
    <w:rsid w:val="00C04089"/>
    <w:rsid w:val="00C041BB"/>
    <w:rsid w:val="00C0448A"/>
    <w:rsid w:val="00C04704"/>
    <w:rsid w:val="00C04802"/>
    <w:rsid w:val="00C04833"/>
    <w:rsid w:val="00C04889"/>
    <w:rsid w:val="00C049EE"/>
    <w:rsid w:val="00C04BF3"/>
    <w:rsid w:val="00C04C99"/>
    <w:rsid w:val="00C04EA6"/>
    <w:rsid w:val="00C04EBB"/>
    <w:rsid w:val="00C04EEA"/>
    <w:rsid w:val="00C05065"/>
    <w:rsid w:val="00C052C7"/>
    <w:rsid w:val="00C052F4"/>
    <w:rsid w:val="00C05309"/>
    <w:rsid w:val="00C0531E"/>
    <w:rsid w:val="00C05663"/>
    <w:rsid w:val="00C056B0"/>
    <w:rsid w:val="00C056BA"/>
    <w:rsid w:val="00C056D6"/>
    <w:rsid w:val="00C0592E"/>
    <w:rsid w:val="00C059ED"/>
    <w:rsid w:val="00C05A49"/>
    <w:rsid w:val="00C06183"/>
    <w:rsid w:val="00C06373"/>
    <w:rsid w:val="00C0639B"/>
    <w:rsid w:val="00C06712"/>
    <w:rsid w:val="00C06900"/>
    <w:rsid w:val="00C06987"/>
    <w:rsid w:val="00C06FB4"/>
    <w:rsid w:val="00C0721E"/>
    <w:rsid w:val="00C07574"/>
    <w:rsid w:val="00C07622"/>
    <w:rsid w:val="00C076B7"/>
    <w:rsid w:val="00C07755"/>
    <w:rsid w:val="00C0781F"/>
    <w:rsid w:val="00C07A1C"/>
    <w:rsid w:val="00C07A6D"/>
    <w:rsid w:val="00C07D89"/>
    <w:rsid w:val="00C100E4"/>
    <w:rsid w:val="00C10398"/>
    <w:rsid w:val="00C1055A"/>
    <w:rsid w:val="00C10611"/>
    <w:rsid w:val="00C10703"/>
    <w:rsid w:val="00C10E8D"/>
    <w:rsid w:val="00C10F30"/>
    <w:rsid w:val="00C10F38"/>
    <w:rsid w:val="00C1100C"/>
    <w:rsid w:val="00C1120D"/>
    <w:rsid w:val="00C112D9"/>
    <w:rsid w:val="00C11698"/>
    <w:rsid w:val="00C117E2"/>
    <w:rsid w:val="00C118BA"/>
    <w:rsid w:val="00C1190C"/>
    <w:rsid w:val="00C1198C"/>
    <w:rsid w:val="00C11C0E"/>
    <w:rsid w:val="00C11D9A"/>
    <w:rsid w:val="00C11F6B"/>
    <w:rsid w:val="00C12432"/>
    <w:rsid w:val="00C1260D"/>
    <w:rsid w:val="00C12A02"/>
    <w:rsid w:val="00C12BCF"/>
    <w:rsid w:val="00C12D4A"/>
    <w:rsid w:val="00C12DEF"/>
    <w:rsid w:val="00C12E4B"/>
    <w:rsid w:val="00C12F51"/>
    <w:rsid w:val="00C132B9"/>
    <w:rsid w:val="00C132D5"/>
    <w:rsid w:val="00C133E7"/>
    <w:rsid w:val="00C13532"/>
    <w:rsid w:val="00C13744"/>
    <w:rsid w:val="00C13755"/>
    <w:rsid w:val="00C13863"/>
    <w:rsid w:val="00C139C0"/>
    <w:rsid w:val="00C13AA1"/>
    <w:rsid w:val="00C13B2A"/>
    <w:rsid w:val="00C13B2D"/>
    <w:rsid w:val="00C13D33"/>
    <w:rsid w:val="00C13D5B"/>
    <w:rsid w:val="00C13EAC"/>
    <w:rsid w:val="00C13F30"/>
    <w:rsid w:val="00C14080"/>
    <w:rsid w:val="00C144AE"/>
    <w:rsid w:val="00C14775"/>
    <w:rsid w:val="00C147E7"/>
    <w:rsid w:val="00C14A7F"/>
    <w:rsid w:val="00C14AD1"/>
    <w:rsid w:val="00C14B66"/>
    <w:rsid w:val="00C14BC0"/>
    <w:rsid w:val="00C14CA6"/>
    <w:rsid w:val="00C14CFD"/>
    <w:rsid w:val="00C14D01"/>
    <w:rsid w:val="00C14D23"/>
    <w:rsid w:val="00C14D66"/>
    <w:rsid w:val="00C14F74"/>
    <w:rsid w:val="00C1521D"/>
    <w:rsid w:val="00C15574"/>
    <w:rsid w:val="00C1560B"/>
    <w:rsid w:val="00C15827"/>
    <w:rsid w:val="00C1597E"/>
    <w:rsid w:val="00C15B0E"/>
    <w:rsid w:val="00C15C1A"/>
    <w:rsid w:val="00C15D33"/>
    <w:rsid w:val="00C15FB9"/>
    <w:rsid w:val="00C161C6"/>
    <w:rsid w:val="00C1621A"/>
    <w:rsid w:val="00C1621E"/>
    <w:rsid w:val="00C1626F"/>
    <w:rsid w:val="00C163D2"/>
    <w:rsid w:val="00C16562"/>
    <w:rsid w:val="00C1661C"/>
    <w:rsid w:val="00C168F9"/>
    <w:rsid w:val="00C16BEC"/>
    <w:rsid w:val="00C16C31"/>
    <w:rsid w:val="00C16D74"/>
    <w:rsid w:val="00C16E1D"/>
    <w:rsid w:val="00C16EB7"/>
    <w:rsid w:val="00C16F25"/>
    <w:rsid w:val="00C16F42"/>
    <w:rsid w:val="00C16F7C"/>
    <w:rsid w:val="00C172D9"/>
    <w:rsid w:val="00C1735A"/>
    <w:rsid w:val="00C173DE"/>
    <w:rsid w:val="00C1749A"/>
    <w:rsid w:val="00C17506"/>
    <w:rsid w:val="00C17B35"/>
    <w:rsid w:val="00C17BFC"/>
    <w:rsid w:val="00C17CB0"/>
    <w:rsid w:val="00C17D2A"/>
    <w:rsid w:val="00C17FF5"/>
    <w:rsid w:val="00C201FD"/>
    <w:rsid w:val="00C2023F"/>
    <w:rsid w:val="00C2099D"/>
    <w:rsid w:val="00C20B76"/>
    <w:rsid w:val="00C20B9C"/>
    <w:rsid w:val="00C20D75"/>
    <w:rsid w:val="00C20D85"/>
    <w:rsid w:val="00C20F80"/>
    <w:rsid w:val="00C210B3"/>
    <w:rsid w:val="00C210F9"/>
    <w:rsid w:val="00C21B2F"/>
    <w:rsid w:val="00C21B97"/>
    <w:rsid w:val="00C21BFB"/>
    <w:rsid w:val="00C21C28"/>
    <w:rsid w:val="00C21C67"/>
    <w:rsid w:val="00C21C9C"/>
    <w:rsid w:val="00C21F36"/>
    <w:rsid w:val="00C22210"/>
    <w:rsid w:val="00C22377"/>
    <w:rsid w:val="00C22426"/>
    <w:rsid w:val="00C224FF"/>
    <w:rsid w:val="00C2273F"/>
    <w:rsid w:val="00C22803"/>
    <w:rsid w:val="00C22903"/>
    <w:rsid w:val="00C2292A"/>
    <w:rsid w:val="00C22960"/>
    <w:rsid w:val="00C229C3"/>
    <w:rsid w:val="00C22A0A"/>
    <w:rsid w:val="00C22A4F"/>
    <w:rsid w:val="00C22B28"/>
    <w:rsid w:val="00C22C37"/>
    <w:rsid w:val="00C22C41"/>
    <w:rsid w:val="00C22DF6"/>
    <w:rsid w:val="00C22ECE"/>
    <w:rsid w:val="00C22F83"/>
    <w:rsid w:val="00C22FA3"/>
    <w:rsid w:val="00C230B9"/>
    <w:rsid w:val="00C230D2"/>
    <w:rsid w:val="00C232CD"/>
    <w:rsid w:val="00C232E1"/>
    <w:rsid w:val="00C235E6"/>
    <w:rsid w:val="00C23687"/>
    <w:rsid w:val="00C236C8"/>
    <w:rsid w:val="00C23969"/>
    <w:rsid w:val="00C23A0E"/>
    <w:rsid w:val="00C23CA6"/>
    <w:rsid w:val="00C240F7"/>
    <w:rsid w:val="00C24244"/>
    <w:rsid w:val="00C242C9"/>
    <w:rsid w:val="00C244C7"/>
    <w:rsid w:val="00C2451F"/>
    <w:rsid w:val="00C2467A"/>
    <w:rsid w:val="00C24BA1"/>
    <w:rsid w:val="00C24D70"/>
    <w:rsid w:val="00C24EB2"/>
    <w:rsid w:val="00C252F9"/>
    <w:rsid w:val="00C25313"/>
    <w:rsid w:val="00C25318"/>
    <w:rsid w:val="00C25752"/>
    <w:rsid w:val="00C258E8"/>
    <w:rsid w:val="00C25A40"/>
    <w:rsid w:val="00C25A87"/>
    <w:rsid w:val="00C25BA5"/>
    <w:rsid w:val="00C25CD6"/>
    <w:rsid w:val="00C25E10"/>
    <w:rsid w:val="00C25F12"/>
    <w:rsid w:val="00C25F56"/>
    <w:rsid w:val="00C25FF0"/>
    <w:rsid w:val="00C26237"/>
    <w:rsid w:val="00C26423"/>
    <w:rsid w:val="00C2660A"/>
    <w:rsid w:val="00C26656"/>
    <w:rsid w:val="00C2696F"/>
    <w:rsid w:val="00C26C75"/>
    <w:rsid w:val="00C26C88"/>
    <w:rsid w:val="00C26D4B"/>
    <w:rsid w:val="00C2707C"/>
    <w:rsid w:val="00C270FD"/>
    <w:rsid w:val="00C27158"/>
    <w:rsid w:val="00C27292"/>
    <w:rsid w:val="00C27303"/>
    <w:rsid w:val="00C27736"/>
    <w:rsid w:val="00C277D1"/>
    <w:rsid w:val="00C27A11"/>
    <w:rsid w:val="00C27C13"/>
    <w:rsid w:val="00C27F23"/>
    <w:rsid w:val="00C27FAB"/>
    <w:rsid w:val="00C27FDF"/>
    <w:rsid w:val="00C30002"/>
    <w:rsid w:val="00C303D1"/>
    <w:rsid w:val="00C3061A"/>
    <w:rsid w:val="00C30674"/>
    <w:rsid w:val="00C30681"/>
    <w:rsid w:val="00C307A9"/>
    <w:rsid w:val="00C3086C"/>
    <w:rsid w:val="00C309FD"/>
    <w:rsid w:val="00C30A4A"/>
    <w:rsid w:val="00C30A8F"/>
    <w:rsid w:val="00C30DF8"/>
    <w:rsid w:val="00C3109C"/>
    <w:rsid w:val="00C313FC"/>
    <w:rsid w:val="00C31696"/>
    <w:rsid w:val="00C31A97"/>
    <w:rsid w:val="00C31ACB"/>
    <w:rsid w:val="00C31B2C"/>
    <w:rsid w:val="00C31BEA"/>
    <w:rsid w:val="00C31E05"/>
    <w:rsid w:val="00C31F41"/>
    <w:rsid w:val="00C31F4D"/>
    <w:rsid w:val="00C31F85"/>
    <w:rsid w:val="00C32176"/>
    <w:rsid w:val="00C3224D"/>
    <w:rsid w:val="00C323D5"/>
    <w:rsid w:val="00C325EC"/>
    <w:rsid w:val="00C328CC"/>
    <w:rsid w:val="00C328E0"/>
    <w:rsid w:val="00C329BE"/>
    <w:rsid w:val="00C32E80"/>
    <w:rsid w:val="00C32ED2"/>
    <w:rsid w:val="00C33210"/>
    <w:rsid w:val="00C33295"/>
    <w:rsid w:val="00C332B0"/>
    <w:rsid w:val="00C333AE"/>
    <w:rsid w:val="00C33521"/>
    <w:rsid w:val="00C33597"/>
    <w:rsid w:val="00C3362C"/>
    <w:rsid w:val="00C3370C"/>
    <w:rsid w:val="00C33759"/>
    <w:rsid w:val="00C339A6"/>
    <w:rsid w:val="00C33A25"/>
    <w:rsid w:val="00C33B32"/>
    <w:rsid w:val="00C33CE6"/>
    <w:rsid w:val="00C33E84"/>
    <w:rsid w:val="00C340E3"/>
    <w:rsid w:val="00C342FF"/>
    <w:rsid w:val="00C34327"/>
    <w:rsid w:val="00C3448E"/>
    <w:rsid w:val="00C346E1"/>
    <w:rsid w:val="00C34C06"/>
    <w:rsid w:val="00C34EB7"/>
    <w:rsid w:val="00C34FA4"/>
    <w:rsid w:val="00C34FB0"/>
    <w:rsid w:val="00C34FD0"/>
    <w:rsid w:val="00C34FD9"/>
    <w:rsid w:val="00C351A7"/>
    <w:rsid w:val="00C35342"/>
    <w:rsid w:val="00C353D3"/>
    <w:rsid w:val="00C356BF"/>
    <w:rsid w:val="00C35810"/>
    <w:rsid w:val="00C359AD"/>
    <w:rsid w:val="00C35B83"/>
    <w:rsid w:val="00C35B8C"/>
    <w:rsid w:val="00C35E97"/>
    <w:rsid w:val="00C35FCE"/>
    <w:rsid w:val="00C3604A"/>
    <w:rsid w:val="00C36265"/>
    <w:rsid w:val="00C36335"/>
    <w:rsid w:val="00C3635B"/>
    <w:rsid w:val="00C36412"/>
    <w:rsid w:val="00C36592"/>
    <w:rsid w:val="00C36611"/>
    <w:rsid w:val="00C3661A"/>
    <w:rsid w:val="00C366D8"/>
    <w:rsid w:val="00C36813"/>
    <w:rsid w:val="00C368E7"/>
    <w:rsid w:val="00C3693E"/>
    <w:rsid w:val="00C369E1"/>
    <w:rsid w:val="00C36F02"/>
    <w:rsid w:val="00C3702D"/>
    <w:rsid w:val="00C370CD"/>
    <w:rsid w:val="00C37216"/>
    <w:rsid w:val="00C37309"/>
    <w:rsid w:val="00C373B3"/>
    <w:rsid w:val="00C37492"/>
    <w:rsid w:val="00C37596"/>
    <w:rsid w:val="00C376CF"/>
    <w:rsid w:val="00C37A22"/>
    <w:rsid w:val="00C37B0D"/>
    <w:rsid w:val="00C37B8D"/>
    <w:rsid w:val="00C37D37"/>
    <w:rsid w:val="00C37D5F"/>
    <w:rsid w:val="00C37DEB"/>
    <w:rsid w:val="00C37E3F"/>
    <w:rsid w:val="00C37F29"/>
    <w:rsid w:val="00C40003"/>
    <w:rsid w:val="00C40390"/>
    <w:rsid w:val="00C403A7"/>
    <w:rsid w:val="00C403DD"/>
    <w:rsid w:val="00C40768"/>
    <w:rsid w:val="00C409CC"/>
    <w:rsid w:val="00C40A2F"/>
    <w:rsid w:val="00C40CE0"/>
    <w:rsid w:val="00C40FAA"/>
    <w:rsid w:val="00C41047"/>
    <w:rsid w:val="00C413DF"/>
    <w:rsid w:val="00C41475"/>
    <w:rsid w:val="00C414B0"/>
    <w:rsid w:val="00C4181E"/>
    <w:rsid w:val="00C419BB"/>
    <w:rsid w:val="00C41B29"/>
    <w:rsid w:val="00C41CD1"/>
    <w:rsid w:val="00C41DFC"/>
    <w:rsid w:val="00C41F4B"/>
    <w:rsid w:val="00C42575"/>
    <w:rsid w:val="00C4277F"/>
    <w:rsid w:val="00C42814"/>
    <w:rsid w:val="00C42A3F"/>
    <w:rsid w:val="00C432D7"/>
    <w:rsid w:val="00C43417"/>
    <w:rsid w:val="00C43617"/>
    <w:rsid w:val="00C43654"/>
    <w:rsid w:val="00C43677"/>
    <w:rsid w:val="00C43884"/>
    <w:rsid w:val="00C439DA"/>
    <w:rsid w:val="00C43A42"/>
    <w:rsid w:val="00C43B31"/>
    <w:rsid w:val="00C43C68"/>
    <w:rsid w:val="00C43F92"/>
    <w:rsid w:val="00C440F1"/>
    <w:rsid w:val="00C4414E"/>
    <w:rsid w:val="00C441A8"/>
    <w:rsid w:val="00C44203"/>
    <w:rsid w:val="00C44245"/>
    <w:rsid w:val="00C44280"/>
    <w:rsid w:val="00C442EE"/>
    <w:rsid w:val="00C4441A"/>
    <w:rsid w:val="00C44730"/>
    <w:rsid w:val="00C4475D"/>
    <w:rsid w:val="00C44C3C"/>
    <w:rsid w:val="00C44E2B"/>
    <w:rsid w:val="00C44E89"/>
    <w:rsid w:val="00C454E1"/>
    <w:rsid w:val="00C45541"/>
    <w:rsid w:val="00C45650"/>
    <w:rsid w:val="00C459D9"/>
    <w:rsid w:val="00C45B05"/>
    <w:rsid w:val="00C45B9D"/>
    <w:rsid w:val="00C45CF4"/>
    <w:rsid w:val="00C45D92"/>
    <w:rsid w:val="00C45E9E"/>
    <w:rsid w:val="00C46060"/>
    <w:rsid w:val="00C4618D"/>
    <w:rsid w:val="00C46537"/>
    <w:rsid w:val="00C46582"/>
    <w:rsid w:val="00C46636"/>
    <w:rsid w:val="00C46859"/>
    <w:rsid w:val="00C46879"/>
    <w:rsid w:val="00C469CC"/>
    <w:rsid w:val="00C46E19"/>
    <w:rsid w:val="00C46E39"/>
    <w:rsid w:val="00C46E8B"/>
    <w:rsid w:val="00C46FCE"/>
    <w:rsid w:val="00C47065"/>
    <w:rsid w:val="00C47078"/>
    <w:rsid w:val="00C4711A"/>
    <w:rsid w:val="00C4727A"/>
    <w:rsid w:val="00C472A3"/>
    <w:rsid w:val="00C472C5"/>
    <w:rsid w:val="00C47372"/>
    <w:rsid w:val="00C4761F"/>
    <w:rsid w:val="00C4779E"/>
    <w:rsid w:val="00C47836"/>
    <w:rsid w:val="00C4794B"/>
    <w:rsid w:val="00C47969"/>
    <w:rsid w:val="00C4796B"/>
    <w:rsid w:val="00C47B36"/>
    <w:rsid w:val="00C47C0B"/>
    <w:rsid w:val="00C47CB2"/>
    <w:rsid w:val="00C47D72"/>
    <w:rsid w:val="00C50214"/>
    <w:rsid w:val="00C50262"/>
    <w:rsid w:val="00C5052E"/>
    <w:rsid w:val="00C506CF"/>
    <w:rsid w:val="00C50953"/>
    <w:rsid w:val="00C50956"/>
    <w:rsid w:val="00C50B94"/>
    <w:rsid w:val="00C511E7"/>
    <w:rsid w:val="00C513C5"/>
    <w:rsid w:val="00C51900"/>
    <w:rsid w:val="00C5191C"/>
    <w:rsid w:val="00C51978"/>
    <w:rsid w:val="00C519AC"/>
    <w:rsid w:val="00C51B0A"/>
    <w:rsid w:val="00C51D38"/>
    <w:rsid w:val="00C520E2"/>
    <w:rsid w:val="00C52277"/>
    <w:rsid w:val="00C52302"/>
    <w:rsid w:val="00C52432"/>
    <w:rsid w:val="00C524D2"/>
    <w:rsid w:val="00C52795"/>
    <w:rsid w:val="00C528C7"/>
    <w:rsid w:val="00C52A97"/>
    <w:rsid w:val="00C52AA4"/>
    <w:rsid w:val="00C52BE4"/>
    <w:rsid w:val="00C52C8B"/>
    <w:rsid w:val="00C52E62"/>
    <w:rsid w:val="00C52FB0"/>
    <w:rsid w:val="00C52FF6"/>
    <w:rsid w:val="00C531FC"/>
    <w:rsid w:val="00C53250"/>
    <w:rsid w:val="00C53500"/>
    <w:rsid w:val="00C535C4"/>
    <w:rsid w:val="00C53645"/>
    <w:rsid w:val="00C5388F"/>
    <w:rsid w:val="00C53E59"/>
    <w:rsid w:val="00C54348"/>
    <w:rsid w:val="00C54421"/>
    <w:rsid w:val="00C5444E"/>
    <w:rsid w:val="00C54698"/>
    <w:rsid w:val="00C546B7"/>
    <w:rsid w:val="00C54716"/>
    <w:rsid w:val="00C548B2"/>
    <w:rsid w:val="00C549F6"/>
    <w:rsid w:val="00C54AEB"/>
    <w:rsid w:val="00C54B08"/>
    <w:rsid w:val="00C54CDD"/>
    <w:rsid w:val="00C54F7A"/>
    <w:rsid w:val="00C5504A"/>
    <w:rsid w:val="00C55096"/>
    <w:rsid w:val="00C550F3"/>
    <w:rsid w:val="00C553F9"/>
    <w:rsid w:val="00C5579A"/>
    <w:rsid w:val="00C558A3"/>
    <w:rsid w:val="00C55F18"/>
    <w:rsid w:val="00C56231"/>
    <w:rsid w:val="00C563B1"/>
    <w:rsid w:val="00C5649C"/>
    <w:rsid w:val="00C564C3"/>
    <w:rsid w:val="00C56892"/>
    <w:rsid w:val="00C56B6C"/>
    <w:rsid w:val="00C56CA7"/>
    <w:rsid w:val="00C56D03"/>
    <w:rsid w:val="00C56D49"/>
    <w:rsid w:val="00C56DAC"/>
    <w:rsid w:val="00C571BC"/>
    <w:rsid w:val="00C5743E"/>
    <w:rsid w:val="00C57443"/>
    <w:rsid w:val="00C5789B"/>
    <w:rsid w:val="00C57907"/>
    <w:rsid w:val="00C57A3C"/>
    <w:rsid w:val="00C57BCC"/>
    <w:rsid w:val="00C57D30"/>
    <w:rsid w:val="00C60224"/>
    <w:rsid w:val="00C605A7"/>
    <w:rsid w:val="00C60707"/>
    <w:rsid w:val="00C607D4"/>
    <w:rsid w:val="00C609DF"/>
    <w:rsid w:val="00C60A28"/>
    <w:rsid w:val="00C60D15"/>
    <w:rsid w:val="00C60D53"/>
    <w:rsid w:val="00C60ED0"/>
    <w:rsid w:val="00C60F45"/>
    <w:rsid w:val="00C61021"/>
    <w:rsid w:val="00C6104B"/>
    <w:rsid w:val="00C61334"/>
    <w:rsid w:val="00C614C7"/>
    <w:rsid w:val="00C6176A"/>
    <w:rsid w:val="00C61899"/>
    <w:rsid w:val="00C62224"/>
    <w:rsid w:val="00C62317"/>
    <w:rsid w:val="00C62344"/>
    <w:rsid w:val="00C62377"/>
    <w:rsid w:val="00C626DB"/>
    <w:rsid w:val="00C626F3"/>
    <w:rsid w:val="00C627B6"/>
    <w:rsid w:val="00C6282A"/>
    <w:rsid w:val="00C62893"/>
    <w:rsid w:val="00C629DF"/>
    <w:rsid w:val="00C62A62"/>
    <w:rsid w:val="00C62CA5"/>
    <w:rsid w:val="00C62CAC"/>
    <w:rsid w:val="00C62DE7"/>
    <w:rsid w:val="00C62ECB"/>
    <w:rsid w:val="00C62F18"/>
    <w:rsid w:val="00C62FFE"/>
    <w:rsid w:val="00C63003"/>
    <w:rsid w:val="00C63057"/>
    <w:rsid w:val="00C63238"/>
    <w:rsid w:val="00C63351"/>
    <w:rsid w:val="00C63458"/>
    <w:rsid w:val="00C63594"/>
    <w:rsid w:val="00C635E9"/>
    <w:rsid w:val="00C63895"/>
    <w:rsid w:val="00C63B7A"/>
    <w:rsid w:val="00C63C2E"/>
    <w:rsid w:val="00C63E75"/>
    <w:rsid w:val="00C64009"/>
    <w:rsid w:val="00C64121"/>
    <w:rsid w:val="00C6434F"/>
    <w:rsid w:val="00C64492"/>
    <w:rsid w:val="00C64606"/>
    <w:rsid w:val="00C646D2"/>
    <w:rsid w:val="00C646FE"/>
    <w:rsid w:val="00C64A75"/>
    <w:rsid w:val="00C64EF1"/>
    <w:rsid w:val="00C6502A"/>
    <w:rsid w:val="00C6524D"/>
    <w:rsid w:val="00C652C9"/>
    <w:rsid w:val="00C6556B"/>
    <w:rsid w:val="00C6570F"/>
    <w:rsid w:val="00C65833"/>
    <w:rsid w:val="00C65CCC"/>
    <w:rsid w:val="00C65D1B"/>
    <w:rsid w:val="00C65D92"/>
    <w:rsid w:val="00C65E02"/>
    <w:rsid w:val="00C65E19"/>
    <w:rsid w:val="00C660FB"/>
    <w:rsid w:val="00C66447"/>
    <w:rsid w:val="00C6669A"/>
    <w:rsid w:val="00C66714"/>
    <w:rsid w:val="00C670E5"/>
    <w:rsid w:val="00C671B8"/>
    <w:rsid w:val="00C671F5"/>
    <w:rsid w:val="00C672B8"/>
    <w:rsid w:val="00C67353"/>
    <w:rsid w:val="00C674F5"/>
    <w:rsid w:val="00C67553"/>
    <w:rsid w:val="00C677DD"/>
    <w:rsid w:val="00C678CE"/>
    <w:rsid w:val="00C678D2"/>
    <w:rsid w:val="00C67B42"/>
    <w:rsid w:val="00C67CAC"/>
    <w:rsid w:val="00C67DCD"/>
    <w:rsid w:val="00C67DDC"/>
    <w:rsid w:val="00C67E35"/>
    <w:rsid w:val="00C67F18"/>
    <w:rsid w:val="00C70033"/>
    <w:rsid w:val="00C704F7"/>
    <w:rsid w:val="00C70526"/>
    <w:rsid w:val="00C7055D"/>
    <w:rsid w:val="00C70616"/>
    <w:rsid w:val="00C70632"/>
    <w:rsid w:val="00C70633"/>
    <w:rsid w:val="00C707C9"/>
    <w:rsid w:val="00C707D3"/>
    <w:rsid w:val="00C7097B"/>
    <w:rsid w:val="00C70C07"/>
    <w:rsid w:val="00C70E3F"/>
    <w:rsid w:val="00C70E6D"/>
    <w:rsid w:val="00C71027"/>
    <w:rsid w:val="00C710F2"/>
    <w:rsid w:val="00C71306"/>
    <w:rsid w:val="00C71423"/>
    <w:rsid w:val="00C71517"/>
    <w:rsid w:val="00C717C3"/>
    <w:rsid w:val="00C7184C"/>
    <w:rsid w:val="00C71BAA"/>
    <w:rsid w:val="00C71C07"/>
    <w:rsid w:val="00C71C1A"/>
    <w:rsid w:val="00C71D6D"/>
    <w:rsid w:val="00C71E39"/>
    <w:rsid w:val="00C7206F"/>
    <w:rsid w:val="00C72157"/>
    <w:rsid w:val="00C72E01"/>
    <w:rsid w:val="00C72E0D"/>
    <w:rsid w:val="00C72F7F"/>
    <w:rsid w:val="00C730C4"/>
    <w:rsid w:val="00C73354"/>
    <w:rsid w:val="00C7345D"/>
    <w:rsid w:val="00C73483"/>
    <w:rsid w:val="00C735E6"/>
    <w:rsid w:val="00C739A4"/>
    <w:rsid w:val="00C73AFE"/>
    <w:rsid w:val="00C73FD8"/>
    <w:rsid w:val="00C740A5"/>
    <w:rsid w:val="00C74126"/>
    <w:rsid w:val="00C741FE"/>
    <w:rsid w:val="00C743DA"/>
    <w:rsid w:val="00C7470D"/>
    <w:rsid w:val="00C74858"/>
    <w:rsid w:val="00C74952"/>
    <w:rsid w:val="00C7497C"/>
    <w:rsid w:val="00C74A8B"/>
    <w:rsid w:val="00C74ABD"/>
    <w:rsid w:val="00C74B2C"/>
    <w:rsid w:val="00C74B3F"/>
    <w:rsid w:val="00C74BC3"/>
    <w:rsid w:val="00C74E1F"/>
    <w:rsid w:val="00C7531C"/>
    <w:rsid w:val="00C756ED"/>
    <w:rsid w:val="00C75773"/>
    <w:rsid w:val="00C75851"/>
    <w:rsid w:val="00C7598A"/>
    <w:rsid w:val="00C7622F"/>
    <w:rsid w:val="00C76242"/>
    <w:rsid w:val="00C7648A"/>
    <w:rsid w:val="00C765EF"/>
    <w:rsid w:val="00C769CD"/>
    <w:rsid w:val="00C769F9"/>
    <w:rsid w:val="00C76AD1"/>
    <w:rsid w:val="00C76B77"/>
    <w:rsid w:val="00C77005"/>
    <w:rsid w:val="00C77595"/>
    <w:rsid w:val="00C7796F"/>
    <w:rsid w:val="00C77AFF"/>
    <w:rsid w:val="00C77F07"/>
    <w:rsid w:val="00C77FB4"/>
    <w:rsid w:val="00C800A5"/>
    <w:rsid w:val="00C8014B"/>
    <w:rsid w:val="00C802E8"/>
    <w:rsid w:val="00C8038B"/>
    <w:rsid w:val="00C80475"/>
    <w:rsid w:val="00C805AA"/>
    <w:rsid w:val="00C80ABD"/>
    <w:rsid w:val="00C8113D"/>
    <w:rsid w:val="00C81196"/>
    <w:rsid w:val="00C81ABE"/>
    <w:rsid w:val="00C81ED6"/>
    <w:rsid w:val="00C821E1"/>
    <w:rsid w:val="00C821F2"/>
    <w:rsid w:val="00C826A0"/>
    <w:rsid w:val="00C826A6"/>
    <w:rsid w:val="00C82D04"/>
    <w:rsid w:val="00C82EE8"/>
    <w:rsid w:val="00C8309B"/>
    <w:rsid w:val="00C832B3"/>
    <w:rsid w:val="00C83319"/>
    <w:rsid w:val="00C8338E"/>
    <w:rsid w:val="00C834A4"/>
    <w:rsid w:val="00C83667"/>
    <w:rsid w:val="00C8371E"/>
    <w:rsid w:val="00C8375C"/>
    <w:rsid w:val="00C838A4"/>
    <w:rsid w:val="00C8395D"/>
    <w:rsid w:val="00C8398A"/>
    <w:rsid w:val="00C839AD"/>
    <w:rsid w:val="00C83AE8"/>
    <w:rsid w:val="00C83D17"/>
    <w:rsid w:val="00C83D87"/>
    <w:rsid w:val="00C83DA2"/>
    <w:rsid w:val="00C83ECA"/>
    <w:rsid w:val="00C83FE4"/>
    <w:rsid w:val="00C842D8"/>
    <w:rsid w:val="00C84501"/>
    <w:rsid w:val="00C845C9"/>
    <w:rsid w:val="00C845D6"/>
    <w:rsid w:val="00C8460F"/>
    <w:rsid w:val="00C847AA"/>
    <w:rsid w:val="00C84B5E"/>
    <w:rsid w:val="00C84C9A"/>
    <w:rsid w:val="00C84D79"/>
    <w:rsid w:val="00C84DD9"/>
    <w:rsid w:val="00C84E4D"/>
    <w:rsid w:val="00C85064"/>
    <w:rsid w:val="00C85405"/>
    <w:rsid w:val="00C8588C"/>
    <w:rsid w:val="00C85962"/>
    <w:rsid w:val="00C8598B"/>
    <w:rsid w:val="00C859AE"/>
    <w:rsid w:val="00C85A40"/>
    <w:rsid w:val="00C85AC3"/>
    <w:rsid w:val="00C85BE2"/>
    <w:rsid w:val="00C85BF4"/>
    <w:rsid w:val="00C85EE9"/>
    <w:rsid w:val="00C86068"/>
    <w:rsid w:val="00C861D1"/>
    <w:rsid w:val="00C86230"/>
    <w:rsid w:val="00C86281"/>
    <w:rsid w:val="00C86332"/>
    <w:rsid w:val="00C86335"/>
    <w:rsid w:val="00C86645"/>
    <w:rsid w:val="00C86814"/>
    <w:rsid w:val="00C86850"/>
    <w:rsid w:val="00C868D3"/>
    <w:rsid w:val="00C869A1"/>
    <w:rsid w:val="00C869D2"/>
    <w:rsid w:val="00C869F9"/>
    <w:rsid w:val="00C86C74"/>
    <w:rsid w:val="00C8711E"/>
    <w:rsid w:val="00C87124"/>
    <w:rsid w:val="00C87201"/>
    <w:rsid w:val="00C872E3"/>
    <w:rsid w:val="00C8731A"/>
    <w:rsid w:val="00C8738F"/>
    <w:rsid w:val="00C875EC"/>
    <w:rsid w:val="00C87614"/>
    <w:rsid w:val="00C87A5E"/>
    <w:rsid w:val="00C87BF3"/>
    <w:rsid w:val="00C87D57"/>
    <w:rsid w:val="00C9003F"/>
    <w:rsid w:val="00C902A2"/>
    <w:rsid w:val="00C905E8"/>
    <w:rsid w:val="00C90897"/>
    <w:rsid w:val="00C90C84"/>
    <w:rsid w:val="00C90F14"/>
    <w:rsid w:val="00C91154"/>
    <w:rsid w:val="00C911B0"/>
    <w:rsid w:val="00C9123D"/>
    <w:rsid w:val="00C915D0"/>
    <w:rsid w:val="00C916AF"/>
    <w:rsid w:val="00C919C5"/>
    <w:rsid w:val="00C91AFB"/>
    <w:rsid w:val="00C92230"/>
    <w:rsid w:val="00C9230E"/>
    <w:rsid w:val="00C92377"/>
    <w:rsid w:val="00C92408"/>
    <w:rsid w:val="00C924F1"/>
    <w:rsid w:val="00C92A3D"/>
    <w:rsid w:val="00C92DD8"/>
    <w:rsid w:val="00C92EB6"/>
    <w:rsid w:val="00C930D7"/>
    <w:rsid w:val="00C9320F"/>
    <w:rsid w:val="00C93223"/>
    <w:rsid w:val="00C9338D"/>
    <w:rsid w:val="00C933A2"/>
    <w:rsid w:val="00C937FA"/>
    <w:rsid w:val="00C93CD4"/>
    <w:rsid w:val="00C941E6"/>
    <w:rsid w:val="00C94596"/>
    <w:rsid w:val="00C9460C"/>
    <w:rsid w:val="00C946DF"/>
    <w:rsid w:val="00C94936"/>
    <w:rsid w:val="00C94B1E"/>
    <w:rsid w:val="00C94B56"/>
    <w:rsid w:val="00C94C4A"/>
    <w:rsid w:val="00C94D8B"/>
    <w:rsid w:val="00C94F75"/>
    <w:rsid w:val="00C95016"/>
    <w:rsid w:val="00C9508E"/>
    <w:rsid w:val="00C9509A"/>
    <w:rsid w:val="00C9522E"/>
    <w:rsid w:val="00C95506"/>
    <w:rsid w:val="00C957F2"/>
    <w:rsid w:val="00C9593B"/>
    <w:rsid w:val="00C959B0"/>
    <w:rsid w:val="00C959BA"/>
    <w:rsid w:val="00C95AD6"/>
    <w:rsid w:val="00C962FD"/>
    <w:rsid w:val="00C96312"/>
    <w:rsid w:val="00C967D7"/>
    <w:rsid w:val="00C96974"/>
    <w:rsid w:val="00C96B09"/>
    <w:rsid w:val="00C96C4C"/>
    <w:rsid w:val="00C96CBF"/>
    <w:rsid w:val="00C96EF5"/>
    <w:rsid w:val="00C97002"/>
    <w:rsid w:val="00C970E1"/>
    <w:rsid w:val="00C970FD"/>
    <w:rsid w:val="00C9714C"/>
    <w:rsid w:val="00C975F9"/>
    <w:rsid w:val="00C97677"/>
    <w:rsid w:val="00C9768D"/>
    <w:rsid w:val="00C9786A"/>
    <w:rsid w:val="00C9790E"/>
    <w:rsid w:val="00C97B3C"/>
    <w:rsid w:val="00C97C0E"/>
    <w:rsid w:val="00C97C5B"/>
    <w:rsid w:val="00C97FB7"/>
    <w:rsid w:val="00CA020A"/>
    <w:rsid w:val="00CA03FB"/>
    <w:rsid w:val="00CA0635"/>
    <w:rsid w:val="00CA068D"/>
    <w:rsid w:val="00CA06F8"/>
    <w:rsid w:val="00CA0777"/>
    <w:rsid w:val="00CA07CE"/>
    <w:rsid w:val="00CA0AFC"/>
    <w:rsid w:val="00CA0D5D"/>
    <w:rsid w:val="00CA0FD5"/>
    <w:rsid w:val="00CA10DE"/>
    <w:rsid w:val="00CA11AB"/>
    <w:rsid w:val="00CA11F3"/>
    <w:rsid w:val="00CA13ED"/>
    <w:rsid w:val="00CA15F3"/>
    <w:rsid w:val="00CA17EA"/>
    <w:rsid w:val="00CA199C"/>
    <w:rsid w:val="00CA1D5F"/>
    <w:rsid w:val="00CA1F0D"/>
    <w:rsid w:val="00CA2190"/>
    <w:rsid w:val="00CA2307"/>
    <w:rsid w:val="00CA282F"/>
    <w:rsid w:val="00CA2A08"/>
    <w:rsid w:val="00CA2CEA"/>
    <w:rsid w:val="00CA2DE8"/>
    <w:rsid w:val="00CA30E4"/>
    <w:rsid w:val="00CA3573"/>
    <w:rsid w:val="00CA3575"/>
    <w:rsid w:val="00CA3781"/>
    <w:rsid w:val="00CA39BA"/>
    <w:rsid w:val="00CA3BF5"/>
    <w:rsid w:val="00CA3DAA"/>
    <w:rsid w:val="00CA3E40"/>
    <w:rsid w:val="00CA3FB6"/>
    <w:rsid w:val="00CA3FC7"/>
    <w:rsid w:val="00CA4041"/>
    <w:rsid w:val="00CA418E"/>
    <w:rsid w:val="00CA44C3"/>
    <w:rsid w:val="00CA4797"/>
    <w:rsid w:val="00CA48B8"/>
    <w:rsid w:val="00CA4972"/>
    <w:rsid w:val="00CA4A2B"/>
    <w:rsid w:val="00CA4A35"/>
    <w:rsid w:val="00CA4BD2"/>
    <w:rsid w:val="00CA4C07"/>
    <w:rsid w:val="00CA4DAE"/>
    <w:rsid w:val="00CA4F66"/>
    <w:rsid w:val="00CA4FB7"/>
    <w:rsid w:val="00CA50E6"/>
    <w:rsid w:val="00CA5133"/>
    <w:rsid w:val="00CA5453"/>
    <w:rsid w:val="00CA5536"/>
    <w:rsid w:val="00CA5631"/>
    <w:rsid w:val="00CA57C6"/>
    <w:rsid w:val="00CA5834"/>
    <w:rsid w:val="00CA583C"/>
    <w:rsid w:val="00CA5A90"/>
    <w:rsid w:val="00CA5E37"/>
    <w:rsid w:val="00CA625A"/>
    <w:rsid w:val="00CA64C2"/>
    <w:rsid w:val="00CA64C7"/>
    <w:rsid w:val="00CA65B3"/>
    <w:rsid w:val="00CA67C8"/>
    <w:rsid w:val="00CA699D"/>
    <w:rsid w:val="00CA6C10"/>
    <w:rsid w:val="00CA6D4E"/>
    <w:rsid w:val="00CA6D62"/>
    <w:rsid w:val="00CA6E41"/>
    <w:rsid w:val="00CA6FFF"/>
    <w:rsid w:val="00CA711D"/>
    <w:rsid w:val="00CA726F"/>
    <w:rsid w:val="00CA72E3"/>
    <w:rsid w:val="00CA7394"/>
    <w:rsid w:val="00CA745E"/>
    <w:rsid w:val="00CA76EE"/>
    <w:rsid w:val="00CA7A44"/>
    <w:rsid w:val="00CA7ABF"/>
    <w:rsid w:val="00CA7C53"/>
    <w:rsid w:val="00CA7D5E"/>
    <w:rsid w:val="00CA7EAA"/>
    <w:rsid w:val="00CA7F20"/>
    <w:rsid w:val="00CB07B7"/>
    <w:rsid w:val="00CB0CCF"/>
    <w:rsid w:val="00CB0D2F"/>
    <w:rsid w:val="00CB0EAD"/>
    <w:rsid w:val="00CB0F7C"/>
    <w:rsid w:val="00CB1181"/>
    <w:rsid w:val="00CB11D4"/>
    <w:rsid w:val="00CB12CB"/>
    <w:rsid w:val="00CB13C7"/>
    <w:rsid w:val="00CB14EA"/>
    <w:rsid w:val="00CB15B5"/>
    <w:rsid w:val="00CB16AD"/>
    <w:rsid w:val="00CB1762"/>
    <w:rsid w:val="00CB1782"/>
    <w:rsid w:val="00CB1788"/>
    <w:rsid w:val="00CB1933"/>
    <w:rsid w:val="00CB1BA5"/>
    <w:rsid w:val="00CB1E6E"/>
    <w:rsid w:val="00CB1E7D"/>
    <w:rsid w:val="00CB1ED5"/>
    <w:rsid w:val="00CB20C7"/>
    <w:rsid w:val="00CB20DA"/>
    <w:rsid w:val="00CB20E0"/>
    <w:rsid w:val="00CB20F1"/>
    <w:rsid w:val="00CB2362"/>
    <w:rsid w:val="00CB23AA"/>
    <w:rsid w:val="00CB28C6"/>
    <w:rsid w:val="00CB2910"/>
    <w:rsid w:val="00CB29C1"/>
    <w:rsid w:val="00CB29CB"/>
    <w:rsid w:val="00CB2CCF"/>
    <w:rsid w:val="00CB2D79"/>
    <w:rsid w:val="00CB2F2C"/>
    <w:rsid w:val="00CB2FAF"/>
    <w:rsid w:val="00CB32CD"/>
    <w:rsid w:val="00CB3333"/>
    <w:rsid w:val="00CB3538"/>
    <w:rsid w:val="00CB36BA"/>
    <w:rsid w:val="00CB39D6"/>
    <w:rsid w:val="00CB3B03"/>
    <w:rsid w:val="00CB3FC8"/>
    <w:rsid w:val="00CB468F"/>
    <w:rsid w:val="00CB4A87"/>
    <w:rsid w:val="00CB4ACB"/>
    <w:rsid w:val="00CB4B87"/>
    <w:rsid w:val="00CB4D90"/>
    <w:rsid w:val="00CB4E3F"/>
    <w:rsid w:val="00CB4F45"/>
    <w:rsid w:val="00CB54AA"/>
    <w:rsid w:val="00CB5B87"/>
    <w:rsid w:val="00CB5BE7"/>
    <w:rsid w:val="00CB5DA7"/>
    <w:rsid w:val="00CB5E9F"/>
    <w:rsid w:val="00CB605E"/>
    <w:rsid w:val="00CB61CC"/>
    <w:rsid w:val="00CB62E8"/>
    <w:rsid w:val="00CB640A"/>
    <w:rsid w:val="00CB65C6"/>
    <w:rsid w:val="00CB65E2"/>
    <w:rsid w:val="00CB68B1"/>
    <w:rsid w:val="00CB697B"/>
    <w:rsid w:val="00CB6AFD"/>
    <w:rsid w:val="00CB6EC2"/>
    <w:rsid w:val="00CB700B"/>
    <w:rsid w:val="00CB70D3"/>
    <w:rsid w:val="00CB7A7E"/>
    <w:rsid w:val="00CB7B1C"/>
    <w:rsid w:val="00CB7BED"/>
    <w:rsid w:val="00CB7CC7"/>
    <w:rsid w:val="00CC0017"/>
    <w:rsid w:val="00CC0063"/>
    <w:rsid w:val="00CC02BC"/>
    <w:rsid w:val="00CC04AD"/>
    <w:rsid w:val="00CC0633"/>
    <w:rsid w:val="00CC083C"/>
    <w:rsid w:val="00CC090B"/>
    <w:rsid w:val="00CC0A6F"/>
    <w:rsid w:val="00CC0AD1"/>
    <w:rsid w:val="00CC0B45"/>
    <w:rsid w:val="00CC0CF1"/>
    <w:rsid w:val="00CC0E33"/>
    <w:rsid w:val="00CC0F66"/>
    <w:rsid w:val="00CC10C2"/>
    <w:rsid w:val="00CC10E0"/>
    <w:rsid w:val="00CC1275"/>
    <w:rsid w:val="00CC13F0"/>
    <w:rsid w:val="00CC151D"/>
    <w:rsid w:val="00CC15BF"/>
    <w:rsid w:val="00CC160B"/>
    <w:rsid w:val="00CC1622"/>
    <w:rsid w:val="00CC1709"/>
    <w:rsid w:val="00CC19F4"/>
    <w:rsid w:val="00CC1A08"/>
    <w:rsid w:val="00CC1B35"/>
    <w:rsid w:val="00CC1B48"/>
    <w:rsid w:val="00CC1BE5"/>
    <w:rsid w:val="00CC1BF6"/>
    <w:rsid w:val="00CC1DB7"/>
    <w:rsid w:val="00CC216E"/>
    <w:rsid w:val="00CC24F3"/>
    <w:rsid w:val="00CC2A74"/>
    <w:rsid w:val="00CC2B80"/>
    <w:rsid w:val="00CC2BF1"/>
    <w:rsid w:val="00CC2D59"/>
    <w:rsid w:val="00CC3358"/>
    <w:rsid w:val="00CC3741"/>
    <w:rsid w:val="00CC38D2"/>
    <w:rsid w:val="00CC3B7B"/>
    <w:rsid w:val="00CC3C3F"/>
    <w:rsid w:val="00CC3D1E"/>
    <w:rsid w:val="00CC3D4F"/>
    <w:rsid w:val="00CC3E3C"/>
    <w:rsid w:val="00CC3E52"/>
    <w:rsid w:val="00CC4267"/>
    <w:rsid w:val="00CC43E6"/>
    <w:rsid w:val="00CC445C"/>
    <w:rsid w:val="00CC44A8"/>
    <w:rsid w:val="00CC474F"/>
    <w:rsid w:val="00CC4B64"/>
    <w:rsid w:val="00CC4B6D"/>
    <w:rsid w:val="00CC4CA2"/>
    <w:rsid w:val="00CC4FBD"/>
    <w:rsid w:val="00CC50D8"/>
    <w:rsid w:val="00CC511A"/>
    <w:rsid w:val="00CC5182"/>
    <w:rsid w:val="00CC54D3"/>
    <w:rsid w:val="00CC5534"/>
    <w:rsid w:val="00CC59DD"/>
    <w:rsid w:val="00CC5CA0"/>
    <w:rsid w:val="00CC5E22"/>
    <w:rsid w:val="00CC6175"/>
    <w:rsid w:val="00CC617B"/>
    <w:rsid w:val="00CC662B"/>
    <w:rsid w:val="00CC69E7"/>
    <w:rsid w:val="00CC6D7E"/>
    <w:rsid w:val="00CC6DE4"/>
    <w:rsid w:val="00CC7199"/>
    <w:rsid w:val="00CC73F7"/>
    <w:rsid w:val="00CC7683"/>
    <w:rsid w:val="00CC76D4"/>
    <w:rsid w:val="00CC7705"/>
    <w:rsid w:val="00CC788C"/>
    <w:rsid w:val="00CC7AA4"/>
    <w:rsid w:val="00CC7B6F"/>
    <w:rsid w:val="00CC7BEA"/>
    <w:rsid w:val="00CC7EB7"/>
    <w:rsid w:val="00CD0121"/>
    <w:rsid w:val="00CD036F"/>
    <w:rsid w:val="00CD0400"/>
    <w:rsid w:val="00CD0837"/>
    <w:rsid w:val="00CD110E"/>
    <w:rsid w:val="00CD13BC"/>
    <w:rsid w:val="00CD168B"/>
    <w:rsid w:val="00CD185C"/>
    <w:rsid w:val="00CD18D7"/>
    <w:rsid w:val="00CD18F6"/>
    <w:rsid w:val="00CD1B27"/>
    <w:rsid w:val="00CD202D"/>
    <w:rsid w:val="00CD21DC"/>
    <w:rsid w:val="00CD2589"/>
    <w:rsid w:val="00CD276B"/>
    <w:rsid w:val="00CD27A9"/>
    <w:rsid w:val="00CD28E7"/>
    <w:rsid w:val="00CD2901"/>
    <w:rsid w:val="00CD2960"/>
    <w:rsid w:val="00CD2A27"/>
    <w:rsid w:val="00CD2A5B"/>
    <w:rsid w:val="00CD2D9E"/>
    <w:rsid w:val="00CD2FCE"/>
    <w:rsid w:val="00CD2FD9"/>
    <w:rsid w:val="00CD307D"/>
    <w:rsid w:val="00CD3441"/>
    <w:rsid w:val="00CD35FB"/>
    <w:rsid w:val="00CD3909"/>
    <w:rsid w:val="00CD39BC"/>
    <w:rsid w:val="00CD3A6C"/>
    <w:rsid w:val="00CD3B50"/>
    <w:rsid w:val="00CD3D19"/>
    <w:rsid w:val="00CD3F96"/>
    <w:rsid w:val="00CD40F2"/>
    <w:rsid w:val="00CD417F"/>
    <w:rsid w:val="00CD426E"/>
    <w:rsid w:val="00CD4B82"/>
    <w:rsid w:val="00CD4C30"/>
    <w:rsid w:val="00CD4F33"/>
    <w:rsid w:val="00CD50BA"/>
    <w:rsid w:val="00CD51A4"/>
    <w:rsid w:val="00CD51AA"/>
    <w:rsid w:val="00CD5262"/>
    <w:rsid w:val="00CD52FA"/>
    <w:rsid w:val="00CD537A"/>
    <w:rsid w:val="00CD5397"/>
    <w:rsid w:val="00CD53F3"/>
    <w:rsid w:val="00CD5740"/>
    <w:rsid w:val="00CD57EF"/>
    <w:rsid w:val="00CD5ABE"/>
    <w:rsid w:val="00CD5ACB"/>
    <w:rsid w:val="00CD5C96"/>
    <w:rsid w:val="00CD600C"/>
    <w:rsid w:val="00CD6127"/>
    <w:rsid w:val="00CD617C"/>
    <w:rsid w:val="00CD6592"/>
    <w:rsid w:val="00CD6765"/>
    <w:rsid w:val="00CD69B2"/>
    <w:rsid w:val="00CD6B27"/>
    <w:rsid w:val="00CD6C69"/>
    <w:rsid w:val="00CD7724"/>
    <w:rsid w:val="00CD79B5"/>
    <w:rsid w:val="00CD7DFA"/>
    <w:rsid w:val="00CD7E20"/>
    <w:rsid w:val="00CE051F"/>
    <w:rsid w:val="00CE0550"/>
    <w:rsid w:val="00CE0626"/>
    <w:rsid w:val="00CE0663"/>
    <w:rsid w:val="00CE06F7"/>
    <w:rsid w:val="00CE0AED"/>
    <w:rsid w:val="00CE0B04"/>
    <w:rsid w:val="00CE0B9B"/>
    <w:rsid w:val="00CE0CA2"/>
    <w:rsid w:val="00CE0E50"/>
    <w:rsid w:val="00CE10DB"/>
    <w:rsid w:val="00CE1160"/>
    <w:rsid w:val="00CE1184"/>
    <w:rsid w:val="00CE1313"/>
    <w:rsid w:val="00CE16F4"/>
    <w:rsid w:val="00CE1E3F"/>
    <w:rsid w:val="00CE21BF"/>
    <w:rsid w:val="00CE222C"/>
    <w:rsid w:val="00CE2466"/>
    <w:rsid w:val="00CE259A"/>
    <w:rsid w:val="00CE259E"/>
    <w:rsid w:val="00CE2970"/>
    <w:rsid w:val="00CE2A3C"/>
    <w:rsid w:val="00CE2D36"/>
    <w:rsid w:val="00CE2DC4"/>
    <w:rsid w:val="00CE2E4B"/>
    <w:rsid w:val="00CE302D"/>
    <w:rsid w:val="00CE326A"/>
    <w:rsid w:val="00CE338E"/>
    <w:rsid w:val="00CE3722"/>
    <w:rsid w:val="00CE3793"/>
    <w:rsid w:val="00CE3A5E"/>
    <w:rsid w:val="00CE3B65"/>
    <w:rsid w:val="00CE3C4F"/>
    <w:rsid w:val="00CE3E49"/>
    <w:rsid w:val="00CE3EA0"/>
    <w:rsid w:val="00CE3F3A"/>
    <w:rsid w:val="00CE4038"/>
    <w:rsid w:val="00CE4521"/>
    <w:rsid w:val="00CE4573"/>
    <w:rsid w:val="00CE47CA"/>
    <w:rsid w:val="00CE47DD"/>
    <w:rsid w:val="00CE48FF"/>
    <w:rsid w:val="00CE4A52"/>
    <w:rsid w:val="00CE4D3A"/>
    <w:rsid w:val="00CE50C3"/>
    <w:rsid w:val="00CE52D8"/>
    <w:rsid w:val="00CE533F"/>
    <w:rsid w:val="00CE54BE"/>
    <w:rsid w:val="00CE55DC"/>
    <w:rsid w:val="00CE5675"/>
    <w:rsid w:val="00CE5824"/>
    <w:rsid w:val="00CE5BD7"/>
    <w:rsid w:val="00CE5C96"/>
    <w:rsid w:val="00CE5D29"/>
    <w:rsid w:val="00CE6228"/>
    <w:rsid w:val="00CE628C"/>
    <w:rsid w:val="00CE632D"/>
    <w:rsid w:val="00CE664D"/>
    <w:rsid w:val="00CE67FE"/>
    <w:rsid w:val="00CE680C"/>
    <w:rsid w:val="00CE6B71"/>
    <w:rsid w:val="00CE6B8A"/>
    <w:rsid w:val="00CE6C78"/>
    <w:rsid w:val="00CE6CB8"/>
    <w:rsid w:val="00CE6D12"/>
    <w:rsid w:val="00CE6EDF"/>
    <w:rsid w:val="00CE6EE9"/>
    <w:rsid w:val="00CE6F11"/>
    <w:rsid w:val="00CE6FD1"/>
    <w:rsid w:val="00CE7272"/>
    <w:rsid w:val="00CE72EC"/>
    <w:rsid w:val="00CE7364"/>
    <w:rsid w:val="00CE768A"/>
    <w:rsid w:val="00CE771B"/>
    <w:rsid w:val="00CE7753"/>
    <w:rsid w:val="00CE77A1"/>
    <w:rsid w:val="00CE7A6F"/>
    <w:rsid w:val="00CE7B2D"/>
    <w:rsid w:val="00CE7B70"/>
    <w:rsid w:val="00CE7D35"/>
    <w:rsid w:val="00CE7EB0"/>
    <w:rsid w:val="00CE7ED8"/>
    <w:rsid w:val="00CF002D"/>
    <w:rsid w:val="00CF0217"/>
    <w:rsid w:val="00CF0813"/>
    <w:rsid w:val="00CF083B"/>
    <w:rsid w:val="00CF0A03"/>
    <w:rsid w:val="00CF0A1F"/>
    <w:rsid w:val="00CF0DC8"/>
    <w:rsid w:val="00CF105E"/>
    <w:rsid w:val="00CF1074"/>
    <w:rsid w:val="00CF132E"/>
    <w:rsid w:val="00CF1630"/>
    <w:rsid w:val="00CF1875"/>
    <w:rsid w:val="00CF198F"/>
    <w:rsid w:val="00CF1B03"/>
    <w:rsid w:val="00CF1B26"/>
    <w:rsid w:val="00CF1D8B"/>
    <w:rsid w:val="00CF1EFE"/>
    <w:rsid w:val="00CF215B"/>
    <w:rsid w:val="00CF22BC"/>
    <w:rsid w:val="00CF2307"/>
    <w:rsid w:val="00CF2376"/>
    <w:rsid w:val="00CF23E3"/>
    <w:rsid w:val="00CF25C5"/>
    <w:rsid w:val="00CF2AA8"/>
    <w:rsid w:val="00CF2D9E"/>
    <w:rsid w:val="00CF2E47"/>
    <w:rsid w:val="00CF2F5F"/>
    <w:rsid w:val="00CF31B9"/>
    <w:rsid w:val="00CF31CA"/>
    <w:rsid w:val="00CF32B4"/>
    <w:rsid w:val="00CF32FA"/>
    <w:rsid w:val="00CF3504"/>
    <w:rsid w:val="00CF37D8"/>
    <w:rsid w:val="00CF396D"/>
    <w:rsid w:val="00CF39FD"/>
    <w:rsid w:val="00CF3B00"/>
    <w:rsid w:val="00CF3C35"/>
    <w:rsid w:val="00CF3ECB"/>
    <w:rsid w:val="00CF3F8D"/>
    <w:rsid w:val="00CF437C"/>
    <w:rsid w:val="00CF4430"/>
    <w:rsid w:val="00CF4511"/>
    <w:rsid w:val="00CF46B0"/>
    <w:rsid w:val="00CF4810"/>
    <w:rsid w:val="00CF4855"/>
    <w:rsid w:val="00CF48C4"/>
    <w:rsid w:val="00CF4A58"/>
    <w:rsid w:val="00CF4A9B"/>
    <w:rsid w:val="00CF4F6C"/>
    <w:rsid w:val="00CF55AC"/>
    <w:rsid w:val="00CF55D6"/>
    <w:rsid w:val="00CF575D"/>
    <w:rsid w:val="00CF598B"/>
    <w:rsid w:val="00CF59E9"/>
    <w:rsid w:val="00CF5A21"/>
    <w:rsid w:val="00CF5A7A"/>
    <w:rsid w:val="00CF5E68"/>
    <w:rsid w:val="00CF5E8C"/>
    <w:rsid w:val="00CF6003"/>
    <w:rsid w:val="00CF6177"/>
    <w:rsid w:val="00CF632E"/>
    <w:rsid w:val="00CF6441"/>
    <w:rsid w:val="00CF644A"/>
    <w:rsid w:val="00CF6486"/>
    <w:rsid w:val="00CF6532"/>
    <w:rsid w:val="00CF65E5"/>
    <w:rsid w:val="00CF666F"/>
    <w:rsid w:val="00CF6B09"/>
    <w:rsid w:val="00CF6DD0"/>
    <w:rsid w:val="00CF72DD"/>
    <w:rsid w:val="00CF737E"/>
    <w:rsid w:val="00CF7402"/>
    <w:rsid w:val="00CF773C"/>
    <w:rsid w:val="00CF7760"/>
    <w:rsid w:val="00CF7769"/>
    <w:rsid w:val="00CF7A3A"/>
    <w:rsid w:val="00CF7B54"/>
    <w:rsid w:val="00CF7F74"/>
    <w:rsid w:val="00D00043"/>
    <w:rsid w:val="00D0027F"/>
    <w:rsid w:val="00D002F4"/>
    <w:rsid w:val="00D00370"/>
    <w:rsid w:val="00D004A1"/>
    <w:rsid w:val="00D0070E"/>
    <w:rsid w:val="00D00993"/>
    <w:rsid w:val="00D0099C"/>
    <w:rsid w:val="00D00A03"/>
    <w:rsid w:val="00D00F99"/>
    <w:rsid w:val="00D010F2"/>
    <w:rsid w:val="00D0182C"/>
    <w:rsid w:val="00D01850"/>
    <w:rsid w:val="00D01A5C"/>
    <w:rsid w:val="00D01D7B"/>
    <w:rsid w:val="00D01FD0"/>
    <w:rsid w:val="00D0219B"/>
    <w:rsid w:val="00D024D1"/>
    <w:rsid w:val="00D02671"/>
    <w:rsid w:val="00D02791"/>
    <w:rsid w:val="00D02BA1"/>
    <w:rsid w:val="00D02D86"/>
    <w:rsid w:val="00D032FF"/>
    <w:rsid w:val="00D03349"/>
    <w:rsid w:val="00D034BD"/>
    <w:rsid w:val="00D0352C"/>
    <w:rsid w:val="00D035F6"/>
    <w:rsid w:val="00D039DC"/>
    <w:rsid w:val="00D03C04"/>
    <w:rsid w:val="00D03DF7"/>
    <w:rsid w:val="00D03E2D"/>
    <w:rsid w:val="00D0409F"/>
    <w:rsid w:val="00D042AB"/>
    <w:rsid w:val="00D042C9"/>
    <w:rsid w:val="00D0436E"/>
    <w:rsid w:val="00D04375"/>
    <w:rsid w:val="00D04444"/>
    <w:rsid w:val="00D045E0"/>
    <w:rsid w:val="00D04689"/>
    <w:rsid w:val="00D0468F"/>
    <w:rsid w:val="00D048A1"/>
    <w:rsid w:val="00D048A5"/>
    <w:rsid w:val="00D048D7"/>
    <w:rsid w:val="00D049A0"/>
    <w:rsid w:val="00D04A6F"/>
    <w:rsid w:val="00D04ACD"/>
    <w:rsid w:val="00D04B91"/>
    <w:rsid w:val="00D04DD5"/>
    <w:rsid w:val="00D052A7"/>
    <w:rsid w:val="00D056D7"/>
    <w:rsid w:val="00D057AE"/>
    <w:rsid w:val="00D05896"/>
    <w:rsid w:val="00D0591A"/>
    <w:rsid w:val="00D05D56"/>
    <w:rsid w:val="00D060EB"/>
    <w:rsid w:val="00D0610E"/>
    <w:rsid w:val="00D06134"/>
    <w:rsid w:val="00D06218"/>
    <w:rsid w:val="00D06439"/>
    <w:rsid w:val="00D069E7"/>
    <w:rsid w:val="00D06B97"/>
    <w:rsid w:val="00D06E98"/>
    <w:rsid w:val="00D0706E"/>
    <w:rsid w:val="00D070C4"/>
    <w:rsid w:val="00D0738C"/>
    <w:rsid w:val="00D0753B"/>
    <w:rsid w:val="00D07783"/>
    <w:rsid w:val="00D07804"/>
    <w:rsid w:val="00D0783E"/>
    <w:rsid w:val="00D07871"/>
    <w:rsid w:val="00D079EA"/>
    <w:rsid w:val="00D07A7F"/>
    <w:rsid w:val="00D07A83"/>
    <w:rsid w:val="00D07B98"/>
    <w:rsid w:val="00D07C1C"/>
    <w:rsid w:val="00D07CF2"/>
    <w:rsid w:val="00D07E4D"/>
    <w:rsid w:val="00D102CD"/>
    <w:rsid w:val="00D10498"/>
    <w:rsid w:val="00D10560"/>
    <w:rsid w:val="00D105C5"/>
    <w:rsid w:val="00D10693"/>
    <w:rsid w:val="00D10742"/>
    <w:rsid w:val="00D107AB"/>
    <w:rsid w:val="00D108E8"/>
    <w:rsid w:val="00D10F2F"/>
    <w:rsid w:val="00D11252"/>
    <w:rsid w:val="00D11389"/>
    <w:rsid w:val="00D1144D"/>
    <w:rsid w:val="00D11BD4"/>
    <w:rsid w:val="00D11C97"/>
    <w:rsid w:val="00D11CEC"/>
    <w:rsid w:val="00D11E2D"/>
    <w:rsid w:val="00D11ED2"/>
    <w:rsid w:val="00D12262"/>
    <w:rsid w:val="00D12578"/>
    <w:rsid w:val="00D12652"/>
    <w:rsid w:val="00D128DA"/>
    <w:rsid w:val="00D12C65"/>
    <w:rsid w:val="00D12EAB"/>
    <w:rsid w:val="00D12F36"/>
    <w:rsid w:val="00D13339"/>
    <w:rsid w:val="00D133C9"/>
    <w:rsid w:val="00D13499"/>
    <w:rsid w:val="00D134B4"/>
    <w:rsid w:val="00D13707"/>
    <w:rsid w:val="00D137F0"/>
    <w:rsid w:val="00D13A24"/>
    <w:rsid w:val="00D13AC7"/>
    <w:rsid w:val="00D13B98"/>
    <w:rsid w:val="00D13F3F"/>
    <w:rsid w:val="00D14166"/>
    <w:rsid w:val="00D1421C"/>
    <w:rsid w:val="00D144B6"/>
    <w:rsid w:val="00D14524"/>
    <w:rsid w:val="00D145FA"/>
    <w:rsid w:val="00D146E8"/>
    <w:rsid w:val="00D1476E"/>
    <w:rsid w:val="00D1479A"/>
    <w:rsid w:val="00D14894"/>
    <w:rsid w:val="00D148CE"/>
    <w:rsid w:val="00D14988"/>
    <w:rsid w:val="00D14A47"/>
    <w:rsid w:val="00D14A5C"/>
    <w:rsid w:val="00D14AF3"/>
    <w:rsid w:val="00D14B3E"/>
    <w:rsid w:val="00D14B70"/>
    <w:rsid w:val="00D14D48"/>
    <w:rsid w:val="00D14E0D"/>
    <w:rsid w:val="00D14E3D"/>
    <w:rsid w:val="00D14E90"/>
    <w:rsid w:val="00D15004"/>
    <w:rsid w:val="00D15212"/>
    <w:rsid w:val="00D152AD"/>
    <w:rsid w:val="00D1553D"/>
    <w:rsid w:val="00D15572"/>
    <w:rsid w:val="00D1588C"/>
    <w:rsid w:val="00D15CDC"/>
    <w:rsid w:val="00D15DC8"/>
    <w:rsid w:val="00D16371"/>
    <w:rsid w:val="00D1647A"/>
    <w:rsid w:val="00D164EC"/>
    <w:rsid w:val="00D1654E"/>
    <w:rsid w:val="00D16625"/>
    <w:rsid w:val="00D1663B"/>
    <w:rsid w:val="00D166F9"/>
    <w:rsid w:val="00D1672F"/>
    <w:rsid w:val="00D16966"/>
    <w:rsid w:val="00D16A89"/>
    <w:rsid w:val="00D16D95"/>
    <w:rsid w:val="00D16E16"/>
    <w:rsid w:val="00D1742B"/>
    <w:rsid w:val="00D17478"/>
    <w:rsid w:val="00D177B8"/>
    <w:rsid w:val="00D17A0F"/>
    <w:rsid w:val="00D17C2A"/>
    <w:rsid w:val="00D17D5A"/>
    <w:rsid w:val="00D17E6D"/>
    <w:rsid w:val="00D17F04"/>
    <w:rsid w:val="00D200AC"/>
    <w:rsid w:val="00D20160"/>
    <w:rsid w:val="00D20576"/>
    <w:rsid w:val="00D20970"/>
    <w:rsid w:val="00D20998"/>
    <w:rsid w:val="00D20B6C"/>
    <w:rsid w:val="00D20CCE"/>
    <w:rsid w:val="00D21356"/>
    <w:rsid w:val="00D21412"/>
    <w:rsid w:val="00D21488"/>
    <w:rsid w:val="00D2158A"/>
    <w:rsid w:val="00D2166B"/>
    <w:rsid w:val="00D218CE"/>
    <w:rsid w:val="00D21C4A"/>
    <w:rsid w:val="00D21D2F"/>
    <w:rsid w:val="00D221A4"/>
    <w:rsid w:val="00D22279"/>
    <w:rsid w:val="00D2241A"/>
    <w:rsid w:val="00D22548"/>
    <w:rsid w:val="00D22551"/>
    <w:rsid w:val="00D22777"/>
    <w:rsid w:val="00D22AA9"/>
    <w:rsid w:val="00D22D72"/>
    <w:rsid w:val="00D22E64"/>
    <w:rsid w:val="00D22EB7"/>
    <w:rsid w:val="00D234BE"/>
    <w:rsid w:val="00D23502"/>
    <w:rsid w:val="00D23C7A"/>
    <w:rsid w:val="00D23CAA"/>
    <w:rsid w:val="00D23D7B"/>
    <w:rsid w:val="00D23F1D"/>
    <w:rsid w:val="00D2401B"/>
    <w:rsid w:val="00D24059"/>
    <w:rsid w:val="00D24157"/>
    <w:rsid w:val="00D243A0"/>
    <w:rsid w:val="00D24454"/>
    <w:rsid w:val="00D2458A"/>
    <w:rsid w:val="00D2469E"/>
    <w:rsid w:val="00D246BF"/>
    <w:rsid w:val="00D24853"/>
    <w:rsid w:val="00D248E4"/>
    <w:rsid w:val="00D2495F"/>
    <w:rsid w:val="00D24CA6"/>
    <w:rsid w:val="00D24CAB"/>
    <w:rsid w:val="00D24CDF"/>
    <w:rsid w:val="00D24E3E"/>
    <w:rsid w:val="00D24ED8"/>
    <w:rsid w:val="00D250C8"/>
    <w:rsid w:val="00D252F4"/>
    <w:rsid w:val="00D25354"/>
    <w:rsid w:val="00D25383"/>
    <w:rsid w:val="00D25568"/>
    <w:rsid w:val="00D25971"/>
    <w:rsid w:val="00D25BCD"/>
    <w:rsid w:val="00D25D0B"/>
    <w:rsid w:val="00D25E66"/>
    <w:rsid w:val="00D25EE2"/>
    <w:rsid w:val="00D26087"/>
    <w:rsid w:val="00D263D2"/>
    <w:rsid w:val="00D26572"/>
    <w:rsid w:val="00D2657E"/>
    <w:rsid w:val="00D268C7"/>
    <w:rsid w:val="00D26E35"/>
    <w:rsid w:val="00D26E55"/>
    <w:rsid w:val="00D27138"/>
    <w:rsid w:val="00D273E8"/>
    <w:rsid w:val="00D2745A"/>
    <w:rsid w:val="00D2748C"/>
    <w:rsid w:val="00D275A2"/>
    <w:rsid w:val="00D27681"/>
    <w:rsid w:val="00D276A4"/>
    <w:rsid w:val="00D27877"/>
    <w:rsid w:val="00D27A00"/>
    <w:rsid w:val="00D27A88"/>
    <w:rsid w:val="00D27AD1"/>
    <w:rsid w:val="00D30101"/>
    <w:rsid w:val="00D3024C"/>
    <w:rsid w:val="00D302EC"/>
    <w:rsid w:val="00D30553"/>
    <w:rsid w:val="00D30581"/>
    <w:rsid w:val="00D307DF"/>
    <w:rsid w:val="00D3091B"/>
    <w:rsid w:val="00D30A23"/>
    <w:rsid w:val="00D30A60"/>
    <w:rsid w:val="00D30DD8"/>
    <w:rsid w:val="00D312A0"/>
    <w:rsid w:val="00D31662"/>
    <w:rsid w:val="00D3169E"/>
    <w:rsid w:val="00D3170A"/>
    <w:rsid w:val="00D31AF2"/>
    <w:rsid w:val="00D31B00"/>
    <w:rsid w:val="00D31B5B"/>
    <w:rsid w:val="00D31D5E"/>
    <w:rsid w:val="00D31FCB"/>
    <w:rsid w:val="00D32189"/>
    <w:rsid w:val="00D321D5"/>
    <w:rsid w:val="00D32465"/>
    <w:rsid w:val="00D3257C"/>
    <w:rsid w:val="00D3298D"/>
    <w:rsid w:val="00D32FFB"/>
    <w:rsid w:val="00D3318F"/>
    <w:rsid w:val="00D3338A"/>
    <w:rsid w:val="00D33425"/>
    <w:rsid w:val="00D336C2"/>
    <w:rsid w:val="00D336D2"/>
    <w:rsid w:val="00D336F0"/>
    <w:rsid w:val="00D337A1"/>
    <w:rsid w:val="00D3396B"/>
    <w:rsid w:val="00D33B61"/>
    <w:rsid w:val="00D33CF6"/>
    <w:rsid w:val="00D33D2C"/>
    <w:rsid w:val="00D33D4E"/>
    <w:rsid w:val="00D33F7E"/>
    <w:rsid w:val="00D3431A"/>
    <w:rsid w:val="00D34562"/>
    <w:rsid w:val="00D34596"/>
    <w:rsid w:val="00D34646"/>
    <w:rsid w:val="00D348CA"/>
    <w:rsid w:val="00D34BC1"/>
    <w:rsid w:val="00D34BEB"/>
    <w:rsid w:val="00D34C9E"/>
    <w:rsid w:val="00D34D33"/>
    <w:rsid w:val="00D34D53"/>
    <w:rsid w:val="00D34D68"/>
    <w:rsid w:val="00D34E84"/>
    <w:rsid w:val="00D359CD"/>
    <w:rsid w:val="00D35DDF"/>
    <w:rsid w:val="00D35F1D"/>
    <w:rsid w:val="00D361AE"/>
    <w:rsid w:val="00D36374"/>
    <w:rsid w:val="00D3642F"/>
    <w:rsid w:val="00D36757"/>
    <w:rsid w:val="00D367C7"/>
    <w:rsid w:val="00D36801"/>
    <w:rsid w:val="00D369B7"/>
    <w:rsid w:val="00D36C0A"/>
    <w:rsid w:val="00D371A9"/>
    <w:rsid w:val="00D3726C"/>
    <w:rsid w:val="00D37275"/>
    <w:rsid w:val="00D3747B"/>
    <w:rsid w:val="00D3756B"/>
    <w:rsid w:val="00D3759A"/>
    <w:rsid w:val="00D37767"/>
    <w:rsid w:val="00D37938"/>
    <w:rsid w:val="00D37C77"/>
    <w:rsid w:val="00D37F0C"/>
    <w:rsid w:val="00D40103"/>
    <w:rsid w:val="00D4066B"/>
    <w:rsid w:val="00D406CE"/>
    <w:rsid w:val="00D40708"/>
    <w:rsid w:val="00D40A0F"/>
    <w:rsid w:val="00D40A89"/>
    <w:rsid w:val="00D40CF6"/>
    <w:rsid w:val="00D40E06"/>
    <w:rsid w:val="00D40F80"/>
    <w:rsid w:val="00D40FDB"/>
    <w:rsid w:val="00D41108"/>
    <w:rsid w:val="00D41223"/>
    <w:rsid w:val="00D4125A"/>
    <w:rsid w:val="00D41264"/>
    <w:rsid w:val="00D41395"/>
    <w:rsid w:val="00D417AE"/>
    <w:rsid w:val="00D41B4D"/>
    <w:rsid w:val="00D41BD3"/>
    <w:rsid w:val="00D41E98"/>
    <w:rsid w:val="00D422CC"/>
    <w:rsid w:val="00D422EB"/>
    <w:rsid w:val="00D424B4"/>
    <w:rsid w:val="00D425DE"/>
    <w:rsid w:val="00D42840"/>
    <w:rsid w:val="00D42842"/>
    <w:rsid w:val="00D42A6B"/>
    <w:rsid w:val="00D42AC4"/>
    <w:rsid w:val="00D42C00"/>
    <w:rsid w:val="00D42D17"/>
    <w:rsid w:val="00D431E5"/>
    <w:rsid w:val="00D43295"/>
    <w:rsid w:val="00D43305"/>
    <w:rsid w:val="00D4342B"/>
    <w:rsid w:val="00D43632"/>
    <w:rsid w:val="00D43774"/>
    <w:rsid w:val="00D43930"/>
    <w:rsid w:val="00D439F3"/>
    <w:rsid w:val="00D43A8D"/>
    <w:rsid w:val="00D441AA"/>
    <w:rsid w:val="00D44219"/>
    <w:rsid w:val="00D44251"/>
    <w:rsid w:val="00D442CE"/>
    <w:rsid w:val="00D4432B"/>
    <w:rsid w:val="00D44852"/>
    <w:rsid w:val="00D44A58"/>
    <w:rsid w:val="00D44DD1"/>
    <w:rsid w:val="00D44E26"/>
    <w:rsid w:val="00D45014"/>
    <w:rsid w:val="00D4526D"/>
    <w:rsid w:val="00D45400"/>
    <w:rsid w:val="00D4542F"/>
    <w:rsid w:val="00D45558"/>
    <w:rsid w:val="00D456CE"/>
    <w:rsid w:val="00D456D8"/>
    <w:rsid w:val="00D45B5C"/>
    <w:rsid w:val="00D45D1B"/>
    <w:rsid w:val="00D45D4A"/>
    <w:rsid w:val="00D45DE5"/>
    <w:rsid w:val="00D45EA0"/>
    <w:rsid w:val="00D462F0"/>
    <w:rsid w:val="00D463DC"/>
    <w:rsid w:val="00D469A8"/>
    <w:rsid w:val="00D469F3"/>
    <w:rsid w:val="00D46C27"/>
    <w:rsid w:val="00D46C2C"/>
    <w:rsid w:val="00D46CD2"/>
    <w:rsid w:val="00D46E0F"/>
    <w:rsid w:val="00D470B0"/>
    <w:rsid w:val="00D47272"/>
    <w:rsid w:val="00D4737C"/>
    <w:rsid w:val="00D4751A"/>
    <w:rsid w:val="00D47738"/>
    <w:rsid w:val="00D479B2"/>
    <w:rsid w:val="00D47C88"/>
    <w:rsid w:val="00D47E75"/>
    <w:rsid w:val="00D5030B"/>
    <w:rsid w:val="00D50352"/>
    <w:rsid w:val="00D50753"/>
    <w:rsid w:val="00D5090A"/>
    <w:rsid w:val="00D50B34"/>
    <w:rsid w:val="00D50B9B"/>
    <w:rsid w:val="00D5119B"/>
    <w:rsid w:val="00D51236"/>
    <w:rsid w:val="00D5131B"/>
    <w:rsid w:val="00D515DF"/>
    <w:rsid w:val="00D51615"/>
    <w:rsid w:val="00D51937"/>
    <w:rsid w:val="00D51B1A"/>
    <w:rsid w:val="00D51BE2"/>
    <w:rsid w:val="00D51C4A"/>
    <w:rsid w:val="00D51DFD"/>
    <w:rsid w:val="00D51EDF"/>
    <w:rsid w:val="00D51FAB"/>
    <w:rsid w:val="00D52291"/>
    <w:rsid w:val="00D522B4"/>
    <w:rsid w:val="00D525AC"/>
    <w:rsid w:val="00D52601"/>
    <w:rsid w:val="00D5262D"/>
    <w:rsid w:val="00D526F9"/>
    <w:rsid w:val="00D5278D"/>
    <w:rsid w:val="00D527E2"/>
    <w:rsid w:val="00D52A2F"/>
    <w:rsid w:val="00D52A96"/>
    <w:rsid w:val="00D52D70"/>
    <w:rsid w:val="00D52DD0"/>
    <w:rsid w:val="00D52F98"/>
    <w:rsid w:val="00D53373"/>
    <w:rsid w:val="00D536B2"/>
    <w:rsid w:val="00D536F4"/>
    <w:rsid w:val="00D53975"/>
    <w:rsid w:val="00D53BA8"/>
    <w:rsid w:val="00D53CD2"/>
    <w:rsid w:val="00D53D25"/>
    <w:rsid w:val="00D53E06"/>
    <w:rsid w:val="00D540BE"/>
    <w:rsid w:val="00D540D2"/>
    <w:rsid w:val="00D541DB"/>
    <w:rsid w:val="00D5421C"/>
    <w:rsid w:val="00D54436"/>
    <w:rsid w:val="00D544BF"/>
    <w:rsid w:val="00D546BD"/>
    <w:rsid w:val="00D54B16"/>
    <w:rsid w:val="00D54B76"/>
    <w:rsid w:val="00D54BB2"/>
    <w:rsid w:val="00D54E53"/>
    <w:rsid w:val="00D54EE0"/>
    <w:rsid w:val="00D54F13"/>
    <w:rsid w:val="00D54FEE"/>
    <w:rsid w:val="00D55001"/>
    <w:rsid w:val="00D552EB"/>
    <w:rsid w:val="00D55328"/>
    <w:rsid w:val="00D553E8"/>
    <w:rsid w:val="00D555F8"/>
    <w:rsid w:val="00D55887"/>
    <w:rsid w:val="00D55A2C"/>
    <w:rsid w:val="00D55BB1"/>
    <w:rsid w:val="00D55BB3"/>
    <w:rsid w:val="00D55BE3"/>
    <w:rsid w:val="00D55D5D"/>
    <w:rsid w:val="00D55DD1"/>
    <w:rsid w:val="00D55E3E"/>
    <w:rsid w:val="00D56082"/>
    <w:rsid w:val="00D5646B"/>
    <w:rsid w:val="00D56631"/>
    <w:rsid w:val="00D568CC"/>
    <w:rsid w:val="00D56942"/>
    <w:rsid w:val="00D56B4E"/>
    <w:rsid w:val="00D56B81"/>
    <w:rsid w:val="00D56DA8"/>
    <w:rsid w:val="00D56E47"/>
    <w:rsid w:val="00D56F0E"/>
    <w:rsid w:val="00D5708B"/>
    <w:rsid w:val="00D570DF"/>
    <w:rsid w:val="00D571A6"/>
    <w:rsid w:val="00D57251"/>
    <w:rsid w:val="00D5727D"/>
    <w:rsid w:val="00D577B8"/>
    <w:rsid w:val="00D577C5"/>
    <w:rsid w:val="00D577CD"/>
    <w:rsid w:val="00D57EF6"/>
    <w:rsid w:val="00D6012C"/>
    <w:rsid w:val="00D60167"/>
    <w:rsid w:val="00D6016B"/>
    <w:rsid w:val="00D606B8"/>
    <w:rsid w:val="00D60707"/>
    <w:rsid w:val="00D607C3"/>
    <w:rsid w:val="00D60B5D"/>
    <w:rsid w:val="00D60BAF"/>
    <w:rsid w:val="00D60BB1"/>
    <w:rsid w:val="00D60C57"/>
    <w:rsid w:val="00D60D2D"/>
    <w:rsid w:val="00D60D81"/>
    <w:rsid w:val="00D60E4A"/>
    <w:rsid w:val="00D60F3A"/>
    <w:rsid w:val="00D61052"/>
    <w:rsid w:val="00D612AA"/>
    <w:rsid w:val="00D6150E"/>
    <w:rsid w:val="00D615E2"/>
    <w:rsid w:val="00D6165E"/>
    <w:rsid w:val="00D6177D"/>
    <w:rsid w:val="00D61795"/>
    <w:rsid w:val="00D61832"/>
    <w:rsid w:val="00D61909"/>
    <w:rsid w:val="00D619CC"/>
    <w:rsid w:val="00D61B76"/>
    <w:rsid w:val="00D61B9B"/>
    <w:rsid w:val="00D61C4B"/>
    <w:rsid w:val="00D61D6A"/>
    <w:rsid w:val="00D61D96"/>
    <w:rsid w:val="00D61E68"/>
    <w:rsid w:val="00D61EE7"/>
    <w:rsid w:val="00D620D1"/>
    <w:rsid w:val="00D62426"/>
    <w:rsid w:val="00D6243D"/>
    <w:rsid w:val="00D6248C"/>
    <w:rsid w:val="00D62542"/>
    <w:rsid w:val="00D625DC"/>
    <w:rsid w:val="00D62849"/>
    <w:rsid w:val="00D62987"/>
    <w:rsid w:val="00D62A2B"/>
    <w:rsid w:val="00D62D19"/>
    <w:rsid w:val="00D62ED7"/>
    <w:rsid w:val="00D63411"/>
    <w:rsid w:val="00D636A7"/>
    <w:rsid w:val="00D6377F"/>
    <w:rsid w:val="00D637FC"/>
    <w:rsid w:val="00D63906"/>
    <w:rsid w:val="00D63992"/>
    <w:rsid w:val="00D63B23"/>
    <w:rsid w:val="00D63DEF"/>
    <w:rsid w:val="00D63E91"/>
    <w:rsid w:val="00D641B4"/>
    <w:rsid w:val="00D64260"/>
    <w:rsid w:val="00D6442B"/>
    <w:rsid w:val="00D64452"/>
    <w:rsid w:val="00D645AE"/>
    <w:rsid w:val="00D646A4"/>
    <w:rsid w:val="00D648B9"/>
    <w:rsid w:val="00D648C3"/>
    <w:rsid w:val="00D64DEF"/>
    <w:rsid w:val="00D64E4B"/>
    <w:rsid w:val="00D64F25"/>
    <w:rsid w:val="00D65002"/>
    <w:rsid w:val="00D65366"/>
    <w:rsid w:val="00D65512"/>
    <w:rsid w:val="00D65719"/>
    <w:rsid w:val="00D65791"/>
    <w:rsid w:val="00D65919"/>
    <w:rsid w:val="00D659E6"/>
    <w:rsid w:val="00D65BFF"/>
    <w:rsid w:val="00D65D36"/>
    <w:rsid w:val="00D65E2D"/>
    <w:rsid w:val="00D66268"/>
    <w:rsid w:val="00D6659C"/>
    <w:rsid w:val="00D6659D"/>
    <w:rsid w:val="00D665D2"/>
    <w:rsid w:val="00D665EE"/>
    <w:rsid w:val="00D6664A"/>
    <w:rsid w:val="00D66697"/>
    <w:rsid w:val="00D6670F"/>
    <w:rsid w:val="00D66859"/>
    <w:rsid w:val="00D66BCB"/>
    <w:rsid w:val="00D66BF3"/>
    <w:rsid w:val="00D66BFD"/>
    <w:rsid w:val="00D66E84"/>
    <w:rsid w:val="00D66E86"/>
    <w:rsid w:val="00D66FB7"/>
    <w:rsid w:val="00D6720E"/>
    <w:rsid w:val="00D67445"/>
    <w:rsid w:val="00D67508"/>
    <w:rsid w:val="00D67693"/>
    <w:rsid w:val="00D67A44"/>
    <w:rsid w:val="00D67B2A"/>
    <w:rsid w:val="00D67CC2"/>
    <w:rsid w:val="00D67F15"/>
    <w:rsid w:val="00D67F69"/>
    <w:rsid w:val="00D700DF"/>
    <w:rsid w:val="00D70113"/>
    <w:rsid w:val="00D7017C"/>
    <w:rsid w:val="00D702CD"/>
    <w:rsid w:val="00D7031C"/>
    <w:rsid w:val="00D70796"/>
    <w:rsid w:val="00D70851"/>
    <w:rsid w:val="00D70CDB"/>
    <w:rsid w:val="00D70E0B"/>
    <w:rsid w:val="00D70E82"/>
    <w:rsid w:val="00D70EA6"/>
    <w:rsid w:val="00D70EB2"/>
    <w:rsid w:val="00D70F85"/>
    <w:rsid w:val="00D711F6"/>
    <w:rsid w:val="00D714C5"/>
    <w:rsid w:val="00D715BB"/>
    <w:rsid w:val="00D71632"/>
    <w:rsid w:val="00D7175E"/>
    <w:rsid w:val="00D71EED"/>
    <w:rsid w:val="00D7200D"/>
    <w:rsid w:val="00D721A8"/>
    <w:rsid w:val="00D72338"/>
    <w:rsid w:val="00D7234F"/>
    <w:rsid w:val="00D723B7"/>
    <w:rsid w:val="00D723F8"/>
    <w:rsid w:val="00D72555"/>
    <w:rsid w:val="00D72559"/>
    <w:rsid w:val="00D727C0"/>
    <w:rsid w:val="00D727EC"/>
    <w:rsid w:val="00D72874"/>
    <w:rsid w:val="00D728E1"/>
    <w:rsid w:val="00D72990"/>
    <w:rsid w:val="00D729F0"/>
    <w:rsid w:val="00D72ADB"/>
    <w:rsid w:val="00D72C5E"/>
    <w:rsid w:val="00D731E4"/>
    <w:rsid w:val="00D7330F"/>
    <w:rsid w:val="00D734BA"/>
    <w:rsid w:val="00D736F5"/>
    <w:rsid w:val="00D73D87"/>
    <w:rsid w:val="00D73E23"/>
    <w:rsid w:val="00D740BD"/>
    <w:rsid w:val="00D740FA"/>
    <w:rsid w:val="00D74374"/>
    <w:rsid w:val="00D743CA"/>
    <w:rsid w:val="00D74706"/>
    <w:rsid w:val="00D748A4"/>
    <w:rsid w:val="00D74912"/>
    <w:rsid w:val="00D749F7"/>
    <w:rsid w:val="00D74B8C"/>
    <w:rsid w:val="00D74E39"/>
    <w:rsid w:val="00D753C7"/>
    <w:rsid w:val="00D755E1"/>
    <w:rsid w:val="00D757B9"/>
    <w:rsid w:val="00D757E0"/>
    <w:rsid w:val="00D75834"/>
    <w:rsid w:val="00D7594D"/>
    <w:rsid w:val="00D75C3B"/>
    <w:rsid w:val="00D75DD5"/>
    <w:rsid w:val="00D75E46"/>
    <w:rsid w:val="00D76089"/>
    <w:rsid w:val="00D760D4"/>
    <w:rsid w:val="00D76199"/>
    <w:rsid w:val="00D762F0"/>
    <w:rsid w:val="00D76760"/>
    <w:rsid w:val="00D76A09"/>
    <w:rsid w:val="00D76D5D"/>
    <w:rsid w:val="00D76D97"/>
    <w:rsid w:val="00D7729A"/>
    <w:rsid w:val="00D77418"/>
    <w:rsid w:val="00D7749E"/>
    <w:rsid w:val="00D776AB"/>
    <w:rsid w:val="00D7771B"/>
    <w:rsid w:val="00D7784B"/>
    <w:rsid w:val="00D779CD"/>
    <w:rsid w:val="00D77A48"/>
    <w:rsid w:val="00D77D69"/>
    <w:rsid w:val="00D77E80"/>
    <w:rsid w:val="00D77EFC"/>
    <w:rsid w:val="00D80009"/>
    <w:rsid w:val="00D806B4"/>
    <w:rsid w:val="00D807DA"/>
    <w:rsid w:val="00D80B8D"/>
    <w:rsid w:val="00D80C45"/>
    <w:rsid w:val="00D80C5D"/>
    <w:rsid w:val="00D80D87"/>
    <w:rsid w:val="00D80F56"/>
    <w:rsid w:val="00D812CD"/>
    <w:rsid w:val="00D813AB"/>
    <w:rsid w:val="00D813CA"/>
    <w:rsid w:val="00D81524"/>
    <w:rsid w:val="00D817A4"/>
    <w:rsid w:val="00D8182E"/>
    <w:rsid w:val="00D81A86"/>
    <w:rsid w:val="00D81CA4"/>
    <w:rsid w:val="00D81D61"/>
    <w:rsid w:val="00D81DB4"/>
    <w:rsid w:val="00D81DBD"/>
    <w:rsid w:val="00D81E5E"/>
    <w:rsid w:val="00D81F84"/>
    <w:rsid w:val="00D82512"/>
    <w:rsid w:val="00D8267A"/>
    <w:rsid w:val="00D8273E"/>
    <w:rsid w:val="00D8291A"/>
    <w:rsid w:val="00D82967"/>
    <w:rsid w:val="00D82CB0"/>
    <w:rsid w:val="00D82FAE"/>
    <w:rsid w:val="00D833D0"/>
    <w:rsid w:val="00D834BD"/>
    <w:rsid w:val="00D835D2"/>
    <w:rsid w:val="00D83633"/>
    <w:rsid w:val="00D836D6"/>
    <w:rsid w:val="00D83797"/>
    <w:rsid w:val="00D83967"/>
    <w:rsid w:val="00D83A39"/>
    <w:rsid w:val="00D83C35"/>
    <w:rsid w:val="00D83D82"/>
    <w:rsid w:val="00D83E2D"/>
    <w:rsid w:val="00D83EFA"/>
    <w:rsid w:val="00D84007"/>
    <w:rsid w:val="00D84103"/>
    <w:rsid w:val="00D84ACC"/>
    <w:rsid w:val="00D84BF7"/>
    <w:rsid w:val="00D84CA2"/>
    <w:rsid w:val="00D8509D"/>
    <w:rsid w:val="00D851A3"/>
    <w:rsid w:val="00D8558F"/>
    <w:rsid w:val="00D855FF"/>
    <w:rsid w:val="00D856FB"/>
    <w:rsid w:val="00D857B7"/>
    <w:rsid w:val="00D859A9"/>
    <w:rsid w:val="00D85D43"/>
    <w:rsid w:val="00D85D51"/>
    <w:rsid w:val="00D85D8A"/>
    <w:rsid w:val="00D85E3E"/>
    <w:rsid w:val="00D85EFB"/>
    <w:rsid w:val="00D85F13"/>
    <w:rsid w:val="00D861C5"/>
    <w:rsid w:val="00D863CC"/>
    <w:rsid w:val="00D863E4"/>
    <w:rsid w:val="00D86533"/>
    <w:rsid w:val="00D868B8"/>
    <w:rsid w:val="00D86A15"/>
    <w:rsid w:val="00D86C7C"/>
    <w:rsid w:val="00D86C8D"/>
    <w:rsid w:val="00D86CF5"/>
    <w:rsid w:val="00D86D5E"/>
    <w:rsid w:val="00D87406"/>
    <w:rsid w:val="00D87504"/>
    <w:rsid w:val="00D878CE"/>
    <w:rsid w:val="00D8799A"/>
    <w:rsid w:val="00D87B54"/>
    <w:rsid w:val="00D87C12"/>
    <w:rsid w:val="00D87C5D"/>
    <w:rsid w:val="00D87DD8"/>
    <w:rsid w:val="00D87E45"/>
    <w:rsid w:val="00D87F25"/>
    <w:rsid w:val="00D87FDD"/>
    <w:rsid w:val="00D902CE"/>
    <w:rsid w:val="00D90366"/>
    <w:rsid w:val="00D90372"/>
    <w:rsid w:val="00D903B8"/>
    <w:rsid w:val="00D9042F"/>
    <w:rsid w:val="00D90514"/>
    <w:rsid w:val="00D9080D"/>
    <w:rsid w:val="00D9087C"/>
    <w:rsid w:val="00D908F9"/>
    <w:rsid w:val="00D909B2"/>
    <w:rsid w:val="00D90AF3"/>
    <w:rsid w:val="00D90B8A"/>
    <w:rsid w:val="00D90FE8"/>
    <w:rsid w:val="00D91264"/>
    <w:rsid w:val="00D9131E"/>
    <w:rsid w:val="00D91458"/>
    <w:rsid w:val="00D91537"/>
    <w:rsid w:val="00D91558"/>
    <w:rsid w:val="00D9167E"/>
    <w:rsid w:val="00D916F4"/>
    <w:rsid w:val="00D91A30"/>
    <w:rsid w:val="00D91AE1"/>
    <w:rsid w:val="00D91B59"/>
    <w:rsid w:val="00D91B6E"/>
    <w:rsid w:val="00D91C35"/>
    <w:rsid w:val="00D91C94"/>
    <w:rsid w:val="00D91F63"/>
    <w:rsid w:val="00D9205F"/>
    <w:rsid w:val="00D920B4"/>
    <w:rsid w:val="00D924D6"/>
    <w:rsid w:val="00D926D3"/>
    <w:rsid w:val="00D92702"/>
    <w:rsid w:val="00D9293F"/>
    <w:rsid w:val="00D92A4F"/>
    <w:rsid w:val="00D92B1E"/>
    <w:rsid w:val="00D92BBA"/>
    <w:rsid w:val="00D92EEE"/>
    <w:rsid w:val="00D93111"/>
    <w:rsid w:val="00D93261"/>
    <w:rsid w:val="00D93489"/>
    <w:rsid w:val="00D9362C"/>
    <w:rsid w:val="00D93763"/>
    <w:rsid w:val="00D9384B"/>
    <w:rsid w:val="00D93940"/>
    <w:rsid w:val="00D93999"/>
    <w:rsid w:val="00D93B0B"/>
    <w:rsid w:val="00D93B58"/>
    <w:rsid w:val="00D93D57"/>
    <w:rsid w:val="00D940CE"/>
    <w:rsid w:val="00D94280"/>
    <w:rsid w:val="00D94331"/>
    <w:rsid w:val="00D9449F"/>
    <w:rsid w:val="00D944E9"/>
    <w:rsid w:val="00D94566"/>
    <w:rsid w:val="00D946ED"/>
    <w:rsid w:val="00D9497B"/>
    <w:rsid w:val="00D94AFC"/>
    <w:rsid w:val="00D94B5E"/>
    <w:rsid w:val="00D94D35"/>
    <w:rsid w:val="00D94DE9"/>
    <w:rsid w:val="00D94EAA"/>
    <w:rsid w:val="00D94F9B"/>
    <w:rsid w:val="00D951A7"/>
    <w:rsid w:val="00D95322"/>
    <w:rsid w:val="00D953C1"/>
    <w:rsid w:val="00D958EE"/>
    <w:rsid w:val="00D95941"/>
    <w:rsid w:val="00D959DC"/>
    <w:rsid w:val="00D95BDB"/>
    <w:rsid w:val="00D961FA"/>
    <w:rsid w:val="00D96308"/>
    <w:rsid w:val="00D96427"/>
    <w:rsid w:val="00D9662E"/>
    <w:rsid w:val="00D96756"/>
    <w:rsid w:val="00D969CA"/>
    <w:rsid w:val="00D96BA1"/>
    <w:rsid w:val="00D96C26"/>
    <w:rsid w:val="00D96E6F"/>
    <w:rsid w:val="00D970DA"/>
    <w:rsid w:val="00D97443"/>
    <w:rsid w:val="00D9750F"/>
    <w:rsid w:val="00D975FB"/>
    <w:rsid w:val="00D9766B"/>
    <w:rsid w:val="00D9777F"/>
    <w:rsid w:val="00D97B1F"/>
    <w:rsid w:val="00D97D6D"/>
    <w:rsid w:val="00D97E7B"/>
    <w:rsid w:val="00DA0147"/>
    <w:rsid w:val="00DA0379"/>
    <w:rsid w:val="00DA0421"/>
    <w:rsid w:val="00DA06D9"/>
    <w:rsid w:val="00DA0B82"/>
    <w:rsid w:val="00DA0BBD"/>
    <w:rsid w:val="00DA0C7A"/>
    <w:rsid w:val="00DA0F0F"/>
    <w:rsid w:val="00DA1013"/>
    <w:rsid w:val="00DA12FD"/>
    <w:rsid w:val="00DA135D"/>
    <w:rsid w:val="00DA13BE"/>
    <w:rsid w:val="00DA151B"/>
    <w:rsid w:val="00DA152E"/>
    <w:rsid w:val="00DA1835"/>
    <w:rsid w:val="00DA1A53"/>
    <w:rsid w:val="00DA1B84"/>
    <w:rsid w:val="00DA1C9F"/>
    <w:rsid w:val="00DA1EA5"/>
    <w:rsid w:val="00DA20D6"/>
    <w:rsid w:val="00DA221B"/>
    <w:rsid w:val="00DA222C"/>
    <w:rsid w:val="00DA24AD"/>
    <w:rsid w:val="00DA24E3"/>
    <w:rsid w:val="00DA25BF"/>
    <w:rsid w:val="00DA25DD"/>
    <w:rsid w:val="00DA269A"/>
    <w:rsid w:val="00DA2707"/>
    <w:rsid w:val="00DA28FC"/>
    <w:rsid w:val="00DA2A0D"/>
    <w:rsid w:val="00DA2D7B"/>
    <w:rsid w:val="00DA2F40"/>
    <w:rsid w:val="00DA31A4"/>
    <w:rsid w:val="00DA32FF"/>
    <w:rsid w:val="00DA336A"/>
    <w:rsid w:val="00DA3646"/>
    <w:rsid w:val="00DA3686"/>
    <w:rsid w:val="00DA369B"/>
    <w:rsid w:val="00DA3923"/>
    <w:rsid w:val="00DA3B0E"/>
    <w:rsid w:val="00DA3BE5"/>
    <w:rsid w:val="00DA3DE9"/>
    <w:rsid w:val="00DA3E81"/>
    <w:rsid w:val="00DA3E9B"/>
    <w:rsid w:val="00DA441B"/>
    <w:rsid w:val="00DA444C"/>
    <w:rsid w:val="00DA44DE"/>
    <w:rsid w:val="00DA45AB"/>
    <w:rsid w:val="00DA4818"/>
    <w:rsid w:val="00DA49C9"/>
    <w:rsid w:val="00DA4A16"/>
    <w:rsid w:val="00DA4A22"/>
    <w:rsid w:val="00DA4A7E"/>
    <w:rsid w:val="00DA4D7E"/>
    <w:rsid w:val="00DA4E3E"/>
    <w:rsid w:val="00DA4FE7"/>
    <w:rsid w:val="00DA52C3"/>
    <w:rsid w:val="00DA5330"/>
    <w:rsid w:val="00DA534C"/>
    <w:rsid w:val="00DA54B5"/>
    <w:rsid w:val="00DA56DA"/>
    <w:rsid w:val="00DA5C72"/>
    <w:rsid w:val="00DA5D56"/>
    <w:rsid w:val="00DA610B"/>
    <w:rsid w:val="00DA6212"/>
    <w:rsid w:val="00DA63B8"/>
    <w:rsid w:val="00DA6858"/>
    <w:rsid w:val="00DA688D"/>
    <w:rsid w:val="00DA6AB8"/>
    <w:rsid w:val="00DA6B33"/>
    <w:rsid w:val="00DA6C34"/>
    <w:rsid w:val="00DA6CE1"/>
    <w:rsid w:val="00DA6CE2"/>
    <w:rsid w:val="00DA6FF9"/>
    <w:rsid w:val="00DA7604"/>
    <w:rsid w:val="00DA76DC"/>
    <w:rsid w:val="00DA7B1C"/>
    <w:rsid w:val="00DA7F36"/>
    <w:rsid w:val="00DB0019"/>
    <w:rsid w:val="00DB06E8"/>
    <w:rsid w:val="00DB0C68"/>
    <w:rsid w:val="00DB0D8A"/>
    <w:rsid w:val="00DB104C"/>
    <w:rsid w:val="00DB11ED"/>
    <w:rsid w:val="00DB1405"/>
    <w:rsid w:val="00DB149C"/>
    <w:rsid w:val="00DB17FB"/>
    <w:rsid w:val="00DB18FF"/>
    <w:rsid w:val="00DB198A"/>
    <w:rsid w:val="00DB1C5A"/>
    <w:rsid w:val="00DB1C96"/>
    <w:rsid w:val="00DB1CE4"/>
    <w:rsid w:val="00DB1E8A"/>
    <w:rsid w:val="00DB1EEB"/>
    <w:rsid w:val="00DB1F75"/>
    <w:rsid w:val="00DB22FE"/>
    <w:rsid w:val="00DB2558"/>
    <w:rsid w:val="00DB294F"/>
    <w:rsid w:val="00DB2D3E"/>
    <w:rsid w:val="00DB2E83"/>
    <w:rsid w:val="00DB3096"/>
    <w:rsid w:val="00DB30E5"/>
    <w:rsid w:val="00DB30F7"/>
    <w:rsid w:val="00DB327F"/>
    <w:rsid w:val="00DB3399"/>
    <w:rsid w:val="00DB33DF"/>
    <w:rsid w:val="00DB3412"/>
    <w:rsid w:val="00DB359A"/>
    <w:rsid w:val="00DB38EA"/>
    <w:rsid w:val="00DB3A12"/>
    <w:rsid w:val="00DB3B86"/>
    <w:rsid w:val="00DB3C20"/>
    <w:rsid w:val="00DB3D75"/>
    <w:rsid w:val="00DB3D9F"/>
    <w:rsid w:val="00DB40DE"/>
    <w:rsid w:val="00DB40EC"/>
    <w:rsid w:val="00DB4152"/>
    <w:rsid w:val="00DB41BD"/>
    <w:rsid w:val="00DB45C0"/>
    <w:rsid w:val="00DB4732"/>
    <w:rsid w:val="00DB4737"/>
    <w:rsid w:val="00DB4986"/>
    <w:rsid w:val="00DB4C4B"/>
    <w:rsid w:val="00DB4C79"/>
    <w:rsid w:val="00DB5358"/>
    <w:rsid w:val="00DB571B"/>
    <w:rsid w:val="00DB5A4B"/>
    <w:rsid w:val="00DB5B2A"/>
    <w:rsid w:val="00DB5C82"/>
    <w:rsid w:val="00DB5D8B"/>
    <w:rsid w:val="00DB5EA8"/>
    <w:rsid w:val="00DB5F2C"/>
    <w:rsid w:val="00DB629D"/>
    <w:rsid w:val="00DB6340"/>
    <w:rsid w:val="00DB636A"/>
    <w:rsid w:val="00DB66BD"/>
    <w:rsid w:val="00DB66DB"/>
    <w:rsid w:val="00DB66EC"/>
    <w:rsid w:val="00DB6776"/>
    <w:rsid w:val="00DB6A00"/>
    <w:rsid w:val="00DB6A42"/>
    <w:rsid w:val="00DB70CD"/>
    <w:rsid w:val="00DB70D5"/>
    <w:rsid w:val="00DB7138"/>
    <w:rsid w:val="00DB7145"/>
    <w:rsid w:val="00DB7297"/>
    <w:rsid w:val="00DB72F4"/>
    <w:rsid w:val="00DB7444"/>
    <w:rsid w:val="00DB7622"/>
    <w:rsid w:val="00DB7A85"/>
    <w:rsid w:val="00DC0077"/>
    <w:rsid w:val="00DC0129"/>
    <w:rsid w:val="00DC0339"/>
    <w:rsid w:val="00DC04C0"/>
    <w:rsid w:val="00DC0648"/>
    <w:rsid w:val="00DC0677"/>
    <w:rsid w:val="00DC0735"/>
    <w:rsid w:val="00DC0D58"/>
    <w:rsid w:val="00DC149E"/>
    <w:rsid w:val="00DC14A1"/>
    <w:rsid w:val="00DC1570"/>
    <w:rsid w:val="00DC187D"/>
    <w:rsid w:val="00DC1935"/>
    <w:rsid w:val="00DC1BD8"/>
    <w:rsid w:val="00DC1D40"/>
    <w:rsid w:val="00DC1DCD"/>
    <w:rsid w:val="00DC28B1"/>
    <w:rsid w:val="00DC2991"/>
    <w:rsid w:val="00DC29AA"/>
    <w:rsid w:val="00DC2A2D"/>
    <w:rsid w:val="00DC2D22"/>
    <w:rsid w:val="00DC2FA6"/>
    <w:rsid w:val="00DC3629"/>
    <w:rsid w:val="00DC386C"/>
    <w:rsid w:val="00DC3922"/>
    <w:rsid w:val="00DC3931"/>
    <w:rsid w:val="00DC3951"/>
    <w:rsid w:val="00DC3A5D"/>
    <w:rsid w:val="00DC3BC6"/>
    <w:rsid w:val="00DC3EF4"/>
    <w:rsid w:val="00DC415C"/>
    <w:rsid w:val="00DC463F"/>
    <w:rsid w:val="00DC46C7"/>
    <w:rsid w:val="00DC46F0"/>
    <w:rsid w:val="00DC4E1B"/>
    <w:rsid w:val="00DC4F54"/>
    <w:rsid w:val="00DC52B1"/>
    <w:rsid w:val="00DC558E"/>
    <w:rsid w:val="00DC55D4"/>
    <w:rsid w:val="00DC577D"/>
    <w:rsid w:val="00DC5792"/>
    <w:rsid w:val="00DC57FF"/>
    <w:rsid w:val="00DC5A4C"/>
    <w:rsid w:val="00DC5D30"/>
    <w:rsid w:val="00DC5F3B"/>
    <w:rsid w:val="00DC5F4E"/>
    <w:rsid w:val="00DC6031"/>
    <w:rsid w:val="00DC6129"/>
    <w:rsid w:val="00DC63A0"/>
    <w:rsid w:val="00DC665B"/>
    <w:rsid w:val="00DC6777"/>
    <w:rsid w:val="00DC689D"/>
    <w:rsid w:val="00DC6980"/>
    <w:rsid w:val="00DC6CBE"/>
    <w:rsid w:val="00DC6D63"/>
    <w:rsid w:val="00DC6D75"/>
    <w:rsid w:val="00DC6FBD"/>
    <w:rsid w:val="00DC702D"/>
    <w:rsid w:val="00DC7031"/>
    <w:rsid w:val="00DC70F4"/>
    <w:rsid w:val="00DC70FF"/>
    <w:rsid w:val="00DC71F2"/>
    <w:rsid w:val="00DC7652"/>
    <w:rsid w:val="00DC765B"/>
    <w:rsid w:val="00DC7CD2"/>
    <w:rsid w:val="00DC7CDD"/>
    <w:rsid w:val="00DC7D30"/>
    <w:rsid w:val="00DC7F20"/>
    <w:rsid w:val="00DD013C"/>
    <w:rsid w:val="00DD013D"/>
    <w:rsid w:val="00DD0361"/>
    <w:rsid w:val="00DD0583"/>
    <w:rsid w:val="00DD09D0"/>
    <w:rsid w:val="00DD0A68"/>
    <w:rsid w:val="00DD0AE3"/>
    <w:rsid w:val="00DD0BAF"/>
    <w:rsid w:val="00DD0CDB"/>
    <w:rsid w:val="00DD0CF4"/>
    <w:rsid w:val="00DD0D39"/>
    <w:rsid w:val="00DD0DEF"/>
    <w:rsid w:val="00DD0F2A"/>
    <w:rsid w:val="00DD1024"/>
    <w:rsid w:val="00DD112C"/>
    <w:rsid w:val="00DD13B6"/>
    <w:rsid w:val="00DD1549"/>
    <w:rsid w:val="00DD1940"/>
    <w:rsid w:val="00DD1A24"/>
    <w:rsid w:val="00DD1E9E"/>
    <w:rsid w:val="00DD2110"/>
    <w:rsid w:val="00DD2166"/>
    <w:rsid w:val="00DD238E"/>
    <w:rsid w:val="00DD25D3"/>
    <w:rsid w:val="00DD26AD"/>
    <w:rsid w:val="00DD28F9"/>
    <w:rsid w:val="00DD29E7"/>
    <w:rsid w:val="00DD2BB6"/>
    <w:rsid w:val="00DD2D0E"/>
    <w:rsid w:val="00DD2F25"/>
    <w:rsid w:val="00DD2F2C"/>
    <w:rsid w:val="00DD353D"/>
    <w:rsid w:val="00DD3816"/>
    <w:rsid w:val="00DD38E8"/>
    <w:rsid w:val="00DD39C6"/>
    <w:rsid w:val="00DD39CB"/>
    <w:rsid w:val="00DD3AAF"/>
    <w:rsid w:val="00DD3AF8"/>
    <w:rsid w:val="00DD3F45"/>
    <w:rsid w:val="00DD3F6A"/>
    <w:rsid w:val="00DD4193"/>
    <w:rsid w:val="00DD461E"/>
    <w:rsid w:val="00DD4698"/>
    <w:rsid w:val="00DD481E"/>
    <w:rsid w:val="00DD49DF"/>
    <w:rsid w:val="00DD4A47"/>
    <w:rsid w:val="00DD4B05"/>
    <w:rsid w:val="00DD509D"/>
    <w:rsid w:val="00DD553D"/>
    <w:rsid w:val="00DD5740"/>
    <w:rsid w:val="00DD5821"/>
    <w:rsid w:val="00DD5C8E"/>
    <w:rsid w:val="00DD5D23"/>
    <w:rsid w:val="00DD5DF9"/>
    <w:rsid w:val="00DD5E7A"/>
    <w:rsid w:val="00DD5FE4"/>
    <w:rsid w:val="00DD60E8"/>
    <w:rsid w:val="00DD629A"/>
    <w:rsid w:val="00DD6469"/>
    <w:rsid w:val="00DD68E3"/>
    <w:rsid w:val="00DD6B9A"/>
    <w:rsid w:val="00DD6CBB"/>
    <w:rsid w:val="00DD6D28"/>
    <w:rsid w:val="00DD6E1F"/>
    <w:rsid w:val="00DD6E5A"/>
    <w:rsid w:val="00DD71CB"/>
    <w:rsid w:val="00DD75FB"/>
    <w:rsid w:val="00DD77E5"/>
    <w:rsid w:val="00DD7989"/>
    <w:rsid w:val="00DD7A33"/>
    <w:rsid w:val="00DD7BD2"/>
    <w:rsid w:val="00DD7BEC"/>
    <w:rsid w:val="00DD7D58"/>
    <w:rsid w:val="00DE0204"/>
    <w:rsid w:val="00DE023B"/>
    <w:rsid w:val="00DE0459"/>
    <w:rsid w:val="00DE046E"/>
    <w:rsid w:val="00DE079D"/>
    <w:rsid w:val="00DE0808"/>
    <w:rsid w:val="00DE09D6"/>
    <w:rsid w:val="00DE0A20"/>
    <w:rsid w:val="00DE0AD1"/>
    <w:rsid w:val="00DE0B2A"/>
    <w:rsid w:val="00DE0B98"/>
    <w:rsid w:val="00DE0BFA"/>
    <w:rsid w:val="00DE1013"/>
    <w:rsid w:val="00DE1046"/>
    <w:rsid w:val="00DE12B6"/>
    <w:rsid w:val="00DE14B3"/>
    <w:rsid w:val="00DE1729"/>
    <w:rsid w:val="00DE1C37"/>
    <w:rsid w:val="00DE1D55"/>
    <w:rsid w:val="00DE1EEE"/>
    <w:rsid w:val="00DE21C2"/>
    <w:rsid w:val="00DE2433"/>
    <w:rsid w:val="00DE2980"/>
    <w:rsid w:val="00DE2C0B"/>
    <w:rsid w:val="00DE2CF9"/>
    <w:rsid w:val="00DE2E93"/>
    <w:rsid w:val="00DE2F7A"/>
    <w:rsid w:val="00DE2FD3"/>
    <w:rsid w:val="00DE33C0"/>
    <w:rsid w:val="00DE355C"/>
    <w:rsid w:val="00DE3696"/>
    <w:rsid w:val="00DE373C"/>
    <w:rsid w:val="00DE37F2"/>
    <w:rsid w:val="00DE3946"/>
    <w:rsid w:val="00DE3A59"/>
    <w:rsid w:val="00DE3D2F"/>
    <w:rsid w:val="00DE3EFB"/>
    <w:rsid w:val="00DE42BE"/>
    <w:rsid w:val="00DE4608"/>
    <w:rsid w:val="00DE46C2"/>
    <w:rsid w:val="00DE472A"/>
    <w:rsid w:val="00DE496E"/>
    <w:rsid w:val="00DE4A0E"/>
    <w:rsid w:val="00DE4C0F"/>
    <w:rsid w:val="00DE4CFB"/>
    <w:rsid w:val="00DE53AE"/>
    <w:rsid w:val="00DE5418"/>
    <w:rsid w:val="00DE5449"/>
    <w:rsid w:val="00DE5471"/>
    <w:rsid w:val="00DE54D1"/>
    <w:rsid w:val="00DE54EF"/>
    <w:rsid w:val="00DE568D"/>
    <w:rsid w:val="00DE56A9"/>
    <w:rsid w:val="00DE58AE"/>
    <w:rsid w:val="00DE58C2"/>
    <w:rsid w:val="00DE58F5"/>
    <w:rsid w:val="00DE595D"/>
    <w:rsid w:val="00DE5E37"/>
    <w:rsid w:val="00DE6026"/>
    <w:rsid w:val="00DE60B7"/>
    <w:rsid w:val="00DE651C"/>
    <w:rsid w:val="00DE65F6"/>
    <w:rsid w:val="00DE66E7"/>
    <w:rsid w:val="00DE67F9"/>
    <w:rsid w:val="00DE69A2"/>
    <w:rsid w:val="00DE6B3E"/>
    <w:rsid w:val="00DE6E1C"/>
    <w:rsid w:val="00DE6FFE"/>
    <w:rsid w:val="00DE70C5"/>
    <w:rsid w:val="00DE718B"/>
    <w:rsid w:val="00DE731E"/>
    <w:rsid w:val="00DE7466"/>
    <w:rsid w:val="00DE76B2"/>
    <w:rsid w:val="00DE7743"/>
    <w:rsid w:val="00DE786A"/>
    <w:rsid w:val="00DE7A2A"/>
    <w:rsid w:val="00DF0537"/>
    <w:rsid w:val="00DF0802"/>
    <w:rsid w:val="00DF0A80"/>
    <w:rsid w:val="00DF0A8C"/>
    <w:rsid w:val="00DF0C65"/>
    <w:rsid w:val="00DF10E1"/>
    <w:rsid w:val="00DF10ED"/>
    <w:rsid w:val="00DF13C0"/>
    <w:rsid w:val="00DF1AF2"/>
    <w:rsid w:val="00DF1B9A"/>
    <w:rsid w:val="00DF1C04"/>
    <w:rsid w:val="00DF1F09"/>
    <w:rsid w:val="00DF212C"/>
    <w:rsid w:val="00DF21C7"/>
    <w:rsid w:val="00DF2310"/>
    <w:rsid w:val="00DF26BA"/>
    <w:rsid w:val="00DF2845"/>
    <w:rsid w:val="00DF2A6C"/>
    <w:rsid w:val="00DF2B69"/>
    <w:rsid w:val="00DF2C44"/>
    <w:rsid w:val="00DF2DD2"/>
    <w:rsid w:val="00DF3138"/>
    <w:rsid w:val="00DF3166"/>
    <w:rsid w:val="00DF34E3"/>
    <w:rsid w:val="00DF35B2"/>
    <w:rsid w:val="00DF35C1"/>
    <w:rsid w:val="00DF35F9"/>
    <w:rsid w:val="00DF3648"/>
    <w:rsid w:val="00DF3A6B"/>
    <w:rsid w:val="00DF3B62"/>
    <w:rsid w:val="00DF3DB9"/>
    <w:rsid w:val="00DF3E0F"/>
    <w:rsid w:val="00DF3E18"/>
    <w:rsid w:val="00DF3F94"/>
    <w:rsid w:val="00DF3FF1"/>
    <w:rsid w:val="00DF40AD"/>
    <w:rsid w:val="00DF417B"/>
    <w:rsid w:val="00DF4187"/>
    <w:rsid w:val="00DF430B"/>
    <w:rsid w:val="00DF437F"/>
    <w:rsid w:val="00DF4521"/>
    <w:rsid w:val="00DF4604"/>
    <w:rsid w:val="00DF4798"/>
    <w:rsid w:val="00DF47C0"/>
    <w:rsid w:val="00DF4AA2"/>
    <w:rsid w:val="00DF4B1A"/>
    <w:rsid w:val="00DF4B5B"/>
    <w:rsid w:val="00DF4B66"/>
    <w:rsid w:val="00DF4F64"/>
    <w:rsid w:val="00DF51F9"/>
    <w:rsid w:val="00DF5343"/>
    <w:rsid w:val="00DF550D"/>
    <w:rsid w:val="00DF552E"/>
    <w:rsid w:val="00DF5673"/>
    <w:rsid w:val="00DF56B1"/>
    <w:rsid w:val="00DF586C"/>
    <w:rsid w:val="00DF5E5A"/>
    <w:rsid w:val="00DF5F7A"/>
    <w:rsid w:val="00DF6127"/>
    <w:rsid w:val="00DF615D"/>
    <w:rsid w:val="00DF627C"/>
    <w:rsid w:val="00DF6413"/>
    <w:rsid w:val="00DF685D"/>
    <w:rsid w:val="00DF68B3"/>
    <w:rsid w:val="00DF6EB3"/>
    <w:rsid w:val="00DF6FCC"/>
    <w:rsid w:val="00DF707A"/>
    <w:rsid w:val="00DF74DD"/>
    <w:rsid w:val="00DF770E"/>
    <w:rsid w:val="00DF7752"/>
    <w:rsid w:val="00DF782B"/>
    <w:rsid w:val="00DF7854"/>
    <w:rsid w:val="00DF78E0"/>
    <w:rsid w:val="00E002B2"/>
    <w:rsid w:val="00E006C4"/>
    <w:rsid w:val="00E00708"/>
    <w:rsid w:val="00E009A7"/>
    <w:rsid w:val="00E00A5B"/>
    <w:rsid w:val="00E00BB1"/>
    <w:rsid w:val="00E00BEA"/>
    <w:rsid w:val="00E010D6"/>
    <w:rsid w:val="00E0115D"/>
    <w:rsid w:val="00E01254"/>
    <w:rsid w:val="00E013C6"/>
    <w:rsid w:val="00E015D3"/>
    <w:rsid w:val="00E016DC"/>
    <w:rsid w:val="00E017D7"/>
    <w:rsid w:val="00E01AE7"/>
    <w:rsid w:val="00E01C67"/>
    <w:rsid w:val="00E0242C"/>
    <w:rsid w:val="00E02466"/>
    <w:rsid w:val="00E02921"/>
    <w:rsid w:val="00E029B6"/>
    <w:rsid w:val="00E031E5"/>
    <w:rsid w:val="00E033EA"/>
    <w:rsid w:val="00E034C0"/>
    <w:rsid w:val="00E038D8"/>
    <w:rsid w:val="00E03915"/>
    <w:rsid w:val="00E03BEB"/>
    <w:rsid w:val="00E03D35"/>
    <w:rsid w:val="00E03D39"/>
    <w:rsid w:val="00E03DC4"/>
    <w:rsid w:val="00E03EF4"/>
    <w:rsid w:val="00E04048"/>
    <w:rsid w:val="00E04101"/>
    <w:rsid w:val="00E04153"/>
    <w:rsid w:val="00E042BC"/>
    <w:rsid w:val="00E04451"/>
    <w:rsid w:val="00E04561"/>
    <w:rsid w:val="00E048B5"/>
    <w:rsid w:val="00E04926"/>
    <w:rsid w:val="00E049C4"/>
    <w:rsid w:val="00E04CB8"/>
    <w:rsid w:val="00E04E4C"/>
    <w:rsid w:val="00E04EDA"/>
    <w:rsid w:val="00E05095"/>
    <w:rsid w:val="00E052A5"/>
    <w:rsid w:val="00E053B9"/>
    <w:rsid w:val="00E05612"/>
    <w:rsid w:val="00E05687"/>
    <w:rsid w:val="00E058F9"/>
    <w:rsid w:val="00E05B8F"/>
    <w:rsid w:val="00E05BD4"/>
    <w:rsid w:val="00E05F8E"/>
    <w:rsid w:val="00E061ED"/>
    <w:rsid w:val="00E06447"/>
    <w:rsid w:val="00E06597"/>
    <w:rsid w:val="00E06679"/>
    <w:rsid w:val="00E067A4"/>
    <w:rsid w:val="00E06A0E"/>
    <w:rsid w:val="00E06ADD"/>
    <w:rsid w:val="00E06C64"/>
    <w:rsid w:val="00E06C65"/>
    <w:rsid w:val="00E06CEE"/>
    <w:rsid w:val="00E06D96"/>
    <w:rsid w:val="00E06D9E"/>
    <w:rsid w:val="00E06E29"/>
    <w:rsid w:val="00E06EE0"/>
    <w:rsid w:val="00E07095"/>
    <w:rsid w:val="00E0722D"/>
    <w:rsid w:val="00E0727C"/>
    <w:rsid w:val="00E075AA"/>
    <w:rsid w:val="00E07729"/>
    <w:rsid w:val="00E07765"/>
    <w:rsid w:val="00E0787B"/>
    <w:rsid w:val="00E078BF"/>
    <w:rsid w:val="00E079D6"/>
    <w:rsid w:val="00E07A40"/>
    <w:rsid w:val="00E07D85"/>
    <w:rsid w:val="00E07F23"/>
    <w:rsid w:val="00E07FB3"/>
    <w:rsid w:val="00E1038A"/>
    <w:rsid w:val="00E10401"/>
    <w:rsid w:val="00E104E9"/>
    <w:rsid w:val="00E1053F"/>
    <w:rsid w:val="00E10546"/>
    <w:rsid w:val="00E10692"/>
    <w:rsid w:val="00E107B6"/>
    <w:rsid w:val="00E10A40"/>
    <w:rsid w:val="00E10B00"/>
    <w:rsid w:val="00E10B25"/>
    <w:rsid w:val="00E10EE0"/>
    <w:rsid w:val="00E10EEC"/>
    <w:rsid w:val="00E11033"/>
    <w:rsid w:val="00E110D5"/>
    <w:rsid w:val="00E111F3"/>
    <w:rsid w:val="00E11568"/>
    <w:rsid w:val="00E116A1"/>
    <w:rsid w:val="00E117FF"/>
    <w:rsid w:val="00E11A34"/>
    <w:rsid w:val="00E11B1D"/>
    <w:rsid w:val="00E11B2D"/>
    <w:rsid w:val="00E11E0D"/>
    <w:rsid w:val="00E11FA9"/>
    <w:rsid w:val="00E12008"/>
    <w:rsid w:val="00E12092"/>
    <w:rsid w:val="00E1238D"/>
    <w:rsid w:val="00E12963"/>
    <w:rsid w:val="00E12C71"/>
    <w:rsid w:val="00E12C90"/>
    <w:rsid w:val="00E12C95"/>
    <w:rsid w:val="00E12D2F"/>
    <w:rsid w:val="00E12E1C"/>
    <w:rsid w:val="00E12ED3"/>
    <w:rsid w:val="00E12F03"/>
    <w:rsid w:val="00E1336F"/>
    <w:rsid w:val="00E134DE"/>
    <w:rsid w:val="00E13650"/>
    <w:rsid w:val="00E13780"/>
    <w:rsid w:val="00E139B9"/>
    <w:rsid w:val="00E13AA2"/>
    <w:rsid w:val="00E13CFE"/>
    <w:rsid w:val="00E13D87"/>
    <w:rsid w:val="00E142AF"/>
    <w:rsid w:val="00E143A9"/>
    <w:rsid w:val="00E1452C"/>
    <w:rsid w:val="00E149B5"/>
    <w:rsid w:val="00E14A08"/>
    <w:rsid w:val="00E14AE1"/>
    <w:rsid w:val="00E14B66"/>
    <w:rsid w:val="00E14CEE"/>
    <w:rsid w:val="00E15011"/>
    <w:rsid w:val="00E15318"/>
    <w:rsid w:val="00E158A3"/>
    <w:rsid w:val="00E15991"/>
    <w:rsid w:val="00E159A1"/>
    <w:rsid w:val="00E15C2C"/>
    <w:rsid w:val="00E15F63"/>
    <w:rsid w:val="00E161E6"/>
    <w:rsid w:val="00E1640B"/>
    <w:rsid w:val="00E164B5"/>
    <w:rsid w:val="00E16A8B"/>
    <w:rsid w:val="00E16F04"/>
    <w:rsid w:val="00E16F41"/>
    <w:rsid w:val="00E16F8B"/>
    <w:rsid w:val="00E1713D"/>
    <w:rsid w:val="00E172EE"/>
    <w:rsid w:val="00E1744B"/>
    <w:rsid w:val="00E17621"/>
    <w:rsid w:val="00E17773"/>
    <w:rsid w:val="00E178F4"/>
    <w:rsid w:val="00E1799D"/>
    <w:rsid w:val="00E179DC"/>
    <w:rsid w:val="00E17AB0"/>
    <w:rsid w:val="00E17DC9"/>
    <w:rsid w:val="00E17F5A"/>
    <w:rsid w:val="00E2006B"/>
    <w:rsid w:val="00E200D1"/>
    <w:rsid w:val="00E2015B"/>
    <w:rsid w:val="00E201CB"/>
    <w:rsid w:val="00E2044D"/>
    <w:rsid w:val="00E20653"/>
    <w:rsid w:val="00E207AA"/>
    <w:rsid w:val="00E209A2"/>
    <w:rsid w:val="00E20FD5"/>
    <w:rsid w:val="00E210D6"/>
    <w:rsid w:val="00E2122F"/>
    <w:rsid w:val="00E213FB"/>
    <w:rsid w:val="00E21881"/>
    <w:rsid w:val="00E218FC"/>
    <w:rsid w:val="00E21991"/>
    <w:rsid w:val="00E21C29"/>
    <w:rsid w:val="00E22162"/>
    <w:rsid w:val="00E2248C"/>
    <w:rsid w:val="00E2258A"/>
    <w:rsid w:val="00E2260F"/>
    <w:rsid w:val="00E226EC"/>
    <w:rsid w:val="00E228A0"/>
    <w:rsid w:val="00E22C12"/>
    <w:rsid w:val="00E22F8A"/>
    <w:rsid w:val="00E231C4"/>
    <w:rsid w:val="00E23A41"/>
    <w:rsid w:val="00E23B08"/>
    <w:rsid w:val="00E23BEF"/>
    <w:rsid w:val="00E2427E"/>
    <w:rsid w:val="00E2453C"/>
    <w:rsid w:val="00E24542"/>
    <w:rsid w:val="00E2489A"/>
    <w:rsid w:val="00E24A61"/>
    <w:rsid w:val="00E24C2A"/>
    <w:rsid w:val="00E2508C"/>
    <w:rsid w:val="00E25102"/>
    <w:rsid w:val="00E25139"/>
    <w:rsid w:val="00E2514B"/>
    <w:rsid w:val="00E25234"/>
    <w:rsid w:val="00E252E5"/>
    <w:rsid w:val="00E2531C"/>
    <w:rsid w:val="00E2538D"/>
    <w:rsid w:val="00E25471"/>
    <w:rsid w:val="00E256B6"/>
    <w:rsid w:val="00E25AD8"/>
    <w:rsid w:val="00E25BC8"/>
    <w:rsid w:val="00E25DF4"/>
    <w:rsid w:val="00E26009"/>
    <w:rsid w:val="00E261FE"/>
    <w:rsid w:val="00E2668B"/>
    <w:rsid w:val="00E26CA0"/>
    <w:rsid w:val="00E26D69"/>
    <w:rsid w:val="00E26E06"/>
    <w:rsid w:val="00E26EDB"/>
    <w:rsid w:val="00E26F6E"/>
    <w:rsid w:val="00E270A4"/>
    <w:rsid w:val="00E27109"/>
    <w:rsid w:val="00E276D0"/>
    <w:rsid w:val="00E2773C"/>
    <w:rsid w:val="00E27AFA"/>
    <w:rsid w:val="00E27BEE"/>
    <w:rsid w:val="00E27D3F"/>
    <w:rsid w:val="00E30241"/>
    <w:rsid w:val="00E30303"/>
    <w:rsid w:val="00E30474"/>
    <w:rsid w:val="00E30493"/>
    <w:rsid w:val="00E3065E"/>
    <w:rsid w:val="00E30E48"/>
    <w:rsid w:val="00E30E7B"/>
    <w:rsid w:val="00E30EE3"/>
    <w:rsid w:val="00E30F72"/>
    <w:rsid w:val="00E30FB4"/>
    <w:rsid w:val="00E3115D"/>
    <w:rsid w:val="00E313C6"/>
    <w:rsid w:val="00E31715"/>
    <w:rsid w:val="00E317BB"/>
    <w:rsid w:val="00E31802"/>
    <w:rsid w:val="00E31B0C"/>
    <w:rsid w:val="00E31CB4"/>
    <w:rsid w:val="00E31E35"/>
    <w:rsid w:val="00E31FFA"/>
    <w:rsid w:val="00E32006"/>
    <w:rsid w:val="00E32082"/>
    <w:rsid w:val="00E3213D"/>
    <w:rsid w:val="00E32655"/>
    <w:rsid w:val="00E32705"/>
    <w:rsid w:val="00E327EC"/>
    <w:rsid w:val="00E32F7A"/>
    <w:rsid w:val="00E3302B"/>
    <w:rsid w:val="00E3305A"/>
    <w:rsid w:val="00E3309D"/>
    <w:rsid w:val="00E333F7"/>
    <w:rsid w:val="00E3349E"/>
    <w:rsid w:val="00E3352D"/>
    <w:rsid w:val="00E335EE"/>
    <w:rsid w:val="00E33895"/>
    <w:rsid w:val="00E338FF"/>
    <w:rsid w:val="00E339F8"/>
    <w:rsid w:val="00E33C1F"/>
    <w:rsid w:val="00E33C60"/>
    <w:rsid w:val="00E3402A"/>
    <w:rsid w:val="00E3436B"/>
    <w:rsid w:val="00E34443"/>
    <w:rsid w:val="00E34444"/>
    <w:rsid w:val="00E34535"/>
    <w:rsid w:val="00E347AC"/>
    <w:rsid w:val="00E34878"/>
    <w:rsid w:val="00E348FB"/>
    <w:rsid w:val="00E34DF2"/>
    <w:rsid w:val="00E35055"/>
    <w:rsid w:val="00E350B8"/>
    <w:rsid w:val="00E350EC"/>
    <w:rsid w:val="00E35308"/>
    <w:rsid w:val="00E35342"/>
    <w:rsid w:val="00E35544"/>
    <w:rsid w:val="00E356A1"/>
    <w:rsid w:val="00E35A6D"/>
    <w:rsid w:val="00E35B74"/>
    <w:rsid w:val="00E35D00"/>
    <w:rsid w:val="00E35D23"/>
    <w:rsid w:val="00E35DA9"/>
    <w:rsid w:val="00E35E2E"/>
    <w:rsid w:val="00E35F1D"/>
    <w:rsid w:val="00E36041"/>
    <w:rsid w:val="00E362BA"/>
    <w:rsid w:val="00E3672F"/>
    <w:rsid w:val="00E36773"/>
    <w:rsid w:val="00E3682C"/>
    <w:rsid w:val="00E368E3"/>
    <w:rsid w:val="00E36925"/>
    <w:rsid w:val="00E3692B"/>
    <w:rsid w:val="00E369BF"/>
    <w:rsid w:val="00E36A33"/>
    <w:rsid w:val="00E36A9C"/>
    <w:rsid w:val="00E36DF4"/>
    <w:rsid w:val="00E36E21"/>
    <w:rsid w:val="00E3714F"/>
    <w:rsid w:val="00E373A2"/>
    <w:rsid w:val="00E37753"/>
    <w:rsid w:val="00E37824"/>
    <w:rsid w:val="00E37A62"/>
    <w:rsid w:val="00E37C76"/>
    <w:rsid w:val="00E37D23"/>
    <w:rsid w:val="00E37F5C"/>
    <w:rsid w:val="00E4016F"/>
    <w:rsid w:val="00E4021F"/>
    <w:rsid w:val="00E40A9F"/>
    <w:rsid w:val="00E40BAC"/>
    <w:rsid w:val="00E412CB"/>
    <w:rsid w:val="00E4154F"/>
    <w:rsid w:val="00E4163E"/>
    <w:rsid w:val="00E41CEA"/>
    <w:rsid w:val="00E41E19"/>
    <w:rsid w:val="00E41EC0"/>
    <w:rsid w:val="00E41EF3"/>
    <w:rsid w:val="00E422C6"/>
    <w:rsid w:val="00E422E0"/>
    <w:rsid w:val="00E4245C"/>
    <w:rsid w:val="00E425C4"/>
    <w:rsid w:val="00E4276A"/>
    <w:rsid w:val="00E4296C"/>
    <w:rsid w:val="00E42ACB"/>
    <w:rsid w:val="00E42BA1"/>
    <w:rsid w:val="00E42C16"/>
    <w:rsid w:val="00E42E29"/>
    <w:rsid w:val="00E42EF7"/>
    <w:rsid w:val="00E433C4"/>
    <w:rsid w:val="00E43410"/>
    <w:rsid w:val="00E436F4"/>
    <w:rsid w:val="00E43792"/>
    <w:rsid w:val="00E43873"/>
    <w:rsid w:val="00E438A9"/>
    <w:rsid w:val="00E439F9"/>
    <w:rsid w:val="00E4411B"/>
    <w:rsid w:val="00E4415D"/>
    <w:rsid w:val="00E44514"/>
    <w:rsid w:val="00E44570"/>
    <w:rsid w:val="00E4472D"/>
    <w:rsid w:val="00E448C9"/>
    <w:rsid w:val="00E44D03"/>
    <w:rsid w:val="00E44DC3"/>
    <w:rsid w:val="00E44DF0"/>
    <w:rsid w:val="00E45230"/>
    <w:rsid w:val="00E456BA"/>
    <w:rsid w:val="00E458B3"/>
    <w:rsid w:val="00E459FA"/>
    <w:rsid w:val="00E45A40"/>
    <w:rsid w:val="00E45ADE"/>
    <w:rsid w:val="00E45BAC"/>
    <w:rsid w:val="00E45C68"/>
    <w:rsid w:val="00E45CB7"/>
    <w:rsid w:val="00E45D21"/>
    <w:rsid w:val="00E45DCF"/>
    <w:rsid w:val="00E46041"/>
    <w:rsid w:val="00E46115"/>
    <w:rsid w:val="00E461DF"/>
    <w:rsid w:val="00E46301"/>
    <w:rsid w:val="00E4670D"/>
    <w:rsid w:val="00E467C1"/>
    <w:rsid w:val="00E46984"/>
    <w:rsid w:val="00E469C3"/>
    <w:rsid w:val="00E46A02"/>
    <w:rsid w:val="00E46B62"/>
    <w:rsid w:val="00E46BF4"/>
    <w:rsid w:val="00E46CE4"/>
    <w:rsid w:val="00E46F81"/>
    <w:rsid w:val="00E47234"/>
    <w:rsid w:val="00E47286"/>
    <w:rsid w:val="00E4732C"/>
    <w:rsid w:val="00E4732D"/>
    <w:rsid w:val="00E4733B"/>
    <w:rsid w:val="00E4741A"/>
    <w:rsid w:val="00E47532"/>
    <w:rsid w:val="00E4773F"/>
    <w:rsid w:val="00E47878"/>
    <w:rsid w:val="00E47938"/>
    <w:rsid w:val="00E47B8F"/>
    <w:rsid w:val="00E47CF2"/>
    <w:rsid w:val="00E47E18"/>
    <w:rsid w:val="00E47ECA"/>
    <w:rsid w:val="00E50103"/>
    <w:rsid w:val="00E5019D"/>
    <w:rsid w:val="00E503FE"/>
    <w:rsid w:val="00E50601"/>
    <w:rsid w:val="00E508D4"/>
    <w:rsid w:val="00E50B5E"/>
    <w:rsid w:val="00E514FC"/>
    <w:rsid w:val="00E515B6"/>
    <w:rsid w:val="00E515FB"/>
    <w:rsid w:val="00E517BC"/>
    <w:rsid w:val="00E51C04"/>
    <w:rsid w:val="00E51F93"/>
    <w:rsid w:val="00E52026"/>
    <w:rsid w:val="00E525B1"/>
    <w:rsid w:val="00E5270D"/>
    <w:rsid w:val="00E5281D"/>
    <w:rsid w:val="00E52B33"/>
    <w:rsid w:val="00E52CC5"/>
    <w:rsid w:val="00E52F25"/>
    <w:rsid w:val="00E52F28"/>
    <w:rsid w:val="00E53077"/>
    <w:rsid w:val="00E5315C"/>
    <w:rsid w:val="00E533A6"/>
    <w:rsid w:val="00E53456"/>
    <w:rsid w:val="00E53477"/>
    <w:rsid w:val="00E53817"/>
    <w:rsid w:val="00E53B3C"/>
    <w:rsid w:val="00E53C73"/>
    <w:rsid w:val="00E53DF4"/>
    <w:rsid w:val="00E53DF7"/>
    <w:rsid w:val="00E53F92"/>
    <w:rsid w:val="00E54186"/>
    <w:rsid w:val="00E5485E"/>
    <w:rsid w:val="00E54867"/>
    <w:rsid w:val="00E54B2C"/>
    <w:rsid w:val="00E54B52"/>
    <w:rsid w:val="00E54D8B"/>
    <w:rsid w:val="00E54E44"/>
    <w:rsid w:val="00E54F05"/>
    <w:rsid w:val="00E54F83"/>
    <w:rsid w:val="00E552FC"/>
    <w:rsid w:val="00E5543A"/>
    <w:rsid w:val="00E55683"/>
    <w:rsid w:val="00E5572B"/>
    <w:rsid w:val="00E55753"/>
    <w:rsid w:val="00E558C2"/>
    <w:rsid w:val="00E55AAE"/>
    <w:rsid w:val="00E55B1F"/>
    <w:rsid w:val="00E55D16"/>
    <w:rsid w:val="00E55E76"/>
    <w:rsid w:val="00E55F7F"/>
    <w:rsid w:val="00E55FAF"/>
    <w:rsid w:val="00E55FFA"/>
    <w:rsid w:val="00E56976"/>
    <w:rsid w:val="00E56ABD"/>
    <w:rsid w:val="00E56E33"/>
    <w:rsid w:val="00E56E82"/>
    <w:rsid w:val="00E570BB"/>
    <w:rsid w:val="00E570F6"/>
    <w:rsid w:val="00E5717A"/>
    <w:rsid w:val="00E571DA"/>
    <w:rsid w:val="00E5727F"/>
    <w:rsid w:val="00E5750D"/>
    <w:rsid w:val="00E576F5"/>
    <w:rsid w:val="00E57991"/>
    <w:rsid w:val="00E579C9"/>
    <w:rsid w:val="00E57E66"/>
    <w:rsid w:val="00E605D8"/>
    <w:rsid w:val="00E6066F"/>
    <w:rsid w:val="00E60735"/>
    <w:rsid w:val="00E607F4"/>
    <w:rsid w:val="00E609A5"/>
    <w:rsid w:val="00E60BAA"/>
    <w:rsid w:val="00E60C03"/>
    <w:rsid w:val="00E61138"/>
    <w:rsid w:val="00E6141F"/>
    <w:rsid w:val="00E616F1"/>
    <w:rsid w:val="00E61963"/>
    <w:rsid w:val="00E61EA0"/>
    <w:rsid w:val="00E61EC0"/>
    <w:rsid w:val="00E621F4"/>
    <w:rsid w:val="00E62426"/>
    <w:rsid w:val="00E62668"/>
    <w:rsid w:val="00E628F7"/>
    <w:rsid w:val="00E62CB0"/>
    <w:rsid w:val="00E62EA2"/>
    <w:rsid w:val="00E6346E"/>
    <w:rsid w:val="00E635A4"/>
    <w:rsid w:val="00E63705"/>
    <w:rsid w:val="00E6389E"/>
    <w:rsid w:val="00E6397A"/>
    <w:rsid w:val="00E63E89"/>
    <w:rsid w:val="00E64767"/>
    <w:rsid w:val="00E647A4"/>
    <w:rsid w:val="00E648B6"/>
    <w:rsid w:val="00E648D5"/>
    <w:rsid w:val="00E64998"/>
    <w:rsid w:val="00E649D8"/>
    <w:rsid w:val="00E64B77"/>
    <w:rsid w:val="00E64BFE"/>
    <w:rsid w:val="00E64E83"/>
    <w:rsid w:val="00E650F1"/>
    <w:rsid w:val="00E6537C"/>
    <w:rsid w:val="00E656FF"/>
    <w:rsid w:val="00E6595F"/>
    <w:rsid w:val="00E6598B"/>
    <w:rsid w:val="00E65B43"/>
    <w:rsid w:val="00E65C87"/>
    <w:rsid w:val="00E65E33"/>
    <w:rsid w:val="00E65E99"/>
    <w:rsid w:val="00E660D6"/>
    <w:rsid w:val="00E66138"/>
    <w:rsid w:val="00E66245"/>
    <w:rsid w:val="00E662C9"/>
    <w:rsid w:val="00E66322"/>
    <w:rsid w:val="00E6664C"/>
    <w:rsid w:val="00E66A2A"/>
    <w:rsid w:val="00E66CAF"/>
    <w:rsid w:val="00E66CB0"/>
    <w:rsid w:val="00E66CCF"/>
    <w:rsid w:val="00E66F96"/>
    <w:rsid w:val="00E670E3"/>
    <w:rsid w:val="00E671DF"/>
    <w:rsid w:val="00E67D6F"/>
    <w:rsid w:val="00E67D7C"/>
    <w:rsid w:val="00E67EA9"/>
    <w:rsid w:val="00E67F06"/>
    <w:rsid w:val="00E67F90"/>
    <w:rsid w:val="00E7001D"/>
    <w:rsid w:val="00E70232"/>
    <w:rsid w:val="00E7024C"/>
    <w:rsid w:val="00E70293"/>
    <w:rsid w:val="00E70976"/>
    <w:rsid w:val="00E709B8"/>
    <w:rsid w:val="00E70DD3"/>
    <w:rsid w:val="00E70EE9"/>
    <w:rsid w:val="00E7141A"/>
    <w:rsid w:val="00E717EC"/>
    <w:rsid w:val="00E717EF"/>
    <w:rsid w:val="00E71806"/>
    <w:rsid w:val="00E71B37"/>
    <w:rsid w:val="00E71C5C"/>
    <w:rsid w:val="00E71CF1"/>
    <w:rsid w:val="00E71ECB"/>
    <w:rsid w:val="00E71F65"/>
    <w:rsid w:val="00E71F7B"/>
    <w:rsid w:val="00E723FA"/>
    <w:rsid w:val="00E727F4"/>
    <w:rsid w:val="00E72824"/>
    <w:rsid w:val="00E729D1"/>
    <w:rsid w:val="00E72A17"/>
    <w:rsid w:val="00E72A9B"/>
    <w:rsid w:val="00E72B2F"/>
    <w:rsid w:val="00E7328C"/>
    <w:rsid w:val="00E7347E"/>
    <w:rsid w:val="00E736DB"/>
    <w:rsid w:val="00E73943"/>
    <w:rsid w:val="00E73A60"/>
    <w:rsid w:val="00E73FC1"/>
    <w:rsid w:val="00E74353"/>
    <w:rsid w:val="00E74581"/>
    <w:rsid w:val="00E746D6"/>
    <w:rsid w:val="00E747D4"/>
    <w:rsid w:val="00E7480B"/>
    <w:rsid w:val="00E748AB"/>
    <w:rsid w:val="00E74EA8"/>
    <w:rsid w:val="00E752F6"/>
    <w:rsid w:val="00E75316"/>
    <w:rsid w:val="00E755F2"/>
    <w:rsid w:val="00E75839"/>
    <w:rsid w:val="00E75AC0"/>
    <w:rsid w:val="00E75AC5"/>
    <w:rsid w:val="00E75ACF"/>
    <w:rsid w:val="00E75B8C"/>
    <w:rsid w:val="00E75C27"/>
    <w:rsid w:val="00E75E1F"/>
    <w:rsid w:val="00E75E9D"/>
    <w:rsid w:val="00E75F8E"/>
    <w:rsid w:val="00E75FA9"/>
    <w:rsid w:val="00E75FAF"/>
    <w:rsid w:val="00E76049"/>
    <w:rsid w:val="00E76096"/>
    <w:rsid w:val="00E760FE"/>
    <w:rsid w:val="00E7627F"/>
    <w:rsid w:val="00E762AF"/>
    <w:rsid w:val="00E763A1"/>
    <w:rsid w:val="00E763FB"/>
    <w:rsid w:val="00E764C2"/>
    <w:rsid w:val="00E764EF"/>
    <w:rsid w:val="00E7680D"/>
    <w:rsid w:val="00E769DE"/>
    <w:rsid w:val="00E76B80"/>
    <w:rsid w:val="00E76FEF"/>
    <w:rsid w:val="00E7737F"/>
    <w:rsid w:val="00E7762E"/>
    <w:rsid w:val="00E776F2"/>
    <w:rsid w:val="00E77DBE"/>
    <w:rsid w:val="00E77EB6"/>
    <w:rsid w:val="00E8009E"/>
    <w:rsid w:val="00E805DC"/>
    <w:rsid w:val="00E8066C"/>
    <w:rsid w:val="00E807F7"/>
    <w:rsid w:val="00E80A2D"/>
    <w:rsid w:val="00E80D92"/>
    <w:rsid w:val="00E80E16"/>
    <w:rsid w:val="00E8102C"/>
    <w:rsid w:val="00E81177"/>
    <w:rsid w:val="00E8119A"/>
    <w:rsid w:val="00E811F5"/>
    <w:rsid w:val="00E817E0"/>
    <w:rsid w:val="00E819A0"/>
    <w:rsid w:val="00E819CF"/>
    <w:rsid w:val="00E81D44"/>
    <w:rsid w:val="00E81D80"/>
    <w:rsid w:val="00E81DB8"/>
    <w:rsid w:val="00E82161"/>
    <w:rsid w:val="00E82219"/>
    <w:rsid w:val="00E823F3"/>
    <w:rsid w:val="00E8248B"/>
    <w:rsid w:val="00E8266D"/>
    <w:rsid w:val="00E8279B"/>
    <w:rsid w:val="00E828CB"/>
    <w:rsid w:val="00E82BC1"/>
    <w:rsid w:val="00E82C1A"/>
    <w:rsid w:val="00E82EDD"/>
    <w:rsid w:val="00E830AD"/>
    <w:rsid w:val="00E83100"/>
    <w:rsid w:val="00E8329A"/>
    <w:rsid w:val="00E837B9"/>
    <w:rsid w:val="00E83837"/>
    <w:rsid w:val="00E83AB9"/>
    <w:rsid w:val="00E83DA1"/>
    <w:rsid w:val="00E83DB1"/>
    <w:rsid w:val="00E83EAE"/>
    <w:rsid w:val="00E840BA"/>
    <w:rsid w:val="00E84236"/>
    <w:rsid w:val="00E8424A"/>
    <w:rsid w:val="00E844F6"/>
    <w:rsid w:val="00E844F8"/>
    <w:rsid w:val="00E84616"/>
    <w:rsid w:val="00E847E4"/>
    <w:rsid w:val="00E848EB"/>
    <w:rsid w:val="00E84A56"/>
    <w:rsid w:val="00E84C30"/>
    <w:rsid w:val="00E84C69"/>
    <w:rsid w:val="00E84FDC"/>
    <w:rsid w:val="00E850A1"/>
    <w:rsid w:val="00E8567D"/>
    <w:rsid w:val="00E8568E"/>
    <w:rsid w:val="00E8589F"/>
    <w:rsid w:val="00E85BAB"/>
    <w:rsid w:val="00E85C59"/>
    <w:rsid w:val="00E85C9B"/>
    <w:rsid w:val="00E85CA8"/>
    <w:rsid w:val="00E85E6C"/>
    <w:rsid w:val="00E85FF1"/>
    <w:rsid w:val="00E8603F"/>
    <w:rsid w:val="00E866A9"/>
    <w:rsid w:val="00E866D9"/>
    <w:rsid w:val="00E86772"/>
    <w:rsid w:val="00E868BF"/>
    <w:rsid w:val="00E868F8"/>
    <w:rsid w:val="00E86B26"/>
    <w:rsid w:val="00E86B72"/>
    <w:rsid w:val="00E86F4E"/>
    <w:rsid w:val="00E86FD1"/>
    <w:rsid w:val="00E870DE"/>
    <w:rsid w:val="00E871D1"/>
    <w:rsid w:val="00E8733A"/>
    <w:rsid w:val="00E874E7"/>
    <w:rsid w:val="00E8753B"/>
    <w:rsid w:val="00E8765D"/>
    <w:rsid w:val="00E8777D"/>
    <w:rsid w:val="00E87793"/>
    <w:rsid w:val="00E8782A"/>
    <w:rsid w:val="00E878FD"/>
    <w:rsid w:val="00E87926"/>
    <w:rsid w:val="00E87A0D"/>
    <w:rsid w:val="00E87AE4"/>
    <w:rsid w:val="00E87BD3"/>
    <w:rsid w:val="00E87F64"/>
    <w:rsid w:val="00E87F6D"/>
    <w:rsid w:val="00E90063"/>
    <w:rsid w:val="00E9016E"/>
    <w:rsid w:val="00E9030C"/>
    <w:rsid w:val="00E90368"/>
    <w:rsid w:val="00E90447"/>
    <w:rsid w:val="00E90536"/>
    <w:rsid w:val="00E90537"/>
    <w:rsid w:val="00E9065F"/>
    <w:rsid w:val="00E908A8"/>
    <w:rsid w:val="00E90DD0"/>
    <w:rsid w:val="00E90F00"/>
    <w:rsid w:val="00E910C1"/>
    <w:rsid w:val="00E91117"/>
    <w:rsid w:val="00E911AA"/>
    <w:rsid w:val="00E9138D"/>
    <w:rsid w:val="00E913BC"/>
    <w:rsid w:val="00E914F3"/>
    <w:rsid w:val="00E91567"/>
    <w:rsid w:val="00E9186D"/>
    <w:rsid w:val="00E918B6"/>
    <w:rsid w:val="00E9190F"/>
    <w:rsid w:val="00E91BAF"/>
    <w:rsid w:val="00E91D03"/>
    <w:rsid w:val="00E91D25"/>
    <w:rsid w:val="00E92063"/>
    <w:rsid w:val="00E92452"/>
    <w:rsid w:val="00E92463"/>
    <w:rsid w:val="00E924C7"/>
    <w:rsid w:val="00E92574"/>
    <w:rsid w:val="00E92FD6"/>
    <w:rsid w:val="00E930FF"/>
    <w:rsid w:val="00E931A6"/>
    <w:rsid w:val="00E932CA"/>
    <w:rsid w:val="00E9362D"/>
    <w:rsid w:val="00E93753"/>
    <w:rsid w:val="00E938A8"/>
    <w:rsid w:val="00E938FB"/>
    <w:rsid w:val="00E94234"/>
    <w:rsid w:val="00E942C3"/>
    <w:rsid w:val="00E943B6"/>
    <w:rsid w:val="00E944E3"/>
    <w:rsid w:val="00E945B7"/>
    <w:rsid w:val="00E945D6"/>
    <w:rsid w:val="00E946FE"/>
    <w:rsid w:val="00E94B96"/>
    <w:rsid w:val="00E94BF8"/>
    <w:rsid w:val="00E94CB4"/>
    <w:rsid w:val="00E94D9C"/>
    <w:rsid w:val="00E94E80"/>
    <w:rsid w:val="00E951A0"/>
    <w:rsid w:val="00E955BA"/>
    <w:rsid w:val="00E9566F"/>
    <w:rsid w:val="00E95735"/>
    <w:rsid w:val="00E957F5"/>
    <w:rsid w:val="00E958EB"/>
    <w:rsid w:val="00E95E0D"/>
    <w:rsid w:val="00E96108"/>
    <w:rsid w:val="00E9622A"/>
    <w:rsid w:val="00E96258"/>
    <w:rsid w:val="00E9658F"/>
    <w:rsid w:val="00E96B03"/>
    <w:rsid w:val="00E970D7"/>
    <w:rsid w:val="00E9715A"/>
    <w:rsid w:val="00E97223"/>
    <w:rsid w:val="00E97234"/>
    <w:rsid w:val="00E973FD"/>
    <w:rsid w:val="00E97411"/>
    <w:rsid w:val="00E975C1"/>
    <w:rsid w:val="00E9767D"/>
    <w:rsid w:val="00E976FE"/>
    <w:rsid w:val="00E9788B"/>
    <w:rsid w:val="00E97A8C"/>
    <w:rsid w:val="00E97AE3"/>
    <w:rsid w:val="00E97AEA"/>
    <w:rsid w:val="00E97B43"/>
    <w:rsid w:val="00E97B52"/>
    <w:rsid w:val="00E97CC0"/>
    <w:rsid w:val="00E97E5F"/>
    <w:rsid w:val="00EA0107"/>
    <w:rsid w:val="00EA012A"/>
    <w:rsid w:val="00EA025D"/>
    <w:rsid w:val="00EA033D"/>
    <w:rsid w:val="00EA03CA"/>
    <w:rsid w:val="00EA03E6"/>
    <w:rsid w:val="00EA0441"/>
    <w:rsid w:val="00EA04AF"/>
    <w:rsid w:val="00EA04F2"/>
    <w:rsid w:val="00EA054A"/>
    <w:rsid w:val="00EA0777"/>
    <w:rsid w:val="00EA0850"/>
    <w:rsid w:val="00EA09C6"/>
    <w:rsid w:val="00EA09EE"/>
    <w:rsid w:val="00EA0B75"/>
    <w:rsid w:val="00EA0DD0"/>
    <w:rsid w:val="00EA0F5C"/>
    <w:rsid w:val="00EA0FBA"/>
    <w:rsid w:val="00EA1035"/>
    <w:rsid w:val="00EA1151"/>
    <w:rsid w:val="00EA121F"/>
    <w:rsid w:val="00EA13CB"/>
    <w:rsid w:val="00EA15F8"/>
    <w:rsid w:val="00EA169B"/>
    <w:rsid w:val="00EA16BE"/>
    <w:rsid w:val="00EA17AC"/>
    <w:rsid w:val="00EA181F"/>
    <w:rsid w:val="00EA19A7"/>
    <w:rsid w:val="00EA19D4"/>
    <w:rsid w:val="00EA1BB6"/>
    <w:rsid w:val="00EA1CA2"/>
    <w:rsid w:val="00EA1CAF"/>
    <w:rsid w:val="00EA1CB6"/>
    <w:rsid w:val="00EA1F01"/>
    <w:rsid w:val="00EA202C"/>
    <w:rsid w:val="00EA216B"/>
    <w:rsid w:val="00EA22BF"/>
    <w:rsid w:val="00EA2358"/>
    <w:rsid w:val="00EA23CF"/>
    <w:rsid w:val="00EA28F7"/>
    <w:rsid w:val="00EA295C"/>
    <w:rsid w:val="00EA2960"/>
    <w:rsid w:val="00EA29DC"/>
    <w:rsid w:val="00EA2BCE"/>
    <w:rsid w:val="00EA2C24"/>
    <w:rsid w:val="00EA2CA6"/>
    <w:rsid w:val="00EA30D9"/>
    <w:rsid w:val="00EA317F"/>
    <w:rsid w:val="00EA3208"/>
    <w:rsid w:val="00EA3726"/>
    <w:rsid w:val="00EA3795"/>
    <w:rsid w:val="00EA37D5"/>
    <w:rsid w:val="00EA37E8"/>
    <w:rsid w:val="00EA388D"/>
    <w:rsid w:val="00EA3CC2"/>
    <w:rsid w:val="00EA3D6A"/>
    <w:rsid w:val="00EA3F0E"/>
    <w:rsid w:val="00EA4255"/>
    <w:rsid w:val="00EA4286"/>
    <w:rsid w:val="00EA43AE"/>
    <w:rsid w:val="00EA43FB"/>
    <w:rsid w:val="00EA465C"/>
    <w:rsid w:val="00EA47FD"/>
    <w:rsid w:val="00EA4A10"/>
    <w:rsid w:val="00EA4DB6"/>
    <w:rsid w:val="00EA512E"/>
    <w:rsid w:val="00EA52AA"/>
    <w:rsid w:val="00EA5326"/>
    <w:rsid w:val="00EA5380"/>
    <w:rsid w:val="00EA54A3"/>
    <w:rsid w:val="00EA5746"/>
    <w:rsid w:val="00EA58C0"/>
    <w:rsid w:val="00EA5C52"/>
    <w:rsid w:val="00EA5E01"/>
    <w:rsid w:val="00EA5F7C"/>
    <w:rsid w:val="00EA5FE8"/>
    <w:rsid w:val="00EA603C"/>
    <w:rsid w:val="00EA607F"/>
    <w:rsid w:val="00EA61E7"/>
    <w:rsid w:val="00EA6559"/>
    <w:rsid w:val="00EA6E9D"/>
    <w:rsid w:val="00EA70EA"/>
    <w:rsid w:val="00EA7116"/>
    <w:rsid w:val="00EA7283"/>
    <w:rsid w:val="00EA74D8"/>
    <w:rsid w:val="00EA758E"/>
    <w:rsid w:val="00EA75B9"/>
    <w:rsid w:val="00EA76E5"/>
    <w:rsid w:val="00EA78F7"/>
    <w:rsid w:val="00EA79BC"/>
    <w:rsid w:val="00EA79F1"/>
    <w:rsid w:val="00EB0208"/>
    <w:rsid w:val="00EB03B2"/>
    <w:rsid w:val="00EB0423"/>
    <w:rsid w:val="00EB0493"/>
    <w:rsid w:val="00EB0534"/>
    <w:rsid w:val="00EB0563"/>
    <w:rsid w:val="00EB0590"/>
    <w:rsid w:val="00EB05F0"/>
    <w:rsid w:val="00EB06A3"/>
    <w:rsid w:val="00EB06DB"/>
    <w:rsid w:val="00EB09D4"/>
    <w:rsid w:val="00EB0BAE"/>
    <w:rsid w:val="00EB0BAF"/>
    <w:rsid w:val="00EB0D25"/>
    <w:rsid w:val="00EB0E6E"/>
    <w:rsid w:val="00EB0F91"/>
    <w:rsid w:val="00EB1095"/>
    <w:rsid w:val="00EB14AC"/>
    <w:rsid w:val="00EB16EC"/>
    <w:rsid w:val="00EB1787"/>
    <w:rsid w:val="00EB17A3"/>
    <w:rsid w:val="00EB1804"/>
    <w:rsid w:val="00EB182B"/>
    <w:rsid w:val="00EB18A9"/>
    <w:rsid w:val="00EB18EE"/>
    <w:rsid w:val="00EB19E2"/>
    <w:rsid w:val="00EB19EB"/>
    <w:rsid w:val="00EB1B1E"/>
    <w:rsid w:val="00EB1C14"/>
    <w:rsid w:val="00EB1C4D"/>
    <w:rsid w:val="00EB1CE5"/>
    <w:rsid w:val="00EB1D0E"/>
    <w:rsid w:val="00EB1E6E"/>
    <w:rsid w:val="00EB1F8E"/>
    <w:rsid w:val="00EB2025"/>
    <w:rsid w:val="00EB2075"/>
    <w:rsid w:val="00EB218A"/>
    <w:rsid w:val="00EB24F9"/>
    <w:rsid w:val="00EB2619"/>
    <w:rsid w:val="00EB2684"/>
    <w:rsid w:val="00EB273B"/>
    <w:rsid w:val="00EB2839"/>
    <w:rsid w:val="00EB2A0D"/>
    <w:rsid w:val="00EB2C62"/>
    <w:rsid w:val="00EB2F09"/>
    <w:rsid w:val="00EB3029"/>
    <w:rsid w:val="00EB31CF"/>
    <w:rsid w:val="00EB35A4"/>
    <w:rsid w:val="00EB360C"/>
    <w:rsid w:val="00EB36FF"/>
    <w:rsid w:val="00EB3BD0"/>
    <w:rsid w:val="00EB3D40"/>
    <w:rsid w:val="00EB3DC1"/>
    <w:rsid w:val="00EB3E3F"/>
    <w:rsid w:val="00EB3E43"/>
    <w:rsid w:val="00EB3EB3"/>
    <w:rsid w:val="00EB4003"/>
    <w:rsid w:val="00EB414F"/>
    <w:rsid w:val="00EB422B"/>
    <w:rsid w:val="00EB43E9"/>
    <w:rsid w:val="00EB44A1"/>
    <w:rsid w:val="00EB4616"/>
    <w:rsid w:val="00EB4AFB"/>
    <w:rsid w:val="00EB4C27"/>
    <w:rsid w:val="00EB4F1E"/>
    <w:rsid w:val="00EB535A"/>
    <w:rsid w:val="00EB546B"/>
    <w:rsid w:val="00EB5563"/>
    <w:rsid w:val="00EB5605"/>
    <w:rsid w:val="00EB5C01"/>
    <w:rsid w:val="00EB5EF4"/>
    <w:rsid w:val="00EB5F15"/>
    <w:rsid w:val="00EB5F4B"/>
    <w:rsid w:val="00EB5F4D"/>
    <w:rsid w:val="00EB6227"/>
    <w:rsid w:val="00EB633D"/>
    <w:rsid w:val="00EB6462"/>
    <w:rsid w:val="00EB658F"/>
    <w:rsid w:val="00EB6717"/>
    <w:rsid w:val="00EB68A8"/>
    <w:rsid w:val="00EB6BDB"/>
    <w:rsid w:val="00EB7424"/>
    <w:rsid w:val="00EB7426"/>
    <w:rsid w:val="00EB7476"/>
    <w:rsid w:val="00EB75A9"/>
    <w:rsid w:val="00EB7947"/>
    <w:rsid w:val="00EB7B78"/>
    <w:rsid w:val="00EB7C09"/>
    <w:rsid w:val="00EB7C57"/>
    <w:rsid w:val="00EB7C78"/>
    <w:rsid w:val="00EB7D94"/>
    <w:rsid w:val="00EB7FE8"/>
    <w:rsid w:val="00EC008E"/>
    <w:rsid w:val="00EC02C3"/>
    <w:rsid w:val="00EC072E"/>
    <w:rsid w:val="00EC0940"/>
    <w:rsid w:val="00EC0A9A"/>
    <w:rsid w:val="00EC0B0E"/>
    <w:rsid w:val="00EC0BA5"/>
    <w:rsid w:val="00EC0C15"/>
    <w:rsid w:val="00EC0D14"/>
    <w:rsid w:val="00EC0DA6"/>
    <w:rsid w:val="00EC0DE8"/>
    <w:rsid w:val="00EC0FC4"/>
    <w:rsid w:val="00EC10D8"/>
    <w:rsid w:val="00EC12CA"/>
    <w:rsid w:val="00EC13CC"/>
    <w:rsid w:val="00EC16DA"/>
    <w:rsid w:val="00EC1B34"/>
    <w:rsid w:val="00EC1CBF"/>
    <w:rsid w:val="00EC1E17"/>
    <w:rsid w:val="00EC2050"/>
    <w:rsid w:val="00EC2322"/>
    <w:rsid w:val="00EC2326"/>
    <w:rsid w:val="00EC23F0"/>
    <w:rsid w:val="00EC24D6"/>
    <w:rsid w:val="00EC2AF7"/>
    <w:rsid w:val="00EC2F59"/>
    <w:rsid w:val="00EC3052"/>
    <w:rsid w:val="00EC31E3"/>
    <w:rsid w:val="00EC3404"/>
    <w:rsid w:val="00EC353D"/>
    <w:rsid w:val="00EC3589"/>
    <w:rsid w:val="00EC378B"/>
    <w:rsid w:val="00EC38B5"/>
    <w:rsid w:val="00EC38EF"/>
    <w:rsid w:val="00EC390A"/>
    <w:rsid w:val="00EC3A3F"/>
    <w:rsid w:val="00EC3AAD"/>
    <w:rsid w:val="00EC3BEF"/>
    <w:rsid w:val="00EC3D0D"/>
    <w:rsid w:val="00EC3DAA"/>
    <w:rsid w:val="00EC40E9"/>
    <w:rsid w:val="00EC4169"/>
    <w:rsid w:val="00EC4847"/>
    <w:rsid w:val="00EC4A0D"/>
    <w:rsid w:val="00EC4C00"/>
    <w:rsid w:val="00EC4C61"/>
    <w:rsid w:val="00EC4E40"/>
    <w:rsid w:val="00EC4E55"/>
    <w:rsid w:val="00EC5798"/>
    <w:rsid w:val="00EC58D2"/>
    <w:rsid w:val="00EC596D"/>
    <w:rsid w:val="00EC5C5F"/>
    <w:rsid w:val="00EC5D07"/>
    <w:rsid w:val="00EC5F15"/>
    <w:rsid w:val="00EC608B"/>
    <w:rsid w:val="00EC62DC"/>
    <w:rsid w:val="00EC62F3"/>
    <w:rsid w:val="00EC64A1"/>
    <w:rsid w:val="00EC6725"/>
    <w:rsid w:val="00EC67D6"/>
    <w:rsid w:val="00EC6811"/>
    <w:rsid w:val="00EC69A8"/>
    <w:rsid w:val="00EC6F68"/>
    <w:rsid w:val="00EC7290"/>
    <w:rsid w:val="00EC7417"/>
    <w:rsid w:val="00EC76CE"/>
    <w:rsid w:val="00EC78D3"/>
    <w:rsid w:val="00EC7910"/>
    <w:rsid w:val="00EC79D3"/>
    <w:rsid w:val="00EC7A9F"/>
    <w:rsid w:val="00EC7B33"/>
    <w:rsid w:val="00EC7C6F"/>
    <w:rsid w:val="00EC7DF9"/>
    <w:rsid w:val="00EC7F58"/>
    <w:rsid w:val="00EC7FAB"/>
    <w:rsid w:val="00EC7FB2"/>
    <w:rsid w:val="00ED0096"/>
    <w:rsid w:val="00ED01DD"/>
    <w:rsid w:val="00ED0653"/>
    <w:rsid w:val="00ED069D"/>
    <w:rsid w:val="00ED078F"/>
    <w:rsid w:val="00ED07DE"/>
    <w:rsid w:val="00ED0A67"/>
    <w:rsid w:val="00ED108C"/>
    <w:rsid w:val="00ED188B"/>
    <w:rsid w:val="00ED1FD8"/>
    <w:rsid w:val="00ED2289"/>
    <w:rsid w:val="00ED22F9"/>
    <w:rsid w:val="00ED23FB"/>
    <w:rsid w:val="00ED2458"/>
    <w:rsid w:val="00ED24F6"/>
    <w:rsid w:val="00ED258C"/>
    <w:rsid w:val="00ED272A"/>
    <w:rsid w:val="00ED2FC9"/>
    <w:rsid w:val="00ED3194"/>
    <w:rsid w:val="00ED3203"/>
    <w:rsid w:val="00ED37AD"/>
    <w:rsid w:val="00ED3874"/>
    <w:rsid w:val="00ED3A10"/>
    <w:rsid w:val="00ED3CA3"/>
    <w:rsid w:val="00ED4097"/>
    <w:rsid w:val="00ED40A5"/>
    <w:rsid w:val="00ED4120"/>
    <w:rsid w:val="00ED41E7"/>
    <w:rsid w:val="00ED448A"/>
    <w:rsid w:val="00ED4589"/>
    <w:rsid w:val="00ED459B"/>
    <w:rsid w:val="00ED47A3"/>
    <w:rsid w:val="00ED484E"/>
    <w:rsid w:val="00ED4AA9"/>
    <w:rsid w:val="00ED4B62"/>
    <w:rsid w:val="00ED4CEB"/>
    <w:rsid w:val="00ED4FAB"/>
    <w:rsid w:val="00ED523D"/>
    <w:rsid w:val="00ED534B"/>
    <w:rsid w:val="00ED569E"/>
    <w:rsid w:val="00ED5F5B"/>
    <w:rsid w:val="00ED5F83"/>
    <w:rsid w:val="00ED5FE5"/>
    <w:rsid w:val="00ED60A5"/>
    <w:rsid w:val="00ED64A7"/>
    <w:rsid w:val="00ED6554"/>
    <w:rsid w:val="00ED67EC"/>
    <w:rsid w:val="00ED68C8"/>
    <w:rsid w:val="00ED6A7D"/>
    <w:rsid w:val="00ED6DBB"/>
    <w:rsid w:val="00ED6FA0"/>
    <w:rsid w:val="00ED705F"/>
    <w:rsid w:val="00ED7304"/>
    <w:rsid w:val="00ED7312"/>
    <w:rsid w:val="00ED7681"/>
    <w:rsid w:val="00ED7A1E"/>
    <w:rsid w:val="00ED7B93"/>
    <w:rsid w:val="00ED7BA7"/>
    <w:rsid w:val="00ED7C29"/>
    <w:rsid w:val="00ED7C60"/>
    <w:rsid w:val="00ED7F37"/>
    <w:rsid w:val="00ED7F43"/>
    <w:rsid w:val="00EE04E7"/>
    <w:rsid w:val="00EE0599"/>
    <w:rsid w:val="00EE064E"/>
    <w:rsid w:val="00EE08AA"/>
    <w:rsid w:val="00EE0B24"/>
    <w:rsid w:val="00EE0B3C"/>
    <w:rsid w:val="00EE0CD0"/>
    <w:rsid w:val="00EE0E99"/>
    <w:rsid w:val="00EE0F6A"/>
    <w:rsid w:val="00EE11DF"/>
    <w:rsid w:val="00EE11EA"/>
    <w:rsid w:val="00EE136C"/>
    <w:rsid w:val="00EE13B8"/>
    <w:rsid w:val="00EE1581"/>
    <w:rsid w:val="00EE19B4"/>
    <w:rsid w:val="00EE1A6D"/>
    <w:rsid w:val="00EE1B81"/>
    <w:rsid w:val="00EE1C03"/>
    <w:rsid w:val="00EE1C93"/>
    <w:rsid w:val="00EE1F4B"/>
    <w:rsid w:val="00EE223F"/>
    <w:rsid w:val="00EE23B6"/>
    <w:rsid w:val="00EE25F9"/>
    <w:rsid w:val="00EE2684"/>
    <w:rsid w:val="00EE26A2"/>
    <w:rsid w:val="00EE26EE"/>
    <w:rsid w:val="00EE27EB"/>
    <w:rsid w:val="00EE290B"/>
    <w:rsid w:val="00EE2B57"/>
    <w:rsid w:val="00EE2E12"/>
    <w:rsid w:val="00EE30F6"/>
    <w:rsid w:val="00EE311C"/>
    <w:rsid w:val="00EE341B"/>
    <w:rsid w:val="00EE34F3"/>
    <w:rsid w:val="00EE3991"/>
    <w:rsid w:val="00EE3A42"/>
    <w:rsid w:val="00EE3A62"/>
    <w:rsid w:val="00EE3E66"/>
    <w:rsid w:val="00EE3EA5"/>
    <w:rsid w:val="00EE3EEC"/>
    <w:rsid w:val="00EE4047"/>
    <w:rsid w:val="00EE438F"/>
    <w:rsid w:val="00EE46CA"/>
    <w:rsid w:val="00EE4713"/>
    <w:rsid w:val="00EE4812"/>
    <w:rsid w:val="00EE48BE"/>
    <w:rsid w:val="00EE4DBB"/>
    <w:rsid w:val="00EE4FA0"/>
    <w:rsid w:val="00EE5018"/>
    <w:rsid w:val="00EE53A6"/>
    <w:rsid w:val="00EE5460"/>
    <w:rsid w:val="00EE548D"/>
    <w:rsid w:val="00EE560D"/>
    <w:rsid w:val="00EE5783"/>
    <w:rsid w:val="00EE57BD"/>
    <w:rsid w:val="00EE5E05"/>
    <w:rsid w:val="00EE607E"/>
    <w:rsid w:val="00EE6160"/>
    <w:rsid w:val="00EE625D"/>
    <w:rsid w:val="00EE631C"/>
    <w:rsid w:val="00EE6455"/>
    <w:rsid w:val="00EE6474"/>
    <w:rsid w:val="00EE6726"/>
    <w:rsid w:val="00EE6947"/>
    <w:rsid w:val="00EE69D0"/>
    <w:rsid w:val="00EE6B95"/>
    <w:rsid w:val="00EE6D86"/>
    <w:rsid w:val="00EE6DBB"/>
    <w:rsid w:val="00EE6F30"/>
    <w:rsid w:val="00EE6F91"/>
    <w:rsid w:val="00EE72F9"/>
    <w:rsid w:val="00EE746E"/>
    <w:rsid w:val="00EE7471"/>
    <w:rsid w:val="00EE7792"/>
    <w:rsid w:val="00EE786F"/>
    <w:rsid w:val="00EE7AA8"/>
    <w:rsid w:val="00EE7D55"/>
    <w:rsid w:val="00EE7E2B"/>
    <w:rsid w:val="00EE7F06"/>
    <w:rsid w:val="00EF0236"/>
    <w:rsid w:val="00EF025A"/>
    <w:rsid w:val="00EF02C5"/>
    <w:rsid w:val="00EF04DA"/>
    <w:rsid w:val="00EF08AC"/>
    <w:rsid w:val="00EF08CC"/>
    <w:rsid w:val="00EF0B39"/>
    <w:rsid w:val="00EF0C51"/>
    <w:rsid w:val="00EF0F45"/>
    <w:rsid w:val="00EF12DD"/>
    <w:rsid w:val="00EF1428"/>
    <w:rsid w:val="00EF15EA"/>
    <w:rsid w:val="00EF18CF"/>
    <w:rsid w:val="00EF1A8B"/>
    <w:rsid w:val="00EF1B69"/>
    <w:rsid w:val="00EF1BD3"/>
    <w:rsid w:val="00EF1CC5"/>
    <w:rsid w:val="00EF1E14"/>
    <w:rsid w:val="00EF21BC"/>
    <w:rsid w:val="00EF2523"/>
    <w:rsid w:val="00EF2569"/>
    <w:rsid w:val="00EF26B0"/>
    <w:rsid w:val="00EF27F7"/>
    <w:rsid w:val="00EF2918"/>
    <w:rsid w:val="00EF2DC2"/>
    <w:rsid w:val="00EF2EA6"/>
    <w:rsid w:val="00EF2F52"/>
    <w:rsid w:val="00EF3025"/>
    <w:rsid w:val="00EF303F"/>
    <w:rsid w:val="00EF3352"/>
    <w:rsid w:val="00EF34BE"/>
    <w:rsid w:val="00EF35FC"/>
    <w:rsid w:val="00EF36B5"/>
    <w:rsid w:val="00EF387E"/>
    <w:rsid w:val="00EF3948"/>
    <w:rsid w:val="00EF3CA7"/>
    <w:rsid w:val="00EF3D17"/>
    <w:rsid w:val="00EF3D34"/>
    <w:rsid w:val="00EF3DAA"/>
    <w:rsid w:val="00EF3EEA"/>
    <w:rsid w:val="00EF40A9"/>
    <w:rsid w:val="00EF40B9"/>
    <w:rsid w:val="00EF413A"/>
    <w:rsid w:val="00EF4491"/>
    <w:rsid w:val="00EF45E3"/>
    <w:rsid w:val="00EF4618"/>
    <w:rsid w:val="00EF48E4"/>
    <w:rsid w:val="00EF4AB7"/>
    <w:rsid w:val="00EF4CBB"/>
    <w:rsid w:val="00EF4DCB"/>
    <w:rsid w:val="00EF504C"/>
    <w:rsid w:val="00EF505F"/>
    <w:rsid w:val="00EF5275"/>
    <w:rsid w:val="00EF52E9"/>
    <w:rsid w:val="00EF5317"/>
    <w:rsid w:val="00EF5402"/>
    <w:rsid w:val="00EF562D"/>
    <w:rsid w:val="00EF56E9"/>
    <w:rsid w:val="00EF58D6"/>
    <w:rsid w:val="00EF59FA"/>
    <w:rsid w:val="00EF5BF6"/>
    <w:rsid w:val="00EF5CFD"/>
    <w:rsid w:val="00EF5EFD"/>
    <w:rsid w:val="00EF5FBA"/>
    <w:rsid w:val="00EF5FFD"/>
    <w:rsid w:val="00EF6302"/>
    <w:rsid w:val="00EF6324"/>
    <w:rsid w:val="00EF6351"/>
    <w:rsid w:val="00EF63E2"/>
    <w:rsid w:val="00EF6598"/>
    <w:rsid w:val="00EF66D0"/>
    <w:rsid w:val="00EF6972"/>
    <w:rsid w:val="00EF6A6D"/>
    <w:rsid w:val="00EF6AD5"/>
    <w:rsid w:val="00EF6BF6"/>
    <w:rsid w:val="00EF6EB3"/>
    <w:rsid w:val="00EF6EE7"/>
    <w:rsid w:val="00EF6FE6"/>
    <w:rsid w:val="00EF70B8"/>
    <w:rsid w:val="00EF714F"/>
    <w:rsid w:val="00EF72D5"/>
    <w:rsid w:val="00EF7454"/>
    <w:rsid w:val="00EF759A"/>
    <w:rsid w:val="00EF7664"/>
    <w:rsid w:val="00EF793D"/>
    <w:rsid w:val="00EF7B74"/>
    <w:rsid w:val="00EF7CF5"/>
    <w:rsid w:val="00EF7DC6"/>
    <w:rsid w:val="00EF7E1F"/>
    <w:rsid w:val="00EF7F28"/>
    <w:rsid w:val="00F002B5"/>
    <w:rsid w:val="00F00592"/>
    <w:rsid w:val="00F00634"/>
    <w:rsid w:val="00F00652"/>
    <w:rsid w:val="00F01096"/>
    <w:rsid w:val="00F01173"/>
    <w:rsid w:val="00F01239"/>
    <w:rsid w:val="00F0126F"/>
    <w:rsid w:val="00F01739"/>
    <w:rsid w:val="00F019D1"/>
    <w:rsid w:val="00F01B8D"/>
    <w:rsid w:val="00F01E8B"/>
    <w:rsid w:val="00F024EA"/>
    <w:rsid w:val="00F027B9"/>
    <w:rsid w:val="00F02BB5"/>
    <w:rsid w:val="00F02EE5"/>
    <w:rsid w:val="00F02FA6"/>
    <w:rsid w:val="00F02FF2"/>
    <w:rsid w:val="00F03139"/>
    <w:rsid w:val="00F031C5"/>
    <w:rsid w:val="00F03417"/>
    <w:rsid w:val="00F037C6"/>
    <w:rsid w:val="00F03871"/>
    <w:rsid w:val="00F03C0E"/>
    <w:rsid w:val="00F03C99"/>
    <w:rsid w:val="00F041F2"/>
    <w:rsid w:val="00F04209"/>
    <w:rsid w:val="00F04300"/>
    <w:rsid w:val="00F04345"/>
    <w:rsid w:val="00F043DA"/>
    <w:rsid w:val="00F04462"/>
    <w:rsid w:val="00F04806"/>
    <w:rsid w:val="00F0481E"/>
    <w:rsid w:val="00F049DF"/>
    <w:rsid w:val="00F049F9"/>
    <w:rsid w:val="00F04AFA"/>
    <w:rsid w:val="00F04B77"/>
    <w:rsid w:val="00F04C83"/>
    <w:rsid w:val="00F04D88"/>
    <w:rsid w:val="00F04F14"/>
    <w:rsid w:val="00F0512E"/>
    <w:rsid w:val="00F05401"/>
    <w:rsid w:val="00F055FD"/>
    <w:rsid w:val="00F0561A"/>
    <w:rsid w:val="00F0566A"/>
    <w:rsid w:val="00F056DA"/>
    <w:rsid w:val="00F0596A"/>
    <w:rsid w:val="00F05FDA"/>
    <w:rsid w:val="00F06232"/>
    <w:rsid w:val="00F063AF"/>
    <w:rsid w:val="00F06409"/>
    <w:rsid w:val="00F06451"/>
    <w:rsid w:val="00F06529"/>
    <w:rsid w:val="00F06595"/>
    <w:rsid w:val="00F06635"/>
    <w:rsid w:val="00F06715"/>
    <w:rsid w:val="00F067C0"/>
    <w:rsid w:val="00F06854"/>
    <w:rsid w:val="00F06A6E"/>
    <w:rsid w:val="00F06CB8"/>
    <w:rsid w:val="00F07097"/>
    <w:rsid w:val="00F070AC"/>
    <w:rsid w:val="00F0733C"/>
    <w:rsid w:val="00F073B1"/>
    <w:rsid w:val="00F07477"/>
    <w:rsid w:val="00F07A60"/>
    <w:rsid w:val="00F07BCE"/>
    <w:rsid w:val="00F07C14"/>
    <w:rsid w:val="00F07C5F"/>
    <w:rsid w:val="00F07EA5"/>
    <w:rsid w:val="00F07F4C"/>
    <w:rsid w:val="00F07F9E"/>
    <w:rsid w:val="00F100A2"/>
    <w:rsid w:val="00F101CA"/>
    <w:rsid w:val="00F103D2"/>
    <w:rsid w:val="00F104D8"/>
    <w:rsid w:val="00F105BB"/>
    <w:rsid w:val="00F106EA"/>
    <w:rsid w:val="00F10825"/>
    <w:rsid w:val="00F10AF4"/>
    <w:rsid w:val="00F10BE8"/>
    <w:rsid w:val="00F10C6D"/>
    <w:rsid w:val="00F10CA9"/>
    <w:rsid w:val="00F10F06"/>
    <w:rsid w:val="00F10F8A"/>
    <w:rsid w:val="00F10FF8"/>
    <w:rsid w:val="00F1104D"/>
    <w:rsid w:val="00F11511"/>
    <w:rsid w:val="00F116E0"/>
    <w:rsid w:val="00F11AAF"/>
    <w:rsid w:val="00F12139"/>
    <w:rsid w:val="00F12332"/>
    <w:rsid w:val="00F12A8F"/>
    <w:rsid w:val="00F131B0"/>
    <w:rsid w:val="00F13297"/>
    <w:rsid w:val="00F132EA"/>
    <w:rsid w:val="00F135DC"/>
    <w:rsid w:val="00F1381E"/>
    <w:rsid w:val="00F13B7C"/>
    <w:rsid w:val="00F13BE6"/>
    <w:rsid w:val="00F13C45"/>
    <w:rsid w:val="00F13E0E"/>
    <w:rsid w:val="00F13E8D"/>
    <w:rsid w:val="00F13FBF"/>
    <w:rsid w:val="00F1421D"/>
    <w:rsid w:val="00F143AD"/>
    <w:rsid w:val="00F14923"/>
    <w:rsid w:val="00F149AF"/>
    <w:rsid w:val="00F14B2C"/>
    <w:rsid w:val="00F14DB6"/>
    <w:rsid w:val="00F15021"/>
    <w:rsid w:val="00F150A2"/>
    <w:rsid w:val="00F150FD"/>
    <w:rsid w:val="00F15174"/>
    <w:rsid w:val="00F15194"/>
    <w:rsid w:val="00F15245"/>
    <w:rsid w:val="00F1553D"/>
    <w:rsid w:val="00F15754"/>
    <w:rsid w:val="00F15913"/>
    <w:rsid w:val="00F15919"/>
    <w:rsid w:val="00F15926"/>
    <w:rsid w:val="00F15A6E"/>
    <w:rsid w:val="00F15A86"/>
    <w:rsid w:val="00F160F0"/>
    <w:rsid w:val="00F161D7"/>
    <w:rsid w:val="00F162A9"/>
    <w:rsid w:val="00F163E0"/>
    <w:rsid w:val="00F1652E"/>
    <w:rsid w:val="00F16541"/>
    <w:rsid w:val="00F16900"/>
    <w:rsid w:val="00F16AC7"/>
    <w:rsid w:val="00F16B09"/>
    <w:rsid w:val="00F16C03"/>
    <w:rsid w:val="00F16D10"/>
    <w:rsid w:val="00F16F30"/>
    <w:rsid w:val="00F171B1"/>
    <w:rsid w:val="00F172BB"/>
    <w:rsid w:val="00F174A8"/>
    <w:rsid w:val="00F1755D"/>
    <w:rsid w:val="00F1760C"/>
    <w:rsid w:val="00F1779B"/>
    <w:rsid w:val="00F17864"/>
    <w:rsid w:val="00F17937"/>
    <w:rsid w:val="00F17AAE"/>
    <w:rsid w:val="00F17B01"/>
    <w:rsid w:val="00F17BA7"/>
    <w:rsid w:val="00F17BDF"/>
    <w:rsid w:val="00F17D6C"/>
    <w:rsid w:val="00F17E36"/>
    <w:rsid w:val="00F205C2"/>
    <w:rsid w:val="00F2066F"/>
    <w:rsid w:val="00F209C4"/>
    <w:rsid w:val="00F209D1"/>
    <w:rsid w:val="00F20B1E"/>
    <w:rsid w:val="00F210F6"/>
    <w:rsid w:val="00F21146"/>
    <w:rsid w:val="00F212CC"/>
    <w:rsid w:val="00F213F7"/>
    <w:rsid w:val="00F2149A"/>
    <w:rsid w:val="00F21545"/>
    <w:rsid w:val="00F2184D"/>
    <w:rsid w:val="00F21BA5"/>
    <w:rsid w:val="00F21D03"/>
    <w:rsid w:val="00F220C0"/>
    <w:rsid w:val="00F223B3"/>
    <w:rsid w:val="00F22539"/>
    <w:rsid w:val="00F225AD"/>
    <w:rsid w:val="00F225CE"/>
    <w:rsid w:val="00F22753"/>
    <w:rsid w:val="00F22AF2"/>
    <w:rsid w:val="00F22C19"/>
    <w:rsid w:val="00F22D90"/>
    <w:rsid w:val="00F22E87"/>
    <w:rsid w:val="00F23061"/>
    <w:rsid w:val="00F23271"/>
    <w:rsid w:val="00F232AC"/>
    <w:rsid w:val="00F2341E"/>
    <w:rsid w:val="00F23435"/>
    <w:rsid w:val="00F23436"/>
    <w:rsid w:val="00F234A5"/>
    <w:rsid w:val="00F23505"/>
    <w:rsid w:val="00F23599"/>
    <w:rsid w:val="00F238B3"/>
    <w:rsid w:val="00F239EE"/>
    <w:rsid w:val="00F23AE5"/>
    <w:rsid w:val="00F23E93"/>
    <w:rsid w:val="00F242BA"/>
    <w:rsid w:val="00F24414"/>
    <w:rsid w:val="00F24586"/>
    <w:rsid w:val="00F24606"/>
    <w:rsid w:val="00F247F9"/>
    <w:rsid w:val="00F249AE"/>
    <w:rsid w:val="00F24AA9"/>
    <w:rsid w:val="00F24D7A"/>
    <w:rsid w:val="00F2517F"/>
    <w:rsid w:val="00F253FA"/>
    <w:rsid w:val="00F2558A"/>
    <w:rsid w:val="00F255D0"/>
    <w:rsid w:val="00F25630"/>
    <w:rsid w:val="00F25647"/>
    <w:rsid w:val="00F25945"/>
    <w:rsid w:val="00F25A40"/>
    <w:rsid w:val="00F25C66"/>
    <w:rsid w:val="00F25C8D"/>
    <w:rsid w:val="00F25CD6"/>
    <w:rsid w:val="00F25F73"/>
    <w:rsid w:val="00F26085"/>
    <w:rsid w:val="00F260EF"/>
    <w:rsid w:val="00F2614C"/>
    <w:rsid w:val="00F2614F"/>
    <w:rsid w:val="00F2627D"/>
    <w:rsid w:val="00F26282"/>
    <w:rsid w:val="00F262DB"/>
    <w:rsid w:val="00F262DF"/>
    <w:rsid w:val="00F264EC"/>
    <w:rsid w:val="00F266A2"/>
    <w:rsid w:val="00F266BF"/>
    <w:rsid w:val="00F26C9E"/>
    <w:rsid w:val="00F26FE6"/>
    <w:rsid w:val="00F27402"/>
    <w:rsid w:val="00F279A1"/>
    <w:rsid w:val="00F27A43"/>
    <w:rsid w:val="00F27B7C"/>
    <w:rsid w:val="00F27B9F"/>
    <w:rsid w:val="00F27C54"/>
    <w:rsid w:val="00F27DC2"/>
    <w:rsid w:val="00F27E17"/>
    <w:rsid w:val="00F27EA0"/>
    <w:rsid w:val="00F3001A"/>
    <w:rsid w:val="00F302B6"/>
    <w:rsid w:val="00F30762"/>
    <w:rsid w:val="00F30A60"/>
    <w:rsid w:val="00F30A6C"/>
    <w:rsid w:val="00F30B80"/>
    <w:rsid w:val="00F30DAC"/>
    <w:rsid w:val="00F30DFB"/>
    <w:rsid w:val="00F3111F"/>
    <w:rsid w:val="00F311C1"/>
    <w:rsid w:val="00F311FE"/>
    <w:rsid w:val="00F313D3"/>
    <w:rsid w:val="00F318B8"/>
    <w:rsid w:val="00F318CE"/>
    <w:rsid w:val="00F31A8C"/>
    <w:rsid w:val="00F31D0E"/>
    <w:rsid w:val="00F31E76"/>
    <w:rsid w:val="00F32092"/>
    <w:rsid w:val="00F322BD"/>
    <w:rsid w:val="00F323BD"/>
    <w:rsid w:val="00F324F3"/>
    <w:rsid w:val="00F3265C"/>
    <w:rsid w:val="00F3271E"/>
    <w:rsid w:val="00F32B60"/>
    <w:rsid w:val="00F32BA1"/>
    <w:rsid w:val="00F32DC4"/>
    <w:rsid w:val="00F32DC9"/>
    <w:rsid w:val="00F32E64"/>
    <w:rsid w:val="00F32F80"/>
    <w:rsid w:val="00F33A5A"/>
    <w:rsid w:val="00F33A99"/>
    <w:rsid w:val="00F33B1A"/>
    <w:rsid w:val="00F33B67"/>
    <w:rsid w:val="00F33D6B"/>
    <w:rsid w:val="00F3415A"/>
    <w:rsid w:val="00F3426F"/>
    <w:rsid w:val="00F3427D"/>
    <w:rsid w:val="00F343D9"/>
    <w:rsid w:val="00F343F6"/>
    <w:rsid w:val="00F344E4"/>
    <w:rsid w:val="00F3461D"/>
    <w:rsid w:val="00F34A9E"/>
    <w:rsid w:val="00F34C4E"/>
    <w:rsid w:val="00F34DE2"/>
    <w:rsid w:val="00F34EA8"/>
    <w:rsid w:val="00F34F2F"/>
    <w:rsid w:val="00F35167"/>
    <w:rsid w:val="00F351D8"/>
    <w:rsid w:val="00F35214"/>
    <w:rsid w:val="00F35261"/>
    <w:rsid w:val="00F354F8"/>
    <w:rsid w:val="00F35539"/>
    <w:rsid w:val="00F35662"/>
    <w:rsid w:val="00F3588B"/>
    <w:rsid w:val="00F358A6"/>
    <w:rsid w:val="00F35A34"/>
    <w:rsid w:val="00F35D67"/>
    <w:rsid w:val="00F36055"/>
    <w:rsid w:val="00F36271"/>
    <w:rsid w:val="00F363AC"/>
    <w:rsid w:val="00F36424"/>
    <w:rsid w:val="00F36446"/>
    <w:rsid w:val="00F364D9"/>
    <w:rsid w:val="00F36868"/>
    <w:rsid w:val="00F3691D"/>
    <w:rsid w:val="00F369F1"/>
    <w:rsid w:val="00F36C2D"/>
    <w:rsid w:val="00F36CA0"/>
    <w:rsid w:val="00F36CD3"/>
    <w:rsid w:val="00F36EE6"/>
    <w:rsid w:val="00F36F89"/>
    <w:rsid w:val="00F37151"/>
    <w:rsid w:val="00F371A3"/>
    <w:rsid w:val="00F3728F"/>
    <w:rsid w:val="00F3737B"/>
    <w:rsid w:val="00F37416"/>
    <w:rsid w:val="00F374F3"/>
    <w:rsid w:val="00F37686"/>
    <w:rsid w:val="00F377DE"/>
    <w:rsid w:val="00F3789A"/>
    <w:rsid w:val="00F379C9"/>
    <w:rsid w:val="00F37B24"/>
    <w:rsid w:val="00F37D74"/>
    <w:rsid w:val="00F37E75"/>
    <w:rsid w:val="00F37F01"/>
    <w:rsid w:val="00F400EB"/>
    <w:rsid w:val="00F404BD"/>
    <w:rsid w:val="00F405E2"/>
    <w:rsid w:val="00F406A9"/>
    <w:rsid w:val="00F407D9"/>
    <w:rsid w:val="00F40A49"/>
    <w:rsid w:val="00F40A9A"/>
    <w:rsid w:val="00F40C95"/>
    <w:rsid w:val="00F40D29"/>
    <w:rsid w:val="00F411C8"/>
    <w:rsid w:val="00F416F9"/>
    <w:rsid w:val="00F41BEE"/>
    <w:rsid w:val="00F41EA7"/>
    <w:rsid w:val="00F4204A"/>
    <w:rsid w:val="00F4238E"/>
    <w:rsid w:val="00F42496"/>
    <w:rsid w:val="00F42520"/>
    <w:rsid w:val="00F429CC"/>
    <w:rsid w:val="00F42A89"/>
    <w:rsid w:val="00F42B41"/>
    <w:rsid w:val="00F42C48"/>
    <w:rsid w:val="00F42C64"/>
    <w:rsid w:val="00F42D36"/>
    <w:rsid w:val="00F42F2E"/>
    <w:rsid w:val="00F4302D"/>
    <w:rsid w:val="00F43247"/>
    <w:rsid w:val="00F4347E"/>
    <w:rsid w:val="00F43535"/>
    <w:rsid w:val="00F435F7"/>
    <w:rsid w:val="00F4375F"/>
    <w:rsid w:val="00F439E8"/>
    <w:rsid w:val="00F43A2F"/>
    <w:rsid w:val="00F43CAB"/>
    <w:rsid w:val="00F43FE3"/>
    <w:rsid w:val="00F4410A"/>
    <w:rsid w:val="00F4411D"/>
    <w:rsid w:val="00F441B2"/>
    <w:rsid w:val="00F44555"/>
    <w:rsid w:val="00F44644"/>
    <w:rsid w:val="00F44733"/>
    <w:rsid w:val="00F448E9"/>
    <w:rsid w:val="00F44A26"/>
    <w:rsid w:val="00F44C94"/>
    <w:rsid w:val="00F44D68"/>
    <w:rsid w:val="00F44E92"/>
    <w:rsid w:val="00F44F8B"/>
    <w:rsid w:val="00F4542F"/>
    <w:rsid w:val="00F45481"/>
    <w:rsid w:val="00F4553E"/>
    <w:rsid w:val="00F45639"/>
    <w:rsid w:val="00F45672"/>
    <w:rsid w:val="00F4571B"/>
    <w:rsid w:val="00F458DE"/>
    <w:rsid w:val="00F459D1"/>
    <w:rsid w:val="00F45A52"/>
    <w:rsid w:val="00F45BCF"/>
    <w:rsid w:val="00F45BDA"/>
    <w:rsid w:val="00F45C70"/>
    <w:rsid w:val="00F45C9D"/>
    <w:rsid w:val="00F45D65"/>
    <w:rsid w:val="00F45DE3"/>
    <w:rsid w:val="00F461E1"/>
    <w:rsid w:val="00F46238"/>
    <w:rsid w:val="00F464B8"/>
    <w:rsid w:val="00F46E67"/>
    <w:rsid w:val="00F4714B"/>
    <w:rsid w:val="00F471F3"/>
    <w:rsid w:val="00F47208"/>
    <w:rsid w:val="00F47233"/>
    <w:rsid w:val="00F47401"/>
    <w:rsid w:val="00F47766"/>
    <w:rsid w:val="00F47AB7"/>
    <w:rsid w:val="00F47B66"/>
    <w:rsid w:val="00F47BEA"/>
    <w:rsid w:val="00F50067"/>
    <w:rsid w:val="00F500C0"/>
    <w:rsid w:val="00F5035A"/>
    <w:rsid w:val="00F50508"/>
    <w:rsid w:val="00F50560"/>
    <w:rsid w:val="00F507BA"/>
    <w:rsid w:val="00F50806"/>
    <w:rsid w:val="00F50DBC"/>
    <w:rsid w:val="00F50F64"/>
    <w:rsid w:val="00F50FAA"/>
    <w:rsid w:val="00F5140F"/>
    <w:rsid w:val="00F51455"/>
    <w:rsid w:val="00F5154C"/>
    <w:rsid w:val="00F515CA"/>
    <w:rsid w:val="00F5179D"/>
    <w:rsid w:val="00F51CFC"/>
    <w:rsid w:val="00F51E74"/>
    <w:rsid w:val="00F51F82"/>
    <w:rsid w:val="00F51FBB"/>
    <w:rsid w:val="00F5217A"/>
    <w:rsid w:val="00F521ED"/>
    <w:rsid w:val="00F5227B"/>
    <w:rsid w:val="00F5233A"/>
    <w:rsid w:val="00F5269E"/>
    <w:rsid w:val="00F529AD"/>
    <w:rsid w:val="00F52A8D"/>
    <w:rsid w:val="00F52E09"/>
    <w:rsid w:val="00F52F69"/>
    <w:rsid w:val="00F53161"/>
    <w:rsid w:val="00F531B3"/>
    <w:rsid w:val="00F53B25"/>
    <w:rsid w:val="00F53B53"/>
    <w:rsid w:val="00F53F90"/>
    <w:rsid w:val="00F540E7"/>
    <w:rsid w:val="00F54143"/>
    <w:rsid w:val="00F541EB"/>
    <w:rsid w:val="00F54350"/>
    <w:rsid w:val="00F54478"/>
    <w:rsid w:val="00F544E2"/>
    <w:rsid w:val="00F54786"/>
    <w:rsid w:val="00F5486B"/>
    <w:rsid w:val="00F54BE9"/>
    <w:rsid w:val="00F54E01"/>
    <w:rsid w:val="00F55252"/>
    <w:rsid w:val="00F553C7"/>
    <w:rsid w:val="00F5542A"/>
    <w:rsid w:val="00F5553F"/>
    <w:rsid w:val="00F555F9"/>
    <w:rsid w:val="00F55651"/>
    <w:rsid w:val="00F5595E"/>
    <w:rsid w:val="00F55AE4"/>
    <w:rsid w:val="00F55E2F"/>
    <w:rsid w:val="00F5602E"/>
    <w:rsid w:val="00F5610B"/>
    <w:rsid w:val="00F563BA"/>
    <w:rsid w:val="00F565AC"/>
    <w:rsid w:val="00F565B4"/>
    <w:rsid w:val="00F56691"/>
    <w:rsid w:val="00F56AC3"/>
    <w:rsid w:val="00F56C1E"/>
    <w:rsid w:val="00F56DC0"/>
    <w:rsid w:val="00F56E78"/>
    <w:rsid w:val="00F56FFB"/>
    <w:rsid w:val="00F57108"/>
    <w:rsid w:val="00F572A9"/>
    <w:rsid w:val="00F57603"/>
    <w:rsid w:val="00F5767F"/>
    <w:rsid w:val="00F57753"/>
    <w:rsid w:val="00F57BC3"/>
    <w:rsid w:val="00F6004B"/>
    <w:rsid w:val="00F6021C"/>
    <w:rsid w:val="00F604BC"/>
    <w:rsid w:val="00F604CC"/>
    <w:rsid w:val="00F60687"/>
    <w:rsid w:val="00F60A5C"/>
    <w:rsid w:val="00F60AAB"/>
    <w:rsid w:val="00F60B1F"/>
    <w:rsid w:val="00F60D25"/>
    <w:rsid w:val="00F60E09"/>
    <w:rsid w:val="00F60FF3"/>
    <w:rsid w:val="00F611DA"/>
    <w:rsid w:val="00F613CD"/>
    <w:rsid w:val="00F61469"/>
    <w:rsid w:val="00F61472"/>
    <w:rsid w:val="00F61629"/>
    <w:rsid w:val="00F6173C"/>
    <w:rsid w:val="00F619DA"/>
    <w:rsid w:val="00F61BCA"/>
    <w:rsid w:val="00F61BD4"/>
    <w:rsid w:val="00F61D20"/>
    <w:rsid w:val="00F61D9A"/>
    <w:rsid w:val="00F61DD0"/>
    <w:rsid w:val="00F6200C"/>
    <w:rsid w:val="00F62074"/>
    <w:rsid w:val="00F6208B"/>
    <w:rsid w:val="00F6212E"/>
    <w:rsid w:val="00F6217E"/>
    <w:rsid w:val="00F622A7"/>
    <w:rsid w:val="00F623C6"/>
    <w:rsid w:val="00F6250F"/>
    <w:rsid w:val="00F62550"/>
    <w:rsid w:val="00F625A4"/>
    <w:rsid w:val="00F625CE"/>
    <w:rsid w:val="00F6278C"/>
    <w:rsid w:val="00F629C2"/>
    <w:rsid w:val="00F62BBE"/>
    <w:rsid w:val="00F63136"/>
    <w:rsid w:val="00F631A3"/>
    <w:rsid w:val="00F63392"/>
    <w:rsid w:val="00F634FA"/>
    <w:rsid w:val="00F63553"/>
    <w:rsid w:val="00F6356F"/>
    <w:rsid w:val="00F6360D"/>
    <w:rsid w:val="00F63762"/>
    <w:rsid w:val="00F6422A"/>
    <w:rsid w:val="00F64422"/>
    <w:rsid w:val="00F64793"/>
    <w:rsid w:val="00F64A1B"/>
    <w:rsid w:val="00F64B45"/>
    <w:rsid w:val="00F64BF2"/>
    <w:rsid w:val="00F64C06"/>
    <w:rsid w:val="00F64FFD"/>
    <w:rsid w:val="00F65030"/>
    <w:rsid w:val="00F6512F"/>
    <w:rsid w:val="00F65145"/>
    <w:rsid w:val="00F651C2"/>
    <w:rsid w:val="00F6526F"/>
    <w:rsid w:val="00F652DA"/>
    <w:rsid w:val="00F652E0"/>
    <w:rsid w:val="00F6550B"/>
    <w:rsid w:val="00F6558D"/>
    <w:rsid w:val="00F65669"/>
    <w:rsid w:val="00F656A0"/>
    <w:rsid w:val="00F65744"/>
    <w:rsid w:val="00F65962"/>
    <w:rsid w:val="00F659F9"/>
    <w:rsid w:val="00F65FCC"/>
    <w:rsid w:val="00F6662A"/>
    <w:rsid w:val="00F66644"/>
    <w:rsid w:val="00F66ADE"/>
    <w:rsid w:val="00F66BFC"/>
    <w:rsid w:val="00F66C57"/>
    <w:rsid w:val="00F66E21"/>
    <w:rsid w:val="00F670EC"/>
    <w:rsid w:val="00F671EA"/>
    <w:rsid w:val="00F674E2"/>
    <w:rsid w:val="00F67637"/>
    <w:rsid w:val="00F677FE"/>
    <w:rsid w:val="00F67BF2"/>
    <w:rsid w:val="00F67C02"/>
    <w:rsid w:val="00F67CC6"/>
    <w:rsid w:val="00F67E3B"/>
    <w:rsid w:val="00F70098"/>
    <w:rsid w:val="00F7009B"/>
    <w:rsid w:val="00F702E6"/>
    <w:rsid w:val="00F7050C"/>
    <w:rsid w:val="00F70613"/>
    <w:rsid w:val="00F70AD2"/>
    <w:rsid w:val="00F70B15"/>
    <w:rsid w:val="00F7112C"/>
    <w:rsid w:val="00F714F5"/>
    <w:rsid w:val="00F715F4"/>
    <w:rsid w:val="00F71B71"/>
    <w:rsid w:val="00F71F99"/>
    <w:rsid w:val="00F71FF5"/>
    <w:rsid w:val="00F721C0"/>
    <w:rsid w:val="00F7225E"/>
    <w:rsid w:val="00F7226E"/>
    <w:rsid w:val="00F722BF"/>
    <w:rsid w:val="00F7248B"/>
    <w:rsid w:val="00F724BE"/>
    <w:rsid w:val="00F72538"/>
    <w:rsid w:val="00F726AE"/>
    <w:rsid w:val="00F727DB"/>
    <w:rsid w:val="00F728DA"/>
    <w:rsid w:val="00F72963"/>
    <w:rsid w:val="00F72A14"/>
    <w:rsid w:val="00F72A9C"/>
    <w:rsid w:val="00F72B98"/>
    <w:rsid w:val="00F72B9D"/>
    <w:rsid w:val="00F72E1F"/>
    <w:rsid w:val="00F72E69"/>
    <w:rsid w:val="00F72E7A"/>
    <w:rsid w:val="00F72F55"/>
    <w:rsid w:val="00F730C6"/>
    <w:rsid w:val="00F73646"/>
    <w:rsid w:val="00F73777"/>
    <w:rsid w:val="00F73826"/>
    <w:rsid w:val="00F7393F"/>
    <w:rsid w:val="00F73AC6"/>
    <w:rsid w:val="00F73C94"/>
    <w:rsid w:val="00F73E2E"/>
    <w:rsid w:val="00F73FB5"/>
    <w:rsid w:val="00F73FE4"/>
    <w:rsid w:val="00F73FF8"/>
    <w:rsid w:val="00F7462D"/>
    <w:rsid w:val="00F7472D"/>
    <w:rsid w:val="00F7474F"/>
    <w:rsid w:val="00F74827"/>
    <w:rsid w:val="00F74B0C"/>
    <w:rsid w:val="00F74DEB"/>
    <w:rsid w:val="00F75067"/>
    <w:rsid w:val="00F7514D"/>
    <w:rsid w:val="00F751CF"/>
    <w:rsid w:val="00F752C3"/>
    <w:rsid w:val="00F753CA"/>
    <w:rsid w:val="00F75491"/>
    <w:rsid w:val="00F755D0"/>
    <w:rsid w:val="00F75857"/>
    <w:rsid w:val="00F75B36"/>
    <w:rsid w:val="00F75B65"/>
    <w:rsid w:val="00F75D79"/>
    <w:rsid w:val="00F75D88"/>
    <w:rsid w:val="00F760FE"/>
    <w:rsid w:val="00F76473"/>
    <w:rsid w:val="00F7651E"/>
    <w:rsid w:val="00F7655D"/>
    <w:rsid w:val="00F7689E"/>
    <w:rsid w:val="00F768D9"/>
    <w:rsid w:val="00F76983"/>
    <w:rsid w:val="00F76A14"/>
    <w:rsid w:val="00F76D75"/>
    <w:rsid w:val="00F76E79"/>
    <w:rsid w:val="00F76EAE"/>
    <w:rsid w:val="00F7709C"/>
    <w:rsid w:val="00F770AE"/>
    <w:rsid w:val="00F7711E"/>
    <w:rsid w:val="00F7740D"/>
    <w:rsid w:val="00F7752E"/>
    <w:rsid w:val="00F775B0"/>
    <w:rsid w:val="00F77958"/>
    <w:rsid w:val="00F77C66"/>
    <w:rsid w:val="00F77DA5"/>
    <w:rsid w:val="00F77DA9"/>
    <w:rsid w:val="00F77E76"/>
    <w:rsid w:val="00F8004B"/>
    <w:rsid w:val="00F8068A"/>
    <w:rsid w:val="00F80714"/>
    <w:rsid w:val="00F808EB"/>
    <w:rsid w:val="00F80954"/>
    <w:rsid w:val="00F809E4"/>
    <w:rsid w:val="00F80DF7"/>
    <w:rsid w:val="00F81053"/>
    <w:rsid w:val="00F8162E"/>
    <w:rsid w:val="00F816F3"/>
    <w:rsid w:val="00F818C2"/>
    <w:rsid w:val="00F81B6F"/>
    <w:rsid w:val="00F820AD"/>
    <w:rsid w:val="00F821BF"/>
    <w:rsid w:val="00F823CC"/>
    <w:rsid w:val="00F82454"/>
    <w:rsid w:val="00F826E2"/>
    <w:rsid w:val="00F82F3A"/>
    <w:rsid w:val="00F82F57"/>
    <w:rsid w:val="00F83155"/>
    <w:rsid w:val="00F8326B"/>
    <w:rsid w:val="00F834A3"/>
    <w:rsid w:val="00F836AC"/>
    <w:rsid w:val="00F837CF"/>
    <w:rsid w:val="00F83A4F"/>
    <w:rsid w:val="00F83AEA"/>
    <w:rsid w:val="00F83BCB"/>
    <w:rsid w:val="00F83C78"/>
    <w:rsid w:val="00F83C8E"/>
    <w:rsid w:val="00F83D5A"/>
    <w:rsid w:val="00F83EBA"/>
    <w:rsid w:val="00F84090"/>
    <w:rsid w:val="00F842BF"/>
    <w:rsid w:val="00F842C6"/>
    <w:rsid w:val="00F842D5"/>
    <w:rsid w:val="00F842E6"/>
    <w:rsid w:val="00F846C3"/>
    <w:rsid w:val="00F846D7"/>
    <w:rsid w:val="00F8496A"/>
    <w:rsid w:val="00F84D4B"/>
    <w:rsid w:val="00F84FE5"/>
    <w:rsid w:val="00F85211"/>
    <w:rsid w:val="00F857A3"/>
    <w:rsid w:val="00F85829"/>
    <w:rsid w:val="00F85C1F"/>
    <w:rsid w:val="00F85CCA"/>
    <w:rsid w:val="00F85F7D"/>
    <w:rsid w:val="00F86128"/>
    <w:rsid w:val="00F8612A"/>
    <w:rsid w:val="00F864DB"/>
    <w:rsid w:val="00F866A0"/>
    <w:rsid w:val="00F866BA"/>
    <w:rsid w:val="00F866D1"/>
    <w:rsid w:val="00F868AE"/>
    <w:rsid w:val="00F86AFC"/>
    <w:rsid w:val="00F86DA2"/>
    <w:rsid w:val="00F86FB0"/>
    <w:rsid w:val="00F8704C"/>
    <w:rsid w:val="00F871A8"/>
    <w:rsid w:val="00F87223"/>
    <w:rsid w:val="00F872D6"/>
    <w:rsid w:val="00F874F5"/>
    <w:rsid w:val="00F875C1"/>
    <w:rsid w:val="00F87669"/>
    <w:rsid w:val="00F876C9"/>
    <w:rsid w:val="00F8771F"/>
    <w:rsid w:val="00F87900"/>
    <w:rsid w:val="00F87978"/>
    <w:rsid w:val="00F87AFE"/>
    <w:rsid w:val="00F87F20"/>
    <w:rsid w:val="00F87FF2"/>
    <w:rsid w:val="00F90159"/>
    <w:rsid w:val="00F90718"/>
    <w:rsid w:val="00F90776"/>
    <w:rsid w:val="00F907EA"/>
    <w:rsid w:val="00F90969"/>
    <w:rsid w:val="00F90AC3"/>
    <w:rsid w:val="00F90B8D"/>
    <w:rsid w:val="00F90E42"/>
    <w:rsid w:val="00F91154"/>
    <w:rsid w:val="00F912A6"/>
    <w:rsid w:val="00F91322"/>
    <w:rsid w:val="00F914AE"/>
    <w:rsid w:val="00F9161F"/>
    <w:rsid w:val="00F916F8"/>
    <w:rsid w:val="00F91A7F"/>
    <w:rsid w:val="00F9207E"/>
    <w:rsid w:val="00F92264"/>
    <w:rsid w:val="00F923C7"/>
    <w:rsid w:val="00F92759"/>
    <w:rsid w:val="00F92906"/>
    <w:rsid w:val="00F92A08"/>
    <w:rsid w:val="00F92AA0"/>
    <w:rsid w:val="00F92BD9"/>
    <w:rsid w:val="00F92DB5"/>
    <w:rsid w:val="00F93045"/>
    <w:rsid w:val="00F931AA"/>
    <w:rsid w:val="00F93404"/>
    <w:rsid w:val="00F9379F"/>
    <w:rsid w:val="00F93876"/>
    <w:rsid w:val="00F93BD6"/>
    <w:rsid w:val="00F93EA4"/>
    <w:rsid w:val="00F942BF"/>
    <w:rsid w:val="00F943AB"/>
    <w:rsid w:val="00F94527"/>
    <w:rsid w:val="00F947A4"/>
    <w:rsid w:val="00F94845"/>
    <w:rsid w:val="00F94993"/>
    <w:rsid w:val="00F94AD7"/>
    <w:rsid w:val="00F94D67"/>
    <w:rsid w:val="00F94DB4"/>
    <w:rsid w:val="00F94E54"/>
    <w:rsid w:val="00F94E83"/>
    <w:rsid w:val="00F94F7F"/>
    <w:rsid w:val="00F9507F"/>
    <w:rsid w:val="00F9525C"/>
    <w:rsid w:val="00F955E5"/>
    <w:rsid w:val="00F95879"/>
    <w:rsid w:val="00F958A7"/>
    <w:rsid w:val="00F959C3"/>
    <w:rsid w:val="00F95A5D"/>
    <w:rsid w:val="00F95C32"/>
    <w:rsid w:val="00F95C81"/>
    <w:rsid w:val="00F95E0B"/>
    <w:rsid w:val="00F95FF5"/>
    <w:rsid w:val="00F9657B"/>
    <w:rsid w:val="00F966C4"/>
    <w:rsid w:val="00F967C0"/>
    <w:rsid w:val="00F96A6F"/>
    <w:rsid w:val="00F96A78"/>
    <w:rsid w:val="00F96D7E"/>
    <w:rsid w:val="00F96DD1"/>
    <w:rsid w:val="00F9710E"/>
    <w:rsid w:val="00F9715A"/>
    <w:rsid w:val="00F9784F"/>
    <w:rsid w:val="00F97862"/>
    <w:rsid w:val="00F97879"/>
    <w:rsid w:val="00F97950"/>
    <w:rsid w:val="00F979D8"/>
    <w:rsid w:val="00F97CA7"/>
    <w:rsid w:val="00F97DD5"/>
    <w:rsid w:val="00F97F22"/>
    <w:rsid w:val="00F97F39"/>
    <w:rsid w:val="00FA01B1"/>
    <w:rsid w:val="00FA02B5"/>
    <w:rsid w:val="00FA02FF"/>
    <w:rsid w:val="00FA07A1"/>
    <w:rsid w:val="00FA0A9D"/>
    <w:rsid w:val="00FA0BE2"/>
    <w:rsid w:val="00FA0C55"/>
    <w:rsid w:val="00FA0D9B"/>
    <w:rsid w:val="00FA0DE7"/>
    <w:rsid w:val="00FA104B"/>
    <w:rsid w:val="00FA1112"/>
    <w:rsid w:val="00FA125B"/>
    <w:rsid w:val="00FA12A3"/>
    <w:rsid w:val="00FA1346"/>
    <w:rsid w:val="00FA13F8"/>
    <w:rsid w:val="00FA1436"/>
    <w:rsid w:val="00FA1478"/>
    <w:rsid w:val="00FA168C"/>
    <w:rsid w:val="00FA1786"/>
    <w:rsid w:val="00FA1818"/>
    <w:rsid w:val="00FA1A53"/>
    <w:rsid w:val="00FA1ABE"/>
    <w:rsid w:val="00FA1C77"/>
    <w:rsid w:val="00FA1F94"/>
    <w:rsid w:val="00FA216D"/>
    <w:rsid w:val="00FA220F"/>
    <w:rsid w:val="00FA233D"/>
    <w:rsid w:val="00FA2472"/>
    <w:rsid w:val="00FA2539"/>
    <w:rsid w:val="00FA254F"/>
    <w:rsid w:val="00FA2B04"/>
    <w:rsid w:val="00FA2B2E"/>
    <w:rsid w:val="00FA2C41"/>
    <w:rsid w:val="00FA2DD7"/>
    <w:rsid w:val="00FA2DE6"/>
    <w:rsid w:val="00FA2F01"/>
    <w:rsid w:val="00FA2F36"/>
    <w:rsid w:val="00FA31BA"/>
    <w:rsid w:val="00FA3547"/>
    <w:rsid w:val="00FA3A39"/>
    <w:rsid w:val="00FA3A97"/>
    <w:rsid w:val="00FA3B2D"/>
    <w:rsid w:val="00FA3BE4"/>
    <w:rsid w:val="00FA3DF8"/>
    <w:rsid w:val="00FA3E6C"/>
    <w:rsid w:val="00FA3EB1"/>
    <w:rsid w:val="00FA3F4D"/>
    <w:rsid w:val="00FA434B"/>
    <w:rsid w:val="00FA442E"/>
    <w:rsid w:val="00FA455F"/>
    <w:rsid w:val="00FA4BE3"/>
    <w:rsid w:val="00FA4CC5"/>
    <w:rsid w:val="00FA4D78"/>
    <w:rsid w:val="00FA4E86"/>
    <w:rsid w:val="00FA4F45"/>
    <w:rsid w:val="00FA4F8E"/>
    <w:rsid w:val="00FA4F95"/>
    <w:rsid w:val="00FA4FAA"/>
    <w:rsid w:val="00FA502E"/>
    <w:rsid w:val="00FA54D9"/>
    <w:rsid w:val="00FA56DE"/>
    <w:rsid w:val="00FA576E"/>
    <w:rsid w:val="00FA5863"/>
    <w:rsid w:val="00FA59BC"/>
    <w:rsid w:val="00FA5B94"/>
    <w:rsid w:val="00FA5E32"/>
    <w:rsid w:val="00FA62E2"/>
    <w:rsid w:val="00FA6448"/>
    <w:rsid w:val="00FA6634"/>
    <w:rsid w:val="00FA6715"/>
    <w:rsid w:val="00FA6B75"/>
    <w:rsid w:val="00FA6CA1"/>
    <w:rsid w:val="00FA6D7D"/>
    <w:rsid w:val="00FA6F30"/>
    <w:rsid w:val="00FA71E6"/>
    <w:rsid w:val="00FA7242"/>
    <w:rsid w:val="00FA740D"/>
    <w:rsid w:val="00FA743B"/>
    <w:rsid w:val="00FA7673"/>
    <w:rsid w:val="00FA76F9"/>
    <w:rsid w:val="00FA7973"/>
    <w:rsid w:val="00FA7AB9"/>
    <w:rsid w:val="00FA7B9E"/>
    <w:rsid w:val="00FA7C61"/>
    <w:rsid w:val="00FA7CB1"/>
    <w:rsid w:val="00FA7E79"/>
    <w:rsid w:val="00FB02B0"/>
    <w:rsid w:val="00FB0589"/>
    <w:rsid w:val="00FB07AA"/>
    <w:rsid w:val="00FB0A89"/>
    <w:rsid w:val="00FB0D6B"/>
    <w:rsid w:val="00FB0E01"/>
    <w:rsid w:val="00FB0E7A"/>
    <w:rsid w:val="00FB1037"/>
    <w:rsid w:val="00FB12D5"/>
    <w:rsid w:val="00FB1488"/>
    <w:rsid w:val="00FB1598"/>
    <w:rsid w:val="00FB1608"/>
    <w:rsid w:val="00FB1684"/>
    <w:rsid w:val="00FB168D"/>
    <w:rsid w:val="00FB17D6"/>
    <w:rsid w:val="00FB1A2B"/>
    <w:rsid w:val="00FB1B96"/>
    <w:rsid w:val="00FB1E7E"/>
    <w:rsid w:val="00FB1F15"/>
    <w:rsid w:val="00FB2013"/>
    <w:rsid w:val="00FB205E"/>
    <w:rsid w:val="00FB20D6"/>
    <w:rsid w:val="00FB2488"/>
    <w:rsid w:val="00FB2722"/>
    <w:rsid w:val="00FB275D"/>
    <w:rsid w:val="00FB27AF"/>
    <w:rsid w:val="00FB282C"/>
    <w:rsid w:val="00FB295A"/>
    <w:rsid w:val="00FB2D3B"/>
    <w:rsid w:val="00FB2DF3"/>
    <w:rsid w:val="00FB2FA1"/>
    <w:rsid w:val="00FB2FD9"/>
    <w:rsid w:val="00FB3296"/>
    <w:rsid w:val="00FB33F3"/>
    <w:rsid w:val="00FB3617"/>
    <w:rsid w:val="00FB39EE"/>
    <w:rsid w:val="00FB3A8F"/>
    <w:rsid w:val="00FB3D3C"/>
    <w:rsid w:val="00FB3E28"/>
    <w:rsid w:val="00FB3F66"/>
    <w:rsid w:val="00FB4603"/>
    <w:rsid w:val="00FB4695"/>
    <w:rsid w:val="00FB46D3"/>
    <w:rsid w:val="00FB4731"/>
    <w:rsid w:val="00FB4D37"/>
    <w:rsid w:val="00FB4D7B"/>
    <w:rsid w:val="00FB5291"/>
    <w:rsid w:val="00FB54F5"/>
    <w:rsid w:val="00FB557C"/>
    <w:rsid w:val="00FB57C6"/>
    <w:rsid w:val="00FB57F1"/>
    <w:rsid w:val="00FB58EE"/>
    <w:rsid w:val="00FB5F14"/>
    <w:rsid w:val="00FB61C3"/>
    <w:rsid w:val="00FB6294"/>
    <w:rsid w:val="00FB68EC"/>
    <w:rsid w:val="00FB6D97"/>
    <w:rsid w:val="00FB6F35"/>
    <w:rsid w:val="00FB72AE"/>
    <w:rsid w:val="00FB732B"/>
    <w:rsid w:val="00FB74DC"/>
    <w:rsid w:val="00FB7526"/>
    <w:rsid w:val="00FB75F6"/>
    <w:rsid w:val="00FB773B"/>
    <w:rsid w:val="00FB78BB"/>
    <w:rsid w:val="00FB7A8E"/>
    <w:rsid w:val="00FB7ADD"/>
    <w:rsid w:val="00FB7ADF"/>
    <w:rsid w:val="00FB7C6C"/>
    <w:rsid w:val="00FB7D1D"/>
    <w:rsid w:val="00FC0102"/>
    <w:rsid w:val="00FC025A"/>
    <w:rsid w:val="00FC0656"/>
    <w:rsid w:val="00FC091D"/>
    <w:rsid w:val="00FC0A5D"/>
    <w:rsid w:val="00FC0AAB"/>
    <w:rsid w:val="00FC0AC1"/>
    <w:rsid w:val="00FC0B4F"/>
    <w:rsid w:val="00FC0FDD"/>
    <w:rsid w:val="00FC11F1"/>
    <w:rsid w:val="00FC1201"/>
    <w:rsid w:val="00FC13A2"/>
    <w:rsid w:val="00FC15CD"/>
    <w:rsid w:val="00FC16A6"/>
    <w:rsid w:val="00FC175A"/>
    <w:rsid w:val="00FC1D78"/>
    <w:rsid w:val="00FC1DB4"/>
    <w:rsid w:val="00FC231D"/>
    <w:rsid w:val="00FC2338"/>
    <w:rsid w:val="00FC247C"/>
    <w:rsid w:val="00FC2C69"/>
    <w:rsid w:val="00FC2F24"/>
    <w:rsid w:val="00FC3094"/>
    <w:rsid w:val="00FC31F3"/>
    <w:rsid w:val="00FC333B"/>
    <w:rsid w:val="00FC3384"/>
    <w:rsid w:val="00FC3437"/>
    <w:rsid w:val="00FC353D"/>
    <w:rsid w:val="00FC365C"/>
    <w:rsid w:val="00FC36CC"/>
    <w:rsid w:val="00FC39E4"/>
    <w:rsid w:val="00FC3B2C"/>
    <w:rsid w:val="00FC3C20"/>
    <w:rsid w:val="00FC3E37"/>
    <w:rsid w:val="00FC3E39"/>
    <w:rsid w:val="00FC3F6E"/>
    <w:rsid w:val="00FC410B"/>
    <w:rsid w:val="00FC42B7"/>
    <w:rsid w:val="00FC432F"/>
    <w:rsid w:val="00FC4546"/>
    <w:rsid w:val="00FC4698"/>
    <w:rsid w:val="00FC4842"/>
    <w:rsid w:val="00FC48B6"/>
    <w:rsid w:val="00FC4AD3"/>
    <w:rsid w:val="00FC4BEB"/>
    <w:rsid w:val="00FC4D88"/>
    <w:rsid w:val="00FC4ED5"/>
    <w:rsid w:val="00FC505B"/>
    <w:rsid w:val="00FC50AD"/>
    <w:rsid w:val="00FC5189"/>
    <w:rsid w:val="00FC57C3"/>
    <w:rsid w:val="00FC5905"/>
    <w:rsid w:val="00FC5B60"/>
    <w:rsid w:val="00FC5CD7"/>
    <w:rsid w:val="00FC5E48"/>
    <w:rsid w:val="00FC5F86"/>
    <w:rsid w:val="00FC608C"/>
    <w:rsid w:val="00FC6233"/>
    <w:rsid w:val="00FC64F0"/>
    <w:rsid w:val="00FC6744"/>
    <w:rsid w:val="00FC697E"/>
    <w:rsid w:val="00FC6A11"/>
    <w:rsid w:val="00FC6ACD"/>
    <w:rsid w:val="00FC6BA5"/>
    <w:rsid w:val="00FC6FFA"/>
    <w:rsid w:val="00FC7089"/>
    <w:rsid w:val="00FC716F"/>
    <w:rsid w:val="00FC7276"/>
    <w:rsid w:val="00FC7368"/>
    <w:rsid w:val="00FC73FD"/>
    <w:rsid w:val="00FC7607"/>
    <w:rsid w:val="00FC7773"/>
    <w:rsid w:val="00FC77A6"/>
    <w:rsid w:val="00FC7843"/>
    <w:rsid w:val="00FC7A68"/>
    <w:rsid w:val="00FC7BAF"/>
    <w:rsid w:val="00FC7BCA"/>
    <w:rsid w:val="00FC7D98"/>
    <w:rsid w:val="00FC7E73"/>
    <w:rsid w:val="00FC7EEC"/>
    <w:rsid w:val="00FD007D"/>
    <w:rsid w:val="00FD02D5"/>
    <w:rsid w:val="00FD04EF"/>
    <w:rsid w:val="00FD0681"/>
    <w:rsid w:val="00FD0718"/>
    <w:rsid w:val="00FD0833"/>
    <w:rsid w:val="00FD0AF4"/>
    <w:rsid w:val="00FD0B4E"/>
    <w:rsid w:val="00FD0EFF"/>
    <w:rsid w:val="00FD1312"/>
    <w:rsid w:val="00FD138C"/>
    <w:rsid w:val="00FD142C"/>
    <w:rsid w:val="00FD1896"/>
    <w:rsid w:val="00FD1AAC"/>
    <w:rsid w:val="00FD1CCB"/>
    <w:rsid w:val="00FD1CE5"/>
    <w:rsid w:val="00FD1D98"/>
    <w:rsid w:val="00FD1F55"/>
    <w:rsid w:val="00FD2160"/>
    <w:rsid w:val="00FD253A"/>
    <w:rsid w:val="00FD2570"/>
    <w:rsid w:val="00FD25AF"/>
    <w:rsid w:val="00FD27A5"/>
    <w:rsid w:val="00FD28C6"/>
    <w:rsid w:val="00FD2E65"/>
    <w:rsid w:val="00FD2EBF"/>
    <w:rsid w:val="00FD30A1"/>
    <w:rsid w:val="00FD356C"/>
    <w:rsid w:val="00FD3C39"/>
    <w:rsid w:val="00FD3E03"/>
    <w:rsid w:val="00FD3E60"/>
    <w:rsid w:val="00FD40FE"/>
    <w:rsid w:val="00FD412E"/>
    <w:rsid w:val="00FD4133"/>
    <w:rsid w:val="00FD4663"/>
    <w:rsid w:val="00FD46DF"/>
    <w:rsid w:val="00FD478F"/>
    <w:rsid w:val="00FD47C6"/>
    <w:rsid w:val="00FD47F3"/>
    <w:rsid w:val="00FD4A23"/>
    <w:rsid w:val="00FD4B39"/>
    <w:rsid w:val="00FD4B96"/>
    <w:rsid w:val="00FD4CD7"/>
    <w:rsid w:val="00FD5374"/>
    <w:rsid w:val="00FD542D"/>
    <w:rsid w:val="00FD5967"/>
    <w:rsid w:val="00FD5ADD"/>
    <w:rsid w:val="00FD5FEF"/>
    <w:rsid w:val="00FD61BB"/>
    <w:rsid w:val="00FD62F3"/>
    <w:rsid w:val="00FD66FA"/>
    <w:rsid w:val="00FD692F"/>
    <w:rsid w:val="00FD6935"/>
    <w:rsid w:val="00FD694B"/>
    <w:rsid w:val="00FD6A41"/>
    <w:rsid w:val="00FD6B3F"/>
    <w:rsid w:val="00FD6C65"/>
    <w:rsid w:val="00FD71AB"/>
    <w:rsid w:val="00FD7381"/>
    <w:rsid w:val="00FD73F4"/>
    <w:rsid w:val="00FD7508"/>
    <w:rsid w:val="00FD756A"/>
    <w:rsid w:val="00FD7626"/>
    <w:rsid w:val="00FD7657"/>
    <w:rsid w:val="00FD7B23"/>
    <w:rsid w:val="00FD7FEC"/>
    <w:rsid w:val="00FE00D2"/>
    <w:rsid w:val="00FE0175"/>
    <w:rsid w:val="00FE0767"/>
    <w:rsid w:val="00FE07F8"/>
    <w:rsid w:val="00FE0836"/>
    <w:rsid w:val="00FE086A"/>
    <w:rsid w:val="00FE09E8"/>
    <w:rsid w:val="00FE0A43"/>
    <w:rsid w:val="00FE0C29"/>
    <w:rsid w:val="00FE0E85"/>
    <w:rsid w:val="00FE1544"/>
    <w:rsid w:val="00FE15B0"/>
    <w:rsid w:val="00FE1608"/>
    <w:rsid w:val="00FE1819"/>
    <w:rsid w:val="00FE1ED8"/>
    <w:rsid w:val="00FE2210"/>
    <w:rsid w:val="00FE26A8"/>
    <w:rsid w:val="00FE26D3"/>
    <w:rsid w:val="00FE2799"/>
    <w:rsid w:val="00FE2857"/>
    <w:rsid w:val="00FE2B55"/>
    <w:rsid w:val="00FE2BD0"/>
    <w:rsid w:val="00FE2F82"/>
    <w:rsid w:val="00FE2F97"/>
    <w:rsid w:val="00FE2FD6"/>
    <w:rsid w:val="00FE312F"/>
    <w:rsid w:val="00FE3745"/>
    <w:rsid w:val="00FE3760"/>
    <w:rsid w:val="00FE38F8"/>
    <w:rsid w:val="00FE3C8A"/>
    <w:rsid w:val="00FE3CD6"/>
    <w:rsid w:val="00FE3CF7"/>
    <w:rsid w:val="00FE3D3C"/>
    <w:rsid w:val="00FE3F58"/>
    <w:rsid w:val="00FE3F63"/>
    <w:rsid w:val="00FE408B"/>
    <w:rsid w:val="00FE45EC"/>
    <w:rsid w:val="00FE4720"/>
    <w:rsid w:val="00FE4ABD"/>
    <w:rsid w:val="00FE4BAE"/>
    <w:rsid w:val="00FE5014"/>
    <w:rsid w:val="00FE50EE"/>
    <w:rsid w:val="00FE525B"/>
    <w:rsid w:val="00FE5266"/>
    <w:rsid w:val="00FE534D"/>
    <w:rsid w:val="00FE53D0"/>
    <w:rsid w:val="00FE588E"/>
    <w:rsid w:val="00FE59C8"/>
    <w:rsid w:val="00FE5C1C"/>
    <w:rsid w:val="00FE601B"/>
    <w:rsid w:val="00FE60B1"/>
    <w:rsid w:val="00FE6282"/>
    <w:rsid w:val="00FE629B"/>
    <w:rsid w:val="00FE62AC"/>
    <w:rsid w:val="00FE639B"/>
    <w:rsid w:val="00FE63C4"/>
    <w:rsid w:val="00FE644E"/>
    <w:rsid w:val="00FE6547"/>
    <w:rsid w:val="00FE667F"/>
    <w:rsid w:val="00FE670A"/>
    <w:rsid w:val="00FE69C0"/>
    <w:rsid w:val="00FE6B01"/>
    <w:rsid w:val="00FE6B5E"/>
    <w:rsid w:val="00FE6CB1"/>
    <w:rsid w:val="00FE6CD1"/>
    <w:rsid w:val="00FE6D18"/>
    <w:rsid w:val="00FE70AB"/>
    <w:rsid w:val="00FE7133"/>
    <w:rsid w:val="00FE713C"/>
    <w:rsid w:val="00FE7682"/>
    <w:rsid w:val="00FE76DC"/>
    <w:rsid w:val="00FE7797"/>
    <w:rsid w:val="00FE7A48"/>
    <w:rsid w:val="00FE7A86"/>
    <w:rsid w:val="00FE7AC5"/>
    <w:rsid w:val="00FE7B7B"/>
    <w:rsid w:val="00FE7DAF"/>
    <w:rsid w:val="00FE7F12"/>
    <w:rsid w:val="00FE7FB9"/>
    <w:rsid w:val="00FF0336"/>
    <w:rsid w:val="00FF06B0"/>
    <w:rsid w:val="00FF06C4"/>
    <w:rsid w:val="00FF0786"/>
    <w:rsid w:val="00FF0AF2"/>
    <w:rsid w:val="00FF0B6F"/>
    <w:rsid w:val="00FF0C6A"/>
    <w:rsid w:val="00FF0D48"/>
    <w:rsid w:val="00FF0DEF"/>
    <w:rsid w:val="00FF0E5A"/>
    <w:rsid w:val="00FF0EF5"/>
    <w:rsid w:val="00FF104A"/>
    <w:rsid w:val="00FF1353"/>
    <w:rsid w:val="00FF1389"/>
    <w:rsid w:val="00FF1453"/>
    <w:rsid w:val="00FF1549"/>
    <w:rsid w:val="00FF1682"/>
    <w:rsid w:val="00FF1699"/>
    <w:rsid w:val="00FF1A49"/>
    <w:rsid w:val="00FF1A64"/>
    <w:rsid w:val="00FF2016"/>
    <w:rsid w:val="00FF202A"/>
    <w:rsid w:val="00FF256A"/>
    <w:rsid w:val="00FF27DA"/>
    <w:rsid w:val="00FF2A7F"/>
    <w:rsid w:val="00FF2AF9"/>
    <w:rsid w:val="00FF2BBF"/>
    <w:rsid w:val="00FF2BE3"/>
    <w:rsid w:val="00FF2E1B"/>
    <w:rsid w:val="00FF321B"/>
    <w:rsid w:val="00FF364C"/>
    <w:rsid w:val="00FF3682"/>
    <w:rsid w:val="00FF36E9"/>
    <w:rsid w:val="00FF37C0"/>
    <w:rsid w:val="00FF3832"/>
    <w:rsid w:val="00FF3959"/>
    <w:rsid w:val="00FF3983"/>
    <w:rsid w:val="00FF3D4C"/>
    <w:rsid w:val="00FF3E02"/>
    <w:rsid w:val="00FF3E4E"/>
    <w:rsid w:val="00FF3EB4"/>
    <w:rsid w:val="00FF42E9"/>
    <w:rsid w:val="00FF44A6"/>
    <w:rsid w:val="00FF44B6"/>
    <w:rsid w:val="00FF450F"/>
    <w:rsid w:val="00FF485B"/>
    <w:rsid w:val="00FF4865"/>
    <w:rsid w:val="00FF4AAE"/>
    <w:rsid w:val="00FF4BB3"/>
    <w:rsid w:val="00FF4C90"/>
    <w:rsid w:val="00FF4DFD"/>
    <w:rsid w:val="00FF4E7A"/>
    <w:rsid w:val="00FF501B"/>
    <w:rsid w:val="00FF5021"/>
    <w:rsid w:val="00FF50EE"/>
    <w:rsid w:val="00FF53CD"/>
    <w:rsid w:val="00FF5605"/>
    <w:rsid w:val="00FF56A2"/>
    <w:rsid w:val="00FF58C7"/>
    <w:rsid w:val="00FF58DB"/>
    <w:rsid w:val="00FF5A3A"/>
    <w:rsid w:val="00FF62ED"/>
    <w:rsid w:val="00FF641D"/>
    <w:rsid w:val="00FF6514"/>
    <w:rsid w:val="00FF6547"/>
    <w:rsid w:val="00FF667D"/>
    <w:rsid w:val="00FF693E"/>
    <w:rsid w:val="00FF6B79"/>
    <w:rsid w:val="00FF6E88"/>
    <w:rsid w:val="00FF7049"/>
    <w:rsid w:val="00FF7128"/>
    <w:rsid w:val="00FF71A7"/>
    <w:rsid w:val="00FF7425"/>
    <w:rsid w:val="00FF744D"/>
    <w:rsid w:val="00FF7763"/>
    <w:rsid w:val="00FF7939"/>
    <w:rsid w:val="00FF7A47"/>
    <w:rsid w:val="00FF7E59"/>
    <w:rsid w:val="00FF7F2A"/>
    <w:rsid w:val="00FF7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101D99"/>
  <w15:chartTrackingRefBased/>
  <w15:docId w15:val="{F168BFD3-D31E-45F3-B52F-56BC8F3E1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07E3B"/>
    <w:pPr>
      <w:widowControl w:val="0"/>
      <w:jc w:val="both"/>
    </w:pPr>
  </w:style>
  <w:style w:type="paragraph" w:styleId="1">
    <w:name w:val="heading 1"/>
    <w:basedOn w:val="a"/>
    <w:next w:val="a"/>
    <w:link w:val="10"/>
    <w:uiPriority w:val="9"/>
    <w:qFormat/>
    <w:rsid w:val="00910A6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51231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391440"/>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3B5C00"/>
    <w:pPr>
      <w:keepNext/>
      <w:keepLines/>
      <w:spacing w:before="120" w:after="120" w:line="440" w:lineRule="atLeast"/>
      <w:outlineLvl w:val="3"/>
    </w:pPr>
    <w:rPr>
      <w:rFonts w:ascii="Times New Roman" w:eastAsia="宋体" w:hAnsi="Times New Roman" w:cstheme="majorBidi"/>
      <w:b/>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10A68"/>
    <w:rPr>
      <w:b/>
      <w:bCs/>
      <w:kern w:val="44"/>
      <w:sz w:val="44"/>
      <w:szCs w:val="44"/>
    </w:rPr>
  </w:style>
  <w:style w:type="paragraph" w:customStyle="1" w:styleId="a3">
    <w:name w:val="博士论文一级标题"/>
    <w:basedOn w:val="1"/>
    <w:link w:val="a4"/>
    <w:autoRedefine/>
    <w:qFormat/>
    <w:rsid w:val="008B415D"/>
    <w:pPr>
      <w:spacing w:before="360" w:after="360"/>
      <w:jc w:val="left"/>
    </w:pPr>
    <w:rPr>
      <w:rFonts w:ascii="Times New Roman" w:eastAsia="宋体" w:hAnsi="Times New Roman"/>
      <w:sz w:val="32"/>
      <w:szCs w:val="32"/>
    </w:rPr>
  </w:style>
  <w:style w:type="paragraph" w:customStyle="1" w:styleId="a5">
    <w:name w:val="博士论文二级标题"/>
    <w:basedOn w:val="2"/>
    <w:link w:val="a6"/>
    <w:autoRedefine/>
    <w:qFormat/>
    <w:rsid w:val="00F94AD7"/>
    <w:pPr>
      <w:spacing w:before="0" w:after="0" w:line="480" w:lineRule="auto"/>
      <w:jc w:val="left"/>
    </w:pPr>
    <w:rPr>
      <w:rFonts w:eastAsia="宋体" w:cs="Times New Roman (标题 CS)"/>
      <w:sz w:val="28"/>
    </w:rPr>
  </w:style>
  <w:style w:type="character" w:customStyle="1" w:styleId="a4">
    <w:name w:val="博士论文一级标题 字符"/>
    <w:basedOn w:val="10"/>
    <w:link w:val="a3"/>
    <w:rsid w:val="008B415D"/>
    <w:rPr>
      <w:rFonts w:ascii="Times New Roman" w:eastAsia="宋体" w:hAnsi="Times New Roman"/>
      <w:b/>
      <w:bCs/>
      <w:kern w:val="44"/>
      <w:sz w:val="32"/>
      <w:szCs w:val="32"/>
    </w:rPr>
  </w:style>
  <w:style w:type="paragraph" w:customStyle="1" w:styleId="a7">
    <w:name w:val="博士论文正文"/>
    <w:basedOn w:val="a"/>
    <w:link w:val="a8"/>
    <w:autoRedefine/>
    <w:qFormat/>
    <w:rsid w:val="00D23F1D"/>
    <w:pPr>
      <w:spacing w:line="400" w:lineRule="exact"/>
      <w:ind w:firstLineChars="200" w:firstLine="562"/>
    </w:pPr>
    <w:rPr>
      <w:rFonts w:ascii="Times New Roman" w:eastAsia="宋体" w:hAnsi="Times New Roman" w:cs="宋体"/>
      <w:color w:val="000000" w:themeColor="text1"/>
      <w:kern w:val="0"/>
      <w:sz w:val="24"/>
      <w:szCs w:val="21"/>
    </w:rPr>
  </w:style>
  <w:style w:type="character" w:customStyle="1" w:styleId="20">
    <w:name w:val="标题 2 字符"/>
    <w:basedOn w:val="a0"/>
    <w:link w:val="2"/>
    <w:uiPriority w:val="9"/>
    <w:semiHidden/>
    <w:rsid w:val="0051231A"/>
    <w:rPr>
      <w:rFonts w:asciiTheme="majorHAnsi" w:eastAsiaTheme="majorEastAsia" w:hAnsiTheme="majorHAnsi" w:cstheme="majorBidi"/>
      <w:b/>
      <w:bCs/>
      <w:sz w:val="32"/>
      <w:szCs w:val="32"/>
    </w:rPr>
  </w:style>
  <w:style w:type="character" w:customStyle="1" w:styleId="a6">
    <w:name w:val="博士论文二级标题 字符"/>
    <w:basedOn w:val="20"/>
    <w:link w:val="a5"/>
    <w:rsid w:val="00F94AD7"/>
    <w:rPr>
      <w:rFonts w:asciiTheme="majorHAnsi" w:eastAsia="宋体" w:hAnsiTheme="majorHAnsi" w:cs="Times New Roman (标题 CS)"/>
      <w:b/>
      <w:bCs/>
      <w:sz w:val="28"/>
      <w:szCs w:val="32"/>
    </w:rPr>
  </w:style>
  <w:style w:type="paragraph" w:customStyle="1" w:styleId="a9">
    <w:name w:val="博士论文三级标题"/>
    <w:basedOn w:val="3"/>
    <w:link w:val="aa"/>
    <w:autoRedefine/>
    <w:qFormat/>
    <w:rsid w:val="00BE43CF"/>
    <w:pPr>
      <w:spacing w:before="0" w:after="0" w:line="480" w:lineRule="auto"/>
    </w:pPr>
    <w:rPr>
      <w:rFonts w:ascii="Times New Roman" w:eastAsia="宋体" w:hAnsi="Times New Roman" w:cs="Times New Roman"/>
      <w:iCs/>
      <w:color w:val="000000" w:themeColor="text1"/>
      <w:sz w:val="28"/>
      <w:szCs w:val="28"/>
    </w:rPr>
  </w:style>
  <w:style w:type="character" w:customStyle="1" w:styleId="a8">
    <w:name w:val="博士论文正文 字符"/>
    <w:basedOn w:val="a0"/>
    <w:link w:val="a7"/>
    <w:rsid w:val="00D23F1D"/>
    <w:rPr>
      <w:rFonts w:ascii="Times New Roman" w:eastAsia="宋体" w:hAnsi="Times New Roman" w:cs="宋体"/>
      <w:color w:val="000000" w:themeColor="text1"/>
      <w:kern w:val="0"/>
      <w:sz w:val="24"/>
      <w:szCs w:val="21"/>
    </w:rPr>
  </w:style>
  <w:style w:type="character" w:customStyle="1" w:styleId="30">
    <w:name w:val="标题 3 字符"/>
    <w:basedOn w:val="a0"/>
    <w:link w:val="3"/>
    <w:uiPriority w:val="9"/>
    <w:semiHidden/>
    <w:rsid w:val="00391440"/>
    <w:rPr>
      <w:b/>
      <w:bCs/>
      <w:sz w:val="32"/>
      <w:szCs w:val="32"/>
    </w:rPr>
  </w:style>
  <w:style w:type="character" w:customStyle="1" w:styleId="aa">
    <w:name w:val="博士论文三级标题 字符"/>
    <w:basedOn w:val="30"/>
    <w:link w:val="a9"/>
    <w:rsid w:val="00BE43CF"/>
    <w:rPr>
      <w:rFonts w:ascii="Times New Roman" w:eastAsia="宋体" w:hAnsi="Times New Roman" w:cs="Times New Roman"/>
      <w:b/>
      <w:bCs/>
      <w:iCs/>
      <w:color w:val="000000" w:themeColor="text1"/>
      <w:sz w:val="28"/>
      <w:szCs w:val="28"/>
    </w:rPr>
  </w:style>
  <w:style w:type="paragraph" w:styleId="ab">
    <w:name w:val="header"/>
    <w:basedOn w:val="a"/>
    <w:link w:val="ac"/>
    <w:uiPriority w:val="99"/>
    <w:unhideWhenUsed/>
    <w:qFormat/>
    <w:rsid w:val="00C232CD"/>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qFormat/>
    <w:rsid w:val="00C232CD"/>
    <w:rPr>
      <w:sz w:val="18"/>
      <w:szCs w:val="18"/>
    </w:rPr>
  </w:style>
  <w:style w:type="paragraph" w:styleId="ad">
    <w:name w:val="footer"/>
    <w:basedOn w:val="a"/>
    <w:link w:val="ae"/>
    <w:uiPriority w:val="99"/>
    <w:unhideWhenUsed/>
    <w:rsid w:val="00C232CD"/>
    <w:pPr>
      <w:tabs>
        <w:tab w:val="center" w:pos="4153"/>
        <w:tab w:val="right" w:pos="8306"/>
      </w:tabs>
      <w:snapToGrid w:val="0"/>
      <w:jc w:val="left"/>
    </w:pPr>
    <w:rPr>
      <w:sz w:val="18"/>
      <w:szCs w:val="18"/>
    </w:rPr>
  </w:style>
  <w:style w:type="character" w:customStyle="1" w:styleId="ae">
    <w:name w:val="页脚 字符"/>
    <w:basedOn w:val="a0"/>
    <w:link w:val="ad"/>
    <w:uiPriority w:val="99"/>
    <w:rsid w:val="00C232CD"/>
    <w:rPr>
      <w:sz w:val="18"/>
      <w:szCs w:val="18"/>
    </w:rPr>
  </w:style>
  <w:style w:type="paragraph" w:styleId="af">
    <w:name w:val="footnote text"/>
    <w:aliases w:val="fn,Footnote Text Char Char,Footnote Text Char Char Char"/>
    <w:basedOn w:val="a"/>
    <w:link w:val="af0"/>
    <w:uiPriority w:val="99"/>
    <w:unhideWhenUsed/>
    <w:qFormat/>
    <w:rsid w:val="00F752C3"/>
    <w:pPr>
      <w:snapToGrid w:val="0"/>
      <w:jc w:val="left"/>
    </w:pPr>
    <w:rPr>
      <w:sz w:val="18"/>
      <w:szCs w:val="18"/>
    </w:rPr>
  </w:style>
  <w:style w:type="character" w:customStyle="1" w:styleId="af0">
    <w:name w:val="脚注文本 字符"/>
    <w:aliases w:val="fn 字符,Footnote Text Char Char 字符,Footnote Text Char Char Char 字符"/>
    <w:basedOn w:val="a0"/>
    <w:link w:val="af"/>
    <w:uiPriority w:val="99"/>
    <w:qFormat/>
    <w:rsid w:val="00F752C3"/>
    <w:rPr>
      <w:sz w:val="18"/>
      <w:szCs w:val="18"/>
    </w:rPr>
  </w:style>
  <w:style w:type="character" w:styleId="af1">
    <w:name w:val="Placeholder Text"/>
    <w:basedOn w:val="a0"/>
    <w:uiPriority w:val="99"/>
    <w:semiHidden/>
    <w:rsid w:val="009B0D07"/>
    <w:rPr>
      <w:color w:val="808080"/>
    </w:rPr>
  </w:style>
  <w:style w:type="paragraph" w:styleId="af2">
    <w:name w:val="Balloon Text"/>
    <w:basedOn w:val="a"/>
    <w:link w:val="af3"/>
    <w:uiPriority w:val="99"/>
    <w:semiHidden/>
    <w:unhideWhenUsed/>
    <w:rsid w:val="004A4631"/>
    <w:rPr>
      <w:sz w:val="18"/>
      <w:szCs w:val="18"/>
    </w:rPr>
  </w:style>
  <w:style w:type="character" w:customStyle="1" w:styleId="af3">
    <w:name w:val="批注框文本 字符"/>
    <w:basedOn w:val="a0"/>
    <w:link w:val="af2"/>
    <w:uiPriority w:val="99"/>
    <w:semiHidden/>
    <w:rsid w:val="004A4631"/>
    <w:rPr>
      <w:sz w:val="18"/>
      <w:szCs w:val="18"/>
    </w:rPr>
  </w:style>
  <w:style w:type="character" w:customStyle="1" w:styleId="fontstyle01">
    <w:name w:val="fontstyle01"/>
    <w:basedOn w:val="a0"/>
    <w:qFormat/>
    <w:rsid w:val="00763C0F"/>
    <w:rPr>
      <w:rFonts w:ascii="宋体" w:eastAsia="宋体" w:hAnsi="宋体" w:hint="eastAsia"/>
      <w:color w:val="000000"/>
      <w:sz w:val="16"/>
      <w:szCs w:val="16"/>
    </w:rPr>
  </w:style>
  <w:style w:type="character" w:customStyle="1" w:styleId="fontstyle21">
    <w:name w:val="fontstyle21"/>
    <w:basedOn w:val="a0"/>
    <w:qFormat/>
    <w:rsid w:val="00763C0F"/>
    <w:rPr>
      <w:rFonts w:ascii="E-BZ+ZJWG2u-1" w:hAnsi="E-BZ+ZJWG2u-1" w:hint="default"/>
      <w:color w:val="000000"/>
      <w:sz w:val="16"/>
      <w:szCs w:val="16"/>
    </w:rPr>
  </w:style>
  <w:style w:type="character" w:styleId="af4">
    <w:name w:val="footnote reference"/>
    <w:basedOn w:val="a0"/>
    <w:uiPriority w:val="99"/>
    <w:unhideWhenUsed/>
    <w:qFormat/>
    <w:rsid w:val="0061575B"/>
    <w:rPr>
      <w:vertAlign w:val="superscript"/>
    </w:rPr>
  </w:style>
  <w:style w:type="table" w:styleId="af5">
    <w:name w:val="Table Grid"/>
    <w:basedOn w:val="a1"/>
    <w:uiPriority w:val="39"/>
    <w:qFormat/>
    <w:rsid w:val="00F912A6"/>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Hyperlink"/>
    <w:basedOn w:val="a0"/>
    <w:uiPriority w:val="99"/>
    <w:unhideWhenUsed/>
    <w:rsid w:val="00891B89"/>
    <w:rPr>
      <w:color w:val="0563C1" w:themeColor="hyperlink"/>
      <w:u w:val="single"/>
    </w:rPr>
  </w:style>
  <w:style w:type="paragraph" w:styleId="af7">
    <w:name w:val="endnote text"/>
    <w:basedOn w:val="a"/>
    <w:link w:val="af8"/>
    <w:uiPriority w:val="99"/>
    <w:semiHidden/>
    <w:unhideWhenUsed/>
    <w:rsid w:val="0064075C"/>
    <w:pPr>
      <w:snapToGrid w:val="0"/>
      <w:jc w:val="left"/>
    </w:pPr>
  </w:style>
  <w:style w:type="character" w:customStyle="1" w:styleId="af8">
    <w:name w:val="尾注文本 字符"/>
    <w:basedOn w:val="a0"/>
    <w:link w:val="af7"/>
    <w:uiPriority w:val="99"/>
    <w:semiHidden/>
    <w:rsid w:val="0064075C"/>
  </w:style>
  <w:style w:type="character" w:styleId="af9">
    <w:name w:val="endnote reference"/>
    <w:basedOn w:val="a0"/>
    <w:uiPriority w:val="99"/>
    <w:semiHidden/>
    <w:unhideWhenUsed/>
    <w:rsid w:val="0064075C"/>
    <w:rPr>
      <w:vertAlign w:val="superscript"/>
    </w:rPr>
  </w:style>
  <w:style w:type="character" w:customStyle="1" w:styleId="fontstyle11">
    <w:name w:val="fontstyle11"/>
    <w:basedOn w:val="a0"/>
    <w:rsid w:val="00533B6A"/>
    <w:rPr>
      <w:rFonts w:ascii="FzBookMaker17DlFont170536874516" w:hAnsi="FzBookMaker17DlFont170536874516" w:hint="default"/>
      <w:b w:val="0"/>
      <w:bCs w:val="0"/>
      <w:i w:val="0"/>
      <w:iCs w:val="0"/>
      <w:color w:val="000000"/>
      <w:sz w:val="22"/>
      <w:szCs w:val="22"/>
    </w:rPr>
  </w:style>
  <w:style w:type="character" w:customStyle="1" w:styleId="fontstyle31">
    <w:name w:val="fontstyle31"/>
    <w:basedOn w:val="a0"/>
    <w:rsid w:val="00533B6A"/>
    <w:rPr>
      <w:rFonts w:ascii="FzBookMaker22DlFont220536874515" w:hAnsi="FzBookMaker22DlFont220536874515" w:hint="default"/>
      <w:b w:val="0"/>
      <w:bCs w:val="0"/>
      <w:i w:val="0"/>
      <w:iCs w:val="0"/>
      <w:color w:val="000000"/>
      <w:sz w:val="22"/>
      <w:szCs w:val="22"/>
    </w:rPr>
  </w:style>
  <w:style w:type="table" w:customStyle="1" w:styleId="11">
    <w:name w:val="论文表格1"/>
    <w:basedOn w:val="a1"/>
    <w:uiPriority w:val="99"/>
    <w:rsid w:val="000F6FD7"/>
    <w:rPr>
      <w:rFonts w:ascii="Times" w:eastAsia="宋体" w:hAnsi="Times" w:cs="Times New Roman"/>
      <w:szCs w:val="24"/>
    </w:rPr>
    <w:tblPr>
      <w:jc w:val="center"/>
      <w:tblBorders>
        <w:top w:val="single" w:sz="4" w:space="0" w:color="auto"/>
        <w:bottom w:val="single" w:sz="4" w:space="0" w:color="auto"/>
        <w:insideH w:val="single" w:sz="4" w:space="0" w:color="auto"/>
        <w:insideV w:val="single" w:sz="4" w:space="0" w:color="auto"/>
      </w:tblBorders>
    </w:tblPr>
    <w:trPr>
      <w:jc w:val="center"/>
    </w:trPr>
  </w:style>
  <w:style w:type="character" w:styleId="afa">
    <w:name w:val="page number"/>
    <w:basedOn w:val="a0"/>
    <w:rsid w:val="000F6FD7"/>
  </w:style>
  <w:style w:type="paragraph" w:styleId="afb">
    <w:name w:val="Normal (Web)"/>
    <w:basedOn w:val="a"/>
    <w:uiPriority w:val="99"/>
    <w:semiHidden/>
    <w:unhideWhenUsed/>
    <w:rsid w:val="0073031A"/>
    <w:pPr>
      <w:widowControl/>
      <w:spacing w:before="100" w:beforeAutospacing="1" w:after="100" w:afterAutospacing="1"/>
      <w:jc w:val="left"/>
    </w:pPr>
    <w:rPr>
      <w:rFonts w:ascii="宋体" w:eastAsia="宋体" w:hAnsi="宋体" w:cs="宋体"/>
      <w:kern w:val="0"/>
      <w:sz w:val="24"/>
      <w:szCs w:val="24"/>
    </w:rPr>
  </w:style>
  <w:style w:type="paragraph" w:styleId="afc">
    <w:name w:val="Body Text"/>
    <w:basedOn w:val="a"/>
    <w:link w:val="afd"/>
    <w:uiPriority w:val="99"/>
    <w:semiHidden/>
    <w:unhideWhenUsed/>
    <w:rsid w:val="001A5C8E"/>
    <w:pPr>
      <w:spacing w:after="120"/>
    </w:pPr>
  </w:style>
  <w:style w:type="character" w:customStyle="1" w:styleId="afd">
    <w:name w:val="正文文本 字符"/>
    <w:basedOn w:val="a0"/>
    <w:link w:val="afc"/>
    <w:uiPriority w:val="99"/>
    <w:semiHidden/>
    <w:rsid w:val="001A5C8E"/>
  </w:style>
  <w:style w:type="paragraph" w:styleId="afe">
    <w:name w:val="Body Text First Indent"/>
    <w:basedOn w:val="afc"/>
    <w:link w:val="aff"/>
    <w:qFormat/>
    <w:rsid w:val="001A5C8E"/>
    <w:pPr>
      <w:spacing w:after="0" w:line="400" w:lineRule="exact"/>
      <w:ind w:firstLine="480"/>
    </w:pPr>
    <w:rPr>
      <w:rFonts w:ascii="Times New Roman" w:eastAsia="宋体" w:hAnsi="Times New Roman" w:cs="Times New Roman"/>
      <w:sz w:val="24"/>
      <w:szCs w:val="24"/>
    </w:rPr>
  </w:style>
  <w:style w:type="character" w:customStyle="1" w:styleId="aff">
    <w:name w:val="正文文本首行缩进 字符"/>
    <w:basedOn w:val="afd"/>
    <w:link w:val="afe"/>
    <w:rsid w:val="001A5C8E"/>
    <w:rPr>
      <w:rFonts w:ascii="Times New Roman" w:eastAsia="宋体" w:hAnsi="Times New Roman" w:cs="Times New Roman"/>
      <w:sz w:val="24"/>
      <w:szCs w:val="24"/>
    </w:rPr>
  </w:style>
  <w:style w:type="paragraph" w:customStyle="1" w:styleId="aff0">
    <w:name w:val="开头与结尾"/>
    <w:link w:val="aff1"/>
    <w:uiPriority w:val="10"/>
    <w:qFormat/>
    <w:rsid w:val="00160F07"/>
    <w:pPr>
      <w:keepNext/>
      <w:keepLines/>
      <w:pageBreakBefore/>
      <w:widowControl w:val="0"/>
      <w:spacing w:before="360" w:after="360"/>
      <w:jc w:val="both"/>
      <w:outlineLvl w:val="0"/>
    </w:pPr>
    <w:rPr>
      <w:rFonts w:ascii="Times New Roman" w:eastAsia="宋体" w:hAnsi="Times New Roman" w:cs="Times New Roman"/>
      <w:b/>
      <w:bCs/>
      <w:kern w:val="44"/>
      <w:sz w:val="32"/>
      <w:szCs w:val="44"/>
    </w:rPr>
  </w:style>
  <w:style w:type="character" w:customStyle="1" w:styleId="aff1">
    <w:name w:val="开头与结尾 字符"/>
    <w:basedOn w:val="10"/>
    <w:link w:val="aff0"/>
    <w:uiPriority w:val="10"/>
    <w:rsid w:val="00160F07"/>
    <w:rPr>
      <w:rFonts w:ascii="Times New Roman" w:eastAsia="宋体" w:hAnsi="Times New Roman" w:cs="Times New Roman"/>
      <w:b/>
      <w:bCs/>
      <w:kern w:val="44"/>
      <w:sz w:val="32"/>
      <w:szCs w:val="44"/>
    </w:rPr>
  </w:style>
  <w:style w:type="paragraph" w:styleId="TOC">
    <w:name w:val="TOC Heading"/>
    <w:basedOn w:val="1"/>
    <w:next w:val="a"/>
    <w:uiPriority w:val="39"/>
    <w:unhideWhenUsed/>
    <w:qFormat/>
    <w:rsid w:val="00140CCC"/>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2">
    <w:name w:val="toc 2"/>
    <w:basedOn w:val="a"/>
    <w:next w:val="a"/>
    <w:autoRedefine/>
    <w:uiPriority w:val="39"/>
    <w:unhideWhenUsed/>
    <w:rsid w:val="00A63A0A"/>
    <w:pPr>
      <w:tabs>
        <w:tab w:val="right" w:leader="dot" w:pos="9060"/>
      </w:tabs>
      <w:spacing w:line="400" w:lineRule="exact"/>
      <w:ind w:leftChars="200" w:left="420"/>
      <w:jc w:val="left"/>
    </w:pPr>
    <w:rPr>
      <w:rFonts w:eastAsiaTheme="minorHAnsi"/>
      <w:smallCaps/>
      <w:sz w:val="20"/>
      <w:szCs w:val="20"/>
    </w:rPr>
  </w:style>
  <w:style w:type="paragraph" w:styleId="TOC1">
    <w:name w:val="toc 1"/>
    <w:basedOn w:val="a"/>
    <w:next w:val="a"/>
    <w:autoRedefine/>
    <w:uiPriority w:val="39"/>
    <w:unhideWhenUsed/>
    <w:rsid w:val="00E10EEC"/>
    <w:pPr>
      <w:tabs>
        <w:tab w:val="right" w:leader="dot" w:pos="9060"/>
      </w:tabs>
      <w:spacing w:line="400" w:lineRule="exact"/>
    </w:pPr>
    <w:rPr>
      <w:rFonts w:eastAsiaTheme="minorHAnsi"/>
      <w:b/>
      <w:bCs/>
      <w:caps/>
      <w:sz w:val="20"/>
      <w:szCs w:val="20"/>
    </w:rPr>
  </w:style>
  <w:style w:type="paragraph" w:styleId="TOC3">
    <w:name w:val="toc 3"/>
    <w:basedOn w:val="a"/>
    <w:next w:val="a"/>
    <w:autoRedefine/>
    <w:uiPriority w:val="39"/>
    <w:unhideWhenUsed/>
    <w:rsid w:val="00A63A0A"/>
    <w:pPr>
      <w:tabs>
        <w:tab w:val="right" w:leader="dot" w:pos="9060"/>
      </w:tabs>
      <w:spacing w:line="400" w:lineRule="exact"/>
      <w:ind w:leftChars="400" w:left="840"/>
      <w:jc w:val="left"/>
    </w:pPr>
    <w:rPr>
      <w:rFonts w:eastAsiaTheme="minorHAnsi"/>
      <w:i/>
      <w:iCs/>
      <w:sz w:val="20"/>
      <w:szCs w:val="20"/>
    </w:rPr>
  </w:style>
  <w:style w:type="paragraph" w:styleId="TOC4">
    <w:name w:val="toc 4"/>
    <w:basedOn w:val="a"/>
    <w:next w:val="a"/>
    <w:autoRedefine/>
    <w:uiPriority w:val="39"/>
    <w:unhideWhenUsed/>
    <w:rsid w:val="00140CCC"/>
    <w:pPr>
      <w:ind w:left="630"/>
      <w:jc w:val="left"/>
    </w:pPr>
    <w:rPr>
      <w:rFonts w:eastAsiaTheme="minorHAnsi"/>
      <w:sz w:val="18"/>
      <w:szCs w:val="18"/>
    </w:rPr>
  </w:style>
  <w:style w:type="paragraph" w:styleId="TOC5">
    <w:name w:val="toc 5"/>
    <w:basedOn w:val="a"/>
    <w:next w:val="a"/>
    <w:autoRedefine/>
    <w:uiPriority w:val="39"/>
    <w:unhideWhenUsed/>
    <w:rsid w:val="00140CCC"/>
    <w:pPr>
      <w:ind w:left="840"/>
      <w:jc w:val="left"/>
    </w:pPr>
    <w:rPr>
      <w:rFonts w:eastAsiaTheme="minorHAnsi"/>
      <w:sz w:val="18"/>
      <w:szCs w:val="18"/>
    </w:rPr>
  </w:style>
  <w:style w:type="paragraph" w:styleId="TOC6">
    <w:name w:val="toc 6"/>
    <w:basedOn w:val="a"/>
    <w:next w:val="a"/>
    <w:autoRedefine/>
    <w:uiPriority w:val="39"/>
    <w:unhideWhenUsed/>
    <w:rsid w:val="00140CCC"/>
    <w:pPr>
      <w:ind w:left="1050"/>
      <w:jc w:val="left"/>
    </w:pPr>
    <w:rPr>
      <w:rFonts w:eastAsiaTheme="minorHAnsi"/>
      <w:sz w:val="18"/>
      <w:szCs w:val="18"/>
    </w:rPr>
  </w:style>
  <w:style w:type="paragraph" w:styleId="TOC7">
    <w:name w:val="toc 7"/>
    <w:basedOn w:val="a"/>
    <w:next w:val="a"/>
    <w:autoRedefine/>
    <w:uiPriority w:val="39"/>
    <w:unhideWhenUsed/>
    <w:rsid w:val="00140CCC"/>
    <w:pPr>
      <w:ind w:left="1260"/>
      <w:jc w:val="left"/>
    </w:pPr>
    <w:rPr>
      <w:rFonts w:eastAsiaTheme="minorHAnsi"/>
      <w:sz w:val="18"/>
      <w:szCs w:val="18"/>
    </w:rPr>
  </w:style>
  <w:style w:type="paragraph" w:styleId="TOC8">
    <w:name w:val="toc 8"/>
    <w:basedOn w:val="a"/>
    <w:next w:val="a"/>
    <w:autoRedefine/>
    <w:uiPriority w:val="39"/>
    <w:unhideWhenUsed/>
    <w:rsid w:val="00140CCC"/>
    <w:pPr>
      <w:ind w:left="1470"/>
      <w:jc w:val="left"/>
    </w:pPr>
    <w:rPr>
      <w:rFonts w:eastAsiaTheme="minorHAnsi"/>
      <w:sz w:val="18"/>
      <w:szCs w:val="18"/>
    </w:rPr>
  </w:style>
  <w:style w:type="paragraph" w:styleId="TOC9">
    <w:name w:val="toc 9"/>
    <w:basedOn w:val="a"/>
    <w:next w:val="a"/>
    <w:autoRedefine/>
    <w:uiPriority w:val="39"/>
    <w:unhideWhenUsed/>
    <w:rsid w:val="00140CCC"/>
    <w:pPr>
      <w:ind w:left="1680"/>
      <w:jc w:val="left"/>
    </w:pPr>
    <w:rPr>
      <w:rFonts w:eastAsiaTheme="minorHAnsi"/>
      <w:sz w:val="18"/>
      <w:szCs w:val="18"/>
    </w:rPr>
  </w:style>
  <w:style w:type="paragraph" w:customStyle="1" w:styleId="EndNoteBibliographyTitle">
    <w:name w:val="EndNote Bibliography Title"/>
    <w:basedOn w:val="a"/>
    <w:link w:val="EndNoteBibliographyTitle0"/>
    <w:rsid w:val="009F13CE"/>
    <w:pPr>
      <w:jc w:val="center"/>
    </w:pPr>
    <w:rPr>
      <w:rFonts w:ascii="Songti SC" w:eastAsia="Songti SC" w:hAnsi="Songti SC" w:cs="DengXian"/>
      <w:sz w:val="20"/>
    </w:rPr>
  </w:style>
  <w:style w:type="character" w:customStyle="1" w:styleId="EndNoteBibliographyTitle0">
    <w:name w:val="EndNote Bibliography Title 字符"/>
    <w:basedOn w:val="a0"/>
    <w:link w:val="EndNoteBibliographyTitle"/>
    <w:rsid w:val="009F13CE"/>
    <w:rPr>
      <w:rFonts w:ascii="Songti SC" w:eastAsia="Songti SC" w:hAnsi="Songti SC" w:cs="DengXian"/>
      <w:sz w:val="20"/>
    </w:rPr>
  </w:style>
  <w:style w:type="paragraph" w:customStyle="1" w:styleId="EndNoteBibliography">
    <w:name w:val="EndNote Bibliography"/>
    <w:basedOn w:val="a"/>
    <w:link w:val="EndNoteBibliography0"/>
    <w:rsid w:val="009F13CE"/>
    <w:pPr>
      <w:jc w:val="left"/>
    </w:pPr>
    <w:rPr>
      <w:rFonts w:ascii="Songti SC" w:eastAsia="Songti SC" w:hAnsi="Songti SC" w:cs="DengXian"/>
      <w:sz w:val="20"/>
    </w:rPr>
  </w:style>
  <w:style w:type="character" w:customStyle="1" w:styleId="EndNoteBibliography0">
    <w:name w:val="EndNote Bibliography 字符"/>
    <w:basedOn w:val="a0"/>
    <w:link w:val="EndNoteBibliography"/>
    <w:rsid w:val="009F13CE"/>
    <w:rPr>
      <w:rFonts w:ascii="Songti SC" w:eastAsia="Songti SC" w:hAnsi="Songti SC" w:cs="DengXian"/>
      <w:sz w:val="20"/>
    </w:rPr>
  </w:style>
  <w:style w:type="paragraph" w:styleId="aff2">
    <w:name w:val="Date"/>
    <w:basedOn w:val="a"/>
    <w:next w:val="a"/>
    <w:link w:val="aff3"/>
    <w:uiPriority w:val="99"/>
    <w:semiHidden/>
    <w:unhideWhenUsed/>
    <w:rsid w:val="007E4371"/>
    <w:pPr>
      <w:ind w:leftChars="2500" w:left="100"/>
    </w:pPr>
  </w:style>
  <w:style w:type="character" w:customStyle="1" w:styleId="aff3">
    <w:name w:val="日期 字符"/>
    <w:basedOn w:val="a0"/>
    <w:link w:val="aff2"/>
    <w:uiPriority w:val="99"/>
    <w:semiHidden/>
    <w:rsid w:val="007E4371"/>
  </w:style>
  <w:style w:type="character" w:customStyle="1" w:styleId="40">
    <w:name w:val="标题 4 字符"/>
    <w:basedOn w:val="a0"/>
    <w:link w:val="4"/>
    <w:uiPriority w:val="9"/>
    <w:rsid w:val="003B5C00"/>
    <w:rPr>
      <w:rFonts w:ascii="Times New Roman" w:eastAsia="宋体" w:hAnsi="Times New Roman" w:cstheme="majorBidi"/>
      <w:b/>
      <w:bCs/>
      <w:sz w:val="24"/>
      <w:szCs w:val="28"/>
    </w:rPr>
  </w:style>
  <w:style w:type="character" w:styleId="aff4">
    <w:name w:val="Unresolved Mention"/>
    <w:basedOn w:val="a0"/>
    <w:uiPriority w:val="99"/>
    <w:semiHidden/>
    <w:unhideWhenUsed/>
    <w:rsid w:val="00E3302B"/>
    <w:rPr>
      <w:color w:val="605E5C"/>
      <w:shd w:val="clear" w:color="auto" w:fill="E1DFDD"/>
    </w:rPr>
  </w:style>
  <w:style w:type="character" w:styleId="aff5">
    <w:name w:val="FollowedHyperlink"/>
    <w:basedOn w:val="a0"/>
    <w:uiPriority w:val="99"/>
    <w:semiHidden/>
    <w:unhideWhenUsed/>
    <w:rsid w:val="004F0FE0"/>
    <w:rPr>
      <w:color w:val="954F72" w:themeColor="followedHyperlink"/>
      <w:u w:val="single"/>
    </w:rPr>
  </w:style>
  <w:style w:type="paragraph" w:customStyle="1" w:styleId="aff6">
    <w:basedOn w:val="a"/>
    <w:next w:val="a"/>
    <w:autoRedefine/>
    <w:rsid w:val="00C35E97"/>
    <w:pPr>
      <w:tabs>
        <w:tab w:val="right" w:leader="dot" w:pos="8778"/>
      </w:tabs>
      <w:spacing w:line="400" w:lineRule="exact"/>
    </w:pPr>
    <w:rPr>
      <w:rFonts w:ascii="Times New Roman" w:eastAsia="宋体" w:hAnsi="Times New Roman" w:cs="Times New Roman"/>
      <w:b/>
      <w:noProof/>
      <w:sz w:val="28"/>
      <w:szCs w:val="28"/>
    </w:rPr>
  </w:style>
  <w:style w:type="paragraph" w:styleId="aff7">
    <w:name w:val="List Paragraph"/>
    <w:basedOn w:val="a"/>
    <w:uiPriority w:val="34"/>
    <w:qFormat/>
    <w:rsid w:val="005934AC"/>
    <w:pPr>
      <w:ind w:firstLineChars="200" w:firstLine="420"/>
    </w:pPr>
  </w:style>
  <w:style w:type="paragraph" w:customStyle="1" w:styleId="12">
    <w:name w:val="参考文献样式1"/>
    <w:basedOn w:val="a7"/>
    <w:qFormat/>
    <w:rsid w:val="006257D2"/>
    <w:pPr>
      <w:ind w:left="200" w:hangingChars="200" w:hanging="200"/>
    </w:pPr>
    <w:rPr>
      <w:rFonts w:cs="Times New Roman"/>
      <w:szCs w:val="24"/>
    </w:rPr>
  </w:style>
  <w:style w:type="character" w:customStyle="1" w:styleId="apple-converted-space">
    <w:name w:val="apple-converted-space"/>
    <w:basedOn w:val="a0"/>
    <w:rsid w:val="002A0F21"/>
  </w:style>
  <w:style w:type="paragraph" w:styleId="aff8">
    <w:name w:val="Title"/>
    <w:basedOn w:val="a"/>
    <w:next w:val="aff9"/>
    <w:link w:val="affa"/>
    <w:uiPriority w:val="99"/>
    <w:qFormat/>
    <w:rsid w:val="00993FF0"/>
    <w:pPr>
      <w:ind w:leftChars="200" w:left="640"/>
      <w:outlineLvl w:val="0"/>
    </w:pPr>
    <w:rPr>
      <w:rFonts w:ascii="Cambria" w:eastAsia="黑体" w:hAnsi="Cambria" w:cs="Times New Roman"/>
      <w:b/>
      <w:bCs/>
      <w:kern w:val="0"/>
      <w:sz w:val="32"/>
      <w:szCs w:val="32"/>
    </w:rPr>
  </w:style>
  <w:style w:type="character" w:customStyle="1" w:styleId="affa">
    <w:name w:val="标题 字符"/>
    <w:basedOn w:val="a0"/>
    <w:link w:val="aff8"/>
    <w:uiPriority w:val="99"/>
    <w:rsid w:val="00993FF0"/>
    <w:rPr>
      <w:rFonts w:ascii="Cambria" w:eastAsia="黑体" w:hAnsi="Cambria" w:cs="Times New Roman"/>
      <w:b/>
      <w:bCs/>
      <w:kern w:val="0"/>
      <w:sz w:val="32"/>
      <w:szCs w:val="32"/>
    </w:rPr>
  </w:style>
  <w:style w:type="paragraph" w:styleId="aff9">
    <w:name w:val="Body Text Indent"/>
    <w:basedOn w:val="a"/>
    <w:link w:val="affb"/>
    <w:uiPriority w:val="99"/>
    <w:semiHidden/>
    <w:unhideWhenUsed/>
    <w:rsid w:val="00993FF0"/>
    <w:pPr>
      <w:spacing w:after="120"/>
      <w:ind w:leftChars="200" w:left="420"/>
    </w:pPr>
  </w:style>
  <w:style w:type="character" w:customStyle="1" w:styleId="affb">
    <w:name w:val="正文文本缩进 字符"/>
    <w:basedOn w:val="a0"/>
    <w:link w:val="aff9"/>
    <w:uiPriority w:val="99"/>
    <w:semiHidden/>
    <w:rsid w:val="00993FF0"/>
  </w:style>
  <w:style w:type="character" w:styleId="affc">
    <w:name w:val="annotation reference"/>
    <w:basedOn w:val="a0"/>
    <w:uiPriority w:val="99"/>
    <w:semiHidden/>
    <w:unhideWhenUsed/>
    <w:rsid w:val="00AA254D"/>
    <w:rPr>
      <w:sz w:val="21"/>
      <w:szCs w:val="21"/>
    </w:rPr>
  </w:style>
  <w:style w:type="paragraph" w:styleId="affd">
    <w:name w:val="annotation text"/>
    <w:basedOn w:val="a"/>
    <w:link w:val="affe"/>
    <w:uiPriority w:val="99"/>
    <w:semiHidden/>
    <w:unhideWhenUsed/>
    <w:rsid w:val="00AA254D"/>
    <w:pPr>
      <w:jc w:val="left"/>
    </w:pPr>
  </w:style>
  <w:style w:type="character" w:customStyle="1" w:styleId="affe">
    <w:name w:val="批注文字 字符"/>
    <w:basedOn w:val="a0"/>
    <w:link w:val="affd"/>
    <w:uiPriority w:val="99"/>
    <w:semiHidden/>
    <w:rsid w:val="00AA254D"/>
  </w:style>
  <w:style w:type="paragraph" w:styleId="afff">
    <w:name w:val="annotation subject"/>
    <w:basedOn w:val="affd"/>
    <w:next w:val="affd"/>
    <w:link w:val="afff0"/>
    <w:uiPriority w:val="99"/>
    <w:semiHidden/>
    <w:unhideWhenUsed/>
    <w:rsid w:val="00AA254D"/>
    <w:rPr>
      <w:b/>
      <w:bCs/>
    </w:rPr>
  </w:style>
  <w:style w:type="character" w:customStyle="1" w:styleId="afff0">
    <w:name w:val="批注主题 字符"/>
    <w:basedOn w:val="affe"/>
    <w:link w:val="afff"/>
    <w:uiPriority w:val="99"/>
    <w:semiHidden/>
    <w:rsid w:val="00AA254D"/>
    <w:rPr>
      <w:b/>
      <w:bCs/>
    </w:rPr>
  </w:style>
  <w:style w:type="paragraph" w:styleId="afff1">
    <w:name w:val="No Spacing"/>
    <w:uiPriority w:val="1"/>
    <w:qFormat/>
    <w:rsid w:val="00567762"/>
    <w:rPr>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49491">
      <w:bodyDiv w:val="1"/>
      <w:marLeft w:val="0"/>
      <w:marRight w:val="0"/>
      <w:marTop w:val="0"/>
      <w:marBottom w:val="0"/>
      <w:divBdr>
        <w:top w:val="none" w:sz="0" w:space="0" w:color="auto"/>
        <w:left w:val="none" w:sz="0" w:space="0" w:color="auto"/>
        <w:bottom w:val="none" w:sz="0" w:space="0" w:color="auto"/>
        <w:right w:val="none" w:sz="0" w:space="0" w:color="auto"/>
      </w:divBdr>
    </w:div>
    <w:div w:id="93675317">
      <w:bodyDiv w:val="1"/>
      <w:marLeft w:val="0"/>
      <w:marRight w:val="0"/>
      <w:marTop w:val="0"/>
      <w:marBottom w:val="0"/>
      <w:divBdr>
        <w:top w:val="none" w:sz="0" w:space="0" w:color="auto"/>
        <w:left w:val="none" w:sz="0" w:space="0" w:color="auto"/>
        <w:bottom w:val="none" w:sz="0" w:space="0" w:color="auto"/>
        <w:right w:val="none" w:sz="0" w:space="0" w:color="auto"/>
      </w:divBdr>
      <w:divsChild>
        <w:div w:id="2110617398">
          <w:marLeft w:val="360"/>
          <w:marRight w:val="0"/>
          <w:marTop w:val="200"/>
          <w:marBottom w:val="0"/>
          <w:divBdr>
            <w:top w:val="none" w:sz="0" w:space="0" w:color="auto"/>
            <w:left w:val="none" w:sz="0" w:space="0" w:color="auto"/>
            <w:bottom w:val="none" w:sz="0" w:space="0" w:color="auto"/>
            <w:right w:val="none" w:sz="0" w:space="0" w:color="auto"/>
          </w:divBdr>
        </w:div>
      </w:divsChild>
    </w:div>
    <w:div w:id="102503189">
      <w:bodyDiv w:val="1"/>
      <w:marLeft w:val="0"/>
      <w:marRight w:val="0"/>
      <w:marTop w:val="0"/>
      <w:marBottom w:val="0"/>
      <w:divBdr>
        <w:top w:val="none" w:sz="0" w:space="0" w:color="auto"/>
        <w:left w:val="none" w:sz="0" w:space="0" w:color="auto"/>
        <w:bottom w:val="none" w:sz="0" w:space="0" w:color="auto"/>
        <w:right w:val="none" w:sz="0" w:space="0" w:color="auto"/>
      </w:divBdr>
    </w:div>
    <w:div w:id="125321769">
      <w:bodyDiv w:val="1"/>
      <w:marLeft w:val="0"/>
      <w:marRight w:val="0"/>
      <w:marTop w:val="0"/>
      <w:marBottom w:val="0"/>
      <w:divBdr>
        <w:top w:val="none" w:sz="0" w:space="0" w:color="auto"/>
        <w:left w:val="none" w:sz="0" w:space="0" w:color="auto"/>
        <w:bottom w:val="none" w:sz="0" w:space="0" w:color="auto"/>
        <w:right w:val="none" w:sz="0" w:space="0" w:color="auto"/>
      </w:divBdr>
    </w:div>
    <w:div w:id="138160202">
      <w:bodyDiv w:val="1"/>
      <w:marLeft w:val="0"/>
      <w:marRight w:val="0"/>
      <w:marTop w:val="0"/>
      <w:marBottom w:val="0"/>
      <w:divBdr>
        <w:top w:val="none" w:sz="0" w:space="0" w:color="auto"/>
        <w:left w:val="none" w:sz="0" w:space="0" w:color="auto"/>
        <w:bottom w:val="none" w:sz="0" w:space="0" w:color="auto"/>
        <w:right w:val="none" w:sz="0" w:space="0" w:color="auto"/>
      </w:divBdr>
    </w:div>
    <w:div w:id="166680119">
      <w:bodyDiv w:val="1"/>
      <w:marLeft w:val="0"/>
      <w:marRight w:val="0"/>
      <w:marTop w:val="0"/>
      <w:marBottom w:val="0"/>
      <w:divBdr>
        <w:top w:val="none" w:sz="0" w:space="0" w:color="auto"/>
        <w:left w:val="none" w:sz="0" w:space="0" w:color="auto"/>
        <w:bottom w:val="none" w:sz="0" w:space="0" w:color="auto"/>
        <w:right w:val="none" w:sz="0" w:space="0" w:color="auto"/>
      </w:divBdr>
    </w:div>
    <w:div w:id="174654886">
      <w:bodyDiv w:val="1"/>
      <w:marLeft w:val="0"/>
      <w:marRight w:val="0"/>
      <w:marTop w:val="0"/>
      <w:marBottom w:val="0"/>
      <w:divBdr>
        <w:top w:val="none" w:sz="0" w:space="0" w:color="auto"/>
        <w:left w:val="none" w:sz="0" w:space="0" w:color="auto"/>
        <w:bottom w:val="none" w:sz="0" w:space="0" w:color="auto"/>
        <w:right w:val="none" w:sz="0" w:space="0" w:color="auto"/>
      </w:divBdr>
    </w:div>
    <w:div w:id="195853723">
      <w:bodyDiv w:val="1"/>
      <w:marLeft w:val="0"/>
      <w:marRight w:val="0"/>
      <w:marTop w:val="0"/>
      <w:marBottom w:val="0"/>
      <w:divBdr>
        <w:top w:val="none" w:sz="0" w:space="0" w:color="auto"/>
        <w:left w:val="none" w:sz="0" w:space="0" w:color="auto"/>
        <w:bottom w:val="none" w:sz="0" w:space="0" w:color="auto"/>
        <w:right w:val="none" w:sz="0" w:space="0" w:color="auto"/>
      </w:divBdr>
      <w:divsChild>
        <w:div w:id="1551264706">
          <w:marLeft w:val="0"/>
          <w:marRight w:val="0"/>
          <w:marTop w:val="0"/>
          <w:marBottom w:val="0"/>
          <w:divBdr>
            <w:top w:val="none" w:sz="0" w:space="0" w:color="auto"/>
            <w:left w:val="none" w:sz="0" w:space="0" w:color="auto"/>
            <w:bottom w:val="none" w:sz="0" w:space="0" w:color="auto"/>
            <w:right w:val="none" w:sz="0" w:space="0" w:color="auto"/>
          </w:divBdr>
          <w:divsChild>
            <w:div w:id="1137842697">
              <w:marLeft w:val="0"/>
              <w:marRight w:val="0"/>
              <w:marTop w:val="0"/>
              <w:marBottom w:val="0"/>
              <w:divBdr>
                <w:top w:val="none" w:sz="0" w:space="0" w:color="auto"/>
                <w:left w:val="none" w:sz="0" w:space="0" w:color="auto"/>
                <w:bottom w:val="none" w:sz="0" w:space="0" w:color="auto"/>
                <w:right w:val="none" w:sz="0" w:space="0" w:color="auto"/>
              </w:divBdr>
              <w:divsChild>
                <w:div w:id="178770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392">
      <w:bodyDiv w:val="1"/>
      <w:marLeft w:val="0"/>
      <w:marRight w:val="0"/>
      <w:marTop w:val="0"/>
      <w:marBottom w:val="0"/>
      <w:divBdr>
        <w:top w:val="none" w:sz="0" w:space="0" w:color="auto"/>
        <w:left w:val="none" w:sz="0" w:space="0" w:color="auto"/>
        <w:bottom w:val="none" w:sz="0" w:space="0" w:color="auto"/>
        <w:right w:val="none" w:sz="0" w:space="0" w:color="auto"/>
      </w:divBdr>
    </w:div>
    <w:div w:id="220799333">
      <w:bodyDiv w:val="1"/>
      <w:marLeft w:val="0"/>
      <w:marRight w:val="0"/>
      <w:marTop w:val="0"/>
      <w:marBottom w:val="0"/>
      <w:divBdr>
        <w:top w:val="none" w:sz="0" w:space="0" w:color="auto"/>
        <w:left w:val="none" w:sz="0" w:space="0" w:color="auto"/>
        <w:bottom w:val="none" w:sz="0" w:space="0" w:color="auto"/>
        <w:right w:val="none" w:sz="0" w:space="0" w:color="auto"/>
      </w:divBdr>
    </w:div>
    <w:div w:id="235436880">
      <w:bodyDiv w:val="1"/>
      <w:marLeft w:val="0"/>
      <w:marRight w:val="0"/>
      <w:marTop w:val="0"/>
      <w:marBottom w:val="0"/>
      <w:divBdr>
        <w:top w:val="none" w:sz="0" w:space="0" w:color="auto"/>
        <w:left w:val="none" w:sz="0" w:space="0" w:color="auto"/>
        <w:bottom w:val="none" w:sz="0" w:space="0" w:color="auto"/>
        <w:right w:val="none" w:sz="0" w:space="0" w:color="auto"/>
      </w:divBdr>
    </w:div>
    <w:div w:id="264197128">
      <w:bodyDiv w:val="1"/>
      <w:marLeft w:val="0"/>
      <w:marRight w:val="0"/>
      <w:marTop w:val="0"/>
      <w:marBottom w:val="0"/>
      <w:divBdr>
        <w:top w:val="none" w:sz="0" w:space="0" w:color="auto"/>
        <w:left w:val="none" w:sz="0" w:space="0" w:color="auto"/>
        <w:bottom w:val="none" w:sz="0" w:space="0" w:color="auto"/>
        <w:right w:val="none" w:sz="0" w:space="0" w:color="auto"/>
      </w:divBdr>
    </w:div>
    <w:div w:id="265693538">
      <w:bodyDiv w:val="1"/>
      <w:marLeft w:val="0"/>
      <w:marRight w:val="0"/>
      <w:marTop w:val="0"/>
      <w:marBottom w:val="0"/>
      <w:divBdr>
        <w:top w:val="none" w:sz="0" w:space="0" w:color="auto"/>
        <w:left w:val="none" w:sz="0" w:space="0" w:color="auto"/>
        <w:bottom w:val="none" w:sz="0" w:space="0" w:color="auto"/>
        <w:right w:val="none" w:sz="0" w:space="0" w:color="auto"/>
      </w:divBdr>
    </w:div>
    <w:div w:id="271980973">
      <w:bodyDiv w:val="1"/>
      <w:marLeft w:val="0"/>
      <w:marRight w:val="0"/>
      <w:marTop w:val="0"/>
      <w:marBottom w:val="0"/>
      <w:divBdr>
        <w:top w:val="none" w:sz="0" w:space="0" w:color="auto"/>
        <w:left w:val="none" w:sz="0" w:space="0" w:color="auto"/>
        <w:bottom w:val="none" w:sz="0" w:space="0" w:color="auto"/>
        <w:right w:val="none" w:sz="0" w:space="0" w:color="auto"/>
      </w:divBdr>
      <w:divsChild>
        <w:div w:id="1682201028">
          <w:marLeft w:val="274"/>
          <w:marRight w:val="0"/>
          <w:marTop w:val="0"/>
          <w:marBottom w:val="0"/>
          <w:divBdr>
            <w:top w:val="none" w:sz="0" w:space="0" w:color="auto"/>
            <w:left w:val="none" w:sz="0" w:space="0" w:color="auto"/>
            <w:bottom w:val="none" w:sz="0" w:space="0" w:color="auto"/>
            <w:right w:val="none" w:sz="0" w:space="0" w:color="auto"/>
          </w:divBdr>
        </w:div>
        <w:div w:id="1946499412">
          <w:marLeft w:val="274"/>
          <w:marRight w:val="0"/>
          <w:marTop w:val="0"/>
          <w:marBottom w:val="0"/>
          <w:divBdr>
            <w:top w:val="none" w:sz="0" w:space="0" w:color="auto"/>
            <w:left w:val="none" w:sz="0" w:space="0" w:color="auto"/>
            <w:bottom w:val="none" w:sz="0" w:space="0" w:color="auto"/>
            <w:right w:val="none" w:sz="0" w:space="0" w:color="auto"/>
          </w:divBdr>
        </w:div>
        <w:div w:id="1838383003">
          <w:marLeft w:val="274"/>
          <w:marRight w:val="0"/>
          <w:marTop w:val="0"/>
          <w:marBottom w:val="0"/>
          <w:divBdr>
            <w:top w:val="none" w:sz="0" w:space="0" w:color="auto"/>
            <w:left w:val="none" w:sz="0" w:space="0" w:color="auto"/>
            <w:bottom w:val="none" w:sz="0" w:space="0" w:color="auto"/>
            <w:right w:val="none" w:sz="0" w:space="0" w:color="auto"/>
          </w:divBdr>
        </w:div>
      </w:divsChild>
    </w:div>
    <w:div w:id="279729296">
      <w:bodyDiv w:val="1"/>
      <w:marLeft w:val="0"/>
      <w:marRight w:val="0"/>
      <w:marTop w:val="0"/>
      <w:marBottom w:val="0"/>
      <w:divBdr>
        <w:top w:val="none" w:sz="0" w:space="0" w:color="auto"/>
        <w:left w:val="none" w:sz="0" w:space="0" w:color="auto"/>
        <w:bottom w:val="none" w:sz="0" w:space="0" w:color="auto"/>
        <w:right w:val="none" w:sz="0" w:space="0" w:color="auto"/>
      </w:divBdr>
      <w:divsChild>
        <w:div w:id="543832476">
          <w:marLeft w:val="0"/>
          <w:marRight w:val="0"/>
          <w:marTop w:val="0"/>
          <w:marBottom w:val="0"/>
          <w:divBdr>
            <w:top w:val="none" w:sz="0" w:space="0" w:color="auto"/>
            <w:left w:val="none" w:sz="0" w:space="0" w:color="auto"/>
            <w:bottom w:val="none" w:sz="0" w:space="0" w:color="auto"/>
            <w:right w:val="none" w:sz="0" w:space="0" w:color="auto"/>
          </w:divBdr>
          <w:divsChild>
            <w:div w:id="947466871">
              <w:marLeft w:val="0"/>
              <w:marRight w:val="0"/>
              <w:marTop w:val="0"/>
              <w:marBottom w:val="0"/>
              <w:divBdr>
                <w:top w:val="single" w:sz="6" w:space="0" w:color="DEDEDE"/>
                <w:left w:val="single" w:sz="6" w:space="0" w:color="DEDEDE"/>
                <w:bottom w:val="single" w:sz="6" w:space="0" w:color="DEDEDE"/>
                <w:right w:val="single" w:sz="6" w:space="0" w:color="DEDEDE"/>
              </w:divBdr>
              <w:divsChild>
                <w:div w:id="1811942415">
                  <w:marLeft w:val="0"/>
                  <w:marRight w:val="0"/>
                  <w:marTop w:val="0"/>
                  <w:marBottom w:val="0"/>
                  <w:divBdr>
                    <w:top w:val="none" w:sz="0" w:space="0" w:color="auto"/>
                    <w:left w:val="none" w:sz="0" w:space="0" w:color="auto"/>
                    <w:bottom w:val="none" w:sz="0" w:space="0" w:color="auto"/>
                    <w:right w:val="none" w:sz="0" w:space="0" w:color="auto"/>
                  </w:divBdr>
                  <w:divsChild>
                    <w:div w:id="50405926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4572725">
          <w:marLeft w:val="0"/>
          <w:marRight w:val="0"/>
          <w:marTop w:val="0"/>
          <w:marBottom w:val="0"/>
          <w:divBdr>
            <w:top w:val="none" w:sz="0" w:space="0" w:color="auto"/>
            <w:left w:val="none" w:sz="0" w:space="0" w:color="auto"/>
            <w:bottom w:val="none" w:sz="0" w:space="0" w:color="auto"/>
            <w:right w:val="none" w:sz="0" w:space="0" w:color="auto"/>
          </w:divBdr>
          <w:divsChild>
            <w:div w:id="1734086874">
              <w:marLeft w:val="0"/>
              <w:marRight w:val="0"/>
              <w:marTop w:val="0"/>
              <w:marBottom w:val="0"/>
              <w:divBdr>
                <w:top w:val="none" w:sz="0" w:space="0" w:color="auto"/>
                <w:left w:val="none" w:sz="0" w:space="0" w:color="auto"/>
                <w:bottom w:val="none" w:sz="0" w:space="0" w:color="auto"/>
                <w:right w:val="none" w:sz="0" w:space="0" w:color="auto"/>
              </w:divBdr>
              <w:divsChild>
                <w:div w:id="409353790">
                  <w:marLeft w:val="0"/>
                  <w:marRight w:val="0"/>
                  <w:marTop w:val="0"/>
                  <w:marBottom w:val="0"/>
                  <w:divBdr>
                    <w:top w:val="single" w:sz="6" w:space="8" w:color="EEEEEE"/>
                    <w:left w:val="none" w:sz="0" w:space="8" w:color="auto"/>
                    <w:bottom w:val="single" w:sz="6" w:space="8" w:color="EEEEEE"/>
                    <w:right w:val="single" w:sz="6" w:space="8" w:color="EEEEEE"/>
                  </w:divBdr>
                  <w:divsChild>
                    <w:div w:id="68112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006852">
      <w:bodyDiv w:val="1"/>
      <w:marLeft w:val="0"/>
      <w:marRight w:val="0"/>
      <w:marTop w:val="0"/>
      <w:marBottom w:val="0"/>
      <w:divBdr>
        <w:top w:val="none" w:sz="0" w:space="0" w:color="auto"/>
        <w:left w:val="none" w:sz="0" w:space="0" w:color="auto"/>
        <w:bottom w:val="none" w:sz="0" w:space="0" w:color="auto"/>
        <w:right w:val="none" w:sz="0" w:space="0" w:color="auto"/>
      </w:divBdr>
    </w:div>
    <w:div w:id="341904636">
      <w:bodyDiv w:val="1"/>
      <w:marLeft w:val="0"/>
      <w:marRight w:val="0"/>
      <w:marTop w:val="0"/>
      <w:marBottom w:val="0"/>
      <w:divBdr>
        <w:top w:val="none" w:sz="0" w:space="0" w:color="auto"/>
        <w:left w:val="none" w:sz="0" w:space="0" w:color="auto"/>
        <w:bottom w:val="none" w:sz="0" w:space="0" w:color="auto"/>
        <w:right w:val="none" w:sz="0" w:space="0" w:color="auto"/>
      </w:divBdr>
      <w:divsChild>
        <w:div w:id="436485108">
          <w:marLeft w:val="0"/>
          <w:marRight w:val="0"/>
          <w:marTop w:val="0"/>
          <w:marBottom w:val="0"/>
          <w:divBdr>
            <w:top w:val="none" w:sz="0" w:space="0" w:color="auto"/>
            <w:left w:val="none" w:sz="0" w:space="0" w:color="auto"/>
            <w:bottom w:val="none" w:sz="0" w:space="0" w:color="auto"/>
            <w:right w:val="none" w:sz="0" w:space="0" w:color="auto"/>
          </w:divBdr>
          <w:divsChild>
            <w:div w:id="1516991980">
              <w:marLeft w:val="0"/>
              <w:marRight w:val="0"/>
              <w:marTop w:val="0"/>
              <w:marBottom w:val="0"/>
              <w:divBdr>
                <w:top w:val="none" w:sz="0" w:space="0" w:color="auto"/>
                <w:left w:val="none" w:sz="0" w:space="0" w:color="auto"/>
                <w:bottom w:val="none" w:sz="0" w:space="0" w:color="auto"/>
                <w:right w:val="none" w:sz="0" w:space="0" w:color="auto"/>
              </w:divBdr>
              <w:divsChild>
                <w:div w:id="8369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339664">
      <w:bodyDiv w:val="1"/>
      <w:marLeft w:val="0"/>
      <w:marRight w:val="0"/>
      <w:marTop w:val="0"/>
      <w:marBottom w:val="0"/>
      <w:divBdr>
        <w:top w:val="none" w:sz="0" w:space="0" w:color="auto"/>
        <w:left w:val="none" w:sz="0" w:space="0" w:color="auto"/>
        <w:bottom w:val="none" w:sz="0" w:space="0" w:color="auto"/>
        <w:right w:val="none" w:sz="0" w:space="0" w:color="auto"/>
      </w:divBdr>
      <w:divsChild>
        <w:div w:id="1813787649">
          <w:marLeft w:val="0"/>
          <w:marRight w:val="0"/>
          <w:marTop w:val="0"/>
          <w:marBottom w:val="0"/>
          <w:divBdr>
            <w:top w:val="none" w:sz="0" w:space="0" w:color="auto"/>
            <w:left w:val="none" w:sz="0" w:space="0" w:color="auto"/>
            <w:bottom w:val="none" w:sz="0" w:space="0" w:color="auto"/>
            <w:right w:val="none" w:sz="0" w:space="0" w:color="auto"/>
          </w:divBdr>
          <w:divsChild>
            <w:div w:id="1197884640">
              <w:marLeft w:val="0"/>
              <w:marRight w:val="0"/>
              <w:marTop w:val="0"/>
              <w:marBottom w:val="0"/>
              <w:divBdr>
                <w:top w:val="single" w:sz="6" w:space="0" w:color="DEDEDE"/>
                <w:left w:val="single" w:sz="6" w:space="0" w:color="DEDEDE"/>
                <w:bottom w:val="single" w:sz="6" w:space="0" w:color="DEDEDE"/>
                <w:right w:val="single" w:sz="6" w:space="0" w:color="DEDEDE"/>
              </w:divBdr>
              <w:divsChild>
                <w:div w:id="1486124676">
                  <w:marLeft w:val="0"/>
                  <w:marRight w:val="0"/>
                  <w:marTop w:val="0"/>
                  <w:marBottom w:val="0"/>
                  <w:divBdr>
                    <w:top w:val="none" w:sz="0" w:space="0" w:color="auto"/>
                    <w:left w:val="none" w:sz="0" w:space="0" w:color="auto"/>
                    <w:bottom w:val="none" w:sz="0" w:space="0" w:color="auto"/>
                    <w:right w:val="none" w:sz="0" w:space="0" w:color="auto"/>
                  </w:divBdr>
                  <w:divsChild>
                    <w:div w:id="24819596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38798585">
          <w:marLeft w:val="0"/>
          <w:marRight w:val="0"/>
          <w:marTop w:val="0"/>
          <w:marBottom w:val="0"/>
          <w:divBdr>
            <w:top w:val="none" w:sz="0" w:space="0" w:color="auto"/>
            <w:left w:val="none" w:sz="0" w:space="0" w:color="auto"/>
            <w:bottom w:val="none" w:sz="0" w:space="0" w:color="auto"/>
            <w:right w:val="none" w:sz="0" w:space="0" w:color="auto"/>
          </w:divBdr>
          <w:divsChild>
            <w:div w:id="1543636735">
              <w:marLeft w:val="0"/>
              <w:marRight w:val="0"/>
              <w:marTop w:val="0"/>
              <w:marBottom w:val="0"/>
              <w:divBdr>
                <w:top w:val="none" w:sz="0" w:space="0" w:color="auto"/>
                <w:left w:val="none" w:sz="0" w:space="0" w:color="auto"/>
                <w:bottom w:val="none" w:sz="0" w:space="0" w:color="auto"/>
                <w:right w:val="none" w:sz="0" w:space="0" w:color="auto"/>
              </w:divBdr>
              <w:divsChild>
                <w:div w:id="1193228307">
                  <w:marLeft w:val="0"/>
                  <w:marRight w:val="0"/>
                  <w:marTop w:val="0"/>
                  <w:marBottom w:val="0"/>
                  <w:divBdr>
                    <w:top w:val="single" w:sz="6" w:space="8" w:color="EEEEEE"/>
                    <w:left w:val="none" w:sz="0" w:space="8" w:color="auto"/>
                    <w:bottom w:val="single" w:sz="6" w:space="8" w:color="EEEEEE"/>
                    <w:right w:val="single" w:sz="6" w:space="8" w:color="EEEEEE"/>
                  </w:divBdr>
                  <w:divsChild>
                    <w:div w:id="53831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968910">
      <w:bodyDiv w:val="1"/>
      <w:marLeft w:val="0"/>
      <w:marRight w:val="0"/>
      <w:marTop w:val="0"/>
      <w:marBottom w:val="0"/>
      <w:divBdr>
        <w:top w:val="none" w:sz="0" w:space="0" w:color="auto"/>
        <w:left w:val="none" w:sz="0" w:space="0" w:color="auto"/>
        <w:bottom w:val="none" w:sz="0" w:space="0" w:color="auto"/>
        <w:right w:val="none" w:sz="0" w:space="0" w:color="auto"/>
      </w:divBdr>
    </w:div>
    <w:div w:id="508570471">
      <w:bodyDiv w:val="1"/>
      <w:marLeft w:val="0"/>
      <w:marRight w:val="0"/>
      <w:marTop w:val="0"/>
      <w:marBottom w:val="0"/>
      <w:divBdr>
        <w:top w:val="none" w:sz="0" w:space="0" w:color="auto"/>
        <w:left w:val="none" w:sz="0" w:space="0" w:color="auto"/>
        <w:bottom w:val="none" w:sz="0" w:space="0" w:color="auto"/>
        <w:right w:val="none" w:sz="0" w:space="0" w:color="auto"/>
      </w:divBdr>
    </w:div>
    <w:div w:id="509176078">
      <w:bodyDiv w:val="1"/>
      <w:marLeft w:val="0"/>
      <w:marRight w:val="0"/>
      <w:marTop w:val="0"/>
      <w:marBottom w:val="0"/>
      <w:divBdr>
        <w:top w:val="none" w:sz="0" w:space="0" w:color="auto"/>
        <w:left w:val="none" w:sz="0" w:space="0" w:color="auto"/>
        <w:bottom w:val="none" w:sz="0" w:space="0" w:color="auto"/>
        <w:right w:val="none" w:sz="0" w:space="0" w:color="auto"/>
      </w:divBdr>
      <w:divsChild>
        <w:div w:id="1036539380">
          <w:marLeft w:val="0"/>
          <w:marRight w:val="0"/>
          <w:marTop w:val="0"/>
          <w:marBottom w:val="0"/>
          <w:divBdr>
            <w:top w:val="none" w:sz="0" w:space="0" w:color="auto"/>
            <w:left w:val="none" w:sz="0" w:space="0" w:color="auto"/>
            <w:bottom w:val="none" w:sz="0" w:space="0" w:color="auto"/>
            <w:right w:val="none" w:sz="0" w:space="0" w:color="auto"/>
          </w:divBdr>
          <w:divsChild>
            <w:div w:id="746654135">
              <w:marLeft w:val="0"/>
              <w:marRight w:val="0"/>
              <w:marTop w:val="0"/>
              <w:marBottom w:val="0"/>
              <w:divBdr>
                <w:top w:val="none" w:sz="0" w:space="0" w:color="auto"/>
                <w:left w:val="none" w:sz="0" w:space="0" w:color="auto"/>
                <w:bottom w:val="none" w:sz="0" w:space="0" w:color="auto"/>
                <w:right w:val="none" w:sz="0" w:space="0" w:color="auto"/>
              </w:divBdr>
              <w:divsChild>
                <w:div w:id="113865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219557">
      <w:bodyDiv w:val="1"/>
      <w:marLeft w:val="0"/>
      <w:marRight w:val="0"/>
      <w:marTop w:val="0"/>
      <w:marBottom w:val="0"/>
      <w:divBdr>
        <w:top w:val="none" w:sz="0" w:space="0" w:color="auto"/>
        <w:left w:val="none" w:sz="0" w:space="0" w:color="auto"/>
        <w:bottom w:val="none" w:sz="0" w:space="0" w:color="auto"/>
        <w:right w:val="none" w:sz="0" w:space="0" w:color="auto"/>
      </w:divBdr>
    </w:div>
    <w:div w:id="516695800">
      <w:bodyDiv w:val="1"/>
      <w:marLeft w:val="0"/>
      <w:marRight w:val="0"/>
      <w:marTop w:val="0"/>
      <w:marBottom w:val="0"/>
      <w:divBdr>
        <w:top w:val="none" w:sz="0" w:space="0" w:color="auto"/>
        <w:left w:val="none" w:sz="0" w:space="0" w:color="auto"/>
        <w:bottom w:val="none" w:sz="0" w:space="0" w:color="auto"/>
        <w:right w:val="none" w:sz="0" w:space="0" w:color="auto"/>
      </w:divBdr>
      <w:divsChild>
        <w:div w:id="1718166585">
          <w:marLeft w:val="0"/>
          <w:marRight w:val="0"/>
          <w:marTop w:val="0"/>
          <w:marBottom w:val="0"/>
          <w:divBdr>
            <w:top w:val="none" w:sz="0" w:space="0" w:color="auto"/>
            <w:left w:val="none" w:sz="0" w:space="0" w:color="auto"/>
            <w:bottom w:val="none" w:sz="0" w:space="0" w:color="auto"/>
            <w:right w:val="none" w:sz="0" w:space="0" w:color="auto"/>
          </w:divBdr>
          <w:divsChild>
            <w:div w:id="917177950">
              <w:marLeft w:val="0"/>
              <w:marRight w:val="0"/>
              <w:marTop w:val="0"/>
              <w:marBottom w:val="0"/>
              <w:divBdr>
                <w:top w:val="none" w:sz="0" w:space="0" w:color="auto"/>
                <w:left w:val="none" w:sz="0" w:space="0" w:color="auto"/>
                <w:bottom w:val="none" w:sz="0" w:space="0" w:color="auto"/>
                <w:right w:val="none" w:sz="0" w:space="0" w:color="auto"/>
              </w:divBdr>
              <w:divsChild>
                <w:div w:id="381097400">
                  <w:marLeft w:val="0"/>
                  <w:marRight w:val="0"/>
                  <w:marTop w:val="0"/>
                  <w:marBottom w:val="0"/>
                  <w:divBdr>
                    <w:top w:val="none" w:sz="0" w:space="0" w:color="auto"/>
                    <w:left w:val="none" w:sz="0" w:space="0" w:color="auto"/>
                    <w:bottom w:val="none" w:sz="0" w:space="0" w:color="auto"/>
                    <w:right w:val="none" w:sz="0" w:space="0" w:color="auto"/>
                  </w:divBdr>
                </w:div>
              </w:divsChild>
            </w:div>
            <w:div w:id="498278301">
              <w:marLeft w:val="0"/>
              <w:marRight w:val="0"/>
              <w:marTop w:val="0"/>
              <w:marBottom w:val="0"/>
              <w:divBdr>
                <w:top w:val="none" w:sz="0" w:space="0" w:color="auto"/>
                <w:left w:val="none" w:sz="0" w:space="0" w:color="auto"/>
                <w:bottom w:val="none" w:sz="0" w:space="0" w:color="auto"/>
                <w:right w:val="none" w:sz="0" w:space="0" w:color="auto"/>
              </w:divBdr>
              <w:divsChild>
                <w:div w:id="1486119717">
                  <w:marLeft w:val="0"/>
                  <w:marRight w:val="0"/>
                  <w:marTop w:val="0"/>
                  <w:marBottom w:val="0"/>
                  <w:divBdr>
                    <w:top w:val="none" w:sz="0" w:space="0" w:color="auto"/>
                    <w:left w:val="none" w:sz="0" w:space="0" w:color="auto"/>
                    <w:bottom w:val="none" w:sz="0" w:space="0" w:color="auto"/>
                    <w:right w:val="none" w:sz="0" w:space="0" w:color="auto"/>
                  </w:divBdr>
                </w:div>
              </w:divsChild>
            </w:div>
            <w:div w:id="1159033159">
              <w:marLeft w:val="0"/>
              <w:marRight w:val="0"/>
              <w:marTop w:val="0"/>
              <w:marBottom w:val="0"/>
              <w:divBdr>
                <w:top w:val="none" w:sz="0" w:space="0" w:color="auto"/>
                <w:left w:val="none" w:sz="0" w:space="0" w:color="auto"/>
                <w:bottom w:val="none" w:sz="0" w:space="0" w:color="auto"/>
                <w:right w:val="none" w:sz="0" w:space="0" w:color="auto"/>
              </w:divBdr>
              <w:divsChild>
                <w:div w:id="1333219489">
                  <w:marLeft w:val="0"/>
                  <w:marRight w:val="0"/>
                  <w:marTop w:val="0"/>
                  <w:marBottom w:val="0"/>
                  <w:divBdr>
                    <w:top w:val="none" w:sz="0" w:space="0" w:color="auto"/>
                    <w:left w:val="none" w:sz="0" w:space="0" w:color="auto"/>
                    <w:bottom w:val="none" w:sz="0" w:space="0" w:color="auto"/>
                    <w:right w:val="none" w:sz="0" w:space="0" w:color="auto"/>
                  </w:divBdr>
                </w:div>
              </w:divsChild>
            </w:div>
            <w:div w:id="1919634413">
              <w:marLeft w:val="0"/>
              <w:marRight w:val="0"/>
              <w:marTop w:val="0"/>
              <w:marBottom w:val="0"/>
              <w:divBdr>
                <w:top w:val="none" w:sz="0" w:space="0" w:color="auto"/>
                <w:left w:val="none" w:sz="0" w:space="0" w:color="auto"/>
                <w:bottom w:val="none" w:sz="0" w:space="0" w:color="auto"/>
                <w:right w:val="none" w:sz="0" w:space="0" w:color="auto"/>
              </w:divBdr>
              <w:divsChild>
                <w:div w:id="200188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1443">
      <w:bodyDiv w:val="1"/>
      <w:marLeft w:val="0"/>
      <w:marRight w:val="0"/>
      <w:marTop w:val="0"/>
      <w:marBottom w:val="0"/>
      <w:divBdr>
        <w:top w:val="none" w:sz="0" w:space="0" w:color="auto"/>
        <w:left w:val="none" w:sz="0" w:space="0" w:color="auto"/>
        <w:bottom w:val="none" w:sz="0" w:space="0" w:color="auto"/>
        <w:right w:val="none" w:sz="0" w:space="0" w:color="auto"/>
      </w:divBdr>
    </w:div>
    <w:div w:id="576939227">
      <w:bodyDiv w:val="1"/>
      <w:marLeft w:val="0"/>
      <w:marRight w:val="0"/>
      <w:marTop w:val="0"/>
      <w:marBottom w:val="0"/>
      <w:divBdr>
        <w:top w:val="none" w:sz="0" w:space="0" w:color="auto"/>
        <w:left w:val="none" w:sz="0" w:space="0" w:color="auto"/>
        <w:bottom w:val="none" w:sz="0" w:space="0" w:color="auto"/>
        <w:right w:val="none" w:sz="0" w:space="0" w:color="auto"/>
      </w:divBdr>
    </w:div>
    <w:div w:id="588344795">
      <w:bodyDiv w:val="1"/>
      <w:marLeft w:val="0"/>
      <w:marRight w:val="0"/>
      <w:marTop w:val="0"/>
      <w:marBottom w:val="0"/>
      <w:divBdr>
        <w:top w:val="none" w:sz="0" w:space="0" w:color="auto"/>
        <w:left w:val="none" w:sz="0" w:space="0" w:color="auto"/>
        <w:bottom w:val="none" w:sz="0" w:space="0" w:color="auto"/>
        <w:right w:val="none" w:sz="0" w:space="0" w:color="auto"/>
      </w:divBdr>
      <w:divsChild>
        <w:div w:id="2098015139">
          <w:marLeft w:val="0"/>
          <w:marRight w:val="0"/>
          <w:marTop w:val="0"/>
          <w:marBottom w:val="0"/>
          <w:divBdr>
            <w:top w:val="none" w:sz="0" w:space="0" w:color="auto"/>
            <w:left w:val="none" w:sz="0" w:space="0" w:color="auto"/>
            <w:bottom w:val="none" w:sz="0" w:space="0" w:color="auto"/>
            <w:right w:val="none" w:sz="0" w:space="0" w:color="auto"/>
          </w:divBdr>
          <w:divsChild>
            <w:div w:id="989822151">
              <w:marLeft w:val="0"/>
              <w:marRight w:val="0"/>
              <w:marTop w:val="0"/>
              <w:marBottom w:val="0"/>
              <w:divBdr>
                <w:top w:val="none" w:sz="0" w:space="0" w:color="auto"/>
                <w:left w:val="none" w:sz="0" w:space="0" w:color="auto"/>
                <w:bottom w:val="none" w:sz="0" w:space="0" w:color="auto"/>
                <w:right w:val="none" w:sz="0" w:space="0" w:color="auto"/>
              </w:divBdr>
              <w:divsChild>
                <w:div w:id="1660764890">
                  <w:marLeft w:val="0"/>
                  <w:marRight w:val="0"/>
                  <w:marTop w:val="0"/>
                  <w:marBottom w:val="0"/>
                  <w:divBdr>
                    <w:top w:val="none" w:sz="0" w:space="0" w:color="auto"/>
                    <w:left w:val="none" w:sz="0" w:space="0" w:color="auto"/>
                    <w:bottom w:val="none" w:sz="0" w:space="0" w:color="auto"/>
                    <w:right w:val="none" w:sz="0" w:space="0" w:color="auto"/>
                  </w:divBdr>
                  <w:divsChild>
                    <w:div w:id="54626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575480">
      <w:bodyDiv w:val="1"/>
      <w:marLeft w:val="0"/>
      <w:marRight w:val="0"/>
      <w:marTop w:val="0"/>
      <w:marBottom w:val="0"/>
      <w:divBdr>
        <w:top w:val="none" w:sz="0" w:space="0" w:color="auto"/>
        <w:left w:val="none" w:sz="0" w:space="0" w:color="auto"/>
        <w:bottom w:val="none" w:sz="0" w:space="0" w:color="auto"/>
        <w:right w:val="none" w:sz="0" w:space="0" w:color="auto"/>
      </w:divBdr>
      <w:divsChild>
        <w:div w:id="1122964832">
          <w:marLeft w:val="0"/>
          <w:marRight w:val="0"/>
          <w:marTop w:val="0"/>
          <w:marBottom w:val="0"/>
          <w:divBdr>
            <w:top w:val="none" w:sz="0" w:space="0" w:color="auto"/>
            <w:left w:val="none" w:sz="0" w:space="0" w:color="auto"/>
            <w:bottom w:val="none" w:sz="0" w:space="0" w:color="auto"/>
            <w:right w:val="none" w:sz="0" w:space="0" w:color="auto"/>
          </w:divBdr>
          <w:divsChild>
            <w:div w:id="1669480744">
              <w:marLeft w:val="0"/>
              <w:marRight w:val="0"/>
              <w:marTop w:val="0"/>
              <w:marBottom w:val="0"/>
              <w:divBdr>
                <w:top w:val="none" w:sz="0" w:space="0" w:color="auto"/>
                <w:left w:val="none" w:sz="0" w:space="0" w:color="auto"/>
                <w:bottom w:val="none" w:sz="0" w:space="0" w:color="auto"/>
                <w:right w:val="none" w:sz="0" w:space="0" w:color="auto"/>
              </w:divBdr>
              <w:divsChild>
                <w:div w:id="42862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812485">
      <w:bodyDiv w:val="1"/>
      <w:marLeft w:val="0"/>
      <w:marRight w:val="0"/>
      <w:marTop w:val="0"/>
      <w:marBottom w:val="0"/>
      <w:divBdr>
        <w:top w:val="none" w:sz="0" w:space="0" w:color="auto"/>
        <w:left w:val="none" w:sz="0" w:space="0" w:color="auto"/>
        <w:bottom w:val="none" w:sz="0" w:space="0" w:color="auto"/>
        <w:right w:val="none" w:sz="0" w:space="0" w:color="auto"/>
      </w:divBdr>
      <w:divsChild>
        <w:div w:id="1485969787">
          <w:marLeft w:val="0"/>
          <w:marRight w:val="0"/>
          <w:marTop w:val="0"/>
          <w:marBottom w:val="0"/>
          <w:divBdr>
            <w:top w:val="none" w:sz="0" w:space="0" w:color="auto"/>
            <w:left w:val="none" w:sz="0" w:space="0" w:color="auto"/>
            <w:bottom w:val="none" w:sz="0" w:space="0" w:color="auto"/>
            <w:right w:val="none" w:sz="0" w:space="0" w:color="auto"/>
          </w:divBdr>
          <w:divsChild>
            <w:div w:id="1192643355">
              <w:marLeft w:val="0"/>
              <w:marRight w:val="0"/>
              <w:marTop w:val="0"/>
              <w:marBottom w:val="0"/>
              <w:divBdr>
                <w:top w:val="none" w:sz="0" w:space="0" w:color="auto"/>
                <w:left w:val="none" w:sz="0" w:space="0" w:color="auto"/>
                <w:bottom w:val="none" w:sz="0" w:space="0" w:color="auto"/>
                <w:right w:val="none" w:sz="0" w:space="0" w:color="auto"/>
              </w:divBdr>
              <w:divsChild>
                <w:div w:id="48169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727318">
      <w:bodyDiv w:val="1"/>
      <w:marLeft w:val="0"/>
      <w:marRight w:val="0"/>
      <w:marTop w:val="0"/>
      <w:marBottom w:val="0"/>
      <w:divBdr>
        <w:top w:val="none" w:sz="0" w:space="0" w:color="auto"/>
        <w:left w:val="none" w:sz="0" w:space="0" w:color="auto"/>
        <w:bottom w:val="none" w:sz="0" w:space="0" w:color="auto"/>
        <w:right w:val="none" w:sz="0" w:space="0" w:color="auto"/>
      </w:divBdr>
    </w:div>
    <w:div w:id="764884248">
      <w:bodyDiv w:val="1"/>
      <w:marLeft w:val="0"/>
      <w:marRight w:val="0"/>
      <w:marTop w:val="0"/>
      <w:marBottom w:val="0"/>
      <w:divBdr>
        <w:top w:val="none" w:sz="0" w:space="0" w:color="auto"/>
        <w:left w:val="none" w:sz="0" w:space="0" w:color="auto"/>
        <w:bottom w:val="none" w:sz="0" w:space="0" w:color="auto"/>
        <w:right w:val="none" w:sz="0" w:space="0" w:color="auto"/>
      </w:divBdr>
    </w:div>
    <w:div w:id="782573016">
      <w:bodyDiv w:val="1"/>
      <w:marLeft w:val="0"/>
      <w:marRight w:val="0"/>
      <w:marTop w:val="0"/>
      <w:marBottom w:val="0"/>
      <w:divBdr>
        <w:top w:val="none" w:sz="0" w:space="0" w:color="auto"/>
        <w:left w:val="none" w:sz="0" w:space="0" w:color="auto"/>
        <w:bottom w:val="none" w:sz="0" w:space="0" w:color="auto"/>
        <w:right w:val="none" w:sz="0" w:space="0" w:color="auto"/>
      </w:divBdr>
    </w:div>
    <w:div w:id="795954845">
      <w:bodyDiv w:val="1"/>
      <w:marLeft w:val="0"/>
      <w:marRight w:val="0"/>
      <w:marTop w:val="0"/>
      <w:marBottom w:val="0"/>
      <w:divBdr>
        <w:top w:val="none" w:sz="0" w:space="0" w:color="auto"/>
        <w:left w:val="none" w:sz="0" w:space="0" w:color="auto"/>
        <w:bottom w:val="none" w:sz="0" w:space="0" w:color="auto"/>
        <w:right w:val="none" w:sz="0" w:space="0" w:color="auto"/>
      </w:divBdr>
      <w:divsChild>
        <w:div w:id="1897473153">
          <w:marLeft w:val="0"/>
          <w:marRight w:val="0"/>
          <w:marTop w:val="0"/>
          <w:marBottom w:val="0"/>
          <w:divBdr>
            <w:top w:val="none" w:sz="0" w:space="0" w:color="auto"/>
            <w:left w:val="none" w:sz="0" w:space="0" w:color="auto"/>
            <w:bottom w:val="none" w:sz="0" w:space="0" w:color="auto"/>
            <w:right w:val="none" w:sz="0" w:space="0" w:color="auto"/>
          </w:divBdr>
          <w:divsChild>
            <w:div w:id="170337566">
              <w:marLeft w:val="0"/>
              <w:marRight w:val="0"/>
              <w:marTop w:val="0"/>
              <w:marBottom w:val="0"/>
              <w:divBdr>
                <w:top w:val="single" w:sz="6" w:space="0" w:color="DEDEDE"/>
                <w:left w:val="single" w:sz="6" w:space="0" w:color="DEDEDE"/>
                <w:bottom w:val="single" w:sz="6" w:space="0" w:color="DEDEDE"/>
                <w:right w:val="single" w:sz="6" w:space="0" w:color="DEDEDE"/>
              </w:divBdr>
              <w:divsChild>
                <w:div w:id="660498653">
                  <w:marLeft w:val="0"/>
                  <w:marRight w:val="0"/>
                  <w:marTop w:val="0"/>
                  <w:marBottom w:val="0"/>
                  <w:divBdr>
                    <w:top w:val="none" w:sz="0" w:space="0" w:color="auto"/>
                    <w:left w:val="none" w:sz="0" w:space="0" w:color="auto"/>
                    <w:bottom w:val="none" w:sz="0" w:space="0" w:color="auto"/>
                    <w:right w:val="none" w:sz="0" w:space="0" w:color="auto"/>
                  </w:divBdr>
                  <w:divsChild>
                    <w:div w:id="151611694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63766836">
          <w:marLeft w:val="0"/>
          <w:marRight w:val="0"/>
          <w:marTop w:val="0"/>
          <w:marBottom w:val="0"/>
          <w:divBdr>
            <w:top w:val="none" w:sz="0" w:space="0" w:color="auto"/>
            <w:left w:val="none" w:sz="0" w:space="0" w:color="auto"/>
            <w:bottom w:val="none" w:sz="0" w:space="0" w:color="auto"/>
            <w:right w:val="none" w:sz="0" w:space="0" w:color="auto"/>
          </w:divBdr>
          <w:divsChild>
            <w:div w:id="935747356">
              <w:marLeft w:val="0"/>
              <w:marRight w:val="0"/>
              <w:marTop w:val="0"/>
              <w:marBottom w:val="0"/>
              <w:divBdr>
                <w:top w:val="none" w:sz="0" w:space="0" w:color="auto"/>
                <w:left w:val="none" w:sz="0" w:space="0" w:color="auto"/>
                <w:bottom w:val="none" w:sz="0" w:space="0" w:color="auto"/>
                <w:right w:val="none" w:sz="0" w:space="0" w:color="auto"/>
              </w:divBdr>
              <w:divsChild>
                <w:div w:id="2138140558">
                  <w:marLeft w:val="0"/>
                  <w:marRight w:val="0"/>
                  <w:marTop w:val="0"/>
                  <w:marBottom w:val="0"/>
                  <w:divBdr>
                    <w:top w:val="single" w:sz="6" w:space="8" w:color="EEEEEE"/>
                    <w:left w:val="none" w:sz="0" w:space="8" w:color="auto"/>
                    <w:bottom w:val="single" w:sz="6" w:space="8" w:color="EEEEEE"/>
                    <w:right w:val="single" w:sz="6" w:space="8" w:color="EEEEEE"/>
                  </w:divBdr>
                  <w:divsChild>
                    <w:div w:id="21928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696296">
      <w:bodyDiv w:val="1"/>
      <w:marLeft w:val="0"/>
      <w:marRight w:val="0"/>
      <w:marTop w:val="0"/>
      <w:marBottom w:val="0"/>
      <w:divBdr>
        <w:top w:val="none" w:sz="0" w:space="0" w:color="auto"/>
        <w:left w:val="none" w:sz="0" w:space="0" w:color="auto"/>
        <w:bottom w:val="none" w:sz="0" w:space="0" w:color="auto"/>
        <w:right w:val="none" w:sz="0" w:space="0" w:color="auto"/>
      </w:divBdr>
    </w:div>
    <w:div w:id="901334605">
      <w:bodyDiv w:val="1"/>
      <w:marLeft w:val="0"/>
      <w:marRight w:val="0"/>
      <w:marTop w:val="0"/>
      <w:marBottom w:val="0"/>
      <w:divBdr>
        <w:top w:val="none" w:sz="0" w:space="0" w:color="auto"/>
        <w:left w:val="none" w:sz="0" w:space="0" w:color="auto"/>
        <w:bottom w:val="none" w:sz="0" w:space="0" w:color="auto"/>
        <w:right w:val="none" w:sz="0" w:space="0" w:color="auto"/>
      </w:divBdr>
    </w:div>
    <w:div w:id="945961504">
      <w:bodyDiv w:val="1"/>
      <w:marLeft w:val="0"/>
      <w:marRight w:val="0"/>
      <w:marTop w:val="0"/>
      <w:marBottom w:val="0"/>
      <w:divBdr>
        <w:top w:val="none" w:sz="0" w:space="0" w:color="auto"/>
        <w:left w:val="none" w:sz="0" w:space="0" w:color="auto"/>
        <w:bottom w:val="none" w:sz="0" w:space="0" w:color="auto"/>
        <w:right w:val="none" w:sz="0" w:space="0" w:color="auto"/>
      </w:divBdr>
    </w:div>
    <w:div w:id="966082800">
      <w:bodyDiv w:val="1"/>
      <w:marLeft w:val="0"/>
      <w:marRight w:val="0"/>
      <w:marTop w:val="0"/>
      <w:marBottom w:val="0"/>
      <w:divBdr>
        <w:top w:val="none" w:sz="0" w:space="0" w:color="auto"/>
        <w:left w:val="none" w:sz="0" w:space="0" w:color="auto"/>
        <w:bottom w:val="none" w:sz="0" w:space="0" w:color="auto"/>
        <w:right w:val="none" w:sz="0" w:space="0" w:color="auto"/>
      </w:divBdr>
    </w:div>
    <w:div w:id="997348134">
      <w:bodyDiv w:val="1"/>
      <w:marLeft w:val="0"/>
      <w:marRight w:val="0"/>
      <w:marTop w:val="0"/>
      <w:marBottom w:val="0"/>
      <w:divBdr>
        <w:top w:val="none" w:sz="0" w:space="0" w:color="auto"/>
        <w:left w:val="none" w:sz="0" w:space="0" w:color="auto"/>
        <w:bottom w:val="none" w:sz="0" w:space="0" w:color="auto"/>
        <w:right w:val="none" w:sz="0" w:space="0" w:color="auto"/>
      </w:divBdr>
      <w:divsChild>
        <w:div w:id="1986545490">
          <w:marLeft w:val="0"/>
          <w:marRight w:val="0"/>
          <w:marTop w:val="0"/>
          <w:marBottom w:val="0"/>
          <w:divBdr>
            <w:top w:val="none" w:sz="0" w:space="0" w:color="auto"/>
            <w:left w:val="none" w:sz="0" w:space="0" w:color="auto"/>
            <w:bottom w:val="none" w:sz="0" w:space="0" w:color="auto"/>
            <w:right w:val="none" w:sz="0" w:space="0" w:color="auto"/>
          </w:divBdr>
          <w:divsChild>
            <w:div w:id="1469586520">
              <w:marLeft w:val="0"/>
              <w:marRight w:val="0"/>
              <w:marTop w:val="0"/>
              <w:marBottom w:val="0"/>
              <w:divBdr>
                <w:top w:val="none" w:sz="0" w:space="0" w:color="auto"/>
                <w:left w:val="none" w:sz="0" w:space="0" w:color="auto"/>
                <w:bottom w:val="none" w:sz="0" w:space="0" w:color="auto"/>
                <w:right w:val="none" w:sz="0" w:space="0" w:color="auto"/>
              </w:divBdr>
              <w:divsChild>
                <w:div w:id="394739215">
                  <w:marLeft w:val="0"/>
                  <w:marRight w:val="0"/>
                  <w:marTop w:val="0"/>
                  <w:marBottom w:val="0"/>
                  <w:divBdr>
                    <w:top w:val="none" w:sz="0" w:space="0" w:color="auto"/>
                    <w:left w:val="none" w:sz="0" w:space="0" w:color="auto"/>
                    <w:bottom w:val="none" w:sz="0" w:space="0" w:color="auto"/>
                    <w:right w:val="none" w:sz="0" w:space="0" w:color="auto"/>
                  </w:divBdr>
                  <w:divsChild>
                    <w:div w:id="8658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613990">
      <w:bodyDiv w:val="1"/>
      <w:marLeft w:val="0"/>
      <w:marRight w:val="0"/>
      <w:marTop w:val="0"/>
      <w:marBottom w:val="0"/>
      <w:divBdr>
        <w:top w:val="none" w:sz="0" w:space="0" w:color="auto"/>
        <w:left w:val="none" w:sz="0" w:space="0" w:color="auto"/>
        <w:bottom w:val="none" w:sz="0" w:space="0" w:color="auto"/>
        <w:right w:val="none" w:sz="0" w:space="0" w:color="auto"/>
      </w:divBdr>
    </w:div>
    <w:div w:id="1078864972">
      <w:bodyDiv w:val="1"/>
      <w:marLeft w:val="0"/>
      <w:marRight w:val="0"/>
      <w:marTop w:val="0"/>
      <w:marBottom w:val="0"/>
      <w:divBdr>
        <w:top w:val="none" w:sz="0" w:space="0" w:color="auto"/>
        <w:left w:val="none" w:sz="0" w:space="0" w:color="auto"/>
        <w:bottom w:val="none" w:sz="0" w:space="0" w:color="auto"/>
        <w:right w:val="none" w:sz="0" w:space="0" w:color="auto"/>
      </w:divBdr>
    </w:div>
    <w:div w:id="1121417693">
      <w:bodyDiv w:val="1"/>
      <w:marLeft w:val="0"/>
      <w:marRight w:val="0"/>
      <w:marTop w:val="0"/>
      <w:marBottom w:val="0"/>
      <w:divBdr>
        <w:top w:val="none" w:sz="0" w:space="0" w:color="auto"/>
        <w:left w:val="none" w:sz="0" w:space="0" w:color="auto"/>
        <w:bottom w:val="none" w:sz="0" w:space="0" w:color="auto"/>
        <w:right w:val="none" w:sz="0" w:space="0" w:color="auto"/>
      </w:divBdr>
    </w:div>
    <w:div w:id="1156533727">
      <w:bodyDiv w:val="1"/>
      <w:marLeft w:val="0"/>
      <w:marRight w:val="0"/>
      <w:marTop w:val="0"/>
      <w:marBottom w:val="0"/>
      <w:divBdr>
        <w:top w:val="none" w:sz="0" w:space="0" w:color="auto"/>
        <w:left w:val="none" w:sz="0" w:space="0" w:color="auto"/>
        <w:bottom w:val="none" w:sz="0" w:space="0" w:color="auto"/>
        <w:right w:val="none" w:sz="0" w:space="0" w:color="auto"/>
      </w:divBdr>
      <w:divsChild>
        <w:div w:id="1635329935">
          <w:marLeft w:val="0"/>
          <w:marRight w:val="0"/>
          <w:marTop w:val="0"/>
          <w:marBottom w:val="0"/>
          <w:divBdr>
            <w:top w:val="none" w:sz="0" w:space="0" w:color="auto"/>
            <w:left w:val="none" w:sz="0" w:space="0" w:color="auto"/>
            <w:bottom w:val="none" w:sz="0" w:space="0" w:color="auto"/>
            <w:right w:val="none" w:sz="0" w:space="0" w:color="auto"/>
          </w:divBdr>
          <w:divsChild>
            <w:div w:id="2144300362">
              <w:marLeft w:val="0"/>
              <w:marRight w:val="0"/>
              <w:marTop w:val="0"/>
              <w:marBottom w:val="0"/>
              <w:divBdr>
                <w:top w:val="single" w:sz="6" w:space="0" w:color="DEDEDE"/>
                <w:left w:val="single" w:sz="6" w:space="0" w:color="DEDEDE"/>
                <w:bottom w:val="single" w:sz="6" w:space="0" w:color="DEDEDE"/>
                <w:right w:val="single" w:sz="6" w:space="0" w:color="DEDEDE"/>
              </w:divBdr>
              <w:divsChild>
                <w:div w:id="781220112">
                  <w:marLeft w:val="0"/>
                  <w:marRight w:val="0"/>
                  <w:marTop w:val="0"/>
                  <w:marBottom w:val="0"/>
                  <w:divBdr>
                    <w:top w:val="none" w:sz="0" w:space="0" w:color="auto"/>
                    <w:left w:val="none" w:sz="0" w:space="0" w:color="auto"/>
                    <w:bottom w:val="none" w:sz="0" w:space="0" w:color="auto"/>
                    <w:right w:val="none" w:sz="0" w:space="0" w:color="auto"/>
                  </w:divBdr>
                  <w:divsChild>
                    <w:div w:id="200304483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26724697">
          <w:marLeft w:val="0"/>
          <w:marRight w:val="0"/>
          <w:marTop w:val="0"/>
          <w:marBottom w:val="0"/>
          <w:divBdr>
            <w:top w:val="none" w:sz="0" w:space="0" w:color="auto"/>
            <w:left w:val="none" w:sz="0" w:space="0" w:color="auto"/>
            <w:bottom w:val="none" w:sz="0" w:space="0" w:color="auto"/>
            <w:right w:val="none" w:sz="0" w:space="0" w:color="auto"/>
          </w:divBdr>
          <w:divsChild>
            <w:div w:id="946425136">
              <w:marLeft w:val="0"/>
              <w:marRight w:val="0"/>
              <w:marTop w:val="0"/>
              <w:marBottom w:val="0"/>
              <w:divBdr>
                <w:top w:val="none" w:sz="0" w:space="0" w:color="auto"/>
                <w:left w:val="none" w:sz="0" w:space="0" w:color="auto"/>
                <w:bottom w:val="none" w:sz="0" w:space="0" w:color="auto"/>
                <w:right w:val="none" w:sz="0" w:space="0" w:color="auto"/>
              </w:divBdr>
              <w:divsChild>
                <w:div w:id="758675195">
                  <w:marLeft w:val="0"/>
                  <w:marRight w:val="0"/>
                  <w:marTop w:val="0"/>
                  <w:marBottom w:val="0"/>
                  <w:divBdr>
                    <w:top w:val="single" w:sz="6" w:space="8" w:color="EEEEEE"/>
                    <w:left w:val="none" w:sz="0" w:space="8" w:color="auto"/>
                    <w:bottom w:val="single" w:sz="6" w:space="8" w:color="EEEEEE"/>
                    <w:right w:val="single" w:sz="6" w:space="8" w:color="EEEEEE"/>
                  </w:divBdr>
                  <w:divsChild>
                    <w:div w:id="75709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932634">
      <w:bodyDiv w:val="1"/>
      <w:marLeft w:val="0"/>
      <w:marRight w:val="0"/>
      <w:marTop w:val="0"/>
      <w:marBottom w:val="0"/>
      <w:divBdr>
        <w:top w:val="none" w:sz="0" w:space="0" w:color="auto"/>
        <w:left w:val="none" w:sz="0" w:space="0" w:color="auto"/>
        <w:bottom w:val="none" w:sz="0" w:space="0" w:color="auto"/>
        <w:right w:val="none" w:sz="0" w:space="0" w:color="auto"/>
      </w:divBdr>
      <w:divsChild>
        <w:div w:id="1325478406">
          <w:marLeft w:val="360"/>
          <w:marRight w:val="0"/>
          <w:marTop w:val="200"/>
          <w:marBottom w:val="0"/>
          <w:divBdr>
            <w:top w:val="none" w:sz="0" w:space="0" w:color="auto"/>
            <w:left w:val="none" w:sz="0" w:space="0" w:color="auto"/>
            <w:bottom w:val="none" w:sz="0" w:space="0" w:color="auto"/>
            <w:right w:val="none" w:sz="0" w:space="0" w:color="auto"/>
          </w:divBdr>
        </w:div>
        <w:div w:id="212080720">
          <w:marLeft w:val="360"/>
          <w:marRight w:val="0"/>
          <w:marTop w:val="200"/>
          <w:marBottom w:val="0"/>
          <w:divBdr>
            <w:top w:val="none" w:sz="0" w:space="0" w:color="auto"/>
            <w:left w:val="none" w:sz="0" w:space="0" w:color="auto"/>
            <w:bottom w:val="none" w:sz="0" w:space="0" w:color="auto"/>
            <w:right w:val="none" w:sz="0" w:space="0" w:color="auto"/>
          </w:divBdr>
        </w:div>
      </w:divsChild>
    </w:div>
    <w:div w:id="1263026987">
      <w:bodyDiv w:val="1"/>
      <w:marLeft w:val="0"/>
      <w:marRight w:val="0"/>
      <w:marTop w:val="0"/>
      <w:marBottom w:val="0"/>
      <w:divBdr>
        <w:top w:val="none" w:sz="0" w:space="0" w:color="auto"/>
        <w:left w:val="none" w:sz="0" w:space="0" w:color="auto"/>
        <w:bottom w:val="none" w:sz="0" w:space="0" w:color="auto"/>
        <w:right w:val="none" w:sz="0" w:space="0" w:color="auto"/>
      </w:divBdr>
    </w:div>
    <w:div w:id="1340736009">
      <w:bodyDiv w:val="1"/>
      <w:marLeft w:val="0"/>
      <w:marRight w:val="0"/>
      <w:marTop w:val="0"/>
      <w:marBottom w:val="0"/>
      <w:divBdr>
        <w:top w:val="none" w:sz="0" w:space="0" w:color="auto"/>
        <w:left w:val="none" w:sz="0" w:space="0" w:color="auto"/>
        <w:bottom w:val="none" w:sz="0" w:space="0" w:color="auto"/>
        <w:right w:val="none" w:sz="0" w:space="0" w:color="auto"/>
      </w:divBdr>
      <w:divsChild>
        <w:div w:id="1443722247">
          <w:marLeft w:val="0"/>
          <w:marRight w:val="0"/>
          <w:marTop w:val="0"/>
          <w:marBottom w:val="0"/>
          <w:divBdr>
            <w:top w:val="none" w:sz="0" w:space="0" w:color="auto"/>
            <w:left w:val="none" w:sz="0" w:space="0" w:color="auto"/>
            <w:bottom w:val="none" w:sz="0" w:space="0" w:color="auto"/>
            <w:right w:val="none" w:sz="0" w:space="0" w:color="auto"/>
          </w:divBdr>
          <w:divsChild>
            <w:div w:id="1334722747">
              <w:marLeft w:val="0"/>
              <w:marRight w:val="0"/>
              <w:marTop w:val="0"/>
              <w:marBottom w:val="0"/>
              <w:divBdr>
                <w:top w:val="none" w:sz="0" w:space="0" w:color="auto"/>
                <w:left w:val="none" w:sz="0" w:space="0" w:color="auto"/>
                <w:bottom w:val="none" w:sz="0" w:space="0" w:color="auto"/>
                <w:right w:val="none" w:sz="0" w:space="0" w:color="auto"/>
              </w:divBdr>
              <w:divsChild>
                <w:div w:id="15573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83852">
      <w:bodyDiv w:val="1"/>
      <w:marLeft w:val="0"/>
      <w:marRight w:val="0"/>
      <w:marTop w:val="0"/>
      <w:marBottom w:val="0"/>
      <w:divBdr>
        <w:top w:val="none" w:sz="0" w:space="0" w:color="auto"/>
        <w:left w:val="none" w:sz="0" w:space="0" w:color="auto"/>
        <w:bottom w:val="none" w:sz="0" w:space="0" w:color="auto"/>
        <w:right w:val="none" w:sz="0" w:space="0" w:color="auto"/>
      </w:divBdr>
      <w:divsChild>
        <w:div w:id="62684815">
          <w:marLeft w:val="0"/>
          <w:marRight w:val="0"/>
          <w:marTop w:val="0"/>
          <w:marBottom w:val="0"/>
          <w:divBdr>
            <w:top w:val="none" w:sz="0" w:space="0" w:color="auto"/>
            <w:left w:val="none" w:sz="0" w:space="0" w:color="auto"/>
            <w:bottom w:val="none" w:sz="0" w:space="0" w:color="auto"/>
            <w:right w:val="none" w:sz="0" w:space="0" w:color="auto"/>
          </w:divBdr>
          <w:divsChild>
            <w:div w:id="2099131719">
              <w:marLeft w:val="0"/>
              <w:marRight w:val="0"/>
              <w:marTop w:val="0"/>
              <w:marBottom w:val="0"/>
              <w:divBdr>
                <w:top w:val="none" w:sz="0" w:space="0" w:color="auto"/>
                <w:left w:val="none" w:sz="0" w:space="0" w:color="auto"/>
                <w:bottom w:val="none" w:sz="0" w:space="0" w:color="auto"/>
                <w:right w:val="none" w:sz="0" w:space="0" w:color="auto"/>
              </w:divBdr>
              <w:divsChild>
                <w:div w:id="180311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827419">
      <w:bodyDiv w:val="1"/>
      <w:marLeft w:val="0"/>
      <w:marRight w:val="0"/>
      <w:marTop w:val="0"/>
      <w:marBottom w:val="0"/>
      <w:divBdr>
        <w:top w:val="none" w:sz="0" w:space="0" w:color="auto"/>
        <w:left w:val="none" w:sz="0" w:space="0" w:color="auto"/>
        <w:bottom w:val="none" w:sz="0" w:space="0" w:color="auto"/>
        <w:right w:val="none" w:sz="0" w:space="0" w:color="auto"/>
      </w:divBdr>
      <w:divsChild>
        <w:div w:id="241793171">
          <w:marLeft w:val="547"/>
          <w:marRight w:val="0"/>
          <w:marTop w:val="96"/>
          <w:marBottom w:val="0"/>
          <w:divBdr>
            <w:top w:val="none" w:sz="0" w:space="0" w:color="auto"/>
            <w:left w:val="none" w:sz="0" w:space="0" w:color="auto"/>
            <w:bottom w:val="none" w:sz="0" w:space="0" w:color="auto"/>
            <w:right w:val="none" w:sz="0" w:space="0" w:color="auto"/>
          </w:divBdr>
        </w:div>
      </w:divsChild>
    </w:div>
    <w:div w:id="1406762627">
      <w:bodyDiv w:val="1"/>
      <w:marLeft w:val="0"/>
      <w:marRight w:val="0"/>
      <w:marTop w:val="0"/>
      <w:marBottom w:val="0"/>
      <w:divBdr>
        <w:top w:val="none" w:sz="0" w:space="0" w:color="auto"/>
        <w:left w:val="none" w:sz="0" w:space="0" w:color="auto"/>
        <w:bottom w:val="none" w:sz="0" w:space="0" w:color="auto"/>
        <w:right w:val="none" w:sz="0" w:space="0" w:color="auto"/>
      </w:divBdr>
    </w:div>
    <w:div w:id="1435898490">
      <w:bodyDiv w:val="1"/>
      <w:marLeft w:val="0"/>
      <w:marRight w:val="0"/>
      <w:marTop w:val="0"/>
      <w:marBottom w:val="0"/>
      <w:divBdr>
        <w:top w:val="none" w:sz="0" w:space="0" w:color="auto"/>
        <w:left w:val="none" w:sz="0" w:space="0" w:color="auto"/>
        <w:bottom w:val="none" w:sz="0" w:space="0" w:color="auto"/>
        <w:right w:val="none" w:sz="0" w:space="0" w:color="auto"/>
      </w:divBdr>
    </w:div>
    <w:div w:id="1436436886">
      <w:bodyDiv w:val="1"/>
      <w:marLeft w:val="0"/>
      <w:marRight w:val="0"/>
      <w:marTop w:val="0"/>
      <w:marBottom w:val="0"/>
      <w:divBdr>
        <w:top w:val="none" w:sz="0" w:space="0" w:color="auto"/>
        <w:left w:val="none" w:sz="0" w:space="0" w:color="auto"/>
        <w:bottom w:val="none" w:sz="0" w:space="0" w:color="auto"/>
        <w:right w:val="none" w:sz="0" w:space="0" w:color="auto"/>
      </w:divBdr>
    </w:div>
    <w:div w:id="1479414454">
      <w:bodyDiv w:val="1"/>
      <w:marLeft w:val="0"/>
      <w:marRight w:val="0"/>
      <w:marTop w:val="0"/>
      <w:marBottom w:val="0"/>
      <w:divBdr>
        <w:top w:val="none" w:sz="0" w:space="0" w:color="auto"/>
        <w:left w:val="none" w:sz="0" w:space="0" w:color="auto"/>
        <w:bottom w:val="none" w:sz="0" w:space="0" w:color="auto"/>
        <w:right w:val="none" w:sz="0" w:space="0" w:color="auto"/>
      </w:divBdr>
    </w:div>
    <w:div w:id="1523325603">
      <w:bodyDiv w:val="1"/>
      <w:marLeft w:val="0"/>
      <w:marRight w:val="0"/>
      <w:marTop w:val="0"/>
      <w:marBottom w:val="0"/>
      <w:divBdr>
        <w:top w:val="none" w:sz="0" w:space="0" w:color="auto"/>
        <w:left w:val="none" w:sz="0" w:space="0" w:color="auto"/>
        <w:bottom w:val="none" w:sz="0" w:space="0" w:color="auto"/>
        <w:right w:val="none" w:sz="0" w:space="0" w:color="auto"/>
      </w:divBdr>
    </w:div>
    <w:div w:id="1558661946">
      <w:bodyDiv w:val="1"/>
      <w:marLeft w:val="0"/>
      <w:marRight w:val="0"/>
      <w:marTop w:val="0"/>
      <w:marBottom w:val="0"/>
      <w:divBdr>
        <w:top w:val="none" w:sz="0" w:space="0" w:color="auto"/>
        <w:left w:val="none" w:sz="0" w:space="0" w:color="auto"/>
        <w:bottom w:val="none" w:sz="0" w:space="0" w:color="auto"/>
        <w:right w:val="none" w:sz="0" w:space="0" w:color="auto"/>
      </w:divBdr>
    </w:div>
    <w:div w:id="1578903199">
      <w:bodyDiv w:val="1"/>
      <w:marLeft w:val="0"/>
      <w:marRight w:val="0"/>
      <w:marTop w:val="0"/>
      <w:marBottom w:val="0"/>
      <w:divBdr>
        <w:top w:val="none" w:sz="0" w:space="0" w:color="auto"/>
        <w:left w:val="none" w:sz="0" w:space="0" w:color="auto"/>
        <w:bottom w:val="none" w:sz="0" w:space="0" w:color="auto"/>
        <w:right w:val="none" w:sz="0" w:space="0" w:color="auto"/>
      </w:divBdr>
      <w:divsChild>
        <w:div w:id="7489086">
          <w:marLeft w:val="0"/>
          <w:marRight w:val="0"/>
          <w:marTop w:val="0"/>
          <w:marBottom w:val="0"/>
          <w:divBdr>
            <w:top w:val="none" w:sz="0" w:space="0" w:color="auto"/>
            <w:left w:val="none" w:sz="0" w:space="0" w:color="auto"/>
            <w:bottom w:val="none" w:sz="0" w:space="0" w:color="auto"/>
            <w:right w:val="none" w:sz="0" w:space="0" w:color="auto"/>
          </w:divBdr>
          <w:divsChild>
            <w:div w:id="1368408342">
              <w:marLeft w:val="0"/>
              <w:marRight w:val="0"/>
              <w:marTop w:val="0"/>
              <w:marBottom w:val="0"/>
              <w:divBdr>
                <w:top w:val="none" w:sz="0" w:space="0" w:color="auto"/>
                <w:left w:val="none" w:sz="0" w:space="0" w:color="auto"/>
                <w:bottom w:val="none" w:sz="0" w:space="0" w:color="auto"/>
                <w:right w:val="none" w:sz="0" w:space="0" w:color="auto"/>
              </w:divBdr>
              <w:divsChild>
                <w:div w:id="211459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527272">
      <w:bodyDiv w:val="1"/>
      <w:marLeft w:val="0"/>
      <w:marRight w:val="0"/>
      <w:marTop w:val="0"/>
      <w:marBottom w:val="0"/>
      <w:divBdr>
        <w:top w:val="none" w:sz="0" w:space="0" w:color="auto"/>
        <w:left w:val="none" w:sz="0" w:space="0" w:color="auto"/>
        <w:bottom w:val="none" w:sz="0" w:space="0" w:color="auto"/>
        <w:right w:val="none" w:sz="0" w:space="0" w:color="auto"/>
      </w:divBdr>
      <w:divsChild>
        <w:div w:id="990839110">
          <w:marLeft w:val="0"/>
          <w:marRight w:val="0"/>
          <w:marTop w:val="0"/>
          <w:marBottom w:val="0"/>
          <w:divBdr>
            <w:top w:val="none" w:sz="0" w:space="0" w:color="auto"/>
            <w:left w:val="none" w:sz="0" w:space="0" w:color="auto"/>
            <w:bottom w:val="none" w:sz="0" w:space="0" w:color="auto"/>
            <w:right w:val="none" w:sz="0" w:space="0" w:color="auto"/>
          </w:divBdr>
          <w:divsChild>
            <w:div w:id="876745387">
              <w:marLeft w:val="0"/>
              <w:marRight w:val="0"/>
              <w:marTop w:val="0"/>
              <w:marBottom w:val="0"/>
              <w:divBdr>
                <w:top w:val="none" w:sz="0" w:space="0" w:color="auto"/>
                <w:left w:val="none" w:sz="0" w:space="0" w:color="auto"/>
                <w:bottom w:val="none" w:sz="0" w:space="0" w:color="auto"/>
                <w:right w:val="none" w:sz="0" w:space="0" w:color="auto"/>
              </w:divBdr>
              <w:divsChild>
                <w:div w:id="186975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003465">
      <w:bodyDiv w:val="1"/>
      <w:marLeft w:val="0"/>
      <w:marRight w:val="0"/>
      <w:marTop w:val="0"/>
      <w:marBottom w:val="0"/>
      <w:divBdr>
        <w:top w:val="none" w:sz="0" w:space="0" w:color="auto"/>
        <w:left w:val="none" w:sz="0" w:space="0" w:color="auto"/>
        <w:bottom w:val="none" w:sz="0" w:space="0" w:color="auto"/>
        <w:right w:val="none" w:sz="0" w:space="0" w:color="auto"/>
      </w:divBdr>
      <w:divsChild>
        <w:div w:id="642932528">
          <w:marLeft w:val="0"/>
          <w:marRight w:val="0"/>
          <w:marTop w:val="0"/>
          <w:marBottom w:val="0"/>
          <w:divBdr>
            <w:top w:val="none" w:sz="0" w:space="0" w:color="auto"/>
            <w:left w:val="none" w:sz="0" w:space="0" w:color="auto"/>
            <w:bottom w:val="none" w:sz="0" w:space="0" w:color="auto"/>
            <w:right w:val="none" w:sz="0" w:space="0" w:color="auto"/>
          </w:divBdr>
          <w:divsChild>
            <w:div w:id="1245260133">
              <w:marLeft w:val="0"/>
              <w:marRight w:val="0"/>
              <w:marTop w:val="0"/>
              <w:marBottom w:val="0"/>
              <w:divBdr>
                <w:top w:val="none" w:sz="0" w:space="0" w:color="auto"/>
                <w:left w:val="none" w:sz="0" w:space="0" w:color="auto"/>
                <w:bottom w:val="none" w:sz="0" w:space="0" w:color="auto"/>
                <w:right w:val="none" w:sz="0" w:space="0" w:color="auto"/>
              </w:divBdr>
              <w:divsChild>
                <w:div w:id="129934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543667">
      <w:bodyDiv w:val="1"/>
      <w:marLeft w:val="0"/>
      <w:marRight w:val="0"/>
      <w:marTop w:val="0"/>
      <w:marBottom w:val="0"/>
      <w:divBdr>
        <w:top w:val="none" w:sz="0" w:space="0" w:color="auto"/>
        <w:left w:val="none" w:sz="0" w:space="0" w:color="auto"/>
        <w:bottom w:val="none" w:sz="0" w:space="0" w:color="auto"/>
        <w:right w:val="none" w:sz="0" w:space="0" w:color="auto"/>
      </w:divBdr>
    </w:div>
    <w:div w:id="1756394888">
      <w:bodyDiv w:val="1"/>
      <w:marLeft w:val="0"/>
      <w:marRight w:val="0"/>
      <w:marTop w:val="0"/>
      <w:marBottom w:val="0"/>
      <w:divBdr>
        <w:top w:val="none" w:sz="0" w:space="0" w:color="auto"/>
        <w:left w:val="none" w:sz="0" w:space="0" w:color="auto"/>
        <w:bottom w:val="none" w:sz="0" w:space="0" w:color="auto"/>
        <w:right w:val="none" w:sz="0" w:space="0" w:color="auto"/>
      </w:divBdr>
    </w:div>
    <w:div w:id="1896313798">
      <w:bodyDiv w:val="1"/>
      <w:marLeft w:val="0"/>
      <w:marRight w:val="0"/>
      <w:marTop w:val="0"/>
      <w:marBottom w:val="0"/>
      <w:divBdr>
        <w:top w:val="none" w:sz="0" w:space="0" w:color="auto"/>
        <w:left w:val="none" w:sz="0" w:space="0" w:color="auto"/>
        <w:bottom w:val="none" w:sz="0" w:space="0" w:color="auto"/>
        <w:right w:val="none" w:sz="0" w:space="0" w:color="auto"/>
      </w:divBdr>
    </w:div>
    <w:div w:id="1929926673">
      <w:bodyDiv w:val="1"/>
      <w:marLeft w:val="0"/>
      <w:marRight w:val="0"/>
      <w:marTop w:val="0"/>
      <w:marBottom w:val="0"/>
      <w:divBdr>
        <w:top w:val="none" w:sz="0" w:space="0" w:color="auto"/>
        <w:left w:val="none" w:sz="0" w:space="0" w:color="auto"/>
        <w:bottom w:val="none" w:sz="0" w:space="0" w:color="auto"/>
        <w:right w:val="none" w:sz="0" w:space="0" w:color="auto"/>
      </w:divBdr>
      <w:divsChild>
        <w:div w:id="949433297">
          <w:marLeft w:val="360"/>
          <w:marRight w:val="0"/>
          <w:marTop w:val="200"/>
          <w:marBottom w:val="0"/>
          <w:divBdr>
            <w:top w:val="none" w:sz="0" w:space="0" w:color="auto"/>
            <w:left w:val="none" w:sz="0" w:space="0" w:color="auto"/>
            <w:bottom w:val="none" w:sz="0" w:space="0" w:color="auto"/>
            <w:right w:val="none" w:sz="0" w:space="0" w:color="auto"/>
          </w:divBdr>
        </w:div>
      </w:divsChild>
    </w:div>
    <w:div w:id="1951625337">
      <w:bodyDiv w:val="1"/>
      <w:marLeft w:val="0"/>
      <w:marRight w:val="0"/>
      <w:marTop w:val="0"/>
      <w:marBottom w:val="0"/>
      <w:divBdr>
        <w:top w:val="none" w:sz="0" w:space="0" w:color="auto"/>
        <w:left w:val="none" w:sz="0" w:space="0" w:color="auto"/>
        <w:bottom w:val="none" w:sz="0" w:space="0" w:color="auto"/>
        <w:right w:val="none" w:sz="0" w:space="0" w:color="auto"/>
      </w:divBdr>
      <w:divsChild>
        <w:div w:id="1890335137">
          <w:marLeft w:val="547"/>
          <w:marRight w:val="0"/>
          <w:marTop w:val="96"/>
          <w:marBottom w:val="0"/>
          <w:divBdr>
            <w:top w:val="none" w:sz="0" w:space="0" w:color="auto"/>
            <w:left w:val="none" w:sz="0" w:space="0" w:color="auto"/>
            <w:bottom w:val="none" w:sz="0" w:space="0" w:color="auto"/>
            <w:right w:val="none" w:sz="0" w:space="0" w:color="auto"/>
          </w:divBdr>
        </w:div>
      </w:divsChild>
    </w:div>
    <w:div w:id="2005932065">
      <w:bodyDiv w:val="1"/>
      <w:marLeft w:val="0"/>
      <w:marRight w:val="0"/>
      <w:marTop w:val="0"/>
      <w:marBottom w:val="0"/>
      <w:divBdr>
        <w:top w:val="none" w:sz="0" w:space="0" w:color="auto"/>
        <w:left w:val="none" w:sz="0" w:space="0" w:color="auto"/>
        <w:bottom w:val="none" w:sz="0" w:space="0" w:color="auto"/>
        <w:right w:val="none" w:sz="0" w:space="0" w:color="auto"/>
      </w:divBdr>
      <w:divsChild>
        <w:div w:id="1380129934">
          <w:marLeft w:val="547"/>
          <w:marRight w:val="0"/>
          <w:marTop w:val="0"/>
          <w:marBottom w:val="0"/>
          <w:divBdr>
            <w:top w:val="none" w:sz="0" w:space="0" w:color="auto"/>
            <w:left w:val="none" w:sz="0" w:space="0" w:color="auto"/>
            <w:bottom w:val="none" w:sz="0" w:space="0" w:color="auto"/>
            <w:right w:val="none" w:sz="0" w:space="0" w:color="auto"/>
          </w:divBdr>
        </w:div>
      </w:divsChild>
    </w:div>
    <w:div w:id="2012096675">
      <w:bodyDiv w:val="1"/>
      <w:marLeft w:val="0"/>
      <w:marRight w:val="0"/>
      <w:marTop w:val="0"/>
      <w:marBottom w:val="0"/>
      <w:divBdr>
        <w:top w:val="none" w:sz="0" w:space="0" w:color="auto"/>
        <w:left w:val="none" w:sz="0" w:space="0" w:color="auto"/>
        <w:bottom w:val="none" w:sz="0" w:space="0" w:color="auto"/>
        <w:right w:val="none" w:sz="0" w:space="0" w:color="auto"/>
      </w:divBdr>
    </w:div>
    <w:div w:id="2034647277">
      <w:bodyDiv w:val="1"/>
      <w:marLeft w:val="0"/>
      <w:marRight w:val="0"/>
      <w:marTop w:val="0"/>
      <w:marBottom w:val="0"/>
      <w:divBdr>
        <w:top w:val="none" w:sz="0" w:space="0" w:color="auto"/>
        <w:left w:val="none" w:sz="0" w:space="0" w:color="auto"/>
        <w:bottom w:val="none" w:sz="0" w:space="0" w:color="auto"/>
        <w:right w:val="none" w:sz="0" w:space="0" w:color="auto"/>
      </w:divBdr>
      <w:divsChild>
        <w:div w:id="1629239660">
          <w:marLeft w:val="0"/>
          <w:marRight w:val="0"/>
          <w:marTop w:val="0"/>
          <w:marBottom w:val="0"/>
          <w:divBdr>
            <w:top w:val="none" w:sz="0" w:space="0" w:color="auto"/>
            <w:left w:val="none" w:sz="0" w:space="0" w:color="auto"/>
            <w:bottom w:val="none" w:sz="0" w:space="0" w:color="auto"/>
            <w:right w:val="none" w:sz="0" w:space="0" w:color="auto"/>
          </w:divBdr>
        </w:div>
        <w:div w:id="2017002722">
          <w:marLeft w:val="0"/>
          <w:marRight w:val="0"/>
          <w:marTop w:val="0"/>
          <w:marBottom w:val="0"/>
          <w:divBdr>
            <w:top w:val="none" w:sz="0" w:space="0" w:color="auto"/>
            <w:left w:val="none" w:sz="0" w:space="0" w:color="auto"/>
            <w:bottom w:val="none" w:sz="0" w:space="0" w:color="auto"/>
            <w:right w:val="none" w:sz="0" w:space="0" w:color="auto"/>
          </w:divBdr>
        </w:div>
        <w:div w:id="1124956592">
          <w:marLeft w:val="0"/>
          <w:marRight w:val="0"/>
          <w:marTop w:val="100"/>
          <w:marBottom w:val="0"/>
          <w:divBdr>
            <w:top w:val="none" w:sz="0" w:space="0" w:color="auto"/>
            <w:left w:val="none" w:sz="0" w:space="0" w:color="auto"/>
            <w:bottom w:val="none" w:sz="0" w:space="0" w:color="auto"/>
            <w:right w:val="none" w:sz="0" w:space="0" w:color="auto"/>
          </w:divBdr>
          <w:divsChild>
            <w:div w:id="1752776530">
              <w:marLeft w:val="0"/>
              <w:marRight w:val="0"/>
              <w:marTop w:val="0"/>
              <w:marBottom w:val="0"/>
              <w:divBdr>
                <w:top w:val="none" w:sz="0" w:space="0" w:color="auto"/>
                <w:left w:val="none" w:sz="0" w:space="0" w:color="auto"/>
                <w:bottom w:val="none" w:sz="0" w:space="0" w:color="auto"/>
                <w:right w:val="none" w:sz="0" w:space="0" w:color="auto"/>
              </w:divBdr>
              <w:divsChild>
                <w:div w:id="265118683">
                  <w:marLeft w:val="0"/>
                  <w:marRight w:val="0"/>
                  <w:marTop w:val="0"/>
                  <w:marBottom w:val="0"/>
                  <w:divBdr>
                    <w:top w:val="none" w:sz="0" w:space="0" w:color="auto"/>
                    <w:left w:val="none" w:sz="0" w:space="0" w:color="auto"/>
                    <w:bottom w:val="none" w:sz="0" w:space="0" w:color="auto"/>
                    <w:right w:val="none" w:sz="0" w:space="0" w:color="auto"/>
                  </w:divBdr>
                  <w:divsChild>
                    <w:div w:id="630525173">
                      <w:marLeft w:val="0"/>
                      <w:marRight w:val="0"/>
                      <w:marTop w:val="0"/>
                      <w:marBottom w:val="0"/>
                      <w:divBdr>
                        <w:top w:val="none" w:sz="0" w:space="0" w:color="auto"/>
                        <w:left w:val="none" w:sz="0" w:space="0" w:color="auto"/>
                        <w:bottom w:val="none" w:sz="0" w:space="0" w:color="auto"/>
                        <w:right w:val="none" w:sz="0" w:space="0" w:color="auto"/>
                      </w:divBdr>
                      <w:divsChild>
                        <w:div w:id="478612615">
                          <w:marLeft w:val="0"/>
                          <w:marRight w:val="0"/>
                          <w:marTop w:val="0"/>
                          <w:marBottom w:val="0"/>
                          <w:divBdr>
                            <w:top w:val="none" w:sz="0" w:space="0" w:color="auto"/>
                            <w:left w:val="none" w:sz="0" w:space="0" w:color="auto"/>
                            <w:bottom w:val="none" w:sz="0" w:space="0" w:color="auto"/>
                            <w:right w:val="none" w:sz="0" w:space="0" w:color="auto"/>
                          </w:divBdr>
                          <w:divsChild>
                            <w:div w:id="1356612383">
                              <w:marLeft w:val="0"/>
                              <w:marRight w:val="0"/>
                              <w:marTop w:val="0"/>
                              <w:marBottom w:val="0"/>
                              <w:divBdr>
                                <w:top w:val="none" w:sz="0" w:space="0" w:color="auto"/>
                                <w:left w:val="none" w:sz="0" w:space="0" w:color="auto"/>
                                <w:bottom w:val="none" w:sz="0" w:space="0" w:color="auto"/>
                                <w:right w:val="none" w:sz="0" w:space="0" w:color="auto"/>
                              </w:divBdr>
                            </w:div>
                            <w:div w:id="101917879">
                              <w:marLeft w:val="0"/>
                              <w:marRight w:val="0"/>
                              <w:marTop w:val="60"/>
                              <w:marBottom w:val="0"/>
                              <w:divBdr>
                                <w:top w:val="none" w:sz="0" w:space="0" w:color="auto"/>
                                <w:left w:val="none" w:sz="0" w:space="0" w:color="auto"/>
                                <w:bottom w:val="none" w:sz="0" w:space="0" w:color="auto"/>
                                <w:right w:val="none" w:sz="0" w:space="0" w:color="auto"/>
                              </w:divBdr>
                            </w:div>
                            <w:div w:id="1902709341">
                              <w:marLeft w:val="0"/>
                              <w:marRight w:val="0"/>
                              <w:marTop w:val="0"/>
                              <w:marBottom w:val="0"/>
                              <w:divBdr>
                                <w:top w:val="none" w:sz="0" w:space="0" w:color="auto"/>
                                <w:left w:val="none" w:sz="0" w:space="0" w:color="auto"/>
                                <w:bottom w:val="none" w:sz="0" w:space="0" w:color="auto"/>
                                <w:right w:val="none" w:sz="0" w:space="0" w:color="auto"/>
                              </w:divBdr>
                              <w:divsChild>
                                <w:div w:id="2125224439">
                                  <w:marLeft w:val="0"/>
                                  <w:marRight w:val="0"/>
                                  <w:marTop w:val="0"/>
                                  <w:marBottom w:val="0"/>
                                  <w:divBdr>
                                    <w:top w:val="none" w:sz="0" w:space="0" w:color="auto"/>
                                    <w:left w:val="none" w:sz="0" w:space="0" w:color="auto"/>
                                    <w:bottom w:val="none" w:sz="0" w:space="0" w:color="auto"/>
                                    <w:right w:val="none" w:sz="0" w:space="0" w:color="auto"/>
                                  </w:divBdr>
                                  <w:divsChild>
                                    <w:div w:id="49788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3898962">
      <w:bodyDiv w:val="1"/>
      <w:marLeft w:val="0"/>
      <w:marRight w:val="0"/>
      <w:marTop w:val="0"/>
      <w:marBottom w:val="0"/>
      <w:divBdr>
        <w:top w:val="none" w:sz="0" w:space="0" w:color="auto"/>
        <w:left w:val="none" w:sz="0" w:space="0" w:color="auto"/>
        <w:bottom w:val="none" w:sz="0" w:space="0" w:color="auto"/>
        <w:right w:val="none" w:sz="0" w:space="0" w:color="auto"/>
      </w:divBdr>
    </w:div>
    <w:div w:id="2085256657">
      <w:bodyDiv w:val="1"/>
      <w:marLeft w:val="0"/>
      <w:marRight w:val="0"/>
      <w:marTop w:val="0"/>
      <w:marBottom w:val="0"/>
      <w:divBdr>
        <w:top w:val="none" w:sz="0" w:space="0" w:color="auto"/>
        <w:left w:val="none" w:sz="0" w:space="0" w:color="auto"/>
        <w:bottom w:val="none" w:sz="0" w:space="0" w:color="auto"/>
        <w:right w:val="none" w:sz="0" w:space="0" w:color="auto"/>
      </w:divBdr>
    </w:div>
    <w:div w:id="2115785165">
      <w:bodyDiv w:val="1"/>
      <w:marLeft w:val="0"/>
      <w:marRight w:val="0"/>
      <w:marTop w:val="0"/>
      <w:marBottom w:val="0"/>
      <w:divBdr>
        <w:top w:val="none" w:sz="0" w:space="0" w:color="auto"/>
        <w:left w:val="none" w:sz="0" w:space="0" w:color="auto"/>
        <w:bottom w:val="none" w:sz="0" w:space="0" w:color="auto"/>
        <w:right w:val="none" w:sz="0" w:space="0" w:color="auto"/>
      </w:divBdr>
    </w:div>
    <w:div w:id="2132017253">
      <w:bodyDiv w:val="1"/>
      <w:marLeft w:val="0"/>
      <w:marRight w:val="0"/>
      <w:marTop w:val="0"/>
      <w:marBottom w:val="0"/>
      <w:divBdr>
        <w:top w:val="none" w:sz="0" w:space="0" w:color="auto"/>
        <w:left w:val="none" w:sz="0" w:space="0" w:color="auto"/>
        <w:bottom w:val="none" w:sz="0" w:space="0" w:color="auto"/>
        <w:right w:val="none" w:sz="0" w:space="0" w:color="auto"/>
      </w:divBdr>
      <w:divsChild>
        <w:div w:id="1096100890">
          <w:marLeft w:val="0"/>
          <w:marRight w:val="0"/>
          <w:marTop w:val="0"/>
          <w:marBottom w:val="0"/>
          <w:divBdr>
            <w:top w:val="none" w:sz="0" w:space="0" w:color="auto"/>
            <w:left w:val="none" w:sz="0" w:space="0" w:color="auto"/>
            <w:bottom w:val="none" w:sz="0" w:space="0" w:color="auto"/>
            <w:right w:val="none" w:sz="0" w:space="0" w:color="auto"/>
          </w:divBdr>
          <w:divsChild>
            <w:div w:id="210195974">
              <w:marLeft w:val="0"/>
              <w:marRight w:val="0"/>
              <w:marTop w:val="0"/>
              <w:marBottom w:val="0"/>
              <w:divBdr>
                <w:top w:val="single" w:sz="6" w:space="0" w:color="DEDEDE"/>
                <w:left w:val="single" w:sz="6" w:space="0" w:color="DEDEDE"/>
                <w:bottom w:val="single" w:sz="6" w:space="0" w:color="DEDEDE"/>
                <w:right w:val="single" w:sz="6" w:space="0" w:color="DEDEDE"/>
              </w:divBdr>
              <w:divsChild>
                <w:div w:id="1474373455">
                  <w:marLeft w:val="0"/>
                  <w:marRight w:val="0"/>
                  <w:marTop w:val="0"/>
                  <w:marBottom w:val="0"/>
                  <w:divBdr>
                    <w:top w:val="none" w:sz="0" w:space="0" w:color="auto"/>
                    <w:left w:val="none" w:sz="0" w:space="0" w:color="auto"/>
                    <w:bottom w:val="none" w:sz="0" w:space="0" w:color="auto"/>
                    <w:right w:val="none" w:sz="0" w:space="0" w:color="auto"/>
                  </w:divBdr>
                  <w:divsChild>
                    <w:div w:id="151762181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37205192">
          <w:marLeft w:val="0"/>
          <w:marRight w:val="0"/>
          <w:marTop w:val="0"/>
          <w:marBottom w:val="0"/>
          <w:divBdr>
            <w:top w:val="none" w:sz="0" w:space="0" w:color="auto"/>
            <w:left w:val="none" w:sz="0" w:space="0" w:color="auto"/>
            <w:bottom w:val="none" w:sz="0" w:space="0" w:color="auto"/>
            <w:right w:val="none" w:sz="0" w:space="0" w:color="auto"/>
          </w:divBdr>
          <w:divsChild>
            <w:div w:id="2035038369">
              <w:marLeft w:val="0"/>
              <w:marRight w:val="0"/>
              <w:marTop w:val="0"/>
              <w:marBottom w:val="0"/>
              <w:divBdr>
                <w:top w:val="none" w:sz="0" w:space="0" w:color="auto"/>
                <w:left w:val="none" w:sz="0" w:space="0" w:color="auto"/>
                <w:bottom w:val="none" w:sz="0" w:space="0" w:color="auto"/>
                <w:right w:val="none" w:sz="0" w:space="0" w:color="auto"/>
              </w:divBdr>
              <w:divsChild>
                <w:div w:id="252738842">
                  <w:marLeft w:val="0"/>
                  <w:marRight w:val="0"/>
                  <w:marTop w:val="0"/>
                  <w:marBottom w:val="0"/>
                  <w:divBdr>
                    <w:top w:val="single" w:sz="6" w:space="8" w:color="EEEEEE"/>
                    <w:left w:val="none" w:sz="0" w:space="8" w:color="auto"/>
                    <w:bottom w:val="single" w:sz="6" w:space="8" w:color="EEEEEE"/>
                    <w:right w:val="single" w:sz="6" w:space="8" w:color="EEEEEE"/>
                  </w:divBdr>
                  <w:divsChild>
                    <w:div w:id="13114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B25AE-2365-4F30-808E-BB3C1DDEC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57</TotalTime>
  <Pages>85</Pages>
  <Words>54179</Words>
  <Characters>308822</Characters>
  <Application>Microsoft Office Word</Application>
  <DocSecurity>0</DocSecurity>
  <Lines>2573</Lines>
  <Paragraphs>724</Paragraphs>
  <ScaleCrop>false</ScaleCrop>
  <Company/>
  <LinksUpToDate>false</LinksUpToDate>
  <CharactersWithSpaces>36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qh</dc:creator>
  <cp:keywords/>
  <dc:description>NE.Rep</dc:description>
  <cp:lastModifiedBy>709659940@qq.com</cp:lastModifiedBy>
  <cp:revision>9205</cp:revision>
  <cp:lastPrinted>2020-10-21T07:15:00Z</cp:lastPrinted>
  <dcterms:created xsi:type="dcterms:W3CDTF">2020-10-21T07:15:00Z</dcterms:created>
  <dcterms:modified xsi:type="dcterms:W3CDTF">2022-02-25T14:09:00Z</dcterms:modified>
</cp:coreProperties>
</file>